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356" w:type="dxa"/>
        <w:tblInd w:w="-45"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
      <w:tblGrid>
        <w:gridCol w:w="3717"/>
        <w:gridCol w:w="5639"/>
      </w:tblGrid>
      <w:tr w:rsidR="00483351" w:rsidRPr="00050403" w14:paraId="2C025CAA" w14:textId="77777777" w:rsidTr="00686E75">
        <w:trPr>
          <w:trHeight w:val="834"/>
        </w:trPr>
        <w:tc>
          <w:tcPr>
            <w:tcW w:w="9356" w:type="dxa"/>
            <w:gridSpan w:val="2"/>
            <w:tcBorders>
              <w:top w:val="thinThickSmallGap" w:sz="24" w:space="0" w:color="auto"/>
              <w:left w:val="thinThickSmallGap" w:sz="24" w:space="0" w:color="auto"/>
              <w:bottom w:val="thinThickSmallGap" w:sz="24" w:space="0" w:color="auto"/>
              <w:right w:val="thickThinSmallGap" w:sz="24" w:space="0" w:color="auto"/>
            </w:tcBorders>
            <w:vAlign w:val="center"/>
            <w:hideMark/>
          </w:tcPr>
          <w:p w14:paraId="691E12E6" w14:textId="77777777" w:rsidR="00483351" w:rsidRPr="0017550C" w:rsidRDefault="00483351" w:rsidP="00F019DF">
            <w:pPr>
              <w:jc w:val="center"/>
              <w:rPr>
                <w:b/>
                <w:color w:val="000000" w:themeColor="text1"/>
                <w:sz w:val="28"/>
                <w:szCs w:val="28"/>
              </w:rPr>
            </w:pPr>
            <w:bookmarkStart w:id="0" w:name="_Hlk484253716"/>
            <w:bookmarkEnd w:id="0"/>
          </w:p>
          <w:p w14:paraId="41C7E1EA" w14:textId="77777777" w:rsidR="00483351" w:rsidRPr="00E93B98" w:rsidRDefault="00483351" w:rsidP="00F019DF">
            <w:pPr>
              <w:jc w:val="center"/>
              <w:rPr>
                <w:b/>
                <w:color w:val="000000" w:themeColor="text1"/>
                <w:sz w:val="32"/>
                <w:szCs w:val="28"/>
              </w:rPr>
            </w:pPr>
            <w:r w:rsidRPr="00E93B98">
              <w:rPr>
                <w:b/>
                <w:color w:val="000000" w:themeColor="text1"/>
                <w:sz w:val="32"/>
                <w:szCs w:val="28"/>
              </w:rPr>
              <w:t>БРОШЮРА ИССЛЕДОВАТЕЛЯ</w:t>
            </w:r>
          </w:p>
          <w:p w14:paraId="2C32981D" w14:textId="77777777" w:rsidR="00483351" w:rsidRPr="00050403" w:rsidRDefault="00483351" w:rsidP="00F019DF">
            <w:pPr>
              <w:jc w:val="center"/>
              <w:rPr>
                <w:b/>
                <w:color w:val="000000" w:themeColor="text1"/>
                <w:sz w:val="28"/>
                <w:szCs w:val="28"/>
                <w:highlight w:val="yellow"/>
                <w:lang w:eastAsia="en-US"/>
              </w:rPr>
            </w:pPr>
          </w:p>
        </w:tc>
      </w:tr>
      <w:tr w:rsidR="00483351" w:rsidRPr="00050403" w14:paraId="66E6FA84" w14:textId="77777777" w:rsidTr="00686E75">
        <w:trPr>
          <w:trHeight w:val="177"/>
        </w:trPr>
        <w:tc>
          <w:tcPr>
            <w:tcW w:w="3717" w:type="dxa"/>
            <w:tcBorders>
              <w:top w:val="thinThickSmallGap" w:sz="24" w:space="0" w:color="auto"/>
              <w:left w:val="thinThickSmallGap" w:sz="24" w:space="0" w:color="auto"/>
              <w:bottom w:val="nil"/>
              <w:right w:val="nil"/>
            </w:tcBorders>
          </w:tcPr>
          <w:p w14:paraId="71A9AE36" w14:textId="77777777" w:rsidR="00483351" w:rsidRPr="00050403" w:rsidRDefault="00483351" w:rsidP="00F019DF">
            <w:pPr>
              <w:jc w:val="left"/>
              <w:rPr>
                <w:b/>
                <w:color w:val="000000" w:themeColor="text1"/>
                <w:sz w:val="14"/>
                <w:highlight w:val="yellow"/>
                <w:lang w:val="en-US"/>
              </w:rPr>
            </w:pPr>
          </w:p>
        </w:tc>
        <w:tc>
          <w:tcPr>
            <w:tcW w:w="5639" w:type="dxa"/>
            <w:tcBorders>
              <w:top w:val="thinThickSmallGap" w:sz="24" w:space="0" w:color="auto"/>
              <w:left w:val="nil"/>
              <w:bottom w:val="nil"/>
              <w:right w:val="thickThinSmallGap" w:sz="24" w:space="0" w:color="auto"/>
            </w:tcBorders>
          </w:tcPr>
          <w:p w14:paraId="158D4043" w14:textId="77777777" w:rsidR="00483351" w:rsidRPr="00050403" w:rsidRDefault="00483351" w:rsidP="00F019DF">
            <w:pPr>
              <w:jc w:val="left"/>
              <w:rPr>
                <w:b/>
                <w:color w:val="000000" w:themeColor="text1"/>
                <w:sz w:val="14"/>
                <w:highlight w:val="yellow"/>
                <w:lang w:val="en-US"/>
              </w:rPr>
            </w:pPr>
          </w:p>
        </w:tc>
      </w:tr>
      <w:tr w:rsidR="00483351" w:rsidRPr="00A1562F" w14:paraId="3D20AFC3" w14:textId="77777777" w:rsidTr="00686E75">
        <w:trPr>
          <w:trHeight w:val="439"/>
        </w:trPr>
        <w:tc>
          <w:tcPr>
            <w:tcW w:w="3717" w:type="dxa"/>
            <w:tcBorders>
              <w:top w:val="nil"/>
              <w:left w:val="thinThickSmallGap" w:sz="24" w:space="0" w:color="auto"/>
              <w:bottom w:val="nil"/>
              <w:right w:val="nil"/>
            </w:tcBorders>
          </w:tcPr>
          <w:p w14:paraId="4625924A" w14:textId="77777777" w:rsidR="00483351" w:rsidRPr="00DB4906" w:rsidRDefault="00483351" w:rsidP="00F019DF">
            <w:pPr>
              <w:jc w:val="left"/>
              <w:rPr>
                <w:color w:val="000000" w:themeColor="text1"/>
                <w:highlight w:val="yellow"/>
                <w:lang w:eastAsia="en-US"/>
              </w:rPr>
            </w:pPr>
            <w:r w:rsidRPr="00DB4906">
              <w:rPr>
                <w:b/>
                <w:color w:val="000000" w:themeColor="text1"/>
              </w:rPr>
              <w:t>Код продукта:</w:t>
            </w:r>
          </w:p>
        </w:tc>
        <w:tc>
          <w:tcPr>
            <w:tcW w:w="5639" w:type="dxa"/>
            <w:tcBorders>
              <w:top w:val="nil"/>
              <w:left w:val="nil"/>
              <w:bottom w:val="nil"/>
              <w:right w:val="thickThinSmallGap" w:sz="24" w:space="0" w:color="auto"/>
            </w:tcBorders>
          </w:tcPr>
          <w:p w14:paraId="2A69EFC9" w14:textId="497823DA" w:rsidR="00483351" w:rsidRPr="00A1562F" w:rsidRDefault="00483351" w:rsidP="00F019DF">
            <w:pPr>
              <w:jc w:val="left"/>
              <w:rPr>
                <w:color w:val="000000" w:themeColor="text1"/>
                <w:highlight w:val="yellow"/>
                <w:lang w:eastAsia="en-US"/>
              </w:rPr>
            </w:pPr>
            <w:r w:rsidRPr="00904040">
              <w:rPr>
                <w:lang w:val="en-US" w:eastAsia="ru-RU"/>
              </w:rPr>
              <w:t>D</w:t>
            </w:r>
            <w:r w:rsidRPr="00904040">
              <w:rPr>
                <w:lang w:eastAsia="ru-RU"/>
              </w:rPr>
              <w:t>T-</w:t>
            </w:r>
            <w:r>
              <w:rPr>
                <w:lang w:val="en-US" w:eastAsia="ru-RU"/>
              </w:rPr>
              <w:t>LNG</w:t>
            </w:r>
            <w:r w:rsidRPr="00A1562F">
              <w:rPr>
                <w:lang w:eastAsia="ru-RU"/>
              </w:rPr>
              <w:t xml:space="preserve"> </w:t>
            </w:r>
            <w:r w:rsidRPr="00483351">
              <w:t>(</w:t>
            </w:r>
            <w:r w:rsidRPr="00483351">
              <w:rPr>
                <w:lang w:val="en-US"/>
              </w:rPr>
              <w:t>A</w:t>
            </w:r>
            <w:r>
              <w:t>10</w:t>
            </w:r>
            <w:r>
              <w:rPr>
                <w:lang w:val="en-US"/>
              </w:rPr>
              <w:t>1059</w:t>
            </w:r>
            <w:r w:rsidRPr="00483351">
              <w:t>)</w:t>
            </w:r>
          </w:p>
        </w:tc>
      </w:tr>
      <w:tr w:rsidR="00483351" w:rsidRPr="00DB4906" w14:paraId="289F9ADD" w14:textId="77777777" w:rsidTr="00686E75">
        <w:trPr>
          <w:trHeight w:val="391"/>
        </w:trPr>
        <w:tc>
          <w:tcPr>
            <w:tcW w:w="3717" w:type="dxa"/>
            <w:tcBorders>
              <w:top w:val="nil"/>
              <w:left w:val="thinThickSmallGap" w:sz="24" w:space="0" w:color="auto"/>
              <w:bottom w:val="nil"/>
              <w:right w:val="nil"/>
            </w:tcBorders>
          </w:tcPr>
          <w:p w14:paraId="2A039918" w14:textId="77777777" w:rsidR="00483351" w:rsidRPr="00DB4906" w:rsidRDefault="00483351" w:rsidP="00F019DF">
            <w:pPr>
              <w:jc w:val="left"/>
              <w:rPr>
                <w:b/>
                <w:color w:val="000000" w:themeColor="text1"/>
                <w:highlight w:val="yellow"/>
              </w:rPr>
            </w:pPr>
            <w:r w:rsidRPr="00DB4906">
              <w:rPr>
                <w:b/>
                <w:color w:val="000000" w:themeColor="text1"/>
              </w:rPr>
              <w:t>МНН:</w:t>
            </w:r>
          </w:p>
        </w:tc>
        <w:tc>
          <w:tcPr>
            <w:tcW w:w="5639" w:type="dxa"/>
            <w:tcBorders>
              <w:top w:val="nil"/>
              <w:left w:val="nil"/>
              <w:bottom w:val="nil"/>
              <w:right w:val="thickThinSmallGap" w:sz="24" w:space="0" w:color="auto"/>
            </w:tcBorders>
          </w:tcPr>
          <w:p w14:paraId="6714EB9C" w14:textId="01FC3E82" w:rsidR="00483351" w:rsidRPr="00DB4906" w:rsidRDefault="00571F9D" w:rsidP="00F019DF">
            <w:pPr>
              <w:jc w:val="left"/>
              <w:rPr>
                <w:bCs/>
                <w:color w:val="000000" w:themeColor="text1"/>
                <w:highlight w:val="yellow"/>
              </w:rPr>
            </w:pPr>
            <w:r>
              <w:rPr>
                <w:rFonts w:eastAsia="Times New Roman"/>
                <w:lang w:eastAsia="ru-RU"/>
              </w:rPr>
              <w:t>Линаглиптин</w:t>
            </w:r>
          </w:p>
        </w:tc>
      </w:tr>
      <w:tr w:rsidR="00483351" w:rsidRPr="00DB4906" w14:paraId="379036CF" w14:textId="77777777" w:rsidTr="00686E75">
        <w:trPr>
          <w:trHeight w:val="394"/>
        </w:trPr>
        <w:tc>
          <w:tcPr>
            <w:tcW w:w="3717" w:type="dxa"/>
            <w:tcBorders>
              <w:top w:val="nil"/>
              <w:left w:val="thinThickSmallGap" w:sz="24" w:space="0" w:color="auto"/>
              <w:bottom w:val="nil"/>
              <w:right w:val="nil"/>
            </w:tcBorders>
          </w:tcPr>
          <w:p w14:paraId="0E04C5F0" w14:textId="77777777" w:rsidR="00483351" w:rsidRPr="00DB4906" w:rsidRDefault="00483351" w:rsidP="00F019DF">
            <w:pPr>
              <w:jc w:val="left"/>
              <w:rPr>
                <w:b/>
                <w:color w:val="000000" w:themeColor="text1"/>
              </w:rPr>
            </w:pPr>
            <w:r w:rsidRPr="00DB4906">
              <w:rPr>
                <w:b/>
                <w:color w:val="000000" w:themeColor="text1"/>
              </w:rPr>
              <w:t>Торговое название</w:t>
            </w:r>
          </w:p>
        </w:tc>
        <w:tc>
          <w:tcPr>
            <w:tcW w:w="5639" w:type="dxa"/>
            <w:tcBorders>
              <w:top w:val="nil"/>
              <w:left w:val="nil"/>
              <w:bottom w:val="nil"/>
              <w:right w:val="thickThinSmallGap" w:sz="24" w:space="0" w:color="auto"/>
            </w:tcBorders>
          </w:tcPr>
          <w:p w14:paraId="682A3DC2" w14:textId="12EA0544" w:rsidR="00483351" w:rsidRPr="00DB4906" w:rsidRDefault="00571F9D" w:rsidP="00F019DF">
            <w:pPr>
              <w:rPr>
                <w:rFonts w:eastAsia="Calibri"/>
                <w:color w:val="000000" w:themeColor="text1"/>
              </w:rPr>
            </w:pPr>
            <w:r>
              <w:rPr>
                <w:rFonts w:eastAsiaTheme="minorHAnsi"/>
                <w:lang w:eastAsia="en-US"/>
              </w:rPr>
              <w:t>ЛИНАГЛИПТИН</w:t>
            </w:r>
          </w:p>
        </w:tc>
      </w:tr>
      <w:tr w:rsidR="00483351" w:rsidRPr="00DB4906" w14:paraId="1CA7F8D2" w14:textId="77777777" w:rsidTr="00686E75">
        <w:trPr>
          <w:trHeight w:val="319"/>
        </w:trPr>
        <w:tc>
          <w:tcPr>
            <w:tcW w:w="3717" w:type="dxa"/>
            <w:tcBorders>
              <w:top w:val="nil"/>
              <w:left w:val="thinThickSmallGap" w:sz="24" w:space="0" w:color="auto"/>
              <w:bottom w:val="nil"/>
              <w:right w:val="nil"/>
            </w:tcBorders>
            <w:hideMark/>
          </w:tcPr>
          <w:p w14:paraId="32937C4A" w14:textId="77777777" w:rsidR="00483351" w:rsidRPr="00DB4906" w:rsidRDefault="00483351" w:rsidP="00F019DF">
            <w:pPr>
              <w:jc w:val="left"/>
              <w:rPr>
                <w:b/>
                <w:color w:val="000000" w:themeColor="text1"/>
              </w:rPr>
            </w:pPr>
            <w:r w:rsidRPr="00DB4906">
              <w:rPr>
                <w:b/>
                <w:color w:val="000000" w:themeColor="text1"/>
              </w:rPr>
              <w:t>Лекарственная форма:</w:t>
            </w:r>
          </w:p>
        </w:tc>
        <w:tc>
          <w:tcPr>
            <w:tcW w:w="5639" w:type="dxa"/>
            <w:tcBorders>
              <w:top w:val="nil"/>
              <w:left w:val="nil"/>
              <w:bottom w:val="nil"/>
              <w:right w:val="thickThinSmallGap" w:sz="24" w:space="0" w:color="auto"/>
            </w:tcBorders>
            <w:hideMark/>
          </w:tcPr>
          <w:p w14:paraId="5F13FB99" w14:textId="0400315B" w:rsidR="00483351" w:rsidRPr="00DB4906" w:rsidRDefault="00483351" w:rsidP="00F019DF">
            <w:pPr>
              <w:rPr>
                <w:bCs/>
              </w:rPr>
            </w:pPr>
            <w:r w:rsidRPr="00DB4906">
              <w:t>Таблетки</w:t>
            </w:r>
            <w:r>
              <w:t>, покрытые пленочной оболочкой</w:t>
            </w:r>
          </w:p>
        </w:tc>
      </w:tr>
      <w:tr w:rsidR="00483351" w:rsidRPr="00A1562F" w14:paraId="1137BC8D" w14:textId="77777777" w:rsidTr="00686E75">
        <w:trPr>
          <w:trHeight w:val="1557"/>
        </w:trPr>
        <w:tc>
          <w:tcPr>
            <w:tcW w:w="3717" w:type="dxa"/>
            <w:tcBorders>
              <w:top w:val="nil"/>
              <w:left w:val="thinThickSmallGap" w:sz="24" w:space="0" w:color="auto"/>
              <w:bottom w:val="nil"/>
              <w:right w:val="nil"/>
            </w:tcBorders>
          </w:tcPr>
          <w:p w14:paraId="73015AC4" w14:textId="77777777" w:rsidR="00483351" w:rsidRPr="00DB4906" w:rsidRDefault="00483351" w:rsidP="00F019DF">
            <w:pPr>
              <w:jc w:val="left"/>
              <w:rPr>
                <w:rFonts w:eastAsia="Times New Roman"/>
                <w:b/>
                <w:color w:val="000000" w:themeColor="text1"/>
                <w:lang w:eastAsia="en-US"/>
              </w:rPr>
            </w:pPr>
            <w:r w:rsidRPr="00DB4906">
              <w:rPr>
                <w:b/>
                <w:color w:val="000000" w:themeColor="text1"/>
              </w:rPr>
              <w:t>Показание:</w:t>
            </w:r>
          </w:p>
          <w:p w14:paraId="1604002D" w14:textId="77777777" w:rsidR="00483351" w:rsidRPr="00DB4906" w:rsidRDefault="00483351" w:rsidP="00F019DF">
            <w:pPr>
              <w:jc w:val="left"/>
              <w:rPr>
                <w:color w:val="000000" w:themeColor="text1"/>
                <w:lang w:eastAsia="en-US"/>
              </w:rPr>
            </w:pPr>
          </w:p>
        </w:tc>
        <w:tc>
          <w:tcPr>
            <w:tcW w:w="5639" w:type="dxa"/>
            <w:tcBorders>
              <w:top w:val="nil"/>
              <w:left w:val="nil"/>
              <w:bottom w:val="nil"/>
              <w:right w:val="thickThinSmallGap" w:sz="24" w:space="0" w:color="auto"/>
            </w:tcBorders>
          </w:tcPr>
          <w:p w14:paraId="32877246" w14:textId="2860C139" w:rsidR="00483351" w:rsidRPr="00A1562F" w:rsidRDefault="00483351" w:rsidP="00FC2823">
            <w:pPr>
              <w:rPr>
                <w:bCs/>
              </w:rPr>
            </w:pPr>
            <w:r w:rsidRPr="00904040">
              <w:rPr>
                <w:lang w:eastAsia="ru-RU"/>
              </w:rPr>
              <w:t>Монотерапия (</w:t>
            </w:r>
            <w:r w:rsidR="00FC2823">
              <w:rPr>
                <w:lang w:eastAsia="ru-RU"/>
              </w:rPr>
              <w:t>при непереносимости метформина или противопоказании к его применению вследствие почечной недостаточности</w:t>
            </w:r>
            <w:r w:rsidRPr="00904040">
              <w:rPr>
                <w:lang w:eastAsia="ru-RU"/>
              </w:rPr>
              <w:t xml:space="preserve">) и комбинированная (в комбинации с </w:t>
            </w:r>
            <w:r w:rsidR="00FC2823">
              <w:rPr>
                <w:lang w:eastAsia="ru-RU"/>
              </w:rPr>
              <w:t>другими гипогликемическими лекарственными препаратами, включая инсулин</w:t>
            </w:r>
            <w:r w:rsidRPr="00A1562F">
              <w:rPr>
                <w:iCs/>
                <w:lang w:eastAsia="en-US"/>
              </w:rPr>
              <w:t>)</w:t>
            </w:r>
            <w:r w:rsidRPr="00A1562F">
              <w:rPr>
                <w:lang w:eastAsia="ru-RU"/>
              </w:rPr>
              <w:t xml:space="preserve"> терапия сахарного диабета 2 типа </w:t>
            </w:r>
          </w:p>
        </w:tc>
      </w:tr>
      <w:tr w:rsidR="00483351" w:rsidRPr="00904040" w14:paraId="3F26DADC" w14:textId="77777777" w:rsidTr="00686E75">
        <w:trPr>
          <w:trHeight w:val="987"/>
        </w:trPr>
        <w:tc>
          <w:tcPr>
            <w:tcW w:w="3717" w:type="dxa"/>
            <w:tcBorders>
              <w:top w:val="nil"/>
              <w:left w:val="thinThickSmallGap" w:sz="24" w:space="0" w:color="auto"/>
              <w:bottom w:val="nil"/>
              <w:right w:val="nil"/>
            </w:tcBorders>
          </w:tcPr>
          <w:p w14:paraId="22492DE3" w14:textId="77777777" w:rsidR="00483351" w:rsidRPr="00DB4906" w:rsidRDefault="00483351" w:rsidP="00F019DF">
            <w:pPr>
              <w:jc w:val="left"/>
              <w:rPr>
                <w:rFonts w:eastAsia="Calibri"/>
                <w:b/>
                <w:color w:val="000000" w:themeColor="text1"/>
                <w:highlight w:val="yellow"/>
                <w:lang w:eastAsia="en-US"/>
              </w:rPr>
            </w:pPr>
            <w:r w:rsidRPr="00DB4906">
              <w:rPr>
                <w:rFonts w:eastAsia="Calibri"/>
                <w:b/>
                <w:color w:val="000000" w:themeColor="text1"/>
              </w:rPr>
              <w:t>Идентификационный номер протокола клинического исследования:</w:t>
            </w:r>
          </w:p>
        </w:tc>
        <w:tc>
          <w:tcPr>
            <w:tcW w:w="5639" w:type="dxa"/>
            <w:tcBorders>
              <w:top w:val="nil"/>
              <w:left w:val="nil"/>
              <w:bottom w:val="nil"/>
              <w:right w:val="thickThinSmallGap" w:sz="24" w:space="0" w:color="auto"/>
            </w:tcBorders>
            <w:hideMark/>
          </w:tcPr>
          <w:p w14:paraId="6C722DEF" w14:textId="77777777" w:rsidR="00483351" w:rsidRPr="00DB4906" w:rsidRDefault="00483351" w:rsidP="00F019DF">
            <w:pPr>
              <w:rPr>
                <w:rFonts w:eastAsia="Calibri"/>
                <w:color w:val="000000" w:themeColor="text1"/>
                <w:highlight w:val="yellow"/>
                <w:lang w:eastAsia="en-US"/>
              </w:rPr>
            </w:pPr>
          </w:p>
          <w:p w14:paraId="73592D2C" w14:textId="184D9004" w:rsidR="00483351" w:rsidRPr="00904040" w:rsidRDefault="00483351" w:rsidP="00F019DF">
            <w:pPr>
              <w:rPr>
                <w:rFonts w:eastAsia="Calibri"/>
                <w:highlight w:val="yellow"/>
                <w:lang w:eastAsia="en-US"/>
              </w:rPr>
            </w:pPr>
            <w:r>
              <w:rPr>
                <w:rFonts w:eastAsia="Times New Roman"/>
                <w:lang w:val="en-US" w:eastAsia="en-US"/>
              </w:rPr>
              <w:t>CA</w:t>
            </w:r>
            <w:r w:rsidRPr="00BE4B51">
              <w:rPr>
                <w:rFonts w:eastAsia="Times New Roman"/>
                <w:lang w:eastAsia="en-US"/>
              </w:rPr>
              <w:t>101059165</w:t>
            </w:r>
          </w:p>
        </w:tc>
      </w:tr>
      <w:tr w:rsidR="00483351" w:rsidRPr="00DB4906" w14:paraId="205E7F02" w14:textId="77777777" w:rsidTr="00686E75">
        <w:trPr>
          <w:trHeight w:val="461"/>
        </w:trPr>
        <w:tc>
          <w:tcPr>
            <w:tcW w:w="3717" w:type="dxa"/>
            <w:tcBorders>
              <w:top w:val="nil"/>
              <w:left w:val="thinThickSmallGap" w:sz="24" w:space="0" w:color="auto"/>
              <w:bottom w:val="nil"/>
              <w:right w:val="nil"/>
            </w:tcBorders>
          </w:tcPr>
          <w:p w14:paraId="50A6F6B9" w14:textId="77777777" w:rsidR="00483351" w:rsidRPr="00DB4906" w:rsidRDefault="00483351" w:rsidP="00F019DF">
            <w:pPr>
              <w:jc w:val="left"/>
              <w:rPr>
                <w:rFonts w:eastAsia="Times New Roman"/>
                <w:b/>
                <w:bCs/>
                <w:iCs/>
                <w:color w:val="000000" w:themeColor="text1"/>
                <w:lang w:eastAsia="en-US"/>
              </w:rPr>
            </w:pPr>
            <w:r w:rsidRPr="00DB4906">
              <w:rPr>
                <w:b/>
                <w:color w:val="000000" w:themeColor="text1"/>
              </w:rPr>
              <w:t>Номер версии:</w:t>
            </w:r>
          </w:p>
        </w:tc>
        <w:tc>
          <w:tcPr>
            <w:tcW w:w="5639" w:type="dxa"/>
            <w:tcBorders>
              <w:top w:val="nil"/>
              <w:left w:val="nil"/>
              <w:bottom w:val="nil"/>
              <w:right w:val="thickThinSmallGap" w:sz="24" w:space="0" w:color="auto"/>
            </w:tcBorders>
            <w:hideMark/>
          </w:tcPr>
          <w:p w14:paraId="3053F804" w14:textId="77777777" w:rsidR="00483351" w:rsidRPr="00DB4906" w:rsidRDefault="00483351" w:rsidP="00F019DF">
            <w:pPr>
              <w:jc w:val="left"/>
              <w:rPr>
                <w:b/>
                <w:bCs/>
                <w:iCs/>
                <w:color w:val="000000" w:themeColor="text1"/>
                <w:lang w:eastAsia="en-US"/>
              </w:rPr>
            </w:pPr>
            <w:r w:rsidRPr="00DB4906">
              <w:rPr>
                <w:color w:val="000000" w:themeColor="text1"/>
              </w:rPr>
              <w:t>1.0</w:t>
            </w:r>
          </w:p>
        </w:tc>
      </w:tr>
      <w:tr w:rsidR="00483351" w:rsidRPr="00A1562F" w14:paraId="0AC62AD1" w14:textId="77777777" w:rsidTr="00105893">
        <w:trPr>
          <w:trHeight w:val="282"/>
        </w:trPr>
        <w:tc>
          <w:tcPr>
            <w:tcW w:w="3717" w:type="dxa"/>
            <w:tcBorders>
              <w:top w:val="nil"/>
              <w:left w:val="thinThickSmallGap" w:sz="24" w:space="0" w:color="auto"/>
              <w:bottom w:val="nil"/>
              <w:right w:val="nil"/>
            </w:tcBorders>
            <w:hideMark/>
          </w:tcPr>
          <w:p w14:paraId="643B2320" w14:textId="77777777" w:rsidR="00483351" w:rsidRPr="006F13E9" w:rsidRDefault="00483351" w:rsidP="00F019DF">
            <w:pPr>
              <w:rPr>
                <w:rFonts w:eastAsia="Calibri"/>
                <w:b/>
                <w:color w:val="000000" w:themeColor="text1"/>
                <w:lang w:eastAsia="en-US"/>
              </w:rPr>
            </w:pPr>
            <w:r w:rsidRPr="006F13E9">
              <w:rPr>
                <w:rFonts w:eastAsia="Calibri"/>
                <w:b/>
                <w:color w:val="000000" w:themeColor="text1"/>
              </w:rPr>
              <w:t>Дата версии:</w:t>
            </w:r>
          </w:p>
        </w:tc>
        <w:tc>
          <w:tcPr>
            <w:tcW w:w="5639" w:type="dxa"/>
            <w:tcBorders>
              <w:top w:val="nil"/>
              <w:left w:val="nil"/>
              <w:bottom w:val="nil"/>
              <w:right w:val="thickThinSmallGap" w:sz="24" w:space="0" w:color="auto"/>
            </w:tcBorders>
            <w:hideMark/>
          </w:tcPr>
          <w:p w14:paraId="4BBF73B1" w14:textId="46BB933C" w:rsidR="00483351" w:rsidRPr="006F13E9" w:rsidRDefault="00BE477C" w:rsidP="006F13E9">
            <w:pPr>
              <w:rPr>
                <w:rFonts w:eastAsia="Calibri"/>
                <w:color w:val="000000" w:themeColor="text1"/>
                <w:lang w:eastAsia="en-US"/>
              </w:rPr>
            </w:pPr>
            <w:r>
              <w:rPr>
                <w:rFonts w:eastAsia="Calibri"/>
                <w:color w:val="000000" w:themeColor="text1"/>
              </w:rPr>
              <w:t>23</w:t>
            </w:r>
            <w:r w:rsidR="00483351" w:rsidRPr="006F13E9">
              <w:rPr>
                <w:rFonts w:eastAsiaTheme="minorEastAsia"/>
                <w:color w:val="000000" w:themeColor="text1"/>
              </w:rPr>
              <w:t xml:space="preserve"> </w:t>
            </w:r>
            <w:r w:rsidR="006F13E9">
              <w:rPr>
                <w:rFonts w:eastAsiaTheme="minorEastAsia"/>
                <w:color w:val="000000" w:themeColor="text1"/>
              </w:rPr>
              <w:t>июня</w:t>
            </w:r>
            <w:r w:rsidR="00483351" w:rsidRPr="006F13E9">
              <w:rPr>
                <w:rFonts w:eastAsia="Calibri"/>
                <w:color w:val="000000" w:themeColor="text1"/>
              </w:rPr>
              <w:t xml:space="preserve"> 202</w:t>
            </w:r>
            <w:r w:rsidR="006F13E9">
              <w:rPr>
                <w:rFonts w:eastAsia="Calibri"/>
                <w:color w:val="000000" w:themeColor="text1"/>
              </w:rPr>
              <w:t>3</w:t>
            </w:r>
            <w:r w:rsidR="00483351" w:rsidRPr="006F13E9">
              <w:rPr>
                <w:rFonts w:eastAsia="Calibri"/>
                <w:color w:val="000000" w:themeColor="text1"/>
              </w:rPr>
              <w:t xml:space="preserve"> г.</w:t>
            </w:r>
          </w:p>
        </w:tc>
      </w:tr>
      <w:tr w:rsidR="00483351" w:rsidRPr="0017550C" w14:paraId="6EE77963" w14:textId="77777777" w:rsidTr="00105893">
        <w:trPr>
          <w:trHeight w:val="129"/>
        </w:trPr>
        <w:tc>
          <w:tcPr>
            <w:tcW w:w="3717" w:type="dxa"/>
            <w:tcBorders>
              <w:top w:val="nil"/>
              <w:left w:val="thinThickSmallGap" w:sz="24" w:space="0" w:color="auto"/>
              <w:bottom w:val="nil"/>
              <w:right w:val="nil"/>
            </w:tcBorders>
          </w:tcPr>
          <w:p w14:paraId="6F653B69" w14:textId="77777777" w:rsidR="00483351" w:rsidRPr="006F13E9" w:rsidRDefault="00483351" w:rsidP="00F019DF">
            <w:pPr>
              <w:rPr>
                <w:rFonts w:eastAsia="Calibri"/>
                <w:b/>
                <w:color w:val="000000" w:themeColor="text1"/>
              </w:rPr>
            </w:pPr>
            <w:r w:rsidRPr="006F13E9">
              <w:rPr>
                <w:rFonts w:eastAsia="Calibri"/>
                <w:b/>
                <w:color w:val="000000" w:themeColor="text1"/>
              </w:rPr>
              <w:t>Дата окончания сбора данных</w:t>
            </w:r>
          </w:p>
        </w:tc>
        <w:tc>
          <w:tcPr>
            <w:tcW w:w="5639" w:type="dxa"/>
            <w:tcBorders>
              <w:top w:val="nil"/>
              <w:left w:val="nil"/>
              <w:bottom w:val="nil"/>
              <w:right w:val="thickThinSmallGap" w:sz="24" w:space="0" w:color="auto"/>
            </w:tcBorders>
          </w:tcPr>
          <w:p w14:paraId="19A520C9" w14:textId="5FD4C376" w:rsidR="00483351" w:rsidRPr="006F13E9" w:rsidRDefault="00483351" w:rsidP="006F13E9">
            <w:pPr>
              <w:rPr>
                <w:rFonts w:eastAsia="Calibri"/>
                <w:color w:val="000000" w:themeColor="text1"/>
              </w:rPr>
            </w:pPr>
            <w:r w:rsidRPr="006F13E9">
              <w:rPr>
                <w:rFonts w:eastAsia="Calibri"/>
                <w:color w:val="000000" w:themeColor="text1"/>
              </w:rPr>
              <w:t xml:space="preserve">18 </w:t>
            </w:r>
            <w:r w:rsidR="006F13E9">
              <w:rPr>
                <w:rFonts w:eastAsia="Calibri"/>
                <w:color w:val="000000" w:themeColor="text1"/>
              </w:rPr>
              <w:t>ноября</w:t>
            </w:r>
            <w:r w:rsidRPr="006F13E9">
              <w:rPr>
                <w:rFonts w:eastAsia="Calibri"/>
                <w:color w:val="000000" w:themeColor="text1"/>
              </w:rPr>
              <w:t xml:space="preserve"> 2022 г.</w:t>
            </w:r>
          </w:p>
        </w:tc>
      </w:tr>
      <w:tr w:rsidR="00483351" w:rsidRPr="00DB4906" w14:paraId="5445427A" w14:textId="77777777" w:rsidTr="00105893">
        <w:trPr>
          <w:trHeight w:val="563"/>
        </w:trPr>
        <w:tc>
          <w:tcPr>
            <w:tcW w:w="3717" w:type="dxa"/>
            <w:tcBorders>
              <w:top w:val="nil"/>
              <w:left w:val="thinThickSmallGap" w:sz="24" w:space="0" w:color="auto"/>
              <w:bottom w:val="nil"/>
              <w:right w:val="nil"/>
            </w:tcBorders>
            <w:hideMark/>
          </w:tcPr>
          <w:p w14:paraId="4128B7E9" w14:textId="77777777" w:rsidR="00483351" w:rsidRPr="006F13E9" w:rsidRDefault="00483351" w:rsidP="00F019DF">
            <w:pPr>
              <w:jc w:val="left"/>
              <w:rPr>
                <w:b/>
                <w:bCs/>
                <w:iCs/>
                <w:color w:val="000000" w:themeColor="text1"/>
                <w:lang w:eastAsia="en-US"/>
              </w:rPr>
            </w:pPr>
            <w:r w:rsidRPr="006F13E9">
              <w:rPr>
                <w:b/>
                <w:color w:val="000000" w:themeColor="text1"/>
              </w:rPr>
              <w:t>Заменяет предыдущую версию номер:</w:t>
            </w:r>
          </w:p>
        </w:tc>
        <w:tc>
          <w:tcPr>
            <w:tcW w:w="5639" w:type="dxa"/>
            <w:tcBorders>
              <w:top w:val="nil"/>
              <w:left w:val="nil"/>
              <w:bottom w:val="nil"/>
              <w:right w:val="thickThinSmallGap" w:sz="24" w:space="0" w:color="auto"/>
            </w:tcBorders>
            <w:hideMark/>
          </w:tcPr>
          <w:p w14:paraId="522443AE" w14:textId="77777777" w:rsidR="00483351" w:rsidRPr="006F13E9" w:rsidRDefault="00483351" w:rsidP="00F019DF">
            <w:pPr>
              <w:jc w:val="left"/>
              <w:rPr>
                <w:b/>
                <w:bCs/>
                <w:iCs/>
                <w:color w:val="000000" w:themeColor="text1"/>
                <w:lang w:eastAsia="en-US"/>
              </w:rPr>
            </w:pPr>
            <w:r w:rsidRPr="006F13E9">
              <w:rPr>
                <w:color w:val="000000" w:themeColor="text1"/>
              </w:rPr>
              <w:t xml:space="preserve">Не применимо </w:t>
            </w:r>
          </w:p>
        </w:tc>
      </w:tr>
      <w:tr w:rsidR="00483351" w:rsidRPr="00DB4906" w14:paraId="0626239A" w14:textId="77777777" w:rsidTr="00686E75">
        <w:trPr>
          <w:trHeight w:val="265"/>
        </w:trPr>
        <w:tc>
          <w:tcPr>
            <w:tcW w:w="3717" w:type="dxa"/>
            <w:tcBorders>
              <w:top w:val="nil"/>
              <w:left w:val="thinThickSmallGap" w:sz="24" w:space="0" w:color="auto"/>
              <w:bottom w:val="nil"/>
              <w:right w:val="nil"/>
            </w:tcBorders>
          </w:tcPr>
          <w:p w14:paraId="00141B1D" w14:textId="77777777" w:rsidR="00483351" w:rsidRPr="00DB4906" w:rsidRDefault="00483351" w:rsidP="00F019DF">
            <w:pPr>
              <w:jc w:val="left"/>
              <w:rPr>
                <w:b/>
                <w:color w:val="000000" w:themeColor="text1"/>
              </w:rPr>
            </w:pPr>
            <w:r w:rsidRPr="00DB4906">
              <w:rPr>
                <w:b/>
                <w:color w:val="000000" w:themeColor="text1"/>
              </w:rPr>
              <w:t>Дата предыдущей версии:</w:t>
            </w:r>
          </w:p>
        </w:tc>
        <w:tc>
          <w:tcPr>
            <w:tcW w:w="5639" w:type="dxa"/>
            <w:tcBorders>
              <w:top w:val="nil"/>
              <w:left w:val="nil"/>
              <w:bottom w:val="nil"/>
              <w:right w:val="thickThinSmallGap" w:sz="24" w:space="0" w:color="auto"/>
            </w:tcBorders>
          </w:tcPr>
          <w:p w14:paraId="1E60E461" w14:textId="77777777" w:rsidR="00483351" w:rsidRPr="00DB4906" w:rsidRDefault="00483351" w:rsidP="00F019DF">
            <w:pPr>
              <w:jc w:val="left"/>
              <w:rPr>
                <w:color w:val="000000" w:themeColor="text1"/>
                <w:lang w:val="en-US"/>
              </w:rPr>
            </w:pPr>
            <w:r w:rsidRPr="00DB4906">
              <w:rPr>
                <w:color w:val="000000" w:themeColor="text1"/>
              </w:rPr>
              <w:t>Не применимо</w:t>
            </w:r>
          </w:p>
        </w:tc>
      </w:tr>
      <w:tr w:rsidR="00483351" w:rsidRPr="00DB4906" w14:paraId="22230116" w14:textId="77777777" w:rsidTr="00105893">
        <w:trPr>
          <w:trHeight w:val="1635"/>
        </w:trPr>
        <w:tc>
          <w:tcPr>
            <w:tcW w:w="3717" w:type="dxa"/>
            <w:tcBorders>
              <w:top w:val="single" w:sz="4" w:space="0" w:color="auto"/>
              <w:left w:val="thinThickSmallGap" w:sz="24" w:space="0" w:color="auto"/>
              <w:bottom w:val="nil"/>
              <w:right w:val="nil"/>
            </w:tcBorders>
          </w:tcPr>
          <w:p w14:paraId="00307B34" w14:textId="77777777" w:rsidR="00483351" w:rsidRPr="00DB4906" w:rsidRDefault="00483351" w:rsidP="00105893">
            <w:pPr>
              <w:spacing w:before="120"/>
              <w:jc w:val="left"/>
              <w:rPr>
                <w:rFonts w:eastAsia="Calibri"/>
                <w:b/>
                <w:color w:val="000000" w:themeColor="text1"/>
              </w:rPr>
            </w:pPr>
            <w:r w:rsidRPr="00DB4906">
              <w:rPr>
                <w:rFonts w:eastAsia="Calibri"/>
                <w:b/>
                <w:color w:val="000000" w:themeColor="text1"/>
              </w:rPr>
              <w:t>Наименование/имя и адрес спонсора (монитора) клинического исследования:</w:t>
            </w:r>
          </w:p>
          <w:p w14:paraId="5EF32C77" w14:textId="77777777" w:rsidR="00483351" w:rsidRPr="00DB4906" w:rsidRDefault="00483351" w:rsidP="00105893">
            <w:pPr>
              <w:spacing w:before="120"/>
              <w:jc w:val="left"/>
              <w:rPr>
                <w:rFonts w:eastAsia="Calibri"/>
                <w:color w:val="000000" w:themeColor="text1"/>
                <w:lang w:eastAsia="en-US"/>
              </w:rPr>
            </w:pPr>
          </w:p>
        </w:tc>
        <w:tc>
          <w:tcPr>
            <w:tcW w:w="5639" w:type="dxa"/>
            <w:tcBorders>
              <w:top w:val="single" w:sz="4" w:space="0" w:color="auto"/>
              <w:left w:val="nil"/>
              <w:bottom w:val="nil"/>
              <w:right w:val="thickThinSmallGap" w:sz="24" w:space="0" w:color="auto"/>
            </w:tcBorders>
            <w:hideMark/>
          </w:tcPr>
          <w:p w14:paraId="31FDC260" w14:textId="77777777" w:rsidR="00483351" w:rsidRPr="0017550C" w:rsidRDefault="00483351" w:rsidP="00105893">
            <w:pPr>
              <w:spacing w:before="120"/>
              <w:jc w:val="left"/>
              <w:rPr>
                <w:rFonts w:eastAsia="Calibri"/>
              </w:rPr>
            </w:pPr>
            <w:r w:rsidRPr="0017550C">
              <w:rPr>
                <w:rFonts w:eastAsia="Calibri"/>
              </w:rPr>
              <w:t xml:space="preserve">АО «Р-Фарм», Россия </w:t>
            </w:r>
          </w:p>
          <w:p w14:paraId="6F16A960" w14:textId="77777777" w:rsidR="00483351" w:rsidRPr="0017550C" w:rsidRDefault="00483351" w:rsidP="00105893">
            <w:pPr>
              <w:jc w:val="left"/>
              <w:rPr>
                <w:rFonts w:eastAsia="Calibri"/>
              </w:rPr>
            </w:pPr>
            <w:r w:rsidRPr="0017550C">
              <w:rPr>
                <w:rFonts w:eastAsia="Calibri"/>
              </w:rPr>
              <w:t xml:space="preserve">Юридический адрес: </w:t>
            </w:r>
            <w:r w:rsidRPr="0017550C">
              <w:t>123154, Москва, ул.  Берзарина, д. 19, корп. 1.</w:t>
            </w:r>
          </w:p>
          <w:p w14:paraId="536CB32C" w14:textId="77777777" w:rsidR="00483351" w:rsidRPr="0017550C" w:rsidRDefault="00483351" w:rsidP="00105893">
            <w:pPr>
              <w:jc w:val="left"/>
              <w:rPr>
                <w:rFonts w:eastAsia="Calibri"/>
              </w:rPr>
            </w:pPr>
            <w:r w:rsidRPr="0017550C">
              <w:rPr>
                <w:rFonts w:eastAsia="Calibri"/>
              </w:rPr>
              <w:t>Тел.: +7 (495) 956-79-37, факс: +7 (495) 956-79-38.</w:t>
            </w:r>
          </w:p>
          <w:p w14:paraId="0C227D06" w14:textId="77777777" w:rsidR="00483351" w:rsidRPr="00DB4906" w:rsidRDefault="00483351" w:rsidP="00105893">
            <w:pPr>
              <w:jc w:val="left"/>
              <w:rPr>
                <w:rFonts w:eastAsia="Calibri"/>
                <w:color w:val="000000" w:themeColor="text1"/>
                <w:lang w:eastAsia="en-US"/>
              </w:rPr>
            </w:pPr>
            <w:r w:rsidRPr="0017550C">
              <w:rPr>
                <w:rFonts w:eastAsia="Calibri"/>
              </w:rPr>
              <w:t xml:space="preserve">Эл. почта: </w:t>
            </w:r>
            <w:r w:rsidRPr="0017550C">
              <w:rPr>
                <w:lang w:val="en-US"/>
              </w:rPr>
              <w:t>info</w:t>
            </w:r>
            <w:r w:rsidRPr="0017550C">
              <w:t>@</w:t>
            </w:r>
            <w:r w:rsidRPr="0017550C">
              <w:rPr>
                <w:lang w:val="en-US"/>
              </w:rPr>
              <w:t>rpharm</w:t>
            </w:r>
            <w:r w:rsidRPr="0017550C">
              <w:t>.</w:t>
            </w:r>
            <w:r w:rsidRPr="0017550C">
              <w:rPr>
                <w:lang w:val="en-US"/>
              </w:rPr>
              <w:t>ru</w:t>
            </w:r>
          </w:p>
        </w:tc>
      </w:tr>
      <w:tr w:rsidR="00105893" w:rsidRPr="00DB4906" w14:paraId="085AEDAD" w14:textId="77777777" w:rsidTr="00BA60AC">
        <w:trPr>
          <w:trHeight w:val="2136"/>
        </w:trPr>
        <w:tc>
          <w:tcPr>
            <w:tcW w:w="3717" w:type="dxa"/>
            <w:tcBorders>
              <w:top w:val="single" w:sz="4" w:space="0" w:color="auto"/>
              <w:left w:val="thinThickSmallGap" w:sz="24" w:space="0" w:color="auto"/>
              <w:bottom w:val="nil"/>
              <w:right w:val="nil"/>
            </w:tcBorders>
          </w:tcPr>
          <w:p w14:paraId="33ED5B6C" w14:textId="52412F11" w:rsidR="00105893" w:rsidRPr="00DB4906" w:rsidRDefault="00105893" w:rsidP="00105893">
            <w:pPr>
              <w:spacing w:before="120"/>
              <w:jc w:val="left"/>
              <w:rPr>
                <w:rFonts w:eastAsia="Calibri"/>
                <w:color w:val="000000" w:themeColor="text1"/>
                <w:lang w:eastAsia="en-US"/>
              </w:rPr>
            </w:pPr>
            <w:r w:rsidRPr="00F14624">
              <w:rPr>
                <w:rFonts w:eastAsia="Calibri"/>
                <w:b/>
              </w:rPr>
              <w:t>Ф.И.О., должность, адрес и номер телефона назначенного спонсором медицинского эксперта по данному исследованию:</w:t>
            </w:r>
          </w:p>
        </w:tc>
        <w:tc>
          <w:tcPr>
            <w:tcW w:w="5639" w:type="dxa"/>
            <w:tcBorders>
              <w:top w:val="single" w:sz="4" w:space="0" w:color="auto"/>
              <w:left w:val="nil"/>
              <w:bottom w:val="nil"/>
              <w:right w:val="thickThinSmallGap" w:sz="24" w:space="0" w:color="auto"/>
            </w:tcBorders>
          </w:tcPr>
          <w:p w14:paraId="7D7F6D92" w14:textId="77777777" w:rsidR="00105893" w:rsidRPr="00F14624" w:rsidRDefault="00105893" w:rsidP="00105893">
            <w:pPr>
              <w:spacing w:before="120"/>
              <w:rPr>
                <w:rFonts w:eastAsia="Calibri"/>
              </w:rPr>
            </w:pPr>
            <w:r>
              <w:rPr>
                <w:rFonts w:eastAsia="Calibri"/>
                <w:b/>
              </w:rPr>
              <w:t xml:space="preserve">Отпущенникова </w:t>
            </w:r>
            <w:r w:rsidRPr="00725291">
              <w:rPr>
                <w:rFonts w:eastAsia="Calibri"/>
                <w:b/>
              </w:rPr>
              <w:t>Мария Викторовна</w:t>
            </w:r>
            <w:r w:rsidRPr="00F14624">
              <w:rPr>
                <w:rFonts w:eastAsia="Calibri"/>
              </w:rPr>
              <w:t>,</w:t>
            </w:r>
          </w:p>
          <w:p w14:paraId="1C9B8063" w14:textId="77777777" w:rsidR="00105893" w:rsidRPr="00F14624" w:rsidRDefault="00105893" w:rsidP="00105893">
            <w:pPr>
              <w:rPr>
                <w:rFonts w:eastAsia="Calibri"/>
              </w:rPr>
            </w:pPr>
            <w:r>
              <w:rPr>
                <w:rFonts w:eastAsia="Calibri"/>
              </w:rPr>
              <w:t>Медицинский монитор Отдела локальных клинических исследований</w:t>
            </w:r>
            <w:r w:rsidRPr="00F14624">
              <w:rPr>
                <w:rFonts w:eastAsia="Calibri"/>
              </w:rPr>
              <w:t xml:space="preserve"> Департамента доклинической и клинической разработки МД АО «Р-Фарм»</w:t>
            </w:r>
          </w:p>
          <w:p w14:paraId="149923AB" w14:textId="77777777" w:rsidR="00105893" w:rsidRPr="00CE259D" w:rsidRDefault="00105893" w:rsidP="00105893">
            <w:pPr>
              <w:rPr>
                <w:rFonts w:eastAsia="Calibri"/>
                <w:sz w:val="20"/>
              </w:rPr>
            </w:pPr>
            <w:r w:rsidRPr="00CE259D">
              <w:rPr>
                <w:rFonts w:eastAsia="Calibri"/>
                <w:sz w:val="20"/>
              </w:rPr>
              <w:t xml:space="preserve">Адрес: Ленинский проспект, д.111, к.1, Москва 119421, Российская Федерация </w:t>
            </w:r>
          </w:p>
          <w:p w14:paraId="51FA1875" w14:textId="77777777" w:rsidR="00105893" w:rsidRPr="00CE259D" w:rsidRDefault="00105893" w:rsidP="00105893">
            <w:pPr>
              <w:rPr>
                <w:rFonts w:eastAsia="Calibri"/>
                <w:sz w:val="20"/>
              </w:rPr>
            </w:pPr>
            <w:r>
              <w:rPr>
                <w:rFonts w:eastAsia="Calibri"/>
                <w:sz w:val="20"/>
              </w:rPr>
              <w:t>Тел.: +7 (495) 956-79-37, моб.: +7 (964) 791-95-89</w:t>
            </w:r>
            <w:r w:rsidRPr="00CE259D">
              <w:rPr>
                <w:rFonts w:eastAsia="Calibri"/>
                <w:sz w:val="20"/>
              </w:rPr>
              <w:t>.</w:t>
            </w:r>
          </w:p>
          <w:p w14:paraId="0B6F5B2B" w14:textId="08B10B1D" w:rsidR="00105893" w:rsidRDefault="00105893" w:rsidP="00105893">
            <w:pPr>
              <w:rPr>
                <w:rFonts w:eastAsia="Calibri"/>
                <w:sz w:val="20"/>
              </w:rPr>
            </w:pPr>
            <w:r w:rsidRPr="00CE259D">
              <w:rPr>
                <w:rFonts w:eastAsia="Calibri"/>
                <w:sz w:val="20"/>
              </w:rPr>
              <w:t xml:space="preserve">Эл. почта: </w:t>
            </w:r>
            <w:hyperlink r:id="rId8" w:history="1">
              <w:r w:rsidRPr="00091E04">
                <w:rPr>
                  <w:rStyle w:val="aa"/>
                  <w:rFonts w:eastAsia="Calibri"/>
                  <w:sz w:val="20"/>
                </w:rPr>
                <w:t>mv.otpuschennikova@rpharm.ru</w:t>
              </w:r>
            </w:hyperlink>
          </w:p>
          <w:p w14:paraId="1BFB077C" w14:textId="23D05C3D" w:rsidR="00105893" w:rsidRPr="00DB4906" w:rsidRDefault="00105893" w:rsidP="00105893">
            <w:pPr>
              <w:rPr>
                <w:rFonts w:eastAsia="Calibri"/>
                <w:color w:val="000000" w:themeColor="text1"/>
                <w:lang w:val="de-DE" w:eastAsia="en-US"/>
              </w:rPr>
            </w:pPr>
          </w:p>
        </w:tc>
      </w:tr>
      <w:tr w:rsidR="00483351" w:rsidRPr="002E30B9" w14:paraId="3846EAED" w14:textId="77777777" w:rsidTr="00105893">
        <w:trPr>
          <w:trHeight w:val="1321"/>
        </w:trPr>
        <w:tc>
          <w:tcPr>
            <w:tcW w:w="9356" w:type="dxa"/>
            <w:gridSpan w:val="2"/>
            <w:tcBorders>
              <w:top w:val="single" w:sz="4" w:space="0" w:color="auto"/>
              <w:left w:val="thinThickSmallGap" w:sz="24" w:space="0" w:color="auto"/>
              <w:bottom w:val="thickThinSmallGap" w:sz="24" w:space="0" w:color="auto"/>
              <w:right w:val="thickThinSmallGap" w:sz="24" w:space="0" w:color="auto"/>
            </w:tcBorders>
            <w:vAlign w:val="center"/>
          </w:tcPr>
          <w:p w14:paraId="235CC038" w14:textId="77777777" w:rsidR="00483351" w:rsidRPr="002E30B9" w:rsidRDefault="00483351" w:rsidP="00F019DF">
            <w:pPr>
              <w:jc w:val="center"/>
              <w:rPr>
                <w:rFonts w:eastAsia="Calibri"/>
                <w:color w:val="000000" w:themeColor="text1"/>
                <w:sz w:val="20"/>
                <w:szCs w:val="20"/>
              </w:rPr>
            </w:pPr>
            <w:r w:rsidRPr="005E6358">
              <w:rPr>
                <w:rFonts w:eastAsia="Calibri"/>
                <w:color w:val="000000" w:themeColor="text1"/>
                <w:sz w:val="20"/>
                <w:szCs w:val="20"/>
              </w:rPr>
              <w:t xml:space="preserve">Информация, указанная в данном документе, является конфиденциальной и предназначена для исследователей, членов этических комитетов, а также сотрудников органов здравоохранения. Запрещено передавать данную информацию третьим лицам без предварительного разрешения компании </w:t>
            </w:r>
            <w:r>
              <w:rPr>
                <w:rFonts w:eastAsia="Calibri"/>
                <w:color w:val="000000" w:themeColor="text1"/>
                <w:sz w:val="20"/>
                <w:szCs w:val="20"/>
              </w:rPr>
              <w:t>АО «Р-Фарм»</w:t>
            </w:r>
            <w:r w:rsidRPr="005E6358">
              <w:rPr>
                <w:rFonts w:eastAsia="Calibri"/>
                <w:color w:val="000000" w:themeColor="text1"/>
                <w:sz w:val="20"/>
                <w:szCs w:val="20"/>
              </w:rPr>
              <w:t>, кроме тех случаев, когда это необходимо для получения согласия пациентов на участие в исследовании.</w:t>
            </w:r>
          </w:p>
        </w:tc>
      </w:tr>
    </w:tbl>
    <w:p w14:paraId="5C910971" w14:textId="77777777" w:rsidR="00E30437" w:rsidRPr="005E6358" w:rsidRDefault="00E30437" w:rsidP="004C505D">
      <w:pPr>
        <w:pStyle w:val="12"/>
        <w:spacing w:line="240" w:lineRule="auto"/>
        <w:rPr>
          <w:rFonts w:cs="Times New Roman"/>
          <w:color w:val="000000" w:themeColor="text1"/>
          <w:szCs w:val="24"/>
        </w:rPr>
      </w:pPr>
      <w:bookmarkStart w:id="1" w:name="_Toc139361914"/>
      <w:r w:rsidRPr="005E6358">
        <w:rPr>
          <w:rFonts w:cs="Times New Roman"/>
          <w:color w:val="000000" w:themeColor="text1"/>
          <w:szCs w:val="24"/>
        </w:rPr>
        <w:lastRenderedPageBreak/>
        <w:t>СОДЕРЖАНИЕ</w:t>
      </w:r>
      <w:bookmarkEnd w:id="1"/>
    </w:p>
    <w:p w14:paraId="0ECD5428" w14:textId="0F3E17C1" w:rsidR="007F5E52" w:rsidRPr="007F5E52" w:rsidRDefault="005C3F89">
      <w:pPr>
        <w:pStyle w:val="14"/>
        <w:rPr>
          <w:rFonts w:eastAsiaTheme="minorEastAsia"/>
          <w:noProof/>
          <w:lang w:eastAsia="ru-RU"/>
        </w:rPr>
      </w:pPr>
      <w:r w:rsidRPr="007F5E52">
        <w:rPr>
          <w:color w:val="000000" w:themeColor="text1"/>
        </w:rPr>
        <w:fldChar w:fldCharType="begin"/>
      </w:r>
      <w:r w:rsidR="00B30F15" w:rsidRPr="007F5E52">
        <w:rPr>
          <w:color w:val="000000" w:themeColor="text1"/>
        </w:rPr>
        <w:instrText xml:space="preserve"> TOC \o "1-5" \h \z \u </w:instrText>
      </w:r>
      <w:r w:rsidRPr="007F5E52">
        <w:rPr>
          <w:color w:val="000000" w:themeColor="text1"/>
        </w:rPr>
        <w:fldChar w:fldCharType="separate"/>
      </w:r>
      <w:hyperlink w:anchor="_Toc139361914" w:history="1">
        <w:r w:rsidR="007F5E52" w:rsidRPr="007F5E52">
          <w:rPr>
            <w:rStyle w:val="aa"/>
            <w:noProof/>
          </w:rPr>
          <w:t>СОДЕРЖАНИЕ</w:t>
        </w:r>
        <w:r w:rsidR="007F5E52" w:rsidRPr="007F5E52">
          <w:rPr>
            <w:noProof/>
            <w:webHidden/>
          </w:rPr>
          <w:tab/>
        </w:r>
        <w:r w:rsidR="007F5E52" w:rsidRPr="007F5E52">
          <w:rPr>
            <w:noProof/>
            <w:webHidden/>
          </w:rPr>
          <w:fldChar w:fldCharType="begin"/>
        </w:r>
        <w:r w:rsidR="007F5E52" w:rsidRPr="007F5E52">
          <w:rPr>
            <w:noProof/>
            <w:webHidden/>
          </w:rPr>
          <w:instrText xml:space="preserve"> PAGEREF _Toc139361914 \h </w:instrText>
        </w:r>
        <w:r w:rsidR="007F5E52" w:rsidRPr="007F5E52">
          <w:rPr>
            <w:noProof/>
            <w:webHidden/>
          </w:rPr>
        </w:r>
        <w:r w:rsidR="007F5E52" w:rsidRPr="007F5E52">
          <w:rPr>
            <w:noProof/>
            <w:webHidden/>
          </w:rPr>
          <w:fldChar w:fldCharType="separate"/>
        </w:r>
        <w:r w:rsidR="007F5E52">
          <w:rPr>
            <w:noProof/>
            <w:webHidden/>
          </w:rPr>
          <w:t>2</w:t>
        </w:r>
        <w:r w:rsidR="007F5E52" w:rsidRPr="007F5E52">
          <w:rPr>
            <w:noProof/>
            <w:webHidden/>
          </w:rPr>
          <w:fldChar w:fldCharType="end"/>
        </w:r>
      </w:hyperlink>
    </w:p>
    <w:p w14:paraId="76224A03" w14:textId="22181C2E" w:rsidR="007F5E52" w:rsidRPr="007F5E52" w:rsidRDefault="007F5E52">
      <w:pPr>
        <w:pStyle w:val="14"/>
        <w:rPr>
          <w:rFonts w:eastAsiaTheme="minorEastAsia"/>
          <w:noProof/>
          <w:lang w:eastAsia="ru-RU"/>
        </w:rPr>
      </w:pPr>
      <w:hyperlink w:anchor="_Toc139361915" w:history="1">
        <w:r w:rsidRPr="007F5E52">
          <w:rPr>
            <w:rStyle w:val="aa"/>
            <w:noProof/>
          </w:rPr>
          <w:t>ЛИСТ СОГЛАСОВАНИЯ</w:t>
        </w:r>
        <w:r w:rsidRPr="007F5E52">
          <w:rPr>
            <w:noProof/>
            <w:webHidden/>
          </w:rPr>
          <w:tab/>
        </w:r>
        <w:r w:rsidRPr="007F5E52">
          <w:rPr>
            <w:noProof/>
            <w:webHidden/>
          </w:rPr>
          <w:fldChar w:fldCharType="begin"/>
        </w:r>
        <w:r w:rsidRPr="007F5E52">
          <w:rPr>
            <w:noProof/>
            <w:webHidden/>
          </w:rPr>
          <w:instrText xml:space="preserve"> PAGEREF _Toc139361915 \h </w:instrText>
        </w:r>
        <w:r w:rsidRPr="007F5E52">
          <w:rPr>
            <w:noProof/>
            <w:webHidden/>
          </w:rPr>
        </w:r>
        <w:r w:rsidRPr="007F5E52">
          <w:rPr>
            <w:noProof/>
            <w:webHidden/>
          </w:rPr>
          <w:fldChar w:fldCharType="separate"/>
        </w:r>
        <w:r>
          <w:rPr>
            <w:noProof/>
            <w:webHidden/>
          </w:rPr>
          <w:t>5</w:t>
        </w:r>
        <w:r w:rsidRPr="007F5E52">
          <w:rPr>
            <w:noProof/>
            <w:webHidden/>
          </w:rPr>
          <w:fldChar w:fldCharType="end"/>
        </w:r>
      </w:hyperlink>
    </w:p>
    <w:p w14:paraId="1C7E39DF" w14:textId="5213D7D0" w:rsidR="007F5E52" w:rsidRPr="007F5E52" w:rsidRDefault="007F5E52">
      <w:pPr>
        <w:pStyle w:val="14"/>
        <w:rPr>
          <w:rFonts w:eastAsiaTheme="minorEastAsia"/>
          <w:noProof/>
          <w:lang w:eastAsia="ru-RU"/>
        </w:rPr>
      </w:pPr>
      <w:hyperlink w:anchor="_Toc139361916" w:history="1">
        <w:r w:rsidRPr="007F5E52">
          <w:rPr>
            <w:rStyle w:val="aa"/>
            <w:noProof/>
          </w:rPr>
          <w:t>СПИСОК СОКРАЩЕНИЙ</w:t>
        </w:r>
        <w:r w:rsidRPr="007F5E52">
          <w:rPr>
            <w:noProof/>
            <w:webHidden/>
          </w:rPr>
          <w:tab/>
        </w:r>
        <w:r w:rsidRPr="007F5E52">
          <w:rPr>
            <w:noProof/>
            <w:webHidden/>
          </w:rPr>
          <w:fldChar w:fldCharType="begin"/>
        </w:r>
        <w:r w:rsidRPr="007F5E52">
          <w:rPr>
            <w:noProof/>
            <w:webHidden/>
          </w:rPr>
          <w:instrText xml:space="preserve"> PAGEREF _Toc139361916 \h </w:instrText>
        </w:r>
        <w:r w:rsidRPr="007F5E52">
          <w:rPr>
            <w:noProof/>
            <w:webHidden/>
          </w:rPr>
        </w:r>
        <w:r w:rsidRPr="007F5E52">
          <w:rPr>
            <w:noProof/>
            <w:webHidden/>
          </w:rPr>
          <w:fldChar w:fldCharType="separate"/>
        </w:r>
        <w:r>
          <w:rPr>
            <w:noProof/>
            <w:webHidden/>
          </w:rPr>
          <w:t>6</w:t>
        </w:r>
        <w:r w:rsidRPr="007F5E52">
          <w:rPr>
            <w:noProof/>
            <w:webHidden/>
          </w:rPr>
          <w:fldChar w:fldCharType="end"/>
        </w:r>
      </w:hyperlink>
    </w:p>
    <w:p w14:paraId="317EDF54" w14:textId="031B619C" w:rsidR="007F5E52" w:rsidRPr="007F5E52" w:rsidRDefault="007F5E52">
      <w:pPr>
        <w:pStyle w:val="14"/>
        <w:rPr>
          <w:rFonts w:eastAsiaTheme="minorEastAsia"/>
          <w:noProof/>
          <w:lang w:eastAsia="ru-RU"/>
        </w:rPr>
      </w:pPr>
      <w:hyperlink w:anchor="_Toc139361917" w:history="1">
        <w:r w:rsidRPr="007F5E52">
          <w:rPr>
            <w:rStyle w:val="aa"/>
            <w:noProof/>
          </w:rPr>
          <w:t>ИСТОРИЯ ДОКУМЕНТА</w:t>
        </w:r>
        <w:r w:rsidRPr="007F5E52">
          <w:rPr>
            <w:noProof/>
            <w:webHidden/>
          </w:rPr>
          <w:tab/>
        </w:r>
        <w:r w:rsidRPr="007F5E52">
          <w:rPr>
            <w:noProof/>
            <w:webHidden/>
          </w:rPr>
          <w:fldChar w:fldCharType="begin"/>
        </w:r>
        <w:r w:rsidRPr="007F5E52">
          <w:rPr>
            <w:noProof/>
            <w:webHidden/>
          </w:rPr>
          <w:instrText xml:space="preserve"> PAGEREF _Toc139361917 \h </w:instrText>
        </w:r>
        <w:r w:rsidRPr="007F5E52">
          <w:rPr>
            <w:noProof/>
            <w:webHidden/>
          </w:rPr>
        </w:r>
        <w:r w:rsidRPr="007F5E52">
          <w:rPr>
            <w:noProof/>
            <w:webHidden/>
          </w:rPr>
          <w:fldChar w:fldCharType="separate"/>
        </w:r>
        <w:r>
          <w:rPr>
            <w:noProof/>
            <w:webHidden/>
          </w:rPr>
          <w:t>9</w:t>
        </w:r>
        <w:r w:rsidRPr="007F5E52">
          <w:rPr>
            <w:noProof/>
            <w:webHidden/>
          </w:rPr>
          <w:fldChar w:fldCharType="end"/>
        </w:r>
      </w:hyperlink>
    </w:p>
    <w:p w14:paraId="6B4A5FA5" w14:textId="5AA914CD" w:rsidR="007F5E52" w:rsidRPr="007F5E52" w:rsidRDefault="007F5E52">
      <w:pPr>
        <w:pStyle w:val="14"/>
        <w:rPr>
          <w:rFonts w:eastAsiaTheme="minorEastAsia"/>
          <w:noProof/>
          <w:lang w:eastAsia="ru-RU"/>
        </w:rPr>
      </w:pPr>
      <w:hyperlink w:anchor="_Toc139361918" w:history="1">
        <w:r w:rsidRPr="007F5E52">
          <w:rPr>
            <w:rStyle w:val="aa"/>
            <w:noProof/>
          </w:rPr>
          <w:t>РЕЗЮМЕ</w:t>
        </w:r>
        <w:r w:rsidRPr="007F5E52">
          <w:rPr>
            <w:noProof/>
            <w:webHidden/>
          </w:rPr>
          <w:tab/>
        </w:r>
        <w:r w:rsidRPr="007F5E52">
          <w:rPr>
            <w:noProof/>
            <w:webHidden/>
          </w:rPr>
          <w:fldChar w:fldCharType="begin"/>
        </w:r>
        <w:r w:rsidRPr="007F5E52">
          <w:rPr>
            <w:noProof/>
            <w:webHidden/>
          </w:rPr>
          <w:instrText xml:space="preserve"> PAGEREF _Toc139361918 \h </w:instrText>
        </w:r>
        <w:r w:rsidRPr="007F5E52">
          <w:rPr>
            <w:noProof/>
            <w:webHidden/>
          </w:rPr>
        </w:r>
        <w:r w:rsidRPr="007F5E52">
          <w:rPr>
            <w:noProof/>
            <w:webHidden/>
          </w:rPr>
          <w:fldChar w:fldCharType="separate"/>
        </w:r>
        <w:r>
          <w:rPr>
            <w:noProof/>
            <w:webHidden/>
          </w:rPr>
          <w:t>10</w:t>
        </w:r>
        <w:r w:rsidRPr="007F5E52">
          <w:rPr>
            <w:noProof/>
            <w:webHidden/>
          </w:rPr>
          <w:fldChar w:fldCharType="end"/>
        </w:r>
      </w:hyperlink>
    </w:p>
    <w:p w14:paraId="1F443DBF" w14:textId="63900508" w:rsidR="007F5E52" w:rsidRPr="007F5E52" w:rsidRDefault="007F5E52">
      <w:pPr>
        <w:pStyle w:val="14"/>
        <w:rPr>
          <w:rFonts w:eastAsiaTheme="minorEastAsia"/>
          <w:noProof/>
          <w:lang w:eastAsia="ru-RU"/>
        </w:rPr>
      </w:pPr>
      <w:hyperlink w:anchor="_Toc139361919" w:history="1">
        <w:r w:rsidRPr="007F5E52">
          <w:rPr>
            <w:rStyle w:val="aa"/>
            <w:noProof/>
          </w:rPr>
          <w:t>1. ВВЕДЕНИЕ</w:t>
        </w:r>
        <w:r w:rsidRPr="007F5E52">
          <w:rPr>
            <w:noProof/>
            <w:webHidden/>
          </w:rPr>
          <w:tab/>
        </w:r>
        <w:r w:rsidRPr="007F5E52">
          <w:rPr>
            <w:noProof/>
            <w:webHidden/>
          </w:rPr>
          <w:fldChar w:fldCharType="begin"/>
        </w:r>
        <w:r w:rsidRPr="007F5E52">
          <w:rPr>
            <w:noProof/>
            <w:webHidden/>
          </w:rPr>
          <w:instrText xml:space="preserve"> PAGEREF _Toc139361919 \h </w:instrText>
        </w:r>
        <w:r w:rsidRPr="007F5E52">
          <w:rPr>
            <w:noProof/>
            <w:webHidden/>
          </w:rPr>
        </w:r>
        <w:r w:rsidRPr="007F5E52">
          <w:rPr>
            <w:noProof/>
            <w:webHidden/>
          </w:rPr>
          <w:fldChar w:fldCharType="separate"/>
        </w:r>
        <w:r>
          <w:rPr>
            <w:noProof/>
            <w:webHidden/>
          </w:rPr>
          <w:t>13</w:t>
        </w:r>
        <w:r w:rsidRPr="007F5E52">
          <w:rPr>
            <w:noProof/>
            <w:webHidden/>
          </w:rPr>
          <w:fldChar w:fldCharType="end"/>
        </w:r>
      </w:hyperlink>
    </w:p>
    <w:p w14:paraId="18018528" w14:textId="3FDF196A" w:rsidR="007F5E52" w:rsidRPr="007F5E52" w:rsidRDefault="007F5E52">
      <w:pPr>
        <w:pStyle w:val="21"/>
        <w:rPr>
          <w:rFonts w:eastAsiaTheme="minorEastAsia"/>
          <w:noProof/>
          <w:lang w:eastAsia="ru-RU"/>
        </w:rPr>
      </w:pPr>
      <w:hyperlink w:anchor="_Toc139361920" w:history="1">
        <w:r w:rsidRPr="007F5E52">
          <w:rPr>
            <w:rStyle w:val="aa"/>
            <w:noProof/>
          </w:rPr>
          <w:t>1.2. Международное непатентованное название</w:t>
        </w:r>
        <w:r w:rsidRPr="007F5E52">
          <w:rPr>
            <w:noProof/>
            <w:webHidden/>
          </w:rPr>
          <w:tab/>
        </w:r>
        <w:r w:rsidRPr="007F5E52">
          <w:rPr>
            <w:noProof/>
            <w:webHidden/>
          </w:rPr>
          <w:fldChar w:fldCharType="begin"/>
        </w:r>
        <w:r w:rsidRPr="007F5E52">
          <w:rPr>
            <w:noProof/>
            <w:webHidden/>
          </w:rPr>
          <w:instrText xml:space="preserve"> PAGEREF _Toc139361920 \h </w:instrText>
        </w:r>
        <w:r w:rsidRPr="007F5E52">
          <w:rPr>
            <w:noProof/>
            <w:webHidden/>
          </w:rPr>
        </w:r>
        <w:r w:rsidRPr="007F5E52">
          <w:rPr>
            <w:noProof/>
            <w:webHidden/>
          </w:rPr>
          <w:fldChar w:fldCharType="separate"/>
        </w:r>
        <w:r>
          <w:rPr>
            <w:noProof/>
            <w:webHidden/>
          </w:rPr>
          <w:t>13</w:t>
        </w:r>
        <w:r w:rsidRPr="007F5E52">
          <w:rPr>
            <w:noProof/>
            <w:webHidden/>
          </w:rPr>
          <w:fldChar w:fldCharType="end"/>
        </w:r>
      </w:hyperlink>
    </w:p>
    <w:p w14:paraId="0D5E0EED" w14:textId="37EA5958" w:rsidR="007F5E52" w:rsidRPr="007F5E52" w:rsidRDefault="007F5E52">
      <w:pPr>
        <w:pStyle w:val="21"/>
        <w:rPr>
          <w:rFonts w:eastAsiaTheme="minorEastAsia"/>
          <w:noProof/>
          <w:lang w:eastAsia="ru-RU"/>
        </w:rPr>
      </w:pPr>
      <w:hyperlink w:anchor="_Toc139361921" w:history="1">
        <w:r w:rsidRPr="007F5E52">
          <w:rPr>
            <w:rStyle w:val="aa"/>
            <w:noProof/>
          </w:rPr>
          <w:t>1.3. Торговое название</w:t>
        </w:r>
        <w:r w:rsidRPr="007F5E52">
          <w:rPr>
            <w:noProof/>
            <w:webHidden/>
          </w:rPr>
          <w:tab/>
        </w:r>
        <w:r w:rsidRPr="007F5E52">
          <w:rPr>
            <w:noProof/>
            <w:webHidden/>
          </w:rPr>
          <w:fldChar w:fldCharType="begin"/>
        </w:r>
        <w:r w:rsidRPr="007F5E52">
          <w:rPr>
            <w:noProof/>
            <w:webHidden/>
          </w:rPr>
          <w:instrText xml:space="preserve"> PAGEREF _Toc139361921 \h </w:instrText>
        </w:r>
        <w:r w:rsidRPr="007F5E52">
          <w:rPr>
            <w:noProof/>
            <w:webHidden/>
          </w:rPr>
        </w:r>
        <w:r w:rsidRPr="007F5E52">
          <w:rPr>
            <w:noProof/>
            <w:webHidden/>
          </w:rPr>
          <w:fldChar w:fldCharType="separate"/>
        </w:r>
        <w:r>
          <w:rPr>
            <w:noProof/>
            <w:webHidden/>
          </w:rPr>
          <w:t>13</w:t>
        </w:r>
        <w:r w:rsidRPr="007F5E52">
          <w:rPr>
            <w:noProof/>
            <w:webHidden/>
          </w:rPr>
          <w:fldChar w:fldCharType="end"/>
        </w:r>
      </w:hyperlink>
    </w:p>
    <w:p w14:paraId="6C6F40D5" w14:textId="23AEB13C" w:rsidR="007F5E52" w:rsidRPr="007F5E52" w:rsidRDefault="007F5E52">
      <w:pPr>
        <w:pStyle w:val="21"/>
        <w:rPr>
          <w:rFonts w:eastAsiaTheme="minorEastAsia"/>
          <w:noProof/>
          <w:lang w:eastAsia="ru-RU"/>
        </w:rPr>
      </w:pPr>
      <w:hyperlink w:anchor="_Toc139361922" w:history="1">
        <w:r w:rsidRPr="007F5E52">
          <w:rPr>
            <w:rStyle w:val="aa"/>
            <w:noProof/>
          </w:rPr>
          <w:t>1.4. Активные ингредиенты</w:t>
        </w:r>
        <w:r w:rsidRPr="007F5E52">
          <w:rPr>
            <w:noProof/>
            <w:webHidden/>
          </w:rPr>
          <w:tab/>
        </w:r>
        <w:r w:rsidRPr="007F5E52">
          <w:rPr>
            <w:noProof/>
            <w:webHidden/>
          </w:rPr>
          <w:fldChar w:fldCharType="begin"/>
        </w:r>
        <w:r w:rsidRPr="007F5E52">
          <w:rPr>
            <w:noProof/>
            <w:webHidden/>
          </w:rPr>
          <w:instrText xml:space="preserve"> PAGEREF _Toc139361922 \h </w:instrText>
        </w:r>
        <w:r w:rsidRPr="007F5E52">
          <w:rPr>
            <w:noProof/>
            <w:webHidden/>
          </w:rPr>
        </w:r>
        <w:r w:rsidRPr="007F5E52">
          <w:rPr>
            <w:noProof/>
            <w:webHidden/>
          </w:rPr>
          <w:fldChar w:fldCharType="separate"/>
        </w:r>
        <w:r>
          <w:rPr>
            <w:noProof/>
            <w:webHidden/>
          </w:rPr>
          <w:t>13</w:t>
        </w:r>
        <w:r w:rsidRPr="007F5E52">
          <w:rPr>
            <w:noProof/>
            <w:webHidden/>
          </w:rPr>
          <w:fldChar w:fldCharType="end"/>
        </w:r>
      </w:hyperlink>
    </w:p>
    <w:p w14:paraId="03172810" w14:textId="37EBFFE5" w:rsidR="007F5E52" w:rsidRPr="007F5E52" w:rsidRDefault="007F5E52">
      <w:pPr>
        <w:pStyle w:val="21"/>
        <w:rPr>
          <w:rFonts w:eastAsiaTheme="minorEastAsia"/>
          <w:noProof/>
          <w:lang w:eastAsia="ru-RU"/>
        </w:rPr>
      </w:pPr>
      <w:hyperlink w:anchor="_Toc139361923" w:history="1">
        <w:r w:rsidRPr="007F5E52">
          <w:rPr>
            <w:rStyle w:val="aa"/>
            <w:noProof/>
          </w:rPr>
          <w:t>1.5. Фармакологическая группа</w:t>
        </w:r>
        <w:r w:rsidRPr="007F5E52">
          <w:rPr>
            <w:noProof/>
            <w:webHidden/>
          </w:rPr>
          <w:tab/>
        </w:r>
        <w:r w:rsidRPr="007F5E52">
          <w:rPr>
            <w:noProof/>
            <w:webHidden/>
          </w:rPr>
          <w:fldChar w:fldCharType="begin"/>
        </w:r>
        <w:r w:rsidRPr="007F5E52">
          <w:rPr>
            <w:noProof/>
            <w:webHidden/>
          </w:rPr>
          <w:instrText xml:space="preserve"> PAGEREF _Toc139361923 \h </w:instrText>
        </w:r>
        <w:r w:rsidRPr="007F5E52">
          <w:rPr>
            <w:noProof/>
            <w:webHidden/>
          </w:rPr>
        </w:r>
        <w:r w:rsidRPr="007F5E52">
          <w:rPr>
            <w:noProof/>
            <w:webHidden/>
          </w:rPr>
          <w:fldChar w:fldCharType="separate"/>
        </w:r>
        <w:r>
          <w:rPr>
            <w:noProof/>
            <w:webHidden/>
          </w:rPr>
          <w:t>13</w:t>
        </w:r>
        <w:r w:rsidRPr="007F5E52">
          <w:rPr>
            <w:noProof/>
            <w:webHidden/>
          </w:rPr>
          <w:fldChar w:fldCharType="end"/>
        </w:r>
      </w:hyperlink>
    </w:p>
    <w:p w14:paraId="2A68AAE1" w14:textId="5C8903F6" w:rsidR="007F5E52" w:rsidRPr="007F5E52" w:rsidRDefault="007F5E52">
      <w:pPr>
        <w:pStyle w:val="21"/>
        <w:rPr>
          <w:rFonts w:eastAsiaTheme="minorEastAsia"/>
          <w:noProof/>
          <w:lang w:eastAsia="ru-RU"/>
        </w:rPr>
      </w:pPr>
      <w:hyperlink w:anchor="_Toc139361924" w:history="1">
        <w:r w:rsidRPr="007F5E52">
          <w:rPr>
            <w:rStyle w:val="aa"/>
            <w:noProof/>
          </w:rPr>
          <w:t>1.6. Код по АТХ</w:t>
        </w:r>
        <w:r w:rsidRPr="007F5E52">
          <w:rPr>
            <w:noProof/>
            <w:webHidden/>
          </w:rPr>
          <w:tab/>
        </w:r>
        <w:r w:rsidRPr="007F5E52">
          <w:rPr>
            <w:noProof/>
            <w:webHidden/>
          </w:rPr>
          <w:fldChar w:fldCharType="begin"/>
        </w:r>
        <w:r w:rsidRPr="007F5E52">
          <w:rPr>
            <w:noProof/>
            <w:webHidden/>
          </w:rPr>
          <w:instrText xml:space="preserve"> PAGEREF _Toc139361924 \h </w:instrText>
        </w:r>
        <w:r w:rsidRPr="007F5E52">
          <w:rPr>
            <w:noProof/>
            <w:webHidden/>
          </w:rPr>
        </w:r>
        <w:r w:rsidRPr="007F5E52">
          <w:rPr>
            <w:noProof/>
            <w:webHidden/>
          </w:rPr>
          <w:fldChar w:fldCharType="separate"/>
        </w:r>
        <w:r>
          <w:rPr>
            <w:noProof/>
            <w:webHidden/>
          </w:rPr>
          <w:t>13</w:t>
        </w:r>
        <w:r w:rsidRPr="007F5E52">
          <w:rPr>
            <w:noProof/>
            <w:webHidden/>
          </w:rPr>
          <w:fldChar w:fldCharType="end"/>
        </w:r>
      </w:hyperlink>
    </w:p>
    <w:p w14:paraId="0C705502" w14:textId="6B35009C" w:rsidR="007F5E52" w:rsidRPr="007F5E52" w:rsidRDefault="007F5E52">
      <w:pPr>
        <w:pStyle w:val="21"/>
        <w:rPr>
          <w:rFonts w:eastAsiaTheme="minorEastAsia"/>
          <w:noProof/>
          <w:lang w:eastAsia="ru-RU"/>
        </w:rPr>
      </w:pPr>
      <w:hyperlink w:anchor="_Toc139361925" w:history="1">
        <w:r w:rsidRPr="007F5E52">
          <w:rPr>
            <w:rStyle w:val="aa"/>
            <w:noProof/>
          </w:rPr>
          <w:t>1.7.</w:t>
        </w:r>
        <w:r w:rsidRPr="007F5E52">
          <w:rPr>
            <w:rFonts w:eastAsiaTheme="minorEastAsia"/>
            <w:noProof/>
            <w:lang w:eastAsia="ru-RU"/>
          </w:rPr>
          <w:tab/>
        </w:r>
        <w:r w:rsidRPr="007F5E52">
          <w:rPr>
            <w:rStyle w:val="aa"/>
            <w:noProof/>
          </w:rPr>
          <w:t>Обоснование для изучения исследуемого препарата</w:t>
        </w:r>
        <w:r w:rsidRPr="007F5E52">
          <w:rPr>
            <w:noProof/>
            <w:webHidden/>
          </w:rPr>
          <w:tab/>
        </w:r>
        <w:r w:rsidRPr="007F5E52">
          <w:rPr>
            <w:noProof/>
            <w:webHidden/>
          </w:rPr>
          <w:fldChar w:fldCharType="begin"/>
        </w:r>
        <w:r w:rsidRPr="007F5E52">
          <w:rPr>
            <w:noProof/>
            <w:webHidden/>
          </w:rPr>
          <w:instrText xml:space="preserve"> PAGEREF _Toc139361925 \h </w:instrText>
        </w:r>
        <w:r w:rsidRPr="007F5E52">
          <w:rPr>
            <w:noProof/>
            <w:webHidden/>
          </w:rPr>
        </w:r>
        <w:r w:rsidRPr="007F5E52">
          <w:rPr>
            <w:noProof/>
            <w:webHidden/>
          </w:rPr>
          <w:fldChar w:fldCharType="separate"/>
        </w:r>
        <w:r>
          <w:rPr>
            <w:noProof/>
            <w:webHidden/>
          </w:rPr>
          <w:t>13</w:t>
        </w:r>
        <w:r w:rsidRPr="007F5E52">
          <w:rPr>
            <w:noProof/>
            <w:webHidden/>
          </w:rPr>
          <w:fldChar w:fldCharType="end"/>
        </w:r>
      </w:hyperlink>
    </w:p>
    <w:p w14:paraId="4C79DAFC" w14:textId="2A1190D5" w:rsidR="007F5E52" w:rsidRPr="007F5E52" w:rsidRDefault="007F5E52">
      <w:pPr>
        <w:pStyle w:val="31"/>
        <w:rPr>
          <w:rFonts w:eastAsiaTheme="minorEastAsia"/>
          <w:b w:val="0"/>
          <w:bCs w:val="0"/>
          <w:iCs w:val="0"/>
          <w:lang w:eastAsia="ru-RU"/>
        </w:rPr>
      </w:pPr>
      <w:hyperlink w:anchor="_Toc139361926" w:history="1">
        <w:r w:rsidRPr="007F5E52">
          <w:rPr>
            <w:rStyle w:val="aa"/>
            <w:b w:val="0"/>
          </w:rPr>
          <w:t>1.7.1.</w:t>
        </w:r>
        <w:r w:rsidRPr="007F5E52">
          <w:rPr>
            <w:rFonts w:eastAsiaTheme="minorEastAsia"/>
            <w:b w:val="0"/>
            <w:bCs w:val="0"/>
            <w:iCs w:val="0"/>
            <w:lang w:eastAsia="ru-RU"/>
          </w:rPr>
          <w:tab/>
        </w:r>
        <w:r w:rsidRPr="007F5E52">
          <w:rPr>
            <w:rStyle w:val="aa"/>
            <w:b w:val="0"/>
          </w:rPr>
          <w:t>Общие сведения о заболевании</w:t>
        </w:r>
        <w:r w:rsidRPr="007F5E52">
          <w:rPr>
            <w:b w:val="0"/>
            <w:webHidden/>
          </w:rPr>
          <w:tab/>
        </w:r>
        <w:r w:rsidRPr="007F5E52">
          <w:rPr>
            <w:b w:val="0"/>
            <w:webHidden/>
          </w:rPr>
          <w:fldChar w:fldCharType="begin"/>
        </w:r>
        <w:r w:rsidRPr="007F5E52">
          <w:rPr>
            <w:b w:val="0"/>
            <w:webHidden/>
          </w:rPr>
          <w:instrText xml:space="preserve"> PAGEREF _Toc139361926 \h </w:instrText>
        </w:r>
        <w:r w:rsidRPr="007F5E52">
          <w:rPr>
            <w:b w:val="0"/>
            <w:webHidden/>
          </w:rPr>
        </w:r>
        <w:r w:rsidRPr="007F5E52">
          <w:rPr>
            <w:b w:val="0"/>
            <w:webHidden/>
          </w:rPr>
          <w:fldChar w:fldCharType="separate"/>
        </w:r>
        <w:r>
          <w:rPr>
            <w:b w:val="0"/>
            <w:webHidden/>
          </w:rPr>
          <w:t>13</w:t>
        </w:r>
        <w:r w:rsidRPr="007F5E52">
          <w:rPr>
            <w:b w:val="0"/>
            <w:webHidden/>
          </w:rPr>
          <w:fldChar w:fldCharType="end"/>
        </w:r>
      </w:hyperlink>
    </w:p>
    <w:p w14:paraId="79D2C44B" w14:textId="0C27343F" w:rsidR="007F5E52" w:rsidRPr="007F5E52" w:rsidRDefault="007F5E52">
      <w:pPr>
        <w:pStyle w:val="31"/>
        <w:rPr>
          <w:rFonts w:eastAsiaTheme="minorEastAsia"/>
          <w:b w:val="0"/>
          <w:bCs w:val="0"/>
          <w:iCs w:val="0"/>
          <w:lang w:eastAsia="ru-RU"/>
        </w:rPr>
      </w:pPr>
      <w:hyperlink w:anchor="_Toc139361927" w:history="1">
        <w:r w:rsidRPr="007F5E52">
          <w:rPr>
            <w:rStyle w:val="aa"/>
            <w:b w:val="0"/>
          </w:rPr>
          <w:t>1.7.2.  Существующие варианты терапии</w:t>
        </w:r>
        <w:r w:rsidRPr="007F5E52">
          <w:rPr>
            <w:b w:val="0"/>
            <w:webHidden/>
          </w:rPr>
          <w:tab/>
        </w:r>
        <w:r w:rsidRPr="007F5E52">
          <w:rPr>
            <w:b w:val="0"/>
            <w:webHidden/>
          </w:rPr>
          <w:fldChar w:fldCharType="begin"/>
        </w:r>
        <w:r w:rsidRPr="007F5E52">
          <w:rPr>
            <w:b w:val="0"/>
            <w:webHidden/>
          </w:rPr>
          <w:instrText xml:space="preserve"> PAGEREF _Toc139361927 \h </w:instrText>
        </w:r>
        <w:r w:rsidRPr="007F5E52">
          <w:rPr>
            <w:b w:val="0"/>
            <w:webHidden/>
          </w:rPr>
        </w:r>
        <w:r w:rsidRPr="007F5E52">
          <w:rPr>
            <w:b w:val="0"/>
            <w:webHidden/>
          </w:rPr>
          <w:fldChar w:fldCharType="separate"/>
        </w:r>
        <w:r>
          <w:rPr>
            <w:b w:val="0"/>
            <w:webHidden/>
          </w:rPr>
          <w:t>14</w:t>
        </w:r>
        <w:r w:rsidRPr="007F5E52">
          <w:rPr>
            <w:b w:val="0"/>
            <w:webHidden/>
          </w:rPr>
          <w:fldChar w:fldCharType="end"/>
        </w:r>
      </w:hyperlink>
    </w:p>
    <w:p w14:paraId="25C16DC7" w14:textId="053097DF" w:rsidR="007F5E52" w:rsidRPr="007F5E52" w:rsidRDefault="007F5E52">
      <w:pPr>
        <w:pStyle w:val="31"/>
        <w:rPr>
          <w:rFonts w:eastAsiaTheme="minorEastAsia"/>
          <w:b w:val="0"/>
          <w:bCs w:val="0"/>
          <w:iCs w:val="0"/>
          <w:lang w:eastAsia="ru-RU"/>
        </w:rPr>
      </w:pPr>
      <w:hyperlink w:anchor="_Toc139361928" w:history="1">
        <w:r w:rsidRPr="007F5E52">
          <w:rPr>
            <w:rStyle w:val="aa"/>
            <w:b w:val="0"/>
          </w:rPr>
          <w:t>1.7.3. Вводная информация по исследуемой терапии</w:t>
        </w:r>
        <w:r w:rsidRPr="007F5E52">
          <w:rPr>
            <w:b w:val="0"/>
            <w:webHidden/>
          </w:rPr>
          <w:tab/>
        </w:r>
        <w:r w:rsidRPr="007F5E52">
          <w:rPr>
            <w:b w:val="0"/>
            <w:webHidden/>
          </w:rPr>
          <w:fldChar w:fldCharType="begin"/>
        </w:r>
        <w:r w:rsidRPr="007F5E52">
          <w:rPr>
            <w:b w:val="0"/>
            <w:webHidden/>
          </w:rPr>
          <w:instrText xml:space="preserve"> PAGEREF _Toc139361928 \h </w:instrText>
        </w:r>
        <w:r w:rsidRPr="007F5E52">
          <w:rPr>
            <w:b w:val="0"/>
            <w:webHidden/>
          </w:rPr>
        </w:r>
        <w:r w:rsidRPr="007F5E52">
          <w:rPr>
            <w:b w:val="0"/>
            <w:webHidden/>
          </w:rPr>
          <w:fldChar w:fldCharType="separate"/>
        </w:r>
        <w:r>
          <w:rPr>
            <w:b w:val="0"/>
            <w:webHidden/>
          </w:rPr>
          <w:t>17</w:t>
        </w:r>
        <w:r w:rsidRPr="007F5E52">
          <w:rPr>
            <w:b w:val="0"/>
            <w:webHidden/>
          </w:rPr>
          <w:fldChar w:fldCharType="end"/>
        </w:r>
      </w:hyperlink>
    </w:p>
    <w:p w14:paraId="089D40F1" w14:textId="7123A8FD" w:rsidR="007F5E52" w:rsidRPr="007F5E52" w:rsidRDefault="007F5E52">
      <w:pPr>
        <w:pStyle w:val="21"/>
        <w:rPr>
          <w:rFonts w:eastAsiaTheme="minorEastAsia"/>
          <w:noProof/>
          <w:lang w:eastAsia="ru-RU"/>
        </w:rPr>
      </w:pPr>
      <w:hyperlink w:anchor="_Toc139361929" w:history="1">
        <w:r w:rsidRPr="007F5E52">
          <w:rPr>
            <w:rStyle w:val="aa"/>
            <w:noProof/>
          </w:rPr>
          <w:t>1.8.</w:t>
        </w:r>
        <w:r w:rsidRPr="007F5E52">
          <w:rPr>
            <w:rFonts w:eastAsiaTheme="minorEastAsia"/>
            <w:noProof/>
            <w:lang w:eastAsia="ru-RU"/>
          </w:rPr>
          <w:tab/>
        </w:r>
        <w:r w:rsidRPr="007F5E52">
          <w:rPr>
            <w:rStyle w:val="aa"/>
            <w:noProof/>
          </w:rPr>
          <w:t>Ожидаемые показания к применению</w:t>
        </w:r>
        <w:r w:rsidRPr="007F5E52">
          <w:rPr>
            <w:noProof/>
            <w:webHidden/>
          </w:rPr>
          <w:tab/>
        </w:r>
        <w:r w:rsidRPr="007F5E52">
          <w:rPr>
            <w:noProof/>
            <w:webHidden/>
          </w:rPr>
          <w:fldChar w:fldCharType="begin"/>
        </w:r>
        <w:r w:rsidRPr="007F5E52">
          <w:rPr>
            <w:noProof/>
            <w:webHidden/>
          </w:rPr>
          <w:instrText xml:space="preserve"> PAGEREF _Toc139361929 \h </w:instrText>
        </w:r>
        <w:r w:rsidRPr="007F5E52">
          <w:rPr>
            <w:noProof/>
            <w:webHidden/>
          </w:rPr>
        </w:r>
        <w:r w:rsidRPr="007F5E52">
          <w:rPr>
            <w:noProof/>
            <w:webHidden/>
          </w:rPr>
          <w:fldChar w:fldCharType="separate"/>
        </w:r>
        <w:r>
          <w:rPr>
            <w:noProof/>
            <w:webHidden/>
          </w:rPr>
          <w:t>18</w:t>
        </w:r>
        <w:r w:rsidRPr="007F5E52">
          <w:rPr>
            <w:noProof/>
            <w:webHidden/>
          </w:rPr>
          <w:fldChar w:fldCharType="end"/>
        </w:r>
      </w:hyperlink>
    </w:p>
    <w:p w14:paraId="13D10245" w14:textId="0C2D8A75" w:rsidR="007F5E52" w:rsidRPr="007F5E52" w:rsidRDefault="007F5E52">
      <w:pPr>
        <w:pStyle w:val="21"/>
        <w:rPr>
          <w:rFonts w:eastAsiaTheme="minorEastAsia"/>
          <w:noProof/>
          <w:lang w:eastAsia="ru-RU"/>
        </w:rPr>
      </w:pPr>
      <w:hyperlink w:anchor="_Toc139361930" w:history="1">
        <w:r w:rsidRPr="007F5E52">
          <w:rPr>
            <w:rStyle w:val="aa"/>
            <w:noProof/>
          </w:rPr>
          <w:t>Список</w:t>
        </w:r>
        <w:r w:rsidRPr="007F5E52">
          <w:rPr>
            <w:rStyle w:val="aa"/>
            <w:noProof/>
            <w:lang w:val="en-US"/>
          </w:rPr>
          <w:t xml:space="preserve"> </w:t>
        </w:r>
        <w:r w:rsidRPr="007F5E52">
          <w:rPr>
            <w:rStyle w:val="aa"/>
            <w:noProof/>
          </w:rPr>
          <w:t>литературы</w:t>
        </w:r>
        <w:r w:rsidRPr="007F5E52">
          <w:rPr>
            <w:noProof/>
            <w:webHidden/>
          </w:rPr>
          <w:tab/>
        </w:r>
        <w:r w:rsidRPr="007F5E52">
          <w:rPr>
            <w:noProof/>
            <w:webHidden/>
          </w:rPr>
          <w:fldChar w:fldCharType="begin"/>
        </w:r>
        <w:r w:rsidRPr="007F5E52">
          <w:rPr>
            <w:noProof/>
            <w:webHidden/>
          </w:rPr>
          <w:instrText xml:space="preserve"> PAGEREF _Toc139361930 \h </w:instrText>
        </w:r>
        <w:r w:rsidRPr="007F5E52">
          <w:rPr>
            <w:noProof/>
            <w:webHidden/>
          </w:rPr>
        </w:r>
        <w:r w:rsidRPr="007F5E52">
          <w:rPr>
            <w:noProof/>
            <w:webHidden/>
          </w:rPr>
          <w:fldChar w:fldCharType="separate"/>
        </w:r>
        <w:r>
          <w:rPr>
            <w:noProof/>
            <w:webHidden/>
          </w:rPr>
          <w:t>19</w:t>
        </w:r>
        <w:r w:rsidRPr="007F5E52">
          <w:rPr>
            <w:noProof/>
            <w:webHidden/>
          </w:rPr>
          <w:fldChar w:fldCharType="end"/>
        </w:r>
      </w:hyperlink>
    </w:p>
    <w:p w14:paraId="5450C4B1" w14:textId="169BE520" w:rsidR="007F5E52" w:rsidRPr="007F5E52" w:rsidRDefault="007F5E52">
      <w:pPr>
        <w:pStyle w:val="14"/>
        <w:tabs>
          <w:tab w:val="left" w:pos="720"/>
        </w:tabs>
        <w:rPr>
          <w:rFonts w:eastAsiaTheme="minorEastAsia"/>
          <w:noProof/>
          <w:lang w:eastAsia="ru-RU"/>
        </w:rPr>
      </w:pPr>
      <w:hyperlink w:anchor="_Toc139361931" w:history="1">
        <w:r w:rsidRPr="007F5E52">
          <w:rPr>
            <w:rStyle w:val="aa"/>
            <w:noProof/>
          </w:rPr>
          <w:t>2.</w:t>
        </w:r>
        <w:r w:rsidRPr="007F5E52">
          <w:rPr>
            <w:rFonts w:eastAsiaTheme="minorEastAsia"/>
            <w:noProof/>
            <w:lang w:eastAsia="ru-RU"/>
          </w:rPr>
          <w:tab/>
        </w:r>
        <w:r w:rsidRPr="007F5E52">
          <w:rPr>
            <w:rStyle w:val="aa"/>
            <w:noProof/>
          </w:rPr>
          <w:t>ФИЗИЧЕСКИЕ, ХИМИЧЕСКИЕ И ФАРМАЦЕВТИЧЕСКИЕ СВОЙСТВА И ЛЕКАРСТВЕННАЯ ФОРМА</w:t>
        </w:r>
        <w:r w:rsidRPr="007F5E52">
          <w:rPr>
            <w:noProof/>
            <w:webHidden/>
          </w:rPr>
          <w:tab/>
        </w:r>
        <w:r w:rsidRPr="007F5E52">
          <w:rPr>
            <w:noProof/>
            <w:webHidden/>
          </w:rPr>
          <w:fldChar w:fldCharType="begin"/>
        </w:r>
        <w:r w:rsidRPr="007F5E52">
          <w:rPr>
            <w:noProof/>
            <w:webHidden/>
          </w:rPr>
          <w:instrText xml:space="preserve"> PAGEREF _Toc139361931 \h </w:instrText>
        </w:r>
        <w:r w:rsidRPr="007F5E52">
          <w:rPr>
            <w:noProof/>
            <w:webHidden/>
          </w:rPr>
        </w:r>
        <w:r w:rsidRPr="007F5E52">
          <w:rPr>
            <w:noProof/>
            <w:webHidden/>
          </w:rPr>
          <w:fldChar w:fldCharType="separate"/>
        </w:r>
        <w:r>
          <w:rPr>
            <w:noProof/>
            <w:webHidden/>
          </w:rPr>
          <w:t>20</w:t>
        </w:r>
        <w:r w:rsidRPr="007F5E52">
          <w:rPr>
            <w:noProof/>
            <w:webHidden/>
          </w:rPr>
          <w:fldChar w:fldCharType="end"/>
        </w:r>
      </w:hyperlink>
    </w:p>
    <w:p w14:paraId="399699E9" w14:textId="3FBA44B8" w:rsidR="007F5E52" w:rsidRPr="007F5E52" w:rsidRDefault="007F5E52">
      <w:pPr>
        <w:pStyle w:val="21"/>
        <w:rPr>
          <w:rFonts w:eastAsiaTheme="minorEastAsia"/>
          <w:noProof/>
          <w:lang w:eastAsia="ru-RU"/>
        </w:rPr>
      </w:pPr>
      <w:hyperlink w:anchor="_Toc139361932" w:history="1">
        <w:r w:rsidRPr="007F5E52">
          <w:rPr>
            <w:rStyle w:val="aa"/>
            <w:noProof/>
          </w:rPr>
          <w:t>2.1. Описание свойств исследуемого препарата</w:t>
        </w:r>
        <w:r w:rsidRPr="007F5E52">
          <w:rPr>
            <w:noProof/>
            <w:webHidden/>
          </w:rPr>
          <w:tab/>
        </w:r>
        <w:r w:rsidRPr="007F5E52">
          <w:rPr>
            <w:noProof/>
            <w:webHidden/>
          </w:rPr>
          <w:fldChar w:fldCharType="begin"/>
        </w:r>
        <w:r w:rsidRPr="007F5E52">
          <w:rPr>
            <w:noProof/>
            <w:webHidden/>
          </w:rPr>
          <w:instrText xml:space="preserve"> PAGEREF _Toc139361932 \h </w:instrText>
        </w:r>
        <w:r w:rsidRPr="007F5E52">
          <w:rPr>
            <w:noProof/>
            <w:webHidden/>
          </w:rPr>
        </w:r>
        <w:r w:rsidRPr="007F5E52">
          <w:rPr>
            <w:noProof/>
            <w:webHidden/>
          </w:rPr>
          <w:fldChar w:fldCharType="separate"/>
        </w:r>
        <w:r>
          <w:rPr>
            <w:noProof/>
            <w:webHidden/>
          </w:rPr>
          <w:t>20</w:t>
        </w:r>
        <w:r w:rsidRPr="007F5E52">
          <w:rPr>
            <w:noProof/>
            <w:webHidden/>
          </w:rPr>
          <w:fldChar w:fldCharType="end"/>
        </w:r>
      </w:hyperlink>
    </w:p>
    <w:p w14:paraId="619B50CA" w14:textId="3EF3520B" w:rsidR="007F5E52" w:rsidRPr="007F5E52" w:rsidRDefault="007F5E52">
      <w:pPr>
        <w:pStyle w:val="31"/>
        <w:rPr>
          <w:rFonts w:eastAsiaTheme="minorEastAsia"/>
          <w:b w:val="0"/>
          <w:bCs w:val="0"/>
          <w:iCs w:val="0"/>
          <w:lang w:eastAsia="ru-RU"/>
        </w:rPr>
      </w:pPr>
      <w:hyperlink w:anchor="_Toc139361933" w:history="1">
        <w:r w:rsidRPr="007F5E52">
          <w:rPr>
            <w:rStyle w:val="aa"/>
            <w:b w:val="0"/>
          </w:rPr>
          <w:t>2.1.1. Химическая формула</w:t>
        </w:r>
        <w:r w:rsidRPr="007F5E52">
          <w:rPr>
            <w:b w:val="0"/>
            <w:webHidden/>
          </w:rPr>
          <w:tab/>
        </w:r>
        <w:r w:rsidRPr="007F5E52">
          <w:rPr>
            <w:b w:val="0"/>
            <w:webHidden/>
          </w:rPr>
          <w:fldChar w:fldCharType="begin"/>
        </w:r>
        <w:r w:rsidRPr="007F5E52">
          <w:rPr>
            <w:b w:val="0"/>
            <w:webHidden/>
          </w:rPr>
          <w:instrText xml:space="preserve"> PAGEREF _Toc139361933 \h </w:instrText>
        </w:r>
        <w:r w:rsidRPr="007F5E52">
          <w:rPr>
            <w:b w:val="0"/>
            <w:webHidden/>
          </w:rPr>
        </w:r>
        <w:r w:rsidRPr="007F5E52">
          <w:rPr>
            <w:b w:val="0"/>
            <w:webHidden/>
          </w:rPr>
          <w:fldChar w:fldCharType="separate"/>
        </w:r>
        <w:r>
          <w:rPr>
            <w:b w:val="0"/>
            <w:webHidden/>
          </w:rPr>
          <w:t>20</w:t>
        </w:r>
        <w:r w:rsidRPr="007F5E52">
          <w:rPr>
            <w:b w:val="0"/>
            <w:webHidden/>
          </w:rPr>
          <w:fldChar w:fldCharType="end"/>
        </w:r>
      </w:hyperlink>
    </w:p>
    <w:p w14:paraId="1E774AB9" w14:textId="561C9A30" w:rsidR="007F5E52" w:rsidRPr="007F5E52" w:rsidRDefault="007F5E52">
      <w:pPr>
        <w:pStyle w:val="31"/>
        <w:rPr>
          <w:rFonts w:eastAsiaTheme="minorEastAsia"/>
          <w:b w:val="0"/>
          <w:bCs w:val="0"/>
          <w:iCs w:val="0"/>
          <w:lang w:eastAsia="ru-RU"/>
        </w:rPr>
      </w:pPr>
      <w:hyperlink w:anchor="_Toc139361934" w:history="1">
        <w:r w:rsidRPr="007F5E52">
          <w:rPr>
            <w:rStyle w:val="aa"/>
            <w:b w:val="0"/>
          </w:rPr>
          <w:t>2.1.2. Структурная формула</w:t>
        </w:r>
        <w:r w:rsidRPr="007F5E52">
          <w:rPr>
            <w:b w:val="0"/>
            <w:webHidden/>
          </w:rPr>
          <w:tab/>
        </w:r>
        <w:r w:rsidRPr="007F5E52">
          <w:rPr>
            <w:b w:val="0"/>
            <w:webHidden/>
          </w:rPr>
          <w:fldChar w:fldCharType="begin"/>
        </w:r>
        <w:r w:rsidRPr="007F5E52">
          <w:rPr>
            <w:b w:val="0"/>
            <w:webHidden/>
          </w:rPr>
          <w:instrText xml:space="preserve"> PAGEREF _Toc139361934 \h </w:instrText>
        </w:r>
        <w:r w:rsidRPr="007F5E52">
          <w:rPr>
            <w:b w:val="0"/>
            <w:webHidden/>
          </w:rPr>
        </w:r>
        <w:r w:rsidRPr="007F5E52">
          <w:rPr>
            <w:b w:val="0"/>
            <w:webHidden/>
          </w:rPr>
          <w:fldChar w:fldCharType="separate"/>
        </w:r>
        <w:r>
          <w:rPr>
            <w:b w:val="0"/>
            <w:webHidden/>
          </w:rPr>
          <w:t>20</w:t>
        </w:r>
        <w:r w:rsidRPr="007F5E52">
          <w:rPr>
            <w:b w:val="0"/>
            <w:webHidden/>
          </w:rPr>
          <w:fldChar w:fldCharType="end"/>
        </w:r>
      </w:hyperlink>
    </w:p>
    <w:p w14:paraId="617A5FEA" w14:textId="0C255316" w:rsidR="007F5E52" w:rsidRPr="007F5E52" w:rsidRDefault="007F5E52">
      <w:pPr>
        <w:pStyle w:val="31"/>
        <w:rPr>
          <w:rFonts w:eastAsiaTheme="minorEastAsia"/>
          <w:b w:val="0"/>
          <w:bCs w:val="0"/>
          <w:iCs w:val="0"/>
          <w:lang w:eastAsia="ru-RU"/>
        </w:rPr>
      </w:pPr>
      <w:hyperlink w:anchor="_Toc139361935" w:history="1">
        <w:r w:rsidRPr="007F5E52">
          <w:rPr>
            <w:rStyle w:val="aa"/>
            <w:b w:val="0"/>
          </w:rPr>
          <w:t>2.1.3. Физико-химические и фармацевтические свойства</w:t>
        </w:r>
        <w:r w:rsidRPr="007F5E52">
          <w:rPr>
            <w:b w:val="0"/>
            <w:webHidden/>
          </w:rPr>
          <w:tab/>
        </w:r>
        <w:r w:rsidRPr="007F5E52">
          <w:rPr>
            <w:b w:val="0"/>
            <w:webHidden/>
          </w:rPr>
          <w:fldChar w:fldCharType="begin"/>
        </w:r>
        <w:r w:rsidRPr="007F5E52">
          <w:rPr>
            <w:b w:val="0"/>
            <w:webHidden/>
          </w:rPr>
          <w:instrText xml:space="preserve"> PAGEREF _Toc139361935 \h </w:instrText>
        </w:r>
        <w:r w:rsidRPr="007F5E52">
          <w:rPr>
            <w:b w:val="0"/>
            <w:webHidden/>
          </w:rPr>
        </w:r>
        <w:r w:rsidRPr="007F5E52">
          <w:rPr>
            <w:b w:val="0"/>
            <w:webHidden/>
          </w:rPr>
          <w:fldChar w:fldCharType="separate"/>
        </w:r>
        <w:r>
          <w:rPr>
            <w:b w:val="0"/>
            <w:webHidden/>
          </w:rPr>
          <w:t>20</w:t>
        </w:r>
        <w:r w:rsidRPr="007F5E52">
          <w:rPr>
            <w:b w:val="0"/>
            <w:webHidden/>
          </w:rPr>
          <w:fldChar w:fldCharType="end"/>
        </w:r>
      </w:hyperlink>
    </w:p>
    <w:p w14:paraId="2EBE8381" w14:textId="577137D4" w:rsidR="007F5E52" w:rsidRPr="007F5E52" w:rsidRDefault="007F5E52">
      <w:pPr>
        <w:pStyle w:val="21"/>
        <w:rPr>
          <w:rFonts w:eastAsiaTheme="minorEastAsia"/>
          <w:noProof/>
          <w:lang w:eastAsia="ru-RU"/>
        </w:rPr>
      </w:pPr>
      <w:hyperlink w:anchor="_Toc139361936" w:history="1">
        <w:r w:rsidRPr="007F5E52">
          <w:rPr>
            <w:rStyle w:val="aa"/>
            <w:noProof/>
          </w:rPr>
          <w:t>2.2. Лекарственная форма</w:t>
        </w:r>
        <w:r w:rsidRPr="007F5E52">
          <w:rPr>
            <w:noProof/>
            <w:webHidden/>
          </w:rPr>
          <w:tab/>
        </w:r>
        <w:r w:rsidRPr="007F5E52">
          <w:rPr>
            <w:noProof/>
            <w:webHidden/>
          </w:rPr>
          <w:fldChar w:fldCharType="begin"/>
        </w:r>
        <w:r w:rsidRPr="007F5E52">
          <w:rPr>
            <w:noProof/>
            <w:webHidden/>
          </w:rPr>
          <w:instrText xml:space="preserve"> PAGEREF _Toc139361936 \h </w:instrText>
        </w:r>
        <w:r w:rsidRPr="007F5E52">
          <w:rPr>
            <w:noProof/>
            <w:webHidden/>
          </w:rPr>
        </w:r>
        <w:r w:rsidRPr="007F5E52">
          <w:rPr>
            <w:noProof/>
            <w:webHidden/>
          </w:rPr>
          <w:fldChar w:fldCharType="separate"/>
        </w:r>
        <w:r>
          <w:rPr>
            <w:noProof/>
            <w:webHidden/>
          </w:rPr>
          <w:t>21</w:t>
        </w:r>
        <w:r w:rsidRPr="007F5E52">
          <w:rPr>
            <w:noProof/>
            <w:webHidden/>
          </w:rPr>
          <w:fldChar w:fldCharType="end"/>
        </w:r>
      </w:hyperlink>
    </w:p>
    <w:p w14:paraId="5DC7AA21" w14:textId="63869380" w:rsidR="007F5E52" w:rsidRPr="007F5E52" w:rsidRDefault="007F5E52">
      <w:pPr>
        <w:pStyle w:val="31"/>
        <w:rPr>
          <w:rFonts w:eastAsiaTheme="minorEastAsia"/>
          <w:b w:val="0"/>
          <w:bCs w:val="0"/>
          <w:iCs w:val="0"/>
          <w:lang w:eastAsia="ru-RU"/>
        </w:rPr>
      </w:pPr>
      <w:hyperlink w:anchor="_Toc139361937" w:history="1">
        <w:r w:rsidRPr="007F5E52">
          <w:rPr>
            <w:rStyle w:val="aa"/>
            <w:b w:val="0"/>
          </w:rPr>
          <w:t>2.2.1. Название лекарственной формы</w:t>
        </w:r>
        <w:r w:rsidRPr="007F5E52">
          <w:rPr>
            <w:b w:val="0"/>
            <w:webHidden/>
          </w:rPr>
          <w:tab/>
        </w:r>
        <w:r w:rsidRPr="007F5E52">
          <w:rPr>
            <w:b w:val="0"/>
            <w:webHidden/>
          </w:rPr>
          <w:fldChar w:fldCharType="begin"/>
        </w:r>
        <w:r w:rsidRPr="007F5E52">
          <w:rPr>
            <w:b w:val="0"/>
            <w:webHidden/>
          </w:rPr>
          <w:instrText xml:space="preserve"> PAGEREF _Toc139361937 \h </w:instrText>
        </w:r>
        <w:r w:rsidRPr="007F5E52">
          <w:rPr>
            <w:b w:val="0"/>
            <w:webHidden/>
          </w:rPr>
        </w:r>
        <w:r w:rsidRPr="007F5E52">
          <w:rPr>
            <w:b w:val="0"/>
            <w:webHidden/>
          </w:rPr>
          <w:fldChar w:fldCharType="separate"/>
        </w:r>
        <w:r>
          <w:rPr>
            <w:b w:val="0"/>
            <w:webHidden/>
          </w:rPr>
          <w:t>21</w:t>
        </w:r>
        <w:r w:rsidRPr="007F5E52">
          <w:rPr>
            <w:b w:val="0"/>
            <w:webHidden/>
          </w:rPr>
          <w:fldChar w:fldCharType="end"/>
        </w:r>
      </w:hyperlink>
    </w:p>
    <w:p w14:paraId="4FD68BA7" w14:textId="65E04E76" w:rsidR="007F5E52" w:rsidRPr="007F5E52" w:rsidRDefault="007F5E52">
      <w:pPr>
        <w:pStyle w:val="31"/>
        <w:rPr>
          <w:rFonts w:eastAsiaTheme="minorEastAsia"/>
          <w:b w:val="0"/>
          <w:bCs w:val="0"/>
          <w:iCs w:val="0"/>
          <w:lang w:eastAsia="ru-RU"/>
        </w:rPr>
      </w:pPr>
      <w:hyperlink w:anchor="_Toc139361938" w:history="1">
        <w:r w:rsidRPr="007F5E52">
          <w:rPr>
            <w:rStyle w:val="aa"/>
            <w:b w:val="0"/>
          </w:rPr>
          <w:t>2.2.2. Описание лекарственной формы</w:t>
        </w:r>
        <w:r w:rsidRPr="007F5E52">
          <w:rPr>
            <w:b w:val="0"/>
            <w:webHidden/>
          </w:rPr>
          <w:tab/>
        </w:r>
        <w:r w:rsidRPr="007F5E52">
          <w:rPr>
            <w:b w:val="0"/>
            <w:webHidden/>
          </w:rPr>
          <w:fldChar w:fldCharType="begin"/>
        </w:r>
        <w:r w:rsidRPr="007F5E52">
          <w:rPr>
            <w:b w:val="0"/>
            <w:webHidden/>
          </w:rPr>
          <w:instrText xml:space="preserve"> PAGEREF _Toc139361938 \h </w:instrText>
        </w:r>
        <w:r w:rsidRPr="007F5E52">
          <w:rPr>
            <w:b w:val="0"/>
            <w:webHidden/>
          </w:rPr>
        </w:r>
        <w:r w:rsidRPr="007F5E52">
          <w:rPr>
            <w:b w:val="0"/>
            <w:webHidden/>
          </w:rPr>
          <w:fldChar w:fldCharType="separate"/>
        </w:r>
        <w:r>
          <w:rPr>
            <w:b w:val="0"/>
            <w:webHidden/>
          </w:rPr>
          <w:t>21</w:t>
        </w:r>
        <w:r w:rsidRPr="007F5E52">
          <w:rPr>
            <w:b w:val="0"/>
            <w:webHidden/>
          </w:rPr>
          <w:fldChar w:fldCharType="end"/>
        </w:r>
      </w:hyperlink>
    </w:p>
    <w:p w14:paraId="74B8736F" w14:textId="495E722E" w:rsidR="007F5E52" w:rsidRPr="007F5E52" w:rsidRDefault="007F5E52">
      <w:pPr>
        <w:pStyle w:val="31"/>
        <w:rPr>
          <w:rFonts w:eastAsiaTheme="minorEastAsia"/>
          <w:b w:val="0"/>
          <w:bCs w:val="0"/>
          <w:iCs w:val="0"/>
          <w:lang w:eastAsia="ru-RU"/>
        </w:rPr>
      </w:pPr>
      <w:hyperlink w:anchor="_Toc139361939" w:history="1">
        <w:r w:rsidRPr="007F5E52">
          <w:rPr>
            <w:rStyle w:val="aa"/>
            <w:b w:val="0"/>
          </w:rPr>
          <w:t>2.2.3. Состав лекарственной формы</w:t>
        </w:r>
        <w:r w:rsidRPr="007F5E52">
          <w:rPr>
            <w:b w:val="0"/>
            <w:webHidden/>
          </w:rPr>
          <w:tab/>
        </w:r>
        <w:r w:rsidRPr="007F5E52">
          <w:rPr>
            <w:b w:val="0"/>
            <w:webHidden/>
          </w:rPr>
          <w:fldChar w:fldCharType="begin"/>
        </w:r>
        <w:r w:rsidRPr="007F5E52">
          <w:rPr>
            <w:b w:val="0"/>
            <w:webHidden/>
          </w:rPr>
          <w:instrText xml:space="preserve"> PAGEREF _Toc139361939 \h </w:instrText>
        </w:r>
        <w:r w:rsidRPr="007F5E52">
          <w:rPr>
            <w:b w:val="0"/>
            <w:webHidden/>
          </w:rPr>
        </w:r>
        <w:r w:rsidRPr="007F5E52">
          <w:rPr>
            <w:b w:val="0"/>
            <w:webHidden/>
          </w:rPr>
          <w:fldChar w:fldCharType="separate"/>
        </w:r>
        <w:r>
          <w:rPr>
            <w:b w:val="0"/>
            <w:webHidden/>
          </w:rPr>
          <w:t>21</w:t>
        </w:r>
        <w:r w:rsidRPr="007F5E52">
          <w:rPr>
            <w:b w:val="0"/>
            <w:webHidden/>
          </w:rPr>
          <w:fldChar w:fldCharType="end"/>
        </w:r>
      </w:hyperlink>
    </w:p>
    <w:p w14:paraId="63316D7F" w14:textId="431E3788" w:rsidR="007F5E52" w:rsidRPr="007F5E52" w:rsidRDefault="007F5E52">
      <w:pPr>
        <w:pStyle w:val="31"/>
        <w:rPr>
          <w:rFonts w:eastAsiaTheme="minorEastAsia"/>
          <w:b w:val="0"/>
          <w:bCs w:val="0"/>
          <w:iCs w:val="0"/>
          <w:lang w:eastAsia="ru-RU"/>
        </w:rPr>
      </w:pPr>
      <w:hyperlink w:anchor="_Toc139361940" w:history="1">
        <w:r w:rsidRPr="007F5E52">
          <w:rPr>
            <w:rStyle w:val="aa"/>
            <w:b w:val="0"/>
          </w:rPr>
          <w:t>2.2.4 Форма выпуска</w:t>
        </w:r>
        <w:r w:rsidRPr="007F5E52">
          <w:rPr>
            <w:b w:val="0"/>
            <w:webHidden/>
          </w:rPr>
          <w:tab/>
        </w:r>
        <w:r w:rsidRPr="007F5E52">
          <w:rPr>
            <w:b w:val="0"/>
            <w:webHidden/>
          </w:rPr>
          <w:fldChar w:fldCharType="begin"/>
        </w:r>
        <w:r w:rsidRPr="007F5E52">
          <w:rPr>
            <w:b w:val="0"/>
            <w:webHidden/>
          </w:rPr>
          <w:instrText xml:space="preserve"> PAGEREF _Toc139361940 \h </w:instrText>
        </w:r>
        <w:r w:rsidRPr="007F5E52">
          <w:rPr>
            <w:b w:val="0"/>
            <w:webHidden/>
          </w:rPr>
        </w:r>
        <w:r w:rsidRPr="007F5E52">
          <w:rPr>
            <w:b w:val="0"/>
            <w:webHidden/>
          </w:rPr>
          <w:fldChar w:fldCharType="separate"/>
        </w:r>
        <w:r>
          <w:rPr>
            <w:b w:val="0"/>
            <w:webHidden/>
          </w:rPr>
          <w:t>24</w:t>
        </w:r>
        <w:r w:rsidRPr="007F5E52">
          <w:rPr>
            <w:b w:val="0"/>
            <w:webHidden/>
          </w:rPr>
          <w:fldChar w:fldCharType="end"/>
        </w:r>
      </w:hyperlink>
    </w:p>
    <w:p w14:paraId="7A428ADB" w14:textId="705E53A0" w:rsidR="007F5E52" w:rsidRPr="007F5E52" w:rsidRDefault="007F5E52">
      <w:pPr>
        <w:pStyle w:val="21"/>
        <w:rPr>
          <w:rFonts w:eastAsiaTheme="minorEastAsia"/>
          <w:noProof/>
          <w:lang w:eastAsia="ru-RU"/>
        </w:rPr>
      </w:pPr>
      <w:hyperlink w:anchor="_Toc139361941" w:history="1">
        <w:r w:rsidRPr="007F5E52">
          <w:rPr>
            <w:rStyle w:val="aa"/>
            <w:noProof/>
          </w:rPr>
          <w:t>2.3. Правила хранения и обращения</w:t>
        </w:r>
        <w:r w:rsidRPr="007F5E52">
          <w:rPr>
            <w:noProof/>
            <w:webHidden/>
          </w:rPr>
          <w:tab/>
        </w:r>
        <w:r w:rsidRPr="007F5E52">
          <w:rPr>
            <w:noProof/>
            <w:webHidden/>
          </w:rPr>
          <w:fldChar w:fldCharType="begin"/>
        </w:r>
        <w:r w:rsidRPr="007F5E52">
          <w:rPr>
            <w:noProof/>
            <w:webHidden/>
          </w:rPr>
          <w:instrText xml:space="preserve"> PAGEREF _Toc139361941 \h </w:instrText>
        </w:r>
        <w:r w:rsidRPr="007F5E52">
          <w:rPr>
            <w:noProof/>
            <w:webHidden/>
          </w:rPr>
        </w:r>
        <w:r w:rsidRPr="007F5E52">
          <w:rPr>
            <w:noProof/>
            <w:webHidden/>
          </w:rPr>
          <w:fldChar w:fldCharType="separate"/>
        </w:r>
        <w:r>
          <w:rPr>
            <w:noProof/>
            <w:webHidden/>
          </w:rPr>
          <w:t>25</w:t>
        </w:r>
        <w:r w:rsidRPr="007F5E52">
          <w:rPr>
            <w:noProof/>
            <w:webHidden/>
          </w:rPr>
          <w:fldChar w:fldCharType="end"/>
        </w:r>
      </w:hyperlink>
    </w:p>
    <w:p w14:paraId="65D5FF13" w14:textId="3AAA96ED" w:rsidR="007F5E52" w:rsidRPr="007F5E52" w:rsidRDefault="007F5E52">
      <w:pPr>
        <w:pStyle w:val="31"/>
        <w:rPr>
          <w:rFonts w:eastAsiaTheme="minorEastAsia"/>
          <w:b w:val="0"/>
          <w:bCs w:val="0"/>
          <w:iCs w:val="0"/>
          <w:lang w:eastAsia="ru-RU"/>
        </w:rPr>
      </w:pPr>
      <w:hyperlink w:anchor="_Toc139361942" w:history="1">
        <w:r w:rsidRPr="007F5E52">
          <w:rPr>
            <w:rStyle w:val="aa"/>
            <w:b w:val="0"/>
          </w:rPr>
          <w:t>2.3.1. Условия хранения и транспортировки</w:t>
        </w:r>
        <w:r w:rsidRPr="007F5E52">
          <w:rPr>
            <w:b w:val="0"/>
            <w:webHidden/>
          </w:rPr>
          <w:tab/>
        </w:r>
        <w:r w:rsidRPr="007F5E52">
          <w:rPr>
            <w:b w:val="0"/>
            <w:webHidden/>
          </w:rPr>
          <w:fldChar w:fldCharType="begin"/>
        </w:r>
        <w:r w:rsidRPr="007F5E52">
          <w:rPr>
            <w:b w:val="0"/>
            <w:webHidden/>
          </w:rPr>
          <w:instrText xml:space="preserve"> PAGEREF _Toc139361942 \h </w:instrText>
        </w:r>
        <w:r w:rsidRPr="007F5E52">
          <w:rPr>
            <w:b w:val="0"/>
            <w:webHidden/>
          </w:rPr>
        </w:r>
        <w:r w:rsidRPr="007F5E52">
          <w:rPr>
            <w:b w:val="0"/>
            <w:webHidden/>
          </w:rPr>
          <w:fldChar w:fldCharType="separate"/>
        </w:r>
        <w:r>
          <w:rPr>
            <w:b w:val="0"/>
            <w:webHidden/>
          </w:rPr>
          <w:t>25</w:t>
        </w:r>
        <w:r w:rsidRPr="007F5E52">
          <w:rPr>
            <w:b w:val="0"/>
            <w:webHidden/>
          </w:rPr>
          <w:fldChar w:fldCharType="end"/>
        </w:r>
      </w:hyperlink>
    </w:p>
    <w:p w14:paraId="5DA75E22" w14:textId="10EB7E25" w:rsidR="007F5E52" w:rsidRPr="007F5E52" w:rsidRDefault="007F5E52">
      <w:pPr>
        <w:pStyle w:val="31"/>
        <w:rPr>
          <w:rFonts w:eastAsiaTheme="minorEastAsia"/>
          <w:b w:val="0"/>
          <w:bCs w:val="0"/>
          <w:iCs w:val="0"/>
          <w:lang w:eastAsia="ru-RU"/>
        </w:rPr>
      </w:pPr>
      <w:hyperlink w:anchor="_Toc139361943" w:history="1">
        <w:r w:rsidRPr="007F5E52">
          <w:rPr>
            <w:rStyle w:val="aa"/>
            <w:b w:val="0"/>
          </w:rPr>
          <w:t>2.3.2. Срок годности</w:t>
        </w:r>
        <w:r w:rsidRPr="007F5E52">
          <w:rPr>
            <w:b w:val="0"/>
            <w:webHidden/>
          </w:rPr>
          <w:tab/>
        </w:r>
        <w:r w:rsidRPr="007F5E52">
          <w:rPr>
            <w:b w:val="0"/>
            <w:webHidden/>
          </w:rPr>
          <w:fldChar w:fldCharType="begin"/>
        </w:r>
        <w:r w:rsidRPr="007F5E52">
          <w:rPr>
            <w:b w:val="0"/>
            <w:webHidden/>
          </w:rPr>
          <w:instrText xml:space="preserve"> PAGEREF _Toc139361943 \h </w:instrText>
        </w:r>
        <w:r w:rsidRPr="007F5E52">
          <w:rPr>
            <w:b w:val="0"/>
            <w:webHidden/>
          </w:rPr>
        </w:r>
        <w:r w:rsidRPr="007F5E52">
          <w:rPr>
            <w:b w:val="0"/>
            <w:webHidden/>
          </w:rPr>
          <w:fldChar w:fldCharType="separate"/>
        </w:r>
        <w:r>
          <w:rPr>
            <w:b w:val="0"/>
            <w:webHidden/>
          </w:rPr>
          <w:t>25</w:t>
        </w:r>
        <w:r w:rsidRPr="007F5E52">
          <w:rPr>
            <w:b w:val="0"/>
            <w:webHidden/>
          </w:rPr>
          <w:fldChar w:fldCharType="end"/>
        </w:r>
      </w:hyperlink>
    </w:p>
    <w:p w14:paraId="78D31D35" w14:textId="4BB44B45" w:rsidR="007F5E52" w:rsidRPr="007F5E52" w:rsidRDefault="007F5E52">
      <w:pPr>
        <w:pStyle w:val="31"/>
        <w:rPr>
          <w:rFonts w:eastAsiaTheme="minorEastAsia"/>
          <w:b w:val="0"/>
          <w:bCs w:val="0"/>
          <w:iCs w:val="0"/>
          <w:lang w:eastAsia="ru-RU"/>
        </w:rPr>
      </w:pPr>
      <w:hyperlink w:anchor="_Toc139361944" w:history="1">
        <w:r w:rsidRPr="007F5E52">
          <w:rPr>
            <w:rStyle w:val="aa"/>
            <w:b w:val="0"/>
          </w:rPr>
          <w:t>2.3.3. Правила по обращению с препаратом</w:t>
        </w:r>
        <w:r w:rsidRPr="007F5E52">
          <w:rPr>
            <w:b w:val="0"/>
            <w:webHidden/>
          </w:rPr>
          <w:tab/>
        </w:r>
        <w:r w:rsidRPr="007F5E52">
          <w:rPr>
            <w:b w:val="0"/>
            <w:webHidden/>
          </w:rPr>
          <w:fldChar w:fldCharType="begin"/>
        </w:r>
        <w:r w:rsidRPr="007F5E52">
          <w:rPr>
            <w:b w:val="0"/>
            <w:webHidden/>
          </w:rPr>
          <w:instrText xml:space="preserve"> PAGEREF _Toc139361944 \h </w:instrText>
        </w:r>
        <w:r w:rsidRPr="007F5E52">
          <w:rPr>
            <w:b w:val="0"/>
            <w:webHidden/>
          </w:rPr>
        </w:r>
        <w:r w:rsidRPr="007F5E52">
          <w:rPr>
            <w:b w:val="0"/>
            <w:webHidden/>
          </w:rPr>
          <w:fldChar w:fldCharType="separate"/>
        </w:r>
        <w:r>
          <w:rPr>
            <w:b w:val="0"/>
            <w:webHidden/>
          </w:rPr>
          <w:t>25</w:t>
        </w:r>
        <w:r w:rsidRPr="007F5E52">
          <w:rPr>
            <w:b w:val="0"/>
            <w:webHidden/>
          </w:rPr>
          <w:fldChar w:fldCharType="end"/>
        </w:r>
      </w:hyperlink>
    </w:p>
    <w:p w14:paraId="561478CF" w14:textId="638A75E2" w:rsidR="007F5E52" w:rsidRPr="007F5E52" w:rsidRDefault="007F5E52">
      <w:pPr>
        <w:pStyle w:val="31"/>
        <w:rPr>
          <w:rFonts w:eastAsiaTheme="minorEastAsia"/>
          <w:b w:val="0"/>
          <w:bCs w:val="0"/>
          <w:iCs w:val="0"/>
          <w:lang w:eastAsia="ru-RU"/>
        </w:rPr>
      </w:pPr>
      <w:hyperlink w:anchor="_Toc139361945" w:history="1">
        <w:r w:rsidRPr="007F5E52">
          <w:rPr>
            <w:rStyle w:val="aa"/>
            <w:b w:val="0"/>
          </w:rPr>
          <w:t>Список литературы</w:t>
        </w:r>
        <w:r w:rsidRPr="007F5E52">
          <w:rPr>
            <w:b w:val="0"/>
            <w:webHidden/>
          </w:rPr>
          <w:tab/>
        </w:r>
        <w:r w:rsidRPr="007F5E52">
          <w:rPr>
            <w:b w:val="0"/>
            <w:webHidden/>
          </w:rPr>
          <w:fldChar w:fldCharType="begin"/>
        </w:r>
        <w:r w:rsidRPr="007F5E52">
          <w:rPr>
            <w:b w:val="0"/>
            <w:webHidden/>
          </w:rPr>
          <w:instrText xml:space="preserve"> PAGEREF _Toc139361945 \h </w:instrText>
        </w:r>
        <w:r w:rsidRPr="007F5E52">
          <w:rPr>
            <w:b w:val="0"/>
            <w:webHidden/>
          </w:rPr>
        </w:r>
        <w:r w:rsidRPr="007F5E52">
          <w:rPr>
            <w:b w:val="0"/>
            <w:webHidden/>
          </w:rPr>
          <w:fldChar w:fldCharType="separate"/>
        </w:r>
        <w:r>
          <w:rPr>
            <w:b w:val="0"/>
            <w:webHidden/>
          </w:rPr>
          <w:t>25</w:t>
        </w:r>
        <w:r w:rsidRPr="007F5E52">
          <w:rPr>
            <w:b w:val="0"/>
            <w:webHidden/>
          </w:rPr>
          <w:fldChar w:fldCharType="end"/>
        </w:r>
      </w:hyperlink>
    </w:p>
    <w:p w14:paraId="6A6B6F18" w14:textId="199D56DB" w:rsidR="007F5E52" w:rsidRPr="007F5E52" w:rsidRDefault="007F5E52">
      <w:pPr>
        <w:pStyle w:val="14"/>
        <w:rPr>
          <w:rFonts w:eastAsiaTheme="minorEastAsia"/>
          <w:noProof/>
          <w:lang w:eastAsia="ru-RU"/>
        </w:rPr>
      </w:pPr>
      <w:hyperlink w:anchor="_Toc139361946" w:history="1">
        <w:r w:rsidRPr="007F5E52">
          <w:rPr>
            <w:rStyle w:val="aa"/>
            <w:noProof/>
          </w:rPr>
          <w:t>3. РЕЗУЛЬТАТЫ ДОКЛИНИЧЕСКИХ ИССЛЕДОВАНИЙ</w:t>
        </w:r>
        <w:r w:rsidRPr="007F5E52">
          <w:rPr>
            <w:noProof/>
            <w:webHidden/>
          </w:rPr>
          <w:tab/>
        </w:r>
        <w:r w:rsidRPr="007F5E52">
          <w:rPr>
            <w:noProof/>
            <w:webHidden/>
          </w:rPr>
          <w:fldChar w:fldCharType="begin"/>
        </w:r>
        <w:r w:rsidRPr="007F5E52">
          <w:rPr>
            <w:noProof/>
            <w:webHidden/>
          </w:rPr>
          <w:instrText xml:space="preserve"> PAGEREF _Toc139361946 \h </w:instrText>
        </w:r>
        <w:r w:rsidRPr="007F5E52">
          <w:rPr>
            <w:noProof/>
            <w:webHidden/>
          </w:rPr>
        </w:r>
        <w:r w:rsidRPr="007F5E52">
          <w:rPr>
            <w:noProof/>
            <w:webHidden/>
          </w:rPr>
          <w:fldChar w:fldCharType="separate"/>
        </w:r>
        <w:r>
          <w:rPr>
            <w:noProof/>
            <w:webHidden/>
          </w:rPr>
          <w:t>25</w:t>
        </w:r>
        <w:r w:rsidRPr="007F5E52">
          <w:rPr>
            <w:noProof/>
            <w:webHidden/>
          </w:rPr>
          <w:fldChar w:fldCharType="end"/>
        </w:r>
      </w:hyperlink>
    </w:p>
    <w:p w14:paraId="3691DA04" w14:textId="3007CC25" w:rsidR="007F5E52" w:rsidRPr="007F5E52" w:rsidRDefault="007F5E52">
      <w:pPr>
        <w:pStyle w:val="21"/>
        <w:rPr>
          <w:rFonts w:eastAsiaTheme="minorEastAsia"/>
          <w:noProof/>
          <w:lang w:eastAsia="ru-RU"/>
        </w:rPr>
      </w:pPr>
      <w:hyperlink w:anchor="_Toc139361947" w:history="1">
        <w:r w:rsidRPr="007F5E52">
          <w:rPr>
            <w:rStyle w:val="aa"/>
            <w:noProof/>
          </w:rPr>
          <w:t>Введение и резюме</w:t>
        </w:r>
        <w:r w:rsidRPr="007F5E52">
          <w:rPr>
            <w:noProof/>
            <w:webHidden/>
          </w:rPr>
          <w:tab/>
        </w:r>
        <w:r w:rsidRPr="007F5E52">
          <w:rPr>
            <w:noProof/>
            <w:webHidden/>
          </w:rPr>
          <w:fldChar w:fldCharType="begin"/>
        </w:r>
        <w:r w:rsidRPr="007F5E52">
          <w:rPr>
            <w:noProof/>
            <w:webHidden/>
          </w:rPr>
          <w:instrText xml:space="preserve"> PAGEREF _Toc139361947 \h </w:instrText>
        </w:r>
        <w:r w:rsidRPr="007F5E52">
          <w:rPr>
            <w:noProof/>
            <w:webHidden/>
          </w:rPr>
        </w:r>
        <w:r w:rsidRPr="007F5E52">
          <w:rPr>
            <w:noProof/>
            <w:webHidden/>
          </w:rPr>
          <w:fldChar w:fldCharType="separate"/>
        </w:r>
        <w:r>
          <w:rPr>
            <w:noProof/>
            <w:webHidden/>
          </w:rPr>
          <w:t>25</w:t>
        </w:r>
        <w:r w:rsidRPr="007F5E52">
          <w:rPr>
            <w:noProof/>
            <w:webHidden/>
          </w:rPr>
          <w:fldChar w:fldCharType="end"/>
        </w:r>
      </w:hyperlink>
    </w:p>
    <w:p w14:paraId="14658D51" w14:textId="537A6720" w:rsidR="007F5E52" w:rsidRPr="007F5E52" w:rsidRDefault="007F5E52">
      <w:pPr>
        <w:pStyle w:val="21"/>
        <w:rPr>
          <w:rFonts w:eastAsiaTheme="minorEastAsia"/>
          <w:noProof/>
          <w:lang w:eastAsia="ru-RU"/>
        </w:rPr>
      </w:pPr>
      <w:hyperlink w:anchor="_Toc139361948" w:history="1">
        <w:r w:rsidRPr="007F5E52">
          <w:rPr>
            <w:rStyle w:val="aa"/>
            <w:noProof/>
          </w:rPr>
          <w:t>3.1 Доклиническая фармакология</w:t>
        </w:r>
        <w:r w:rsidRPr="007F5E52">
          <w:rPr>
            <w:noProof/>
            <w:webHidden/>
          </w:rPr>
          <w:tab/>
        </w:r>
        <w:r w:rsidRPr="007F5E52">
          <w:rPr>
            <w:noProof/>
            <w:webHidden/>
          </w:rPr>
          <w:fldChar w:fldCharType="begin"/>
        </w:r>
        <w:r w:rsidRPr="007F5E52">
          <w:rPr>
            <w:noProof/>
            <w:webHidden/>
          </w:rPr>
          <w:instrText xml:space="preserve"> PAGEREF _Toc139361948 \h </w:instrText>
        </w:r>
        <w:r w:rsidRPr="007F5E52">
          <w:rPr>
            <w:noProof/>
            <w:webHidden/>
          </w:rPr>
        </w:r>
        <w:r w:rsidRPr="007F5E52">
          <w:rPr>
            <w:noProof/>
            <w:webHidden/>
          </w:rPr>
          <w:fldChar w:fldCharType="separate"/>
        </w:r>
        <w:r>
          <w:rPr>
            <w:noProof/>
            <w:webHidden/>
          </w:rPr>
          <w:t>27</w:t>
        </w:r>
        <w:r w:rsidRPr="007F5E52">
          <w:rPr>
            <w:noProof/>
            <w:webHidden/>
          </w:rPr>
          <w:fldChar w:fldCharType="end"/>
        </w:r>
      </w:hyperlink>
    </w:p>
    <w:p w14:paraId="16EB294E" w14:textId="53BAD96A" w:rsidR="007F5E52" w:rsidRPr="007F5E52" w:rsidRDefault="007F5E52">
      <w:pPr>
        <w:pStyle w:val="31"/>
        <w:rPr>
          <w:rFonts w:eastAsiaTheme="minorEastAsia"/>
          <w:b w:val="0"/>
          <w:bCs w:val="0"/>
          <w:iCs w:val="0"/>
          <w:lang w:eastAsia="ru-RU"/>
        </w:rPr>
      </w:pPr>
      <w:hyperlink w:anchor="_Toc139361949" w:history="1">
        <w:r w:rsidRPr="007F5E52">
          <w:rPr>
            <w:rStyle w:val="aa"/>
            <w:b w:val="0"/>
          </w:rPr>
          <w:t>3.1.1. Механизм действия</w:t>
        </w:r>
        <w:r w:rsidRPr="007F5E52">
          <w:rPr>
            <w:b w:val="0"/>
            <w:webHidden/>
          </w:rPr>
          <w:tab/>
        </w:r>
        <w:r w:rsidRPr="007F5E52">
          <w:rPr>
            <w:b w:val="0"/>
            <w:webHidden/>
          </w:rPr>
          <w:fldChar w:fldCharType="begin"/>
        </w:r>
        <w:r w:rsidRPr="007F5E52">
          <w:rPr>
            <w:b w:val="0"/>
            <w:webHidden/>
          </w:rPr>
          <w:instrText xml:space="preserve"> PAGEREF _Toc139361949 \h </w:instrText>
        </w:r>
        <w:r w:rsidRPr="007F5E52">
          <w:rPr>
            <w:b w:val="0"/>
            <w:webHidden/>
          </w:rPr>
        </w:r>
        <w:r w:rsidRPr="007F5E52">
          <w:rPr>
            <w:b w:val="0"/>
            <w:webHidden/>
          </w:rPr>
          <w:fldChar w:fldCharType="separate"/>
        </w:r>
        <w:r>
          <w:rPr>
            <w:b w:val="0"/>
            <w:webHidden/>
          </w:rPr>
          <w:t>27</w:t>
        </w:r>
        <w:r w:rsidRPr="007F5E52">
          <w:rPr>
            <w:b w:val="0"/>
            <w:webHidden/>
          </w:rPr>
          <w:fldChar w:fldCharType="end"/>
        </w:r>
      </w:hyperlink>
    </w:p>
    <w:p w14:paraId="569C56BF" w14:textId="5235F428" w:rsidR="007F5E52" w:rsidRPr="007F5E52" w:rsidRDefault="007F5E52">
      <w:pPr>
        <w:pStyle w:val="31"/>
        <w:rPr>
          <w:rFonts w:eastAsiaTheme="minorEastAsia"/>
          <w:b w:val="0"/>
          <w:bCs w:val="0"/>
          <w:iCs w:val="0"/>
          <w:lang w:eastAsia="ru-RU"/>
        </w:rPr>
      </w:pPr>
      <w:hyperlink w:anchor="_Toc139361950" w:history="1">
        <w:r w:rsidRPr="007F5E52">
          <w:rPr>
            <w:rStyle w:val="aa"/>
            <w:b w:val="0"/>
          </w:rPr>
          <w:t>3.1.2. Первичная фармакодинамика</w:t>
        </w:r>
        <w:r w:rsidRPr="007F5E52">
          <w:rPr>
            <w:b w:val="0"/>
            <w:webHidden/>
          </w:rPr>
          <w:tab/>
        </w:r>
        <w:r w:rsidRPr="007F5E52">
          <w:rPr>
            <w:b w:val="0"/>
            <w:webHidden/>
          </w:rPr>
          <w:fldChar w:fldCharType="begin"/>
        </w:r>
        <w:r w:rsidRPr="007F5E52">
          <w:rPr>
            <w:b w:val="0"/>
            <w:webHidden/>
          </w:rPr>
          <w:instrText xml:space="preserve"> PAGEREF _Toc139361950 \h </w:instrText>
        </w:r>
        <w:r w:rsidRPr="007F5E52">
          <w:rPr>
            <w:b w:val="0"/>
            <w:webHidden/>
          </w:rPr>
        </w:r>
        <w:r w:rsidRPr="007F5E52">
          <w:rPr>
            <w:b w:val="0"/>
            <w:webHidden/>
          </w:rPr>
          <w:fldChar w:fldCharType="separate"/>
        </w:r>
        <w:r>
          <w:rPr>
            <w:b w:val="0"/>
            <w:webHidden/>
          </w:rPr>
          <w:t>28</w:t>
        </w:r>
        <w:r w:rsidRPr="007F5E52">
          <w:rPr>
            <w:b w:val="0"/>
            <w:webHidden/>
          </w:rPr>
          <w:fldChar w:fldCharType="end"/>
        </w:r>
      </w:hyperlink>
    </w:p>
    <w:p w14:paraId="46B8CD2E" w14:textId="28CF2DD8" w:rsidR="007F5E52" w:rsidRPr="007F5E52" w:rsidRDefault="007F5E52">
      <w:pPr>
        <w:pStyle w:val="41"/>
        <w:tabs>
          <w:tab w:val="right" w:leader="dot" w:pos="9346"/>
        </w:tabs>
        <w:rPr>
          <w:rFonts w:eastAsiaTheme="minorEastAsia"/>
          <w:noProof/>
          <w:lang w:eastAsia="ru-RU"/>
        </w:rPr>
      </w:pPr>
      <w:hyperlink w:anchor="_Toc139361951" w:history="1">
        <w:r w:rsidRPr="007F5E52">
          <w:rPr>
            <w:rStyle w:val="aa"/>
            <w:noProof/>
          </w:rPr>
          <w:t xml:space="preserve">3.1.2.1. Первичная фармакодинамика </w:t>
        </w:r>
        <w:r w:rsidRPr="007F5E52">
          <w:rPr>
            <w:rStyle w:val="aa"/>
            <w:i/>
            <w:noProof/>
          </w:rPr>
          <w:t>in vitro</w:t>
        </w:r>
        <w:r w:rsidRPr="007F5E52">
          <w:rPr>
            <w:noProof/>
            <w:webHidden/>
          </w:rPr>
          <w:tab/>
        </w:r>
        <w:r w:rsidRPr="007F5E52">
          <w:rPr>
            <w:noProof/>
            <w:webHidden/>
          </w:rPr>
          <w:fldChar w:fldCharType="begin"/>
        </w:r>
        <w:r w:rsidRPr="007F5E52">
          <w:rPr>
            <w:noProof/>
            <w:webHidden/>
          </w:rPr>
          <w:instrText xml:space="preserve"> PAGEREF _Toc139361951 \h </w:instrText>
        </w:r>
        <w:r w:rsidRPr="007F5E52">
          <w:rPr>
            <w:noProof/>
            <w:webHidden/>
          </w:rPr>
        </w:r>
        <w:r w:rsidRPr="007F5E52">
          <w:rPr>
            <w:noProof/>
            <w:webHidden/>
          </w:rPr>
          <w:fldChar w:fldCharType="separate"/>
        </w:r>
        <w:r>
          <w:rPr>
            <w:noProof/>
            <w:webHidden/>
          </w:rPr>
          <w:t>28</w:t>
        </w:r>
        <w:r w:rsidRPr="007F5E52">
          <w:rPr>
            <w:noProof/>
            <w:webHidden/>
          </w:rPr>
          <w:fldChar w:fldCharType="end"/>
        </w:r>
      </w:hyperlink>
    </w:p>
    <w:p w14:paraId="3AA437DA" w14:textId="3ED10260" w:rsidR="007F5E52" w:rsidRPr="007F5E52" w:rsidRDefault="007F5E52">
      <w:pPr>
        <w:pStyle w:val="41"/>
        <w:tabs>
          <w:tab w:val="right" w:leader="dot" w:pos="9346"/>
        </w:tabs>
        <w:rPr>
          <w:rFonts w:eastAsiaTheme="minorEastAsia"/>
          <w:noProof/>
          <w:lang w:eastAsia="ru-RU"/>
        </w:rPr>
      </w:pPr>
      <w:hyperlink w:anchor="_Toc139361952" w:history="1">
        <w:r w:rsidRPr="007F5E52">
          <w:rPr>
            <w:rStyle w:val="aa"/>
            <w:noProof/>
          </w:rPr>
          <w:t xml:space="preserve">3.1.2.2. Первичная фармакодинамика </w:t>
        </w:r>
        <w:r w:rsidRPr="007F5E52">
          <w:rPr>
            <w:rStyle w:val="aa"/>
            <w:i/>
            <w:noProof/>
          </w:rPr>
          <w:t>in vivo</w:t>
        </w:r>
        <w:r w:rsidRPr="007F5E52">
          <w:rPr>
            <w:noProof/>
            <w:webHidden/>
          </w:rPr>
          <w:tab/>
        </w:r>
        <w:r w:rsidRPr="007F5E52">
          <w:rPr>
            <w:noProof/>
            <w:webHidden/>
          </w:rPr>
          <w:fldChar w:fldCharType="begin"/>
        </w:r>
        <w:r w:rsidRPr="007F5E52">
          <w:rPr>
            <w:noProof/>
            <w:webHidden/>
          </w:rPr>
          <w:instrText xml:space="preserve"> PAGEREF _Toc139361952 \h </w:instrText>
        </w:r>
        <w:r w:rsidRPr="007F5E52">
          <w:rPr>
            <w:noProof/>
            <w:webHidden/>
          </w:rPr>
        </w:r>
        <w:r w:rsidRPr="007F5E52">
          <w:rPr>
            <w:noProof/>
            <w:webHidden/>
          </w:rPr>
          <w:fldChar w:fldCharType="separate"/>
        </w:r>
        <w:r>
          <w:rPr>
            <w:noProof/>
            <w:webHidden/>
          </w:rPr>
          <w:t>29</w:t>
        </w:r>
        <w:r w:rsidRPr="007F5E52">
          <w:rPr>
            <w:noProof/>
            <w:webHidden/>
          </w:rPr>
          <w:fldChar w:fldCharType="end"/>
        </w:r>
      </w:hyperlink>
    </w:p>
    <w:p w14:paraId="48FF6D61" w14:textId="1FABC395" w:rsidR="007F5E52" w:rsidRPr="007F5E52" w:rsidRDefault="007F5E52">
      <w:pPr>
        <w:pStyle w:val="31"/>
        <w:rPr>
          <w:rFonts w:eastAsiaTheme="minorEastAsia"/>
          <w:b w:val="0"/>
          <w:bCs w:val="0"/>
          <w:iCs w:val="0"/>
          <w:lang w:eastAsia="ru-RU"/>
        </w:rPr>
      </w:pPr>
      <w:hyperlink w:anchor="_Toc139361953" w:history="1">
        <w:r w:rsidRPr="007F5E52">
          <w:rPr>
            <w:rStyle w:val="aa"/>
            <w:b w:val="0"/>
          </w:rPr>
          <w:t>3.1.3. Вторичная фармакодинамика</w:t>
        </w:r>
        <w:r w:rsidRPr="007F5E52">
          <w:rPr>
            <w:b w:val="0"/>
            <w:webHidden/>
          </w:rPr>
          <w:tab/>
        </w:r>
        <w:r w:rsidRPr="007F5E52">
          <w:rPr>
            <w:b w:val="0"/>
            <w:webHidden/>
          </w:rPr>
          <w:fldChar w:fldCharType="begin"/>
        </w:r>
        <w:r w:rsidRPr="007F5E52">
          <w:rPr>
            <w:b w:val="0"/>
            <w:webHidden/>
          </w:rPr>
          <w:instrText xml:space="preserve"> PAGEREF _Toc139361953 \h </w:instrText>
        </w:r>
        <w:r w:rsidRPr="007F5E52">
          <w:rPr>
            <w:b w:val="0"/>
            <w:webHidden/>
          </w:rPr>
        </w:r>
        <w:r w:rsidRPr="007F5E52">
          <w:rPr>
            <w:b w:val="0"/>
            <w:webHidden/>
          </w:rPr>
          <w:fldChar w:fldCharType="separate"/>
        </w:r>
        <w:r>
          <w:rPr>
            <w:b w:val="0"/>
            <w:webHidden/>
          </w:rPr>
          <w:t>30</w:t>
        </w:r>
        <w:r w:rsidRPr="007F5E52">
          <w:rPr>
            <w:b w:val="0"/>
            <w:webHidden/>
          </w:rPr>
          <w:fldChar w:fldCharType="end"/>
        </w:r>
      </w:hyperlink>
    </w:p>
    <w:p w14:paraId="0A13EB26" w14:textId="570D8BB3" w:rsidR="007F5E52" w:rsidRPr="007F5E52" w:rsidRDefault="007F5E52">
      <w:pPr>
        <w:pStyle w:val="31"/>
        <w:rPr>
          <w:rFonts w:eastAsiaTheme="minorEastAsia"/>
          <w:b w:val="0"/>
          <w:bCs w:val="0"/>
          <w:iCs w:val="0"/>
          <w:lang w:eastAsia="ru-RU"/>
        </w:rPr>
      </w:pPr>
      <w:hyperlink w:anchor="_Toc139361954" w:history="1">
        <w:r w:rsidRPr="007F5E52">
          <w:rPr>
            <w:rStyle w:val="aa"/>
            <w:b w:val="0"/>
          </w:rPr>
          <w:t>3.1.4. Фармакологическая безопасность</w:t>
        </w:r>
        <w:r w:rsidRPr="007F5E52">
          <w:rPr>
            <w:b w:val="0"/>
            <w:webHidden/>
          </w:rPr>
          <w:tab/>
        </w:r>
        <w:r w:rsidRPr="007F5E52">
          <w:rPr>
            <w:b w:val="0"/>
            <w:webHidden/>
          </w:rPr>
          <w:fldChar w:fldCharType="begin"/>
        </w:r>
        <w:r w:rsidRPr="007F5E52">
          <w:rPr>
            <w:b w:val="0"/>
            <w:webHidden/>
          </w:rPr>
          <w:instrText xml:space="preserve"> PAGEREF _Toc139361954 \h </w:instrText>
        </w:r>
        <w:r w:rsidRPr="007F5E52">
          <w:rPr>
            <w:b w:val="0"/>
            <w:webHidden/>
          </w:rPr>
        </w:r>
        <w:r w:rsidRPr="007F5E52">
          <w:rPr>
            <w:b w:val="0"/>
            <w:webHidden/>
          </w:rPr>
          <w:fldChar w:fldCharType="separate"/>
        </w:r>
        <w:r>
          <w:rPr>
            <w:b w:val="0"/>
            <w:webHidden/>
          </w:rPr>
          <w:t>31</w:t>
        </w:r>
        <w:r w:rsidRPr="007F5E52">
          <w:rPr>
            <w:b w:val="0"/>
            <w:webHidden/>
          </w:rPr>
          <w:fldChar w:fldCharType="end"/>
        </w:r>
      </w:hyperlink>
    </w:p>
    <w:p w14:paraId="3930BA2A" w14:textId="6B7A68A5" w:rsidR="007F5E52" w:rsidRPr="007F5E52" w:rsidRDefault="007F5E52">
      <w:pPr>
        <w:pStyle w:val="31"/>
        <w:rPr>
          <w:rFonts w:eastAsiaTheme="minorEastAsia"/>
          <w:b w:val="0"/>
          <w:bCs w:val="0"/>
          <w:iCs w:val="0"/>
          <w:lang w:eastAsia="ru-RU"/>
        </w:rPr>
      </w:pPr>
      <w:hyperlink w:anchor="_Toc139361955" w:history="1">
        <w:r w:rsidRPr="007F5E52">
          <w:rPr>
            <w:rStyle w:val="aa"/>
            <w:b w:val="0"/>
          </w:rPr>
          <w:t>3.1.5. Фармакодинамические лекарственные взаимодействия</w:t>
        </w:r>
        <w:r w:rsidRPr="007F5E52">
          <w:rPr>
            <w:b w:val="0"/>
            <w:webHidden/>
          </w:rPr>
          <w:tab/>
        </w:r>
        <w:r w:rsidRPr="007F5E52">
          <w:rPr>
            <w:b w:val="0"/>
            <w:webHidden/>
          </w:rPr>
          <w:fldChar w:fldCharType="begin"/>
        </w:r>
        <w:r w:rsidRPr="007F5E52">
          <w:rPr>
            <w:b w:val="0"/>
            <w:webHidden/>
          </w:rPr>
          <w:instrText xml:space="preserve"> PAGEREF _Toc139361955 \h </w:instrText>
        </w:r>
        <w:r w:rsidRPr="007F5E52">
          <w:rPr>
            <w:b w:val="0"/>
            <w:webHidden/>
          </w:rPr>
        </w:r>
        <w:r w:rsidRPr="007F5E52">
          <w:rPr>
            <w:b w:val="0"/>
            <w:webHidden/>
          </w:rPr>
          <w:fldChar w:fldCharType="separate"/>
        </w:r>
        <w:r>
          <w:rPr>
            <w:b w:val="0"/>
            <w:webHidden/>
          </w:rPr>
          <w:t>32</w:t>
        </w:r>
        <w:r w:rsidRPr="007F5E52">
          <w:rPr>
            <w:b w:val="0"/>
            <w:webHidden/>
          </w:rPr>
          <w:fldChar w:fldCharType="end"/>
        </w:r>
      </w:hyperlink>
    </w:p>
    <w:p w14:paraId="1D62C14A" w14:textId="682D3AE1" w:rsidR="007F5E52" w:rsidRPr="007F5E52" w:rsidRDefault="007F5E52">
      <w:pPr>
        <w:pStyle w:val="21"/>
        <w:rPr>
          <w:rFonts w:eastAsiaTheme="minorEastAsia"/>
          <w:noProof/>
          <w:lang w:eastAsia="ru-RU"/>
        </w:rPr>
      </w:pPr>
      <w:hyperlink w:anchor="_Toc139361956" w:history="1">
        <w:r w:rsidRPr="007F5E52">
          <w:rPr>
            <w:rStyle w:val="aa"/>
            <w:noProof/>
          </w:rPr>
          <w:t>3.2. Доклиническая фармакокинетика</w:t>
        </w:r>
        <w:r w:rsidRPr="007F5E52">
          <w:rPr>
            <w:noProof/>
            <w:webHidden/>
          </w:rPr>
          <w:tab/>
        </w:r>
        <w:r w:rsidRPr="007F5E52">
          <w:rPr>
            <w:noProof/>
            <w:webHidden/>
          </w:rPr>
          <w:fldChar w:fldCharType="begin"/>
        </w:r>
        <w:r w:rsidRPr="007F5E52">
          <w:rPr>
            <w:noProof/>
            <w:webHidden/>
          </w:rPr>
          <w:instrText xml:space="preserve"> PAGEREF _Toc139361956 \h </w:instrText>
        </w:r>
        <w:r w:rsidRPr="007F5E52">
          <w:rPr>
            <w:noProof/>
            <w:webHidden/>
          </w:rPr>
        </w:r>
        <w:r w:rsidRPr="007F5E52">
          <w:rPr>
            <w:noProof/>
            <w:webHidden/>
          </w:rPr>
          <w:fldChar w:fldCharType="separate"/>
        </w:r>
        <w:r>
          <w:rPr>
            <w:noProof/>
            <w:webHidden/>
          </w:rPr>
          <w:t>33</w:t>
        </w:r>
        <w:r w:rsidRPr="007F5E52">
          <w:rPr>
            <w:noProof/>
            <w:webHidden/>
          </w:rPr>
          <w:fldChar w:fldCharType="end"/>
        </w:r>
      </w:hyperlink>
    </w:p>
    <w:p w14:paraId="709DFA2A" w14:textId="5E9CA040" w:rsidR="007F5E52" w:rsidRPr="007F5E52" w:rsidRDefault="007F5E52">
      <w:pPr>
        <w:pStyle w:val="31"/>
        <w:rPr>
          <w:rFonts w:eastAsiaTheme="minorEastAsia"/>
          <w:b w:val="0"/>
          <w:bCs w:val="0"/>
          <w:iCs w:val="0"/>
          <w:lang w:eastAsia="ru-RU"/>
        </w:rPr>
      </w:pPr>
      <w:hyperlink w:anchor="_Toc139361957" w:history="1">
        <w:r w:rsidRPr="007F5E52">
          <w:rPr>
            <w:rStyle w:val="aa"/>
            <w:b w:val="0"/>
          </w:rPr>
          <w:t>3.2.1. Всасывание</w:t>
        </w:r>
        <w:r w:rsidRPr="007F5E52">
          <w:rPr>
            <w:b w:val="0"/>
            <w:webHidden/>
          </w:rPr>
          <w:tab/>
        </w:r>
        <w:r w:rsidRPr="007F5E52">
          <w:rPr>
            <w:b w:val="0"/>
            <w:webHidden/>
          </w:rPr>
          <w:fldChar w:fldCharType="begin"/>
        </w:r>
        <w:r w:rsidRPr="007F5E52">
          <w:rPr>
            <w:b w:val="0"/>
            <w:webHidden/>
          </w:rPr>
          <w:instrText xml:space="preserve"> PAGEREF _Toc139361957 \h </w:instrText>
        </w:r>
        <w:r w:rsidRPr="007F5E52">
          <w:rPr>
            <w:b w:val="0"/>
            <w:webHidden/>
          </w:rPr>
        </w:r>
        <w:r w:rsidRPr="007F5E52">
          <w:rPr>
            <w:b w:val="0"/>
            <w:webHidden/>
          </w:rPr>
          <w:fldChar w:fldCharType="separate"/>
        </w:r>
        <w:r>
          <w:rPr>
            <w:b w:val="0"/>
            <w:webHidden/>
          </w:rPr>
          <w:t>33</w:t>
        </w:r>
        <w:r w:rsidRPr="007F5E52">
          <w:rPr>
            <w:b w:val="0"/>
            <w:webHidden/>
          </w:rPr>
          <w:fldChar w:fldCharType="end"/>
        </w:r>
      </w:hyperlink>
    </w:p>
    <w:p w14:paraId="779305A1" w14:textId="11F75274" w:rsidR="007F5E52" w:rsidRPr="007F5E52" w:rsidRDefault="007F5E52">
      <w:pPr>
        <w:pStyle w:val="31"/>
        <w:rPr>
          <w:rFonts w:eastAsiaTheme="minorEastAsia"/>
          <w:b w:val="0"/>
          <w:bCs w:val="0"/>
          <w:iCs w:val="0"/>
          <w:lang w:eastAsia="ru-RU"/>
        </w:rPr>
      </w:pPr>
      <w:hyperlink w:anchor="_Toc139361958" w:history="1">
        <w:r w:rsidRPr="007F5E52">
          <w:rPr>
            <w:rStyle w:val="aa"/>
            <w:b w:val="0"/>
          </w:rPr>
          <w:t>3.2.2. Распределение</w:t>
        </w:r>
        <w:r w:rsidRPr="007F5E52">
          <w:rPr>
            <w:b w:val="0"/>
            <w:webHidden/>
          </w:rPr>
          <w:tab/>
        </w:r>
        <w:r w:rsidRPr="007F5E52">
          <w:rPr>
            <w:b w:val="0"/>
            <w:webHidden/>
          </w:rPr>
          <w:fldChar w:fldCharType="begin"/>
        </w:r>
        <w:r w:rsidRPr="007F5E52">
          <w:rPr>
            <w:b w:val="0"/>
            <w:webHidden/>
          </w:rPr>
          <w:instrText xml:space="preserve"> PAGEREF _Toc139361958 \h </w:instrText>
        </w:r>
        <w:r w:rsidRPr="007F5E52">
          <w:rPr>
            <w:b w:val="0"/>
            <w:webHidden/>
          </w:rPr>
        </w:r>
        <w:r w:rsidRPr="007F5E52">
          <w:rPr>
            <w:b w:val="0"/>
            <w:webHidden/>
          </w:rPr>
          <w:fldChar w:fldCharType="separate"/>
        </w:r>
        <w:r>
          <w:rPr>
            <w:b w:val="0"/>
            <w:webHidden/>
          </w:rPr>
          <w:t>33</w:t>
        </w:r>
        <w:r w:rsidRPr="007F5E52">
          <w:rPr>
            <w:b w:val="0"/>
            <w:webHidden/>
          </w:rPr>
          <w:fldChar w:fldCharType="end"/>
        </w:r>
      </w:hyperlink>
    </w:p>
    <w:p w14:paraId="5E4BF2BD" w14:textId="4DE396D2" w:rsidR="007F5E52" w:rsidRPr="007F5E52" w:rsidRDefault="007F5E52">
      <w:pPr>
        <w:pStyle w:val="31"/>
        <w:rPr>
          <w:rFonts w:eastAsiaTheme="minorEastAsia"/>
          <w:b w:val="0"/>
          <w:bCs w:val="0"/>
          <w:iCs w:val="0"/>
          <w:lang w:eastAsia="ru-RU"/>
        </w:rPr>
      </w:pPr>
      <w:hyperlink w:anchor="_Toc139361959" w:history="1">
        <w:r w:rsidRPr="007F5E52">
          <w:rPr>
            <w:rStyle w:val="aa"/>
            <w:b w:val="0"/>
          </w:rPr>
          <w:t>3.2.3. Связывание с белками плазмы</w:t>
        </w:r>
        <w:r w:rsidRPr="007F5E52">
          <w:rPr>
            <w:b w:val="0"/>
            <w:webHidden/>
          </w:rPr>
          <w:tab/>
        </w:r>
        <w:r w:rsidRPr="007F5E52">
          <w:rPr>
            <w:b w:val="0"/>
            <w:webHidden/>
          </w:rPr>
          <w:fldChar w:fldCharType="begin"/>
        </w:r>
        <w:r w:rsidRPr="007F5E52">
          <w:rPr>
            <w:b w:val="0"/>
            <w:webHidden/>
          </w:rPr>
          <w:instrText xml:space="preserve"> PAGEREF _Toc139361959 \h </w:instrText>
        </w:r>
        <w:r w:rsidRPr="007F5E52">
          <w:rPr>
            <w:b w:val="0"/>
            <w:webHidden/>
          </w:rPr>
        </w:r>
        <w:r w:rsidRPr="007F5E52">
          <w:rPr>
            <w:b w:val="0"/>
            <w:webHidden/>
          </w:rPr>
          <w:fldChar w:fldCharType="separate"/>
        </w:r>
        <w:r>
          <w:rPr>
            <w:b w:val="0"/>
            <w:webHidden/>
          </w:rPr>
          <w:t>34</w:t>
        </w:r>
        <w:r w:rsidRPr="007F5E52">
          <w:rPr>
            <w:b w:val="0"/>
            <w:webHidden/>
          </w:rPr>
          <w:fldChar w:fldCharType="end"/>
        </w:r>
      </w:hyperlink>
    </w:p>
    <w:p w14:paraId="22AC233D" w14:textId="23B84B54" w:rsidR="007F5E52" w:rsidRPr="007F5E52" w:rsidRDefault="007F5E52">
      <w:pPr>
        <w:pStyle w:val="31"/>
        <w:rPr>
          <w:rFonts w:eastAsiaTheme="minorEastAsia"/>
          <w:b w:val="0"/>
          <w:bCs w:val="0"/>
          <w:iCs w:val="0"/>
          <w:lang w:eastAsia="ru-RU"/>
        </w:rPr>
      </w:pPr>
      <w:hyperlink w:anchor="_Toc139361960" w:history="1">
        <w:r w:rsidRPr="007F5E52">
          <w:rPr>
            <w:rStyle w:val="aa"/>
            <w:b w:val="0"/>
          </w:rPr>
          <w:t>3.2.4. Метаболизм</w:t>
        </w:r>
        <w:r w:rsidRPr="007F5E52">
          <w:rPr>
            <w:b w:val="0"/>
            <w:webHidden/>
          </w:rPr>
          <w:tab/>
        </w:r>
        <w:r w:rsidRPr="007F5E52">
          <w:rPr>
            <w:b w:val="0"/>
            <w:webHidden/>
          </w:rPr>
          <w:fldChar w:fldCharType="begin"/>
        </w:r>
        <w:r w:rsidRPr="007F5E52">
          <w:rPr>
            <w:b w:val="0"/>
            <w:webHidden/>
          </w:rPr>
          <w:instrText xml:space="preserve"> PAGEREF _Toc139361960 \h </w:instrText>
        </w:r>
        <w:r w:rsidRPr="007F5E52">
          <w:rPr>
            <w:b w:val="0"/>
            <w:webHidden/>
          </w:rPr>
        </w:r>
        <w:r w:rsidRPr="007F5E52">
          <w:rPr>
            <w:b w:val="0"/>
            <w:webHidden/>
          </w:rPr>
          <w:fldChar w:fldCharType="separate"/>
        </w:r>
        <w:r>
          <w:rPr>
            <w:b w:val="0"/>
            <w:webHidden/>
          </w:rPr>
          <w:t>34</w:t>
        </w:r>
        <w:r w:rsidRPr="007F5E52">
          <w:rPr>
            <w:b w:val="0"/>
            <w:webHidden/>
          </w:rPr>
          <w:fldChar w:fldCharType="end"/>
        </w:r>
      </w:hyperlink>
    </w:p>
    <w:p w14:paraId="40D0A830" w14:textId="4801BF23" w:rsidR="007F5E52" w:rsidRPr="007F5E52" w:rsidRDefault="007F5E52">
      <w:pPr>
        <w:pStyle w:val="31"/>
        <w:rPr>
          <w:rFonts w:eastAsiaTheme="minorEastAsia"/>
          <w:b w:val="0"/>
          <w:bCs w:val="0"/>
          <w:iCs w:val="0"/>
          <w:lang w:eastAsia="ru-RU"/>
        </w:rPr>
      </w:pPr>
      <w:hyperlink w:anchor="_Toc139361961" w:history="1">
        <w:r w:rsidRPr="007F5E52">
          <w:rPr>
            <w:rStyle w:val="aa"/>
            <w:b w:val="0"/>
          </w:rPr>
          <w:t>3.2.5. Выведение</w:t>
        </w:r>
        <w:r w:rsidRPr="007F5E52">
          <w:rPr>
            <w:b w:val="0"/>
            <w:webHidden/>
          </w:rPr>
          <w:tab/>
        </w:r>
        <w:r w:rsidRPr="007F5E52">
          <w:rPr>
            <w:b w:val="0"/>
            <w:webHidden/>
          </w:rPr>
          <w:fldChar w:fldCharType="begin"/>
        </w:r>
        <w:r w:rsidRPr="007F5E52">
          <w:rPr>
            <w:b w:val="0"/>
            <w:webHidden/>
          </w:rPr>
          <w:instrText xml:space="preserve"> PAGEREF _Toc139361961 \h </w:instrText>
        </w:r>
        <w:r w:rsidRPr="007F5E52">
          <w:rPr>
            <w:b w:val="0"/>
            <w:webHidden/>
          </w:rPr>
        </w:r>
        <w:r w:rsidRPr="007F5E52">
          <w:rPr>
            <w:b w:val="0"/>
            <w:webHidden/>
          </w:rPr>
          <w:fldChar w:fldCharType="separate"/>
        </w:r>
        <w:r>
          <w:rPr>
            <w:b w:val="0"/>
            <w:webHidden/>
          </w:rPr>
          <w:t>35</w:t>
        </w:r>
        <w:r w:rsidRPr="007F5E52">
          <w:rPr>
            <w:b w:val="0"/>
            <w:webHidden/>
          </w:rPr>
          <w:fldChar w:fldCharType="end"/>
        </w:r>
      </w:hyperlink>
    </w:p>
    <w:p w14:paraId="1FD108CA" w14:textId="7724EB8B" w:rsidR="007F5E52" w:rsidRPr="007F5E52" w:rsidRDefault="007F5E52">
      <w:pPr>
        <w:pStyle w:val="31"/>
        <w:rPr>
          <w:rFonts w:eastAsiaTheme="minorEastAsia"/>
          <w:b w:val="0"/>
          <w:bCs w:val="0"/>
          <w:iCs w:val="0"/>
          <w:lang w:eastAsia="ru-RU"/>
        </w:rPr>
      </w:pPr>
      <w:hyperlink w:anchor="_Toc139361962" w:history="1">
        <w:r w:rsidRPr="007F5E52">
          <w:rPr>
            <w:rStyle w:val="aa"/>
            <w:b w:val="0"/>
          </w:rPr>
          <w:t>3.2.6. Фармакокинетические лекарственные взаимодействия</w:t>
        </w:r>
        <w:r w:rsidRPr="007F5E52">
          <w:rPr>
            <w:b w:val="0"/>
            <w:webHidden/>
          </w:rPr>
          <w:tab/>
        </w:r>
        <w:r w:rsidRPr="007F5E52">
          <w:rPr>
            <w:b w:val="0"/>
            <w:webHidden/>
          </w:rPr>
          <w:fldChar w:fldCharType="begin"/>
        </w:r>
        <w:r w:rsidRPr="007F5E52">
          <w:rPr>
            <w:b w:val="0"/>
            <w:webHidden/>
          </w:rPr>
          <w:instrText xml:space="preserve"> PAGEREF _Toc139361962 \h </w:instrText>
        </w:r>
        <w:r w:rsidRPr="007F5E52">
          <w:rPr>
            <w:b w:val="0"/>
            <w:webHidden/>
          </w:rPr>
        </w:r>
        <w:r w:rsidRPr="007F5E52">
          <w:rPr>
            <w:b w:val="0"/>
            <w:webHidden/>
          </w:rPr>
          <w:fldChar w:fldCharType="separate"/>
        </w:r>
        <w:r>
          <w:rPr>
            <w:b w:val="0"/>
            <w:webHidden/>
          </w:rPr>
          <w:t>35</w:t>
        </w:r>
        <w:r w:rsidRPr="007F5E52">
          <w:rPr>
            <w:b w:val="0"/>
            <w:webHidden/>
          </w:rPr>
          <w:fldChar w:fldCharType="end"/>
        </w:r>
      </w:hyperlink>
    </w:p>
    <w:p w14:paraId="314AEE92" w14:textId="1F342277" w:rsidR="007F5E52" w:rsidRPr="007F5E52" w:rsidRDefault="007F5E52">
      <w:pPr>
        <w:pStyle w:val="21"/>
        <w:rPr>
          <w:rFonts w:eastAsiaTheme="minorEastAsia"/>
          <w:noProof/>
          <w:lang w:eastAsia="ru-RU"/>
        </w:rPr>
      </w:pPr>
      <w:hyperlink w:anchor="_Toc139361963" w:history="1">
        <w:r w:rsidRPr="007F5E52">
          <w:rPr>
            <w:rStyle w:val="aa"/>
            <w:noProof/>
          </w:rPr>
          <w:t>3.3. Токсикологические исследования</w:t>
        </w:r>
        <w:r w:rsidRPr="007F5E52">
          <w:rPr>
            <w:noProof/>
            <w:webHidden/>
          </w:rPr>
          <w:tab/>
        </w:r>
        <w:r w:rsidRPr="007F5E52">
          <w:rPr>
            <w:noProof/>
            <w:webHidden/>
          </w:rPr>
          <w:fldChar w:fldCharType="begin"/>
        </w:r>
        <w:r w:rsidRPr="007F5E52">
          <w:rPr>
            <w:noProof/>
            <w:webHidden/>
          </w:rPr>
          <w:instrText xml:space="preserve"> PAGEREF _Toc139361963 \h </w:instrText>
        </w:r>
        <w:r w:rsidRPr="007F5E52">
          <w:rPr>
            <w:noProof/>
            <w:webHidden/>
          </w:rPr>
        </w:r>
        <w:r w:rsidRPr="007F5E52">
          <w:rPr>
            <w:noProof/>
            <w:webHidden/>
          </w:rPr>
          <w:fldChar w:fldCharType="separate"/>
        </w:r>
        <w:r>
          <w:rPr>
            <w:noProof/>
            <w:webHidden/>
          </w:rPr>
          <w:t>35</w:t>
        </w:r>
        <w:r w:rsidRPr="007F5E52">
          <w:rPr>
            <w:noProof/>
            <w:webHidden/>
          </w:rPr>
          <w:fldChar w:fldCharType="end"/>
        </w:r>
      </w:hyperlink>
    </w:p>
    <w:p w14:paraId="22AF31EE" w14:textId="5AF90E96" w:rsidR="007F5E52" w:rsidRPr="007F5E52" w:rsidRDefault="007F5E52">
      <w:pPr>
        <w:pStyle w:val="31"/>
        <w:rPr>
          <w:rFonts w:eastAsiaTheme="minorEastAsia"/>
          <w:b w:val="0"/>
          <w:bCs w:val="0"/>
          <w:iCs w:val="0"/>
          <w:lang w:eastAsia="ru-RU"/>
        </w:rPr>
      </w:pPr>
      <w:hyperlink w:anchor="_Toc139361964" w:history="1">
        <w:r w:rsidRPr="007F5E52">
          <w:rPr>
            <w:rStyle w:val="aa"/>
            <w:b w:val="0"/>
          </w:rPr>
          <w:t>3.3.1. Токсичность при однократном введении</w:t>
        </w:r>
        <w:r w:rsidRPr="007F5E52">
          <w:rPr>
            <w:b w:val="0"/>
            <w:webHidden/>
          </w:rPr>
          <w:tab/>
        </w:r>
        <w:r w:rsidRPr="007F5E52">
          <w:rPr>
            <w:b w:val="0"/>
            <w:webHidden/>
          </w:rPr>
          <w:fldChar w:fldCharType="begin"/>
        </w:r>
        <w:r w:rsidRPr="007F5E52">
          <w:rPr>
            <w:b w:val="0"/>
            <w:webHidden/>
          </w:rPr>
          <w:instrText xml:space="preserve"> PAGEREF _Toc139361964 \h </w:instrText>
        </w:r>
        <w:r w:rsidRPr="007F5E52">
          <w:rPr>
            <w:b w:val="0"/>
            <w:webHidden/>
          </w:rPr>
        </w:r>
        <w:r w:rsidRPr="007F5E52">
          <w:rPr>
            <w:b w:val="0"/>
            <w:webHidden/>
          </w:rPr>
          <w:fldChar w:fldCharType="separate"/>
        </w:r>
        <w:r>
          <w:rPr>
            <w:b w:val="0"/>
            <w:webHidden/>
          </w:rPr>
          <w:t>36</w:t>
        </w:r>
        <w:r w:rsidRPr="007F5E52">
          <w:rPr>
            <w:b w:val="0"/>
            <w:webHidden/>
          </w:rPr>
          <w:fldChar w:fldCharType="end"/>
        </w:r>
      </w:hyperlink>
    </w:p>
    <w:p w14:paraId="361B379A" w14:textId="7479EE59" w:rsidR="007F5E52" w:rsidRPr="007F5E52" w:rsidRDefault="007F5E52">
      <w:pPr>
        <w:pStyle w:val="31"/>
        <w:rPr>
          <w:rFonts w:eastAsiaTheme="minorEastAsia"/>
          <w:b w:val="0"/>
          <w:bCs w:val="0"/>
          <w:iCs w:val="0"/>
          <w:lang w:eastAsia="ru-RU"/>
        </w:rPr>
      </w:pPr>
      <w:hyperlink w:anchor="_Toc139361965" w:history="1">
        <w:r w:rsidRPr="007F5E52">
          <w:rPr>
            <w:rStyle w:val="aa"/>
            <w:b w:val="0"/>
          </w:rPr>
          <w:t>3.3.2. Токсичность при многократном введении</w:t>
        </w:r>
        <w:r w:rsidRPr="007F5E52">
          <w:rPr>
            <w:b w:val="0"/>
            <w:webHidden/>
          </w:rPr>
          <w:tab/>
        </w:r>
        <w:r w:rsidRPr="007F5E52">
          <w:rPr>
            <w:b w:val="0"/>
            <w:webHidden/>
          </w:rPr>
          <w:fldChar w:fldCharType="begin"/>
        </w:r>
        <w:r w:rsidRPr="007F5E52">
          <w:rPr>
            <w:b w:val="0"/>
            <w:webHidden/>
          </w:rPr>
          <w:instrText xml:space="preserve"> PAGEREF _Toc139361965 \h </w:instrText>
        </w:r>
        <w:r w:rsidRPr="007F5E52">
          <w:rPr>
            <w:b w:val="0"/>
            <w:webHidden/>
          </w:rPr>
        </w:r>
        <w:r w:rsidRPr="007F5E52">
          <w:rPr>
            <w:b w:val="0"/>
            <w:webHidden/>
          </w:rPr>
          <w:fldChar w:fldCharType="separate"/>
        </w:r>
        <w:r>
          <w:rPr>
            <w:b w:val="0"/>
            <w:webHidden/>
          </w:rPr>
          <w:t>36</w:t>
        </w:r>
        <w:r w:rsidRPr="007F5E52">
          <w:rPr>
            <w:b w:val="0"/>
            <w:webHidden/>
          </w:rPr>
          <w:fldChar w:fldCharType="end"/>
        </w:r>
      </w:hyperlink>
    </w:p>
    <w:p w14:paraId="4D30D501" w14:textId="67D70ADB" w:rsidR="007F5E52" w:rsidRPr="007F5E52" w:rsidRDefault="007F5E52">
      <w:pPr>
        <w:pStyle w:val="31"/>
        <w:rPr>
          <w:rFonts w:eastAsiaTheme="minorEastAsia"/>
          <w:b w:val="0"/>
          <w:bCs w:val="0"/>
          <w:iCs w:val="0"/>
          <w:lang w:eastAsia="ru-RU"/>
        </w:rPr>
      </w:pPr>
      <w:hyperlink w:anchor="_Toc139361966" w:history="1">
        <w:r w:rsidRPr="007F5E52">
          <w:rPr>
            <w:rStyle w:val="aa"/>
            <w:b w:val="0"/>
          </w:rPr>
          <w:t xml:space="preserve">3.3.3. </w:t>
        </w:r>
        <w:r w:rsidRPr="007F5E52">
          <w:rPr>
            <w:rStyle w:val="aa"/>
            <w:rFonts w:eastAsia="Calibri"/>
            <w:b w:val="0"/>
            <w:shd w:val="clear" w:color="auto" w:fill="FFFFFF"/>
          </w:rPr>
          <w:t>Генотоксичность</w:t>
        </w:r>
        <w:r w:rsidRPr="007F5E52">
          <w:rPr>
            <w:b w:val="0"/>
            <w:webHidden/>
          </w:rPr>
          <w:tab/>
        </w:r>
        <w:r w:rsidRPr="007F5E52">
          <w:rPr>
            <w:b w:val="0"/>
            <w:webHidden/>
          </w:rPr>
          <w:fldChar w:fldCharType="begin"/>
        </w:r>
        <w:r w:rsidRPr="007F5E52">
          <w:rPr>
            <w:b w:val="0"/>
            <w:webHidden/>
          </w:rPr>
          <w:instrText xml:space="preserve"> PAGEREF _Toc139361966 \h </w:instrText>
        </w:r>
        <w:r w:rsidRPr="007F5E52">
          <w:rPr>
            <w:b w:val="0"/>
            <w:webHidden/>
          </w:rPr>
        </w:r>
        <w:r w:rsidRPr="007F5E52">
          <w:rPr>
            <w:b w:val="0"/>
            <w:webHidden/>
          </w:rPr>
          <w:fldChar w:fldCharType="separate"/>
        </w:r>
        <w:r>
          <w:rPr>
            <w:b w:val="0"/>
            <w:webHidden/>
          </w:rPr>
          <w:t>38</w:t>
        </w:r>
        <w:r w:rsidRPr="007F5E52">
          <w:rPr>
            <w:b w:val="0"/>
            <w:webHidden/>
          </w:rPr>
          <w:fldChar w:fldCharType="end"/>
        </w:r>
      </w:hyperlink>
    </w:p>
    <w:p w14:paraId="65685AD5" w14:textId="04CF16E4" w:rsidR="007F5E52" w:rsidRPr="007F5E52" w:rsidRDefault="007F5E52">
      <w:pPr>
        <w:pStyle w:val="31"/>
        <w:rPr>
          <w:rFonts w:eastAsiaTheme="minorEastAsia"/>
          <w:b w:val="0"/>
          <w:bCs w:val="0"/>
          <w:iCs w:val="0"/>
          <w:lang w:eastAsia="ru-RU"/>
        </w:rPr>
      </w:pPr>
      <w:hyperlink w:anchor="_Toc139361967" w:history="1">
        <w:r w:rsidRPr="007F5E52">
          <w:rPr>
            <w:rStyle w:val="aa"/>
            <w:b w:val="0"/>
          </w:rPr>
          <w:t>3.3.4. Канцерогенность</w:t>
        </w:r>
        <w:r w:rsidRPr="007F5E52">
          <w:rPr>
            <w:b w:val="0"/>
            <w:webHidden/>
          </w:rPr>
          <w:tab/>
        </w:r>
        <w:r w:rsidRPr="007F5E52">
          <w:rPr>
            <w:b w:val="0"/>
            <w:webHidden/>
          </w:rPr>
          <w:fldChar w:fldCharType="begin"/>
        </w:r>
        <w:r w:rsidRPr="007F5E52">
          <w:rPr>
            <w:b w:val="0"/>
            <w:webHidden/>
          </w:rPr>
          <w:instrText xml:space="preserve"> PAGEREF _Toc139361967 \h </w:instrText>
        </w:r>
        <w:r w:rsidRPr="007F5E52">
          <w:rPr>
            <w:b w:val="0"/>
            <w:webHidden/>
          </w:rPr>
        </w:r>
        <w:r w:rsidRPr="007F5E52">
          <w:rPr>
            <w:b w:val="0"/>
            <w:webHidden/>
          </w:rPr>
          <w:fldChar w:fldCharType="separate"/>
        </w:r>
        <w:r>
          <w:rPr>
            <w:b w:val="0"/>
            <w:webHidden/>
          </w:rPr>
          <w:t>38</w:t>
        </w:r>
        <w:r w:rsidRPr="007F5E52">
          <w:rPr>
            <w:b w:val="0"/>
            <w:webHidden/>
          </w:rPr>
          <w:fldChar w:fldCharType="end"/>
        </w:r>
      </w:hyperlink>
    </w:p>
    <w:p w14:paraId="6F71848D" w14:textId="041A4BD0" w:rsidR="007F5E52" w:rsidRPr="007F5E52" w:rsidRDefault="007F5E52">
      <w:pPr>
        <w:pStyle w:val="31"/>
        <w:rPr>
          <w:rFonts w:eastAsiaTheme="minorEastAsia"/>
          <w:b w:val="0"/>
          <w:bCs w:val="0"/>
          <w:iCs w:val="0"/>
          <w:lang w:eastAsia="ru-RU"/>
        </w:rPr>
      </w:pPr>
      <w:hyperlink w:anchor="_Toc139361968" w:history="1">
        <w:r w:rsidRPr="007F5E52">
          <w:rPr>
            <w:rStyle w:val="aa"/>
            <w:b w:val="0"/>
          </w:rPr>
          <w:t>3.3.5. Репродуктивная и онтогенетическая токсичность</w:t>
        </w:r>
        <w:r w:rsidRPr="007F5E52">
          <w:rPr>
            <w:b w:val="0"/>
            <w:webHidden/>
          </w:rPr>
          <w:tab/>
        </w:r>
        <w:r w:rsidRPr="007F5E52">
          <w:rPr>
            <w:b w:val="0"/>
            <w:webHidden/>
          </w:rPr>
          <w:fldChar w:fldCharType="begin"/>
        </w:r>
        <w:r w:rsidRPr="007F5E52">
          <w:rPr>
            <w:b w:val="0"/>
            <w:webHidden/>
          </w:rPr>
          <w:instrText xml:space="preserve"> PAGEREF _Toc139361968 \h </w:instrText>
        </w:r>
        <w:r w:rsidRPr="007F5E52">
          <w:rPr>
            <w:b w:val="0"/>
            <w:webHidden/>
          </w:rPr>
        </w:r>
        <w:r w:rsidRPr="007F5E52">
          <w:rPr>
            <w:b w:val="0"/>
            <w:webHidden/>
          </w:rPr>
          <w:fldChar w:fldCharType="separate"/>
        </w:r>
        <w:r>
          <w:rPr>
            <w:b w:val="0"/>
            <w:webHidden/>
          </w:rPr>
          <w:t>39</w:t>
        </w:r>
        <w:r w:rsidRPr="007F5E52">
          <w:rPr>
            <w:b w:val="0"/>
            <w:webHidden/>
          </w:rPr>
          <w:fldChar w:fldCharType="end"/>
        </w:r>
      </w:hyperlink>
    </w:p>
    <w:p w14:paraId="70F719FE" w14:textId="150ACC93" w:rsidR="007F5E52" w:rsidRPr="007F5E52" w:rsidRDefault="007F5E52">
      <w:pPr>
        <w:pStyle w:val="41"/>
        <w:tabs>
          <w:tab w:val="right" w:leader="dot" w:pos="9346"/>
        </w:tabs>
        <w:rPr>
          <w:rFonts w:eastAsiaTheme="minorEastAsia"/>
          <w:noProof/>
          <w:lang w:eastAsia="ru-RU"/>
        </w:rPr>
      </w:pPr>
      <w:hyperlink w:anchor="_Toc139361969" w:history="1">
        <w:r w:rsidRPr="007F5E52">
          <w:rPr>
            <w:rStyle w:val="aa"/>
            <w:noProof/>
          </w:rPr>
          <w:t>3.3.5.1. Влияние на фертильность и ранняя эмбриональная токсичность</w:t>
        </w:r>
        <w:r w:rsidRPr="007F5E52">
          <w:rPr>
            <w:noProof/>
            <w:webHidden/>
          </w:rPr>
          <w:tab/>
        </w:r>
        <w:r w:rsidRPr="007F5E52">
          <w:rPr>
            <w:noProof/>
            <w:webHidden/>
          </w:rPr>
          <w:fldChar w:fldCharType="begin"/>
        </w:r>
        <w:r w:rsidRPr="007F5E52">
          <w:rPr>
            <w:noProof/>
            <w:webHidden/>
          </w:rPr>
          <w:instrText xml:space="preserve"> PAGEREF _Toc139361969 \h </w:instrText>
        </w:r>
        <w:r w:rsidRPr="007F5E52">
          <w:rPr>
            <w:noProof/>
            <w:webHidden/>
          </w:rPr>
        </w:r>
        <w:r w:rsidRPr="007F5E52">
          <w:rPr>
            <w:noProof/>
            <w:webHidden/>
          </w:rPr>
          <w:fldChar w:fldCharType="separate"/>
        </w:r>
        <w:r>
          <w:rPr>
            <w:noProof/>
            <w:webHidden/>
          </w:rPr>
          <w:t>39</w:t>
        </w:r>
        <w:r w:rsidRPr="007F5E52">
          <w:rPr>
            <w:noProof/>
            <w:webHidden/>
          </w:rPr>
          <w:fldChar w:fldCharType="end"/>
        </w:r>
      </w:hyperlink>
    </w:p>
    <w:p w14:paraId="52AD2061" w14:textId="50EB827F" w:rsidR="007F5E52" w:rsidRPr="007F5E52" w:rsidRDefault="007F5E52">
      <w:pPr>
        <w:pStyle w:val="41"/>
        <w:tabs>
          <w:tab w:val="right" w:leader="dot" w:pos="9346"/>
        </w:tabs>
        <w:rPr>
          <w:rFonts w:eastAsiaTheme="minorEastAsia"/>
          <w:noProof/>
          <w:lang w:eastAsia="ru-RU"/>
        </w:rPr>
      </w:pPr>
      <w:hyperlink w:anchor="_Toc139361970" w:history="1">
        <w:r w:rsidRPr="007F5E52">
          <w:rPr>
            <w:rStyle w:val="aa"/>
            <w:noProof/>
          </w:rPr>
          <w:t>3.3.5.2. Эмбрио-фетальная токсичность</w:t>
        </w:r>
        <w:r w:rsidRPr="007F5E52">
          <w:rPr>
            <w:noProof/>
            <w:webHidden/>
          </w:rPr>
          <w:tab/>
        </w:r>
        <w:r w:rsidRPr="007F5E52">
          <w:rPr>
            <w:noProof/>
            <w:webHidden/>
          </w:rPr>
          <w:fldChar w:fldCharType="begin"/>
        </w:r>
        <w:r w:rsidRPr="007F5E52">
          <w:rPr>
            <w:noProof/>
            <w:webHidden/>
          </w:rPr>
          <w:instrText xml:space="preserve"> PAGEREF _Toc139361970 \h </w:instrText>
        </w:r>
        <w:r w:rsidRPr="007F5E52">
          <w:rPr>
            <w:noProof/>
            <w:webHidden/>
          </w:rPr>
        </w:r>
        <w:r w:rsidRPr="007F5E52">
          <w:rPr>
            <w:noProof/>
            <w:webHidden/>
          </w:rPr>
          <w:fldChar w:fldCharType="separate"/>
        </w:r>
        <w:r>
          <w:rPr>
            <w:noProof/>
            <w:webHidden/>
          </w:rPr>
          <w:t>39</w:t>
        </w:r>
        <w:r w:rsidRPr="007F5E52">
          <w:rPr>
            <w:noProof/>
            <w:webHidden/>
          </w:rPr>
          <w:fldChar w:fldCharType="end"/>
        </w:r>
      </w:hyperlink>
    </w:p>
    <w:p w14:paraId="56C013DC" w14:textId="16861DB4" w:rsidR="007F5E52" w:rsidRPr="007F5E52" w:rsidRDefault="007F5E52">
      <w:pPr>
        <w:pStyle w:val="41"/>
        <w:tabs>
          <w:tab w:val="right" w:leader="dot" w:pos="9346"/>
        </w:tabs>
        <w:rPr>
          <w:rFonts w:eastAsiaTheme="minorEastAsia"/>
          <w:noProof/>
          <w:lang w:eastAsia="ru-RU"/>
        </w:rPr>
      </w:pPr>
      <w:hyperlink w:anchor="_Toc139361971" w:history="1">
        <w:r w:rsidRPr="007F5E52">
          <w:rPr>
            <w:rStyle w:val="aa"/>
            <w:noProof/>
          </w:rPr>
          <w:t>.3.3.5.3. Влияние на пренатальное и постнатальное развитие</w:t>
        </w:r>
        <w:r w:rsidRPr="007F5E52">
          <w:rPr>
            <w:noProof/>
            <w:webHidden/>
          </w:rPr>
          <w:tab/>
        </w:r>
        <w:r w:rsidRPr="007F5E52">
          <w:rPr>
            <w:noProof/>
            <w:webHidden/>
          </w:rPr>
          <w:fldChar w:fldCharType="begin"/>
        </w:r>
        <w:r w:rsidRPr="007F5E52">
          <w:rPr>
            <w:noProof/>
            <w:webHidden/>
          </w:rPr>
          <w:instrText xml:space="preserve"> PAGEREF _Toc139361971 \h </w:instrText>
        </w:r>
        <w:r w:rsidRPr="007F5E52">
          <w:rPr>
            <w:noProof/>
            <w:webHidden/>
          </w:rPr>
        </w:r>
        <w:r w:rsidRPr="007F5E52">
          <w:rPr>
            <w:noProof/>
            <w:webHidden/>
          </w:rPr>
          <w:fldChar w:fldCharType="separate"/>
        </w:r>
        <w:r>
          <w:rPr>
            <w:noProof/>
            <w:webHidden/>
          </w:rPr>
          <w:t>40</w:t>
        </w:r>
        <w:r w:rsidRPr="007F5E52">
          <w:rPr>
            <w:noProof/>
            <w:webHidden/>
          </w:rPr>
          <w:fldChar w:fldCharType="end"/>
        </w:r>
      </w:hyperlink>
    </w:p>
    <w:p w14:paraId="21C6CAF8" w14:textId="32AFCD7E" w:rsidR="007F5E52" w:rsidRPr="007F5E52" w:rsidRDefault="007F5E52">
      <w:pPr>
        <w:pStyle w:val="41"/>
        <w:tabs>
          <w:tab w:val="right" w:leader="dot" w:pos="9346"/>
        </w:tabs>
        <w:rPr>
          <w:rFonts w:eastAsiaTheme="minorEastAsia"/>
          <w:noProof/>
          <w:lang w:eastAsia="ru-RU"/>
        </w:rPr>
      </w:pPr>
      <w:hyperlink w:anchor="_Toc139361972" w:history="1">
        <w:r w:rsidRPr="007F5E52">
          <w:rPr>
            <w:rStyle w:val="aa"/>
            <w:noProof/>
          </w:rPr>
          <w:t>3.3.5.4. Ювенильная токсичность</w:t>
        </w:r>
        <w:r w:rsidRPr="007F5E52">
          <w:rPr>
            <w:noProof/>
            <w:webHidden/>
          </w:rPr>
          <w:tab/>
        </w:r>
        <w:r w:rsidRPr="007F5E52">
          <w:rPr>
            <w:noProof/>
            <w:webHidden/>
          </w:rPr>
          <w:fldChar w:fldCharType="begin"/>
        </w:r>
        <w:r w:rsidRPr="007F5E52">
          <w:rPr>
            <w:noProof/>
            <w:webHidden/>
          </w:rPr>
          <w:instrText xml:space="preserve"> PAGEREF _Toc139361972 \h </w:instrText>
        </w:r>
        <w:r w:rsidRPr="007F5E52">
          <w:rPr>
            <w:noProof/>
            <w:webHidden/>
          </w:rPr>
        </w:r>
        <w:r w:rsidRPr="007F5E52">
          <w:rPr>
            <w:noProof/>
            <w:webHidden/>
          </w:rPr>
          <w:fldChar w:fldCharType="separate"/>
        </w:r>
        <w:r>
          <w:rPr>
            <w:noProof/>
            <w:webHidden/>
          </w:rPr>
          <w:t>40</w:t>
        </w:r>
        <w:r w:rsidRPr="007F5E52">
          <w:rPr>
            <w:noProof/>
            <w:webHidden/>
          </w:rPr>
          <w:fldChar w:fldCharType="end"/>
        </w:r>
      </w:hyperlink>
    </w:p>
    <w:p w14:paraId="62656315" w14:textId="33CB8859" w:rsidR="007F5E52" w:rsidRPr="007F5E52" w:rsidRDefault="007F5E52">
      <w:pPr>
        <w:pStyle w:val="31"/>
        <w:rPr>
          <w:rFonts w:eastAsiaTheme="minorEastAsia"/>
          <w:b w:val="0"/>
          <w:bCs w:val="0"/>
          <w:iCs w:val="0"/>
          <w:lang w:eastAsia="ru-RU"/>
        </w:rPr>
      </w:pPr>
      <w:hyperlink w:anchor="_Toc139361973" w:history="1">
        <w:r w:rsidRPr="007F5E52">
          <w:rPr>
            <w:rStyle w:val="aa"/>
            <w:b w:val="0"/>
          </w:rPr>
          <w:t>3.3.6. Местная переносимость</w:t>
        </w:r>
        <w:r w:rsidRPr="007F5E52">
          <w:rPr>
            <w:b w:val="0"/>
            <w:webHidden/>
          </w:rPr>
          <w:tab/>
        </w:r>
        <w:r w:rsidRPr="007F5E52">
          <w:rPr>
            <w:b w:val="0"/>
            <w:webHidden/>
          </w:rPr>
          <w:fldChar w:fldCharType="begin"/>
        </w:r>
        <w:r w:rsidRPr="007F5E52">
          <w:rPr>
            <w:b w:val="0"/>
            <w:webHidden/>
          </w:rPr>
          <w:instrText xml:space="preserve"> PAGEREF _Toc139361973 \h </w:instrText>
        </w:r>
        <w:r w:rsidRPr="007F5E52">
          <w:rPr>
            <w:b w:val="0"/>
            <w:webHidden/>
          </w:rPr>
        </w:r>
        <w:r w:rsidRPr="007F5E52">
          <w:rPr>
            <w:b w:val="0"/>
            <w:webHidden/>
          </w:rPr>
          <w:fldChar w:fldCharType="separate"/>
        </w:r>
        <w:r>
          <w:rPr>
            <w:b w:val="0"/>
            <w:webHidden/>
          </w:rPr>
          <w:t>40</w:t>
        </w:r>
        <w:r w:rsidRPr="007F5E52">
          <w:rPr>
            <w:b w:val="0"/>
            <w:webHidden/>
          </w:rPr>
          <w:fldChar w:fldCharType="end"/>
        </w:r>
      </w:hyperlink>
    </w:p>
    <w:p w14:paraId="66971869" w14:textId="3AF2B86B" w:rsidR="007F5E52" w:rsidRPr="007F5E52" w:rsidRDefault="007F5E52">
      <w:pPr>
        <w:pStyle w:val="31"/>
        <w:rPr>
          <w:rFonts w:eastAsiaTheme="minorEastAsia"/>
          <w:b w:val="0"/>
          <w:bCs w:val="0"/>
          <w:iCs w:val="0"/>
          <w:lang w:eastAsia="ru-RU"/>
        </w:rPr>
      </w:pPr>
      <w:hyperlink w:anchor="_Toc139361974" w:history="1">
        <w:r w:rsidRPr="007F5E52">
          <w:rPr>
            <w:rStyle w:val="aa"/>
            <w:b w:val="0"/>
          </w:rPr>
          <w:t>3.3.7. Токсикокинетика</w:t>
        </w:r>
        <w:r w:rsidRPr="007F5E52">
          <w:rPr>
            <w:b w:val="0"/>
            <w:webHidden/>
          </w:rPr>
          <w:tab/>
        </w:r>
        <w:r w:rsidRPr="007F5E52">
          <w:rPr>
            <w:b w:val="0"/>
            <w:webHidden/>
          </w:rPr>
          <w:fldChar w:fldCharType="begin"/>
        </w:r>
        <w:r w:rsidRPr="007F5E52">
          <w:rPr>
            <w:b w:val="0"/>
            <w:webHidden/>
          </w:rPr>
          <w:instrText xml:space="preserve"> PAGEREF _Toc139361974 \h </w:instrText>
        </w:r>
        <w:r w:rsidRPr="007F5E52">
          <w:rPr>
            <w:b w:val="0"/>
            <w:webHidden/>
          </w:rPr>
        </w:r>
        <w:r w:rsidRPr="007F5E52">
          <w:rPr>
            <w:b w:val="0"/>
            <w:webHidden/>
          </w:rPr>
          <w:fldChar w:fldCharType="separate"/>
        </w:r>
        <w:r>
          <w:rPr>
            <w:b w:val="0"/>
            <w:webHidden/>
          </w:rPr>
          <w:t>41</w:t>
        </w:r>
        <w:r w:rsidRPr="007F5E52">
          <w:rPr>
            <w:b w:val="0"/>
            <w:webHidden/>
          </w:rPr>
          <w:fldChar w:fldCharType="end"/>
        </w:r>
      </w:hyperlink>
    </w:p>
    <w:p w14:paraId="4D9050AE" w14:textId="000170C7" w:rsidR="007F5E52" w:rsidRPr="007F5E52" w:rsidRDefault="007F5E52">
      <w:pPr>
        <w:pStyle w:val="31"/>
        <w:rPr>
          <w:rFonts w:eastAsiaTheme="minorEastAsia"/>
          <w:b w:val="0"/>
          <w:bCs w:val="0"/>
          <w:iCs w:val="0"/>
          <w:lang w:eastAsia="ru-RU"/>
        </w:rPr>
      </w:pPr>
      <w:hyperlink w:anchor="_Toc139361975" w:history="1">
        <w:r w:rsidRPr="007F5E52">
          <w:rPr>
            <w:rStyle w:val="aa"/>
            <w:b w:val="0"/>
          </w:rPr>
          <w:t>3.3.8. Прочие исследования</w:t>
        </w:r>
        <w:r w:rsidRPr="007F5E52">
          <w:rPr>
            <w:b w:val="0"/>
            <w:webHidden/>
          </w:rPr>
          <w:tab/>
        </w:r>
        <w:r w:rsidRPr="007F5E52">
          <w:rPr>
            <w:b w:val="0"/>
            <w:webHidden/>
          </w:rPr>
          <w:fldChar w:fldCharType="begin"/>
        </w:r>
        <w:r w:rsidRPr="007F5E52">
          <w:rPr>
            <w:b w:val="0"/>
            <w:webHidden/>
          </w:rPr>
          <w:instrText xml:space="preserve"> PAGEREF _Toc139361975 \h </w:instrText>
        </w:r>
        <w:r w:rsidRPr="007F5E52">
          <w:rPr>
            <w:b w:val="0"/>
            <w:webHidden/>
          </w:rPr>
        </w:r>
        <w:r w:rsidRPr="007F5E52">
          <w:rPr>
            <w:b w:val="0"/>
            <w:webHidden/>
          </w:rPr>
          <w:fldChar w:fldCharType="separate"/>
        </w:r>
        <w:r>
          <w:rPr>
            <w:b w:val="0"/>
            <w:webHidden/>
          </w:rPr>
          <w:t>41</w:t>
        </w:r>
        <w:r w:rsidRPr="007F5E52">
          <w:rPr>
            <w:b w:val="0"/>
            <w:webHidden/>
          </w:rPr>
          <w:fldChar w:fldCharType="end"/>
        </w:r>
      </w:hyperlink>
    </w:p>
    <w:p w14:paraId="34740990" w14:textId="68F52634" w:rsidR="007F5E52" w:rsidRPr="007F5E52" w:rsidRDefault="007F5E52">
      <w:pPr>
        <w:pStyle w:val="41"/>
        <w:tabs>
          <w:tab w:val="right" w:leader="dot" w:pos="9346"/>
        </w:tabs>
        <w:rPr>
          <w:rFonts w:eastAsiaTheme="minorEastAsia"/>
          <w:noProof/>
          <w:lang w:eastAsia="ru-RU"/>
        </w:rPr>
      </w:pPr>
      <w:hyperlink w:anchor="_Toc139361976" w:history="1">
        <w:r w:rsidRPr="007F5E52">
          <w:rPr>
            <w:rStyle w:val="aa"/>
            <w:noProof/>
          </w:rPr>
          <w:t>3.3.8.1. Фототоксичность</w:t>
        </w:r>
        <w:r w:rsidRPr="007F5E52">
          <w:rPr>
            <w:noProof/>
            <w:webHidden/>
          </w:rPr>
          <w:tab/>
        </w:r>
        <w:r w:rsidRPr="007F5E52">
          <w:rPr>
            <w:noProof/>
            <w:webHidden/>
          </w:rPr>
          <w:fldChar w:fldCharType="begin"/>
        </w:r>
        <w:r w:rsidRPr="007F5E52">
          <w:rPr>
            <w:noProof/>
            <w:webHidden/>
          </w:rPr>
          <w:instrText xml:space="preserve"> PAGEREF _Toc139361976 \h </w:instrText>
        </w:r>
        <w:r w:rsidRPr="007F5E52">
          <w:rPr>
            <w:noProof/>
            <w:webHidden/>
          </w:rPr>
        </w:r>
        <w:r w:rsidRPr="007F5E52">
          <w:rPr>
            <w:noProof/>
            <w:webHidden/>
          </w:rPr>
          <w:fldChar w:fldCharType="separate"/>
        </w:r>
        <w:r>
          <w:rPr>
            <w:noProof/>
            <w:webHidden/>
          </w:rPr>
          <w:t>41</w:t>
        </w:r>
        <w:r w:rsidRPr="007F5E52">
          <w:rPr>
            <w:noProof/>
            <w:webHidden/>
          </w:rPr>
          <w:fldChar w:fldCharType="end"/>
        </w:r>
      </w:hyperlink>
    </w:p>
    <w:p w14:paraId="629FB7CC" w14:textId="470122A0" w:rsidR="007F5E52" w:rsidRPr="007F5E52" w:rsidRDefault="007F5E52">
      <w:pPr>
        <w:pStyle w:val="41"/>
        <w:tabs>
          <w:tab w:val="right" w:leader="dot" w:pos="9346"/>
        </w:tabs>
        <w:rPr>
          <w:rFonts w:eastAsiaTheme="minorEastAsia"/>
          <w:noProof/>
          <w:lang w:eastAsia="ru-RU"/>
        </w:rPr>
      </w:pPr>
      <w:hyperlink w:anchor="_Toc139361977" w:history="1">
        <w:r w:rsidRPr="007F5E52">
          <w:rPr>
            <w:rStyle w:val="aa"/>
            <w:noProof/>
          </w:rPr>
          <w:t>3.3.8.2. Иммунотоксичность</w:t>
        </w:r>
        <w:r w:rsidRPr="007F5E52">
          <w:rPr>
            <w:noProof/>
            <w:webHidden/>
          </w:rPr>
          <w:tab/>
        </w:r>
        <w:r w:rsidRPr="007F5E52">
          <w:rPr>
            <w:noProof/>
            <w:webHidden/>
          </w:rPr>
          <w:fldChar w:fldCharType="begin"/>
        </w:r>
        <w:r w:rsidRPr="007F5E52">
          <w:rPr>
            <w:noProof/>
            <w:webHidden/>
          </w:rPr>
          <w:instrText xml:space="preserve"> PAGEREF _Toc139361977 \h </w:instrText>
        </w:r>
        <w:r w:rsidRPr="007F5E52">
          <w:rPr>
            <w:noProof/>
            <w:webHidden/>
          </w:rPr>
        </w:r>
        <w:r w:rsidRPr="007F5E52">
          <w:rPr>
            <w:noProof/>
            <w:webHidden/>
          </w:rPr>
          <w:fldChar w:fldCharType="separate"/>
        </w:r>
        <w:r>
          <w:rPr>
            <w:noProof/>
            <w:webHidden/>
          </w:rPr>
          <w:t>41</w:t>
        </w:r>
        <w:r w:rsidRPr="007F5E52">
          <w:rPr>
            <w:noProof/>
            <w:webHidden/>
          </w:rPr>
          <w:fldChar w:fldCharType="end"/>
        </w:r>
      </w:hyperlink>
    </w:p>
    <w:p w14:paraId="245AE8D3" w14:textId="610223FF" w:rsidR="007F5E52" w:rsidRPr="007F5E52" w:rsidRDefault="007F5E52">
      <w:pPr>
        <w:pStyle w:val="41"/>
        <w:tabs>
          <w:tab w:val="right" w:leader="dot" w:pos="9346"/>
        </w:tabs>
        <w:rPr>
          <w:rFonts w:eastAsiaTheme="minorEastAsia"/>
          <w:noProof/>
          <w:lang w:eastAsia="ru-RU"/>
        </w:rPr>
      </w:pPr>
      <w:hyperlink w:anchor="_Toc139361978" w:history="1">
        <w:r w:rsidRPr="007F5E52">
          <w:rPr>
            <w:rStyle w:val="aa"/>
            <w:noProof/>
          </w:rPr>
          <w:t>3.3.8.3. Псевдоаллергические реакции</w:t>
        </w:r>
        <w:r w:rsidRPr="007F5E52">
          <w:rPr>
            <w:noProof/>
            <w:webHidden/>
          </w:rPr>
          <w:tab/>
        </w:r>
        <w:r w:rsidRPr="007F5E52">
          <w:rPr>
            <w:noProof/>
            <w:webHidden/>
          </w:rPr>
          <w:fldChar w:fldCharType="begin"/>
        </w:r>
        <w:r w:rsidRPr="007F5E52">
          <w:rPr>
            <w:noProof/>
            <w:webHidden/>
          </w:rPr>
          <w:instrText xml:space="preserve"> PAGEREF _Toc139361978 \h </w:instrText>
        </w:r>
        <w:r w:rsidRPr="007F5E52">
          <w:rPr>
            <w:noProof/>
            <w:webHidden/>
          </w:rPr>
        </w:r>
        <w:r w:rsidRPr="007F5E52">
          <w:rPr>
            <w:noProof/>
            <w:webHidden/>
          </w:rPr>
          <w:fldChar w:fldCharType="separate"/>
        </w:r>
        <w:r>
          <w:rPr>
            <w:noProof/>
            <w:webHidden/>
          </w:rPr>
          <w:t>41</w:t>
        </w:r>
        <w:r w:rsidRPr="007F5E52">
          <w:rPr>
            <w:noProof/>
            <w:webHidden/>
          </w:rPr>
          <w:fldChar w:fldCharType="end"/>
        </w:r>
      </w:hyperlink>
    </w:p>
    <w:p w14:paraId="4EA2A6B7" w14:textId="71E5C78F" w:rsidR="007F5E52" w:rsidRPr="007F5E52" w:rsidRDefault="007F5E52">
      <w:pPr>
        <w:pStyle w:val="41"/>
        <w:tabs>
          <w:tab w:val="right" w:leader="dot" w:pos="9346"/>
        </w:tabs>
        <w:rPr>
          <w:rFonts w:eastAsiaTheme="minorEastAsia"/>
          <w:noProof/>
          <w:lang w:eastAsia="ru-RU"/>
        </w:rPr>
      </w:pPr>
      <w:hyperlink w:anchor="_Toc139361979" w:history="1">
        <w:r w:rsidRPr="007F5E52">
          <w:rPr>
            <w:rStyle w:val="aa"/>
            <w:noProof/>
          </w:rPr>
          <w:t>3.3.8.4. Токсичность метаболитов</w:t>
        </w:r>
        <w:r w:rsidRPr="007F5E52">
          <w:rPr>
            <w:noProof/>
            <w:webHidden/>
          </w:rPr>
          <w:tab/>
        </w:r>
        <w:r w:rsidRPr="007F5E52">
          <w:rPr>
            <w:noProof/>
            <w:webHidden/>
          </w:rPr>
          <w:fldChar w:fldCharType="begin"/>
        </w:r>
        <w:r w:rsidRPr="007F5E52">
          <w:rPr>
            <w:noProof/>
            <w:webHidden/>
          </w:rPr>
          <w:instrText xml:space="preserve"> PAGEREF _Toc139361979 \h </w:instrText>
        </w:r>
        <w:r w:rsidRPr="007F5E52">
          <w:rPr>
            <w:noProof/>
            <w:webHidden/>
          </w:rPr>
        </w:r>
        <w:r w:rsidRPr="007F5E52">
          <w:rPr>
            <w:noProof/>
            <w:webHidden/>
          </w:rPr>
          <w:fldChar w:fldCharType="separate"/>
        </w:r>
        <w:r>
          <w:rPr>
            <w:noProof/>
            <w:webHidden/>
          </w:rPr>
          <w:t>42</w:t>
        </w:r>
        <w:r w:rsidRPr="007F5E52">
          <w:rPr>
            <w:noProof/>
            <w:webHidden/>
          </w:rPr>
          <w:fldChar w:fldCharType="end"/>
        </w:r>
      </w:hyperlink>
    </w:p>
    <w:p w14:paraId="50E29FEF" w14:textId="1D06414D" w:rsidR="007F5E52" w:rsidRPr="007F5E52" w:rsidRDefault="007F5E52">
      <w:pPr>
        <w:pStyle w:val="41"/>
        <w:tabs>
          <w:tab w:val="right" w:leader="dot" w:pos="9346"/>
        </w:tabs>
        <w:rPr>
          <w:rFonts w:eastAsiaTheme="minorEastAsia"/>
          <w:noProof/>
          <w:lang w:eastAsia="ru-RU"/>
        </w:rPr>
      </w:pPr>
      <w:hyperlink w:anchor="_Toc139361980" w:history="1">
        <w:r w:rsidRPr="007F5E52">
          <w:rPr>
            <w:rStyle w:val="aa"/>
            <w:noProof/>
          </w:rPr>
          <w:t>3.3.8.5. Токсичность примесей</w:t>
        </w:r>
        <w:r w:rsidRPr="007F5E52">
          <w:rPr>
            <w:noProof/>
            <w:webHidden/>
          </w:rPr>
          <w:tab/>
        </w:r>
        <w:r w:rsidRPr="007F5E52">
          <w:rPr>
            <w:noProof/>
            <w:webHidden/>
          </w:rPr>
          <w:fldChar w:fldCharType="begin"/>
        </w:r>
        <w:r w:rsidRPr="007F5E52">
          <w:rPr>
            <w:noProof/>
            <w:webHidden/>
          </w:rPr>
          <w:instrText xml:space="preserve"> PAGEREF _Toc139361980 \h </w:instrText>
        </w:r>
        <w:r w:rsidRPr="007F5E52">
          <w:rPr>
            <w:noProof/>
            <w:webHidden/>
          </w:rPr>
        </w:r>
        <w:r w:rsidRPr="007F5E52">
          <w:rPr>
            <w:noProof/>
            <w:webHidden/>
          </w:rPr>
          <w:fldChar w:fldCharType="separate"/>
        </w:r>
        <w:r>
          <w:rPr>
            <w:noProof/>
            <w:webHidden/>
          </w:rPr>
          <w:t>42</w:t>
        </w:r>
        <w:r w:rsidRPr="007F5E52">
          <w:rPr>
            <w:noProof/>
            <w:webHidden/>
          </w:rPr>
          <w:fldChar w:fldCharType="end"/>
        </w:r>
      </w:hyperlink>
    </w:p>
    <w:p w14:paraId="211E6B6B" w14:textId="730B5D82" w:rsidR="007F5E52" w:rsidRPr="007F5E52" w:rsidRDefault="007F5E52">
      <w:pPr>
        <w:pStyle w:val="21"/>
        <w:rPr>
          <w:rFonts w:eastAsiaTheme="minorEastAsia"/>
          <w:noProof/>
          <w:lang w:eastAsia="ru-RU"/>
        </w:rPr>
      </w:pPr>
      <w:hyperlink w:anchor="_Toc139361981" w:history="1">
        <w:r w:rsidRPr="007F5E52">
          <w:rPr>
            <w:rStyle w:val="aa"/>
            <w:noProof/>
          </w:rPr>
          <w:t>Список</w:t>
        </w:r>
        <w:r w:rsidRPr="007F5E52">
          <w:rPr>
            <w:rStyle w:val="aa"/>
            <w:noProof/>
            <w:lang w:val="en-US"/>
          </w:rPr>
          <w:t xml:space="preserve"> </w:t>
        </w:r>
        <w:r w:rsidRPr="007F5E52">
          <w:rPr>
            <w:rStyle w:val="aa"/>
            <w:noProof/>
          </w:rPr>
          <w:t>литературы</w:t>
        </w:r>
        <w:r w:rsidRPr="007F5E52">
          <w:rPr>
            <w:noProof/>
            <w:webHidden/>
          </w:rPr>
          <w:tab/>
        </w:r>
        <w:r w:rsidRPr="007F5E52">
          <w:rPr>
            <w:noProof/>
            <w:webHidden/>
          </w:rPr>
          <w:fldChar w:fldCharType="begin"/>
        </w:r>
        <w:r w:rsidRPr="007F5E52">
          <w:rPr>
            <w:noProof/>
            <w:webHidden/>
          </w:rPr>
          <w:instrText xml:space="preserve"> PAGEREF _Toc139361981 \h </w:instrText>
        </w:r>
        <w:r w:rsidRPr="007F5E52">
          <w:rPr>
            <w:noProof/>
            <w:webHidden/>
          </w:rPr>
        </w:r>
        <w:r w:rsidRPr="007F5E52">
          <w:rPr>
            <w:noProof/>
            <w:webHidden/>
          </w:rPr>
          <w:fldChar w:fldCharType="separate"/>
        </w:r>
        <w:r>
          <w:rPr>
            <w:noProof/>
            <w:webHidden/>
          </w:rPr>
          <w:t>42</w:t>
        </w:r>
        <w:r w:rsidRPr="007F5E52">
          <w:rPr>
            <w:noProof/>
            <w:webHidden/>
          </w:rPr>
          <w:fldChar w:fldCharType="end"/>
        </w:r>
      </w:hyperlink>
    </w:p>
    <w:p w14:paraId="270BA850" w14:textId="5F2C0AE3" w:rsidR="007F5E52" w:rsidRPr="007F5E52" w:rsidRDefault="007F5E52">
      <w:pPr>
        <w:pStyle w:val="14"/>
        <w:rPr>
          <w:rFonts w:eastAsiaTheme="minorEastAsia"/>
          <w:noProof/>
          <w:lang w:eastAsia="ru-RU"/>
        </w:rPr>
      </w:pPr>
      <w:hyperlink w:anchor="_Toc139361982" w:history="1">
        <w:r w:rsidRPr="007F5E52">
          <w:rPr>
            <w:rStyle w:val="aa"/>
            <w:noProof/>
          </w:rPr>
          <w:t>4. ДЕЙСТВИЕ У ЧЕЛОВЕКА</w:t>
        </w:r>
        <w:r w:rsidRPr="007F5E52">
          <w:rPr>
            <w:noProof/>
            <w:webHidden/>
          </w:rPr>
          <w:tab/>
        </w:r>
        <w:r w:rsidRPr="007F5E52">
          <w:rPr>
            <w:noProof/>
            <w:webHidden/>
          </w:rPr>
          <w:fldChar w:fldCharType="begin"/>
        </w:r>
        <w:r w:rsidRPr="007F5E52">
          <w:rPr>
            <w:noProof/>
            <w:webHidden/>
          </w:rPr>
          <w:instrText xml:space="preserve"> PAGEREF _Toc139361982 \h </w:instrText>
        </w:r>
        <w:r w:rsidRPr="007F5E52">
          <w:rPr>
            <w:noProof/>
            <w:webHidden/>
          </w:rPr>
        </w:r>
        <w:r w:rsidRPr="007F5E52">
          <w:rPr>
            <w:noProof/>
            <w:webHidden/>
          </w:rPr>
          <w:fldChar w:fldCharType="separate"/>
        </w:r>
        <w:r>
          <w:rPr>
            <w:noProof/>
            <w:webHidden/>
          </w:rPr>
          <w:t>43</w:t>
        </w:r>
        <w:r w:rsidRPr="007F5E52">
          <w:rPr>
            <w:noProof/>
            <w:webHidden/>
          </w:rPr>
          <w:fldChar w:fldCharType="end"/>
        </w:r>
      </w:hyperlink>
    </w:p>
    <w:p w14:paraId="0544C0A2" w14:textId="24819111" w:rsidR="007F5E52" w:rsidRPr="007F5E52" w:rsidRDefault="007F5E52">
      <w:pPr>
        <w:pStyle w:val="21"/>
        <w:rPr>
          <w:rFonts w:eastAsiaTheme="minorEastAsia"/>
          <w:noProof/>
          <w:lang w:eastAsia="ru-RU"/>
        </w:rPr>
      </w:pPr>
      <w:hyperlink w:anchor="_Toc139361983" w:history="1">
        <w:r w:rsidRPr="007F5E52">
          <w:rPr>
            <w:rStyle w:val="aa"/>
            <w:noProof/>
          </w:rPr>
          <w:t>Введение и резюме</w:t>
        </w:r>
        <w:r w:rsidRPr="007F5E52">
          <w:rPr>
            <w:noProof/>
            <w:webHidden/>
          </w:rPr>
          <w:tab/>
        </w:r>
        <w:r w:rsidRPr="007F5E52">
          <w:rPr>
            <w:noProof/>
            <w:webHidden/>
          </w:rPr>
          <w:fldChar w:fldCharType="begin"/>
        </w:r>
        <w:r w:rsidRPr="007F5E52">
          <w:rPr>
            <w:noProof/>
            <w:webHidden/>
          </w:rPr>
          <w:instrText xml:space="preserve"> PAGEREF _Toc139361983 \h </w:instrText>
        </w:r>
        <w:r w:rsidRPr="007F5E52">
          <w:rPr>
            <w:noProof/>
            <w:webHidden/>
          </w:rPr>
        </w:r>
        <w:r w:rsidRPr="007F5E52">
          <w:rPr>
            <w:noProof/>
            <w:webHidden/>
          </w:rPr>
          <w:fldChar w:fldCharType="separate"/>
        </w:r>
        <w:r>
          <w:rPr>
            <w:noProof/>
            <w:webHidden/>
          </w:rPr>
          <w:t>43</w:t>
        </w:r>
        <w:r w:rsidRPr="007F5E52">
          <w:rPr>
            <w:noProof/>
            <w:webHidden/>
          </w:rPr>
          <w:fldChar w:fldCharType="end"/>
        </w:r>
      </w:hyperlink>
    </w:p>
    <w:p w14:paraId="399EC9D7" w14:textId="3915B7B0" w:rsidR="007F5E52" w:rsidRPr="007F5E52" w:rsidRDefault="007F5E52">
      <w:pPr>
        <w:pStyle w:val="21"/>
        <w:rPr>
          <w:rFonts w:eastAsiaTheme="minorEastAsia"/>
          <w:noProof/>
          <w:lang w:eastAsia="ru-RU"/>
        </w:rPr>
      </w:pPr>
      <w:hyperlink w:anchor="_Toc139361984" w:history="1">
        <w:r w:rsidRPr="007F5E52">
          <w:rPr>
            <w:rStyle w:val="aa"/>
            <w:noProof/>
          </w:rPr>
          <w:t>4.1. Фармакокинетика у человека</w:t>
        </w:r>
        <w:r w:rsidRPr="007F5E52">
          <w:rPr>
            <w:noProof/>
            <w:webHidden/>
          </w:rPr>
          <w:tab/>
        </w:r>
        <w:r w:rsidRPr="007F5E52">
          <w:rPr>
            <w:noProof/>
            <w:webHidden/>
          </w:rPr>
          <w:fldChar w:fldCharType="begin"/>
        </w:r>
        <w:r w:rsidRPr="007F5E52">
          <w:rPr>
            <w:noProof/>
            <w:webHidden/>
          </w:rPr>
          <w:instrText xml:space="preserve"> PAGEREF _Toc139361984 \h </w:instrText>
        </w:r>
        <w:r w:rsidRPr="007F5E52">
          <w:rPr>
            <w:noProof/>
            <w:webHidden/>
          </w:rPr>
        </w:r>
        <w:r w:rsidRPr="007F5E52">
          <w:rPr>
            <w:noProof/>
            <w:webHidden/>
          </w:rPr>
          <w:fldChar w:fldCharType="separate"/>
        </w:r>
        <w:r>
          <w:rPr>
            <w:noProof/>
            <w:webHidden/>
          </w:rPr>
          <w:t>45</w:t>
        </w:r>
        <w:r w:rsidRPr="007F5E52">
          <w:rPr>
            <w:noProof/>
            <w:webHidden/>
          </w:rPr>
          <w:fldChar w:fldCharType="end"/>
        </w:r>
      </w:hyperlink>
    </w:p>
    <w:p w14:paraId="1BB1FF6B" w14:textId="2BC641F6" w:rsidR="007F5E52" w:rsidRPr="007F5E52" w:rsidRDefault="007F5E52">
      <w:pPr>
        <w:pStyle w:val="31"/>
        <w:rPr>
          <w:rFonts w:eastAsiaTheme="minorEastAsia"/>
          <w:b w:val="0"/>
          <w:bCs w:val="0"/>
          <w:iCs w:val="0"/>
          <w:lang w:eastAsia="ru-RU"/>
        </w:rPr>
      </w:pPr>
      <w:hyperlink w:anchor="_Toc139361985" w:history="1">
        <w:r w:rsidRPr="007F5E52">
          <w:rPr>
            <w:rStyle w:val="aa"/>
            <w:b w:val="0"/>
          </w:rPr>
          <w:t>4.1.1. Всасывание</w:t>
        </w:r>
        <w:r w:rsidRPr="007F5E52">
          <w:rPr>
            <w:b w:val="0"/>
            <w:webHidden/>
          </w:rPr>
          <w:tab/>
        </w:r>
        <w:r w:rsidRPr="007F5E52">
          <w:rPr>
            <w:b w:val="0"/>
            <w:webHidden/>
          </w:rPr>
          <w:fldChar w:fldCharType="begin"/>
        </w:r>
        <w:r w:rsidRPr="007F5E52">
          <w:rPr>
            <w:b w:val="0"/>
            <w:webHidden/>
          </w:rPr>
          <w:instrText xml:space="preserve"> PAGEREF _Toc139361985 \h </w:instrText>
        </w:r>
        <w:r w:rsidRPr="007F5E52">
          <w:rPr>
            <w:b w:val="0"/>
            <w:webHidden/>
          </w:rPr>
        </w:r>
        <w:r w:rsidRPr="007F5E52">
          <w:rPr>
            <w:b w:val="0"/>
            <w:webHidden/>
          </w:rPr>
          <w:fldChar w:fldCharType="separate"/>
        </w:r>
        <w:r>
          <w:rPr>
            <w:b w:val="0"/>
            <w:webHidden/>
          </w:rPr>
          <w:t>45</w:t>
        </w:r>
        <w:r w:rsidRPr="007F5E52">
          <w:rPr>
            <w:b w:val="0"/>
            <w:webHidden/>
          </w:rPr>
          <w:fldChar w:fldCharType="end"/>
        </w:r>
      </w:hyperlink>
    </w:p>
    <w:p w14:paraId="16A07C32" w14:textId="168A42BC" w:rsidR="007F5E52" w:rsidRPr="007F5E52" w:rsidRDefault="007F5E52">
      <w:pPr>
        <w:pStyle w:val="31"/>
        <w:rPr>
          <w:rFonts w:eastAsiaTheme="minorEastAsia"/>
          <w:b w:val="0"/>
          <w:bCs w:val="0"/>
          <w:iCs w:val="0"/>
          <w:lang w:eastAsia="ru-RU"/>
        </w:rPr>
      </w:pPr>
      <w:hyperlink w:anchor="_Toc139361986" w:history="1">
        <w:r w:rsidRPr="007F5E52">
          <w:rPr>
            <w:rStyle w:val="aa"/>
            <w:b w:val="0"/>
          </w:rPr>
          <w:t>4.1.2. Распределение</w:t>
        </w:r>
        <w:r w:rsidRPr="007F5E52">
          <w:rPr>
            <w:b w:val="0"/>
            <w:webHidden/>
          </w:rPr>
          <w:tab/>
        </w:r>
        <w:r w:rsidRPr="007F5E52">
          <w:rPr>
            <w:b w:val="0"/>
            <w:webHidden/>
          </w:rPr>
          <w:fldChar w:fldCharType="begin"/>
        </w:r>
        <w:r w:rsidRPr="007F5E52">
          <w:rPr>
            <w:b w:val="0"/>
            <w:webHidden/>
          </w:rPr>
          <w:instrText xml:space="preserve"> PAGEREF _Toc139361986 \h </w:instrText>
        </w:r>
        <w:r w:rsidRPr="007F5E52">
          <w:rPr>
            <w:b w:val="0"/>
            <w:webHidden/>
          </w:rPr>
        </w:r>
        <w:r w:rsidRPr="007F5E52">
          <w:rPr>
            <w:b w:val="0"/>
            <w:webHidden/>
          </w:rPr>
          <w:fldChar w:fldCharType="separate"/>
        </w:r>
        <w:r>
          <w:rPr>
            <w:b w:val="0"/>
            <w:webHidden/>
          </w:rPr>
          <w:t>46</w:t>
        </w:r>
        <w:r w:rsidRPr="007F5E52">
          <w:rPr>
            <w:b w:val="0"/>
            <w:webHidden/>
          </w:rPr>
          <w:fldChar w:fldCharType="end"/>
        </w:r>
      </w:hyperlink>
    </w:p>
    <w:p w14:paraId="25C95937" w14:textId="0DE3CCEA" w:rsidR="007F5E52" w:rsidRPr="007F5E52" w:rsidRDefault="007F5E52">
      <w:pPr>
        <w:pStyle w:val="31"/>
        <w:rPr>
          <w:rFonts w:eastAsiaTheme="minorEastAsia"/>
          <w:b w:val="0"/>
          <w:bCs w:val="0"/>
          <w:iCs w:val="0"/>
          <w:lang w:eastAsia="ru-RU"/>
        </w:rPr>
      </w:pPr>
      <w:hyperlink w:anchor="_Toc139361987" w:history="1">
        <w:r w:rsidRPr="007F5E52">
          <w:rPr>
            <w:rStyle w:val="aa"/>
            <w:b w:val="0"/>
          </w:rPr>
          <w:t>4.1.3. Метаболизм</w:t>
        </w:r>
        <w:r w:rsidRPr="007F5E52">
          <w:rPr>
            <w:b w:val="0"/>
            <w:webHidden/>
          </w:rPr>
          <w:tab/>
        </w:r>
        <w:r w:rsidRPr="007F5E52">
          <w:rPr>
            <w:b w:val="0"/>
            <w:webHidden/>
          </w:rPr>
          <w:fldChar w:fldCharType="begin"/>
        </w:r>
        <w:r w:rsidRPr="007F5E52">
          <w:rPr>
            <w:b w:val="0"/>
            <w:webHidden/>
          </w:rPr>
          <w:instrText xml:space="preserve"> PAGEREF _Toc139361987 \h </w:instrText>
        </w:r>
        <w:r w:rsidRPr="007F5E52">
          <w:rPr>
            <w:b w:val="0"/>
            <w:webHidden/>
          </w:rPr>
        </w:r>
        <w:r w:rsidRPr="007F5E52">
          <w:rPr>
            <w:b w:val="0"/>
            <w:webHidden/>
          </w:rPr>
          <w:fldChar w:fldCharType="separate"/>
        </w:r>
        <w:r>
          <w:rPr>
            <w:b w:val="0"/>
            <w:webHidden/>
          </w:rPr>
          <w:t>46</w:t>
        </w:r>
        <w:r w:rsidRPr="007F5E52">
          <w:rPr>
            <w:b w:val="0"/>
            <w:webHidden/>
          </w:rPr>
          <w:fldChar w:fldCharType="end"/>
        </w:r>
      </w:hyperlink>
    </w:p>
    <w:p w14:paraId="38705EA9" w14:textId="5D89F563" w:rsidR="007F5E52" w:rsidRPr="007F5E52" w:rsidRDefault="007F5E52">
      <w:pPr>
        <w:pStyle w:val="31"/>
        <w:rPr>
          <w:rFonts w:eastAsiaTheme="minorEastAsia"/>
          <w:b w:val="0"/>
          <w:bCs w:val="0"/>
          <w:iCs w:val="0"/>
          <w:lang w:eastAsia="ru-RU"/>
        </w:rPr>
      </w:pPr>
      <w:hyperlink w:anchor="_Toc139361988" w:history="1">
        <w:r w:rsidRPr="007F5E52">
          <w:rPr>
            <w:rStyle w:val="aa"/>
            <w:b w:val="0"/>
          </w:rPr>
          <w:t>4.1.4. Выведение</w:t>
        </w:r>
        <w:r w:rsidRPr="007F5E52">
          <w:rPr>
            <w:b w:val="0"/>
            <w:webHidden/>
          </w:rPr>
          <w:tab/>
        </w:r>
        <w:r w:rsidRPr="007F5E52">
          <w:rPr>
            <w:b w:val="0"/>
            <w:webHidden/>
          </w:rPr>
          <w:fldChar w:fldCharType="begin"/>
        </w:r>
        <w:r w:rsidRPr="007F5E52">
          <w:rPr>
            <w:b w:val="0"/>
            <w:webHidden/>
          </w:rPr>
          <w:instrText xml:space="preserve"> PAGEREF _Toc139361988 \h </w:instrText>
        </w:r>
        <w:r w:rsidRPr="007F5E52">
          <w:rPr>
            <w:b w:val="0"/>
            <w:webHidden/>
          </w:rPr>
        </w:r>
        <w:r w:rsidRPr="007F5E52">
          <w:rPr>
            <w:b w:val="0"/>
            <w:webHidden/>
          </w:rPr>
          <w:fldChar w:fldCharType="separate"/>
        </w:r>
        <w:r>
          <w:rPr>
            <w:b w:val="0"/>
            <w:webHidden/>
          </w:rPr>
          <w:t>46</w:t>
        </w:r>
        <w:r w:rsidRPr="007F5E52">
          <w:rPr>
            <w:b w:val="0"/>
            <w:webHidden/>
          </w:rPr>
          <w:fldChar w:fldCharType="end"/>
        </w:r>
      </w:hyperlink>
    </w:p>
    <w:p w14:paraId="49EC3E67" w14:textId="29D07932" w:rsidR="007F5E52" w:rsidRPr="007F5E52" w:rsidRDefault="007F5E52">
      <w:pPr>
        <w:pStyle w:val="31"/>
        <w:rPr>
          <w:rFonts w:eastAsiaTheme="minorEastAsia"/>
          <w:b w:val="0"/>
          <w:bCs w:val="0"/>
          <w:iCs w:val="0"/>
          <w:lang w:eastAsia="ru-RU"/>
        </w:rPr>
      </w:pPr>
      <w:hyperlink w:anchor="_Toc139361989" w:history="1">
        <w:r w:rsidRPr="007F5E52">
          <w:rPr>
            <w:rStyle w:val="aa"/>
            <w:b w:val="0"/>
          </w:rPr>
          <w:t>4.1.5. Линейность фармакокинетики</w:t>
        </w:r>
        <w:r w:rsidRPr="007F5E52">
          <w:rPr>
            <w:b w:val="0"/>
            <w:webHidden/>
          </w:rPr>
          <w:tab/>
        </w:r>
        <w:r w:rsidRPr="007F5E52">
          <w:rPr>
            <w:b w:val="0"/>
            <w:webHidden/>
          </w:rPr>
          <w:fldChar w:fldCharType="begin"/>
        </w:r>
        <w:r w:rsidRPr="007F5E52">
          <w:rPr>
            <w:b w:val="0"/>
            <w:webHidden/>
          </w:rPr>
          <w:instrText xml:space="preserve"> PAGEREF _Toc139361989 \h </w:instrText>
        </w:r>
        <w:r w:rsidRPr="007F5E52">
          <w:rPr>
            <w:b w:val="0"/>
            <w:webHidden/>
          </w:rPr>
        </w:r>
        <w:r w:rsidRPr="007F5E52">
          <w:rPr>
            <w:b w:val="0"/>
            <w:webHidden/>
          </w:rPr>
          <w:fldChar w:fldCharType="separate"/>
        </w:r>
        <w:r>
          <w:rPr>
            <w:b w:val="0"/>
            <w:webHidden/>
          </w:rPr>
          <w:t>46</w:t>
        </w:r>
        <w:r w:rsidRPr="007F5E52">
          <w:rPr>
            <w:b w:val="0"/>
            <w:webHidden/>
          </w:rPr>
          <w:fldChar w:fldCharType="end"/>
        </w:r>
      </w:hyperlink>
    </w:p>
    <w:p w14:paraId="0722DA6D" w14:textId="77ADDD43" w:rsidR="007F5E52" w:rsidRPr="007F5E52" w:rsidRDefault="007F5E52">
      <w:pPr>
        <w:pStyle w:val="31"/>
        <w:rPr>
          <w:rFonts w:eastAsiaTheme="minorEastAsia"/>
          <w:b w:val="0"/>
          <w:bCs w:val="0"/>
          <w:iCs w:val="0"/>
          <w:lang w:eastAsia="ru-RU"/>
        </w:rPr>
      </w:pPr>
      <w:hyperlink w:anchor="_Toc139361990" w:history="1">
        <w:r w:rsidRPr="007F5E52">
          <w:rPr>
            <w:rStyle w:val="aa"/>
            <w:b w:val="0"/>
          </w:rPr>
          <w:t>4.1.6. Фармакокинетика у особых групп пациентов</w:t>
        </w:r>
        <w:r w:rsidRPr="007F5E52">
          <w:rPr>
            <w:b w:val="0"/>
            <w:webHidden/>
          </w:rPr>
          <w:tab/>
        </w:r>
        <w:r w:rsidRPr="007F5E52">
          <w:rPr>
            <w:b w:val="0"/>
            <w:webHidden/>
          </w:rPr>
          <w:fldChar w:fldCharType="begin"/>
        </w:r>
        <w:r w:rsidRPr="007F5E52">
          <w:rPr>
            <w:b w:val="0"/>
            <w:webHidden/>
          </w:rPr>
          <w:instrText xml:space="preserve"> PAGEREF _Toc139361990 \h </w:instrText>
        </w:r>
        <w:r w:rsidRPr="007F5E52">
          <w:rPr>
            <w:b w:val="0"/>
            <w:webHidden/>
          </w:rPr>
        </w:r>
        <w:r w:rsidRPr="007F5E52">
          <w:rPr>
            <w:b w:val="0"/>
            <w:webHidden/>
          </w:rPr>
          <w:fldChar w:fldCharType="separate"/>
        </w:r>
        <w:r>
          <w:rPr>
            <w:b w:val="0"/>
            <w:webHidden/>
          </w:rPr>
          <w:t>47</w:t>
        </w:r>
        <w:r w:rsidRPr="007F5E52">
          <w:rPr>
            <w:b w:val="0"/>
            <w:webHidden/>
          </w:rPr>
          <w:fldChar w:fldCharType="end"/>
        </w:r>
      </w:hyperlink>
    </w:p>
    <w:p w14:paraId="5F223561" w14:textId="13155F5A" w:rsidR="007F5E52" w:rsidRPr="007F5E52" w:rsidRDefault="007F5E52">
      <w:pPr>
        <w:pStyle w:val="41"/>
        <w:tabs>
          <w:tab w:val="right" w:leader="dot" w:pos="9346"/>
        </w:tabs>
        <w:rPr>
          <w:rFonts w:eastAsiaTheme="minorEastAsia"/>
          <w:noProof/>
          <w:lang w:eastAsia="ru-RU"/>
        </w:rPr>
      </w:pPr>
      <w:hyperlink w:anchor="_Toc139361991" w:history="1">
        <w:r w:rsidRPr="007F5E52">
          <w:rPr>
            <w:rStyle w:val="aa"/>
            <w:noProof/>
          </w:rPr>
          <w:t>4.1.6.1. Влияние возраста, массы тела, пола и расы</w:t>
        </w:r>
        <w:r w:rsidRPr="007F5E52">
          <w:rPr>
            <w:noProof/>
            <w:webHidden/>
          </w:rPr>
          <w:tab/>
        </w:r>
        <w:r w:rsidRPr="007F5E52">
          <w:rPr>
            <w:noProof/>
            <w:webHidden/>
          </w:rPr>
          <w:fldChar w:fldCharType="begin"/>
        </w:r>
        <w:r w:rsidRPr="007F5E52">
          <w:rPr>
            <w:noProof/>
            <w:webHidden/>
          </w:rPr>
          <w:instrText xml:space="preserve"> PAGEREF _Toc139361991 \h </w:instrText>
        </w:r>
        <w:r w:rsidRPr="007F5E52">
          <w:rPr>
            <w:noProof/>
            <w:webHidden/>
          </w:rPr>
        </w:r>
        <w:r w:rsidRPr="007F5E52">
          <w:rPr>
            <w:noProof/>
            <w:webHidden/>
          </w:rPr>
          <w:fldChar w:fldCharType="separate"/>
        </w:r>
        <w:r>
          <w:rPr>
            <w:noProof/>
            <w:webHidden/>
          </w:rPr>
          <w:t>47</w:t>
        </w:r>
        <w:r w:rsidRPr="007F5E52">
          <w:rPr>
            <w:noProof/>
            <w:webHidden/>
          </w:rPr>
          <w:fldChar w:fldCharType="end"/>
        </w:r>
      </w:hyperlink>
    </w:p>
    <w:p w14:paraId="3E66A367" w14:textId="7BD502D1" w:rsidR="007F5E52" w:rsidRPr="007F5E52" w:rsidRDefault="007F5E52">
      <w:pPr>
        <w:pStyle w:val="41"/>
        <w:tabs>
          <w:tab w:val="right" w:leader="dot" w:pos="9346"/>
        </w:tabs>
        <w:rPr>
          <w:rFonts w:eastAsiaTheme="minorEastAsia"/>
          <w:noProof/>
          <w:lang w:eastAsia="ru-RU"/>
        </w:rPr>
      </w:pPr>
      <w:hyperlink w:anchor="_Toc139361992" w:history="1">
        <w:r w:rsidRPr="007F5E52">
          <w:rPr>
            <w:rStyle w:val="aa"/>
            <w:noProof/>
          </w:rPr>
          <w:t>4.1.6.2. Почечная недостаточность</w:t>
        </w:r>
        <w:r w:rsidRPr="007F5E52">
          <w:rPr>
            <w:noProof/>
            <w:webHidden/>
          </w:rPr>
          <w:tab/>
        </w:r>
        <w:r w:rsidRPr="007F5E52">
          <w:rPr>
            <w:noProof/>
            <w:webHidden/>
          </w:rPr>
          <w:fldChar w:fldCharType="begin"/>
        </w:r>
        <w:r w:rsidRPr="007F5E52">
          <w:rPr>
            <w:noProof/>
            <w:webHidden/>
          </w:rPr>
          <w:instrText xml:space="preserve"> PAGEREF _Toc139361992 \h </w:instrText>
        </w:r>
        <w:r w:rsidRPr="007F5E52">
          <w:rPr>
            <w:noProof/>
            <w:webHidden/>
          </w:rPr>
        </w:r>
        <w:r w:rsidRPr="007F5E52">
          <w:rPr>
            <w:noProof/>
            <w:webHidden/>
          </w:rPr>
          <w:fldChar w:fldCharType="separate"/>
        </w:r>
        <w:r>
          <w:rPr>
            <w:noProof/>
            <w:webHidden/>
          </w:rPr>
          <w:t>47</w:t>
        </w:r>
        <w:r w:rsidRPr="007F5E52">
          <w:rPr>
            <w:noProof/>
            <w:webHidden/>
          </w:rPr>
          <w:fldChar w:fldCharType="end"/>
        </w:r>
      </w:hyperlink>
    </w:p>
    <w:p w14:paraId="0297861B" w14:textId="0627A129" w:rsidR="007F5E52" w:rsidRPr="007F5E52" w:rsidRDefault="007F5E52">
      <w:pPr>
        <w:pStyle w:val="41"/>
        <w:tabs>
          <w:tab w:val="right" w:leader="dot" w:pos="9346"/>
        </w:tabs>
        <w:rPr>
          <w:rFonts w:eastAsiaTheme="minorEastAsia"/>
          <w:noProof/>
          <w:lang w:eastAsia="ru-RU"/>
        </w:rPr>
      </w:pPr>
      <w:hyperlink w:anchor="_Toc139361993" w:history="1">
        <w:r w:rsidRPr="007F5E52">
          <w:rPr>
            <w:rStyle w:val="aa"/>
            <w:noProof/>
          </w:rPr>
          <w:t>4.1.6.3. Печеночная недостаточность</w:t>
        </w:r>
        <w:r w:rsidRPr="007F5E52">
          <w:rPr>
            <w:noProof/>
            <w:webHidden/>
          </w:rPr>
          <w:tab/>
        </w:r>
        <w:r w:rsidRPr="007F5E52">
          <w:rPr>
            <w:noProof/>
            <w:webHidden/>
          </w:rPr>
          <w:fldChar w:fldCharType="begin"/>
        </w:r>
        <w:r w:rsidRPr="007F5E52">
          <w:rPr>
            <w:noProof/>
            <w:webHidden/>
          </w:rPr>
          <w:instrText xml:space="preserve"> PAGEREF _Toc139361993 \h </w:instrText>
        </w:r>
        <w:r w:rsidRPr="007F5E52">
          <w:rPr>
            <w:noProof/>
            <w:webHidden/>
          </w:rPr>
        </w:r>
        <w:r w:rsidRPr="007F5E52">
          <w:rPr>
            <w:noProof/>
            <w:webHidden/>
          </w:rPr>
          <w:fldChar w:fldCharType="separate"/>
        </w:r>
        <w:r>
          <w:rPr>
            <w:noProof/>
            <w:webHidden/>
          </w:rPr>
          <w:t>47</w:t>
        </w:r>
        <w:r w:rsidRPr="007F5E52">
          <w:rPr>
            <w:noProof/>
            <w:webHidden/>
          </w:rPr>
          <w:fldChar w:fldCharType="end"/>
        </w:r>
      </w:hyperlink>
    </w:p>
    <w:p w14:paraId="0A006B91" w14:textId="71E71BBA" w:rsidR="007F5E52" w:rsidRPr="007F5E52" w:rsidRDefault="007F5E52">
      <w:pPr>
        <w:pStyle w:val="41"/>
        <w:tabs>
          <w:tab w:val="right" w:leader="dot" w:pos="9346"/>
        </w:tabs>
        <w:rPr>
          <w:rFonts w:eastAsiaTheme="minorEastAsia"/>
          <w:noProof/>
          <w:lang w:eastAsia="ru-RU"/>
        </w:rPr>
      </w:pPr>
      <w:hyperlink w:anchor="_Toc139361994" w:history="1">
        <w:r w:rsidRPr="007F5E52">
          <w:rPr>
            <w:rStyle w:val="aa"/>
            <w:noProof/>
          </w:rPr>
          <w:t>4.1.6.4. Сахарный диабет 2 типа</w:t>
        </w:r>
        <w:r w:rsidRPr="007F5E52">
          <w:rPr>
            <w:noProof/>
            <w:webHidden/>
          </w:rPr>
          <w:tab/>
        </w:r>
        <w:r w:rsidRPr="007F5E52">
          <w:rPr>
            <w:noProof/>
            <w:webHidden/>
          </w:rPr>
          <w:fldChar w:fldCharType="begin"/>
        </w:r>
        <w:r w:rsidRPr="007F5E52">
          <w:rPr>
            <w:noProof/>
            <w:webHidden/>
          </w:rPr>
          <w:instrText xml:space="preserve"> PAGEREF _Toc139361994 \h </w:instrText>
        </w:r>
        <w:r w:rsidRPr="007F5E52">
          <w:rPr>
            <w:noProof/>
            <w:webHidden/>
          </w:rPr>
        </w:r>
        <w:r w:rsidRPr="007F5E52">
          <w:rPr>
            <w:noProof/>
            <w:webHidden/>
          </w:rPr>
          <w:fldChar w:fldCharType="separate"/>
        </w:r>
        <w:r>
          <w:rPr>
            <w:noProof/>
            <w:webHidden/>
          </w:rPr>
          <w:t>48</w:t>
        </w:r>
        <w:r w:rsidRPr="007F5E52">
          <w:rPr>
            <w:noProof/>
            <w:webHidden/>
          </w:rPr>
          <w:fldChar w:fldCharType="end"/>
        </w:r>
      </w:hyperlink>
    </w:p>
    <w:p w14:paraId="4D2B3E2B" w14:textId="3919BACA" w:rsidR="007F5E52" w:rsidRPr="007F5E52" w:rsidRDefault="007F5E52">
      <w:pPr>
        <w:pStyle w:val="41"/>
        <w:tabs>
          <w:tab w:val="right" w:leader="dot" w:pos="9346"/>
        </w:tabs>
        <w:rPr>
          <w:rFonts w:eastAsiaTheme="minorEastAsia"/>
          <w:noProof/>
          <w:lang w:eastAsia="ru-RU"/>
        </w:rPr>
      </w:pPr>
      <w:hyperlink w:anchor="_Toc139361995" w:history="1">
        <w:r w:rsidRPr="007F5E52">
          <w:rPr>
            <w:rStyle w:val="aa"/>
            <w:noProof/>
          </w:rPr>
          <w:t>4.1.6.5. Влияние возраста</w:t>
        </w:r>
        <w:r w:rsidRPr="007F5E52">
          <w:rPr>
            <w:noProof/>
            <w:webHidden/>
          </w:rPr>
          <w:tab/>
        </w:r>
        <w:r w:rsidRPr="007F5E52">
          <w:rPr>
            <w:noProof/>
            <w:webHidden/>
          </w:rPr>
          <w:fldChar w:fldCharType="begin"/>
        </w:r>
        <w:r w:rsidRPr="007F5E52">
          <w:rPr>
            <w:noProof/>
            <w:webHidden/>
          </w:rPr>
          <w:instrText xml:space="preserve"> PAGEREF _Toc139361995 \h </w:instrText>
        </w:r>
        <w:r w:rsidRPr="007F5E52">
          <w:rPr>
            <w:noProof/>
            <w:webHidden/>
          </w:rPr>
        </w:r>
        <w:r w:rsidRPr="007F5E52">
          <w:rPr>
            <w:noProof/>
            <w:webHidden/>
          </w:rPr>
          <w:fldChar w:fldCharType="separate"/>
        </w:r>
        <w:r>
          <w:rPr>
            <w:noProof/>
            <w:webHidden/>
          </w:rPr>
          <w:t>48</w:t>
        </w:r>
        <w:r w:rsidRPr="007F5E52">
          <w:rPr>
            <w:noProof/>
            <w:webHidden/>
          </w:rPr>
          <w:fldChar w:fldCharType="end"/>
        </w:r>
      </w:hyperlink>
    </w:p>
    <w:p w14:paraId="0EFCD3B4" w14:textId="77356807" w:rsidR="007F5E52" w:rsidRPr="007F5E52" w:rsidRDefault="007F5E52">
      <w:pPr>
        <w:pStyle w:val="21"/>
        <w:rPr>
          <w:rFonts w:eastAsiaTheme="minorEastAsia"/>
          <w:noProof/>
          <w:lang w:eastAsia="ru-RU"/>
        </w:rPr>
      </w:pPr>
      <w:hyperlink w:anchor="_Toc139361996" w:history="1">
        <w:r w:rsidRPr="007F5E52">
          <w:rPr>
            <w:rStyle w:val="aa"/>
            <w:noProof/>
          </w:rPr>
          <w:t>4.2. Фармакодинамика у человека</w:t>
        </w:r>
        <w:r w:rsidRPr="007F5E52">
          <w:rPr>
            <w:noProof/>
            <w:webHidden/>
          </w:rPr>
          <w:tab/>
        </w:r>
        <w:r w:rsidRPr="007F5E52">
          <w:rPr>
            <w:noProof/>
            <w:webHidden/>
          </w:rPr>
          <w:fldChar w:fldCharType="begin"/>
        </w:r>
        <w:r w:rsidRPr="007F5E52">
          <w:rPr>
            <w:noProof/>
            <w:webHidden/>
          </w:rPr>
          <w:instrText xml:space="preserve"> PAGEREF _Toc139361996 \h </w:instrText>
        </w:r>
        <w:r w:rsidRPr="007F5E52">
          <w:rPr>
            <w:noProof/>
            <w:webHidden/>
          </w:rPr>
        </w:r>
        <w:r w:rsidRPr="007F5E52">
          <w:rPr>
            <w:noProof/>
            <w:webHidden/>
          </w:rPr>
          <w:fldChar w:fldCharType="separate"/>
        </w:r>
        <w:r>
          <w:rPr>
            <w:noProof/>
            <w:webHidden/>
          </w:rPr>
          <w:t>49</w:t>
        </w:r>
        <w:r w:rsidRPr="007F5E52">
          <w:rPr>
            <w:noProof/>
            <w:webHidden/>
          </w:rPr>
          <w:fldChar w:fldCharType="end"/>
        </w:r>
      </w:hyperlink>
    </w:p>
    <w:p w14:paraId="14524DA6" w14:textId="2094F9A9" w:rsidR="007F5E52" w:rsidRPr="007F5E52" w:rsidRDefault="007F5E52">
      <w:pPr>
        <w:pStyle w:val="31"/>
        <w:rPr>
          <w:rFonts w:eastAsiaTheme="minorEastAsia"/>
          <w:b w:val="0"/>
          <w:bCs w:val="0"/>
          <w:iCs w:val="0"/>
          <w:lang w:eastAsia="ru-RU"/>
        </w:rPr>
      </w:pPr>
      <w:hyperlink w:anchor="_Toc139361997" w:history="1">
        <w:r w:rsidRPr="007F5E52">
          <w:rPr>
            <w:rStyle w:val="aa"/>
            <w:b w:val="0"/>
          </w:rPr>
          <w:t>4.2.1. Фармакодинамика и механизм действия</w:t>
        </w:r>
        <w:r w:rsidRPr="007F5E52">
          <w:rPr>
            <w:b w:val="0"/>
            <w:webHidden/>
          </w:rPr>
          <w:tab/>
        </w:r>
        <w:r w:rsidRPr="007F5E52">
          <w:rPr>
            <w:b w:val="0"/>
            <w:webHidden/>
          </w:rPr>
          <w:fldChar w:fldCharType="begin"/>
        </w:r>
        <w:r w:rsidRPr="007F5E52">
          <w:rPr>
            <w:b w:val="0"/>
            <w:webHidden/>
          </w:rPr>
          <w:instrText xml:space="preserve"> PAGEREF _Toc139361997 \h </w:instrText>
        </w:r>
        <w:r w:rsidRPr="007F5E52">
          <w:rPr>
            <w:b w:val="0"/>
            <w:webHidden/>
          </w:rPr>
        </w:r>
        <w:r w:rsidRPr="007F5E52">
          <w:rPr>
            <w:b w:val="0"/>
            <w:webHidden/>
          </w:rPr>
          <w:fldChar w:fldCharType="separate"/>
        </w:r>
        <w:r>
          <w:rPr>
            <w:b w:val="0"/>
            <w:webHidden/>
          </w:rPr>
          <w:t>49</w:t>
        </w:r>
        <w:r w:rsidRPr="007F5E52">
          <w:rPr>
            <w:b w:val="0"/>
            <w:webHidden/>
          </w:rPr>
          <w:fldChar w:fldCharType="end"/>
        </w:r>
      </w:hyperlink>
    </w:p>
    <w:p w14:paraId="3479A80E" w14:textId="76EAF1F2" w:rsidR="007F5E52" w:rsidRPr="007F5E52" w:rsidRDefault="007F5E52">
      <w:pPr>
        <w:pStyle w:val="31"/>
        <w:rPr>
          <w:rFonts w:eastAsiaTheme="minorEastAsia"/>
          <w:b w:val="0"/>
          <w:bCs w:val="0"/>
          <w:iCs w:val="0"/>
          <w:lang w:eastAsia="ru-RU"/>
        </w:rPr>
      </w:pPr>
      <w:hyperlink w:anchor="_Toc139361998" w:history="1">
        <w:r w:rsidRPr="007F5E52">
          <w:rPr>
            <w:rStyle w:val="aa"/>
            <w:b w:val="0"/>
          </w:rPr>
          <w:t>4.2.3. Фармакодинамические лекарственные взаимодействия</w:t>
        </w:r>
        <w:r w:rsidRPr="007F5E52">
          <w:rPr>
            <w:b w:val="0"/>
            <w:webHidden/>
          </w:rPr>
          <w:tab/>
        </w:r>
        <w:r w:rsidRPr="007F5E52">
          <w:rPr>
            <w:b w:val="0"/>
            <w:webHidden/>
          </w:rPr>
          <w:fldChar w:fldCharType="begin"/>
        </w:r>
        <w:r w:rsidRPr="007F5E52">
          <w:rPr>
            <w:b w:val="0"/>
            <w:webHidden/>
          </w:rPr>
          <w:instrText xml:space="preserve"> PAGEREF _Toc139361998 \h </w:instrText>
        </w:r>
        <w:r w:rsidRPr="007F5E52">
          <w:rPr>
            <w:b w:val="0"/>
            <w:webHidden/>
          </w:rPr>
        </w:r>
        <w:r w:rsidRPr="007F5E52">
          <w:rPr>
            <w:b w:val="0"/>
            <w:webHidden/>
          </w:rPr>
          <w:fldChar w:fldCharType="separate"/>
        </w:r>
        <w:r>
          <w:rPr>
            <w:b w:val="0"/>
            <w:webHidden/>
          </w:rPr>
          <w:t>50</w:t>
        </w:r>
        <w:r w:rsidRPr="007F5E52">
          <w:rPr>
            <w:b w:val="0"/>
            <w:webHidden/>
          </w:rPr>
          <w:fldChar w:fldCharType="end"/>
        </w:r>
      </w:hyperlink>
    </w:p>
    <w:p w14:paraId="3A30F741" w14:textId="6B37374E" w:rsidR="007F5E52" w:rsidRPr="007F5E52" w:rsidRDefault="007F5E52">
      <w:pPr>
        <w:pStyle w:val="21"/>
        <w:rPr>
          <w:rFonts w:eastAsiaTheme="minorEastAsia"/>
          <w:noProof/>
          <w:lang w:eastAsia="ru-RU"/>
        </w:rPr>
      </w:pPr>
      <w:hyperlink w:anchor="_Toc139361999" w:history="1">
        <w:r w:rsidRPr="007F5E52">
          <w:rPr>
            <w:rStyle w:val="aa"/>
            <w:noProof/>
          </w:rPr>
          <w:t>4.3. Безопасность и эффективность</w:t>
        </w:r>
        <w:r w:rsidRPr="007F5E52">
          <w:rPr>
            <w:noProof/>
            <w:webHidden/>
          </w:rPr>
          <w:tab/>
        </w:r>
        <w:r w:rsidRPr="007F5E52">
          <w:rPr>
            <w:noProof/>
            <w:webHidden/>
          </w:rPr>
          <w:fldChar w:fldCharType="begin"/>
        </w:r>
        <w:r w:rsidRPr="007F5E52">
          <w:rPr>
            <w:noProof/>
            <w:webHidden/>
          </w:rPr>
          <w:instrText xml:space="preserve"> PAGEREF _Toc139361999 \h </w:instrText>
        </w:r>
        <w:r w:rsidRPr="007F5E52">
          <w:rPr>
            <w:noProof/>
            <w:webHidden/>
          </w:rPr>
        </w:r>
        <w:r w:rsidRPr="007F5E52">
          <w:rPr>
            <w:noProof/>
            <w:webHidden/>
          </w:rPr>
          <w:fldChar w:fldCharType="separate"/>
        </w:r>
        <w:r>
          <w:rPr>
            <w:noProof/>
            <w:webHidden/>
          </w:rPr>
          <w:t>50</w:t>
        </w:r>
        <w:r w:rsidRPr="007F5E52">
          <w:rPr>
            <w:noProof/>
            <w:webHidden/>
          </w:rPr>
          <w:fldChar w:fldCharType="end"/>
        </w:r>
      </w:hyperlink>
    </w:p>
    <w:p w14:paraId="038A4E1C" w14:textId="148868FD" w:rsidR="007F5E52" w:rsidRPr="007F5E52" w:rsidRDefault="007F5E52">
      <w:pPr>
        <w:pStyle w:val="31"/>
        <w:rPr>
          <w:rFonts w:eastAsiaTheme="minorEastAsia"/>
          <w:b w:val="0"/>
          <w:bCs w:val="0"/>
          <w:iCs w:val="0"/>
          <w:lang w:eastAsia="ru-RU"/>
        </w:rPr>
      </w:pPr>
      <w:hyperlink w:anchor="_Toc139362000" w:history="1">
        <w:r w:rsidRPr="007F5E52">
          <w:rPr>
            <w:rStyle w:val="aa"/>
            <w:b w:val="0"/>
          </w:rPr>
          <w:t>4.3.1. Клиническая эффективность</w:t>
        </w:r>
        <w:r w:rsidRPr="007F5E52">
          <w:rPr>
            <w:b w:val="0"/>
            <w:webHidden/>
          </w:rPr>
          <w:tab/>
        </w:r>
        <w:r w:rsidRPr="007F5E52">
          <w:rPr>
            <w:b w:val="0"/>
            <w:webHidden/>
          </w:rPr>
          <w:fldChar w:fldCharType="begin"/>
        </w:r>
        <w:r w:rsidRPr="007F5E52">
          <w:rPr>
            <w:b w:val="0"/>
            <w:webHidden/>
          </w:rPr>
          <w:instrText xml:space="preserve"> PAGEREF _Toc139362000 \h </w:instrText>
        </w:r>
        <w:r w:rsidRPr="007F5E52">
          <w:rPr>
            <w:b w:val="0"/>
            <w:webHidden/>
          </w:rPr>
        </w:r>
        <w:r w:rsidRPr="007F5E52">
          <w:rPr>
            <w:b w:val="0"/>
            <w:webHidden/>
          </w:rPr>
          <w:fldChar w:fldCharType="separate"/>
        </w:r>
        <w:r>
          <w:rPr>
            <w:b w:val="0"/>
            <w:webHidden/>
          </w:rPr>
          <w:t>50</w:t>
        </w:r>
        <w:r w:rsidRPr="007F5E52">
          <w:rPr>
            <w:b w:val="0"/>
            <w:webHidden/>
          </w:rPr>
          <w:fldChar w:fldCharType="end"/>
        </w:r>
      </w:hyperlink>
    </w:p>
    <w:p w14:paraId="6BE34550" w14:textId="6D32672D" w:rsidR="007F5E52" w:rsidRPr="007F5E52" w:rsidRDefault="007F5E52">
      <w:pPr>
        <w:pStyle w:val="41"/>
        <w:tabs>
          <w:tab w:val="right" w:leader="dot" w:pos="9346"/>
        </w:tabs>
        <w:rPr>
          <w:rFonts w:eastAsiaTheme="minorEastAsia"/>
          <w:noProof/>
          <w:lang w:eastAsia="ru-RU"/>
        </w:rPr>
      </w:pPr>
      <w:hyperlink w:anchor="_Toc139362001" w:history="1">
        <w:r w:rsidRPr="007F5E52">
          <w:rPr>
            <w:rStyle w:val="aa"/>
            <w:noProof/>
          </w:rPr>
          <w:t>4.3.1.1. Линаглиптин в качестве монотерапии у пациентов, которым противопоказан метформин</w:t>
        </w:r>
        <w:r w:rsidRPr="007F5E52">
          <w:rPr>
            <w:noProof/>
            <w:webHidden/>
          </w:rPr>
          <w:tab/>
        </w:r>
        <w:r w:rsidRPr="007F5E52">
          <w:rPr>
            <w:noProof/>
            <w:webHidden/>
          </w:rPr>
          <w:fldChar w:fldCharType="begin"/>
        </w:r>
        <w:r w:rsidRPr="007F5E52">
          <w:rPr>
            <w:noProof/>
            <w:webHidden/>
          </w:rPr>
          <w:instrText xml:space="preserve"> PAGEREF _Toc139362001 \h </w:instrText>
        </w:r>
        <w:r w:rsidRPr="007F5E52">
          <w:rPr>
            <w:noProof/>
            <w:webHidden/>
          </w:rPr>
        </w:r>
        <w:r w:rsidRPr="007F5E52">
          <w:rPr>
            <w:noProof/>
            <w:webHidden/>
          </w:rPr>
          <w:fldChar w:fldCharType="separate"/>
        </w:r>
        <w:r>
          <w:rPr>
            <w:noProof/>
            <w:webHidden/>
          </w:rPr>
          <w:t>51</w:t>
        </w:r>
        <w:r w:rsidRPr="007F5E52">
          <w:rPr>
            <w:noProof/>
            <w:webHidden/>
          </w:rPr>
          <w:fldChar w:fldCharType="end"/>
        </w:r>
      </w:hyperlink>
    </w:p>
    <w:p w14:paraId="08E6F04C" w14:textId="282BD9E9" w:rsidR="007F5E52" w:rsidRPr="007F5E52" w:rsidRDefault="007F5E52">
      <w:pPr>
        <w:pStyle w:val="41"/>
        <w:tabs>
          <w:tab w:val="right" w:leader="dot" w:pos="9346"/>
        </w:tabs>
        <w:rPr>
          <w:rFonts w:eastAsiaTheme="minorEastAsia"/>
          <w:noProof/>
          <w:lang w:eastAsia="ru-RU"/>
        </w:rPr>
      </w:pPr>
      <w:hyperlink w:anchor="_Toc139362002" w:history="1">
        <w:r w:rsidRPr="007F5E52">
          <w:rPr>
            <w:rStyle w:val="aa"/>
            <w:noProof/>
          </w:rPr>
          <w:t>4.3.1.2. Комбинированной терапии с другими гипогликемическими лекарственными препаратами, включая инсулин, в том случае, если при терапии этими препаратами не достигается адекватный гликемический контроль</w:t>
        </w:r>
        <w:r w:rsidRPr="007F5E52">
          <w:rPr>
            <w:noProof/>
            <w:webHidden/>
          </w:rPr>
          <w:tab/>
        </w:r>
        <w:r w:rsidRPr="007F5E52">
          <w:rPr>
            <w:noProof/>
            <w:webHidden/>
          </w:rPr>
          <w:fldChar w:fldCharType="begin"/>
        </w:r>
        <w:r w:rsidRPr="007F5E52">
          <w:rPr>
            <w:noProof/>
            <w:webHidden/>
          </w:rPr>
          <w:instrText xml:space="preserve"> PAGEREF _Toc139362002 \h </w:instrText>
        </w:r>
        <w:r w:rsidRPr="007F5E52">
          <w:rPr>
            <w:noProof/>
            <w:webHidden/>
          </w:rPr>
        </w:r>
        <w:r w:rsidRPr="007F5E52">
          <w:rPr>
            <w:noProof/>
            <w:webHidden/>
          </w:rPr>
          <w:fldChar w:fldCharType="separate"/>
        </w:r>
        <w:r>
          <w:rPr>
            <w:noProof/>
            <w:webHidden/>
          </w:rPr>
          <w:t>53</w:t>
        </w:r>
        <w:r w:rsidRPr="007F5E52">
          <w:rPr>
            <w:noProof/>
            <w:webHidden/>
          </w:rPr>
          <w:fldChar w:fldCharType="end"/>
        </w:r>
      </w:hyperlink>
    </w:p>
    <w:p w14:paraId="1E9D4C2F" w14:textId="5ED5CE06" w:rsidR="007F5E52" w:rsidRPr="007F5E52" w:rsidRDefault="007F5E52">
      <w:pPr>
        <w:pStyle w:val="41"/>
        <w:tabs>
          <w:tab w:val="right" w:leader="dot" w:pos="9346"/>
        </w:tabs>
        <w:rPr>
          <w:rFonts w:eastAsiaTheme="minorEastAsia"/>
          <w:noProof/>
          <w:lang w:eastAsia="ru-RU"/>
        </w:rPr>
      </w:pPr>
      <w:hyperlink w:anchor="_Toc139362003" w:history="1">
        <w:r w:rsidRPr="007F5E52">
          <w:rPr>
            <w:rStyle w:val="aa"/>
            <w:noProof/>
          </w:rPr>
          <w:t xml:space="preserve">4.3.1.2.1. </w:t>
        </w:r>
        <w:r w:rsidRPr="007F5E52">
          <w:rPr>
            <w:rStyle w:val="aa"/>
            <w:iCs/>
            <w:noProof/>
          </w:rPr>
          <w:t xml:space="preserve">Комбинация с </w:t>
        </w:r>
        <w:r w:rsidRPr="007F5E52">
          <w:rPr>
            <w:rStyle w:val="aa"/>
            <w:bCs/>
            <w:iCs/>
            <w:noProof/>
          </w:rPr>
          <w:t>пиоглитазон</w:t>
        </w:r>
        <w:r w:rsidRPr="007F5E52">
          <w:rPr>
            <w:rStyle w:val="aa"/>
            <w:iCs/>
            <w:noProof/>
          </w:rPr>
          <w:t>ом</w:t>
        </w:r>
        <w:r w:rsidRPr="007F5E52">
          <w:rPr>
            <w:noProof/>
            <w:webHidden/>
          </w:rPr>
          <w:tab/>
        </w:r>
        <w:r w:rsidRPr="007F5E52">
          <w:rPr>
            <w:noProof/>
            <w:webHidden/>
          </w:rPr>
          <w:fldChar w:fldCharType="begin"/>
        </w:r>
        <w:r w:rsidRPr="007F5E52">
          <w:rPr>
            <w:noProof/>
            <w:webHidden/>
          </w:rPr>
          <w:instrText xml:space="preserve"> PAGEREF _Toc139362003 \h </w:instrText>
        </w:r>
        <w:r w:rsidRPr="007F5E52">
          <w:rPr>
            <w:noProof/>
            <w:webHidden/>
          </w:rPr>
        </w:r>
        <w:r w:rsidRPr="007F5E52">
          <w:rPr>
            <w:noProof/>
            <w:webHidden/>
          </w:rPr>
          <w:fldChar w:fldCharType="separate"/>
        </w:r>
        <w:r>
          <w:rPr>
            <w:noProof/>
            <w:webHidden/>
          </w:rPr>
          <w:t>53</w:t>
        </w:r>
        <w:r w:rsidRPr="007F5E52">
          <w:rPr>
            <w:noProof/>
            <w:webHidden/>
          </w:rPr>
          <w:fldChar w:fldCharType="end"/>
        </w:r>
      </w:hyperlink>
    </w:p>
    <w:p w14:paraId="13805FDF" w14:textId="7EF63C24" w:rsidR="007F5E52" w:rsidRPr="007F5E52" w:rsidRDefault="007F5E52">
      <w:pPr>
        <w:pStyle w:val="41"/>
        <w:tabs>
          <w:tab w:val="right" w:leader="dot" w:pos="9346"/>
        </w:tabs>
        <w:rPr>
          <w:rFonts w:eastAsiaTheme="minorEastAsia"/>
          <w:noProof/>
          <w:lang w:eastAsia="ru-RU"/>
        </w:rPr>
      </w:pPr>
      <w:hyperlink w:anchor="_Toc139362004" w:history="1">
        <w:r w:rsidRPr="007F5E52">
          <w:rPr>
            <w:rStyle w:val="aa"/>
            <w:noProof/>
          </w:rPr>
          <w:t xml:space="preserve">4.3.1.2.2. </w:t>
        </w:r>
        <w:r w:rsidRPr="007F5E52">
          <w:rPr>
            <w:rStyle w:val="aa"/>
            <w:iCs/>
            <w:noProof/>
          </w:rPr>
          <w:t>Комбинация с метформином</w:t>
        </w:r>
        <w:r w:rsidRPr="007F5E52">
          <w:rPr>
            <w:noProof/>
            <w:webHidden/>
          </w:rPr>
          <w:tab/>
        </w:r>
        <w:r w:rsidRPr="007F5E52">
          <w:rPr>
            <w:noProof/>
            <w:webHidden/>
          </w:rPr>
          <w:fldChar w:fldCharType="begin"/>
        </w:r>
        <w:r w:rsidRPr="007F5E52">
          <w:rPr>
            <w:noProof/>
            <w:webHidden/>
          </w:rPr>
          <w:instrText xml:space="preserve"> PAGEREF _Toc139362004 \h </w:instrText>
        </w:r>
        <w:r w:rsidRPr="007F5E52">
          <w:rPr>
            <w:noProof/>
            <w:webHidden/>
          </w:rPr>
        </w:r>
        <w:r w:rsidRPr="007F5E52">
          <w:rPr>
            <w:noProof/>
            <w:webHidden/>
          </w:rPr>
          <w:fldChar w:fldCharType="separate"/>
        </w:r>
        <w:r>
          <w:rPr>
            <w:noProof/>
            <w:webHidden/>
          </w:rPr>
          <w:t>54</w:t>
        </w:r>
        <w:r w:rsidRPr="007F5E52">
          <w:rPr>
            <w:noProof/>
            <w:webHidden/>
          </w:rPr>
          <w:fldChar w:fldCharType="end"/>
        </w:r>
      </w:hyperlink>
    </w:p>
    <w:p w14:paraId="3EEABBB6" w14:textId="6B5C7258" w:rsidR="007F5E52" w:rsidRPr="007F5E52" w:rsidRDefault="007F5E52">
      <w:pPr>
        <w:pStyle w:val="41"/>
        <w:tabs>
          <w:tab w:val="right" w:leader="dot" w:pos="9346"/>
        </w:tabs>
        <w:rPr>
          <w:rFonts w:eastAsiaTheme="minorEastAsia"/>
          <w:noProof/>
          <w:lang w:eastAsia="ru-RU"/>
        </w:rPr>
      </w:pPr>
      <w:hyperlink w:anchor="_Toc139362005" w:history="1">
        <w:r w:rsidRPr="007F5E52">
          <w:rPr>
            <w:rStyle w:val="aa"/>
            <w:iCs/>
            <w:noProof/>
          </w:rPr>
          <w:t>4.3.1.2.3. Комбинация с метформином и сульфонилмочевиной</w:t>
        </w:r>
        <w:r w:rsidRPr="007F5E52">
          <w:rPr>
            <w:noProof/>
            <w:webHidden/>
          </w:rPr>
          <w:tab/>
        </w:r>
        <w:r w:rsidRPr="007F5E52">
          <w:rPr>
            <w:noProof/>
            <w:webHidden/>
          </w:rPr>
          <w:fldChar w:fldCharType="begin"/>
        </w:r>
        <w:r w:rsidRPr="007F5E52">
          <w:rPr>
            <w:noProof/>
            <w:webHidden/>
          </w:rPr>
          <w:instrText xml:space="preserve"> PAGEREF _Toc139362005 \h </w:instrText>
        </w:r>
        <w:r w:rsidRPr="007F5E52">
          <w:rPr>
            <w:noProof/>
            <w:webHidden/>
          </w:rPr>
        </w:r>
        <w:r w:rsidRPr="007F5E52">
          <w:rPr>
            <w:noProof/>
            <w:webHidden/>
          </w:rPr>
          <w:fldChar w:fldCharType="separate"/>
        </w:r>
        <w:r>
          <w:rPr>
            <w:noProof/>
            <w:webHidden/>
          </w:rPr>
          <w:t>54</w:t>
        </w:r>
        <w:r w:rsidRPr="007F5E52">
          <w:rPr>
            <w:noProof/>
            <w:webHidden/>
          </w:rPr>
          <w:fldChar w:fldCharType="end"/>
        </w:r>
      </w:hyperlink>
    </w:p>
    <w:p w14:paraId="4E301CD1" w14:textId="6DE4196B" w:rsidR="007F5E52" w:rsidRPr="007F5E52" w:rsidRDefault="007F5E52">
      <w:pPr>
        <w:pStyle w:val="41"/>
        <w:tabs>
          <w:tab w:val="right" w:leader="dot" w:pos="9346"/>
        </w:tabs>
        <w:rPr>
          <w:rFonts w:eastAsiaTheme="minorEastAsia"/>
          <w:noProof/>
          <w:lang w:eastAsia="ru-RU"/>
        </w:rPr>
      </w:pPr>
      <w:hyperlink w:anchor="_Toc139362006" w:history="1">
        <w:r w:rsidRPr="007F5E52">
          <w:rPr>
            <w:rStyle w:val="aa"/>
            <w:iCs/>
            <w:noProof/>
          </w:rPr>
          <w:t>4.3.1.2.4. Ком</w:t>
        </w:r>
        <w:bookmarkStart w:id="2" w:name="_GoBack"/>
        <w:bookmarkEnd w:id="2"/>
        <w:r w:rsidRPr="007F5E52">
          <w:rPr>
            <w:rStyle w:val="aa"/>
            <w:iCs/>
            <w:noProof/>
          </w:rPr>
          <w:t>бинация с метформином и эмпаглифлозином</w:t>
        </w:r>
        <w:r w:rsidRPr="007F5E52">
          <w:rPr>
            <w:noProof/>
            <w:webHidden/>
          </w:rPr>
          <w:tab/>
        </w:r>
        <w:r w:rsidRPr="007F5E52">
          <w:rPr>
            <w:noProof/>
            <w:webHidden/>
          </w:rPr>
          <w:fldChar w:fldCharType="begin"/>
        </w:r>
        <w:r w:rsidRPr="007F5E52">
          <w:rPr>
            <w:noProof/>
            <w:webHidden/>
          </w:rPr>
          <w:instrText xml:space="preserve"> PAGEREF _Toc139362006 \h </w:instrText>
        </w:r>
        <w:r w:rsidRPr="007F5E52">
          <w:rPr>
            <w:noProof/>
            <w:webHidden/>
          </w:rPr>
        </w:r>
        <w:r w:rsidRPr="007F5E52">
          <w:rPr>
            <w:noProof/>
            <w:webHidden/>
          </w:rPr>
          <w:fldChar w:fldCharType="separate"/>
        </w:r>
        <w:r>
          <w:rPr>
            <w:noProof/>
            <w:webHidden/>
          </w:rPr>
          <w:t>55</w:t>
        </w:r>
        <w:r w:rsidRPr="007F5E52">
          <w:rPr>
            <w:noProof/>
            <w:webHidden/>
          </w:rPr>
          <w:fldChar w:fldCharType="end"/>
        </w:r>
      </w:hyperlink>
    </w:p>
    <w:p w14:paraId="26CE66C1" w14:textId="1936B3F6" w:rsidR="007F5E52" w:rsidRPr="007F5E52" w:rsidRDefault="007F5E52">
      <w:pPr>
        <w:pStyle w:val="41"/>
        <w:tabs>
          <w:tab w:val="right" w:leader="dot" w:pos="9346"/>
        </w:tabs>
        <w:rPr>
          <w:rFonts w:eastAsiaTheme="minorEastAsia"/>
          <w:noProof/>
          <w:lang w:eastAsia="ru-RU"/>
        </w:rPr>
      </w:pPr>
      <w:hyperlink w:anchor="_Toc139362007" w:history="1">
        <w:r w:rsidRPr="007F5E52">
          <w:rPr>
            <w:rStyle w:val="aa"/>
            <w:iCs/>
            <w:noProof/>
          </w:rPr>
          <w:t>4.3.1.2.5. Комбинация с базальным инсулином, метформином и/или пиоглитазоном</w:t>
        </w:r>
        <w:r w:rsidRPr="007F5E52">
          <w:rPr>
            <w:noProof/>
            <w:webHidden/>
          </w:rPr>
          <w:tab/>
        </w:r>
        <w:r w:rsidRPr="007F5E52">
          <w:rPr>
            <w:noProof/>
            <w:webHidden/>
          </w:rPr>
          <w:fldChar w:fldCharType="begin"/>
        </w:r>
        <w:r w:rsidRPr="007F5E52">
          <w:rPr>
            <w:noProof/>
            <w:webHidden/>
          </w:rPr>
          <w:instrText xml:space="preserve"> PAGEREF _Toc139362007 \h </w:instrText>
        </w:r>
        <w:r w:rsidRPr="007F5E52">
          <w:rPr>
            <w:noProof/>
            <w:webHidden/>
          </w:rPr>
        </w:r>
        <w:r w:rsidRPr="007F5E52">
          <w:rPr>
            <w:noProof/>
            <w:webHidden/>
          </w:rPr>
          <w:fldChar w:fldCharType="separate"/>
        </w:r>
        <w:r>
          <w:rPr>
            <w:noProof/>
            <w:webHidden/>
          </w:rPr>
          <w:t>56</w:t>
        </w:r>
        <w:r w:rsidRPr="007F5E52">
          <w:rPr>
            <w:noProof/>
            <w:webHidden/>
          </w:rPr>
          <w:fldChar w:fldCharType="end"/>
        </w:r>
      </w:hyperlink>
    </w:p>
    <w:p w14:paraId="5748B202" w14:textId="12DEA8B0" w:rsidR="007F5E52" w:rsidRPr="007F5E52" w:rsidRDefault="007F5E52">
      <w:pPr>
        <w:pStyle w:val="41"/>
        <w:tabs>
          <w:tab w:val="right" w:leader="dot" w:pos="9346"/>
        </w:tabs>
        <w:rPr>
          <w:rFonts w:eastAsiaTheme="minorEastAsia"/>
          <w:noProof/>
          <w:lang w:eastAsia="ru-RU"/>
        </w:rPr>
      </w:pPr>
      <w:hyperlink w:anchor="_Toc139362008" w:history="1">
        <w:r w:rsidRPr="007F5E52">
          <w:rPr>
            <w:rStyle w:val="aa"/>
            <w:iCs/>
            <w:noProof/>
          </w:rPr>
          <w:t>4.3.1.2.6. Комбинация с метформином и/или глимепиридом</w:t>
        </w:r>
        <w:r w:rsidRPr="007F5E52">
          <w:rPr>
            <w:noProof/>
            <w:webHidden/>
          </w:rPr>
          <w:tab/>
        </w:r>
        <w:r w:rsidRPr="007F5E52">
          <w:rPr>
            <w:noProof/>
            <w:webHidden/>
          </w:rPr>
          <w:fldChar w:fldCharType="begin"/>
        </w:r>
        <w:r w:rsidRPr="007F5E52">
          <w:rPr>
            <w:noProof/>
            <w:webHidden/>
          </w:rPr>
          <w:instrText xml:space="preserve"> PAGEREF _Toc139362008 \h </w:instrText>
        </w:r>
        <w:r w:rsidRPr="007F5E52">
          <w:rPr>
            <w:noProof/>
            <w:webHidden/>
          </w:rPr>
        </w:r>
        <w:r w:rsidRPr="007F5E52">
          <w:rPr>
            <w:noProof/>
            <w:webHidden/>
          </w:rPr>
          <w:fldChar w:fldCharType="separate"/>
        </w:r>
        <w:r>
          <w:rPr>
            <w:noProof/>
            <w:webHidden/>
          </w:rPr>
          <w:t>56</w:t>
        </w:r>
        <w:r w:rsidRPr="007F5E52">
          <w:rPr>
            <w:noProof/>
            <w:webHidden/>
          </w:rPr>
          <w:fldChar w:fldCharType="end"/>
        </w:r>
      </w:hyperlink>
    </w:p>
    <w:p w14:paraId="1AE1E3E6" w14:textId="4FACE6AC" w:rsidR="007F5E52" w:rsidRPr="007F5E52" w:rsidRDefault="007F5E52">
      <w:pPr>
        <w:pStyle w:val="31"/>
        <w:rPr>
          <w:rFonts w:eastAsiaTheme="minorEastAsia"/>
          <w:b w:val="0"/>
          <w:bCs w:val="0"/>
          <w:iCs w:val="0"/>
          <w:lang w:eastAsia="ru-RU"/>
        </w:rPr>
      </w:pPr>
      <w:hyperlink w:anchor="_Toc139362009" w:history="1">
        <w:r w:rsidRPr="007F5E52">
          <w:rPr>
            <w:rStyle w:val="aa"/>
            <w:b w:val="0"/>
          </w:rPr>
          <w:t>4.3.2. Клиническая безопасность</w:t>
        </w:r>
        <w:r w:rsidRPr="007F5E52">
          <w:rPr>
            <w:b w:val="0"/>
            <w:webHidden/>
          </w:rPr>
          <w:tab/>
        </w:r>
        <w:r w:rsidRPr="007F5E52">
          <w:rPr>
            <w:b w:val="0"/>
            <w:webHidden/>
          </w:rPr>
          <w:fldChar w:fldCharType="begin"/>
        </w:r>
        <w:r w:rsidRPr="007F5E52">
          <w:rPr>
            <w:b w:val="0"/>
            <w:webHidden/>
          </w:rPr>
          <w:instrText xml:space="preserve"> PAGEREF _Toc139362009 \h </w:instrText>
        </w:r>
        <w:r w:rsidRPr="007F5E52">
          <w:rPr>
            <w:b w:val="0"/>
            <w:webHidden/>
          </w:rPr>
        </w:r>
        <w:r w:rsidRPr="007F5E52">
          <w:rPr>
            <w:b w:val="0"/>
            <w:webHidden/>
          </w:rPr>
          <w:fldChar w:fldCharType="separate"/>
        </w:r>
        <w:r>
          <w:rPr>
            <w:b w:val="0"/>
            <w:webHidden/>
          </w:rPr>
          <w:t>57</w:t>
        </w:r>
        <w:r w:rsidRPr="007F5E52">
          <w:rPr>
            <w:b w:val="0"/>
            <w:webHidden/>
          </w:rPr>
          <w:fldChar w:fldCharType="end"/>
        </w:r>
      </w:hyperlink>
    </w:p>
    <w:p w14:paraId="66F0BAFB" w14:textId="01CC3634" w:rsidR="007F5E52" w:rsidRPr="007F5E52" w:rsidRDefault="007F5E52">
      <w:pPr>
        <w:pStyle w:val="31"/>
        <w:rPr>
          <w:rFonts w:eastAsiaTheme="minorEastAsia"/>
          <w:b w:val="0"/>
          <w:bCs w:val="0"/>
          <w:iCs w:val="0"/>
          <w:lang w:eastAsia="ru-RU"/>
        </w:rPr>
      </w:pPr>
      <w:hyperlink w:anchor="_Toc139362010" w:history="1">
        <w:r w:rsidRPr="007F5E52">
          <w:rPr>
            <w:rStyle w:val="aa"/>
            <w:b w:val="0"/>
          </w:rPr>
          <w:t>4.3.2.1. Группоспецифические эффекты</w:t>
        </w:r>
        <w:r w:rsidRPr="007F5E52">
          <w:rPr>
            <w:b w:val="0"/>
            <w:webHidden/>
          </w:rPr>
          <w:tab/>
        </w:r>
        <w:r w:rsidRPr="007F5E52">
          <w:rPr>
            <w:b w:val="0"/>
            <w:webHidden/>
          </w:rPr>
          <w:fldChar w:fldCharType="begin"/>
        </w:r>
        <w:r w:rsidRPr="007F5E52">
          <w:rPr>
            <w:b w:val="0"/>
            <w:webHidden/>
          </w:rPr>
          <w:instrText xml:space="preserve"> PAGEREF _Toc139362010 \h </w:instrText>
        </w:r>
        <w:r w:rsidRPr="007F5E52">
          <w:rPr>
            <w:b w:val="0"/>
            <w:webHidden/>
          </w:rPr>
        </w:r>
        <w:r w:rsidRPr="007F5E52">
          <w:rPr>
            <w:b w:val="0"/>
            <w:webHidden/>
          </w:rPr>
          <w:fldChar w:fldCharType="separate"/>
        </w:r>
        <w:r>
          <w:rPr>
            <w:b w:val="0"/>
            <w:webHidden/>
          </w:rPr>
          <w:t>57</w:t>
        </w:r>
        <w:r w:rsidRPr="007F5E52">
          <w:rPr>
            <w:b w:val="0"/>
            <w:webHidden/>
          </w:rPr>
          <w:fldChar w:fldCharType="end"/>
        </w:r>
      </w:hyperlink>
    </w:p>
    <w:p w14:paraId="3C421383" w14:textId="72BD1C19" w:rsidR="007F5E52" w:rsidRPr="007F5E52" w:rsidRDefault="007F5E52">
      <w:pPr>
        <w:pStyle w:val="41"/>
        <w:tabs>
          <w:tab w:val="right" w:leader="dot" w:pos="9346"/>
        </w:tabs>
        <w:rPr>
          <w:rFonts w:eastAsiaTheme="minorEastAsia"/>
          <w:noProof/>
          <w:lang w:eastAsia="ru-RU"/>
        </w:rPr>
      </w:pPr>
      <w:hyperlink w:anchor="_Toc139362011" w:history="1">
        <w:r w:rsidRPr="007F5E52">
          <w:rPr>
            <w:rStyle w:val="aa"/>
            <w:iCs/>
            <w:noProof/>
          </w:rPr>
          <w:t>4.3.2.2.1. Оценка долгосрочной безопасности линаглиптина у пациентов с СД 2 типа и тяжелой почечной недостаточностью</w:t>
        </w:r>
        <w:r w:rsidRPr="007F5E52">
          <w:rPr>
            <w:noProof/>
            <w:webHidden/>
          </w:rPr>
          <w:tab/>
        </w:r>
        <w:r w:rsidRPr="007F5E52">
          <w:rPr>
            <w:noProof/>
            <w:webHidden/>
          </w:rPr>
          <w:fldChar w:fldCharType="begin"/>
        </w:r>
        <w:r w:rsidRPr="007F5E52">
          <w:rPr>
            <w:noProof/>
            <w:webHidden/>
          </w:rPr>
          <w:instrText xml:space="preserve"> PAGEREF _Toc139362011 \h </w:instrText>
        </w:r>
        <w:r w:rsidRPr="007F5E52">
          <w:rPr>
            <w:noProof/>
            <w:webHidden/>
          </w:rPr>
        </w:r>
        <w:r w:rsidRPr="007F5E52">
          <w:rPr>
            <w:noProof/>
            <w:webHidden/>
          </w:rPr>
          <w:fldChar w:fldCharType="separate"/>
        </w:r>
        <w:r>
          <w:rPr>
            <w:noProof/>
            <w:webHidden/>
          </w:rPr>
          <w:t>58</w:t>
        </w:r>
        <w:r w:rsidRPr="007F5E52">
          <w:rPr>
            <w:noProof/>
            <w:webHidden/>
          </w:rPr>
          <w:fldChar w:fldCharType="end"/>
        </w:r>
      </w:hyperlink>
    </w:p>
    <w:p w14:paraId="4DF36ABF" w14:textId="0197A4C3" w:rsidR="007F5E52" w:rsidRPr="007F5E52" w:rsidRDefault="007F5E52">
      <w:pPr>
        <w:pStyle w:val="41"/>
        <w:tabs>
          <w:tab w:val="right" w:leader="dot" w:pos="9346"/>
        </w:tabs>
        <w:rPr>
          <w:rFonts w:eastAsiaTheme="minorEastAsia"/>
          <w:noProof/>
          <w:lang w:eastAsia="ru-RU"/>
        </w:rPr>
      </w:pPr>
      <w:hyperlink w:anchor="_Toc139362012" w:history="1">
        <w:r w:rsidRPr="007F5E52">
          <w:rPr>
            <w:rStyle w:val="aa"/>
            <w:iCs/>
            <w:noProof/>
          </w:rPr>
          <w:t>4.3.2.2.2. Оценка безопасности линаглиптина у</w:t>
        </w:r>
        <w:r w:rsidRPr="007F5E52">
          <w:rPr>
            <w:rStyle w:val="aa"/>
            <w:noProof/>
          </w:rPr>
          <w:t xml:space="preserve"> </w:t>
        </w:r>
        <w:r w:rsidRPr="007F5E52">
          <w:rPr>
            <w:rStyle w:val="aa"/>
            <w:iCs/>
            <w:noProof/>
          </w:rPr>
          <w:t>пожилых пациентов с СД 2</w:t>
        </w:r>
        <w:r w:rsidRPr="007F5E52">
          <w:rPr>
            <w:noProof/>
            <w:webHidden/>
          </w:rPr>
          <w:tab/>
        </w:r>
        <w:r w:rsidRPr="007F5E52">
          <w:rPr>
            <w:noProof/>
            <w:webHidden/>
          </w:rPr>
          <w:fldChar w:fldCharType="begin"/>
        </w:r>
        <w:r w:rsidRPr="007F5E52">
          <w:rPr>
            <w:noProof/>
            <w:webHidden/>
          </w:rPr>
          <w:instrText xml:space="preserve"> PAGEREF _Toc139362012 \h </w:instrText>
        </w:r>
        <w:r w:rsidRPr="007F5E52">
          <w:rPr>
            <w:noProof/>
            <w:webHidden/>
          </w:rPr>
        </w:r>
        <w:r w:rsidRPr="007F5E52">
          <w:rPr>
            <w:noProof/>
            <w:webHidden/>
          </w:rPr>
          <w:fldChar w:fldCharType="separate"/>
        </w:r>
        <w:r>
          <w:rPr>
            <w:noProof/>
            <w:webHidden/>
          </w:rPr>
          <w:t>58</w:t>
        </w:r>
        <w:r w:rsidRPr="007F5E52">
          <w:rPr>
            <w:noProof/>
            <w:webHidden/>
          </w:rPr>
          <w:fldChar w:fldCharType="end"/>
        </w:r>
      </w:hyperlink>
    </w:p>
    <w:p w14:paraId="0E52F948" w14:textId="3FCAB444" w:rsidR="007F5E52" w:rsidRPr="007F5E52" w:rsidRDefault="007F5E52">
      <w:pPr>
        <w:pStyle w:val="41"/>
        <w:tabs>
          <w:tab w:val="right" w:leader="dot" w:pos="9346"/>
        </w:tabs>
        <w:rPr>
          <w:rFonts w:eastAsiaTheme="minorEastAsia"/>
          <w:noProof/>
          <w:lang w:eastAsia="ru-RU"/>
        </w:rPr>
      </w:pPr>
      <w:hyperlink w:anchor="_Toc139362013" w:history="1">
        <w:r w:rsidRPr="007F5E52">
          <w:rPr>
            <w:rStyle w:val="aa"/>
            <w:iCs/>
            <w:noProof/>
          </w:rPr>
          <w:t>4.3.2.2.3. Оценка долгосрочной безопасности линаглиптина у пожилых пациентов с СД 2 с сердечно-сосудистым заболеванием и/или заболеванием почек</w:t>
        </w:r>
        <w:r w:rsidRPr="007F5E52">
          <w:rPr>
            <w:noProof/>
            <w:webHidden/>
          </w:rPr>
          <w:tab/>
        </w:r>
        <w:r w:rsidRPr="007F5E52">
          <w:rPr>
            <w:noProof/>
            <w:webHidden/>
          </w:rPr>
          <w:fldChar w:fldCharType="begin"/>
        </w:r>
        <w:r w:rsidRPr="007F5E52">
          <w:rPr>
            <w:noProof/>
            <w:webHidden/>
          </w:rPr>
          <w:instrText xml:space="preserve"> PAGEREF _Toc139362013 \h </w:instrText>
        </w:r>
        <w:r w:rsidRPr="007F5E52">
          <w:rPr>
            <w:noProof/>
            <w:webHidden/>
          </w:rPr>
        </w:r>
        <w:r w:rsidRPr="007F5E52">
          <w:rPr>
            <w:noProof/>
            <w:webHidden/>
          </w:rPr>
          <w:fldChar w:fldCharType="separate"/>
        </w:r>
        <w:r>
          <w:rPr>
            <w:noProof/>
            <w:webHidden/>
          </w:rPr>
          <w:t>59</w:t>
        </w:r>
        <w:r w:rsidRPr="007F5E52">
          <w:rPr>
            <w:noProof/>
            <w:webHidden/>
          </w:rPr>
          <w:fldChar w:fldCharType="end"/>
        </w:r>
      </w:hyperlink>
    </w:p>
    <w:p w14:paraId="2031F51B" w14:textId="680BC06D" w:rsidR="007F5E52" w:rsidRPr="007F5E52" w:rsidRDefault="007F5E52">
      <w:pPr>
        <w:pStyle w:val="41"/>
        <w:tabs>
          <w:tab w:val="right" w:leader="dot" w:pos="9346"/>
        </w:tabs>
        <w:rPr>
          <w:rFonts w:eastAsiaTheme="minorEastAsia"/>
          <w:noProof/>
          <w:lang w:eastAsia="ru-RU"/>
        </w:rPr>
      </w:pPr>
      <w:hyperlink w:anchor="_Toc139362014" w:history="1">
        <w:r w:rsidRPr="007F5E52">
          <w:rPr>
            <w:rStyle w:val="aa"/>
            <w:iCs/>
            <w:noProof/>
          </w:rPr>
          <w:t>4.3.2.2.4. Оценка сердечно-сосудистой безопасности линаглиптина</w:t>
        </w:r>
        <w:r w:rsidRPr="007F5E52">
          <w:rPr>
            <w:noProof/>
            <w:webHidden/>
          </w:rPr>
          <w:tab/>
        </w:r>
        <w:r w:rsidRPr="007F5E52">
          <w:rPr>
            <w:noProof/>
            <w:webHidden/>
          </w:rPr>
          <w:fldChar w:fldCharType="begin"/>
        </w:r>
        <w:r w:rsidRPr="007F5E52">
          <w:rPr>
            <w:noProof/>
            <w:webHidden/>
          </w:rPr>
          <w:instrText xml:space="preserve"> PAGEREF _Toc139362014 \h </w:instrText>
        </w:r>
        <w:r w:rsidRPr="007F5E52">
          <w:rPr>
            <w:noProof/>
            <w:webHidden/>
          </w:rPr>
        </w:r>
        <w:r w:rsidRPr="007F5E52">
          <w:rPr>
            <w:noProof/>
            <w:webHidden/>
          </w:rPr>
          <w:fldChar w:fldCharType="separate"/>
        </w:r>
        <w:r>
          <w:rPr>
            <w:noProof/>
            <w:webHidden/>
          </w:rPr>
          <w:t>60</w:t>
        </w:r>
        <w:r w:rsidRPr="007F5E52">
          <w:rPr>
            <w:noProof/>
            <w:webHidden/>
          </w:rPr>
          <w:fldChar w:fldCharType="end"/>
        </w:r>
      </w:hyperlink>
    </w:p>
    <w:p w14:paraId="3794DE42" w14:textId="68AE21B8" w:rsidR="007F5E52" w:rsidRPr="007F5E52" w:rsidRDefault="007F5E52">
      <w:pPr>
        <w:pStyle w:val="41"/>
        <w:tabs>
          <w:tab w:val="right" w:leader="dot" w:pos="9346"/>
        </w:tabs>
        <w:rPr>
          <w:rFonts w:eastAsiaTheme="minorEastAsia"/>
          <w:noProof/>
          <w:lang w:eastAsia="ru-RU"/>
        </w:rPr>
      </w:pPr>
      <w:hyperlink w:anchor="_Toc139362015" w:history="1">
        <w:r w:rsidRPr="007F5E52">
          <w:rPr>
            <w:rStyle w:val="aa"/>
            <w:iCs/>
            <w:noProof/>
          </w:rPr>
          <w:t>4.3.2.2.5. Педиатрическая популяция</w:t>
        </w:r>
        <w:r w:rsidRPr="007F5E52">
          <w:rPr>
            <w:noProof/>
            <w:webHidden/>
          </w:rPr>
          <w:tab/>
        </w:r>
        <w:r w:rsidRPr="007F5E52">
          <w:rPr>
            <w:noProof/>
            <w:webHidden/>
          </w:rPr>
          <w:fldChar w:fldCharType="begin"/>
        </w:r>
        <w:r w:rsidRPr="007F5E52">
          <w:rPr>
            <w:noProof/>
            <w:webHidden/>
          </w:rPr>
          <w:instrText xml:space="preserve"> PAGEREF _Toc139362015 \h </w:instrText>
        </w:r>
        <w:r w:rsidRPr="007F5E52">
          <w:rPr>
            <w:noProof/>
            <w:webHidden/>
          </w:rPr>
        </w:r>
        <w:r w:rsidRPr="007F5E52">
          <w:rPr>
            <w:noProof/>
            <w:webHidden/>
          </w:rPr>
          <w:fldChar w:fldCharType="separate"/>
        </w:r>
        <w:r>
          <w:rPr>
            <w:noProof/>
            <w:webHidden/>
          </w:rPr>
          <w:t>62</w:t>
        </w:r>
        <w:r w:rsidRPr="007F5E52">
          <w:rPr>
            <w:noProof/>
            <w:webHidden/>
          </w:rPr>
          <w:fldChar w:fldCharType="end"/>
        </w:r>
      </w:hyperlink>
    </w:p>
    <w:p w14:paraId="651F4E76" w14:textId="58CA9B09" w:rsidR="007F5E52" w:rsidRPr="007F5E52" w:rsidRDefault="007F5E52">
      <w:pPr>
        <w:pStyle w:val="21"/>
        <w:rPr>
          <w:rFonts w:eastAsiaTheme="minorEastAsia"/>
          <w:noProof/>
          <w:lang w:eastAsia="ru-RU"/>
        </w:rPr>
      </w:pPr>
      <w:hyperlink w:anchor="_Toc139362016" w:history="1">
        <w:r w:rsidRPr="007F5E52">
          <w:rPr>
            <w:rStyle w:val="aa"/>
            <w:noProof/>
          </w:rPr>
          <w:t>Список</w:t>
        </w:r>
        <w:r w:rsidRPr="007F5E52">
          <w:rPr>
            <w:rStyle w:val="aa"/>
            <w:noProof/>
            <w:lang w:val="en-US"/>
          </w:rPr>
          <w:t xml:space="preserve"> </w:t>
        </w:r>
        <w:r w:rsidRPr="007F5E52">
          <w:rPr>
            <w:rStyle w:val="aa"/>
            <w:noProof/>
          </w:rPr>
          <w:t>литературы</w:t>
        </w:r>
        <w:r w:rsidRPr="007F5E52">
          <w:rPr>
            <w:noProof/>
            <w:webHidden/>
          </w:rPr>
          <w:tab/>
        </w:r>
        <w:r w:rsidRPr="007F5E52">
          <w:rPr>
            <w:noProof/>
            <w:webHidden/>
          </w:rPr>
          <w:fldChar w:fldCharType="begin"/>
        </w:r>
        <w:r w:rsidRPr="007F5E52">
          <w:rPr>
            <w:noProof/>
            <w:webHidden/>
          </w:rPr>
          <w:instrText xml:space="preserve"> PAGEREF _Toc139362016 \h </w:instrText>
        </w:r>
        <w:r w:rsidRPr="007F5E52">
          <w:rPr>
            <w:noProof/>
            <w:webHidden/>
          </w:rPr>
        </w:r>
        <w:r w:rsidRPr="007F5E52">
          <w:rPr>
            <w:noProof/>
            <w:webHidden/>
          </w:rPr>
          <w:fldChar w:fldCharType="separate"/>
        </w:r>
        <w:r>
          <w:rPr>
            <w:noProof/>
            <w:webHidden/>
          </w:rPr>
          <w:t>65</w:t>
        </w:r>
        <w:r w:rsidRPr="007F5E52">
          <w:rPr>
            <w:noProof/>
            <w:webHidden/>
          </w:rPr>
          <w:fldChar w:fldCharType="end"/>
        </w:r>
      </w:hyperlink>
    </w:p>
    <w:p w14:paraId="7D11DF74" w14:textId="7D762502" w:rsidR="007F5E52" w:rsidRPr="007F5E52" w:rsidRDefault="007F5E52">
      <w:pPr>
        <w:pStyle w:val="14"/>
        <w:rPr>
          <w:rFonts w:eastAsiaTheme="minorEastAsia"/>
          <w:noProof/>
          <w:lang w:eastAsia="ru-RU"/>
        </w:rPr>
      </w:pPr>
      <w:hyperlink w:anchor="_Toc139362017" w:history="1">
        <w:r w:rsidRPr="007F5E52">
          <w:rPr>
            <w:rStyle w:val="aa"/>
            <w:noProof/>
          </w:rPr>
          <w:t>5. ОБСУЖДЕНИЕ ДАННЫХ И ИНСТРУКЦИИ ДЛЯ ИССЛЕДОВАТЕЛЯ</w:t>
        </w:r>
        <w:r w:rsidRPr="007F5E52">
          <w:rPr>
            <w:noProof/>
            <w:webHidden/>
          </w:rPr>
          <w:tab/>
        </w:r>
        <w:r w:rsidRPr="007F5E52">
          <w:rPr>
            <w:noProof/>
            <w:webHidden/>
          </w:rPr>
          <w:fldChar w:fldCharType="begin"/>
        </w:r>
        <w:r w:rsidRPr="007F5E52">
          <w:rPr>
            <w:noProof/>
            <w:webHidden/>
          </w:rPr>
          <w:instrText xml:space="preserve"> PAGEREF _Toc139362017 \h </w:instrText>
        </w:r>
        <w:r w:rsidRPr="007F5E52">
          <w:rPr>
            <w:noProof/>
            <w:webHidden/>
          </w:rPr>
        </w:r>
        <w:r w:rsidRPr="007F5E52">
          <w:rPr>
            <w:noProof/>
            <w:webHidden/>
          </w:rPr>
          <w:fldChar w:fldCharType="separate"/>
        </w:r>
        <w:r>
          <w:rPr>
            <w:noProof/>
            <w:webHidden/>
          </w:rPr>
          <w:t>67</w:t>
        </w:r>
        <w:r w:rsidRPr="007F5E52">
          <w:rPr>
            <w:noProof/>
            <w:webHidden/>
          </w:rPr>
          <w:fldChar w:fldCharType="end"/>
        </w:r>
      </w:hyperlink>
    </w:p>
    <w:p w14:paraId="31B65622" w14:textId="407D8CE5" w:rsidR="007F5E52" w:rsidRPr="007F5E52" w:rsidRDefault="007F5E52">
      <w:pPr>
        <w:pStyle w:val="21"/>
        <w:rPr>
          <w:rFonts w:eastAsiaTheme="minorEastAsia"/>
          <w:noProof/>
          <w:lang w:eastAsia="ru-RU"/>
        </w:rPr>
      </w:pPr>
      <w:hyperlink w:anchor="_Toc139362018" w:history="1">
        <w:r w:rsidRPr="007F5E52">
          <w:rPr>
            <w:rStyle w:val="aa"/>
            <w:noProof/>
          </w:rPr>
          <w:t>5.1. Обсуждение данных доклинических исследований</w:t>
        </w:r>
        <w:r w:rsidRPr="007F5E52">
          <w:rPr>
            <w:noProof/>
            <w:webHidden/>
          </w:rPr>
          <w:tab/>
        </w:r>
        <w:r w:rsidRPr="007F5E52">
          <w:rPr>
            <w:noProof/>
            <w:webHidden/>
          </w:rPr>
          <w:fldChar w:fldCharType="begin"/>
        </w:r>
        <w:r w:rsidRPr="007F5E52">
          <w:rPr>
            <w:noProof/>
            <w:webHidden/>
          </w:rPr>
          <w:instrText xml:space="preserve"> PAGEREF _Toc139362018 \h </w:instrText>
        </w:r>
        <w:r w:rsidRPr="007F5E52">
          <w:rPr>
            <w:noProof/>
            <w:webHidden/>
          </w:rPr>
        </w:r>
        <w:r w:rsidRPr="007F5E52">
          <w:rPr>
            <w:noProof/>
            <w:webHidden/>
          </w:rPr>
          <w:fldChar w:fldCharType="separate"/>
        </w:r>
        <w:r>
          <w:rPr>
            <w:noProof/>
            <w:webHidden/>
          </w:rPr>
          <w:t>67</w:t>
        </w:r>
        <w:r w:rsidRPr="007F5E52">
          <w:rPr>
            <w:noProof/>
            <w:webHidden/>
          </w:rPr>
          <w:fldChar w:fldCharType="end"/>
        </w:r>
      </w:hyperlink>
    </w:p>
    <w:p w14:paraId="3B132CE5" w14:textId="425C3142" w:rsidR="007F5E52" w:rsidRPr="007F5E52" w:rsidRDefault="007F5E52">
      <w:pPr>
        <w:pStyle w:val="21"/>
        <w:rPr>
          <w:rFonts w:eastAsiaTheme="minorEastAsia"/>
          <w:noProof/>
          <w:lang w:eastAsia="ru-RU"/>
        </w:rPr>
      </w:pPr>
      <w:hyperlink w:anchor="_Toc139362019" w:history="1">
        <w:r w:rsidRPr="007F5E52">
          <w:rPr>
            <w:rStyle w:val="aa"/>
            <w:noProof/>
          </w:rPr>
          <w:t>5.2. Обсуждение данных клинических исследований</w:t>
        </w:r>
        <w:r w:rsidRPr="007F5E52">
          <w:rPr>
            <w:noProof/>
            <w:webHidden/>
          </w:rPr>
          <w:tab/>
        </w:r>
        <w:r w:rsidRPr="007F5E52">
          <w:rPr>
            <w:noProof/>
            <w:webHidden/>
          </w:rPr>
          <w:fldChar w:fldCharType="begin"/>
        </w:r>
        <w:r w:rsidRPr="007F5E52">
          <w:rPr>
            <w:noProof/>
            <w:webHidden/>
          </w:rPr>
          <w:instrText xml:space="preserve"> PAGEREF _Toc139362019 \h </w:instrText>
        </w:r>
        <w:r w:rsidRPr="007F5E52">
          <w:rPr>
            <w:noProof/>
            <w:webHidden/>
          </w:rPr>
        </w:r>
        <w:r w:rsidRPr="007F5E52">
          <w:rPr>
            <w:noProof/>
            <w:webHidden/>
          </w:rPr>
          <w:fldChar w:fldCharType="separate"/>
        </w:r>
        <w:r>
          <w:rPr>
            <w:noProof/>
            <w:webHidden/>
          </w:rPr>
          <w:t>69</w:t>
        </w:r>
        <w:r w:rsidRPr="007F5E52">
          <w:rPr>
            <w:noProof/>
            <w:webHidden/>
          </w:rPr>
          <w:fldChar w:fldCharType="end"/>
        </w:r>
      </w:hyperlink>
    </w:p>
    <w:p w14:paraId="69AE1F29" w14:textId="0E428C20" w:rsidR="007F5E52" w:rsidRPr="007F5E52" w:rsidRDefault="007F5E52">
      <w:pPr>
        <w:pStyle w:val="21"/>
        <w:rPr>
          <w:rFonts w:eastAsiaTheme="minorEastAsia"/>
          <w:noProof/>
          <w:lang w:eastAsia="ru-RU"/>
        </w:rPr>
      </w:pPr>
      <w:hyperlink w:anchor="_Toc139362020" w:history="1">
        <w:r w:rsidRPr="007F5E52">
          <w:rPr>
            <w:rStyle w:val="aa"/>
            <w:noProof/>
          </w:rPr>
          <w:t>5.3. Инструкции для исследователя</w:t>
        </w:r>
        <w:r w:rsidRPr="007F5E52">
          <w:rPr>
            <w:noProof/>
            <w:webHidden/>
          </w:rPr>
          <w:tab/>
        </w:r>
        <w:r w:rsidRPr="007F5E52">
          <w:rPr>
            <w:noProof/>
            <w:webHidden/>
          </w:rPr>
          <w:fldChar w:fldCharType="begin"/>
        </w:r>
        <w:r w:rsidRPr="007F5E52">
          <w:rPr>
            <w:noProof/>
            <w:webHidden/>
          </w:rPr>
          <w:instrText xml:space="preserve"> PAGEREF _Toc139362020 \h </w:instrText>
        </w:r>
        <w:r w:rsidRPr="007F5E52">
          <w:rPr>
            <w:noProof/>
            <w:webHidden/>
          </w:rPr>
        </w:r>
        <w:r w:rsidRPr="007F5E52">
          <w:rPr>
            <w:noProof/>
            <w:webHidden/>
          </w:rPr>
          <w:fldChar w:fldCharType="separate"/>
        </w:r>
        <w:r>
          <w:rPr>
            <w:noProof/>
            <w:webHidden/>
          </w:rPr>
          <w:t>74</w:t>
        </w:r>
        <w:r w:rsidRPr="007F5E52">
          <w:rPr>
            <w:noProof/>
            <w:webHidden/>
          </w:rPr>
          <w:fldChar w:fldCharType="end"/>
        </w:r>
      </w:hyperlink>
    </w:p>
    <w:p w14:paraId="57EE5D28" w14:textId="4FE1F1A0" w:rsidR="007F5E52" w:rsidRPr="007F5E52" w:rsidRDefault="007F5E52">
      <w:pPr>
        <w:pStyle w:val="31"/>
        <w:rPr>
          <w:rFonts w:eastAsiaTheme="minorEastAsia"/>
          <w:b w:val="0"/>
          <w:bCs w:val="0"/>
          <w:iCs w:val="0"/>
          <w:lang w:eastAsia="ru-RU"/>
        </w:rPr>
      </w:pPr>
      <w:hyperlink w:anchor="_Toc139362021" w:history="1">
        <w:r w:rsidRPr="007F5E52">
          <w:rPr>
            <w:rStyle w:val="aa"/>
            <w:b w:val="0"/>
          </w:rPr>
          <w:t>5.3.1. Показания к применению</w:t>
        </w:r>
        <w:r w:rsidRPr="007F5E52">
          <w:rPr>
            <w:b w:val="0"/>
            <w:webHidden/>
          </w:rPr>
          <w:tab/>
        </w:r>
        <w:r w:rsidRPr="007F5E52">
          <w:rPr>
            <w:b w:val="0"/>
            <w:webHidden/>
          </w:rPr>
          <w:fldChar w:fldCharType="begin"/>
        </w:r>
        <w:r w:rsidRPr="007F5E52">
          <w:rPr>
            <w:b w:val="0"/>
            <w:webHidden/>
          </w:rPr>
          <w:instrText xml:space="preserve"> PAGEREF _Toc139362021 \h </w:instrText>
        </w:r>
        <w:r w:rsidRPr="007F5E52">
          <w:rPr>
            <w:b w:val="0"/>
            <w:webHidden/>
          </w:rPr>
        </w:r>
        <w:r w:rsidRPr="007F5E52">
          <w:rPr>
            <w:b w:val="0"/>
            <w:webHidden/>
          </w:rPr>
          <w:fldChar w:fldCharType="separate"/>
        </w:r>
        <w:r>
          <w:rPr>
            <w:b w:val="0"/>
            <w:webHidden/>
          </w:rPr>
          <w:t>74</w:t>
        </w:r>
        <w:r w:rsidRPr="007F5E52">
          <w:rPr>
            <w:b w:val="0"/>
            <w:webHidden/>
          </w:rPr>
          <w:fldChar w:fldCharType="end"/>
        </w:r>
      </w:hyperlink>
    </w:p>
    <w:p w14:paraId="6E78ABA2" w14:textId="485F7110" w:rsidR="007F5E52" w:rsidRPr="007F5E52" w:rsidRDefault="007F5E52">
      <w:pPr>
        <w:pStyle w:val="31"/>
        <w:rPr>
          <w:rFonts w:eastAsiaTheme="minorEastAsia"/>
          <w:b w:val="0"/>
          <w:bCs w:val="0"/>
          <w:iCs w:val="0"/>
          <w:lang w:eastAsia="ru-RU"/>
        </w:rPr>
      </w:pPr>
      <w:hyperlink w:anchor="_Toc139362022" w:history="1">
        <w:r w:rsidRPr="007F5E52">
          <w:rPr>
            <w:rStyle w:val="aa"/>
            <w:b w:val="0"/>
          </w:rPr>
          <w:t>5.3.2. Противопоказания</w:t>
        </w:r>
        <w:r w:rsidRPr="007F5E52">
          <w:rPr>
            <w:b w:val="0"/>
            <w:webHidden/>
          </w:rPr>
          <w:tab/>
        </w:r>
        <w:r w:rsidRPr="007F5E52">
          <w:rPr>
            <w:b w:val="0"/>
            <w:webHidden/>
          </w:rPr>
          <w:fldChar w:fldCharType="begin"/>
        </w:r>
        <w:r w:rsidRPr="007F5E52">
          <w:rPr>
            <w:b w:val="0"/>
            <w:webHidden/>
          </w:rPr>
          <w:instrText xml:space="preserve"> PAGEREF _Toc139362022 \h </w:instrText>
        </w:r>
        <w:r w:rsidRPr="007F5E52">
          <w:rPr>
            <w:b w:val="0"/>
            <w:webHidden/>
          </w:rPr>
        </w:r>
        <w:r w:rsidRPr="007F5E52">
          <w:rPr>
            <w:b w:val="0"/>
            <w:webHidden/>
          </w:rPr>
          <w:fldChar w:fldCharType="separate"/>
        </w:r>
        <w:r>
          <w:rPr>
            <w:b w:val="0"/>
            <w:webHidden/>
          </w:rPr>
          <w:t>75</w:t>
        </w:r>
        <w:r w:rsidRPr="007F5E52">
          <w:rPr>
            <w:b w:val="0"/>
            <w:webHidden/>
          </w:rPr>
          <w:fldChar w:fldCharType="end"/>
        </w:r>
      </w:hyperlink>
    </w:p>
    <w:p w14:paraId="265D5978" w14:textId="4A442167" w:rsidR="007F5E52" w:rsidRPr="007F5E52" w:rsidRDefault="007F5E52">
      <w:pPr>
        <w:pStyle w:val="31"/>
        <w:rPr>
          <w:rFonts w:eastAsiaTheme="minorEastAsia"/>
          <w:b w:val="0"/>
          <w:bCs w:val="0"/>
          <w:iCs w:val="0"/>
          <w:lang w:eastAsia="ru-RU"/>
        </w:rPr>
      </w:pPr>
      <w:hyperlink w:anchor="_Toc139362023" w:history="1">
        <w:r w:rsidRPr="007F5E52">
          <w:rPr>
            <w:rStyle w:val="aa"/>
            <w:b w:val="0"/>
          </w:rPr>
          <w:t>5.3.3. Применение при беременности и в период грудного вскармливания</w:t>
        </w:r>
        <w:r w:rsidRPr="007F5E52">
          <w:rPr>
            <w:b w:val="0"/>
            <w:webHidden/>
          </w:rPr>
          <w:tab/>
        </w:r>
        <w:r w:rsidRPr="007F5E52">
          <w:rPr>
            <w:b w:val="0"/>
            <w:webHidden/>
          </w:rPr>
          <w:fldChar w:fldCharType="begin"/>
        </w:r>
        <w:r w:rsidRPr="007F5E52">
          <w:rPr>
            <w:b w:val="0"/>
            <w:webHidden/>
          </w:rPr>
          <w:instrText xml:space="preserve"> PAGEREF _Toc139362023 \h </w:instrText>
        </w:r>
        <w:r w:rsidRPr="007F5E52">
          <w:rPr>
            <w:b w:val="0"/>
            <w:webHidden/>
          </w:rPr>
        </w:r>
        <w:r w:rsidRPr="007F5E52">
          <w:rPr>
            <w:b w:val="0"/>
            <w:webHidden/>
          </w:rPr>
          <w:fldChar w:fldCharType="separate"/>
        </w:r>
        <w:r>
          <w:rPr>
            <w:b w:val="0"/>
            <w:webHidden/>
          </w:rPr>
          <w:t>75</w:t>
        </w:r>
        <w:r w:rsidRPr="007F5E52">
          <w:rPr>
            <w:b w:val="0"/>
            <w:webHidden/>
          </w:rPr>
          <w:fldChar w:fldCharType="end"/>
        </w:r>
      </w:hyperlink>
    </w:p>
    <w:p w14:paraId="663E0E8F" w14:textId="611F8E61" w:rsidR="007F5E52" w:rsidRPr="007F5E52" w:rsidRDefault="007F5E52">
      <w:pPr>
        <w:pStyle w:val="31"/>
        <w:rPr>
          <w:rFonts w:eastAsiaTheme="minorEastAsia"/>
          <w:b w:val="0"/>
          <w:bCs w:val="0"/>
          <w:iCs w:val="0"/>
          <w:lang w:eastAsia="ru-RU"/>
        </w:rPr>
      </w:pPr>
      <w:hyperlink w:anchor="_Toc139362024" w:history="1">
        <w:r w:rsidRPr="007F5E52">
          <w:rPr>
            <w:rStyle w:val="aa"/>
            <w:b w:val="0"/>
          </w:rPr>
          <w:t>5.3.4. Способ применения и дозы</w:t>
        </w:r>
        <w:r w:rsidRPr="007F5E52">
          <w:rPr>
            <w:b w:val="0"/>
            <w:webHidden/>
          </w:rPr>
          <w:tab/>
        </w:r>
        <w:r w:rsidRPr="007F5E52">
          <w:rPr>
            <w:b w:val="0"/>
            <w:webHidden/>
          </w:rPr>
          <w:fldChar w:fldCharType="begin"/>
        </w:r>
        <w:r w:rsidRPr="007F5E52">
          <w:rPr>
            <w:b w:val="0"/>
            <w:webHidden/>
          </w:rPr>
          <w:instrText xml:space="preserve"> PAGEREF _Toc139362024 \h </w:instrText>
        </w:r>
        <w:r w:rsidRPr="007F5E52">
          <w:rPr>
            <w:b w:val="0"/>
            <w:webHidden/>
          </w:rPr>
        </w:r>
        <w:r w:rsidRPr="007F5E52">
          <w:rPr>
            <w:b w:val="0"/>
            <w:webHidden/>
          </w:rPr>
          <w:fldChar w:fldCharType="separate"/>
        </w:r>
        <w:r>
          <w:rPr>
            <w:b w:val="0"/>
            <w:webHidden/>
          </w:rPr>
          <w:t>75</w:t>
        </w:r>
        <w:r w:rsidRPr="007F5E52">
          <w:rPr>
            <w:b w:val="0"/>
            <w:webHidden/>
          </w:rPr>
          <w:fldChar w:fldCharType="end"/>
        </w:r>
      </w:hyperlink>
    </w:p>
    <w:p w14:paraId="75C1661A" w14:textId="09842A10" w:rsidR="007F5E52" w:rsidRPr="007F5E52" w:rsidRDefault="007F5E52">
      <w:pPr>
        <w:pStyle w:val="31"/>
        <w:rPr>
          <w:rFonts w:eastAsiaTheme="minorEastAsia"/>
          <w:b w:val="0"/>
          <w:bCs w:val="0"/>
          <w:iCs w:val="0"/>
          <w:lang w:eastAsia="ru-RU"/>
        </w:rPr>
      </w:pPr>
      <w:hyperlink w:anchor="_Toc139362025" w:history="1">
        <w:r w:rsidRPr="007F5E52">
          <w:rPr>
            <w:rStyle w:val="aa"/>
            <w:b w:val="0"/>
          </w:rPr>
          <w:t>5.3.5. Побочное действие</w:t>
        </w:r>
        <w:r w:rsidRPr="007F5E52">
          <w:rPr>
            <w:b w:val="0"/>
            <w:webHidden/>
          </w:rPr>
          <w:tab/>
        </w:r>
        <w:r w:rsidRPr="007F5E52">
          <w:rPr>
            <w:b w:val="0"/>
            <w:webHidden/>
          </w:rPr>
          <w:fldChar w:fldCharType="begin"/>
        </w:r>
        <w:r w:rsidRPr="007F5E52">
          <w:rPr>
            <w:b w:val="0"/>
            <w:webHidden/>
          </w:rPr>
          <w:instrText xml:space="preserve"> PAGEREF _Toc139362025 \h </w:instrText>
        </w:r>
        <w:r w:rsidRPr="007F5E52">
          <w:rPr>
            <w:b w:val="0"/>
            <w:webHidden/>
          </w:rPr>
        </w:r>
        <w:r w:rsidRPr="007F5E52">
          <w:rPr>
            <w:b w:val="0"/>
            <w:webHidden/>
          </w:rPr>
          <w:fldChar w:fldCharType="separate"/>
        </w:r>
        <w:r>
          <w:rPr>
            <w:b w:val="0"/>
            <w:webHidden/>
          </w:rPr>
          <w:t>76</w:t>
        </w:r>
        <w:r w:rsidRPr="007F5E52">
          <w:rPr>
            <w:b w:val="0"/>
            <w:webHidden/>
          </w:rPr>
          <w:fldChar w:fldCharType="end"/>
        </w:r>
      </w:hyperlink>
    </w:p>
    <w:p w14:paraId="1776F1B4" w14:textId="1083C6E0" w:rsidR="007F5E52" w:rsidRPr="007F5E52" w:rsidRDefault="007F5E52">
      <w:pPr>
        <w:pStyle w:val="31"/>
        <w:rPr>
          <w:rFonts w:eastAsiaTheme="minorEastAsia"/>
          <w:b w:val="0"/>
          <w:bCs w:val="0"/>
          <w:iCs w:val="0"/>
          <w:lang w:eastAsia="ru-RU"/>
        </w:rPr>
      </w:pPr>
      <w:hyperlink w:anchor="_Toc139362026" w:history="1">
        <w:r w:rsidRPr="007F5E52">
          <w:rPr>
            <w:rStyle w:val="aa"/>
            <w:b w:val="0"/>
          </w:rPr>
          <w:t>5.3.6. Передозировка</w:t>
        </w:r>
        <w:r w:rsidRPr="007F5E52">
          <w:rPr>
            <w:b w:val="0"/>
            <w:webHidden/>
          </w:rPr>
          <w:tab/>
        </w:r>
        <w:r w:rsidRPr="007F5E52">
          <w:rPr>
            <w:b w:val="0"/>
            <w:webHidden/>
          </w:rPr>
          <w:fldChar w:fldCharType="begin"/>
        </w:r>
        <w:r w:rsidRPr="007F5E52">
          <w:rPr>
            <w:b w:val="0"/>
            <w:webHidden/>
          </w:rPr>
          <w:instrText xml:space="preserve"> PAGEREF _Toc139362026 \h </w:instrText>
        </w:r>
        <w:r w:rsidRPr="007F5E52">
          <w:rPr>
            <w:b w:val="0"/>
            <w:webHidden/>
          </w:rPr>
        </w:r>
        <w:r w:rsidRPr="007F5E52">
          <w:rPr>
            <w:b w:val="0"/>
            <w:webHidden/>
          </w:rPr>
          <w:fldChar w:fldCharType="separate"/>
        </w:r>
        <w:r>
          <w:rPr>
            <w:b w:val="0"/>
            <w:webHidden/>
          </w:rPr>
          <w:t>77</w:t>
        </w:r>
        <w:r w:rsidRPr="007F5E52">
          <w:rPr>
            <w:b w:val="0"/>
            <w:webHidden/>
          </w:rPr>
          <w:fldChar w:fldCharType="end"/>
        </w:r>
      </w:hyperlink>
    </w:p>
    <w:p w14:paraId="49233C6A" w14:textId="54793E34" w:rsidR="007F5E52" w:rsidRPr="007F5E52" w:rsidRDefault="007F5E52">
      <w:pPr>
        <w:pStyle w:val="31"/>
        <w:rPr>
          <w:rFonts w:eastAsiaTheme="minorEastAsia"/>
          <w:b w:val="0"/>
          <w:bCs w:val="0"/>
          <w:iCs w:val="0"/>
          <w:lang w:eastAsia="ru-RU"/>
        </w:rPr>
      </w:pPr>
      <w:hyperlink w:anchor="_Toc139362027" w:history="1">
        <w:r w:rsidRPr="007F5E52">
          <w:rPr>
            <w:rStyle w:val="aa"/>
            <w:b w:val="0"/>
          </w:rPr>
          <w:t xml:space="preserve">5.3.7. </w:t>
        </w:r>
        <w:r w:rsidRPr="007F5E52">
          <w:rPr>
            <w:rStyle w:val="aa"/>
            <w:rFonts w:eastAsia="Courier New"/>
            <w:b w:val="0"/>
            <w:lang w:eastAsia="ru-RU" w:bidi="ru-RU"/>
          </w:rPr>
          <w:t>Взаимодействие с другими лекарственными средствами</w:t>
        </w:r>
        <w:r w:rsidRPr="007F5E52">
          <w:rPr>
            <w:b w:val="0"/>
            <w:webHidden/>
          </w:rPr>
          <w:tab/>
        </w:r>
        <w:r w:rsidRPr="007F5E52">
          <w:rPr>
            <w:b w:val="0"/>
            <w:webHidden/>
          </w:rPr>
          <w:fldChar w:fldCharType="begin"/>
        </w:r>
        <w:r w:rsidRPr="007F5E52">
          <w:rPr>
            <w:b w:val="0"/>
            <w:webHidden/>
          </w:rPr>
          <w:instrText xml:space="preserve"> PAGEREF _Toc139362027 \h </w:instrText>
        </w:r>
        <w:r w:rsidRPr="007F5E52">
          <w:rPr>
            <w:b w:val="0"/>
            <w:webHidden/>
          </w:rPr>
        </w:r>
        <w:r w:rsidRPr="007F5E52">
          <w:rPr>
            <w:b w:val="0"/>
            <w:webHidden/>
          </w:rPr>
          <w:fldChar w:fldCharType="separate"/>
        </w:r>
        <w:r>
          <w:rPr>
            <w:b w:val="0"/>
            <w:webHidden/>
          </w:rPr>
          <w:t>78</w:t>
        </w:r>
        <w:r w:rsidRPr="007F5E52">
          <w:rPr>
            <w:b w:val="0"/>
            <w:webHidden/>
          </w:rPr>
          <w:fldChar w:fldCharType="end"/>
        </w:r>
      </w:hyperlink>
    </w:p>
    <w:p w14:paraId="67D186EC" w14:textId="18C48772" w:rsidR="007F5E52" w:rsidRPr="007F5E52" w:rsidRDefault="007F5E52">
      <w:pPr>
        <w:pStyle w:val="31"/>
        <w:rPr>
          <w:rFonts w:eastAsiaTheme="minorEastAsia"/>
          <w:b w:val="0"/>
          <w:bCs w:val="0"/>
          <w:iCs w:val="0"/>
          <w:lang w:eastAsia="ru-RU"/>
        </w:rPr>
      </w:pPr>
      <w:hyperlink w:anchor="_Toc139362028" w:history="1">
        <w:r w:rsidRPr="007F5E52">
          <w:rPr>
            <w:rStyle w:val="aa"/>
            <w:b w:val="0"/>
          </w:rPr>
          <w:t xml:space="preserve">5.3.8. </w:t>
        </w:r>
        <w:r w:rsidRPr="007F5E52">
          <w:rPr>
            <w:rStyle w:val="aa"/>
            <w:rFonts w:eastAsia="Courier New"/>
            <w:b w:val="0"/>
            <w:lang w:eastAsia="ru-RU" w:bidi="ru-RU"/>
          </w:rPr>
          <w:t>Особые указания</w:t>
        </w:r>
        <w:r w:rsidRPr="007F5E52">
          <w:rPr>
            <w:b w:val="0"/>
            <w:webHidden/>
          </w:rPr>
          <w:tab/>
        </w:r>
        <w:r w:rsidRPr="007F5E52">
          <w:rPr>
            <w:b w:val="0"/>
            <w:webHidden/>
          </w:rPr>
          <w:fldChar w:fldCharType="begin"/>
        </w:r>
        <w:r w:rsidRPr="007F5E52">
          <w:rPr>
            <w:b w:val="0"/>
            <w:webHidden/>
          </w:rPr>
          <w:instrText xml:space="preserve"> PAGEREF _Toc139362028 \h </w:instrText>
        </w:r>
        <w:r w:rsidRPr="007F5E52">
          <w:rPr>
            <w:b w:val="0"/>
            <w:webHidden/>
          </w:rPr>
        </w:r>
        <w:r w:rsidRPr="007F5E52">
          <w:rPr>
            <w:b w:val="0"/>
            <w:webHidden/>
          </w:rPr>
          <w:fldChar w:fldCharType="separate"/>
        </w:r>
        <w:r>
          <w:rPr>
            <w:b w:val="0"/>
            <w:webHidden/>
          </w:rPr>
          <w:t>79</w:t>
        </w:r>
        <w:r w:rsidRPr="007F5E52">
          <w:rPr>
            <w:b w:val="0"/>
            <w:webHidden/>
          </w:rPr>
          <w:fldChar w:fldCharType="end"/>
        </w:r>
      </w:hyperlink>
    </w:p>
    <w:p w14:paraId="6C31F275" w14:textId="266FA38F" w:rsidR="007F5E52" w:rsidRPr="007F5E52" w:rsidRDefault="007F5E52">
      <w:pPr>
        <w:pStyle w:val="31"/>
        <w:rPr>
          <w:rFonts w:eastAsiaTheme="minorEastAsia"/>
          <w:b w:val="0"/>
          <w:bCs w:val="0"/>
          <w:iCs w:val="0"/>
          <w:lang w:eastAsia="ru-RU"/>
        </w:rPr>
      </w:pPr>
      <w:hyperlink w:anchor="_Toc139362029" w:history="1">
        <w:r w:rsidRPr="007F5E52">
          <w:rPr>
            <w:rStyle w:val="aa"/>
            <w:b w:val="0"/>
          </w:rPr>
          <w:t>5.3.9 Влияние на способность управлять транспортными средствами и механизмами</w:t>
        </w:r>
        <w:r w:rsidRPr="007F5E52">
          <w:rPr>
            <w:b w:val="0"/>
            <w:webHidden/>
          </w:rPr>
          <w:tab/>
        </w:r>
        <w:r w:rsidRPr="007F5E52">
          <w:rPr>
            <w:b w:val="0"/>
            <w:webHidden/>
          </w:rPr>
          <w:fldChar w:fldCharType="begin"/>
        </w:r>
        <w:r w:rsidRPr="007F5E52">
          <w:rPr>
            <w:b w:val="0"/>
            <w:webHidden/>
          </w:rPr>
          <w:instrText xml:space="preserve"> PAGEREF _Toc139362029 \h </w:instrText>
        </w:r>
        <w:r w:rsidRPr="007F5E52">
          <w:rPr>
            <w:b w:val="0"/>
            <w:webHidden/>
          </w:rPr>
        </w:r>
        <w:r w:rsidRPr="007F5E52">
          <w:rPr>
            <w:b w:val="0"/>
            <w:webHidden/>
          </w:rPr>
          <w:fldChar w:fldCharType="separate"/>
        </w:r>
        <w:r>
          <w:rPr>
            <w:b w:val="0"/>
            <w:webHidden/>
          </w:rPr>
          <w:t>80</w:t>
        </w:r>
        <w:r w:rsidRPr="007F5E52">
          <w:rPr>
            <w:b w:val="0"/>
            <w:webHidden/>
          </w:rPr>
          <w:fldChar w:fldCharType="end"/>
        </w:r>
      </w:hyperlink>
    </w:p>
    <w:p w14:paraId="532F73D4" w14:textId="4004E123" w:rsidR="007F5E52" w:rsidRPr="007F5E52" w:rsidRDefault="007F5E52">
      <w:pPr>
        <w:pStyle w:val="14"/>
        <w:rPr>
          <w:rFonts w:eastAsiaTheme="minorEastAsia"/>
          <w:noProof/>
          <w:lang w:eastAsia="ru-RU"/>
        </w:rPr>
      </w:pPr>
      <w:hyperlink w:anchor="_Toc139362030" w:history="1">
        <w:r w:rsidRPr="007F5E52">
          <w:rPr>
            <w:rStyle w:val="aa"/>
            <w:noProof/>
          </w:rPr>
          <w:t>6. ЗАКЛЮЧЕНИЕ</w:t>
        </w:r>
        <w:r w:rsidRPr="007F5E52">
          <w:rPr>
            <w:noProof/>
            <w:webHidden/>
          </w:rPr>
          <w:tab/>
        </w:r>
        <w:r w:rsidRPr="007F5E52">
          <w:rPr>
            <w:noProof/>
            <w:webHidden/>
          </w:rPr>
          <w:fldChar w:fldCharType="begin"/>
        </w:r>
        <w:r w:rsidRPr="007F5E52">
          <w:rPr>
            <w:noProof/>
            <w:webHidden/>
          </w:rPr>
          <w:instrText xml:space="preserve"> PAGEREF _Toc139362030 \h </w:instrText>
        </w:r>
        <w:r w:rsidRPr="007F5E52">
          <w:rPr>
            <w:noProof/>
            <w:webHidden/>
          </w:rPr>
        </w:r>
        <w:r w:rsidRPr="007F5E52">
          <w:rPr>
            <w:noProof/>
            <w:webHidden/>
          </w:rPr>
          <w:fldChar w:fldCharType="separate"/>
        </w:r>
        <w:r>
          <w:rPr>
            <w:noProof/>
            <w:webHidden/>
          </w:rPr>
          <w:t>81</w:t>
        </w:r>
        <w:r w:rsidRPr="007F5E52">
          <w:rPr>
            <w:noProof/>
            <w:webHidden/>
          </w:rPr>
          <w:fldChar w:fldCharType="end"/>
        </w:r>
      </w:hyperlink>
    </w:p>
    <w:p w14:paraId="0C1EBE2C" w14:textId="06B5FD91" w:rsidR="00856CA4" w:rsidRDefault="005C3F89" w:rsidP="002C6710">
      <w:pPr>
        <w:ind w:firstLine="709"/>
        <w:rPr>
          <w:bCs/>
          <w:color w:val="000000" w:themeColor="text1"/>
        </w:rPr>
      </w:pPr>
      <w:r w:rsidRPr="007F5E52">
        <w:rPr>
          <w:color w:val="000000" w:themeColor="text1"/>
        </w:rPr>
        <w:fldChar w:fldCharType="end"/>
      </w:r>
    </w:p>
    <w:p w14:paraId="4FA4DE7E" w14:textId="02F85D32" w:rsidR="0014689C" w:rsidRDefault="0014689C">
      <w:pPr>
        <w:ind w:firstLine="709"/>
        <w:rPr>
          <w:bCs/>
          <w:color w:val="000000" w:themeColor="text1"/>
        </w:rPr>
      </w:pPr>
    </w:p>
    <w:p w14:paraId="0D1BFD57" w14:textId="32E2A46B" w:rsidR="0014689C" w:rsidRDefault="0014689C">
      <w:pPr>
        <w:ind w:firstLine="709"/>
        <w:rPr>
          <w:bCs/>
          <w:color w:val="000000" w:themeColor="text1"/>
        </w:rPr>
      </w:pPr>
    </w:p>
    <w:p w14:paraId="3BCA6314" w14:textId="2DC7A808" w:rsidR="0014689C" w:rsidRDefault="0014689C">
      <w:pPr>
        <w:ind w:firstLine="709"/>
        <w:rPr>
          <w:bCs/>
          <w:color w:val="000000" w:themeColor="text1"/>
        </w:rPr>
      </w:pPr>
    </w:p>
    <w:p w14:paraId="5F86089B" w14:textId="6B231A7B" w:rsidR="0014689C" w:rsidRDefault="0014689C">
      <w:pPr>
        <w:ind w:firstLine="709"/>
        <w:rPr>
          <w:bCs/>
          <w:color w:val="000000" w:themeColor="text1"/>
        </w:rPr>
      </w:pPr>
    </w:p>
    <w:p w14:paraId="3CBBCDDB" w14:textId="7531CE6B" w:rsidR="0014689C" w:rsidRDefault="0014689C">
      <w:pPr>
        <w:ind w:firstLine="709"/>
        <w:rPr>
          <w:bCs/>
          <w:color w:val="000000" w:themeColor="text1"/>
        </w:rPr>
      </w:pPr>
    </w:p>
    <w:p w14:paraId="12C8DD81" w14:textId="7A53AE7E" w:rsidR="0014689C" w:rsidRDefault="0014689C">
      <w:pPr>
        <w:ind w:firstLine="709"/>
        <w:rPr>
          <w:bCs/>
          <w:color w:val="000000" w:themeColor="text1"/>
        </w:rPr>
      </w:pPr>
    </w:p>
    <w:p w14:paraId="775A07DD" w14:textId="43A487C2" w:rsidR="0014689C" w:rsidRDefault="0014689C">
      <w:pPr>
        <w:ind w:firstLine="709"/>
        <w:rPr>
          <w:bCs/>
          <w:color w:val="000000" w:themeColor="text1"/>
        </w:rPr>
      </w:pPr>
    </w:p>
    <w:p w14:paraId="19F9015C" w14:textId="36F6535B" w:rsidR="0014689C" w:rsidRDefault="0014689C">
      <w:pPr>
        <w:ind w:firstLine="709"/>
        <w:rPr>
          <w:bCs/>
          <w:color w:val="000000" w:themeColor="text1"/>
        </w:rPr>
      </w:pPr>
    </w:p>
    <w:p w14:paraId="22E895BD" w14:textId="33FEE8C5" w:rsidR="0014689C" w:rsidRDefault="0014689C">
      <w:pPr>
        <w:ind w:firstLine="709"/>
        <w:rPr>
          <w:bCs/>
          <w:color w:val="000000" w:themeColor="text1"/>
        </w:rPr>
      </w:pPr>
    </w:p>
    <w:p w14:paraId="5534A6BB" w14:textId="6006EECE" w:rsidR="0014689C" w:rsidRDefault="0014689C">
      <w:pPr>
        <w:ind w:firstLine="709"/>
        <w:rPr>
          <w:bCs/>
          <w:color w:val="000000" w:themeColor="text1"/>
        </w:rPr>
      </w:pPr>
    </w:p>
    <w:p w14:paraId="05044049" w14:textId="4F5DECA1" w:rsidR="0014689C" w:rsidRDefault="0014689C">
      <w:pPr>
        <w:ind w:firstLine="709"/>
        <w:rPr>
          <w:bCs/>
          <w:color w:val="000000" w:themeColor="text1"/>
        </w:rPr>
      </w:pPr>
    </w:p>
    <w:p w14:paraId="614BB8A6" w14:textId="00932188" w:rsidR="0014689C" w:rsidRDefault="0014689C">
      <w:pPr>
        <w:ind w:firstLine="709"/>
        <w:rPr>
          <w:bCs/>
          <w:color w:val="000000" w:themeColor="text1"/>
        </w:rPr>
      </w:pPr>
    </w:p>
    <w:p w14:paraId="277A09B7" w14:textId="69093B0F" w:rsidR="0014689C" w:rsidRDefault="0014689C">
      <w:pPr>
        <w:ind w:firstLine="709"/>
        <w:rPr>
          <w:bCs/>
          <w:color w:val="000000" w:themeColor="text1"/>
        </w:rPr>
      </w:pPr>
    </w:p>
    <w:p w14:paraId="222BA13E" w14:textId="1AC308B8" w:rsidR="0014689C" w:rsidRDefault="0014689C">
      <w:pPr>
        <w:ind w:firstLine="709"/>
        <w:rPr>
          <w:bCs/>
          <w:color w:val="000000" w:themeColor="text1"/>
        </w:rPr>
      </w:pPr>
    </w:p>
    <w:p w14:paraId="47323EBB" w14:textId="4636CF9C" w:rsidR="0014689C" w:rsidRDefault="0014689C">
      <w:pPr>
        <w:ind w:firstLine="709"/>
        <w:rPr>
          <w:bCs/>
          <w:color w:val="000000" w:themeColor="text1"/>
        </w:rPr>
      </w:pPr>
    </w:p>
    <w:p w14:paraId="3FC75B74" w14:textId="2EC2364B" w:rsidR="0014689C" w:rsidRDefault="0014689C">
      <w:pPr>
        <w:ind w:firstLine="709"/>
        <w:rPr>
          <w:bCs/>
          <w:color w:val="000000" w:themeColor="text1"/>
        </w:rPr>
      </w:pPr>
    </w:p>
    <w:p w14:paraId="6BA9ABB7" w14:textId="32D8AB8E" w:rsidR="0014689C" w:rsidRDefault="0014689C">
      <w:pPr>
        <w:ind w:firstLine="709"/>
        <w:rPr>
          <w:bCs/>
          <w:color w:val="000000" w:themeColor="text1"/>
        </w:rPr>
      </w:pPr>
    </w:p>
    <w:p w14:paraId="3D3A406D" w14:textId="407CA5CE" w:rsidR="0014689C" w:rsidRDefault="0014689C">
      <w:pPr>
        <w:ind w:firstLine="709"/>
        <w:rPr>
          <w:bCs/>
          <w:color w:val="000000" w:themeColor="text1"/>
        </w:rPr>
      </w:pPr>
    </w:p>
    <w:p w14:paraId="08F1A28F" w14:textId="0BB9F0B8" w:rsidR="0014689C" w:rsidRDefault="0014689C">
      <w:pPr>
        <w:ind w:firstLine="709"/>
        <w:rPr>
          <w:bCs/>
          <w:color w:val="000000" w:themeColor="text1"/>
        </w:rPr>
      </w:pPr>
    </w:p>
    <w:p w14:paraId="100E8E3D" w14:textId="77777777" w:rsidR="0014689C" w:rsidRPr="007A68B5" w:rsidRDefault="0014689C" w:rsidP="0014689C">
      <w:pPr>
        <w:spacing w:after="240"/>
        <w:outlineLvl w:val="0"/>
        <w:rPr>
          <w:b/>
        </w:rPr>
      </w:pPr>
      <w:bookmarkStart w:id="3" w:name="_Toc139361915"/>
      <w:r>
        <w:rPr>
          <w:b/>
        </w:rPr>
        <w:t>ЛИСТ СОГЛАСОВАНИЯ</w:t>
      </w:r>
      <w:bookmarkEnd w:id="3"/>
    </w:p>
    <w:p w14:paraId="0F0DBCE8" w14:textId="5E17E9FB" w:rsidR="00257A45" w:rsidRPr="00571F9D" w:rsidRDefault="0014689C" w:rsidP="00257A45">
      <w:bookmarkStart w:id="4" w:name="_Hlk119923719"/>
      <w:r w:rsidRPr="00571F9D">
        <w:t xml:space="preserve">к версии № 1.0 </w:t>
      </w:r>
      <w:r w:rsidRPr="00595638">
        <w:t xml:space="preserve">от </w:t>
      </w:r>
      <w:r w:rsidR="00BE477C">
        <w:t>23</w:t>
      </w:r>
      <w:r w:rsidR="00255CCA" w:rsidRPr="00595638">
        <w:t xml:space="preserve"> </w:t>
      </w:r>
      <w:r w:rsidR="00595638" w:rsidRPr="00595638">
        <w:t>июня</w:t>
      </w:r>
      <w:r w:rsidR="00571F9D" w:rsidRPr="00595638">
        <w:t xml:space="preserve"> 2023</w:t>
      </w:r>
      <w:r w:rsidRPr="00595638">
        <w:t xml:space="preserve"> г. </w:t>
      </w:r>
      <w:r w:rsidR="00571F9D" w:rsidRPr="00595638">
        <w:t>Брошюры</w:t>
      </w:r>
      <w:r w:rsidR="00571F9D">
        <w:t xml:space="preserve"> исследователя </w:t>
      </w:r>
      <w:r w:rsidR="00257A45" w:rsidRPr="00571F9D">
        <w:t xml:space="preserve">по препарату </w:t>
      </w:r>
      <w:r w:rsidR="00571F9D">
        <w:rPr>
          <w:lang w:val="en-US"/>
        </w:rPr>
        <w:t>DT</w:t>
      </w:r>
      <w:r w:rsidR="00571F9D" w:rsidRPr="00571F9D">
        <w:t>-</w:t>
      </w:r>
      <w:r w:rsidR="00571F9D">
        <w:rPr>
          <w:lang w:val="en-US"/>
        </w:rPr>
        <w:t>LNG</w:t>
      </w:r>
      <w:r w:rsidR="00257A45" w:rsidRPr="00571F9D">
        <w:t xml:space="preserve"> (МНН: </w:t>
      </w:r>
      <w:r w:rsidR="0034540F" w:rsidRPr="00571F9D">
        <w:rPr>
          <w:bCs/>
        </w:rPr>
        <w:t>линаглиптин</w:t>
      </w:r>
      <w:r w:rsidR="00257A45" w:rsidRPr="00571F9D">
        <w:rPr>
          <w:bCs/>
        </w:rPr>
        <w:t>)</w:t>
      </w:r>
      <w:r w:rsidR="00257A45" w:rsidRPr="00571F9D">
        <w:t xml:space="preserve">, </w:t>
      </w:r>
      <w:bookmarkStart w:id="5" w:name="_Hlk119923694"/>
      <w:r w:rsidR="0034540F" w:rsidRPr="00571F9D">
        <w:t>таблетки, покрытые пленочной оболочкой 5</w:t>
      </w:r>
      <w:r w:rsidR="00257A45" w:rsidRPr="00571F9D">
        <w:t xml:space="preserve"> мг</w:t>
      </w:r>
      <w:bookmarkEnd w:id="5"/>
      <w:r w:rsidR="00571F9D">
        <w:t xml:space="preserve"> (</w:t>
      </w:r>
      <w:r w:rsidR="00105893">
        <w:t xml:space="preserve">получать РУ: АО «Р-Фарм», Россия; </w:t>
      </w:r>
      <w:r w:rsidR="00257A45" w:rsidRPr="00571F9D">
        <w:t xml:space="preserve">производитель: </w:t>
      </w:r>
      <w:r w:rsidR="0026255D">
        <w:t>ООО</w:t>
      </w:r>
      <w:r w:rsidR="00257A45" w:rsidRPr="00571F9D">
        <w:t xml:space="preserve"> «Р-Фарм</w:t>
      </w:r>
      <w:r w:rsidR="0026255D">
        <w:t xml:space="preserve"> Новоселки</w:t>
      </w:r>
      <w:r w:rsidR="00257A45" w:rsidRPr="00571F9D">
        <w:t xml:space="preserve">», Россия), являющегося воспроизведенным препаратом по отношению к оригинальному препарату </w:t>
      </w:r>
      <w:r w:rsidR="0034540F" w:rsidRPr="00571F9D">
        <w:t>Тражента</w:t>
      </w:r>
      <w:r w:rsidR="00257A45" w:rsidRPr="00B30CAE">
        <w:rPr>
          <w:vertAlign w:val="superscript"/>
        </w:rPr>
        <w:t>®</w:t>
      </w:r>
      <w:r w:rsidR="00257A45" w:rsidRPr="00571F9D">
        <w:t xml:space="preserve"> (МНН: </w:t>
      </w:r>
      <w:r w:rsidR="0034540F" w:rsidRPr="00571F9D">
        <w:t>линаглиптин</w:t>
      </w:r>
      <w:r w:rsidR="00257A45" w:rsidRPr="00571F9D">
        <w:t xml:space="preserve">), </w:t>
      </w:r>
      <w:r w:rsidR="00FA2B64" w:rsidRPr="00571F9D">
        <w:t xml:space="preserve">таблетки, покрытые пленочной оболочкой 5 мг, </w:t>
      </w:r>
      <w:r w:rsidR="00257A45" w:rsidRPr="00571F9D">
        <w:t>(</w:t>
      </w:r>
      <w:r w:rsidR="00571F9D">
        <w:t xml:space="preserve">производитель: </w:t>
      </w:r>
      <w:r w:rsidR="0026255D" w:rsidRPr="0026255D">
        <w:t>Вест-Ворд Колумбус Инк., США</w:t>
      </w:r>
      <w:r w:rsidR="00571F9D">
        <w:t xml:space="preserve">; </w:t>
      </w:r>
      <w:r w:rsidR="00257A45" w:rsidRPr="0026255D">
        <w:t>владелец</w:t>
      </w:r>
      <w:r w:rsidR="00257A45" w:rsidRPr="00571F9D">
        <w:rPr>
          <w:rFonts w:eastAsia="Calibri"/>
          <w:bCs/>
        </w:rPr>
        <w:t xml:space="preserve"> РУ: </w:t>
      </w:r>
      <w:r w:rsidR="0034540F" w:rsidRPr="00571F9D">
        <w:rPr>
          <w:rFonts w:eastAsia="Calibri"/>
          <w:bCs/>
        </w:rPr>
        <w:t>Берингер Ингельхайм Интернешнл ГмбХ, Германия</w:t>
      </w:r>
      <w:r w:rsidR="00257A45" w:rsidRPr="00571F9D">
        <w:t>).</w:t>
      </w:r>
    </w:p>
    <w:bookmarkEnd w:id="4"/>
    <w:p w14:paraId="1D14BC31" w14:textId="77777777" w:rsidR="00257A45" w:rsidRPr="004B41F8" w:rsidRDefault="00257A45" w:rsidP="00257A45">
      <w:pPr>
        <w:rPr>
          <w:b/>
          <w:color w:val="FF0000"/>
        </w:rPr>
      </w:pPr>
    </w:p>
    <w:p w14:paraId="60D854AD" w14:textId="4590EB61" w:rsidR="002214F7" w:rsidRPr="002214F7" w:rsidRDefault="0014689C" w:rsidP="009F0A03">
      <w:pPr>
        <w:pStyle w:val="OT"/>
        <w:spacing w:after="0"/>
        <w:rPr>
          <w:sz w:val="24"/>
          <w:szCs w:val="24"/>
        </w:rPr>
      </w:pPr>
      <w:r w:rsidRPr="004B41F8">
        <w:rPr>
          <w:b/>
          <w:sz w:val="24"/>
          <w:szCs w:val="24"/>
        </w:rPr>
        <w:t>Заявляемые показания:</w:t>
      </w:r>
      <w:r w:rsidRPr="004B41F8">
        <w:rPr>
          <w:sz w:val="24"/>
          <w:szCs w:val="24"/>
        </w:rPr>
        <w:t xml:space="preserve"> </w:t>
      </w:r>
      <w:r w:rsidR="002214F7">
        <w:rPr>
          <w:sz w:val="24"/>
          <w:szCs w:val="24"/>
        </w:rPr>
        <w:t>д</w:t>
      </w:r>
      <w:r w:rsidR="002214F7" w:rsidRPr="002214F7">
        <w:rPr>
          <w:sz w:val="24"/>
          <w:szCs w:val="24"/>
        </w:rPr>
        <w:t>ля терапии сахарного диабета 2 типа у взрослых пациентов в дополнение к диетотерапии и физическим упражнениям для улучшения контроля гликемии в качестве:</w:t>
      </w:r>
    </w:p>
    <w:p w14:paraId="66354B22" w14:textId="78B9AB61" w:rsidR="002214F7" w:rsidRPr="002214F7" w:rsidRDefault="002214F7" w:rsidP="009F0A03">
      <w:pPr>
        <w:pStyle w:val="OT"/>
        <w:numPr>
          <w:ilvl w:val="0"/>
          <w:numId w:val="37"/>
        </w:numPr>
        <w:spacing w:after="0"/>
        <w:rPr>
          <w:sz w:val="24"/>
          <w:szCs w:val="24"/>
        </w:rPr>
      </w:pPr>
      <w:r w:rsidRPr="002214F7">
        <w:rPr>
          <w:sz w:val="24"/>
          <w:szCs w:val="24"/>
        </w:rPr>
        <w:t xml:space="preserve">монотерапии, при непереносимости метформина или противопоказании к его применению вследствие почечной недостаточности; </w:t>
      </w:r>
    </w:p>
    <w:p w14:paraId="639B5634" w14:textId="5CBEF7F1" w:rsidR="004B41F8" w:rsidRPr="004B41F8" w:rsidRDefault="002214F7" w:rsidP="009F0A03">
      <w:pPr>
        <w:pStyle w:val="OT"/>
        <w:numPr>
          <w:ilvl w:val="0"/>
          <w:numId w:val="37"/>
        </w:numPr>
        <w:spacing w:after="0"/>
        <w:rPr>
          <w:sz w:val="24"/>
          <w:szCs w:val="24"/>
        </w:rPr>
      </w:pPr>
      <w:r w:rsidRPr="002214F7">
        <w:rPr>
          <w:sz w:val="24"/>
          <w:szCs w:val="24"/>
        </w:rPr>
        <w:t>комбинированной терапии с другими гипогликемическими лекарственными препаратами, включая инсулин, в том случае, если при терапии этими препаратами не достигается адекватный гликемический контроль.</w:t>
      </w:r>
    </w:p>
    <w:p w14:paraId="57CBF962" w14:textId="77777777" w:rsidR="009F0A03" w:rsidRDefault="009F0A03" w:rsidP="0014689C">
      <w:pPr>
        <w:pStyle w:val="OT"/>
        <w:rPr>
          <w:sz w:val="24"/>
          <w:szCs w:val="24"/>
        </w:rPr>
      </w:pPr>
    </w:p>
    <w:p w14:paraId="4B1CF4AC" w14:textId="0B65B48B" w:rsidR="0014689C" w:rsidRPr="004B41F8" w:rsidRDefault="0014689C" w:rsidP="009F0A03">
      <w:pPr>
        <w:pStyle w:val="OT"/>
        <w:spacing w:after="0"/>
        <w:ind w:firstLine="709"/>
        <w:rPr>
          <w:sz w:val="24"/>
          <w:szCs w:val="24"/>
        </w:rPr>
      </w:pPr>
      <w:r w:rsidRPr="004B41F8">
        <w:rPr>
          <w:sz w:val="24"/>
          <w:szCs w:val="24"/>
        </w:rPr>
        <w:t xml:space="preserve">Я, нижеподписавшийся, одобряю Брошюру исследователя и гарантирую, что, ознакомившись с ней, Исследователь получит исчерпывающую, объективную и взвешенную информацию о свойствах и характеристиках действующего вещества в составе исследуемого препарата/ препарата сравнения, о результатах основных доклинических и клинических исследований, проведенных в рамках программы регистрации оригинального препарата, а также об актуальных рекомендациях по применению оригинального препарата и связанных рисках. </w:t>
      </w:r>
    </w:p>
    <w:p w14:paraId="30E33976" w14:textId="77777777" w:rsidR="0014689C" w:rsidRPr="004B41F8" w:rsidRDefault="0014689C" w:rsidP="009F0A03">
      <w:pPr>
        <w:pStyle w:val="OT"/>
        <w:spacing w:after="0"/>
        <w:ind w:firstLine="709"/>
        <w:rPr>
          <w:sz w:val="24"/>
          <w:szCs w:val="24"/>
        </w:rPr>
      </w:pPr>
      <w:r w:rsidRPr="004B41F8">
        <w:rPr>
          <w:sz w:val="24"/>
          <w:szCs w:val="24"/>
        </w:rPr>
        <w:t>Информация, содержащаяся в данной Брошюре исследователя, соответствует текущей оценке риска и пользы исследуемого(ых) препарата(ов). Брошюра была подвергнута критической проверке и была одобрена уполномоченными сотрудниками компании-Спонсора.</w:t>
      </w:r>
    </w:p>
    <w:p w14:paraId="18202894" w14:textId="77777777" w:rsidR="0014689C" w:rsidRPr="00347876" w:rsidRDefault="0014689C" w:rsidP="0014689C">
      <w:pPr>
        <w:ind w:firstLine="709"/>
        <w:rPr>
          <w:szCs w:val="20"/>
          <w:lang w:eastAsia="ru-RU"/>
        </w:rPr>
      </w:pPr>
      <w:r w:rsidRPr="00347876">
        <w:rPr>
          <w:szCs w:val="20"/>
          <w:lang w:eastAsia="ru-RU"/>
        </w:rPr>
        <w:t xml:space="preserve"> </w:t>
      </w:r>
    </w:p>
    <w:tbl>
      <w:tblPr>
        <w:tblW w:w="9381" w:type="dxa"/>
        <w:tblLook w:val="04A0" w:firstRow="1" w:lastRow="0" w:firstColumn="1" w:lastColumn="0" w:noHBand="0" w:noVBand="1"/>
      </w:tblPr>
      <w:tblGrid>
        <w:gridCol w:w="4962"/>
        <w:gridCol w:w="4419"/>
      </w:tblGrid>
      <w:tr w:rsidR="0040536E" w:rsidRPr="0023010D" w14:paraId="0C477D5B" w14:textId="77777777" w:rsidTr="00C97EF5">
        <w:tc>
          <w:tcPr>
            <w:tcW w:w="4962" w:type="dxa"/>
          </w:tcPr>
          <w:p w14:paraId="0A511FD0" w14:textId="77777777" w:rsidR="0040536E" w:rsidRPr="00AD3C2C" w:rsidRDefault="0040536E" w:rsidP="00C97EF5">
            <w:pPr>
              <w:ind w:left="-108"/>
              <w:rPr>
                <w:b/>
                <w:lang w:eastAsia="ru-RU"/>
              </w:rPr>
            </w:pPr>
          </w:p>
          <w:p w14:paraId="653E2C60" w14:textId="77777777" w:rsidR="0040536E" w:rsidRPr="00AD3C2C" w:rsidRDefault="0040536E" w:rsidP="00C97EF5">
            <w:pPr>
              <w:ind w:left="-108"/>
              <w:rPr>
                <w:b/>
                <w:lang w:eastAsia="ru-RU"/>
              </w:rPr>
            </w:pPr>
            <w:r w:rsidRPr="00AD3C2C">
              <w:rPr>
                <w:b/>
                <w:lang w:eastAsia="ru-RU"/>
              </w:rPr>
              <w:t>Представитель Спонсора:</w:t>
            </w:r>
          </w:p>
          <w:p w14:paraId="1D395976" w14:textId="77777777" w:rsidR="0040536E" w:rsidRPr="00AD3C2C" w:rsidRDefault="0040536E" w:rsidP="00C97EF5">
            <w:pPr>
              <w:ind w:left="-108"/>
              <w:rPr>
                <w:lang w:eastAsia="ru-RU"/>
              </w:rPr>
            </w:pPr>
            <w:r w:rsidRPr="00AD3C2C">
              <w:rPr>
                <w:b/>
                <w:lang w:eastAsia="ru-RU"/>
              </w:rPr>
              <w:t>Филон Ольга Владимировна</w:t>
            </w:r>
          </w:p>
          <w:p w14:paraId="3C29BDA3" w14:textId="77777777" w:rsidR="0040536E" w:rsidRPr="00AD3C2C" w:rsidRDefault="0040536E" w:rsidP="00C97EF5">
            <w:pPr>
              <w:ind w:left="-108"/>
            </w:pPr>
            <w:r w:rsidRPr="00AD3C2C">
              <w:t>Директор Департамента доклинической и клинической разработки</w:t>
            </w:r>
          </w:p>
          <w:p w14:paraId="285CF1C7" w14:textId="77777777" w:rsidR="0040536E" w:rsidRPr="00AD3C2C" w:rsidRDefault="0040536E" w:rsidP="00C97EF5">
            <w:pPr>
              <w:ind w:left="-108"/>
            </w:pPr>
            <w:r w:rsidRPr="00AD3C2C">
              <w:t>Медицинской дирекции</w:t>
            </w:r>
          </w:p>
          <w:p w14:paraId="10B437C9" w14:textId="77777777" w:rsidR="0040536E" w:rsidRPr="00AD3C2C" w:rsidRDefault="0040536E" w:rsidP="00C97EF5">
            <w:pPr>
              <w:ind w:left="-108"/>
            </w:pPr>
            <w:r w:rsidRPr="00AD3C2C">
              <w:t>АО «Р-Фарм»</w:t>
            </w:r>
          </w:p>
          <w:p w14:paraId="6CCCE159" w14:textId="77777777" w:rsidR="0040536E" w:rsidRPr="0023010D" w:rsidRDefault="0040536E" w:rsidP="00C97EF5">
            <w:pPr>
              <w:ind w:left="-108"/>
              <w:contextualSpacing/>
              <w:rPr>
                <w:b/>
                <w:vertAlign w:val="superscript"/>
                <w:lang w:eastAsia="ru-RU"/>
              </w:rPr>
            </w:pPr>
          </w:p>
        </w:tc>
        <w:tc>
          <w:tcPr>
            <w:tcW w:w="4419" w:type="dxa"/>
          </w:tcPr>
          <w:p w14:paraId="0AEE108A" w14:textId="77777777" w:rsidR="0040536E" w:rsidRPr="00AD3C2C" w:rsidRDefault="0040536E" w:rsidP="00C97EF5">
            <w:pPr>
              <w:rPr>
                <w:lang w:eastAsia="ru-RU"/>
              </w:rPr>
            </w:pPr>
          </w:p>
          <w:p w14:paraId="69FD45B0" w14:textId="77777777" w:rsidR="0040536E" w:rsidRPr="00AD3C2C" w:rsidRDefault="0040536E" w:rsidP="00C97EF5">
            <w:pPr>
              <w:rPr>
                <w:lang w:eastAsia="ru-RU"/>
              </w:rPr>
            </w:pPr>
          </w:p>
          <w:p w14:paraId="34675CAF" w14:textId="77777777" w:rsidR="0040536E" w:rsidRPr="00AD3C2C" w:rsidRDefault="0040536E" w:rsidP="00C97EF5">
            <w:pPr>
              <w:rPr>
                <w:lang w:eastAsia="ru-RU"/>
              </w:rPr>
            </w:pPr>
            <w:r w:rsidRPr="00AD3C2C">
              <w:rPr>
                <w:lang w:eastAsia="ru-RU"/>
              </w:rPr>
              <w:t>______________________________</w:t>
            </w:r>
          </w:p>
          <w:p w14:paraId="7C5B870D" w14:textId="77777777" w:rsidR="0040536E" w:rsidRPr="00AD3C2C" w:rsidRDefault="0040536E" w:rsidP="00C97EF5">
            <w:pPr>
              <w:jc w:val="center"/>
              <w:rPr>
                <w:vertAlign w:val="superscript"/>
                <w:lang w:eastAsia="ru-RU"/>
              </w:rPr>
            </w:pPr>
            <w:r w:rsidRPr="00AD3C2C">
              <w:rPr>
                <w:vertAlign w:val="superscript"/>
                <w:lang w:eastAsia="ru-RU"/>
              </w:rPr>
              <w:t>Подпись</w:t>
            </w:r>
          </w:p>
          <w:p w14:paraId="5E5909FD" w14:textId="77777777" w:rsidR="0040536E" w:rsidRPr="00AD3C2C" w:rsidRDefault="0040536E" w:rsidP="00C97EF5">
            <w:pPr>
              <w:rPr>
                <w:lang w:eastAsia="ru-RU"/>
              </w:rPr>
            </w:pPr>
            <w:r w:rsidRPr="00AD3C2C">
              <w:rPr>
                <w:lang w:eastAsia="ru-RU"/>
              </w:rPr>
              <w:t>______________________________</w:t>
            </w:r>
          </w:p>
          <w:p w14:paraId="18E109F3" w14:textId="77777777" w:rsidR="0040536E" w:rsidRPr="0023010D" w:rsidRDefault="0040536E" w:rsidP="00C97EF5">
            <w:pPr>
              <w:contextualSpacing/>
              <w:jc w:val="center"/>
              <w:rPr>
                <w:sz w:val="20"/>
                <w:szCs w:val="20"/>
                <w:lang w:eastAsia="ru-RU"/>
              </w:rPr>
            </w:pPr>
            <w:r w:rsidRPr="00AD3C2C">
              <w:rPr>
                <w:vertAlign w:val="superscript"/>
                <w:lang w:eastAsia="ru-RU"/>
              </w:rPr>
              <w:t>Дата</w:t>
            </w:r>
          </w:p>
        </w:tc>
      </w:tr>
    </w:tbl>
    <w:p w14:paraId="577F1C7C" w14:textId="523990E7" w:rsidR="00E34F04" w:rsidRDefault="0014689C" w:rsidP="000139E5">
      <w:pPr>
        <w:jc w:val="left"/>
        <w:rPr>
          <w:rFonts w:eastAsiaTheme="minorEastAsia"/>
          <w:b/>
          <w:bCs/>
        </w:rPr>
      </w:pPr>
      <w:r>
        <w:rPr>
          <w:color w:val="000000" w:themeColor="text1"/>
        </w:rPr>
        <w:br w:type="page"/>
      </w:r>
    </w:p>
    <w:p w14:paraId="5B331A24" w14:textId="04DE1959" w:rsidR="00E34F04" w:rsidRPr="00DB25F1" w:rsidRDefault="00E34F04" w:rsidP="00E34F04">
      <w:pPr>
        <w:ind w:firstLine="709"/>
        <w:rPr>
          <w:color w:val="000000" w:themeColor="text1"/>
        </w:rPr>
        <w:sectPr w:rsidR="00E34F04" w:rsidRPr="00DB25F1" w:rsidSect="00AB01E2">
          <w:headerReference w:type="default" r:id="rId9"/>
          <w:footerReference w:type="default" r:id="rId10"/>
          <w:headerReference w:type="first" r:id="rId11"/>
          <w:pgSz w:w="11906" w:h="16838"/>
          <w:pgMar w:top="1134" w:right="849" w:bottom="1134" w:left="1701" w:header="708" w:footer="709" w:gutter="0"/>
          <w:cols w:space="708"/>
          <w:docGrid w:linePitch="360"/>
        </w:sectPr>
      </w:pPr>
    </w:p>
    <w:p w14:paraId="1A059A2C" w14:textId="758DEBA1" w:rsidR="000139E5" w:rsidRDefault="000139E5" w:rsidP="000139E5">
      <w:pPr>
        <w:pStyle w:val="12"/>
        <w:spacing w:line="240" w:lineRule="auto"/>
        <w:rPr>
          <w:rFonts w:cs="Times New Roman"/>
          <w:color w:val="000000" w:themeColor="text1"/>
        </w:rPr>
      </w:pPr>
      <w:bookmarkStart w:id="6" w:name="_Toc99740759"/>
      <w:bookmarkStart w:id="7" w:name="_Toc395011854"/>
      <w:bookmarkStart w:id="8" w:name="_Toc139361916"/>
      <w:r w:rsidRPr="005E6358">
        <w:rPr>
          <w:rFonts w:cs="Times New Roman"/>
          <w:color w:val="000000" w:themeColor="text1"/>
        </w:rPr>
        <w:lastRenderedPageBreak/>
        <w:t>СПИСОК СОКРАЩЕНИЙ</w:t>
      </w:r>
      <w:bookmarkEnd w:id="6"/>
      <w:bookmarkEnd w:id="8"/>
    </w:p>
    <w:tbl>
      <w:tblPr>
        <w:tblStyle w:val="210"/>
        <w:tblW w:w="5000" w:type="pct"/>
        <w:tblLook w:val="04A0" w:firstRow="1" w:lastRow="0" w:firstColumn="1" w:lastColumn="0" w:noHBand="0" w:noVBand="1"/>
      </w:tblPr>
      <w:tblGrid>
        <w:gridCol w:w="1804"/>
        <w:gridCol w:w="7541"/>
      </w:tblGrid>
      <w:tr w:rsidR="000B34F7" w:rsidRPr="000B34F7" w14:paraId="44C38B4C" w14:textId="77777777" w:rsidTr="00BE4B51">
        <w:tc>
          <w:tcPr>
            <w:tcW w:w="1585" w:type="dxa"/>
          </w:tcPr>
          <w:p w14:paraId="3378E860" w14:textId="77777777" w:rsidR="000B34F7" w:rsidRPr="000B34F7" w:rsidRDefault="000B34F7" w:rsidP="00BE4B51">
            <w:r w:rsidRPr="000B34F7">
              <w:t>СНО</w:t>
            </w:r>
          </w:p>
        </w:tc>
        <w:tc>
          <w:tcPr>
            <w:tcW w:w="7760" w:type="dxa"/>
          </w:tcPr>
          <w:p w14:paraId="407788AF" w14:textId="77777777" w:rsidR="000B34F7" w:rsidRPr="000B34F7" w:rsidRDefault="000B34F7" w:rsidP="00BE4B51">
            <w:pPr>
              <w:rPr>
                <w:rFonts w:eastAsia="Times New Roman"/>
                <w:iCs/>
                <w:lang w:eastAsia="ru-RU"/>
              </w:rPr>
            </w:pPr>
            <w:r w:rsidRPr="000B34F7">
              <w:t xml:space="preserve">Клетки </w:t>
            </w:r>
            <w:bookmarkStart w:id="9" w:name="_Hlk121497900"/>
            <w:r w:rsidRPr="000B34F7">
              <w:t>яичников китайского хомячка</w:t>
            </w:r>
            <w:bookmarkEnd w:id="9"/>
          </w:p>
        </w:tc>
      </w:tr>
      <w:tr w:rsidR="000B34F7" w:rsidRPr="000B34F7" w14:paraId="3A71567E" w14:textId="77777777" w:rsidTr="00BE4B51">
        <w:tc>
          <w:tcPr>
            <w:tcW w:w="1585" w:type="dxa"/>
            <w:vAlign w:val="center"/>
          </w:tcPr>
          <w:p w14:paraId="7A061076" w14:textId="77777777" w:rsidR="000B34F7" w:rsidRPr="000B34F7" w:rsidRDefault="000B34F7" w:rsidP="00BE4B51">
            <w:r w:rsidRPr="000B34F7">
              <w:rPr>
                <w:rFonts w:eastAsiaTheme="minorEastAsia"/>
                <w:color w:val="000000" w:themeColor="text1"/>
                <w:lang w:val="en-US"/>
              </w:rPr>
              <w:t>CYP450</w:t>
            </w:r>
          </w:p>
        </w:tc>
        <w:tc>
          <w:tcPr>
            <w:tcW w:w="7760" w:type="dxa"/>
            <w:vAlign w:val="center"/>
          </w:tcPr>
          <w:p w14:paraId="55B2764D" w14:textId="77777777" w:rsidR="000B34F7" w:rsidRPr="000B34F7" w:rsidRDefault="000B34F7" w:rsidP="00BE4B51">
            <w:pPr>
              <w:rPr>
                <w:rFonts w:eastAsia="Times New Roman"/>
                <w:iCs/>
                <w:lang w:eastAsia="ru-RU"/>
              </w:rPr>
            </w:pPr>
            <w:r w:rsidRPr="000B34F7">
              <w:rPr>
                <w:rFonts w:eastAsiaTheme="minorEastAsia"/>
                <w:color w:val="000000" w:themeColor="text1"/>
              </w:rPr>
              <w:t>Цитохром P450</w:t>
            </w:r>
          </w:p>
        </w:tc>
      </w:tr>
      <w:tr w:rsidR="000B34F7" w:rsidRPr="000B34F7" w14:paraId="02847CA1" w14:textId="77777777" w:rsidTr="00BE4B51">
        <w:tc>
          <w:tcPr>
            <w:tcW w:w="1585" w:type="dxa"/>
            <w:vAlign w:val="center"/>
          </w:tcPr>
          <w:p w14:paraId="290FF68B" w14:textId="77777777" w:rsidR="000B34F7" w:rsidRPr="000B34F7" w:rsidRDefault="000B34F7" w:rsidP="00BE4B51">
            <w:r w:rsidRPr="000B34F7">
              <w:rPr>
                <w:lang w:val="en-US"/>
              </w:rPr>
              <w:t>CL</w:t>
            </w:r>
            <w:r w:rsidRPr="000B34F7">
              <w:t>/</w:t>
            </w:r>
            <w:r w:rsidRPr="000B34F7">
              <w:rPr>
                <w:lang w:val="en-US"/>
              </w:rPr>
              <w:t>F</w:t>
            </w:r>
          </w:p>
        </w:tc>
        <w:tc>
          <w:tcPr>
            <w:tcW w:w="7760" w:type="dxa"/>
            <w:vAlign w:val="center"/>
          </w:tcPr>
          <w:p w14:paraId="6471F302" w14:textId="77777777" w:rsidR="000B34F7" w:rsidRPr="000B34F7" w:rsidRDefault="000B34F7" w:rsidP="00BE4B51">
            <w:pPr>
              <w:rPr>
                <w:rFonts w:eastAsia="Times New Roman"/>
                <w:iCs/>
                <w:lang w:eastAsia="ru-RU"/>
              </w:rPr>
            </w:pPr>
            <w:r w:rsidRPr="000B34F7">
              <w:t>Кажущийся общий клиренс</w:t>
            </w:r>
          </w:p>
        </w:tc>
      </w:tr>
      <w:tr w:rsidR="000B34F7" w:rsidRPr="000B34F7" w14:paraId="13EB98B4" w14:textId="77777777" w:rsidTr="00BE4B51">
        <w:tc>
          <w:tcPr>
            <w:tcW w:w="1585" w:type="dxa"/>
            <w:vAlign w:val="center"/>
          </w:tcPr>
          <w:p w14:paraId="40E2AA8B" w14:textId="77777777" w:rsidR="000B34F7" w:rsidRPr="000B34F7" w:rsidRDefault="000B34F7" w:rsidP="00BE4B51">
            <w:r w:rsidRPr="000B34F7">
              <w:rPr>
                <w:rFonts w:eastAsiaTheme="minorEastAsia"/>
              </w:rPr>
              <w:t>C</w:t>
            </w:r>
            <w:r w:rsidRPr="000B34F7">
              <w:rPr>
                <w:rFonts w:eastAsiaTheme="minorEastAsia"/>
                <w:vertAlign w:val="subscript"/>
              </w:rPr>
              <w:t>max</w:t>
            </w:r>
          </w:p>
        </w:tc>
        <w:tc>
          <w:tcPr>
            <w:tcW w:w="7760" w:type="dxa"/>
            <w:vAlign w:val="center"/>
          </w:tcPr>
          <w:p w14:paraId="52B564DF" w14:textId="77777777" w:rsidR="000B34F7" w:rsidRPr="000B34F7" w:rsidRDefault="000B34F7" w:rsidP="00BE4B51">
            <w:pPr>
              <w:rPr>
                <w:rFonts w:eastAsia="Times New Roman"/>
                <w:iCs/>
                <w:lang w:eastAsia="ru-RU"/>
              </w:rPr>
            </w:pPr>
            <w:r w:rsidRPr="000B34F7">
              <w:rPr>
                <w:rFonts w:eastAsiaTheme="minorEastAsia"/>
              </w:rPr>
              <w:t>Максимальная плазменная концентрация</w:t>
            </w:r>
          </w:p>
        </w:tc>
      </w:tr>
      <w:tr w:rsidR="000B34F7" w:rsidRPr="000B34F7" w14:paraId="7646E773" w14:textId="77777777" w:rsidTr="00BE4B51">
        <w:tc>
          <w:tcPr>
            <w:tcW w:w="1585" w:type="dxa"/>
            <w:vAlign w:val="center"/>
          </w:tcPr>
          <w:p w14:paraId="504DF520" w14:textId="77777777" w:rsidR="000B34F7" w:rsidRPr="000B34F7" w:rsidRDefault="000B34F7" w:rsidP="00BE4B51">
            <w:r w:rsidRPr="000B34F7">
              <w:rPr>
                <w:rFonts w:eastAsiaTheme="minorEastAsia"/>
              </w:rPr>
              <w:t>C</w:t>
            </w:r>
            <w:r w:rsidRPr="000B34F7">
              <w:rPr>
                <w:rFonts w:eastAsiaTheme="minorEastAsia"/>
                <w:vertAlign w:val="subscript"/>
              </w:rPr>
              <w:t>min</w:t>
            </w:r>
          </w:p>
        </w:tc>
        <w:tc>
          <w:tcPr>
            <w:tcW w:w="7760" w:type="dxa"/>
            <w:vAlign w:val="center"/>
          </w:tcPr>
          <w:p w14:paraId="59C1AE41" w14:textId="77777777" w:rsidR="000B34F7" w:rsidRPr="000B34F7" w:rsidRDefault="000B34F7" w:rsidP="00BE4B51">
            <w:pPr>
              <w:rPr>
                <w:rFonts w:eastAsia="Times New Roman"/>
                <w:iCs/>
                <w:lang w:eastAsia="ru-RU"/>
              </w:rPr>
            </w:pPr>
            <w:r w:rsidRPr="000B34F7">
              <w:rPr>
                <w:rFonts w:eastAsiaTheme="minorEastAsia"/>
              </w:rPr>
              <w:t>Минимальная плазменная концентрация</w:t>
            </w:r>
          </w:p>
        </w:tc>
      </w:tr>
      <w:tr w:rsidR="000B34F7" w:rsidRPr="000B34F7" w14:paraId="35217519" w14:textId="77777777" w:rsidTr="00BE4B51">
        <w:tc>
          <w:tcPr>
            <w:tcW w:w="1585" w:type="dxa"/>
            <w:vAlign w:val="center"/>
          </w:tcPr>
          <w:p w14:paraId="192A1FF0" w14:textId="77777777" w:rsidR="000B34F7" w:rsidRPr="000B34F7" w:rsidRDefault="000B34F7" w:rsidP="00BE4B51">
            <w:r w:rsidRPr="000B34F7">
              <w:rPr>
                <w:rFonts w:eastAsiaTheme="minorEastAsia"/>
              </w:rPr>
              <w:t>CV</w:t>
            </w:r>
          </w:p>
        </w:tc>
        <w:tc>
          <w:tcPr>
            <w:tcW w:w="7760" w:type="dxa"/>
            <w:vAlign w:val="center"/>
          </w:tcPr>
          <w:p w14:paraId="00180917" w14:textId="77777777" w:rsidR="000B34F7" w:rsidRPr="000B34F7" w:rsidRDefault="000B34F7" w:rsidP="00BE4B51">
            <w:pPr>
              <w:rPr>
                <w:rFonts w:eastAsia="Times New Roman"/>
                <w:iCs/>
                <w:lang w:eastAsia="ru-RU"/>
              </w:rPr>
            </w:pPr>
            <w:r w:rsidRPr="000B34F7">
              <w:rPr>
                <w:rFonts w:eastAsiaTheme="minorEastAsia"/>
              </w:rPr>
              <w:t>Коэффициент вариации</w:t>
            </w:r>
          </w:p>
        </w:tc>
      </w:tr>
      <w:tr w:rsidR="000B34F7" w:rsidRPr="000B34F7" w14:paraId="4ABBCE00" w14:textId="77777777" w:rsidTr="00BE4B51">
        <w:tc>
          <w:tcPr>
            <w:tcW w:w="1585" w:type="dxa"/>
            <w:vAlign w:val="center"/>
          </w:tcPr>
          <w:p w14:paraId="5F960D55" w14:textId="77777777" w:rsidR="000B34F7" w:rsidRPr="000B34F7" w:rsidRDefault="000B34F7" w:rsidP="00BE4B51">
            <w:r w:rsidRPr="000B34F7">
              <w:t>Child – Pugh</w:t>
            </w:r>
          </w:p>
        </w:tc>
        <w:tc>
          <w:tcPr>
            <w:tcW w:w="7760" w:type="dxa"/>
            <w:vAlign w:val="center"/>
          </w:tcPr>
          <w:p w14:paraId="1A8A67C6" w14:textId="739FF954" w:rsidR="000B34F7" w:rsidRPr="000B34F7" w:rsidRDefault="00963C97">
            <w:pPr>
              <w:rPr>
                <w:rFonts w:eastAsia="Times New Roman"/>
                <w:iCs/>
                <w:lang w:eastAsia="ru-RU"/>
              </w:rPr>
            </w:pPr>
            <w:r>
              <w:t>Классификация</w:t>
            </w:r>
            <w:r w:rsidR="000B34F7" w:rsidRPr="000B34F7">
              <w:t xml:space="preserve"> Чайлда </w:t>
            </w:r>
            <w:r>
              <w:t xml:space="preserve">– </w:t>
            </w:r>
            <w:r w:rsidR="000B34F7" w:rsidRPr="000B34F7">
              <w:t>Пью, оценочная методика, предназначенная для определения тяжести циррозов печени и выживаемости пациента</w:t>
            </w:r>
          </w:p>
        </w:tc>
      </w:tr>
      <w:tr w:rsidR="000B34F7" w:rsidRPr="000B34F7" w14:paraId="5400795D" w14:textId="77777777" w:rsidTr="00BE4B51">
        <w:tc>
          <w:tcPr>
            <w:tcW w:w="1585" w:type="dxa"/>
            <w:vAlign w:val="center"/>
          </w:tcPr>
          <w:p w14:paraId="21DAC33F" w14:textId="77777777" w:rsidR="000B34F7" w:rsidRPr="000B34F7" w:rsidRDefault="000B34F7" w:rsidP="00BE4B51">
            <w:pPr>
              <w:rPr>
                <w:rFonts w:eastAsiaTheme="minorEastAsia"/>
              </w:rPr>
            </w:pPr>
            <w:r w:rsidRPr="000B34F7">
              <w:rPr>
                <w:rFonts w:eastAsiaTheme="minorEastAsia"/>
              </w:rPr>
              <w:t>BCS</w:t>
            </w:r>
          </w:p>
        </w:tc>
        <w:tc>
          <w:tcPr>
            <w:tcW w:w="7760" w:type="dxa"/>
            <w:vAlign w:val="center"/>
          </w:tcPr>
          <w:p w14:paraId="60811B48" w14:textId="77777777" w:rsidR="000B34F7" w:rsidRPr="000B34F7" w:rsidRDefault="000B34F7" w:rsidP="00BE4B51">
            <w:pPr>
              <w:rPr>
                <w:rFonts w:eastAsiaTheme="minorEastAsia"/>
              </w:rPr>
            </w:pPr>
            <w:r w:rsidRPr="000B34F7">
              <w:t>Системе биофармацевтической классификации</w:t>
            </w:r>
            <w:r w:rsidRPr="000B34F7">
              <w:rPr>
                <w:rFonts w:eastAsiaTheme="minorEastAsia"/>
              </w:rPr>
              <w:t xml:space="preserve"> (Biopharmaceutical Classification System)</w:t>
            </w:r>
          </w:p>
        </w:tc>
      </w:tr>
      <w:tr w:rsidR="000B34F7" w:rsidRPr="000B34F7" w14:paraId="288A53D1" w14:textId="77777777" w:rsidTr="00BE4B51">
        <w:tc>
          <w:tcPr>
            <w:tcW w:w="1585" w:type="dxa"/>
            <w:vAlign w:val="center"/>
          </w:tcPr>
          <w:p w14:paraId="313CC751" w14:textId="77777777" w:rsidR="000B34F7" w:rsidRPr="000B34F7" w:rsidRDefault="000B34F7" w:rsidP="00BE4B51">
            <w:r w:rsidRPr="000B34F7">
              <w:rPr>
                <w:rFonts w:eastAsiaTheme="minorEastAsia"/>
              </w:rPr>
              <w:t>EMA</w:t>
            </w:r>
          </w:p>
        </w:tc>
        <w:tc>
          <w:tcPr>
            <w:tcW w:w="7760" w:type="dxa"/>
            <w:vAlign w:val="center"/>
          </w:tcPr>
          <w:p w14:paraId="03B742CD" w14:textId="77777777" w:rsidR="000B34F7" w:rsidRPr="000B34F7" w:rsidRDefault="000B34F7" w:rsidP="00BE4B51">
            <w:pPr>
              <w:rPr>
                <w:rFonts w:eastAsia="Times New Roman"/>
                <w:iCs/>
                <w:lang w:eastAsia="ru-RU"/>
              </w:rPr>
            </w:pPr>
            <w:r w:rsidRPr="000B34F7">
              <w:rPr>
                <w:rFonts w:eastAsiaTheme="minorEastAsia"/>
              </w:rPr>
              <w:t>Европейское агентство по лекарственным средствам</w:t>
            </w:r>
          </w:p>
        </w:tc>
      </w:tr>
      <w:tr w:rsidR="000B34F7" w:rsidRPr="000B34F7" w14:paraId="0DAC4048" w14:textId="77777777" w:rsidTr="00BE4B51">
        <w:tc>
          <w:tcPr>
            <w:tcW w:w="1585" w:type="dxa"/>
          </w:tcPr>
          <w:p w14:paraId="5DBE4C3F" w14:textId="77777777" w:rsidR="000B34F7" w:rsidRPr="000B34F7" w:rsidRDefault="000B34F7" w:rsidP="00BE4B51">
            <w:r w:rsidRPr="000B34F7">
              <w:t>F</w:t>
            </w:r>
          </w:p>
        </w:tc>
        <w:tc>
          <w:tcPr>
            <w:tcW w:w="7760" w:type="dxa"/>
          </w:tcPr>
          <w:p w14:paraId="687FE620" w14:textId="77777777" w:rsidR="000B34F7" w:rsidRPr="000B34F7" w:rsidRDefault="000B34F7" w:rsidP="00BE4B51">
            <w:pPr>
              <w:rPr>
                <w:rFonts w:eastAsia="Times New Roman"/>
                <w:iCs/>
                <w:lang w:eastAsia="ru-RU"/>
              </w:rPr>
            </w:pPr>
            <w:r w:rsidRPr="000B34F7">
              <w:rPr>
                <w:rFonts w:eastAsia="Times New Roman"/>
                <w:iCs/>
                <w:lang w:eastAsia="ru-RU"/>
              </w:rPr>
              <w:t>Биодоступность</w:t>
            </w:r>
          </w:p>
        </w:tc>
      </w:tr>
      <w:tr w:rsidR="000B34F7" w:rsidRPr="000B34F7" w14:paraId="55CDC799" w14:textId="77777777" w:rsidTr="00BE4B51">
        <w:tc>
          <w:tcPr>
            <w:tcW w:w="1585" w:type="dxa"/>
            <w:vAlign w:val="center"/>
          </w:tcPr>
          <w:p w14:paraId="242AB7CA" w14:textId="77777777" w:rsidR="000B34F7" w:rsidRPr="000B34F7" w:rsidRDefault="000B34F7" w:rsidP="00BE4B51">
            <w:pPr>
              <w:rPr>
                <w:rFonts w:eastAsiaTheme="minorEastAsia"/>
                <w:lang w:val="en-US"/>
              </w:rPr>
            </w:pPr>
            <w:bookmarkStart w:id="10" w:name="_Hlk121593747"/>
            <w:r w:rsidRPr="000B34F7">
              <w:rPr>
                <w:rFonts w:eastAsiaTheme="minorEastAsia"/>
              </w:rPr>
              <w:t>FAS</w:t>
            </w:r>
            <w:bookmarkEnd w:id="10"/>
          </w:p>
        </w:tc>
        <w:tc>
          <w:tcPr>
            <w:tcW w:w="7760" w:type="dxa"/>
            <w:vAlign w:val="center"/>
          </w:tcPr>
          <w:p w14:paraId="15D98B9D" w14:textId="77777777" w:rsidR="000B34F7" w:rsidRPr="000B34F7" w:rsidRDefault="000B34F7" w:rsidP="00BE4B51">
            <w:pPr>
              <w:rPr>
                <w:rFonts w:eastAsiaTheme="minorEastAsia"/>
              </w:rPr>
            </w:pPr>
            <w:r w:rsidRPr="000B34F7">
              <w:rPr>
                <w:rFonts w:eastAsiaTheme="minorEastAsia"/>
              </w:rPr>
              <w:t>Полный набор данных для анализа (Full Analysis Set)</w:t>
            </w:r>
          </w:p>
        </w:tc>
      </w:tr>
      <w:tr w:rsidR="000B34F7" w:rsidRPr="000B34F7" w14:paraId="33241948" w14:textId="77777777" w:rsidTr="00BE4B51">
        <w:tc>
          <w:tcPr>
            <w:tcW w:w="1585" w:type="dxa"/>
            <w:vAlign w:val="center"/>
          </w:tcPr>
          <w:p w14:paraId="526F0FF3" w14:textId="77777777" w:rsidR="000B34F7" w:rsidRPr="000B34F7" w:rsidRDefault="000B34F7" w:rsidP="00BE4B51">
            <w:r w:rsidRPr="000B34F7">
              <w:rPr>
                <w:rFonts w:eastAsiaTheme="minorEastAsia"/>
                <w:lang w:val="en-US"/>
              </w:rPr>
              <w:t>FDA</w:t>
            </w:r>
          </w:p>
        </w:tc>
        <w:tc>
          <w:tcPr>
            <w:tcW w:w="7760" w:type="dxa"/>
            <w:vAlign w:val="center"/>
          </w:tcPr>
          <w:p w14:paraId="09C3AF2D" w14:textId="77777777" w:rsidR="000B34F7" w:rsidRPr="000B34F7" w:rsidRDefault="000B34F7" w:rsidP="00BE4B51">
            <w:pPr>
              <w:rPr>
                <w:rFonts w:eastAsia="Times New Roman"/>
                <w:iCs/>
                <w:lang w:eastAsia="ru-RU"/>
              </w:rPr>
            </w:pPr>
            <w:r w:rsidRPr="000B34F7">
              <w:rPr>
                <w:rFonts w:eastAsiaTheme="minorEastAsia"/>
              </w:rPr>
              <w:t>Управление по контролю за качеством пищевых продуктов и лекарственных средств США</w:t>
            </w:r>
          </w:p>
        </w:tc>
      </w:tr>
      <w:tr w:rsidR="000B34F7" w:rsidRPr="000B34F7" w14:paraId="5BF0B313" w14:textId="77777777" w:rsidTr="00BE4B51">
        <w:tc>
          <w:tcPr>
            <w:tcW w:w="1585" w:type="dxa"/>
          </w:tcPr>
          <w:p w14:paraId="0AEAA106" w14:textId="77777777" w:rsidR="000B34F7" w:rsidRPr="000B34F7" w:rsidRDefault="000B34F7" w:rsidP="00BE4B51">
            <w:r w:rsidRPr="000B34F7">
              <w:t>SGLT2</w:t>
            </w:r>
          </w:p>
        </w:tc>
        <w:tc>
          <w:tcPr>
            <w:tcW w:w="7760" w:type="dxa"/>
          </w:tcPr>
          <w:p w14:paraId="663009B1" w14:textId="77777777" w:rsidR="000B34F7" w:rsidRPr="000B34F7" w:rsidRDefault="000B34F7" w:rsidP="00BE4B51">
            <w:pPr>
              <w:rPr>
                <w:rFonts w:eastAsia="Times New Roman"/>
                <w:iCs/>
                <w:lang w:eastAsia="ru-RU"/>
              </w:rPr>
            </w:pPr>
            <w:r w:rsidRPr="000B34F7">
              <w:rPr>
                <w:rFonts w:eastAsia="Times New Roman"/>
                <w:iCs/>
                <w:lang w:eastAsia="ru-RU"/>
              </w:rPr>
              <w:t>Ингибиторы натрий-глюкозного контранспортера (</w:t>
            </w:r>
            <w:r w:rsidRPr="000B34F7">
              <w:rPr>
                <w:rFonts w:eastAsia="Times New Roman"/>
                <w:iCs/>
                <w:lang w:val="en-US" w:eastAsia="ru-RU"/>
              </w:rPr>
              <w:t>Sodium</w:t>
            </w:r>
            <w:r w:rsidRPr="000B34F7">
              <w:rPr>
                <w:rFonts w:eastAsia="Times New Roman"/>
                <w:iCs/>
                <w:lang w:eastAsia="ru-RU"/>
              </w:rPr>
              <w:t>-</w:t>
            </w:r>
            <w:r w:rsidRPr="000B34F7">
              <w:rPr>
                <w:rFonts w:eastAsia="Times New Roman"/>
                <w:iCs/>
                <w:lang w:val="en-US" w:eastAsia="ru-RU"/>
              </w:rPr>
              <w:t>Glucose</w:t>
            </w:r>
            <w:r w:rsidRPr="000B34F7">
              <w:rPr>
                <w:rFonts w:eastAsia="Times New Roman"/>
                <w:iCs/>
                <w:lang w:eastAsia="ru-RU"/>
              </w:rPr>
              <w:t xml:space="preserve"> </w:t>
            </w:r>
            <w:r w:rsidRPr="000B34F7">
              <w:rPr>
                <w:rFonts w:eastAsia="Times New Roman"/>
                <w:iCs/>
                <w:lang w:val="en-US" w:eastAsia="ru-RU"/>
              </w:rPr>
              <w:t>Cotransporter</w:t>
            </w:r>
            <w:r w:rsidRPr="000B34F7">
              <w:rPr>
                <w:rFonts w:eastAsia="Times New Roman"/>
                <w:iCs/>
                <w:lang w:eastAsia="ru-RU"/>
              </w:rPr>
              <w:t xml:space="preserve">-2 </w:t>
            </w:r>
            <w:r w:rsidRPr="000B34F7">
              <w:rPr>
                <w:rFonts w:eastAsia="Times New Roman"/>
                <w:iCs/>
                <w:lang w:val="en-US" w:eastAsia="ru-RU"/>
              </w:rPr>
              <w:t>Inhibitors</w:t>
            </w:r>
            <w:r w:rsidRPr="000B34F7">
              <w:rPr>
                <w:rFonts w:eastAsia="Times New Roman"/>
                <w:iCs/>
                <w:lang w:eastAsia="ru-RU"/>
              </w:rPr>
              <w:t>)</w:t>
            </w:r>
          </w:p>
        </w:tc>
      </w:tr>
      <w:tr w:rsidR="000B34F7" w:rsidRPr="000B34F7" w14:paraId="5502DB04" w14:textId="77777777" w:rsidTr="00BE4B51">
        <w:tc>
          <w:tcPr>
            <w:tcW w:w="1585" w:type="dxa"/>
          </w:tcPr>
          <w:p w14:paraId="3C12CFB2" w14:textId="77777777" w:rsidR="000B34F7" w:rsidRPr="000B34F7" w:rsidRDefault="000B34F7" w:rsidP="00BE4B51">
            <w:r w:rsidRPr="000B34F7">
              <w:t>HbA1c</w:t>
            </w:r>
          </w:p>
        </w:tc>
        <w:tc>
          <w:tcPr>
            <w:tcW w:w="7760" w:type="dxa"/>
          </w:tcPr>
          <w:p w14:paraId="38B6B9CE" w14:textId="77777777" w:rsidR="000B34F7" w:rsidRPr="000B34F7" w:rsidRDefault="000B34F7" w:rsidP="00BE4B51">
            <w:r w:rsidRPr="000B34F7">
              <w:rPr>
                <w:rFonts w:eastAsia="Times New Roman"/>
                <w:iCs/>
                <w:lang w:eastAsia="ru-RU"/>
              </w:rPr>
              <w:t>Гликозилированный гемоглобин</w:t>
            </w:r>
          </w:p>
        </w:tc>
      </w:tr>
      <w:tr w:rsidR="000B34F7" w:rsidRPr="000B34F7" w14:paraId="1548057E" w14:textId="77777777" w:rsidTr="00BE4B51">
        <w:tc>
          <w:tcPr>
            <w:tcW w:w="1585" w:type="dxa"/>
          </w:tcPr>
          <w:p w14:paraId="699917B8" w14:textId="77777777" w:rsidR="000B34F7" w:rsidRPr="000B34F7" w:rsidRDefault="000B34F7" w:rsidP="00BE4B51">
            <w:pPr>
              <w:rPr>
                <w:rFonts w:eastAsia="Times New Roman"/>
                <w:color w:val="000000"/>
                <w:lang w:eastAsia="ru-RU"/>
              </w:rPr>
            </w:pPr>
            <w:r w:rsidRPr="000B34F7">
              <w:t>hOAT1, hOAT3</w:t>
            </w:r>
          </w:p>
        </w:tc>
        <w:tc>
          <w:tcPr>
            <w:tcW w:w="7760" w:type="dxa"/>
          </w:tcPr>
          <w:p w14:paraId="312FE3EF" w14:textId="77777777" w:rsidR="000B34F7" w:rsidRPr="000B34F7" w:rsidRDefault="000B34F7" w:rsidP="00BE4B51">
            <w:pPr>
              <w:rPr>
                <w:rFonts w:eastAsia="Times New Roman"/>
                <w:lang w:eastAsia="ru-RU"/>
              </w:rPr>
            </w:pPr>
            <w:r w:rsidRPr="000B34F7">
              <w:rPr>
                <w:rFonts w:eastAsia="Times New Roman"/>
                <w:lang w:eastAsia="ru-RU"/>
              </w:rPr>
              <w:t>Органические переносчики анионов</w:t>
            </w:r>
          </w:p>
        </w:tc>
      </w:tr>
      <w:tr w:rsidR="000B34F7" w:rsidRPr="00686E75" w14:paraId="79EAE7AD" w14:textId="77777777" w:rsidTr="00BE4B51">
        <w:tc>
          <w:tcPr>
            <w:tcW w:w="1585" w:type="dxa"/>
          </w:tcPr>
          <w:p w14:paraId="0707790F" w14:textId="77777777" w:rsidR="000B34F7" w:rsidRPr="000B34F7" w:rsidRDefault="000B34F7" w:rsidP="00BE4B51">
            <w:r w:rsidRPr="000B34F7">
              <w:rPr>
                <w:rFonts w:eastAsia="Times New Roman"/>
                <w:lang w:val="en-US" w:eastAsia="ru-RU"/>
              </w:rPr>
              <w:t>HOMA‑IR</w:t>
            </w:r>
          </w:p>
        </w:tc>
        <w:tc>
          <w:tcPr>
            <w:tcW w:w="7760" w:type="dxa"/>
          </w:tcPr>
          <w:p w14:paraId="44BBF676" w14:textId="77777777" w:rsidR="000B34F7" w:rsidRPr="000B34F7" w:rsidRDefault="000B34F7" w:rsidP="00BE4B51">
            <w:pPr>
              <w:rPr>
                <w:rFonts w:eastAsia="Times New Roman"/>
                <w:lang w:val="en-US" w:eastAsia="ru-RU"/>
              </w:rPr>
            </w:pPr>
            <w:r w:rsidRPr="000B34F7">
              <w:rPr>
                <w:rFonts w:eastAsia="Times New Roman"/>
                <w:lang w:val="en-US" w:eastAsia="ru-RU"/>
              </w:rPr>
              <w:t>Homeostasis Model Assessment of Insulin Resistance  (</w:t>
            </w:r>
            <w:r w:rsidRPr="000B34F7">
              <w:rPr>
                <w:rFonts w:eastAsia="Times New Roman"/>
                <w:lang w:eastAsia="ru-RU"/>
              </w:rPr>
              <w:t>Индекс</w:t>
            </w:r>
            <w:r w:rsidRPr="000B34F7">
              <w:rPr>
                <w:rFonts w:eastAsia="Times New Roman"/>
                <w:lang w:val="en-US" w:eastAsia="ru-RU"/>
              </w:rPr>
              <w:t xml:space="preserve"> </w:t>
            </w:r>
            <w:r w:rsidRPr="000B34F7">
              <w:rPr>
                <w:rFonts w:eastAsia="Times New Roman"/>
                <w:lang w:eastAsia="ru-RU"/>
              </w:rPr>
              <w:t>инсулинорезистентности</w:t>
            </w:r>
            <w:r w:rsidRPr="000B34F7">
              <w:rPr>
                <w:rFonts w:eastAsia="Times New Roman"/>
                <w:lang w:val="en-US" w:eastAsia="ru-RU"/>
              </w:rPr>
              <w:t>)</w:t>
            </w:r>
          </w:p>
        </w:tc>
      </w:tr>
      <w:tr w:rsidR="000B34F7" w:rsidRPr="000B34F7" w14:paraId="0A1317A5" w14:textId="77777777" w:rsidTr="00BE4B51">
        <w:tc>
          <w:tcPr>
            <w:tcW w:w="1585" w:type="dxa"/>
          </w:tcPr>
          <w:p w14:paraId="43C6DDBF" w14:textId="77777777" w:rsidR="000B34F7" w:rsidRPr="000B34F7" w:rsidRDefault="000B34F7" w:rsidP="00BE4B51">
            <w:pPr>
              <w:rPr>
                <w:rFonts w:eastAsia="Times New Roman"/>
                <w:color w:val="000000"/>
                <w:lang w:eastAsia="ru-RU"/>
              </w:rPr>
            </w:pPr>
            <w:r w:rsidRPr="000B34F7">
              <w:t>IC</w:t>
            </w:r>
            <w:r w:rsidRPr="000B34F7">
              <w:rPr>
                <w:vertAlign w:val="subscript"/>
              </w:rPr>
              <w:t>50</w:t>
            </w:r>
          </w:p>
        </w:tc>
        <w:tc>
          <w:tcPr>
            <w:tcW w:w="7760" w:type="dxa"/>
          </w:tcPr>
          <w:p w14:paraId="3F35B2A4" w14:textId="77777777" w:rsidR="000B34F7" w:rsidRPr="000B34F7" w:rsidRDefault="000B34F7" w:rsidP="00BE4B51">
            <w:pPr>
              <w:rPr>
                <w:rFonts w:eastAsia="Times New Roman"/>
                <w:lang w:eastAsia="ru-RU"/>
              </w:rPr>
            </w:pPr>
            <w:r w:rsidRPr="000B34F7">
              <w:rPr>
                <w:rFonts w:eastAsia="Times New Roman"/>
                <w:lang w:eastAsia="ru-RU"/>
              </w:rPr>
              <w:t>Концентрация полумаксимального ингибирования</w:t>
            </w:r>
          </w:p>
        </w:tc>
      </w:tr>
      <w:tr w:rsidR="000B34F7" w:rsidRPr="000B34F7" w14:paraId="4DEE394C" w14:textId="77777777" w:rsidTr="00BE4B51">
        <w:tc>
          <w:tcPr>
            <w:tcW w:w="1585" w:type="dxa"/>
          </w:tcPr>
          <w:p w14:paraId="197ED528" w14:textId="77777777" w:rsidR="000B34F7" w:rsidRPr="000B34F7" w:rsidRDefault="000B34F7" w:rsidP="00BE4B51">
            <w:pPr>
              <w:rPr>
                <w:rFonts w:eastAsia="Times New Roman"/>
                <w:color w:val="000000"/>
                <w:lang w:eastAsia="ru-RU"/>
              </w:rPr>
            </w:pPr>
            <w:r w:rsidRPr="000B34F7">
              <w:t>ICAM-1</w:t>
            </w:r>
          </w:p>
        </w:tc>
        <w:tc>
          <w:tcPr>
            <w:tcW w:w="7760" w:type="dxa"/>
          </w:tcPr>
          <w:p w14:paraId="31C42C8F" w14:textId="77777777" w:rsidR="000B34F7" w:rsidRPr="000B34F7" w:rsidRDefault="000B34F7" w:rsidP="00BE4B51">
            <w:r w:rsidRPr="000B34F7">
              <w:t>Молекула межклеточной адгезии 1</w:t>
            </w:r>
          </w:p>
        </w:tc>
      </w:tr>
      <w:tr w:rsidR="000F3C81" w:rsidRPr="000B34F7" w14:paraId="15121483" w14:textId="77777777" w:rsidTr="00C97EF5">
        <w:tc>
          <w:tcPr>
            <w:tcW w:w="1585" w:type="dxa"/>
            <w:vAlign w:val="center"/>
          </w:tcPr>
          <w:p w14:paraId="57F5E5A8" w14:textId="40B02638" w:rsidR="000F3C81" w:rsidRPr="000B34F7" w:rsidRDefault="000F3C81" w:rsidP="000F3C81">
            <w:r w:rsidRPr="00A032E6">
              <w:rPr>
                <w:rFonts w:eastAsiaTheme="minorEastAsia"/>
              </w:rPr>
              <w:t>ICH</w:t>
            </w:r>
          </w:p>
        </w:tc>
        <w:tc>
          <w:tcPr>
            <w:tcW w:w="7760" w:type="dxa"/>
            <w:vAlign w:val="center"/>
          </w:tcPr>
          <w:p w14:paraId="0F784C41" w14:textId="40B70BCF" w:rsidR="000F3C81" w:rsidRPr="000B34F7" w:rsidRDefault="000F3C81" w:rsidP="000F3C81">
            <w:r w:rsidRPr="00A032E6">
              <w:rPr>
                <w:rFonts w:eastAsiaTheme="minorEastAsia"/>
              </w:rPr>
              <w:t>Международн</w:t>
            </w:r>
            <w:r>
              <w:rPr>
                <w:rFonts w:eastAsiaTheme="minorEastAsia"/>
              </w:rPr>
              <w:t>ый Совет</w:t>
            </w:r>
            <w:r w:rsidRPr="00A032E6">
              <w:rPr>
                <w:rFonts w:eastAsiaTheme="minorEastAsia"/>
              </w:rPr>
              <w:t xml:space="preserve"> по гармонизации GCP (Надлежащей клинической практики)</w:t>
            </w:r>
          </w:p>
        </w:tc>
      </w:tr>
      <w:tr w:rsidR="000B34F7" w:rsidRPr="000B34F7" w14:paraId="4B6A24F4" w14:textId="77777777" w:rsidTr="00BE4B51">
        <w:tc>
          <w:tcPr>
            <w:tcW w:w="1585" w:type="dxa"/>
          </w:tcPr>
          <w:p w14:paraId="47190029" w14:textId="77777777" w:rsidR="000B34F7" w:rsidRPr="000B34F7" w:rsidRDefault="000B34F7" w:rsidP="00BE4B51">
            <w:r w:rsidRPr="000B34F7">
              <w:rPr>
                <w:color w:val="000000"/>
              </w:rPr>
              <w:t>IDF</w:t>
            </w:r>
          </w:p>
        </w:tc>
        <w:tc>
          <w:tcPr>
            <w:tcW w:w="7760" w:type="dxa"/>
          </w:tcPr>
          <w:p w14:paraId="2527FFC9" w14:textId="77777777" w:rsidR="000B34F7" w:rsidRPr="000B34F7" w:rsidRDefault="000B34F7" w:rsidP="00BE4B51">
            <w:pPr>
              <w:rPr>
                <w:color w:val="000000"/>
                <w:lang w:val="en-US"/>
              </w:rPr>
            </w:pPr>
            <w:r w:rsidRPr="000B34F7">
              <w:rPr>
                <w:color w:val="000000"/>
              </w:rPr>
              <w:t>International Diabetes Federation,</w:t>
            </w:r>
          </w:p>
          <w:p w14:paraId="0A8C8229" w14:textId="77777777" w:rsidR="000B34F7" w:rsidRPr="000B34F7" w:rsidRDefault="000B34F7" w:rsidP="00BE4B51">
            <w:pPr>
              <w:rPr>
                <w:lang w:val="en-US"/>
              </w:rPr>
            </w:pPr>
            <w:r w:rsidRPr="000B34F7">
              <w:rPr>
                <w:color w:val="000000"/>
              </w:rPr>
              <w:t>Международная диабетическая федерация</w:t>
            </w:r>
          </w:p>
        </w:tc>
      </w:tr>
      <w:tr w:rsidR="000B34F7" w:rsidRPr="000B34F7" w14:paraId="77D481BD" w14:textId="77777777" w:rsidTr="00BE4B51">
        <w:tc>
          <w:tcPr>
            <w:tcW w:w="1585" w:type="dxa"/>
          </w:tcPr>
          <w:p w14:paraId="4218781C" w14:textId="77777777" w:rsidR="000B34F7" w:rsidRPr="000B34F7" w:rsidRDefault="000B34F7" w:rsidP="00BE4B51">
            <w:pPr>
              <w:rPr>
                <w:color w:val="000000"/>
              </w:rPr>
            </w:pPr>
            <w:r w:rsidRPr="000B34F7">
              <w:rPr>
                <w:rFonts w:eastAsia="TimesNewRomanPSMT"/>
              </w:rPr>
              <w:t>ITT</w:t>
            </w:r>
          </w:p>
        </w:tc>
        <w:tc>
          <w:tcPr>
            <w:tcW w:w="7760" w:type="dxa"/>
          </w:tcPr>
          <w:p w14:paraId="3FC4B159" w14:textId="77777777" w:rsidR="000B34F7" w:rsidRPr="000B34F7" w:rsidRDefault="000B34F7" w:rsidP="00BE4B51">
            <w:pPr>
              <w:rPr>
                <w:color w:val="000000"/>
              </w:rPr>
            </w:pPr>
            <w:r w:rsidRPr="000B34F7">
              <w:rPr>
                <w:rFonts w:eastAsia="TimesNewRomanPSMT"/>
              </w:rPr>
              <w:t>Популяции по назначенному лечению</w:t>
            </w:r>
          </w:p>
        </w:tc>
      </w:tr>
      <w:tr w:rsidR="000B34F7" w:rsidRPr="000B34F7" w14:paraId="339409B3" w14:textId="77777777" w:rsidTr="00BE4B51">
        <w:tc>
          <w:tcPr>
            <w:tcW w:w="1585" w:type="dxa"/>
          </w:tcPr>
          <w:p w14:paraId="2E822AC5" w14:textId="77777777" w:rsidR="000B34F7" w:rsidRPr="000B34F7" w:rsidRDefault="000B34F7" w:rsidP="00BE4B51">
            <w:r w:rsidRPr="000B34F7">
              <w:t>K</w:t>
            </w:r>
            <w:r w:rsidRPr="000B34F7">
              <w:rPr>
                <w:vertAlign w:val="subscript"/>
              </w:rPr>
              <w:t>i</w:t>
            </w:r>
          </w:p>
        </w:tc>
        <w:tc>
          <w:tcPr>
            <w:tcW w:w="7760" w:type="dxa"/>
          </w:tcPr>
          <w:p w14:paraId="52AF8BD3" w14:textId="77777777" w:rsidR="000B34F7" w:rsidRPr="000B34F7" w:rsidRDefault="000B34F7" w:rsidP="00BE4B51">
            <w:pPr>
              <w:rPr>
                <w:rFonts w:eastAsia="Times New Roman"/>
                <w:iCs/>
                <w:lang w:eastAsia="ru-RU"/>
              </w:rPr>
            </w:pPr>
            <w:r w:rsidRPr="000B34F7">
              <w:rPr>
                <w:rFonts w:eastAsia="Times New Roman"/>
                <w:iCs/>
                <w:lang w:eastAsia="ru-RU"/>
              </w:rPr>
              <w:t>Константа ингибирования</w:t>
            </w:r>
          </w:p>
        </w:tc>
      </w:tr>
      <w:tr w:rsidR="000B34F7" w:rsidRPr="000B34F7" w14:paraId="77B5A255" w14:textId="77777777" w:rsidTr="00BE4B51">
        <w:tc>
          <w:tcPr>
            <w:tcW w:w="1585" w:type="dxa"/>
          </w:tcPr>
          <w:p w14:paraId="5144EF05" w14:textId="77777777" w:rsidR="000B34F7" w:rsidRPr="000B34F7" w:rsidRDefault="000B34F7" w:rsidP="00BE4B51">
            <w:bookmarkStart w:id="11" w:name="_Hlk121490121"/>
            <w:r w:rsidRPr="000B34F7">
              <w:t>K</w:t>
            </w:r>
            <w:r w:rsidRPr="000B34F7">
              <w:rPr>
                <w:vertAlign w:val="subscript"/>
              </w:rPr>
              <w:t>m</w:t>
            </w:r>
          </w:p>
        </w:tc>
        <w:tc>
          <w:tcPr>
            <w:tcW w:w="7760" w:type="dxa"/>
          </w:tcPr>
          <w:p w14:paraId="5C92683C" w14:textId="77777777" w:rsidR="000B34F7" w:rsidRPr="000B34F7" w:rsidRDefault="000B34F7" w:rsidP="00BE4B51">
            <w:pPr>
              <w:rPr>
                <w:rFonts w:eastAsia="Times New Roman"/>
                <w:iCs/>
                <w:lang w:eastAsia="ru-RU"/>
              </w:rPr>
            </w:pPr>
            <w:r w:rsidRPr="000B34F7">
              <w:rPr>
                <w:rFonts w:eastAsia="Times New Roman"/>
                <w:iCs/>
                <w:lang w:eastAsia="ru-RU"/>
              </w:rPr>
              <w:t>Константа Михаэлиса</w:t>
            </w:r>
          </w:p>
        </w:tc>
      </w:tr>
      <w:bookmarkEnd w:id="11"/>
      <w:tr w:rsidR="000B34F7" w:rsidRPr="000B34F7" w14:paraId="3F8AB8D3" w14:textId="77777777" w:rsidTr="00BE4B51">
        <w:tc>
          <w:tcPr>
            <w:tcW w:w="1585" w:type="dxa"/>
          </w:tcPr>
          <w:p w14:paraId="0E217D3C" w14:textId="77777777" w:rsidR="000B34F7" w:rsidRPr="000B34F7" w:rsidRDefault="000B34F7" w:rsidP="00BE4B51">
            <w:r w:rsidRPr="000B34F7">
              <w:t>LD</w:t>
            </w:r>
            <w:r w:rsidRPr="000B34F7">
              <w:rPr>
                <w:vertAlign w:val="subscript"/>
              </w:rPr>
              <w:t>50</w:t>
            </w:r>
          </w:p>
        </w:tc>
        <w:tc>
          <w:tcPr>
            <w:tcW w:w="7760" w:type="dxa"/>
          </w:tcPr>
          <w:p w14:paraId="35CE1F12" w14:textId="77777777" w:rsidR="000B34F7" w:rsidRPr="000B34F7" w:rsidRDefault="000B34F7" w:rsidP="00BE4B51">
            <w:pPr>
              <w:rPr>
                <w:rFonts w:eastAsia="Times New Roman"/>
                <w:iCs/>
                <w:lang w:val="en-US" w:eastAsia="ru-RU"/>
              </w:rPr>
            </w:pPr>
            <w:r w:rsidRPr="000B34F7">
              <w:rPr>
                <w:rFonts w:eastAsia="Times New Roman"/>
                <w:iCs/>
                <w:lang w:eastAsia="ru-RU"/>
              </w:rPr>
              <w:t>Среднесмертельная</w:t>
            </w:r>
            <w:r w:rsidRPr="000B34F7">
              <w:rPr>
                <w:rFonts w:eastAsia="Times New Roman"/>
                <w:iCs/>
                <w:lang w:val="en-US" w:eastAsia="ru-RU"/>
              </w:rPr>
              <w:t xml:space="preserve"> </w:t>
            </w:r>
            <w:r w:rsidRPr="000B34F7">
              <w:rPr>
                <w:rFonts w:eastAsia="Times New Roman"/>
                <w:iCs/>
                <w:lang w:eastAsia="ru-RU"/>
              </w:rPr>
              <w:t>доза</w:t>
            </w:r>
          </w:p>
        </w:tc>
      </w:tr>
      <w:tr w:rsidR="000B34F7" w:rsidRPr="000B34F7" w14:paraId="1E1FC377" w14:textId="77777777" w:rsidTr="00BE4B51">
        <w:tc>
          <w:tcPr>
            <w:tcW w:w="1585" w:type="dxa"/>
            <w:vAlign w:val="center"/>
          </w:tcPr>
          <w:p w14:paraId="47E154D6" w14:textId="77777777" w:rsidR="000B34F7" w:rsidRPr="000B34F7" w:rsidRDefault="000B34F7" w:rsidP="00BE4B51">
            <w:pPr>
              <w:rPr>
                <w:lang w:val="en-US"/>
              </w:rPr>
            </w:pPr>
            <w:r w:rsidRPr="000B34F7">
              <w:rPr>
                <w:rFonts w:eastAsiaTheme="minorEastAsia"/>
              </w:rPr>
              <w:t>LOAEL</w:t>
            </w:r>
          </w:p>
        </w:tc>
        <w:tc>
          <w:tcPr>
            <w:tcW w:w="7760" w:type="dxa"/>
            <w:vAlign w:val="center"/>
          </w:tcPr>
          <w:p w14:paraId="2A807BF2" w14:textId="588E32EA" w:rsidR="000B34F7" w:rsidRPr="000B34F7" w:rsidRDefault="000F3C81" w:rsidP="00BE4B51">
            <w:pPr>
              <w:rPr>
                <w:rFonts w:eastAsia="Times New Roman"/>
                <w:iCs/>
                <w:lang w:eastAsia="ru-RU"/>
              </w:rPr>
            </w:pPr>
            <w:r>
              <w:rPr>
                <w:rFonts w:eastAsiaTheme="minorEastAsia"/>
              </w:rPr>
              <w:t>Н</w:t>
            </w:r>
            <w:r w:rsidR="000B34F7" w:rsidRPr="000B34F7">
              <w:rPr>
                <w:rFonts w:eastAsiaTheme="minorEastAsia"/>
              </w:rPr>
              <w:t xml:space="preserve">аименьшая доза, оказывающая явное нежелательное действие (lowest-observed-adverse-effect level) </w:t>
            </w:r>
          </w:p>
        </w:tc>
      </w:tr>
      <w:tr w:rsidR="000B34F7" w:rsidRPr="000B34F7" w14:paraId="7ADF2A39" w14:textId="77777777" w:rsidTr="00BE4B51">
        <w:tc>
          <w:tcPr>
            <w:tcW w:w="1585" w:type="dxa"/>
          </w:tcPr>
          <w:p w14:paraId="439A69D2" w14:textId="77777777" w:rsidR="000B34F7" w:rsidRPr="000B34F7" w:rsidRDefault="000B34F7" w:rsidP="00BE4B51">
            <w:bookmarkStart w:id="12" w:name="_Hlk121602785"/>
            <w:r w:rsidRPr="000B34F7">
              <w:t>LOCF</w:t>
            </w:r>
          </w:p>
        </w:tc>
        <w:tc>
          <w:tcPr>
            <w:tcW w:w="7760" w:type="dxa"/>
          </w:tcPr>
          <w:p w14:paraId="15DA82F8" w14:textId="77777777" w:rsidR="000B34F7" w:rsidRPr="000B34F7" w:rsidRDefault="000B34F7" w:rsidP="00BE4B51">
            <w:r w:rsidRPr="000B34F7">
              <w:t>Анализ данных с учетом сведений о выбывших больных (last observation carried forward,)</w:t>
            </w:r>
          </w:p>
        </w:tc>
      </w:tr>
      <w:tr w:rsidR="000B34F7" w:rsidRPr="000B34F7" w14:paraId="0057AA02" w14:textId="77777777" w:rsidTr="00BE4B51">
        <w:tc>
          <w:tcPr>
            <w:tcW w:w="1585" w:type="dxa"/>
          </w:tcPr>
          <w:p w14:paraId="1B8FE314" w14:textId="77777777" w:rsidR="000B34F7" w:rsidRPr="000B34F7" w:rsidRDefault="000B34F7" w:rsidP="00BE4B51">
            <w:pPr>
              <w:rPr>
                <w:lang w:val="en-US"/>
              </w:rPr>
            </w:pPr>
            <w:bookmarkStart w:id="13" w:name="_Hlk121483487"/>
            <w:bookmarkEnd w:id="12"/>
            <w:r w:rsidRPr="000B34F7">
              <w:rPr>
                <w:lang w:val="en-US"/>
              </w:rPr>
              <w:t>NOAEL</w:t>
            </w:r>
          </w:p>
        </w:tc>
        <w:tc>
          <w:tcPr>
            <w:tcW w:w="7760" w:type="dxa"/>
          </w:tcPr>
          <w:p w14:paraId="7A072D09" w14:textId="77777777" w:rsidR="000B34F7" w:rsidRPr="000B34F7" w:rsidRDefault="000B34F7" w:rsidP="00BE4B51">
            <w:pPr>
              <w:rPr>
                <w:rFonts w:eastAsia="Times New Roman"/>
                <w:iCs/>
                <w:lang w:eastAsia="ru-RU"/>
              </w:rPr>
            </w:pPr>
            <w:r w:rsidRPr="000B34F7">
              <w:rPr>
                <w:rFonts w:eastAsia="Times New Roman"/>
                <w:iCs/>
                <w:lang w:eastAsia="ru-RU"/>
              </w:rPr>
              <w:t>Доза, не оказывающая видимого нежелательного эффекта</w:t>
            </w:r>
          </w:p>
        </w:tc>
      </w:tr>
      <w:bookmarkEnd w:id="13"/>
      <w:tr w:rsidR="000B34F7" w:rsidRPr="000B34F7" w14:paraId="08EABB39" w14:textId="77777777" w:rsidTr="00BE4B51">
        <w:trPr>
          <w:trHeight w:val="200"/>
        </w:trPr>
        <w:tc>
          <w:tcPr>
            <w:tcW w:w="1585" w:type="dxa"/>
          </w:tcPr>
          <w:p w14:paraId="3E21CC65" w14:textId="77777777" w:rsidR="000B34F7" w:rsidRPr="000B34F7" w:rsidRDefault="000B34F7" w:rsidP="00BE4B51">
            <w:r w:rsidRPr="000B34F7">
              <w:rPr>
                <w:lang w:val="en-US"/>
              </w:rPr>
              <w:t>MNLD</w:t>
            </w:r>
          </w:p>
        </w:tc>
        <w:tc>
          <w:tcPr>
            <w:tcW w:w="7760" w:type="dxa"/>
          </w:tcPr>
          <w:p w14:paraId="31AB04FA" w14:textId="2AE0EAD9" w:rsidR="000B34F7" w:rsidRPr="000B34F7" w:rsidRDefault="00094223" w:rsidP="00BE4B51">
            <w:r>
              <w:rPr>
                <w:lang w:val="en-US"/>
              </w:rPr>
              <w:t>M</w:t>
            </w:r>
            <w:r w:rsidR="000B34F7" w:rsidRPr="000B34F7">
              <w:rPr>
                <w:lang w:val="en-US"/>
              </w:rPr>
              <w:t>aximum</w:t>
            </w:r>
            <w:r w:rsidR="000B34F7" w:rsidRPr="000B34F7">
              <w:t xml:space="preserve"> </w:t>
            </w:r>
            <w:r w:rsidR="000B34F7" w:rsidRPr="000B34F7">
              <w:rPr>
                <w:lang w:val="en-US"/>
              </w:rPr>
              <w:t>non</w:t>
            </w:r>
            <w:r w:rsidR="000B34F7" w:rsidRPr="000B34F7">
              <w:t>-</w:t>
            </w:r>
            <w:r w:rsidR="000B34F7" w:rsidRPr="000B34F7">
              <w:rPr>
                <w:lang w:val="en-US"/>
              </w:rPr>
              <w:t>lethal</w:t>
            </w:r>
            <w:r w:rsidR="000B34F7" w:rsidRPr="000B34F7">
              <w:t xml:space="preserve"> </w:t>
            </w:r>
            <w:r w:rsidR="000B34F7" w:rsidRPr="000B34F7">
              <w:rPr>
                <w:lang w:val="en-US"/>
              </w:rPr>
              <w:t>dose</w:t>
            </w:r>
            <w:r w:rsidR="000B34F7" w:rsidRPr="000B34F7">
              <w:t xml:space="preserve"> (максимальная нелетальная доза)</w:t>
            </w:r>
          </w:p>
        </w:tc>
      </w:tr>
      <w:tr w:rsidR="000B34F7" w:rsidRPr="000B34F7" w14:paraId="5022A15A" w14:textId="77777777" w:rsidTr="00BE4B51">
        <w:trPr>
          <w:trHeight w:val="200"/>
        </w:trPr>
        <w:tc>
          <w:tcPr>
            <w:tcW w:w="1585" w:type="dxa"/>
          </w:tcPr>
          <w:p w14:paraId="301D295D" w14:textId="77777777" w:rsidR="000B34F7" w:rsidRPr="000B34F7" w:rsidRDefault="000B34F7" w:rsidP="00BE4B51">
            <w:r w:rsidRPr="000B34F7">
              <w:t>OCT2</w:t>
            </w:r>
          </w:p>
        </w:tc>
        <w:tc>
          <w:tcPr>
            <w:tcW w:w="7760" w:type="dxa"/>
          </w:tcPr>
          <w:p w14:paraId="69C89C57" w14:textId="77777777" w:rsidR="000B34F7" w:rsidRPr="000B34F7" w:rsidRDefault="000B34F7" w:rsidP="00BE4B51">
            <w:r w:rsidRPr="000B34F7">
              <w:t>Переносчик органических катионов 2 (Organic Cation Transporter 2 )</w:t>
            </w:r>
          </w:p>
        </w:tc>
      </w:tr>
      <w:tr w:rsidR="000B34F7" w:rsidRPr="000B34F7" w14:paraId="0E1FF94B" w14:textId="77777777" w:rsidTr="00BE4B51">
        <w:trPr>
          <w:trHeight w:val="200"/>
        </w:trPr>
        <w:tc>
          <w:tcPr>
            <w:tcW w:w="1585" w:type="dxa"/>
          </w:tcPr>
          <w:p w14:paraId="5B94DB2D" w14:textId="77777777" w:rsidR="000B34F7" w:rsidRPr="000B34F7" w:rsidRDefault="000B34F7" w:rsidP="00BE4B51">
            <w:pPr>
              <w:rPr>
                <w:rFonts w:eastAsia="Times New Roman"/>
                <w:color w:val="000000"/>
                <w:lang w:eastAsia="ru-RU"/>
              </w:rPr>
            </w:pPr>
            <w:r w:rsidRPr="000B34F7">
              <w:t>Pgp</w:t>
            </w:r>
          </w:p>
        </w:tc>
        <w:tc>
          <w:tcPr>
            <w:tcW w:w="7760" w:type="dxa"/>
          </w:tcPr>
          <w:p w14:paraId="78A9333F" w14:textId="77777777" w:rsidR="000B34F7" w:rsidRPr="000B34F7" w:rsidRDefault="000B34F7" w:rsidP="00BE4B51">
            <w:pPr>
              <w:rPr>
                <w:rFonts w:eastAsia="Times New Roman"/>
                <w:lang w:eastAsia="ru-RU"/>
              </w:rPr>
            </w:pPr>
            <w:bookmarkStart w:id="14" w:name="_Hlk121490048"/>
            <w:r w:rsidRPr="000B34F7">
              <w:t>P-гликопротеин</w:t>
            </w:r>
            <w:bookmarkEnd w:id="14"/>
          </w:p>
        </w:tc>
      </w:tr>
      <w:tr w:rsidR="000B34F7" w:rsidRPr="000B34F7" w14:paraId="489F7955" w14:textId="77777777" w:rsidTr="00BE4B51">
        <w:trPr>
          <w:trHeight w:val="200"/>
        </w:trPr>
        <w:tc>
          <w:tcPr>
            <w:tcW w:w="1585" w:type="dxa"/>
          </w:tcPr>
          <w:p w14:paraId="7BAB5A08" w14:textId="77777777" w:rsidR="000B34F7" w:rsidRPr="000B34F7" w:rsidRDefault="000B34F7" w:rsidP="00BE4B51">
            <w:pPr>
              <w:rPr>
                <w:lang w:val="en-US"/>
              </w:rPr>
            </w:pPr>
            <w:r w:rsidRPr="000B34F7">
              <w:rPr>
                <w:lang w:val="en-US"/>
              </w:rPr>
              <w:t>PP</w:t>
            </w:r>
          </w:p>
        </w:tc>
        <w:tc>
          <w:tcPr>
            <w:tcW w:w="7760" w:type="dxa"/>
          </w:tcPr>
          <w:p w14:paraId="77A9D00D" w14:textId="77777777" w:rsidR="000B34F7" w:rsidRPr="000B34F7" w:rsidRDefault="000B34F7" w:rsidP="00BE4B51">
            <w:r w:rsidRPr="000B34F7">
              <w:rPr>
                <w:color w:val="000000"/>
                <w:lang w:val="en-US"/>
              </w:rPr>
              <w:t xml:space="preserve">Population per-protocol, </w:t>
            </w:r>
            <w:r w:rsidRPr="000B34F7">
              <w:rPr>
                <w:color w:val="000000"/>
              </w:rPr>
              <w:t>популяция “по протоколу”</w:t>
            </w:r>
          </w:p>
        </w:tc>
      </w:tr>
      <w:tr w:rsidR="000B34F7" w:rsidRPr="000B34F7" w14:paraId="2D09422B" w14:textId="77777777" w:rsidTr="00BE4B51">
        <w:trPr>
          <w:trHeight w:val="200"/>
        </w:trPr>
        <w:tc>
          <w:tcPr>
            <w:tcW w:w="1585" w:type="dxa"/>
          </w:tcPr>
          <w:p w14:paraId="28FEA066" w14:textId="77777777" w:rsidR="000B34F7" w:rsidRPr="000B34F7" w:rsidRDefault="000B34F7" w:rsidP="00BE4B51">
            <w:r w:rsidRPr="000B34F7">
              <w:rPr>
                <w:color w:val="000000"/>
              </w:rPr>
              <w:t>PPAR-γ</w:t>
            </w:r>
          </w:p>
        </w:tc>
        <w:tc>
          <w:tcPr>
            <w:tcW w:w="7760" w:type="dxa"/>
          </w:tcPr>
          <w:p w14:paraId="4B5C3FD2" w14:textId="77777777" w:rsidR="000B34F7" w:rsidRPr="000B34F7" w:rsidRDefault="000B34F7" w:rsidP="00BE4B51">
            <w:pPr>
              <w:rPr>
                <w:lang w:val="en-US"/>
              </w:rPr>
            </w:pPr>
            <w:r w:rsidRPr="000B34F7">
              <w:t>Рецепторы, активируемые пероксисомными пролифераторами</w:t>
            </w:r>
          </w:p>
        </w:tc>
      </w:tr>
      <w:tr w:rsidR="000B34F7" w:rsidRPr="000B34F7" w14:paraId="7CEE9086" w14:textId="77777777" w:rsidTr="00BE4B51">
        <w:trPr>
          <w:trHeight w:val="200"/>
        </w:trPr>
        <w:tc>
          <w:tcPr>
            <w:tcW w:w="1585" w:type="dxa"/>
          </w:tcPr>
          <w:p w14:paraId="573C2E28" w14:textId="77777777" w:rsidR="000B34F7" w:rsidRPr="000B34F7" w:rsidRDefault="000B34F7" w:rsidP="00BE4B51">
            <w:r w:rsidRPr="000B34F7">
              <w:t>SD</w:t>
            </w:r>
          </w:p>
        </w:tc>
        <w:tc>
          <w:tcPr>
            <w:tcW w:w="7760" w:type="dxa"/>
          </w:tcPr>
          <w:p w14:paraId="3AC399C3" w14:textId="77777777" w:rsidR="000B34F7" w:rsidRPr="000B34F7" w:rsidRDefault="000B34F7" w:rsidP="00BE4B51">
            <w:r w:rsidRPr="000B34F7">
              <w:t xml:space="preserve">Стандартное отклонение </w:t>
            </w:r>
          </w:p>
        </w:tc>
      </w:tr>
      <w:tr w:rsidR="000B34F7" w:rsidRPr="000B34F7" w14:paraId="1B268338" w14:textId="77777777" w:rsidTr="00BE4B51">
        <w:trPr>
          <w:trHeight w:val="200"/>
        </w:trPr>
        <w:tc>
          <w:tcPr>
            <w:tcW w:w="1585" w:type="dxa"/>
          </w:tcPr>
          <w:p w14:paraId="672B57D8" w14:textId="77777777" w:rsidR="000B34F7" w:rsidRPr="000B34F7" w:rsidRDefault="000B34F7" w:rsidP="00BE4B51">
            <w:pPr>
              <w:rPr>
                <w:rFonts w:eastAsia="TimesNewRomanPSMT"/>
              </w:rPr>
            </w:pPr>
            <w:r w:rsidRPr="000B34F7">
              <w:rPr>
                <w:color w:val="000000"/>
              </w:rPr>
              <w:t>SE</w:t>
            </w:r>
          </w:p>
        </w:tc>
        <w:tc>
          <w:tcPr>
            <w:tcW w:w="7760" w:type="dxa"/>
          </w:tcPr>
          <w:p w14:paraId="04D5DA5B" w14:textId="77777777" w:rsidR="000B34F7" w:rsidRPr="000B34F7" w:rsidRDefault="000B34F7" w:rsidP="00BE4B51">
            <w:pPr>
              <w:rPr>
                <w:rFonts w:eastAsia="TimesNewRomanPSMT"/>
              </w:rPr>
            </w:pPr>
            <w:r w:rsidRPr="000B34F7">
              <w:t>Стандартная ошибка</w:t>
            </w:r>
          </w:p>
        </w:tc>
      </w:tr>
      <w:tr w:rsidR="000B34F7" w:rsidRPr="000B34F7" w14:paraId="0359AFE2" w14:textId="77777777" w:rsidTr="00BE4B51">
        <w:trPr>
          <w:trHeight w:val="184"/>
        </w:trPr>
        <w:tc>
          <w:tcPr>
            <w:tcW w:w="1585" w:type="dxa"/>
          </w:tcPr>
          <w:p w14:paraId="2F84AAA0" w14:textId="77777777" w:rsidR="000B34F7" w:rsidRPr="000B34F7" w:rsidRDefault="000B34F7" w:rsidP="00BE4B51">
            <w:r w:rsidRPr="000B34F7">
              <w:rPr>
                <w:lang w:val="en-US"/>
              </w:rPr>
              <w:t>T</w:t>
            </w:r>
            <w:r w:rsidRPr="000B34F7">
              <w:rPr>
                <w:vertAlign w:val="subscript"/>
                <w:lang w:val="en-US"/>
              </w:rPr>
              <w:t>1</w:t>
            </w:r>
            <w:r w:rsidRPr="000B34F7">
              <w:rPr>
                <w:vertAlign w:val="subscript"/>
              </w:rPr>
              <w:t>/2</w:t>
            </w:r>
          </w:p>
        </w:tc>
        <w:tc>
          <w:tcPr>
            <w:tcW w:w="7760" w:type="dxa"/>
          </w:tcPr>
          <w:p w14:paraId="0F928735" w14:textId="77777777" w:rsidR="000B34F7" w:rsidRPr="000B34F7" w:rsidRDefault="000B34F7" w:rsidP="00BE4B51">
            <w:pPr>
              <w:rPr>
                <w:rFonts w:eastAsia="Times New Roman"/>
                <w:iCs/>
                <w:lang w:eastAsia="ru-RU"/>
              </w:rPr>
            </w:pPr>
            <w:r w:rsidRPr="000B34F7">
              <w:t>Период полувыведения</w:t>
            </w:r>
          </w:p>
        </w:tc>
      </w:tr>
      <w:tr w:rsidR="000B34F7" w:rsidRPr="000B34F7" w14:paraId="24ADA1D1" w14:textId="77777777" w:rsidTr="00BE4B51">
        <w:tc>
          <w:tcPr>
            <w:tcW w:w="1585" w:type="dxa"/>
          </w:tcPr>
          <w:p w14:paraId="5C62B21A" w14:textId="77777777" w:rsidR="000B34F7" w:rsidRPr="000B34F7" w:rsidRDefault="000B34F7" w:rsidP="00BE4B51">
            <w:r w:rsidRPr="000B34F7">
              <w:rPr>
                <w:lang w:val="en-US"/>
              </w:rPr>
              <w:lastRenderedPageBreak/>
              <w:t>T</w:t>
            </w:r>
            <w:r w:rsidRPr="000B34F7">
              <w:rPr>
                <w:vertAlign w:val="subscript"/>
                <w:lang w:val="en-US"/>
              </w:rPr>
              <w:t>max</w:t>
            </w:r>
          </w:p>
        </w:tc>
        <w:tc>
          <w:tcPr>
            <w:tcW w:w="7760" w:type="dxa"/>
          </w:tcPr>
          <w:p w14:paraId="51577EF0" w14:textId="77777777" w:rsidR="000B34F7" w:rsidRPr="000B34F7" w:rsidRDefault="000B34F7" w:rsidP="00BE4B51">
            <w:pPr>
              <w:rPr>
                <w:rFonts w:eastAsia="Times New Roman"/>
                <w:iCs/>
                <w:lang w:eastAsia="ru-RU"/>
              </w:rPr>
            </w:pPr>
            <w:r w:rsidRPr="000B34F7">
              <w:rPr>
                <w:rFonts w:eastAsia="Times New Roman"/>
                <w:iCs/>
                <w:lang w:eastAsia="ru-RU"/>
              </w:rPr>
              <w:t>Время достижения максимальной концентрации</w:t>
            </w:r>
          </w:p>
        </w:tc>
      </w:tr>
      <w:tr w:rsidR="000B34F7" w:rsidRPr="000B34F7" w14:paraId="11CB8E2D" w14:textId="77777777" w:rsidTr="00BE4B51">
        <w:tc>
          <w:tcPr>
            <w:tcW w:w="1585" w:type="dxa"/>
          </w:tcPr>
          <w:p w14:paraId="30A9918D" w14:textId="77777777" w:rsidR="000B34F7" w:rsidRPr="000B34F7" w:rsidRDefault="000B34F7" w:rsidP="00BE4B51">
            <w:r w:rsidRPr="000B34F7">
              <w:rPr>
                <w:lang w:val="en-US"/>
              </w:rPr>
              <w:t>Vd</w:t>
            </w:r>
            <w:r w:rsidRPr="000B34F7">
              <w:rPr>
                <w:vertAlign w:val="subscript"/>
                <w:lang w:val="en-US"/>
              </w:rPr>
              <w:t>ss</w:t>
            </w:r>
          </w:p>
        </w:tc>
        <w:tc>
          <w:tcPr>
            <w:tcW w:w="7760" w:type="dxa"/>
          </w:tcPr>
          <w:p w14:paraId="74418D02" w14:textId="77777777" w:rsidR="000B34F7" w:rsidRPr="000B34F7" w:rsidRDefault="000B34F7" w:rsidP="00BE4B51">
            <w:pPr>
              <w:rPr>
                <w:rFonts w:eastAsia="Times New Roman"/>
                <w:iCs/>
                <w:lang w:eastAsia="ru-RU"/>
              </w:rPr>
            </w:pPr>
            <w:r w:rsidRPr="000B34F7">
              <w:t>Стационарный объем распределения</w:t>
            </w:r>
          </w:p>
        </w:tc>
      </w:tr>
      <w:tr w:rsidR="000B34F7" w:rsidRPr="000B34F7" w14:paraId="1403A972" w14:textId="77777777" w:rsidTr="00BE4B51">
        <w:tc>
          <w:tcPr>
            <w:tcW w:w="1585" w:type="dxa"/>
          </w:tcPr>
          <w:p w14:paraId="4919FEFB" w14:textId="77777777" w:rsidR="000B34F7" w:rsidRPr="000B34F7" w:rsidRDefault="000B34F7" w:rsidP="00BE4B51">
            <w:pPr>
              <w:rPr>
                <w:rFonts w:eastAsia="TimesNewRomanPSMT"/>
                <w:color w:val="000000"/>
                <w:lang w:eastAsia="en-US"/>
              </w:rPr>
            </w:pPr>
            <w:r w:rsidRPr="000B34F7">
              <w:t>АБФ</w:t>
            </w:r>
          </w:p>
        </w:tc>
        <w:tc>
          <w:tcPr>
            <w:tcW w:w="7760" w:type="dxa"/>
          </w:tcPr>
          <w:p w14:paraId="0557CA97" w14:textId="77777777" w:rsidR="000B34F7" w:rsidRPr="000B34F7" w:rsidRDefault="000B34F7" w:rsidP="00BE4B51">
            <w:pPr>
              <w:rPr>
                <w:rFonts w:eastAsia="TimesNewRomanPSMT"/>
                <w:color w:val="000000"/>
                <w:lang w:eastAsia="en-US"/>
              </w:rPr>
            </w:pPr>
            <w:r w:rsidRPr="000B34F7">
              <w:t>Активированный белок фибробластов (</w:t>
            </w:r>
            <w:r w:rsidRPr="000B34F7">
              <w:rPr>
                <w:lang w:val="en-US"/>
              </w:rPr>
              <w:t>fibroblast</w:t>
            </w:r>
            <w:r w:rsidRPr="000B34F7">
              <w:t xml:space="preserve"> </w:t>
            </w:r>
            <w:r w:rsidRPr="000B34F7">
              <w:rPr>
                <w:lang w:val="en-US"/>
              </w:rPr>
              <w:t>activation</w:t>
            </w:r>
            <w:r w:rsidRPr="000B34F7">
              <w:t xml:space="preserve"> </w:t>
            </w:r>
            <w:r w:rsidRPr="000B34F7">
              <w:rPr>
                <w:lang w:val="en-US"/>
              </w:rPr>
              <w:t>protein</w:t>
            </w:r>
            <w:r w:rsidRPr="000B34F7">
              <w:t xml:space="preserve">, </w:t>
            </w:r>
            <w:r w:rsidRPr="000B34F7">
              <w:rPr>
                <w:lang w:val="en-US"/>
              </w:rPr>
              <w:t>FAP</w:t>
            </w:r>
            <w:r w:rsidRPr="000B34F7">
              <w:t>)</w:t>
            </w:r>
          </w:p>
        </w:tc>
      </w:tr>
      <w:tr w:rsidR="000B34F7" w:rsidRPr="000B34F7" w14:paraId="2D7B5076" w14:textId="77777777" w:rsidTr="00BE4B51">
        <w:tc>
          <w:tcPr>
            <w:tcW w:w="1585" w:type="dxa"/>
          </w:tcPr>
          <w:p w14:paraId="6B8842CB" w14:textId="77777777" w:rsidR="000B34F7" w:rsidRPr="000B34F7" w:rsidRDefault="000B34F7" w:rsidP="00BE4B51">
            <w:pPr>
              <w:rPr>
                <w:lang w:val="en-US"/>
              </w:rPr>
            </w:pPr>
            <w:r w:rsidRPr="000B34F7">
              <w:rPr>
                <w:rFonts w:eastAsia="TimesNewRomanPSMT"/>
                <w:color w:val="000000"/>
                <w:lang w:eastAsia="en-US"/>
              </w:rPr>
              <w:t>АГ</w:t>
            </w:r>
          </w:p>
        </w:tc>
        <w:tc>
          <w:tcPr>
            <w:tcW w:w="7760" w:type="dxa"/>
          </w:tcPr>
          <w:p w14:paraId="6577516B" w14:textId="77777777" w:rsidR="000B34F7" w:rsidRPr="000B34F7" w:rsidRDefault="000B34F7" w:rsidP="00BE4B51">
            <w:r w:rsidRPr="000B34F7">
              <w:rPr>
                <w:rFonts w:eastAsia="TimesNewRomanPSMT"/>
                <w:color w:val="000000"/>
                <w:lang w:eastAsia="en-US"/>
              </w:rPr>
              <w:t>Артериальная гипертензия</w:t>
            </w:r>
          </w:p>
        </w:tc>
      </w:tr>
      <w:tr w:rsidR="000B34F7" w:rsidRPr="000B34F7" w14:paraId="6BD91C41" w14:textId="77777777" w:rsidTr="00BE4B51">
        <w:tc>
          <w:tcPr>
            <w:tcW w:w="1585" w:type="dxa"/>
          </w:tcPr>
          <w:p w14:paraId="6ECA897E" w14:textId="77777777" w:rsidR="000B34F7" w:rsidRPr="000B34F7" w:rsidRDefault="000B34F7" w:rsidP="00BE4B51">
            <w:r w:rsidRPr="000B34F7">
              <w:rPr>
                <w:color w:val="000000"/>
              </w:rPr>
              <w:t>АД</w:t>
            </w:r>
          </w:p>
        </w:tc>
        <w:tc>
          <w:tcPr>
            <w:tcW w:w="7760" w:type="dxa"/>
          </w:tcPr>
          <w:p w14:paraId="6B09A3AD" w14:textId="77777777" w:rsidR="000B34F7" w:rsidRPr="000B34F7" w:rsidRDefault="000B34F7" w:rsidP="00BE4B51">
            <w:r w:rsidRPr="000B34F7">
              <w:rPr>
                <w:color w:val="000000"/>
              </w:rPr>
              <w:t xml:space="preserve">Артериальное давление </w:t>
            </w:r>
          </w:p>
        </w:tc>
      </w:tr>
      <w:tr w:rsidR="000B34F7" w:rsidRPr="000B34F7" w14:paraId="7F94CC87" w14:textId="77777777" w:rsidTr="00BE4B51">
        <w:tc>
          <w:tcPr>
            <w:tcW w:w="1585" w:type="dxa"/>
            <w:vAlign w:val="center"/>
          </w:tcPr>
          <w:p w14:paraId="031DE5EC" w14:textId="77777777" w:rsidR="000B34F7" w:rsidRPr="000B34F7" w:rsidRDefault="000B34F7" w:rsidP="00BE4B51">
            <w:pPr>
              <w:rPr>
                <w:color w:val="000000"/>
              </w:rPr>
            </w:pPr>
            <w:r w:rsidRPr="000B34F7">
              <w:rPr>
                <w:rFonts w:eastAsiaTheme="minorEastAsia"/>
              </w:rPr>
              <w:t>АЛТ</w:t>
            </w:r>
          </w:p>
        </w:tc>
        <w:tc>
          <w:tcPr>
            <w:tcW w:w="7760" w:type="dxa"/>
            <w:vAlign w:val="center"/>
          </w:tcPr>
          <w:p w14:paraId="2D0A4F66" w14:textId="77777777" w:rsidR="000B34F7" w:rsidRPr="000B34F7" w:rsidRDefault="000B34F7" w:rsidP="00BE4B51">
            <w:pPr>
              <w:rPr>
                <w:color w:val="000000"/>
              </w:rPr>
            </w:pPr>
            <w:r w:rsidRPr="000B34F7">
              <w:rPr>
                <w:rFonts w:eastAsiaTheme="minorEastAsia"/>
              </w:rPr>
              <w:t>Аланинаминотрансфераза</w:t>
            </w:r>
          </w:p>
        </w:tc>
      </w:tr>
      <w:tr w:rsidR="000B34F7" w:rsidRPr="000B34F7" w14:paraId="451D2429" w14:textId="77777777" w:rsidTr="00BE4B51">
        <w:tc>
          <w:tcPr>
            <w:tcW w:w="1585" w:type="dxa"/>
          </w:tcPr>
          <w:p w14:paraId="0A774B09" w14:textId="77777777" w:rsidR="000B34F7" w:rsidRPr="000B34F7" w:rsidRDefault="000B34F7" w:rsidP="00BE4B51">
            <w:r w:rsidRPr="000B34F7">
              <w:rPr>
                <w:color w:val="000000"/>
              </w:rPr>
              <w:t>АМФ</w:t>
            </w:r>
          </w:p>
        </w:tc>
        <w:tc>
          <w:tcPr>
            <w:tcW w:w="7760" w:type="dxa"/>
          </w:tcPr>
          <w:p w14:paraId="1D8652A4" w14:textId="77777777" w:rsidR="000B34F7" w:rsidRPr="000B34F7" w:rsidRDefault="000B34F7" w:rsidP="00BE4B51">
            <w:r w:rsidRPr="000B34F7">
              <w:rPr>
                <w:color w:val="000000"/>
              </w:rPr>
              <w:t>Аденозинмонофосфат</w:t>
            </w:r>
          </w:p>
        </w:tc>
      </w:tr>
      <w:tr w:rsidR="000B34F7" w:rsidRPr="000B34F7" w14:paraId="649F6494" w14:textId="77777777" w:rsidTr="00BE4B51">
        <w:tc>
          <w:tcPr>
            <w:tcW w:w="1585" w:type="dxa"/>
          </w:tcPr>
          <w:p w14:paraId="0A0116C9" w14:textId="77777777" w:rsidR="000B34F7" w:rsidRPr="000B34F7" w:rsidRDefault="000B34F7" w:rsidP="00BE4B51">
            <w:pPr>
              <w:rPr>
                <w:color w:val="000000"/>
              </w:rPr>
            </w:pPr>
            <w:r w:rsidRPr="000B34F7">
              <w:rPr>
                <w:color w:val="000000"/>
              </w:rPr>
              <w:t>АПФ</w:t>
            </w:r>
          </w:p>
        </w:tc>
        <w:tc>
          <w:tcPr>
            <w:tcW w:w="7760" w:type="dxa"/>
          </w:tcPr>
          <w:p w14:paraId="66D3C0FC" w14:textId="77777777" w:rsidR="000B34F7" w:rsidRPr="000B34F7" w:rsidRDefault="000B34F7" w:rsidP="00BE4B51">
            <w:r w:rsidRPr="000B34F7">
              <w:rPr>
                <w:color w:val="000000"/>
              </w:rPr>
              <w:t>Ангиотензинпревращающий фермент</w:t>
            </w:r>
          </w:p>
        </w:tc>
      </w:tr>
      <w:tr w:rsidR="000B34F7" w:rsidRPr="000B34F7" w14:paraId="27767A00" w14:textId="77777777" w:rsidTr="00BE4B51">
        <w:tc>
          <w:tcPr>
            <w:tcW w:w="1585" w:type="dxa"/>
            <w:vAlign w:val="center"/>
          </w:tcPr>
          <w:p w14:paraId="51E26438" w14:textId="77777777" w:rsidR="000B34F7" w:rsidRPr="000B34F7" w:rsidRDefault="000B34F7" w:rsidP="00BE4B51">
            <w:pPr>
              <w:rPr>
                <w:rFonts w:eastAsiaTheme="minorEastAsia"/>
              </w:rPr>
            </w:pPr>
            <w:r w:rsidRPr="000B34F7">
              <w:rPr>
                <w:rFonts w:eastAsiaTheme="minorEastAsia"/>
              </w:rPr>
              <w:t>АССЗ</w:t>
            </w:r>
          </w:p>
        </w:tc>
        <w:tc>
          <w:tcPr>
            <w:tcW w:w="7760" w:type="dxa"/>
            <w:vAlign w:val="center"/>
          </w:tcPr>
          <w:p w14:paraId="752BAC1B" w14:textId="77777777" w:rsidR="000B34F7" w:rsidRPr="000B34F7" w:rsidRDefault="000B34F7" w:rsidP="00BE4B51">
            <w:pPr>
              <w:rPr>
                <w:rFonts w:eastAsiaTheme="minorEastAsia"/>
              </w:rPr>
            </w:pPr>
            <w:r w:rsidRPr="000B34F7">
              <w:rPr>
                <w:rFonts w:eastAsiaTheme="minorEastAsia"/>
              </w:rPr>
              <w:t>Атеросклеротические сердечно-сосудистые заболевания</w:t>
            </w:r>
          </w:p>
        </w:tc>
      </w:tr>
      <w:tr w:rsidR="000B34F7" w:rsidRPr="000B34F7" w14:paraId="0B7AA5BF" w14:textId="77777777" w:rsidTr="00BE4B51">
        <w:tc>
          <w:tcPr>
            <w:tcW w:w="1585" w:type="dxa"/>
            <w:vAlign w:val="center"/>
          </w:tcPr>
          <w:p w14:paraId="073324F3" w14:textId="77777777" w:rsidR="000B34F7" w:rsidRPr="000B34F7" w:rsidRDefault="000B34F7" w:rsidP="00BE4B51">
            <w:r w:rsidRPr="000B34F7">
              <w:rPr>
                <w:rFonts w:eastAsiaTheme="minorEastAsia"/>
              </w:rPr>
              <w:t>АСТ</w:t>
            </w:r>
          </w:p>
        </w:tc>
        <w:tc>
          <w:tcPr>
            <w:tcW w:w="7760" w:type="dxa"/>
            <w:vAlign w:val="center"/>
          </w:tcPr>
          <w:p w14:paraId="501D34AD" w14:textId="77777777" w:rsidR="000B34F7" w:rsidRPr="000B34F7" w:rsidRDefault="000B34F7" w:rsidP="00BE4B51">
            <w:pPr>
              <w:rPr>
                <w:rFonts w:eastAsia="Times New Roman"/>
                <w:iCs/>
                <w:lang w:eastAsia="ru-RU"/>
              </w:rPr>
            </w:pPr>
            <w:r w:rsidRPr="000B34F7">
              <w:rPr>
                <w:rFonts w:eastAsiaTheme="minorEastAsia"/>
              </w:rPr>
              <w:t>Аспартатаминотрансфераза</w:t>
            </w:r>
          </w:p>
        </w:tc>
      </w:tr>
      <w:tr w:rsidR="000B34F7" w:rsidRPr="000B34F7" w14:paraId="7A4F63BA" w14:textId="77777777" w:rsidTr="00BE4B51">
        <w:tc>
          <w:tcPr>
            <w:tcW w:w="1585" w:type="dxa"/>
          </w:tcPr>
          <w:p w14:paraId="7B353C24" w14:textId="77777777" w:rsidR="000B34F7" w:rsidRPr="000B34F7" w:rsidRDefault="000B34F7" w:rsidP="00BE4B51">
            <w:r w:rsidRPr="000B34F7">
              <w:t>АТХ</w:t>
            </w:r>
          </w:p>
        </w:tc>
        <w:tc>
          <w:tcPr>
            <w:tcW w:w="7760" w:type="dxa"/>
          </w:tcPr>
          <w:p w14:paraId="44513447" w14:textId="77777777" w:rsidR="000B34F7" w:rsidRPr="000B34F7" w:rsidRDefault="000B34F7" w:rsidP="00BE4B51">
            <w:pPr>
              <w:rPr>
                <w:rFonts w:eastAsia="Times New Roman"/>
                <w:iCs/>
                <w:lang w:eastAsia="ru-RU"/>
              </w:rPr>
            </w:pPr>
            <w:r w:rsidRPr="000B34F7">
              <w:t>Анатомо-терапевтическо-химическая классификация</w:t>
            </w:r>
          </w:p>
        </w:tc>
      </w:tr>
      <w:tr w:rsidR="000B34F7" w:rsidRPr="000B34F7" w14:paraId="2AE5392F" w14:textId="77777777" w:rsidTr="00BE4B51">
        <w:tc>
          <w:tcPr>
            <w:tcW w:w="1585" w:type="dxa"/>
          </w:tcPr>
          <w:p w14:paraId="52B1D1E7" w14:textId="77777777" w:rsidR="000B34F7" w:rsidRPr="000B34F7" w:rsidRDefault="000B34F7" w:rsidP="00BE4B51">
            <w:bookmarkStart w:id="15" w:name="_Hlk121491530"/>
            <w:r w:rsidRPr="000B34F7">
              <w:t>ВЖХ</w:t>
            </w:r>
          </w:p>
        </w:tc>
        <w:tc>
          <w:tcPr>
            <w:tcW w:w="7760" w:type="dxa"/>
          </w:tcPr>
          <w:p w14:paraId="0ACE6429" w14:textId="77777777" w:rsidR="000B34F7" w:rsidRPr="000B34F7" w:rsidRDefault="000B34F7" w:rsidP="00BE4B51">
            <w:pPr>
              <w:rPr>
                <w:rFonts w:eastAsia="Times New Roman"/>
                <w:iCs/>
                <w:lang w:eastAsia="ru-RU"/>
              </w:rPr>
            </w:pPr>
            <w:r w:rsidRPr="000B34F7">
              <w:rPr>
                <w:rFonts w:eastAsia="Times New Roman"/>
                <w:iCs/>
                <w:lang w:eastAsia="ru-RU"/>
              </w:rPr>
              <w:t>Высокоэффективная жидкостная хроматография</w:t>
            </w:r>
          </w:p>
        </w:tc>
      </w:tr>
      <w:bookmarkEnd w:id="15"/>
      <w:tr w:rsidR="000B34F7" w:rsidRPr="000B34F7" w14:paraId="7197E420" w14:textId="77777777" w:rsidTr="00BE4B51">
        <w:tc>
          <w:tcPr>
            <w:tcW w:w="1585" w:type="dxa"/>
          </w:tcPr>
          <w:p w14:paraId="36CF9412" w14:textId="77777777" w:rsidR="000B34F7" w:rsidRPr="000B34F7" w:rsidRDefault="000B34F7" w:rsidP="00BE4B51">
            <w:r w:rsidRPr="000B34F7">
              <w:t>ВОЗ</w:t>
            </w:r>
          </w:p>
        </w:tc>
        <w:tc>
          <w:tcPr>
            <w:tcW w:w="7760" w:type="dxa"/>
          </w:tcPr>
          <w:p w14:paraId="547041C4" w14:textId="77777777" w:rsidR="000B34F7" w:rsidRPr="000B34F7" w:rsidRDefault="000B34F7" w:rsidP="00BE4B51">
            <w:pPr>
              <w:rPr>
                <w:rFonts w:eastAsia="Times New Roman"/>
                <w:iCs/>
                <w:lang w:eastAsia="ru-RU"/>
              </w:rPr>
            </w:pPr>
            <w:r w:rsidRPr="000B34F7">
              <w:rPr>
                <w:rFonts w:eastAsia="Times New Roman"/>
                <w:iCs/>
                <w:lang w:eastAsia="ru-RU"/>
              </w:rPr>
              <w:t>Всемирная организация здравоохранения</w:t>
            </w:r>
          </w:p>
        </w:tc>
      </w:tr>
      <w:tr w:rsidR="000F3C81" w:rsidRPr="000B34F7" w14:paraId="6CE62CDF" w14:textId="77777777" w:rsidTr="00C97EF5">
        <w:tc>
          <w:tcPr>
            <w:tcW w:w="1585" w:type="dxa"/>
            <w:vAlign w:val="center"/>
          </w:tcPr>
          <w:p w14:paraId="12B7B921" w14:textId="229D20FB" w:rsidR="000F3C81" w:rsidRPr="000B34F7" w:rsidRDefault="000F3C81" w:rsidP="000F3C81">
            <w:r w:rsidRPr="000A7340">
              <w:rPr>
                <w:color w:val="000000" w:themeColor="text1"/>
              </w:rPr>
              <w:t>ВЭЖХ/МС/МС</w:t>
            </w:r>
          </w:p>
        </w:tc>
        <w:tc>
          <w:tcPr>
            <w:tcW w:w="7760" w:type="dxa"/>
            <w:vAlign w:val="center"/>
          </w:tcPr>
          <w:p w14:paraId="2D45E16F" w14:textId="4C3D7D34" w:rsidR="000F3C81" w:rsidRPr="000B34F7" w:rsidRDefault="000F3C81" w:rsidP="000F3C81">
            <w:pPr>
              <w:rPr>
                <w:rFonts w:eastAsia="Times New Roman"/>
                <w:iCs/>
                <w:lang w:eastAsia="ru-RU"/>
              </w:rPr>
            </w:pPr>
            <w:r>
              <w:rPr>
                <w:color w:val="000000" w:themeColor="text1"/>
              </w:rPr>
              <w:t>В</w:t>
            </w:r>
            <w:r w:rsidRPr="000A7340">
              <w:rPr>
                <w:color w:val="000000" w:themeColor="text1"/>
              </w:rPr>
              <w:t>ысокоэффективная жидкостная хроматография с масс-спектрометрией</w:t>
            </w:r>
          </w:p>
        </w:tc>
      </w:tr>
      <w:tr w:rsidR="000B34F7" w:rsidRPr="000B34F7" w14:paraId="087EA7C1" w14:textId="77777777" w:rsidTr="00BE4B51">
        <w:tc>
          <w:tcPr>
            <w:tcW w:w="1585" w:type="dxa"/>
          </w:tcPr>
          <w:p w14:paraId="6B179D5A" w14:textId="77777777" w:rsidR="000B34F7" w:rsidRPr="000B34F7" w:rsidRDefault="000B34F7" w:rsidP="00BE4B51">
            <w:r w:rsidRPr="000B34F7">
              <w:t>ГАМК</w:t>
            </w:r>
          </w:p>
        </w:tc>
        <w:tc>
          <w:tcPr>
            <w:tcW w:w="7760" w:type="dxa"/>
          </w:tcPr>
          <w:p w14:paraId="03FC7E1C" w14:textId="3D8D56D9" w:rsidR="000B34F7" w:rsidRPr="000B34F7" w:rsidRDefault="000F3C81" w:rsidP="00BE4B51">
            <w:r>
              <w:t>Г</w:t>
            </w:r>
            <w:r w:rsidR="000B34F7" w:rsidRPr="000B34F7">
              <w:t xml:space="preserve">амма-аминомасляная кислота </w:t>
            </w:r>
          </w:p>
        </w:tc>
      </w:tr>
      <w:tr w:rsidR="000B34F7" w:rsidRPr="000B34F7" w14:paraId="0D11FB60" w14:textId="77777777" w:rsidTr="00BE4B51">
        <w:tc>
          <w:tcPr>
            <w:tcW w:w="1585" w:type="dxa"/>
          </w:tcPr>
          <w:p w14:paraId="7DF657B3" w14:textId="77777777" w:rsidR="000B34F7" w:rsidRPr="000B34F7" w:rsidRDefault="000B34F7" w:rsidP="00BE4B51">
            <w:r w:rsidRPr="000B34F7">
              <w:t>ГИП</w:t>
            </w:r>
          </w:p>
        </w:tc>
        <w:tc>
          <w:tcPr>
            <w:tcW w:w="7760" w:type="dxa"/>
          </w:tcPr>
          <w:p w14:paraId="6E8F5DE5" w14:textId="77777777" w:rsidR="000B34F7" w:rsidRPr="000B34F7" w:rsidRDefault="000B34F7" w:rsidP="00BE4B51">
            <w:pPr>
              <w:rPr>
                <w:rFonts w:eastAsia="Times New Roman"/>
                <w:iCs/>
                <w:lang w:eastAsia="ru-RU"/>
              </w:rPr>
            </w:pPr>
            <w:r w:rsidRPr="000B34F7">
              <w:t>Глюкозозависимый инсулинотропный пептид</w:t>
            </w:r>
          </w:p>
        </w:tc>
      </w:tr>
      <w:tr w:rsidR="000B34F7" w:rsidRPr="000B34F7" w14:paraId="52425D84" w14:textId="77777777" w:rsidTr="00BE4B51">
        <w:tc>
          <w:tcPr>
            <w:tcW w:w="1585" w:type="dxa"/>
          </w:tcPr>
          <w:p w14:paraId="05E55BFC" w14:textId="77777777" w:rsidR="000B34F7" w:rsidRPr="000B34F7" w:rsidRDefault="000B34F7" w:rsidP="00BE4B51">
            <w:r w:rsidRPr="000B34F7">
              <w:t>ГПН</w:t>
            </w:r>
          </w:p>
        </w:tc>
        <w:tc>
          <w:tcPr>
            <w:tcW w:w="7760" w:type="dxa"/>
          </w:tcPr>
          <w:p w14:paraId="4B06784F" w14:textId="77777777" w:rsidR="000B34F7" w:rsidRPr="000B34F7" w:rsidRDefault="000B34F7" w:rsidP="00BE4B51">
            <w:pPr>
              <w:rPr>
                <w:rFonts w:eastAsia="Times New Roman"/>
                <w:lang w:eastAsia="ru-RU"/>
              </w:rPr>
            </w:pPr>
            <w:r w:rsidRPr="000B34F7">
              <w:t>Глюкоза плазмы натощак</w:t>
            </w:r>
          </w:p>
        </w:tc>
      </w:tr>
      <w:tr w:rsidR="000B34F7" w:rsidRPr="000B34F7" w14:paraId="175A2F13" w14:textId="77777777" w:rsidTr="00BE4B51">
        <w:tc>
          <w:tcPr>
            <w:tcW w:w="1585" w:type="dxa"/>
          </w:tcPr>
          <w:p w14:paraId="570A8398" w14:textId="77777777" w:rsidR="000B34F7" w:rsidRPr="000B34F7" w:rsidRDefault="000B34F7" w:rsidP="00BE4B51">
            <w:r w:rsidRPr="000B34F7">
              <w:rPr>
                <w:iCs/>
                <w:lang w:eastAsia="en-US"/>
              </w:rPr>
              <w:t>ГПП-1</w:t>
            </w:r>
          </w:p>
        </w:tc>
        <w:tc>
          <w:tcPr>
            <w:tcW w:w="7760" w:type="dxa"/>
          </w:tcPr>
          <w:p w14:paraId="4967349C" w14:textId="77777777" w:rsidR="000B34F7" w:rsidRPr="000B34F7" w:rsidRDefault="000B34F7" w:rsidP="00BE4B51">
            <w:r w:rsidRPr="000B34F7">
              <w:rPr>
                <w:iCs/>
                <w:lang w:eastAsia="en-US"/>
              </w:rPr>
              <w:t>Глюкагон-подобный пептид-1</w:t>
            </w:r>
          </w:p>
        </w:tc>
      </w:tr>
      <w:tr w:rsidR="000B34F7" w:rsidRPr="000B34F7" w14:paraId="55A0691E" w14:textId="77777777" w:rsidTr="00BE4B51">
        <w:tc>
          <w:tcPr>
            <w:tcW w:w="1585" w:type="dxa"/>
          </w:tcPr>
          <w:p w14:paraId="79CC9CAD" w14:textId="77777777" w:rsidR="000B34F7" w:rsidRPr="000B34F7" w:rsidRDefault="000B34F7" w:rsidP="00BE4B51">
            <w:r w:rsidRPr="000B34F7">
              <w:t>ДИ</w:t>
            </w:r>
          </w:p>
        </w:tc>
        <w:tc>
          <w:tcPr>
            <w:tcW w:w="7760" w:type="dxa"/>
          </w:tcPr>
          <w:p w14:paraId="39A3A291" w14:textId="77777777" w:rsidR="000B34F7" w:rsidRPr="000B34F7" w:rsidRDefault="000B34F7" w:rsidP="00BE4B51">
            <w:pPr>
              <w:rPr>
                <w:rFonts w:eastAsia="Times New Roman"/>
                <w:iCs/>
                <w:lang w:eastAsia="ru-RU"/>
              </w:rPr>
            </w:pPr>
            <w:r w:rsidRPr="000B34F7">
              <w:t xml:space="preserve">доверительный интервал </w:t>
            </w:r>
          </w:p>
        </w:tc>
      </w:tr>
      <w:tr w:rsidR="000B34F7" w:rsidRPr="000B34F7" w14:paraId="31FBF595" w14:textId="77777777" w:rsidTr="00BE4B51">
        <w:tc>
          <w:tcPr>
            <w:tcW w:w="1585" w:type="dxa"/>
          </w:tcPr>
          <w:p w14:paraId="05ED98F1" w14:textId="77777777" w:rsidR="000B34F7" w:rsidRPr="000B34F7" w:rsidRDefault="000B34F7" w:rsidP="00BE4B51">
            <w:r w:rsidRPr="000B34F7">
              <w:t>ДНК</w:t>
            </w:r>
          </w:p>
        </w:tc>
        <w:tc>
          <w:tcPr>
            <w:tcW w:w="7760" w:type="dxa"/>
          </w:tcPr>
          <w:p w14:paraId="0710FE64" w14:textId="77777777" w:rsidR="000B34F7" w:rsidRPr="000B34F7" w:rsidRDefault="000B34F7" w:rsidP="00BE4B51">
            <w:pPr>
              <w:rPr>
                <w:rFonts w:eastAsia="Times New Roman"/>
                <w:iCs/>
                <w:lang w:eastAsia="ru-RU"/>
              </w:rPr>
            </w:pPr>
            <w:r w:rsidRPr="000B34F7">
              <w:rPr>
                <w:rFonts w:eastAsia="Times New Roman"/>
                <w:iCs/>
                <w:lang w:eastAsia="ru-RU"/>
              </w:rPr>
              <w:t>Дезоксирибонуклеиновая кислота</w:t>
            </w:r>
          </w:p>
        </w:tc>
      </w:tr>
      <w:tr w:rsidR="000B34F7" w:rsidRPr="000B34F7" w14:paraId="5F070804" w14:textId="77777777" w:rsidTr="00BE4B51">
        <w:tc>
          <w:tcPr>
            <w:tcW w:w="1585" w:type="dxa"/>
          </w:tcPr>
          <w:p w14:paraId="2A0911E6" w14:textId="77777777" w:rsidR="000B34F7" w:rsidRPr="000B34F7" w:rsidRDefault="000B34F7" w:rsidP="00BE4B51">
            <w:pPr>
              <w:rPr>
                <w:rFonts w:eastAsia="TimesNewRomanPSMT"/>
                <w:color w:val="000000"/>
                <w:lang w:eastAsia="en-US"/>
              </w:rPr>
            </w:pPr>
            <w:r w:rsidRPr="000B34F7">
              <w:t>ДПП-4</w:t>
            </w:r>
          </w:p>
        </w:tc>
        <w:tc>
          <w:tcPr>
            <w:tcW w:w="7760" w:type="dxa"/>
          </w:tcPr>
          <w:p w14:paraId="390063F2" w14:textId="77777777" w:rsidR="000B34F7" w:rsidRPr="000B34F7" w:rsidRDefault="000B34F7" w:rsidP="00BE4B51">
            <w:pPr>
              <w:rPr>
                <w:rFonts w:eastAsia="TimesNewRomanPSMT"/>
                <w:color w:val="000000"/>
                <w:lang w:eastAsia="en-US"/>
              </w:rPr>
            </w:pPr>
            <w:r w:rsidRPr="000B34F7">
              <w:t>Дипептидилпептидаза-4</w:t>
            </w:r>
          </w:p>
        </w:tc>
      </w:tr>
      <w:tr w:rsidR="000B34F7" w:rsidRPr="000B34F7" w14:paraId="2FED28E7" w14:textId="77777777" w:rsidTr="00BE4B51">
        <w:tc>
          <w:tcPr>
            <w:tcW w:w="1585" w:type="dxa"/>
          </w:tcPr>
          <w:p w14:paraId="2BCB57C6" w14:textId="77777777" w:rsidR="000B34F7" w:rsidRPr="000B34F7" w:rsidRDefault="000B34F7" w:rsidP="00BE4B51">
            <w:pPr>
              <w:rPr>
                <w:rFonts w:eastAsia="TimesNewRomanPSMT"/>
                <w:color w:val="000000"/>
                <w:lang w:eastAsia="en-US"/>
              </w:rPr>
            </w:pPr>
            <w:r w:rsidRPr="000B34F7">
              <w:t>ЖКТ</w:t>
            </w:r>
          </w:p>
        </w:tc>
        <w:tc>
          <w:tcPr>
            <w:tcW w:w="7760" w:type="dxa"/>
          </w:tcPr>
          <w:p w14:paraId="32F303FF" w14:textId="77777777" w:rsidR="000B34F7" w:rsidRPr="000B34F7" w:rsidRDefault="000B34F7" w:rsidP="00BE4B51">
            <w:pPr>
              <w:rPr>
                <w:rFonts w:eastAsia="TimesNewRomanPSMT"/>
                <w:color w:val="000000"/>
                <w:lang w:eastAsia="en-US"/>
              </w:rPr>
            </w:pPr>
            <w:r w:rsidRPr="000B34F7">
              <w:rPr>
                <w:rFonts w:eastAsia="TimesNewRomanPSMT"/>
                <w:color w:val="000000"/>
                <w:lang w:eastAsia="en-US"/>
              </w:rPr>
              <w:t>Желудочно-кишечный тракт</w:t>
            </w:r>
          </w:p>
        </w:tc>
      </w:tr>
      <w:tr w:rsidR="000B34F7" w:rsidRPr="000B34F7" w14:paraId="0CDE44D7" w14:textId="77777777" w:rsidTr="00BE4B51">
        <w:tc>
          <w:tcPr>
            <w:tcW w:w="1585" w:type="dxa"/>
          </w:tcPr>
          <w:p w14:paraId="3846E289" w14:textId="7603FB88" w:rsidR="000B34F7" w:rsidRPr="000B34F7" w:rsidRDefault="000B34F7" w:rsidP="00BE4B51">
            <w:r w:rsidRPr="000B34F7">
              <w:rPr>
                <w:rFonts w:eastAsia="TimesNewRomanPSMT"/>
                <w:color w:val="000000"/>
                <w:lang w:eastAsia="en-US"/>
              </w:rPr>
              <w:t>ЖСС</w:t>
            </w:r>
          </w:p>
        </w:tc>
        <w:tc>
          <w:tcPr>
            <w:tcW w:w="7760" w:type="dxa"/>
          </w:tcPr>
          <w:p w14:paraId="126D7997" w14:textId="77777777" w:rsidR="000B34F7" w:rsidRPr="000B34F7" w:rsidRDefault="000B34F7" w:rsidP="00BE4B51">
            <w:pPr>
              <w:rPr>
                <w:rFonts w:eastAsia="TimesNewRomanPSMT"/>
                <w:color w:val="000000"/>
                <w:lang w:eastAsia="en-US"/>
              </w:rPr>
            </w:pPr>
            <w:r w:rsidRPr="000B34F7">
              <w:rPr>
                <w:rFonts w:eastAsia="TimesNewRomanPSMT"/>
                <w:color w:val="000000"/>
                <w:lang w:eastAsia="en-US"/>
              </w:rPr>
              <w:t>Жидкостный сцинтилляционный счетчик</w:t>
            </w:r>
          </w:p>
        </w:tc>
      </w:tr>
      <w:tr w:rsidR="000B34F7" w:rsidRPr="000B34F7" w14:paraId="66FB4618" w14:textId="77777777" w:rsidTr="00BE4B51">
        <w:tc>
          <w:tcPr>
            <w:tcW w:w="1585" w:type="dxa"/>
          </w:tcPr>
          <w:p w14:paraId="46039B4F" w14:textId="77777777" w:rsidR="000B34F7" w:rsidRPr="000B34F7" w:rsidRDefault="000B34F7" w:rsidP="00BE4B51">
            <w:r w:rsidRPr="000B34F7">
              <w:rPr>
                <w:rFonts w:eastAsia="TimesNewRomanPSMT"/>
                <w:color w:val="000000"/>
                <w:lang w:eastAsia="en-US"/>
              </w:rPr>
              <w:t>ИБС</w:t>
            </w:r>
          </w:p>
        </w:tc>
        <w:tc>
          <w:tcPr>
            <w:tcW w:w="7760" w:type="dxa"/>
          </w:tcPr>
          <w:p w14:paraId="136A102D" w14:textId="77777777" w:rsidR="000B34F7" w:rsidRPr="000B34F7" w:rsidRDefault="000B34F7" w:rsidP="00BE4B51">
            <w:pPr>
              <w:rPr>
                <w:rFonts w:eastAsia="Times New Roman"/>
                <w:iCs/>
                <w:lang w:eastAsia="ru-RU"/>
              </w:rPr>
            </w:pPr>
            <w:r w:rsidRPr="000B34F7">
              <w:rPr>
                <w:rFonts w:eastAsia="TimesNewRomanPSMT"/>
                <w:color w:val="000000"/>
                <w:lang w:eastAsia="en-US"/>
              </w:rPr>
              <w:t>Ишемическая болезнь сердца</w:t>
            </w:r>
          </w:p>
        </w:tc>
      </w:tr>
      <w:tr w:rsidR="000B34F7" w:rsidRPr="000B34F7" w14:paraId="05693848" w14:textId="77777777" w:rsidTr="00BE4B51">
        <w:tc>
          <w:tcPr>
            <w:tcW w:w="1585" w:type="dxa"/>
          </w:tcPr>
          <w:p w14:paraId="50BCE5F4" w14:textId="77777777" w:rsidR="000B34F7" w:rsidRPr="000B34F7" w:rsidRDefault="000B34F7" w:rsidP="00BE4B51">
            <w:pPr>
              <w:rPr>
                <w:rFonts w:eastAsia="Times New Roman"/>
                <w:lang w:eastAsia="ru-RU"/>
              </w:rPr>
            </w:pPr>
            <w:r w:rsidRPr="000B34F7">
              <w:rPr>
                <w:rFonts w:eastAsia="Times New Roman"/>
                <w:lang w:eastAsia="ru-RU"/>
              </w:rPr>
              <w:t xml:space="preserve">ИМТ </w:t>
            </w:r>
          </w:p>
        </w:tc>
        <w:tc>
          <w:tcPr>
            <w:tcW w:w="7760" w:type="dxa"/>
          </w:tcPr>
          <w:p w14:paraId="79CE964E" w14:textId="77777777" w:rsidR="000B34F7" w:rsidRPr="000B34F7" w:rsidRDefault="000B34F7" w:rsidP="00BE4B51">
            <w:pPr>
              <w:rPr>
                <w:rFonts w:eastAsia="Times New Roman"/>
                <w:lang w:eastAsia="ru-RU"/>
              </w:rPr>
            </w:pPr>
            <w:r w:rsidRPr="000B34F7">
              <w:rPr>
                <w:rFonts w:eastAsia="Times New Roman"/>
                <w:lang w:eastAsia="ru-RU"/>
              </w:rPr>
              <w:t>Индекс массы тела</w:t>
            </w:r>
          </w:p>
        </w:tc>
      </w:tr>
      <w:tr w:rsidR="000B34F7" w:rsidRPr="000B34F7" w14:paraId="0C5C188D" w14:textId="77777777" w:rsidTr="00BE4B51">
        <w:tc>
          <w:tcPr>
            <w:tcW w:w="1585" w:type="dxa"/>
          </w:tcPr>
          <w:p w14:paraId="30A0E512" w14:textId="77777777" w:rsidR="000B34F7" w:rsidRPr="000B34F7" w:rsidRDefault="000B34F7" w:rsidP="00BE4B51">
            <w:r w:rsidRPr="000B34F7">
              <w:rPr>
                <w:rFonts w:eastAsia="Times New Roman"/>
                <w:lang w:eastAsia="ru-RU"/>
              </w:rPr>
              <w:t>КК</w:t>
            </w:r>
          </w:p>
        </w:tc>
        <w:tc>
          <w:tcPr>
            <w:tcW w:w="7760" w:type="dxa"/>
          </w:tcPr>
          <w:p w14:paraId="27809EE2" w14:textId="45340F38" w:rsidR="000B34F7" w:rsidRPr="000B34F7" w:rsidRDefault="00B01786" w:rsidP="00BE4B51">
            <w:pPr>
              <w:rPr>
                <w:rFonts w:eastAsia="Times New Roman"/>
                <w:lang w:eastAsia="ru-RU"/>
              </w:rPr>
            </w:pPr>
            <w:r>
              <w:rPr>
                <w:rFonts w:eastAsia="Times New Roman"/>
                <w:lang w:eastAsia="ru-RU"/>
              </w:rPr>
              <w:t>К</w:t>
            </w:r>
            <w:r w:rsidR="000B34F7" w:rsidRPr="000B34F7">
              <w:rPr>
                <w:rFonts w:eastAsia="Times New Roman"/>
                <w:lang w:eastAsia="ru-RU"/>
              </w:rPr>
              <w:t xml:space="preserve">лиренс креатинина </w:t>
            </w:r>
          </w:p>
        </w:tc>
      </w:tr>
      <w:tr w:rsidR="000B34F7" w:rsidRPr="000B34F7" w14:paraId="178A8AB6" w14:textId="77777777" w:rsidTr="00BE4B51">
        <w:tc>
          <w:tcPr>
            <w:tcW w:w="1585" w:type="dxa"/>
          </w:tcPr>
          <w:p w14:paraId="44268189" w14:textId="77777777" w:rsidR="000B34F7" w:rsidRPr="000B34F7" w:rsidRDefault="000B34F7" w:rsidP="00BE4B51">
            <w:pPr>
              <w:rPr>
                <w:rFonts w:eastAsia="Times New Roman"/>
                <w:color w:val="000000"/>
                <w:lang w:eastAsia="ru-RU"/>
              </w:rPr>
            </w:pPr>
            <w:r w:rsidRPr="000B34F7">
              <w:t>ЛЖ</w:t>
            </w:r>
          </w:p>
        </w:tc>
        <w:tc>
          <w:tcPr>
            <w:tcW w:w="7760" w:type="dxa"/>
          </w:tcPr>
          <w:p w14:paraId="144433F9" w14:textId="77777777" w:rsidR="000B34F7" w:rsidRPr="000B34F7" w:rsidRDefault="000B34F7" w:rsidP="00BE4B51">
            <w:pPr>
              <w:rPr>
                <w:rFonts w:eastAsia="Times New Roman"/>
                <w:lang w:eastAsia="ru-RU"/>
              </w:rPr>
            </w:pPr>
            <w:r w:rsidRPr="000B34F7">
              <w:rPr>
                <w:rFonts w:eastAsia="Times New Roman"/>
                <w:lang w:eastAsia="ru-RU"/>
              </w:rPr>
              <w:t>Левый желудочек</w:t>
            </w:r>
          </w:p>
        </w:tc>
      </w:tr>
      <w:tr w:rsidR="000B34F7" w:rsidRPr="000B34F7" w14:paraId="3584B9A9" w14:textId="77777777" w:rsidTr="00BE4B51">
        <w:tc>
          <w:tcPr>
            <w:tcW w:w="1585" w:type="dxa"/>
          </w:tcPr>
          <w:p w14:paraId="38F824E3" w14:textId="77777777" w:rsidR="000B34F7" w:rsidRPr="000B34F7" w:rsidRDefault="000B34F7" w:rsidP="00BE4B51">
            <w:pPr>
              <w:rPr>
                <w:rFonts w:eastAsia="TimesNewRomanPSMT"/>
                <w:lang w:eastAsia="en-US"/>
              </w:rPr>
            </w:pPr>
            <w:r w:rsidRPr="000B34F7">
              <w:rPr>
                <w:rFonts w:eastAsia="TimesNewRomanPSMT"/>
                <w:lang w:eastAsia="en-US"/>
              </w:rPr>
              <w:t>MAO-B</w:t>
            </w:r>
          </w:p>
        </w:tc>
        <w:tc>
          <w:tcPr>
            <w:tcW w:w="7760" w:type="dxa"/>
          </w:tcPr>
          <w:p w14:paraId="22ABD7DB" w14:textId="77777777" w:rsidR="000B34F7" w:rsidRPr="000B34F7" w:rsidRDefault="000B34F7" w:rsidP="00BE4B51">
            <w:pPr>
              <w:rPr>
                <w:rFonts w:eastAsia="TimesNewRomanPSMT"/>
                <w:lang w:eastAsia="en-US"/>
              </w:rPr>
            </w:pPr>
            <w:r w:rsidRPr="000B34F7">
              <w:rPr>
                <w:rFonts w:eastAsia="TimesNewRomanPSMT"/>
                <w:lang w:eastAsia="en-US"/>
              </w:rPr>
              <w:t xml:space="preserve">Моноаминоксидаза B </w:t>
            </w:r>
          </w:p>
        </w:tc>
      </w:tr>
      <w:tr w:rsidR="000B34F7" w:rsidRPr="000B34F7" w14:paraId="3A29891F" w14:textId="77777777" w:rsidTr="00BE4B51">
        <w:tc>
          <w:tcPr>
            <w:tcW w:w="1585" w:type="dxa"/>
          </w:tcPr>
          <w:p w14:paraId="3FD35EB6" w14:textId="77777777" w:rsidR="000B34F7" w:rsidRPr="000B34F7" w:rsidRDefault="000B34F7" w:rsidP="00BE4B51">
            <w:pPr>
              <w:rPr>
                <w:rFonts w:eastAsia="TimesNewRomanPSMT"/>
                <w:lang w:eastAsia="en-US"/>
              </w:rPr>
            </w:pPr>
            <w:r w:rsidRPr="000B34F7">
              <w:rPr>
                <w:rFonts w:eastAsia="TimesNewRomanPSMT"/>
                <w:lang w:eastAsia="en-US"/>
              </w:rPr>
              <w:t>МПД</w:t>
            </w:r>
          </w:p>
        </w:tc>
        <w:tc>
          <w:tcPr>
            <w:tcW w:w="7760" w:type="dxa"/>
          </w:tcPr>
          <w:p w14:paraId="2AE54F8C" w14:textId="77777777" w:rsidR="000B34F7" w:rsidRPr="000B34F7" w:rsidRDefault="000B34F7" w:rsidP="00BE4B51">
            <w:pPr>
              <w:rPr>
                <w:rFonts w:eastAsia="TimesNewRomanPSMT"/>
                <w:lang w:eastAsia="en-US"/>
              </w:rPr>
            </w:pPr>
            <w:r w:rsidRPr="000B34F7">
              <w:rPr>
                <w:rFonts w:eastAsia="TimesNewRomanPSMT"/>
                <w:lang w:eastAsia="en-US"/>
              </w:rPr>
              <w:t>Максимально переносимая доза (maximum tolerated dose, MTD)</w:t>
            </w:r>
          </w:p>
        </w:tc>
      </w:tr>
      <w:tr w:rsidR="000B34F7" w:rsidRPr="000B34F7" w14:paraId="6633ADF2" w14:textId="77777777" w:rsidTr="00BE4B51">
        <w:tc>
          <w:tcPr>
            <w:tcW w:w="1585" w:type="dxa"/>
          </w:tcPr>
          <w:p w14:paraId="667E4D3D" w14:textId="77777777" w:rsidR="000B34F7" w:rsidRPr="000B34F7" w:rsidRDefault="000B34F7" w:rsidP="00BE4B51">
            <w:r w:rsidRPr="000B34F7">
              <w:rPr>
                <w:rFonts w:eastAsia="TimesNewRomanPSMT"/>
                <w:lang w:eastAsia="en-US"/>
              </w:rPr>
              <w:t>НГН</w:t>
            </w:r>
          </w:p>
        </w:tc>
        <w:tc>
          <w:tcPr>
            <w:tcW w:w="7760" w:type="dxa"/>
          </w:tcPr>
          <w:p w14:paraId="16661B58" w14:textId="77777777" w:rsidR="000B34F7" w:rsidRPr="000B34F7" w:rsidRDefault="000B34F7" w:rsidP="00BE4B51">
            <w:pPr>
              <w:rPr>
                <w:rFonts w:eastAsia="Times New Roman"/>
                <w:lang w:eastAsia="ru-RU"/>
              </w:rPr>
            </w:pPr>
            <w:r w:rsidRPr="000B34F7">
              <w:rPr>
                <w:rFonts w:eastAsia="TimesNewRomanPSMT"/>
                <w:lang w:eastAsia="en-US"/>
              </w:rPr>
              <w:t>Нарушенная гликемия натощак</w:t>
            </w:r>
          </w:p>
        </w:tc>
      </w:tr>
      <w:tr w:rsidR="000B34F7" w:rsidRPr="000B34F7" w14:paraId="5EABFBA9" w14:textId="77777777" w:rsidTr="00BE4B51">
        <w:tc>
          <w:tcPr>
            <w:tcW w:w="1585" w:type="dxa"/>
          </w:tcPr>
          <w:p w14:paraId="67A518D8" w14:textId="77777777" w:rsidR="000B34F7" w:rsidRPr="000B34F7" w:rsidRDefault="000B34F7" w:rsidP="00BE4B51">
            <w:r w:rsidRPr="000B34F7">
              <w:rPr>
                <w:rFonts w:eastAsia="TimesNewRomanPSMT"/>
                <w:lang w:eastAsia="en-US"/>
              </w:rPr>
              <w:t>НТГ</w:t>
            </w:r>
          </w:p>
        </w:tc>
        <w:tc>
          <w:tcPr>
            <w:tcW w:w="7760" w:type="dxa"/>
          </w:tcPr>
          <w:p w14:paraId="43B700F1" w14:textId="77777777" w:rsidR="000B34F7" w:rsidRPr="000B34F7" w:rsidRDefault="000B34F7" w:rsidP="00BE4B51">
            <w:pPr>
              <w:rPr>
                <w:rFonts w:eastAsia="TimesNewRomanPSMT"/>
                <w:lang w:eastAsia="en-US"/>
              </w:rPr>
            </w:pPr>
            <w:r w:rsidRPr="000B34F7">
              <w:rPr>
                <w:rFonts w:eastAsia="TimesNewRomanPSMT"/>
                <w:lang w:eastAsia="en-US"/>
              </w:rPr>
              <w:t>Нарушенная толерантность к глюкозе</w:t>
            </w:r>
          </w:p>
        </w:tc>
      </w:tr>
      <w:tr w:rsidR="000B34F7" w:rsidRPr="000B34F7" w14:paraId="5C390C1C" w14:textId="77777777" w:rsidTr="00BE4B51">
        <w:tc>
          <w:tcPr>
            <w:tcW w:w="1585" w:type="dxa"/>
          </w:tcPr>
          <w:p w14:paraId="06E261A2" w14:textId="77777777" w:rsidR="000B34F7" w:rsidRPr="000B34F7" w:rsidRDefault="000B34F7" w:rsidP="00BE4B51">
            <w:r w:rsidRPr="000B34F7">
              <w:t>ОШ</w:t>
            </w:r>
          </w:p>
        </w:tc>
        <w:tc>
          <w:tcPr>
            <w:tcW w:w="7760" w:type="dxa"/>
          </w:tcPr>
          <w:p w14:paraId="35C83228" w14:textId="010EC4F5" w:rsidR="000B34F7" w:rsidRPr="000B34F7" w:rsidRDefault="000F3C81" w:rsidP="00BE4B51">
            <w:r>
              <w:t>О</w:t>
            </w:r>
            <w:r w:rsidR="000B34F7" w:rsidRPr="000B34F7">
              <w:t>тношение шансов</w:t>
            </w:r>
          </w:p>
        </w:tc>
      </w:tr>
      <w:tr w:rsidR="000B34F7" w:rsidRPr="000B34F7" w14:paraId="423239D1" w14:textId="77777777" w:rsidTr="00BE4B51">
        <w:tc>
          <w:tcPr>
            <w:tcW w:w="1585" w:type="dxa"/>
          </w:tcPr>
          <w:p w14:paraId="13927760" w14:textId="77777777" w:rsidR="000B34F7" w:rsidRPr="000B34F7" w:rsidRDefault="000B34F7" w:rsidP="00BE4B51">
            <w:r w:rsidRPr="000B34F7">
              <w:t>ПГТТ</w:t>
            </w:r>
          </w:p>
        </w:tc>
        <w:tc>
          <w:tcPr>
            <w:tcW w:w="7760" w:type="dxa"/>
          </w:tcPr>
          <w:p w14:paraId="74FA523F" w14:textId="77777777" w:rsidR="000B34F7" w:rsidRPr="000B34F7" w:rsidRDefault="000B34F7" w:rsidP="00BE4B51">
            <w:r w:rsidRPr="000B34F7">
              <w:t xml:space="preserve">Пероральный глюкозотолерантный тест </w:t>
            </w:r>
          </w:p>
        </w:tc>
      </w:tr>
      <w:tr w:rsidR="000B34F7" w:rsidRPr="000B34F7" w14:paraId="4BC2DB62" w14:textId="77777777" w:rsidTr="00BE4B51">
        <w:tc>
          <w:tcPr>
            <w:tcW w:w="1585" w:type="dxa"/>
          </w:tcPr>
          <w:p w14:paraId="1BE0D561" w14:textId="77777777" w:rsidR="000B34F7" w:rsidRPr="000B34F7" w:rsidRDefault="000B34F7" w:rsidP="00BE4B51">
            <w:r w:rsidRPr="000B34F7">
              <w:t>ПСМ</w:t>
            </w:r>
          </w:p>
        </w:tc>
        <w:tc>
          <w:tcPr>
            <w:tcW w:w="7760" w:type="dxa"/>
          </w:tcPr>
          <w:p w14:paraId="1B66A489" w14:textId="77777777" w:rsidR="000B34F7" w:rsidRPr="000B34F7" w:rsidRDefault="000B34F7" w:rsidP="00BE4B51">
            <w:r w:rsidRPr="000B34F7">
              <w:t>Производные сульфонилмочевины</w:t>
            </w:r>
          </w:p>
        </w:tc>
      </w:tr>
      <w:tr w:rsidR="000B34F7" w:rsidRPr="000B34F7" w14:paraId="5E1C40AD" w14:textId="77777777" w:rsidTr="00BE4B51">
        <w:tc>
          <w:tcPr>
            <w:tcW w:w="1585" w:type="dxa"/>
          </w:tcPr>
          <w:p w14:paraId="0D67209C" w14:textId="77777777" w:rsidR="000B34F7" w:rsidRPr="000B34F7" w:rsidRDefault="000B34F7" w:rsidP="00BE4B51">
            <w:bookmarkStart w:id="16" w:name="_Hlk121692076"/>
            <w:r w:rsidRPr="000B34F7">
              <w:rPr>
                <w:rFonts w:eastAsia="TimesNewRomanPSMT"/>
                <w:lang w:eastAsia="en-US"/>
              </w:rPr>
              <w:t>ПССП</w:t>
            </w:r>
          </w:p>
        </w:tc>
        <w:tc>
          <w:tcPr>
            <w:tcW w:w="7760" w:type="dxa"/>
          </w:tcPr>
          <w:p w14:paraId="485ACAA0" w14:textId="77777777" w:rsidR="000B34F7" w:rsidRPr="000B34F7" w:rsidRDefault="000B34F7" w:rsidP="00BE4B51">
            <w:r w:rsidRPr="000B34F7">
              <w:rPr>
                <w:rFonts w:eastAsia="TimesNewRomanPSMT"/>
                <w:lang w:eastAsia="en-US"/>
              </w:rPr>
              <w:t>Пероральные сахароснижающие препараты</w:t>
            </w:r>
          </w:p>
        </w:tc>
      </w:tr>
      <w:bookmarkEnd w:id="16"/>
      <w:tr w:rsidR="000B34F7" w:rsidRPr="000B34F7" w14:paraId="1D190E6C" w14:textId="77777777" w:rsidTr="00BE4B51">
        <w:tc>
          <w:tcPr>
            <w:tcW w:w="1585" w:type="dxa"/>
          </w:tcPr>
          <w:p w14:paraId="7CEA23E8" w14:textId="77777777" w:rsidR="000B34F7" w:rsidRPr="000B34F7" w:rsidRDefault="000B34F7" w:rsidP="00BE4B51">
            <w:pPr>
              <w:rPr>
                <w:rFonts w:eastAsia="Times New Roman"/>
                <w:color w:val="000000"/>
                <w:lang w:val="en-US" w:eastAsia="ru-RU"/>
              </w:rPr>
            </w:pPr>
            <w:r w:rsidRPr="000B34F7">
              <w:t>РНК</w:t>
            </w:r>
          </w:p>
        </w:tc>
        <w:tc>
          <w:tcPr>
            <w:tcW w:w="7760" w:type="dxa"/>
          </w:tcPr>
          <w:p w14:paraId="3D706D2C" w14:textId="77777777" w:rsidR="000B34F7" w:rsidRPr="000B34F7" w:rsidRDefault="000B34F7" w:rsidP="00BE4B51">
            <w:pPr>
              <w:rPr>
                <w:rFonts w:eastAsia="Times New Roman"/>
                <w:lang w:eastAsia="ru-RU"/>
              </w:rPr>
            </w:pPr>
            <w:r w:rsidRPr="000B34F7">
              <w:t>Рибонуклеиновая кислота</w:t>
            </w:r>
          </w:p>
        </w:tc>
      </w:tr>
      <w:tr w:rsidR="000B34F7" w:rsidRPr="000B34F7" w14:paraId="66575374" w14:textId="77777777" w:rsidTr="00BE4B51">
        <w:tc>
          <w:tcPr>
            <w:tcW w:w="1585" w:type="dxa"/>
          </w:tcPr>
          <w:p w14:paraId="654B0C1D" w14:textId="77777777" w:rsidR="000B34F7" w:rsidRPr="000B34F7" w:rsidRDefault="000B34F7" w:rsidP="00BE4B51">
            <w:r w:rsidRPr="000B34F7">
              <w:t>РУ</w:t>
            </w:r>
          </w:p>
        </w:tc>
        <w:tc>
          <w:tcPr>
            <w:tcW w:w="7760" w:type="dxa"/>
          </w:tcPr>
          <w:p w14:paraId="0B1CAE4C" w14:textId="77777777" w:rsidR="000B34F7" w:rsidRPr="000B34F7" w:rsidRDefault="000B34F7" w:rsidP="00BE4B51">
            <w:r w:rsidRPr="000B34F7">
              <w:t>Регистрационное удостоверение</w:t>
            </w:r>
          </w:p>
        </w:tc>
      </w:tr>
      <w:tr w:rsidR="000B34F7" w:rsidRPr="000B34F7" w14:paraId="33938E44" w14:textId="77777777" w:rsidTr="00BE4B51">
        <w:tc>
          <w:tcPr>
            <w:tcW w:w="1585" w:type="dxa"/>
          </w:tcPr>
          <w:p w14:paraId="3F296BAC" w14:textId="77777777" w:rsidR="000B34F7" w:rsidRPr="000B34F7" w:rsidRDefault="000B34F7" w:rsidP="00BE4B51">
            <w:pPr>
              <w:rPr>
                <w:rFonts w:eastAsia="Times New Roman"/>
                <w:color w:val="000000"/>
                <w:lang w:val="en-US" w:eastAsia="ru-RU"/>
              </w:rPr>
            </w:pPr>
            <w:r w:rsidRPr="000B34F7">
              <w:t>СД</w:t>
            </w:r>
          </w:p>
        </w:tc>
        <w:tc>
          <w:tcPr>
            <w:tcW w:w="7760" w:type="dxa"/>
          </w:tcPr>
          <w:p w14:paraId="331479DB" w14:textId="77777777" w:rsidR="000B34F7" w:rsidRPr="000B34F7" w:rsidRDefault="000B34F7" w:rsidP="00BE4B51">
            <w:pPr>
              <w:rPr>
                <w:rFonts w:eastAsia="Times New Roman"/>
                <w:lang w:eastAsia="ru-RU"/>
              </w:rPr>
            </w:pPr>
            <w:r w:rsidRPr="000B34F7">
              <w:rPr>
                <w:rFonts w:eastAsia="Times New Roman"/>
                <w:lang w:eastAsia="ru-RU"/>
              </w:rPr>
              <w:t>Сахарный диабет</w:t>
            </w:r>
          </w:p>
        </w:tc>
      </w:tr>
      <w:tr w:rsidR="000B34F7" w:rsidRPr="000B34F7" w14:paraId="0B4D3C87" w14:textId="77777777" w:rsidTr="00BE4B51">
        <w:tc>
          <w:tcPr>
            <w:tcW w:w="1585" w:type="dxa"/>
          </w:tcPr>
          <w:p w14:paraId="3EC59A06" w14:textId="77777777" w:rsidR="000B34F7" w:rsidRPr="000B34F7" w:rsidRDefault="000B34F7" w:rsidP="00BE4B51">
            <w:pPr>
              <w:rPr>
                <w:rFonts w:eastAsia="Times New Roman"/>
                <w:color w:val="000000"/>
                <w:lang w:val="en-US" w:eastAsia="ru-RU"/>
              </w:rPr>
            </w:pPr>
            <w:r w:rsidRPr="000B34F7">
              <w:rPr>
                <w:rFonts w:eastAsia="Times New Roman"/>
                <w:color w:val="000000"/>
                <w:lang w:val="en-US" w:eastAsia="ru-RU"/>
              </w:rPr>
              <w:t>СД2</w:t>
            </w:r>
          </w:p>
        </w:tc>
        <w:tc>
          <w:tcPr>
            <w:tcW w:w="7760" w:type="dxa"/>
          </w:tcPr>
          <w:p w14:paraId="3DB2B16B" w14:textId="77777777" w:rsidR="000B34F7" w:rsidRPr="000B34F7" w:rsidRDefault="000B34F7" w:rsidP="00BE4B51">
            <w:pPr>
              <w:rPr>
                <w:rFonts w:eastAsia="Times New Roman"/>
                <w:lang w:eastAsia="ru-RU"/>
              </w:rPr>
            </w:pPr>
            <w:r w:rsidRPr="000B34F7">
              <w:rPr>
                <w:rFonts w:eastAsia="Times New Roman"/>
                <w:lang w:eastAsia="ru-RU"/>
              </w:rPr>
              <w:t>Сахарный диабет 2 типа</w:t>
            </w:r>
          </w:p>
        </w:tc>
      </w:tr>
      <w:tr w:rsidR="000B34F7" w:rsidRPr="000B34F7" w14:paraId="6AF0ECD3" w14:textId="77777777" w:rsidTr="00BE4B51">
        <w:tc>
          <w:tcPr>
            <w:tcW w:w="1585" w:type="dxa"/>
          </w:tcPr>
          <w:p w14:paraId="2D17B4AD" w14:textId="77777777" w:rsidR="000B34F7" w:rsidRPr="000B34F7" w:rsidRDefault="000B34F7" w:rsidP="00BE4B51">
            <w:r w:rsidRPr="000B34F7">
              <w:t>СКФ</w:t>
            </w:r>
          </w:p>
        </w:tc>
        <w:tc>
          <w:tcPr>
            <w:tcW w:w="7760" w:type="dxa"/>
          </w:tcPr>
          <w:p w14:paraId="017B1C14" w14:textId="77777777" w:rsidR="000B34F7" w:rsidRPr="000B34F7" w:rsidRDefault="000B34F7" w:rsidP="00BE4B51">
            <w:r w:rsidRPr="000B34F7">
              <w:t>Скорость клубочковой фильтрации</w:t>
            </w:r>
          </w:p>
        </w:tc>
      </w:tr>
      <w:tr w:rsidR="000B34F7" w:rsidRPr="000B34F7" w14:paraId="07459785" w14:textId="77777777" w:rsidTr="00BE4B51">
        <w:tc>
          <w:tcPr>
            <w:tcW w:w="1585" w:type="dxa"/>
          </w:tcPr>
          <w:p w14:paraId="37BA5862" w14:textId="77777777" w:rsidR="000B34F7" w:rsidRPr="000B34F7" w:rsidRDefault="000B34F7" w:rsidP="00BE4B51">
            <w:r w:rsidRPr="000B34F7">
              <w:rPr>
                <w:rFonts w:eastAsia="TimesNewRomanPSMT"/>
                <w:lang w:eastAsia="en-US"/>
              </w:rPr>
              <w:t>ССЗ</w:t>
            </w:r>
          </w:p>
        </w:tc>
        <w:tc>
          <w:tcPr>
            <w:tcW w:w="7760" w:type="dxa"/>
          </w:tcPr>
          <w:p w14:paraId="02DD850B" w14:textId="77777777" w:rsidR="000B34F7" w:rsidRPr="000B34F7" w:rsidRDefault="000B34F7" w:rsidP="00BE4B51">
            <w:r w:rsidRPr="000B34F7">
              <w:rPr>
                <w:rFonts w:eastAsia="TimesNewRomanPSMT"/>
                <w:lang w:eastAsia="en-US"/>
              </w:rPr>
              <w:t>Сердечно-сосудистые заболевания</w:t>
            </w:r>
          </w:p>
        </w:tc>
      </w:tr>
      <w:tr w:rsidR="000B34F7" w:rsidRPr="000B34F7" w14:paraId="5679F0FC" w14:textId="77777777" w:rsidTr="00BE4B51">
        <w:tc>
          <w:tcPr>
            <w:tcW w:w="1585" w:type="dxa"/>
          </w:tcPr>
          <w:p w14:paraId="13D2765B" w14:textId="77777777" w:rsidR="000B34F7" w:rsidRPr="000B34F7" w:rsidRDefault="000B34F7" w:rsidP="00BE4B51">
            <w:pPr>
              <w:rPr>
                <w:rFonts w:eastAsia="Times New Roman"/>
                <w:color w:val="000000"/>
                <w:lang w:val="en-US" w:eastAsia="ru-RU"/>
              </w:rPr>
            </w:pPr>
            <w:r w:rsidRPr="000B34F7">
              <w:t>ССП</w:t>
            </w:r>
          </w:p>
        </w:tc>
        <w:tc>
          <w:tcPr>
            <w:tcW w:w="7760" w:type="dxa"/>
          </w:tcPr>
          <w:p w14:paraId="0C132B89" w14:textId="77777777" w:rsidR="000B34F7" w:rsidRPr="000B34F7" w:rsidRDefault="000B34F7" w:rsidP="00BE4B51">
            <w:pPr>
              <w:rPr>
                <w:rFonts w:eastAsia="Times New Roman"/>
                <w:lang w:eastAsia="ru-RU"/>
              </w:rPr>
            </w:pPr>
            <w:r w:rsidRPr="000B34F7">
              <w:t>Сахароснижающие препараты</w:t>
            </w:r>
          </w:p>
        </w:tc>
      </w:tr>
      <w:tr w:rsidR="000B34F7" w:rsidRPr="000B34F7" w14:paraId="37F45C70" w14:textId="77777777" w:rsidTr="00BE4B51">
        <w:tc>
          <w:tcPr>
            <w:tcW w:w="1585" w:type="dxa"/>
          </w:tcPr>
          <w:p w14:paraId="1F1EDD4F" w14:textId="77777777" w:rsidR="000B34F7" w:rsidRPr="000B34F7" w:rsidRDefault="000B34F7" w:rsidP="00BE4B51">
            <w:r w:rsidRPr="000B34F7">
              <w:rPr>
                <w:lang w:eastAsia="en-US"/>
              </w:rPr>
              <w:t>ТЗД</w:t>
            </w:r>
          </w:p>
        </w:tc>
        <w:tc>
          <w:tcPr>
            <w:tcW w:w="7760" w:type="dxa"/>
          </w:tcPr>
          <w:p w14:paraId="7E1CF51D" w14:textId="77777777" w:rsidR="000B34F7" w:rsidRPr="000B34F7" w:rsidRDefault="000B34F7" w:rsidP="00BE4B51">
            <w:r w:rsidRPr="000B34F7">
              <w:rPr>
                <w:lang w:eastAsia="en-US"/>
              </w:rPr>
              <w:t xml:space="preserve">Тиазолидиндионы </w:t>
            </w:r>
          </w:p>
        </w:tc>
      </w:tr>
      <w:tr w:rsidR="000B34F7" w:rsidRPr="000B34F7" w14:paraId="0BD7557C" w14:textId="77777777" w:rsidTr="00BE4B51">
        <w:tc>
          <w:tcPr>
            <w:tcW w:w="1585" w:type="dxa"/>
          </w:tcPr>
          <w:p w14:paraId="348AF4C1" w14:textId="77777777" w:rsidR="000B34F7" w:rsidRPr="000B34F7" w:rsidRDefault="000B34F7" w:rsidP="00BE4B51">
            <w:pPr>
              <w:rPr>
                <w:rFonts w:eastAsia="Times New Roman"/>
                <w:color w:val="000000"/>
                <w:lang w:val="en-US" w:eastAsia="ru-RU"/>
              </w:rPr>
            </w:pPr>
            <w:r w:rsidRPr="000B34F7">
              <w:t>ФД</w:t>
            </w:r>
          </w:p>
        </w:tc>
        <w:tc>
          <w:tcPr>
            <w:tcW w:w="7760" w:type="dxa"/>
          </w:tcPr>
          <w:p w14:paraId="51DC4F34" w14:textId="77777777" w:rsidR="000B34F7" w:rsidRPr="000B34F7" w:rsidRDefault="000B34F7" w:rsidP="00BE4B51">
            <w:pPr>
              <w:rPr>
                <w:rFonts w:eastAsia="Times New Roman"/>
                <w:lang w:eastAsia="ru-RU"/>
              </w:rPr>
            </w:pPr>
            <w:r w:rsidRPr="000B34F7">
              <w:t>Фармакодинамический</w:t>
            </w:r>
          </w:p>
        </w:tc>
      </w:tr>
      <w:tr w:rsidR="000B34F7" w:rsidRPr="000B34F7" w14:paraId="7E1BA42B" w14:textId="77777777" w:rsidTr="00BE4B51">
        <w:tc>
          <w:tcPr>
            <w:tcW w:w="1585" w:type="dxa"/>
          </w:tcPr>
          <w:p w14:paraId="5EF7367C" w14:textId="77777777" w:rsidR="000B34F7" w:rsidRPr="000B34F7" w:rsidRDefault="000B34F7" w:rsidP="00BE4B51">
            <w:r w:rsidRPr="000B34F7">
              <w:t>ХБП</w:t>
            </w:r>
          </w:p>
        </w:tc>
        <w:tc>
          <w:tcPr>
            <w:tcW w:w="7760" w:type="dxa"/>
          </w:tcPr>
          <w:p w14:paraId="4CF214FA" w14:textId="77777777" w:rsidR="000B34F7" w:rsidRPr="000B34F7" w:rsidRDefault="000B34F7" w:rsidP="00BE4B51">
            <w:pPr>
              <w:rPr>
                <w:rFonts w:eastAsia="Times New Roman"/>
                <w:lang w:eastAsia="ru-RU"/>
              </w:rPr>
            </w:pPr>
            <w:r w:rsidRPr="000B34F7">
              <w:t xml:space="preserve">Хроническая болезнь почек </w:t>
            </w:r>
          </w:p>
        </w:tc>
      </w:tr>
      <w:tr w:rsidR="000B34F7" w:rsidRPr="000B34F7" w14:paraId="76DDE4BE" w14:textId="77777777" w:rsidTr="00BE4B51">
        <w:tc>
          <w:tcPr>
            <w:tcW w:w="1585" w:type="dxa"/>
          </w:tcPr>
          <w:p w14:paraId="0575EE4D" w14:textId="77777777" w:rsidR="000B34F7" w:rsidRPr="000B34F7" w:rsidRDefault="000B34F7" w:rsidP="00BE4B51">
            <w:r w:rsidRPr="000B34F7">
              <w:lastRenderedPageBreak/>
              <w:t>ХСН</w:t>
            </w:r>
          </w:p>
        </w:tc>
        <w:tc>
          <w:tcPr>
            <w:tcW w:w="7760" w:type="dxa"/>
          </w:tcPr>
          <w:p w14:paraId="1843AA03" w14:textId="77777777" w:rsidR="000B34F7" w:rsidRPr="000B34F7" w:rsidRDefault="000B34F7" w:rsidP="00BE4B51">
            <w:r w:rsidRPr="000B34F7">
              <w:t>Хроническая сердечная недостаточность</w:t>
            </w:r>
          </w:p>
        </w:tc>
      </w:tr>
      <w:tr w:rsidR="000B34F7" w:rsidRPr="000B34F7" w14:paraId="5985F3F6" w14:textId="77777777" w:rsidTr="00BE4B51">
        <w:tc>
          <w:tcPr>
            <w:tcW w:w="1585" w:type="dxa"/>
          </w:tcPr>
          <w:p w14:paraId="399D3AF2" w14:textId="77777777" w:rsidR="000B34F7" w:rsidRPr="000B34F7" w:rsidRDefault="000B34F7" w:rsidP="00BE4B51">
            <w:pPr>
              <w:rPr>
                <w:rFonts w:eastAsia="Times New Roman"/>
                <w:color w:val="000000"/>
                <w:lang w:eastAsia="ru-RU"/>
              </w:rPr>
            </w:pPr>
            <w:r w:rsidRPr="000B34F7">
              <w:t>цАМФ</w:t>
            </w:r>
          </w:p>
        </w:tc>
        <w:tc>
          <w:tcPr>
            <w:tcW w:w="7760" w:type="dxa"/>
          </w:tcPr>
          <w:p w14:paraId="5FEB1B5F" w14:textId="77777777" w:rsidR="000B34F7" w:rsidRPr="000B34F7" w:rsidRDefault="000B34F7" w:rsidP="00BE4B51">
            <w:pPr>
              <w:rPr>
                <w:color w:val="000000"/>
                <w:highlight w:val="yellow"/>
              </w:rPr>
            </w:pPr>
            <w:r w:rsidRPr="000B34F7">
              <w:rPr>
                <w:rFonts w:eastAsia="Times New Roman"/>
                <w:lang w:eastAsia="ru-RU"/>
              </w:rPr>
              <w:t>Циклический аденозинмонофосфат</w:t>
            </w:r>
          </w:p>
        </w:tc>
      </w:tr>
      <w:tr w:rsidR="000B34F7" w:rsidRPr="000B34F7" w14:paraId="75481DE6" w14:textId="77777777" w:rsidTr="00BE4B51">
        <w:tc>
          <w:tcPr>
            <w:tcW w:w="1585" w:type="dxa"/>
          </w:tcPr>
          <w:p w14:paraId="02ED0627" w14:textId="77777777" w:rsidR="000B34F7" w:rsidRPr="000B34F7" w:rsidRDefault="000B34F7" w:rsidP="00BE4B51">
            <w:r w:rsidRPr="000B34F7">
              <w:t xml:space="preserve">ЦНС </w:t>
            </w:r>
          </w:p>
        </w:tc>
        <w:tc>
          <w:tcPr>
            <w:tcW w:w="7760" w:type="dxa"/>
          </w:tcPr>
          <w:p w14:paraId="5A11BB37" w14:textId="77777777" w:rsidR="000B34F7" w:rsidRPr="000B34F7" w:rsidRDefault="000B34F7" w:rsidP="00BE4B51">
            <w:pPr>
              <w:rPr>
                <w:rFonts w:eastAsia="Times New Roman"/>
                <w:lang w:eastAsia="ru-RU"/>
              </w:rPr>
            </w:pPr>
            <w:r w:rsidRPr="000B34F7">
              <w:rPr>
                <w:rFonts w:eastAsia="Times New Roman"/>
                <w:lang w:eastAsia="ru-RU"/>
              </w:rPr>
              <w:t>Центральная нервная система</w:t>
            </w:r>
          </w:p>
        </w:tc>
      </w:tr>
      <w:tr w:rsidR="000B34F7" w:rsidRPr="000B34F7" w14:paraId="1343C876" w14:textId="77777777" w:rsidTr="00BE4B51">
        <w:tc>
          <w:tcPr>
            <w:tcW w:w="1585" w:type="dxa"/>
            <w:vAlign w:val="center"/>
          </w:tcPr>
          <w:p w14:paraId="6AAFE721" w14:textId="77777777" w:rsidR="000B34F7" w:rsidRPr="000B34F7" w:rsidRDefault="000B34F7" w:rsidP="00BE4B51">
            <w:r w:rsidRPr="000B34F7">
              <w:rPr>
                <w:color w:val="000000" w:themeColor="text1"/>
              </w:rPr>
              <w:t>ЭКГ</w:t>
            </w:r>
          </w:p>
        </w:tc>
        <w:tc>
          <w:tcPr>
            <w:tcW w:w="7760" w:type="dxa"/>
            <w:vAlign w:val="center"/>
          </w:tcPr>
          <w:p w14:paraId="7942D073" w14:textId="77777777" w:rsidR="000B34F7" w:rsidRPr="000B34F7" w:rsidRDefault="000B34F7" w:rsidP="00BE4B51">
            <w:pPr>
              <w:rPr>
                <w:rFonts w:eastAsia="Times New Roman"/>
                <w:lang w:eastAsia="ru-RU"/>
              </w:rPr>
            </w:pPr>
            <w:r w:rsidRPr="000B34F7">
              <w:rPr>
                <w:color w:val="000000" w:themeColor="text1"/>
              </w:rPr>
              <w:t>Электрокардиограмма</w:t>
            </w:r>
          </w:p>
        </w:tc>
      </w:tr>
    </w:tbl>
    <w:p w14:paraId="60957DBE" w14:textId="6205BE69" w:rsidR="000B34F7" w:rsidRDefault="000B34F7" w:rsidP="000B34F7"/>
    <w:p w14:paraId="11669A90" w14:textId="791533AB" w:rsidR="000B34F7" w:rsidRDefault="000B34F7" w:rsidP="000B34F7"/>
    <w:p w14:paraId="202E41F9" w14:textId="098DC15F" w:rsidR="00295007" w:rsidRPr="005E6358" w:rsidRDefault="00295007" w:rsidP="00295007">
      <w:pPr>
        <w:pStyle w:val="12"/>
        <w:pageBreakBefore/>
        <w:spacing w:line="240" w:lineRule="auto"/>
        <w:rPr>
          <w:rFonts w:cs="Times New Roman"/>
          <w:color w:val="000000" w:themeColor="text1"/>
          <w:szCs w:val="24"/>
        </w:rPr>
      </w:pPr>
      <w:bookmarkStart w:id="17" w:name="_Toc139361917"/>
      <w:r w:rsidRPr="005E6358">
        <w:rPr>
          <w:rFonts w:cs="Times New Roman"/>
          <w:color w:val="000000" w:themeColor="text1"/>
          <w:szCs w:val="24"/>
        </w:rPr>
        <w:lastRenderedPageBreak/>
        <w:t>ИСТОРИЯ ДОКУМЕНТА</w:t>
      </w:r>
      <w:bookmarkEnd w:id="7"/>
      <w:bookmarkEnd w:id="17"/>
    </w:p>
    <w:tbl>
      <w:tblPr>
        <w:tblStyle w:val="a8"/>
        <w:tblW w:w="0" w:type="auto"/>
        <w:tblInd w:w="-5" w:type="dxa"/>
        <w:tblLook w:val="04A0" w:firstRow="1" w:lastRow="0" w:firstColumn="1" w:lastColumn="0" w:noHBand="0" w:noVBand="1"/>
      </w:tblPr>
      <w:tblGrid>
        <w:gridCol w:w="2917"/>
        <w:gridCol w:w="6433"/>
      </w:tblGrid>
      <w:tr w:rsidR="00C3573B" w:rsidRPr="0038618C" w14:paraId="11B58E36" w14:textId="77777777" w:rsidTr="002E74BE">
        <w:trPr>
          <w:trHeight w:val="659"/>
        </w:trPr>
        <w:tc>
          <w:tcPr>
            <w:tcW w:w="2917" w:type="dxa"/>
            <w:shd w:val="clear" w:color="auto" w:fill="D9D9D9" w:themeFill="background1" w:themeFillShade="D9"/>
            <w:vAlign w:val="center"/>
          </w:tcPr>
          <w:p w14:paraId="055F93D6" w14:textId="77777777" w:rsidR="00C3573B" w:rsidRPr="00C3573B" w:rsidRDefault="00C3573B" w:rsidP="00C97EF5">
            <w:pPr>
              <w:jc w:val="center"/>
              <w:rPr>
                <w:b/>
              </w:rPr>
            </w:pPr>
            <w:r w:rsidRPr="00C3573B">
              <w:rPr>
                <w:b/>
              </w:rPr>
              <w:t xml:space="preserve">Версия </w:t>
            </w:r>
          </w:p>
        </w:tc>
        <w:tc>
          <w:tcPr>
            <w:tcW w:w="6433" w:type="dxa"/>
            <w:shd w:val="clear" w:color="auto" w:fill="D9D9D9" w:themeFill="background1" w:themeFillShade="D9"/>
            <w:vAlign w:val="center"/>
          </w:tcPr>
          <w:p w14:paraId="3EB71BE2" w14:textId="77777777" w:rsidR="00C3573B" w:rsidRPr="00C3573B" w:rsidRDefault="00C3573B" w:rsidP="00C97EF5">
            <w:pPr>
              <w:jc w:val="center"/>
              <w:rPr>
                <w:b/>
              </w:rPr>
            </w:pPr>
            <w:r w:rsidRPr="00C3573B">
              <w:rPr>
                <w:b/>
              </w:rPr>
              <w:t>Описание изменений</w:t>
            </w:r>
          </w:p>
        </w:tc>
      </w:tr>
      <w:tr w:rsidR="00C3573B" w:rsidRPr="000E22E4" w14:paraId="44B28A20" w14:textId="77777777" w:rsidTr="002E74BE">
        <w:trPr>
          <w:trHeight w:val="304"/>
        </w:trPr>
        <w:tc>
          <w:tcPr>
            <w:tcW w:w="2917" w:type="dxa"/>
            <w:shd w:val="clear" w:color="auto" w:fill="auto"/>
            <w:vAlign w:val="center"/>
          </w:tcPr>
          <w:p w14:paraId="7D1D70AD" w14:textId="3A0B5B2D" w:rsidR="00C3573B" w:rsidRPr="00C3573B" w:rsidRDefault="00C3573B" w:rsidP="00105893">
            <w:pPr>
              <w:jc w:val="center"/>
            </w:pPr>
            <w:r w:rsidRPr="00C3573B">
              <w:t xml:space="preserve">1.0 от </w:t>
            </w:r>
            <w:r w:rsidR="00BE477C">
              <w:t>23</w:t>
            </w:r>
            <w:r w:rsidR="00105893">
              <w:t>-июн-</w:t>
            </w:r>
            <w:r w:rsidRPr="00C3573B">
              <w:t>202</w:t>
            </w:r>
            <w:r>
              <w:t>3</w:t>
            </w:r>
            <w:r w:rsidRPr="00C3573B">
              <w:t xml:space="preserve"> г.</w:t>
            </w:r>
          </w:p>
        </w:tc>
        <w:tc>
          <w:tcPr>
            <w:tcW w:w="6433" w:type="dxa"/>
            <w:shd w:val="clear" w:color="auto" w:fill="auto"/>
            <w:vAlign w:val="center"/>
          </w:tcPr>
          <w:p w14:paraId="6D788C7D" w14:textId="77777777" w:rsidR="00C3573B" w:rsidRPr="00C3573B" w:rsidRDefault="00C3573B" w:rsidP="00C97EF5">
            <w:r w:rsidRPr="00C3573B">
              <w:t>Исходная версия.</w:t>
            </w:r>
          </w:p>
        </w:tc>
      </w:tr>
    </w:tbl>
    <w:p w14:paraId="1B5197FA" w14:textId="77777777" w:rsidR="00295007" w:rsidRPr="005E6358" w:rsidRDefault="00295007" w:rsidP="00295007">
      <w:pPr>
        <w:rPr>
          <w:color w:val="000000" w:themeColor="text1"/>
        </w:rPr>
      </w:pPr>
    </w:p>
    <w:p w14:paraId="24400B5E" w14:textId="77777777" w:rsidR="00295007" w:rsidRPr="005E6358" w:rsidRDefault="00295007" w:rsidP="00295007">
      <w:pPr>
        <w:rPr>
          <w:color w:val="000000" w:themeColor="text1"/>
        </w:rPr>
      </w:pPr>
    </w:p>
    <w:p w14:paraId="4800DBCE" w14:textId="77777777" w:rsidR="00295007" w:rsidRPr="005E6358" w:rsidRDefault="00295007" w:rsidP="00295007">
      <w:pPr>
        <w:rPr>
          <w:color w:val="000000" w:themeColor="text1"/>
        </w:rPr>
      </w:pPr>
    </w:p>
    <w:p w14:paraId="63FD52B0" w14:textId="77777777" w:rsidR="00295007" w:rsidRPr="005E6358" w:rsidRDefault="00295007" w:rsidP="00295007">
      <w:pPr>
        <w:rPr>
          <w:color w:val="000000" w:themeColor="text1"/>
        </w:rPr>
      </w:pPr>
    </w:p>
    <w:p w14:paraId="085A1683" w14:textId="77777777" w:rsidR="00295007" w:rsidRPr="005E6358" w:rsidRDefault="00295007" w:rsidP="00295007">
      <w:pPr>
        <w:tabs>
          <w:tab w:val="center" w:pos="4677"/>
        </w:tabs>
        <w:rPr>
          <w:color w:val="000000" w:themeColor="text1"/>
        </w:rPr>
        <w:sectPr w:rsidR="00295007" w:rsidRPr="005E6358" w:rsidSect="00C0440F">
          <w:pgSz w:w="11906" w:h="16838"/>
          <w:pgMar w:top="1393" w:right="850" w:bottom="1134" w:left="1701" w:header="708" w:footer="708" w:gutter="0"/>
          <w:cols w:space="708"/>
          <w:docGrid w:linePitch="360"/>
        </w:sectPr>
      </w:pPr>
      <w:r w:rsidRPr="005E6358">
        <w:rPr>
          <w:color w:val="000000" w:themeColor="text1"/>
        </w:rPr>
        <w:tab/>
      </w:r>
    </w:p>
    <w:p w14:paraId="031E5AA3" w14:textId="6CDABECC" w:rsidR="00295007" w:rsidRDefault="00295007" w:rsidP="00AC305F">
      <w:pPr>
        <w:pStyle w:val="12"/>
        <w:spacing w:before="0" w:line="240" w:lineRule="auto"/>
        <w:jc w:val="left"/>
        <w:rPr>
          <w:rFonts w:cs="Times New Roman"/>
          <w:color w:val="000000" w:themeColor="text1"/>
        </w:rPr>
      </w:pPr>
      <w:bookmarkStart w:id="18" w:name="_Toc139361918"/>
      <w:r w:rsidRPr="007A2314">
        <w:rPr>
          <w:rFonts w:cs="Times New Roman"/>
          <w:color w:val="000000" w:themeColor="text1"/>
        </w:rPr>
        <w:lastRenderedPageBreak/>
        <w:t>РЕЗЮМЕ</w:t>
      </w:r>
      <w:bookmarkEnd w:id="18"/>
    </w:p>
    <w:p w14:paraId="03D6E221" w14:textId="21284B88" w:rsidR="00E91F66" w:rsidRDefault="00E91F66" w:rsidP="00D51876">
      <w:pPr>
        <w:ind w:firstLine="709"/>
      </w:pPr>
      <w:r>
        <w:t>Всемирная организация здравоохранения</w:t>
      </w:r>
      <w:r w:rsidR="00074904">
        <w:t xml:space="preserve"> (ВОЗ)</w:t>
      </w:r>
      <w:r w:rsidRPr="00C0463C">
        <w:t xml:space="preserve"> признала </w:t>
      </w:r>
      <w:r>
        <w:t xml:space="preserve">сахарный </w:t>
      </w:r>
      <w:r w:rsidRPr="00C0463C">
        <w:t>диабет</w:t>
      </w:r>
      <w:r>
        <w:t xml:space="preserve"> (СД)</w:t>
      </w:r>
      <w:r w:rsidRPr="00C0463C">
        <w:t xml:space="preserve"> эпидемией 21 века. Мировые тенденции демонстрируют продолжающийся рост его распространенности примерно на 2,5 % в год</w:t>
      </w:r>
      <w:r>
        <w:t>. По данным Международной Диабетической Федерации численность пациентов с СД в возрасте 20-79 лет в мире на конец 2021 г. превысила 537 млн. человек. В Российской Федерации (РФ) по данным Федерального регистра СД на 2022 г. состояло на диспансерном учете 4,9 млн. человек (3,34% населения), из них у 9,3</w:t>
      </w:r>
      <w:r w:rsidR="0004596F">
        <w:t>% (</w:t>
      </w:r>
      <w:r>
        <w:t>4,5 млн.) –</w:t>
      </w:r>
      <w:r w:rsidR="00F958A4">
        <w:t xml:space="preserve"> </w:t>
      </w:r>
      <w:r>
        <w:t>с</w:t>
      </w:r>
      <w:r w:rsidRPr="006438A9">
        <w:t>ахарный диабет 2 типа (СД 2)</w:t>
      </w:r>
      <w:r>
        <w:t xml:space="preserve">, 5,6% (272 тыс.) – СД 1 и 2,1% (102 тыс.) </w:t>
      </w:r>
      <w:r w:rsidR="00963C97">
        <w:t>–</w:t>
      </w:r>
      <w:r>
        <w:t xml:space="preserve"> другие типы СД, в том числе у 9729 человек гестационный СД. Показатели смертности от СД составляют </w:t>
      </w:r>
      <w:r w:rsidRPr="005C1889">
        <w:t>7%, 12% и 10% в странах с низким, средним и высоким уровнем дохода, соответственно</w:t>
      </w:r>
      <w:r>
        <w:t>.</w:t>
      </w:r>
    </w:p>
    <w:p w14:paraId="65ADC5C2" w14:textId="6AA628AA" w:rsidR="00E91F66" w:rsidRDefault="00E91F66" w:rsidP="00D51876">
      <w:pPr>
        <w:ind w:firstLine="709"/>
      </w:pPr>
      <w:r>
        <w:t>СД 2</w:t>
      </w:r>
      <w:r w:rsidR="007E5CDB">
        <w:t xml:space="preserve"> </w:t>
      </w:r>
      <w:r w:rsidR="00963C97">
        <w:t xml:space="preserve">– </w:t>
      </w:r>
      <w:r w:rsidR="004E409C">
        <w:t>н</w:t>
      </w:r>
      <w:r>
        <w:t>арушение углеводного обмена, вызванное преимущественной инсулинорезистентностью и относительной инсулиновой недостаточностью или преимущественным нарушением секреции инсулина с инсулинорезистентностью или без нее. СД 2 чаще развивается у лиц старше 40 лет с избыточной массой тела или ожирением (особенно абдоминальным его типом), но может развиваться и в более молодом возрасте, и у лиц с нормальной массой тела.</w:t>
      </w:r>
    </w:p>
    <w:p w14:paraId="24B19E69" w14:textId="1076384A" w:rsidR="000B34F7" w:rsidRDefault="000B34F7" w:rsidP="00D51876">
      <w:pPr>
        <w:ind w:firstLine="709"/>
        <w:rPr>
          <w:noProof/>
        </w:rPr>
      </w:pPr>
      <w:r w:rsidRPr="0046364A">
        <w:rPr>
          <w:noProof/>
        </w:rPr>
        <w:t xml:space="preserve">Линаглиптин является перорально активным низкомолекулярным ингибитором </w:t>
      </w:r>
      <w:r>
        <w:rPr>
          <w:noProof/>
        </w:rPr>
        <w:t>ДПП-4</w:t>
      </w:r>
      <w:r w:rsidRPr="0046364A">
        <w:rPr>
          <w:noProof/>
        </w:rPr>
        <w:t xml:space="preserve">, который был впервые </w:t>
      </w:r>
      <w:r>
        <w:rPr>
          <w:noProof/>
        </w:rPr>
        <w:t>зарегистрирован</w:t>
      </w:r>
      <w:r w:rsidRPr="0046364A">
        <w:rPr>
          <w:noProof/>
        </w:rPr>
        <w:t xml:space="preserve"> в США, Европе, Японии и других странах в 2011 году для улучшения гликемического контроля у взрослых с сахарным диабетом 2 типа.</w:t>
      </w:r>
      <w:r>
        <w:rPr>
          <w:noProof/>
        </w:rPr>
        <w:t xml:space="preserve"> В РФ препарат зарегистрирован  2012 году. </w:t>
      </w:r>
      <w:r w:rsidRPr="0046364A">
        <w:rPr>
          <w:noProof/>
        </w:rPr>
        <w:t xml:space="preserve">Линаглиптин является первым и пока единственным ингибитором ДПП-4 и пероральным сахароснижающим препаратом в целом, одобренным в виде однократной дозы для приема один раз в сутки (5 мг). По сравнению с другими доступными ингибиторами ДПП-4, линаглиптин имеет уникальный фармакокинетический/фармакодинамический профиль, который характеризуется нелинейной фармакокинетикой, опосредованной мишенью, зависимым от концентрации связыванием с белками, минимальным почечным клиренсом и отсутствием необходимости в коррекции дозы </w:t>
      </w:r>
      <w:r>
        <w:rPr>
          <w:noProof/>
        </w:rPr>
        <w:t>из-за</w:t>
      </w:r>
      <w:r w:rsidRPr="0046364A">
        <w:rPr>
          <w:noProof/>
        </w:rPr>
        <w:t xml:space="preserve"> какого-либо внутреннего или внешнего фактора</w:t>
      </w:r>
      <w:r>
        <w:rPr>
          <w:noProof/>
        </w:rPr>
        <w:t xml:space="preserve">. </w:t>
      </w:r>
    </w:p>
    <w:p w14:paraId="4D16E7E7" w14:textId="1E03DBAA" w:rsidR="000B34F7" w:rsidRDefault="000B34F7" w:rsidP="00741EEA">
      <w:pPr>
        <w:ind w:firstLine="709"/>
        <w:rPr>
          <w:noProof/>
        </w:rPr>
      </w:pPr>
      <w:r>
        <w:rPr>
          <w:noProof/>
        </w:rPr>
        <w:t>Клинические рекомендации по лечению СД 2 типа в последней редакции рекомендуют раннее назначение ДПП-4, в том числе линаглиптин</w:t>
      </w:r>
      <w:r w:rsidR="00D51876">
        <w:rPr>
          <w:noProof/>
        </w:rPr>
        <w:t>а</w:t>
      </w:r>
      <w:r>
        <w:rPr>
          <w:noProof/>
        </w:rPr>
        <w:t xml:space="preserve"> у пациентов в дебюте СД 2 типа в составе комбинированной терапии. Комбинированная терапия может иметь преимущества в отношении долгосрочного удержания гликемического контроля даже при незначительном превышении целевого уровня HbA1c.</w:t>
      </w:r>
    </w:p>
    <w:p w14:paraId="4D55CDF2" w14:textId="77777777" w:rsidR="00E91F66" w:rsidRDefault="00E91F66" w:rsidP="00741EEA">
      <w:pPr>
        <w:ind w:firstLine="709"/>
        <w:rPr>
          <w:bCs/>
          <w:color w:val="FF0000"/>
        </w:rPr>
      </w:pPr>
      <w:r w:rsidRPr="00AF7CFB">
        <w:rPr>
          <w:color w:val="000000" w:themeColor="text1"/>
        </w:rPr>
        <w:t xml:space="preserve">Для изучения </w:t>
      </w:r>
      <w:r w:rsidRPr="009C3181">
        <w:rPr>
          <w:bCs/>
        </w:rPr>
        <w:t>линаглиптин</w:t>
      </w:r>
      <w:r>
        <w:rPr>
          <w:color w:val="000000" w:themeColor="text1"/>
        </w:rPr>
        <w:t>а</w:t>
      </w:r>
      <w:r w:rsidRPr="009C3181">
        <w:rPr>
          <w:color w:val="000000" w:themeColor="text1"/>
        </w:rPr>
        <w:t xml:space="preserve"> </w:t>
      </w:r>
      <w:r w:rsidRPr="00AF7CFB">
        <w:rPr>
          <w:color w:val="000000" w:themeColor="text1"/>
        </w:rPr>
        <w:t xml:space="preserve">было проведено большое количество доклинических исследований. Эти исследования включали серию исследований как </w:t>
      </w:r>
      <w:r w:rsidRPr="00AF7CFB">
        <w:rPr>
          <w:i/>
          <w:iCs/>
          <w:color w:val="000000" w:themeColor="text1"/>
        </w:rPr>
        <w:t>in vitro</w:t>
      </w:r>
      <w:r w:rsidRPr="00AF7CFB">
        <w:rPr>
          <w:color w:val="000000" w:themeColor="text1"/>
        </w:rPr>
        <w:t xml:space="preserve">, так и </w:t>
      </w:r>
      <w:r w:rsidRPr="00AF7CFB">
        <w:rPr>
          <w:i/>
          <w:iCs/>
          <w:color w:val="000000" w:themeColor="text1"/>
        </w:rPr>
        <w:t>in vivo</w:t>
      </w:r>
      <w:r w:rsidRPr="00AF7CFB">
        <w:rPr>
          <w:color w:val="000000" w:themeColor="text1"/>
        </w:rPr>
        <w:t xml:space="preserve">, в результате которых были хорошо изучены фармакодинамические, фармакокинетические и токсикологические свойства </w:t>
      </w:r>
      <w:r w:rsidRPr="009C3181">
        <w:rPr>
          <w:bCs/>
        </w:rPr>
        <w:t>линаглиптина.</w:t>
      </w:r>
    </w:p>
    <w:p w14:paraId="0544A0C7" w14:textId="573967A6" w:rsidR="00E91F66" w:rsidRDefault="00E91F66" w:rsidP="00741EEA">
      <w:pPr>
        <w:ind w:firstLine="709"/>
      </w:pPr>
      <w:r>
        <w:t>При оценке влияния линаглиптина на уровень глюкозы в крови здоровых крыс, собак и обезьян было выяснено, что снижени</w:t>
      </w:r>
      <w:r w:rsidR="009551A9">
        <w:t>е</w:t>
      </w:r>
      <w:r>
        <w:t xml:space="preserve"> уровня глюкозы в крови ожидается при примерно 80% ингибировании </w:t>
      </w:r>
      <w:r w:rsidRPr="00DB6987">
        <w:t>ДПП-4</w:t>
      </w:r>
      <w:r>
        <w:t xml:space="preserve">. Ингибирование </w:t>
      </w:r>
      <w:r w:rsidRPr="00DB6987">
        <w:t>ДПП-4</w:t>
      </w:r>
      <w:r>
        <w:t xml:space="preserve"> </w:t>
      </w:r>
      <w:r w:rsidRPr="00987CD0">
        <w:rPr>
          <w:i/>
          <w:iCs/>
        </w:rPr>
        <w:t>in viv</w:t>
      </w:r>
      <w:r w:rsidRPr="009551A9">
        <w:rPr>
          <w:i/>
        </w:rPr>
        <w:t>o</w:t>
      </w:r>
      <w:r>
        <w:t xml:space="preserve"> происходило быстро, в течение 30 минут после перорального приема линаглиптина</w:t>
      </w:r>
      <w:r w:rsidR="00741EEA">
        <w:t>, что продемонстрировано</w:t>
      </w:r>
      <w:r>
        <w:t xml:space="preserve"> </w:t>
      </w:r>
      <w:r w:rsidR="00741EEA">
        <w:t>на</w:t>
      </w:r>
      <w:r>
        <w:t xml:space="preserve"> модели здоровых крыс, собак и обезьян. </w:t>
      </w:r>
    </w:p>
    <w:p w14:paraId="660BB33B" w14:textId="263390CB" w:rsidR="00E91F66" w:rsidRDefault="00E91F66" w:rsidP="00741EEA">
      <w:pPr>
        <w:ind w:firstLine="709"/>
      </w:pPr>
      <w:bookmarkStart w:id="19" w:name="_Hlk118184395"/>
      <w:r w:rsidRPr="00E91F66">
        <w:t>Токсичность при однократном и многократном введении линаглиптина изучали у крыс, собак и обезьян.</w:t>
      </w:r>
      <w:r>
        <w:t xml:space="preserve"> </w:t>
      </w:r>
      <w:bookmarkEnd w:id="19"/>
      <w:r>
        <w:t xml:space="preserve">Линаглиптин в целом хорошо переносился здоровыми животными и животными с диабетом. Необратимая и/или неконтролируемая токсичность возникала только при очень высоких дозах, </w:t>
      </w:r>
      <w:r w:rsidR="00741EEA">
        <w:t>превышавших</w:t>
      </w:r>
      <w:r>
        <w:t xml:space="preserve"> </w:t>
      </w:r>
      <w:r w:rsidR="00741EEA" w:rsidRPr="00543150">
        <w:t>максимально рекомендованн</w:t>
      </w:r>
      <w:r w:rsidR="00741EEA">
        <w:t>ую</w:t>
      </w:r>
      <w:r w:rsidR="00741EEA" w:rsidRPr="00543150">
        <w:t xml:space="preserve"> доз</w:t>
      </w:r>
      <w:r w:rsidR="00741EEA">
        <w:t>у</w:t>
      </w:r>
      <w:r w:rsidR="00741EEA" w:rsidRPr="00543150">
        <w:t xml:space="preserve"> </w:t>
      </w:r>
      <w:r w:rsidR="00741EEA">
        <w:t xml:space="preserve">для </w:t>
      </w:r>
      <w:r w:rsidR="00741EEA" w:rsidRPr="00543150">
        <w:t>человека</w:t>
      </w:r>
      <w:r w:rsidR="00741EEA">
        <w:t xml:space="preserve"> в </w:t>
      </w:r>
      <w:r>
        <w:t xml:space="preserve">50 </w:t>
      </w:r>
      <w:r w:rsidR="00741EEA">
        <w:t>раз</w:t>
      </w:r>
      <w:r>
        <w:t>.</w:t>
      </w:r>
      <w:r w:rsidRPr="00543150">
        <w:t xml:space="preserve"> </w:t>
      </w:r>
    </w:p>
    <w:p w14:paraId="0BF0856B" w14:textId="3F7B8F2E" w:rsidR="00E91F66" w:rsidRPr="00DE2165" w:rsidRDefault="009021D2" w:rsidP="00741EEA">
      <w:pPr>
        <w:ind w:firstLine="709"/>
      </w:pPr>
      <w:r>
        <w:lastRenderedPageBreak/>
        <w:t xml:space="preserve">При проведении регистрационных клинических исследований </w:t>
      </w:r>
      <w:r w:rsidR="000B34F7">
        <w:t>3</w:t>
      </w:r>
      <w:r w:rsidR="00E91F66" w:rsidRPr="00DE2165">
        <w:t xml:space="preserve"> фазы</w:t>
      </w:r>
      <w:r>
        <w:t xml:space="preserve">, была изучена </w:t>
      </w:r>
      <w:r w:rsidR="00E91F66" w:rsidRPr="00DE2165">
        <w:t xml:space="preserve">эффективность линаглиптина в монотерапии и в комбинации с 3 важными </w:t>
      </w:r>
      <w:r w:rsidR="00BF2C98">
        <w:t>гипогликемическими</w:t>
      </w:r>
      <w:r w:rsidR="00E91F66" w:rsidRPr="00DE2165">
        <w:t xml:space="preserve"> препаратами: метформином, сульфонилмочевиной и пиоглитазоном. </w:t>
      </w:r>
    </w:p>
    <w:p w14:paraId="1ED69338" w14:textId="03DF8BBD" w:rsidR="00E91F66" w:rsidRDefault="00E91F66" w:rsidP="00741EEA">
      <w:pPr>
        <w:ind w:firstLine="709"/>
      </w:pPr>
      <w:r w:rsidRPr="00DE2165">
        <w:t xml:space="preserve">Линаглиптин в качестве </w:t>
      </w:r>
      <w:r w:rsidRPr="00E91F66">
        <w:t>монотерапии</w:t>
      </w:r>
      <w:r w:rsidRPr="00DE2165">
        <w:t xml:space="preserve"> у пациентов, которым противопоказан метформин</w:t>
      </w:r>
      <w:r w:rsidR="00AC305F">
        <w:t>,</w:t>
      </w:r>
      <w:r>
        <w:t xml:space="preserve"> </w:t>
      </w:r>
      <w:r w:rsidRPr="00DE2165">
        <w:t xml:space="preserve">был оценен в двойном слепом плацебо-контролируемом исследовании продолжительностью 24 недели. </w:t>
      </w:r>
      <w:r w:rsidR="009706B1">
        <w:t>Л</w:t>
      </w:r>
      <w:r w:rsidRPr="00DE2165">
        <w:t xml:space="preserve">ечение линаглиптином привело к </w:t>
      </w:r>
      <w:r w:rsidR="00EF59AE">
        <w:t>снижению</w:t>
      </w:r>
      <w:r w:rsidRPr="00DE2165">
        <w:t xml:space="preserve"> HbA1c по сравнению с исходным уровнем на -0,69% (p &lt; 0,0001) через 24 недели.</w:t>
      </w:r>
    </w:p>
    <w:p w14:paraId="63C3F2FD" w14:textId="34A5AECE" w:rsidR="00E91F66" w:rsidRDefault="00E91F66" w:rsidP="00741EEA">
      <w:pPr>
        <w:ind w:firstLine="709"/>
      </w:pPr>
      <w:r w:rsidRPr="00F26DB3">
        <w:t>Для изучени</w:t>
      </w:r>
      <w:r w:rsidR="00D376D7">
        <w:t xml:space="preserve">я эффективности </w:t>
      </w:r>
      <w:r w:rsidRPr="00F26DB3">
        <w:t>комбинаци</w:t>
      </w:r>
      <w:r w:rsidR="00AC305F">
        <w:t>и</w:t>
      </w:r>
      <w:r w:rsidRPr="00F26DB3">
        <w:t xml:space="preserve"> </w:t>
      </w:r>
      <w:r w:rsidRPr="00E91F66">
        <w:t>линаглиптина с пиоглитазоном</w:t>
      </w:r>
      <w:r w:rsidRPr="00F26DB3">
        <w:t xml:space="preserve"> проведено рандомизированное двойное слепое плацебо-контролируемое исследование.</w:t>
      </w:r>
      <w:r>
        <w:t xml:space="preserve"> </w:t>
      </w:r>
      <w:r w:rsidRPr="00F26DB3">
        <w:t>В результате 24 недел</w:t>
      </w:r>
      <w:r w:rsidR="009706B1">
        <w:t>ь</w:t>
      </w:r>
      <w:r w:rsidRPr="00F26DB3">
        <w:t xml:space="preserve"> лечения среднее изменение (± стандартное отклонение) </w:t>
      </w:r>
      <w:r>
        <w:t>HbA</w:t>
      </w:r>
      <w:r w:rsidRPr="00F26DB3">
        <w:t>1</w:t>
      </w:r>
      <w:r>
        <w:t>c</w:t>
      </w:r>
      <w:r w:rsidRPr="00F26DB3">
        <w:t xml:space="preserve"> для начальной комбинации линаглиптина и пиоглитазона составило -1,06% (±0,06) по сравнению с -0,56% (±0,09) для плацебо плюс пиоглитазон. </w:t>
      </w:r>
    </w:p>
    <w:p w14:paraId="15CF0AD1" w14:textId="4E5A660E" w:rsidR="00E91F66" w:rsidRPr="004B1452" w:rsidRDefault="00E91F66" w:rsidP="00741EEA">
      <w:pPr>
        <w:ind w:firstLine="709"/>
      </w:pPr>
      <w:r w:rsidRPr="004B1452">
        <w:t>Для изучени</w:t>
      </w:r>
      <w:r w:rsidR="002C2B61">
        <w:t>я</w:t>
      </w:r>
      <w:r w:rsidR="00D376D7">
        <w:t xml:space="preserve"> </w:t>
      </w:r>
      <w:r w:rsidR="002C2B61">
        <w:t xml:space="preserve">эффективности </w:t>
      </w:r>
      <w:r w:rsidR="002C2B61" w:rsidRPr="00F26DB3">
        <w:t>комбинации</w:t>
      </w:r>
      <w:r w:rsidRPr="004B1452">
        <w:t xml:space="preserve"> линаглиптина с метформином</w:t>
      </w:r>
      <w:r w:rsidRPr="004B1452">
        <w:rPr>
          <w:i/>
          <w:iCs/>
        </w:rPr>
        <w:t xml:space="preserve"> </w:t>
      </w:r>
      <w:r w:rsidRPr="004B1452">
        <w:t>проведено международное рандомизированное двойное слепое плацебо-контролируемое исследование</w:t>
      </w:r>
      <w:r w:rsidR="004B1452" w:rsidRPr="004B1452">
        <w:t xml:space="preserve">. </w:t>
      </w:r>
      <w:r w:rsidR="002C2B61">
        <w:t>Л</w:t>
      </w:r>
      <w:r w:rsidRPr="004B1452">
        <w:t xml:space="preserve">инаглиптин </w:t>
      </w:r>
      <w:r w:rsidR="002C2B61">
        <w:t>продемонстрировал</w:t>
      </w:r>
      <w:r w:rsidRPr="004B1452">
        <w:t xml:space="preserve"> значительное снижение по сравнению с плацебо средн</w:t>
      </w:r>
      <w:r w:rsidR="00310CE5">
        <w:t>его</w:t>
      </w:r>
      <w:r w:rsidRPr="004B1452">
        <w:t xml:space="preserve"> изменени</w:t>
      </w:r>
      <w:r w:rsidR="00310CE5">
        <w:t>я</w:t>
      </w:r>
      <w:r w:rsidRPr="004B1452">
        <w:t xml:space="preserve"> по сравнению с исходным уровнем</w:t>
      </w:r>
      <w:r w:rsidR="00310CE5">
        <w:t xml:space="preserve"> для следующих показателей:</w:t>
      </w:r>
      <w:r w:rsidRPr="004B1452">
        <w:t xml:space="preserve"> HbA1c (-0,49 против 0,15%), ГПН (-0,59 против 0,58 ммоль/л) глюкозы в </w:t>
      </w:r>
      <w:r w:rsidR="002C2B61" w:rsidRPr="004B1452">
        <w:t>крови через</w:t>
      </w:r>
      <w:r w:rsidRPr="004B1452">
        <w:t xml:space="preserve"> 2 часа после приема пищи (-2,7 против 0,7 ммоль/л) 1,0 ммоль/л)</w:t>
      </w:r>
      <w:r w:rsidR="00BF2C98">
        <w:t>, все изменения были статистически достоверными в сравнении с плацебо</w:t>
      </w:r>
      <w:r w:rsidRPr="004B1452">
        <w:t xml:space="preserve">. Добавление линаглиптина в дозе 5 мг 1 раз в сутки </w:t>
      </w:r>
      <w:r w:rsidR="00BF2C98">
        <w:t xml:space="preserve">в </w:t>
      </w:r>
      <w:r w:rsidR="00310CE5">
        <w:t xml:space="preserve">режим лечения </w:t>
      </w:r>
      <w:r w:rsidRPr="004B1452">
        <w:t>пациентов с сахарным диабетом 2 типа, недостаточно контролируемым метформином, приводило к значительно</w:t>
      </w:r>
      <w:r w:rsidR="009363B6">
        <w:t>му</w:t>
      </w:r>
      <w:r w:rsidRPr="004B1452">
        <w:t xml:space="preserve"> и клинически значимо</w:t>
      </w:r>
      <w:r w:rsidR="00BF2C98">
        <w:t xml:space="preserve">му </w:t>
      </w:r>
      <w:r w:rsidRPr="004B1452">
        <w:t>улучшени</w:t>
      </w:r>
      <w:r w:rsidR="009363B6">
        <w:t>ю</w:t>
      </w:r>
      <w:r w:rsidRPr="004B1452">
        <w:t xml:space="preserve"> гликемического контроля без увеличения риска гипогликемии.</w:t>
      </w:r>
    </w:p>
    <w:p w14:paraId="7343648A" w14:textId="5E55B8F8" w:rsidR="00E91F66" w:rsidRDefault="004B1452" w:rsidP="00AC305F">
      <w:pPr>
        <w:ind w:firstLine="709"/>
      </w:pPr>
      <w:r w:rsidRPr="004B1452">
        <w:t>В анализ безопасности</w:t>
      </w:r>
      <w:r w:rsidRPr="00296518">
        <w:t xml:space="preserve"> </w:t>
      </w:r>
      <w:r w:rsidR="00DF79F4">
        <w:t xml:space="preserve">были </w:t>
      </w:r>
      <w:r w:rsidRPr="00296518">
        <w:t>включены исследования, которые проводились у пациентов с СД 2</w:t>
      </w:r>
      <w:r>
        <w:t xml:space="preserve">. </w:t>
      </w:r>
      <w:r w:rsidR="00C7418B">
        <w:t>Всего в анализ включено</w:t>
      </w:r>
      <w:r w:rsidRPr="00C41DF0">
        <w:t xml:space="preserve"> 6198 пациентов. Из них 4687</w:t>
      </w:r>
      <w:r>
        <w:t xml:space="preserve"> </w:t>
      </w:r>
      <w:r w:rsidRPr="00C41DF0">
        <w:t xml:space="preserve">пациентов </w:t>
      </w:r>
      <w:r w:rsidR="00E67ACE">
        <w:t>принимали</w:t>
      </w:r>
      <w:r w:rsidR="0053468A">
        <w:t xml:space="preserve"> линаглиптин</w:t>
      </w:r>
      <w:r w:rsidRPr="00C41DF0">
        <w:t xml:space="preserve"> (в любой дозе</w:t>
      </w:r>
      <w:r w:rsidR="00C7418B" w:rsidRPr="00C41DF0">
        <w:t>), 4040</w:t>
      </w:r>
      <w:r w:rsidRPr="00C41DF0">
        <w:t xml:space="preserve"> пациентов </w:t>
      </w:r>
      <w:r w:rsidR="00E67ACE">
        <w:t>принимали</w:t>
      </w:r>
      <w:r w:rsidRPr="00C41DF0">
        <w:t xml:space="preserve"> линаглиптин в дозе 5 мг </w:t>
      </w:r>
      <w:r>
        <w:t>один раз в день</w:t>
      </w:r>
      <w:r w:rsidRPr="00C41DF0">
        <w:t>.</w:t>
      </w:r>
      <w:r w:rsidR="00AC305F">
        <w:t xml:space="preserve"> </w:t>
      </w:r>
      <w:r w:rsidR="0053468A">
        <w:t>Г</w:t>
      </w:r>
      <w:r w:rsidRPr="00235E81">
        <w:t>ипергликемия возникала с большей частотой в группе плацебо, чем в группе л</w:t>
      </w:r>
      <w:r w:rsidR="0053468A">
        <w:t>инаглиптина (10,6% против 5,0%) и</w:t>
      </w:r>
      <w:r w:rsidRPr="00235E81">
        <w:t xml:space="preserve"> наоборот, гипогликемия реже встречалась в группе плацебо (4,1%), чем в группе линаглиптина (7,6%). </w:t>
      </w:r>
      <w:r w:rsidR="00DF79F4">
        <w:t>И</w:t>
      </w:r>
      <w:r w:rsidRPr="00235E81">
        <w:t xml:space="preserve">нфекции и инвазии были наиболее частыми побочными </w:t>
      </w:r>
      <w:r w:rsidR="00E67ACE">
        <w:t>реакциями</w:t>
      </w:r>
      <w:r w:rsidRPr="00235E81">
        <w:t xml:space="preserve">. Нарушения </w:t>
      </w:r>
      <w:r w:rsidR="00E67ACE">
        <w:t xml:space="preserve">со стороны </w:t>
      </w:r>
      <w:r w:rsidRPr="00235E81">
        <w:t xml:space="preserve">опорно-двигательного аппарата и соединительной ткани; респираторные, торакальные и медиастинальные </w:t>
      </w:r>
      <w:r w:rsidR="00E67ACE">
        <w:t>нарушения</w:t>
      </w:r>
      <w:r w:rsidRPr="00235E81">
        <w:t xml:space="preserve">, а также сосудистые расстройства встречались с большей частотой в группе линаглиптина, </w:t>
      </w:r>
      <w:r w:rsidR="00DF79F4">
        <w:t>чем в группе плацебо.</w:t>
      </w:r>
    </w:p>
    <w:p w14:paraId="50130F94" w14:textId="6095F7CF" w:rsidR="00E91F66" w:rsidRPr="002561BB" w:rsidRDefault="004B1452" w:rsidP="00741EEA">
      <w:pPr>
        <w:ind w:firstLine="709"/>
      </w:pPr>
      <w:r>
        <w:t xml:space="preserve">Одним из основных преимуществ применение линаглиптина перед другими гипогликемическими препаратами является его безопасное использование у пациентов с </w:t>
      </w:r>
      <w:r w:rsidRPr="002561BB">
        <w:t xml:space="preserve">почечной и печеночной недостаточностью и у пациентов с сердечно-сосудистыми </w:t>
      </w:r>
      <w:r w:rsidR="0053468A" w:rsidRPr="002561BB">
        <w:t>заболеваниями, возможность</w:t>
      </w:r>
      <w:r w:rsidRPr="002561BB">
        <w:t xml:space="preserve"> сочетать с другими гипогликемическими препаратами.</w:t>
      </w:r>
    </w:p>
    <w:p w14:paraId="7450B90F" w14:textId="023C88F7" w:rsidR="00AC305F" w:rsidRPr="00AC305F" w:rsidRDefault="00AC305F" w:rsidP="00AC305F">
      <w:pPr>
        <w:ind w:firstLine="709"/>
        <w:rPr>
          <w:color w:val="000000"/>
        </w:rPr>
      </w:pPr>
      <w:r w:rsidRPr="002561BB">
        <w:rPr>
          <w:bCs/>
          <w:lang w:val="en-US" w:eastAsia="ru-RU"/>
        </w:rPr>
        <w:t>D</w:t>
      </w:r>
      <w:r w:rsidRPr="002561BB">
        <w:rPr>
          <w:lang w:val="en-US"/>
        </w:rPr>
        <w:t>T</w:t>
      </w:r>
      <w:r w:rsidRPr="002561BB">
        <w:t>-</w:t>
      </w:r>
      <w:r w:rsidR="009876A5" w:rsidRPr="002561BB">
        <w:rPr>
          <w:lang w:val="en-US"/>
        </w:rPr>
        <w:t>LNG</w:t>
      </w:r>
      <w:r w:rsidRPr="002561BB">
        <w:rPr>
          <w:bCs/>
          <w:lang w:eastAsia="ru-RU"/>
        </w:rPr>
        <w:t>, таблетки</w:t>
      </w:r>
      <w:r w:rsidR="009876A5" w:rsidRPr="002561BB">
        <w:rPr>
          <w:bCs/>
          <w:lang w:eastAsia="ru-RU"/>
        </w:rPr>
        <w:t>, покрытыте пленочной оболочкой, 5</w:t>
      </w:r>
      <w:r w:rsidRPr="002561BB">
        <w:rPr>
          <w:bCs/>
          <w:lang w:eastAsia="ru-RU"/>
        </w:rPr>
        <w:t xml:space="preserve"> мг, </w:t>
      </w:r>
      <w:r w:rsidR="006475B5">
        <w:rPr>
          <w:bCs/>
          <w:lang w:eastAsia="ru-RU"/>
        </w:rPr>
        <w:t>–</w:t>
      </w:r>
      <w:r w:rsidRPr="002561BB">
        <w:rPr>
          <w:bCs/>
          <w:lang w:eastAsia="ru-RU"/>
        </w:rPr>
        <w:t xml:space="preserve"> воспроизведенный препарат </w:t>
      </w:r>
      <w:r w:rsidR="009876A5" w:rsidRPr="002561BB">
        <w:rPr>
          <w:bCs/>
          <w:lang w:eastAsia="ru-RU"/>
        </w:rPr>
        <w:t>линаглиптина</w:t>
      </w:r>
      <w:r w:rsidRPr="002561BB">
        <w:rPr>
          <w:bCs/>
          <w:lang w:eastAsia="ru-RU"/>
        </w:rPr>
        <w:t xml:space="preserve">, разработанный дочерним подразделением ГК «Р-Фарм», Россия – ООО «Технология лекарств», по заказу АО «Р-Фарм». </w:t>
      </w:r>
      <w:r w:rsidRPr="002561BB">
        <w:rPr>
          <w:color w:val="000000"/>
        </w:rPr>
        <w:t xml:space="preserve">Он полностью соответствует по качественному и количественному составу действующего </w:t>
      </w:r>
      <w:r w:rsidR="009D4261" w:rsidRPr="002561BB">
        <w:rPr>
          <w:color w:val="000000"/>
        </w:rPr>
        <w:t xml:space="preserve">вещества </w:t>
      </w:r>
      <w:r w:rsidRPr="002561BB">
        <w:rPr>
          <w:color w:val="000000"/>
        </w:rPr>
        <w:t xml:space="preserve">и </w:t>
      </w:r>
      <w:r w:rsidR="009D4261" w:rsidRPr="002561BB">
        <w:rPr>
          <w:color w:val="000000"/>
        </w:rPr>
        <w:t>каче</w:t>
      </w:r>
      <w:r w:rsidR="005A70D0">
        <w:rPr>
          <w:color w:val="000000"/>
        </w:rPr>
        <w:t>ст</w:t>
      </w:r>
      <w:r w:rsidR="009D4261" w:rsidRPr="002561BB">
        <w:rPr>
          <w:color w:val="000000"/>
        </w:rPr>
        <w:t xml:space="preserve">венному составу </w:t>
      </w:r>
      <w:r w:rsidRPr="002561BB">
        <w:rPr>
          <w:color w:val="000000"/>
        </w:rPr>
        <w:t xml:space="preserve">вспомогательных веществ, лекарственной форме и дозировке референтному препарату </w:t>
      </w:r>
      <w:r w:rsidR="009876A5" w:rsidRPr="002561BB">
        <w:rPr>
          <w:color w:val="000000"/>
        </w:rPr>
        <w:t>линаглиптина</w:t>
      </w:r>
      <w:r w:rsidRPr="002561BB">
        <w:rPr>
          <w:color w:val="000000"/>
        </w:rPr>
        <w:t xml:space="preserve"> </w:t>
      </w:r>
      <w:r w:rsidR="00B30CAE" w:rsidRPr="002561BB">
        <w:t>Тражента</w:t>
      </w:r>
      <w:r w:rsidRPr="002561BB">
        <w:rPr>
          <w:vertAlign w:val="superscript"/>
          <w:lang w:eastAsia="ru-RU"/>
        </w:rPr>
        <w:t>®</w:t>
      </w:r>
      <w:r w:rsidRPr="002561BB">
        <w:rPr>
          <w:rFonts w:eastAsia="Calibri"/>
        </w:rPr>
        <w:t xml:space="preserve"> </w:t>
      </w:r>
      <w:r w:rsidRPr="002561BB">
        <w:rPr>
          <w:color w:val="000000"/>
        </w:rPr>
        <w:t xml:space="preserve">(владелец РУ </w:t>
      </w:r>
      <w:r w:rsidR="006475B5">
        <w:rPr>
          <w:color w:val="000000"/>
        </w:rPr>
        <w:t>–</w:t>
      </w:r>
      <w:r w:rsidRPr="002561BB">
        <w:rPr>
          <w:color w:val="000000"/>
        </w:rPr>
        <w:t xml:space="preserve"> </w:t>
      </w:r>
      <w:r w:rsidR="00B30CAE" w:rsidRPr="002561BB">
        <w:rPr>
          <w:rFonts w:eastAsia="Calibri"/>
          <w:bCs/>
        </w:rPr>
        <w:t>Берингер Ингельхайм Интернешнл ГмбХ, Германия</w:t>
      </w:r>
      <w:r w:rsidRPr="002561BB">
        <w:rPr>
          <w:color w:val="000000"/>
        </w:rPr>
        <w:t>)</w:t>
      </w:r>
      <w:r w:rsidR="009D4261" w:rsidRPr="002561BB">
        <w:rPr>
          <w:color w:val="000000"/>
        </w:rPr>
        <w:t>, имея различия</w:t>
      </w:r>
      <w:r w:rsidR="004E409C">
        <w:rPr>
          <w:color w:val="000000"/>
        </w:rPr>
        <w:t xml:space="preserve"> в количественном составе вспомо</w:t>
      </w:r>
      <w:r w:rsidR="009D4261" w:rsidRPr="002561BB">
        <w:rPr>
          <w:color w:val="000000"/>
        </w:rPr>
        <w:t xml:space="preserve">гательных веществ и </w:t>
      </w:r>
      <w:r w:rsidR="00CB01A9" w:rsidRPr="002561BB">
        <w:rPr>
          <w:color w:val="000000"/>
        </w:rPr>
        <w:t>в составе пленочной оболочки</w:t>
      </w:r>
      <w:r w:rsidRPr="002561BB">
        <w:rPr>
          <w:color w:val="000000"/>
        </w:rPr>
        <w:t xml:space="preserve">. </w:t>
      </w:r>
      <w:r w:rsidRPr="002561BB">
        <w:rPr>
          <w:color w:val="000000" w:themeColor="text1"/>
        </w:rPr>
        <w:t xml:space="preserve">Для доказательства эквивалентности препарата </w:t>
      </w:r>
      <w:r w:rsidRPr="002561BB">
        <w:rPr>
          <w:bCs/>
          <w:lang w:val="en-US" w:eastAsia="ru-RU"/>
        </w:rPr>
        <w:t>D</w:t>
      </w:r>
      <w:r w:rsidRPr="002561BB">
        <w:rPr>
          <w:lang w:val="en-US"/>
        </w:rPr>
        <w:t>T</w:t>
      </w:r>
      <w:r w:rsidRPr="002561BB">
        <w:t>-</w:t>
      </w:r>
      <w:r w:rsidR="00CB01A9" w:rsidRPr="002561BB">
        <w:rPr>
          <w:lang w:val="en-US"/>
        </w:rPr>
        <w:t>LNG</w:t>
      </w:r>
      <w:r w:rsidRPr="002561BB">
        <w:rPr>
          <w:color w:val="000000" w:themeColor="text1"/>
        </w:rPr>
        <w:t xml:space="preserve"> были проведены исследования сравнительной кинетики растворения в сравнении с референтным препаратом </w:t>
      </w:r>
      <w:r w:rsidR="00CB01A9" w:rsidRPr="002561BB">
        <w:t>Тражента</w:t>
      </w:r>
      <w:r w:rsidRPr="002561BB">
        <w:rPr>
          <w:vertAlign w:val="superscript"/>
          <w:lang w:eastAsia="ru-RU"/>
        </w:rPr>
        <w:t>®</w:t>
      </w:r>
      <w:r w:rsidRPr="002561BB">
        <w:rPr>
          <w:rFonts w:eastAsia="Calibri"/>
        </w:rPr>
        <w:t xml:space="preserve"> </w:t>
      </w:r>
      <w:r w:rsidRPr="002561BB">
        <w:rPr>
          <w:color w:val="000000"/>
        </w:rPr>
        <w:t>(</w:t>
      </w:r>
      <w:r w:rsidR="00CB01A9" w:rsidRPr="002561BB">
        <w:rPr>
          <w:rFonts w:eastAsia="Calibri"/>
          <w:bCs/>
        </w:rPr>
        <w:t>Берингер Ингельхайм Интернешнл ГмбХ, Германия</w:t>
      </w:r>
      <w:r w:rsidRPr="002561BB">
        <w:rPr>
          <w:color w:val="000000"/>
        </w:rPr>
        <w:t>)</w:t>
      </w:r>
      <w:r w:rsidRPr="002561BB">
        <w:rPr>
          <w:rFonts w:eastAsiaTheme="minorHAnsi"/>
          <w:color w:val="000000" w:themeColor="text1"/>
          <w:lang w:eastAsia="en-US"/>
        </w:rPr>
        <w:t xml:space="preserve"> в дозировке 5 мг </w:t>
      </w:r>
      <w:r w:rsidRPr="002561BB">
        <w:rPr>
          <w:color w:val="000000" w:themeColor="text1"/>
        </w:rPr>
        <w:t xml:space="preserve">(в </w:t>
      </w:r>
      <w:r w:rsidR="002561BB" w:rsidRPr="002561BB">
        <w:rPr>
          <w:color w:val="000000" w:themeColor="text1"/>
        </w:rPr>
        <w:t>двух</w:t>
      </w:r>
      <w:r w:rsidRPr="002561BB">
        <w:rPr>
          <w:color w:val="000000" w:themeColor="text1"/>
        </w:rPr>
        <w:t xml:space="preserve"> модельных средах: </w:t>
      </w:r>
      <w:r w:rsidRPr="002561BB">
        <w:rPr>
          <w:spacing w:val="-4"/>
        </w:rPr>
        <w:t>буферны</w:t>
      </w:r>
      <w:r w:rsidR="002561BB" w:rsidRPr="002561BB">
        <w:rPr>
          <w:spacing w:val="-4"/>
        </w:rPr>
        <w:t>й раствор</w:t>
      </w:r>
      <w:r w:rsidRPr="002561BB">
        <w:rPr>
          <w:color w:val="000000" w:themeColor="text1"/>
        </w:rPr>
        <w:t xml:space="preserve"> с рН 4,5 и 6,8, а также в среде по НД (</w:t>
      </w:r>
      <w:r w:rsidRPr="002561BB">
        <w:rPr>
          <w:spacing w:val="-4"/>
        </w:rPr>
        <w:t>0,1 М раствор хлороводородной кислоты</w:t>
      </w:r>
      <w:r w:rsidRPr="002561BB">
        <w:rPr>
          <w:color w:val="000000" w:themeColor="text1"/>
        </w:rPr>
        <w:t xml:space="preserve">). Согласно полученным данным, кинетика </w:t>
      </w:r>
      <w:r w:rsidRPr="002561BB">
        <w:rPr>
          <w:color w:val="000000" w:themeColor="text1"/>
        </w:rPr>
        <w:lastRenderedPageBreak/>
        <w:t xml:space="preserve">растворения </w:t>
      </w:r>
      <w:r w:rsidRPr="002561BB">
        <w:rPr>
          <w:bCs/>
          <w:lang w:val="en-US" w:eastAsia="ru-RU"/>
        </w:rPr>
        <w:t>D</w:t>
      </w:r>
      <w:r w:rsidRPr="002561BB">
        <w:rPr>
          <w:lang w:val="en-US"/>
        </w:rPr>
        <w:t>T</w:t>
      </w:r>
      <w:r w:rsidRPr="002561BB">
        <w:t>-</w:t>
      </w:r>
      <w:r w:rsidR="002561BB" w:rsidRPr="002561BB">
        <w:rPr>
          <w:lang w:val="en-US"/>
        </w:rPr>
        <w:t>LNG</w:t>
      </w:r>
      <w:r w:rsidRPr="002561BB">
        <w:rPr>
          <w:color w:val="000000" w:themeColor="text1"/>
        </w:rPr>
        <w:t xml:space="preserve"> эквивалентна кинетике растворения референтного препарата </w:t>
      </w:r>
      <w:r w:rsidR="002561BB" w:rsidRPr="002561BB">
        <w:t>Тражента</w:t>
      </w:r>
      <w:r w:rsidRPr="002561BB">
        <w:rPr>
          <w:vertAlign w:val="superscript"/>
          <w:lang w:eastAsia="ru-RU"/>
        </w:rPr>
        <w:t>®</w:t>
      </w:r>
      <w:r w:rsidRPr="002561BB">
        <w:rPr>
          <w:rFonts w:eastAsia="Calibri"/>
        </w:rPr>
        <w:t xml:space="preserve">, </w:t>
      </w:r>
      <w:r w:rsidRPr="002561BB">
        <w:rPr>
          <w:color w:val="000000" w:themeColor="text1"/>
        </w:rPr>
        <w:t>что позволяет предполагать также эквивалентность фармакологических свойств обоих препаратов.</w:t>
      </w:r>
    </w:p>
    <w:p w14:paraId="3A10C78A" w14:textId="42990289" w:rsidR="00E91F66" w:rsidRDefault="00E91F66" w:rsidP="00741EEA">
      <w:pPr>
        <w:ind w:firstLine="709"/>
      </w:pPr>
      <w:bookmarkStart w:id="20" w:name="_Hlk118302381"/>
      <w:r w:rsidRPr="00F95846">
        <w:t xml:space="preserve">С </w:t>
      </w:r>
      <w:r w:rsidRPr="003E2D8B">
        <w:t xml:space="preserve">учетом медицинской, клинико-эпидемиологической и социально-экономической значимости лечения сахарного диабета 2 типа, регистрация нового отечественного воспроизведенного лекарственного препарата </w:t>
      </w:r>
      <w:r w:rsidR="00430757" w:rsidRPr="003E2D8B">
        <w:rPr>
          <w:lang w:val="en-US"/>
        </w:rPr>
        <w:t>DT</w:t>
      </w:r>
      <w:r w:rsidR="00430757" w:rsidRPr="003E2D8B">
        <w:t>-</w:t>
      </w:r>
      <w:r w:rsidR="00430757" w:rsidRPr="003E2D8B">
        <w:rPr>
          <w:lang w:val="en-US"/>
        </w:rPr>
        <w:t>LNG</w:t>
      </w:r>
      <w:r w:rsidRPr="003E2D8B">
        <w:t xml:space="preserve"> (МНН: </w:t>
      </w:r>
      <w:r w:rsidRPr="003E2D8B">
        <w:rPr>
          <w:bCs/>
        </w:rPr>
        <w:t>линаглиптин)</w:t>
      </w:r>
      <w:r w:rsidRPr="003E2D8B">
        <w:t>, таблетки, по</w:t>
      </w:r>
      <w:r w:rsidR="003E2D8B" w:rsidRPr="003E2D8B">
        <w:t>крытые пленочной оболочкой 5 мг</w:t>
      </w:r>
      <w:r w:rsidRPr="003E2D8B">
        <w:t>),</w:t>
      </w:r>
      <w:r w:rsidR="007E5CDB" w:rsidRPr="003E2D8B">
        <w:t xml:space="preserve"> </w:t>
      </w:r>
      <w:r w:rsidRPr="003E2D8B">
        <w:t>позволит снизить стоимость препаратов для лечения сахарного диабета 2 типа нового поколения и сделает доступным лечение большему количеству пациентов</w:t>
      </w:r>
      <w:bookmarkEnd w:id="20"/>
      <w:r w:rsidRPr="003E2D8B">
        <w:t xml:space="preserve"> сахарным диабетом</w:t>
      </w:r>
      <w:r>
        <w:t>.</w:t>
      </w:r>
    </w:p>
    <w:p w14:paraId="0C171407" w14:textId="4E054CC2" w:rsidR="00B1014A" w:rsidRDefault="003E2D8B" w:rsidP="003E2D8B">
      <w:pPr>
        <w:rPr>
          <w:lang w:eastAsia="ru-RU"/>
        </w:rPr>
      </w:pPr>
      <w:r>
        <w:rPr>
          <w:lang w:eastAsia="ru-RU"/>
        </w:rPr>
        <w:br w:type="page"/>
      </w:r>
    </w:p>
    <w:p w14:paraId="04CA1F37" w14:textId="77777777" w:rsidR="00295007" w:rsidRPr="005E6358" w:rsidRDefault="00295007" w:rsidP="00295007">
      <w:pPr>
        <w:pStyle w:val="12"/>
        <w:tabs>
          <w:tab w:val="left" w:pos="142"/>
          <w:tab w:val="left" w:pos="284"/>
        </w:tabs>
        <w:spacing w:line="240" w:lineRule="auto"/>
        <w:rPr>
          <w:rFonts w:cs="Times New Roman"/>
          <w:color w:val="000000" w:themeColor="text1"/>
          <w:szCs w:val="24"/>
        </w:rPr>
      </w:pPr>
      <w:bookmarkStart w:id="21" w:name="_Toc415001065"/>
      <w:bookmarkStart w:id="22" w:name="_Toc139361919"/>
      <w:r w:rsidRPr="005E6358">
        <w:rPr>
          <w:rFonts w:cs="Times New Roman"/>
          <w:color w:val="000000" w:themeColor="text1"/>
          <w:szCs w:val="24"/>
        </w:rPr>
        <w:lastRenderedPageBreak/>
        <w:t>1. ВВЕДЕНИЕ</w:t>
      </w:r>
      <w:bookmarkEnd w:id="21"/>
      <w:bookmarkEnd w:id="22"/>
    </w:p>
    <w:p w14:paraId="67F1E46D" w14:textId="77777777" w:rsidR="003E2D8B" w:rsidRPr="003E2D8B" w:rsidRDefault="00295007" w:rsidP="003E2D8B">
      <w:pPr>
        <w:pStyle w:val="OT"/>
        <w:spacing w:after="0"/>
        <w:rPr>
          <w:sz w:val="24"/>
          <w:szCs w:val="24"/>
        </w:rPr>
      </w:pPr>
      <w:bookmarkStart w:id="23" w:name="_Toc415001066"/>
      <w:r w:rsidRPr="00620CB1">
        <w:rPr>
          <w:b/>
          <w:bCs/>
        </w:rPr>
        <w:t xml:space="preserve">1.1. </w:t>
      </w:r>
      <w:r w:rsidRPr="003E2D8B">
        <w:rPr>
          <w:b/>
          <w:bCs/>
          <w:sz w:val="24"/>
          <w:szCs w:val="24"/>
        </w:rPr>
        <w:t>Химическое название</w:t>
      </w:r>
      <w:bookmarkEnd w:id="23"/>
      <w:r w:rsidR="003E2D8B" w:rsidRPr="003E2D8B">
        <w:rPr>
          <w:sz w:val="24"/>
          <w:szCs w:val="24"/>
        </w:rPr>
        <w:t xml:space="preserve"> </w:t>
      </w:r>
    </w:p>
    <w:p w14:paraId="6D177B1B" w14:textId="77777777" w:rsidR="003E2D8B" w:rsidRDefault="003E2D8B" w:rsidP="003E2D8B">
      <w:pPr>
        <w:pStyle w:val="OT"/>
        <w:spacing w:after="0"/>
        <w:rPr>
          <w:sz w:val="24"/>
          <w:szCs w:val="24"/>
        </w:rPr>
      </w:pPr>
    </w:p>
    <w:p w14:paraId="591C2CD0" w14:textId="711C7DEA" w:rsidR="00295007" w:rsidRPr="00DF79F4" w:rsidRDefault="00F01264" w:rsidP="003E2D8B">
      <w:pPr>
        <w:pStyle w:val="OT"/>
        <w:spacing w:after="0"/>
        <w:rPr>
          <w:sz w:val="24"/>
          <w:szCs w:val="24"/>
        </w:rPr>
      </w:pPr>
      <w:r w:rsidRPr="003E2D8B">
        <w:rPr>
          <w:sz w:val="24"/>
          <w:szCs w:val="24"/>
        </w:rPr>
        <w:t>8-[(3R)-</w:t>
      </w:r>
      <w:r w:rsidRPr="00DF79F4">
        <w:rPr>
          <w:sz w:val="24"/>
          <w:szCs w:val="24"/>
        </w:rPr>
        <w:t>3-аминопиперидин-1-ил]-7-(бут-2-ин-1-ил)-3-метил-1-[(4-метилхиназолин-2-ил)метил]-3,7-дигидро-1Н-пурин-2,6-дион</w:t>
      </w:r>
    </w:p>
    <w:p w14:paraId="54D7668D" w14:textId="77777777" w:rsidR="003E2D8B" w:rsidRDefault="00295007" w:rsidP="00B1014A">
      <w:pPr>
        <w:pStyle w:val="2"/>
        <w:spacing w:line="240" w:lineRule="auto"/>
        <w:rPr>
          <w:color w:val="000000" w:themeColor="text1"/>
          <w:szCs w:val="24"/>
        </w:rPr>
      </w:pPr>
      <w:bookmarkStart w:id="24" w:name="_Toc415001067"/>
      <w:bookmarkStart w:id="25" w:name="_Toc139361920"/>
      <w:r w:rsidRPr="005E6358">
        <w:rPr>
          <w:color w:val="000000" w:themeColor="text1"/>
          <w:szCs w:val="24"/>
        </w:rPr>
        <w:t>1.2. Международное непатентованное</w:t>
      </w:r>
      <w:bookmarkEnd w:id="24"/>
      <w:r w:rsidR="009B3B9E">
        <w:rPr>
          <w:color w:val="000000" w:themeColor="text1"/>
          <w:szCs w:val="24"/>
        </w:rPr>
        <w:t xml:space="preserve"> назван</w:t>
      </w:r>
      <w:r w:rsidR="008E6E47">
        <w:rPr>
          <w:color w:val="000000" w:themeColor="text1"/>
          <w:szCs w:val="24"/>
        </w:rPr>
        <w:t>и</w:t>
      </w:r>
      <w:r w:rsidR="009B3B9E">
        <w:rPr>
          <w:color w:val="000000" w:themeColor="text1"/>
          <w:szCs w:val="24"/>
        </w:rPr>
        <w:t>е</w:t>
      </w:r>
      <w:bookmarkEnd w:id="25"/>
      <w:r w:rsidR="005134CB">
        <w:rPr>
          <w:color w:val="000000" w:themeColor="text1"/>
          <w:szCs w:val="24"/>
        </w:rPr>
        <w:t xml:space="preserve"> </w:t>
      </w:r>
    </w:p>
    <w:p w14:paraId="36BB3476" w14:textId="00D6DE17" w:rsidR="00B1014A" w:rsidRPr="005134CB" w:rsidRDefault="002E74BE" w:rsidP="002E74BE">
      <w:pPr>
        <w:ind w:firstLine="709"/>
      </w:pPr>
      <w:r>
        <w:t>Л</w:t>
      </w:r>
      <w:r w:rsidR="00BB0F92" w:rsidRPr="003E2D8B">
        <w:t>инаглиптин</w:t>
      </w:r>
      <w:r>
        <w:t>.</w:t>
      </w:r>
    </w:p>
    <w:p w14:paraId="1DD19841" w14:textId="77777777" w:rsidR="003A39DF" w:rsidRDefault="003A39DF" w:rsidP="003A39DF">
      <w:pPr>
        <w:pStyle w:val="2"/>
        <w:spacing w:line="240" w:lineRule="auto"/>
        <w:rPr>
          <w:color w:val="000000" w:themeColor="text1"/>
          <w:szCs w:val="24"/>
        </w:rPr>
      </w:pPr>
      <w:bookmarkStart w:id="26" w:name="_Toc415001068"/>
      <w:bookmarkStart w:id="27" w:name="_Toc415001069"/>
      <w:bookmarkStart w:id="28" w:name="_Toc139361921"/>
      <w:r>
        <w:rPr>
          <w:color w:val="000000" w:themeColor="text1"/>
          <w:szCs w:val="24"/>
        </w:rPr>
        <w:t>1.3. Торговое название</w:t>
      </w:r>
      <w:bookmarkEnd w:id="26"/>
      <w:bookmarkEnd w:id="28"/>
    </w:p>
    <w:p w14:paraId="677C92E8" w14:textId="0E4FAB14" w:rsidR="002E74BE" w:rsidRPr="002E74BE" w:rsidRDefault="002E74BE" w:rsidP="002E74BE">
      <w:pPr>
        <w:ind w:firstLine="709"/>
        <w:rPr>
          <w:color w:val="000000" w:themeColor="text1"/>
        </w:rPr>
      </w:pPr>
      <w:r w:rsidRPr="002E74BE">
        <w:rPr>
          <w:bCs/>
          <w:color w:val="000000" w:themeColor="text1"/>
          <w:lang w:eastAsia="ru-RU"/>
        </w:rPr>
        <w:t>Торговое наименование –</w:t>
      </w:r>
      <w:r>
        <w:rPr>
          <w:bCs/>
          <w:color w:val="000000" w:themeColor="text1"/>
          <w:lang w:eastAsia="ru-RU"/>
        </w:rPr>
        <w:t xml:space="preserve"> </w:t>
      </w:r>
      <w:r>
        <w:rPr>
          <w:rFonts w:eastAsiaTheme="minorHAnsi"/>
          <w:lang w:eastAsia="en-US"/>
        </w:rPr>
        <w:t>ЛИНАГЛИПТИН</w:t>
      </w:r>
    </w:p>
    <w:p w14:paraId="311CB9BB" w14:textId="3F2E1A0D" w:rsidR="002E74BE" w:rsidRPr="002E74BE" w:rsidRDefault="002E74BE" w:rsidP="002E74BE">
      <w:pPr>
        <w:ind w:firstLine="709"/>
        <w:rPr>
          <w:lang w:eastAsia="ru-RU"/>
        </w:rPr>
      </w:pPr>
      <w:r w:rsidRPr="002E74BE">
        <w:rPr>
          <w:color w:val="000000" w:themeColor="text1"/>
        </w:rPr>
        <w:t xml:space="preserve">Внутреннее название продукта </w:t>
      </w:r>
      <w:r w:rsidR="0095154C" w:rsidRPr="002E74BE">
        <w:rPr>
          <w:bCs/>
          <w:color w:val="000000" w:themeColor="text1"/>
          <w:lang w:eastAsia="ru-RU"/>
        </w:rPr>
        <w:t>–</w:t>
      </w:r>
      <w:r w:rsidRPr="002E74BE">
        <w:rPr>
          <w:color w:val="000000" w:themeColor="text1"/>
        </w:rPr>
        <w:t xml:space="preserve"> </w:t>
      </w:r>
      <w:r w:rsidRPr="002E74BE">
        <w:rPr>
          <w:lang w:val="en-US" w:eastAsia="ru-RU"/>
        </w:rPr>
        <w:t>D</w:t>
      </w:r>
      <w:r w:rsidRPr="002E74BE">
        <w:rPr>
          <w:lang w:eastAsia="ru-RU"/>
        </w:rPr>
        <w:t>T-</w:t>
      </w:r>
      <w:r>
        <w:rPr>
          <w:lang w:val="en-US" w:eastAsia="ru-RU"/>
        </w:rPr>
        <w:t>LNG</w:t>
      </w:r>
    </w:p>
    <w:p w14:paraId="360E008B" w14:textId="7578ECB2" w:rsidR="002E74BE" w:rsidRPr="00941908" w:rsidRDefault="002E74BE" w:rsidP="002E74BE">
      <w:pPr>
        <w:ind w:firstLine="709"/>
        <w:rPr>
          <w:color w:val="000000" w:themeColor="text1"/>
        </w:rPr>
      </w:pPr>
      <w:r w:rsidRPr="002E74BE">
        <w:rPr>
          <w:color w:val="000000" w:themeColor="text1"/>
        </w:rPr>
        <w:t xml:space="preserve">Внутренний код продукта </w:t>
      </w:r>
      <w:r w:rsidR="0095154C" w:rsidRPr="002E74BE">
        <w:rPr>
          <w:bCs/>
          <w:color w:val="000000" w:themeColor="text1"/>
          <w:lang w:eastAsia="ru-RU"/>
        </w:rPr>
        <w:t>–</w:t>
      </w:r>
      <w:r w:rsidRPr="002E74BE">
        <w:rPr>
          <w:color w:val="000000" w:themeColor="text1"/>
        </w:rPr>
        <w:t xml:space="preserve"> </w:t>
      </w:r>
      <w:r w:rsidR="0095154C" w:rsidRPr="00483351">
        <w:rPr>
          <w:lang w:val="en-US"/>
        </w:rPr>
        <w:t>A</w:t>
      </w:r>
      <w:r w:rsidR="0095154C">
        <w:t>10</w:t>
      </w:r>
      <w:r w:rsidR="0095154C" w:rsidRPr="0095154C">
        <w:t>1059</w:t>
      </w:r>
      <w:r w:rsidRPr="002E74BE">
        <w:t>.</w:t>
      </w:r>
    </w:p>
    <w:p w14:paraId="6CB1AFD8" w14:textId="77777777" w:rsidR="00295007" w:rsidRPr="005E6358" w:rsidRDefault="00295007" w:rsidP="00295007">
      <w:pPr>
        <w:pStyle w:val="2"/>
        <w:spacing w:line="240" w:lineRule="auto"/>
        <w:rPr>
          <w:color w:val="000000" w:themeColor="text1"/>
          <w:szCs w:val="24"/>
        </w:rPr>
      </w:pPr>
      <w:bookmarkStart w:id="29" w:name="_Toc139361922"/>
      <w:r w:rsidRPr="005E6358">
        <w:rPr>
          <w:color w:val="000000" w:themeColor="text1"/>
          <w:szCs w:val="24"/>
        </w:rPr>
        <w:t>1.4. Активные ингредиенты</w:t>
      </w:r>
      <w:bookmarkEnd w:id="27"/>
      <w:bookmarkEnd w:id="29"/>
    </w:p>
    <w:p w14:paraId="77B3EAA0" w14:textId="5435765A" w:rsidR="00295007" w:rsidRPr="008A360D" w:rsidRDefault="0095154C" w:rsidP="0095154C">
      <w:pPr>
        <w:pStyle w:val="af3"/>
        <w:ind w:left="0" w:firstLine="709"/>
      </w:pPr>
      <w:r>
        <w:t>Действующее вещество</w:t>
      </w:r>
      <w:r w:rsidR="00295007" w:rsidRPr="00886280">
        <w:t xml:space="preserve"> </w:t>
      </w:r>
      <w:r w:rsidR="00CE38C7" w:rsidRPr="002E74BE">
        <w:rPr>
          <w:bCs/>
          <w:color w:val="000000" w:themeColor="text1"/>
          <w:lang w:eastAsia="ru-RU"/>
        </w:rPr>
        <w:t>–</w:t>
      </w:r>
      <w:r w:rsidR="00CE38C7">
        <w:rPr>
          <w:bCs/>
          <w:color w:val="000000" w:themeColor="text1"/>
          <w:lang w:eastAsia="ru-RU"/>
        </w:rPr>
        <w:t xml:space="preserve"> </w:t>
      </w:r>
      <w:r w:rsidR="008E6E47" w:rsidRPr="008E6E47">
        <w:t>линаглиптин</w:t>
      </w:r>
    </w:p>
    <w:p w14:paraId="5368904E" w14:textId="748266E5" w:rsidR="00CE38C7" w:rsidRDefault="00295007" w:rsidP="00295007">
      <w:pPr>
        <w:pStyle w:val="2"/>
        <w:spacing w:line="240" w:lineRule="auto"/>
        <w:rPr>
          <w:color w:val="000000" w:themeColor="text1"/>
          <w:szCs w:val="24"/>
        </w:rPr>
      </w:pPr>
      <w:bookmarkStart w:id="30" w:name="_Toc415001070"/>
      <w:bookmarkStart w:id="31" w:name="_Toc139361923"/>
      <w:r w:rsidRPr="005E6358">
        <w:rPr>
          <w:color w:val="000000" w:themeColor="text1"/>
          <w:szCs w:val="24"/>
        </w:rPr>
        <w:t>1.5. Фармакологическая группа</w:t>
      </w:r>
      <w:bookmarkEnd w:id="30"/>
      <w:bookmarkEnd w:id="31"/>
    </w:p>
    <w:p w14:paraId="4C3CF163" w14:textId="43CE1C1B" w:rsidR="00295007" w:rsidRPr="00732976" w:rsidRDefault="004C7B28" w:rsidP="004C7B28">
      <w:pPr>
        <w:ind w:firstLine="709"/>
      </w:pPr>
      <w:r>
        <w:rPr>
          <w:iCs/>
          <w:color w:val="000000" w:themeColor="text1"/>
          <w:lang w:eastAsia="en-US"/>
        </w:rPr>
        <w:t xml:space="preserve">Средства для лечения сахарного диабета. </w:t>
      </w:r>
      <w:r w:rsidRPr="00941908">
        <w:rPr>
          <w:iCs/>
          <w:color w:val="000000" w:themeColor="text1"/>
          <w:lang w:eastAsia="en-US"/>
        </w:rPr>
        <w:t>Гипогликемическ</w:t>
      </w:r>
      <w:r>
        <w:rPr>
          <w:iCs/>
          <w:color w:val="000000" w:themeColor="text1"/>
          <w:lang w:eastAsia="en-US"/>
        </w:rPr>
        <w:t xml:space="preserve">ие препараты, за исключением инсулинов. </w:t>
      </w:r>
      <w:r w:rsidR="00CE38C7">
        <w:t>Ингибиторы дипептидилпептидазы</w:t>
      </w:r>
      <w:r w:rsidR="00260723">
        <w:t>-4</w:t>
      </w:r>
    </w:p>
    <w:p w14:paraId="3866DBFE" w14:textId="197A8001" w:rsidR="00E96829" w:rsidRDefault="00295007" w:rsidP="00295007">
      <w:pPr>
        <w:pStyle w:val="2"/>
        <w:spacing w:line="240" w:lineRule="auto"/>
        <w:rPr>
          <w:color w:val="000000" w:themeColor="text1"/>
          <w:szCs w:val="24"/>
        </w:rPr>
      </w:pPr>
      <w:bookmarkStart w:id="32" w:name="_Toc415001071"/>
      <w:bookmarkStart w:id="33" w:name="_Toc139361924"/>
      <w:r w:rsidRPr="005E6358">
        <w:rPr>
          <w:color w:val="000000" w:themeColor="text1"/>
          <w:szCs w:val="24"/>
        </w:rPr>
        <w:t>1.6. Код по АТХ</w:t>
      </w:r>
      <w:bookmarkEnd w:id="32"/>
      <w:bookmarkEnd w:id="33"/>
      <w:r w:rsidR="00040004">
        <w:rPr>
          <w:color w:val="000000" w:themeColor="text1"/>
          <w:szCs w:val="24"/>
        </w:rPr>
        <w:t xml:space="preserve">  </w:t>
      </w:r>
    </w:p>
    <w:p w14:paraId="3A872AA9" w14:textId="44BA4145" w:rsidR="00295007" w:rsidRPr="00040004" w:rsidRDefault="00C50DDD" w:rsidP="00E96829">
      <w:pPr>
        <w:ind w:firstLine="709"/>
        <w:rPr>
          <w:color w:val="000000" w:themeColor="text1"/>
        </w:rPr>
      </w:pPr>
      <w:r w:rsidRPr="00C50DDD">
        <w:t>A10BH0</w:t>
      </w:r>
      <w:r w:rsidR="00C42AAB">
        <w:t>5</w:t>
      </w:r>
    </w:p>
    <w:p w14:paraId="37B5979B" w14:textId="385E4871" w:rsidR="00295007" w:rsidRDefault="00295007" w:rsidP="00295007">
      <w:pPr>
        <w:pStyle w:val="2"/>
        <w:numPr>
          <w:ilvl w:val="1"/>
          <w:numId w:val="1"/>
        </w:numPr>
        <w:tabs>
          <w:tab w:val="left" w:pos="284"/>
          <w:tab w:val="left" w:pos="426"/>
        </w:tabs>
        <w:spacing w:line="240" w:lineRule="auto"/>
        <w:ind w:left="0" w:firstLine="0"/>
        <w:rPr>
          <w:color w:val="000000" w:themeColor="text1"/>
          <w:szCs w:val="24"/>
        </w:rPr>
      </w:pPr>
      <w:bookmarkStart w:id="34" w:name="_Toc415001072"/>
      <w:bookmarkStart w:id="35" w:name="_Toc139361925"/>
      <w:r w:rsidRPr="005E6358">
        <w:rPr>
          <w:color w:val="000000" w:themeColor="text1"/>
          <w:szCs w:val="24"/>
        </w:rPr>
        <w:t>Обоснование для изучения исследуемого препарата</w:t>
      </w:r>
      <w:bookmarkEnd w:id="34"/>
      <w:bookmarkEnd w:id="35"/>
    </w:p>
    <w:p w14:paraId="7255B53C" w14:textId="4C3E1AE7" w:rsidR="006A5D8D" w:rsidRDefault="00E96829" w:rsidP="00E96829">
      <w:pPr>
        <w:pStyle w:val="3"/>
        <w:numPr>
          <w:ilvl w:val="2"/>
          <w:numId w:val="1"/>
        </w:numPr>
        <w:spacing w:after="240"/>
        <w:ind w:left="567" w:hanging="567"/>
        <w:rPr>
          <w:rFonts w:ascii="Times New Roman" w:hAnsi="Times New Roman"/>
          <w:color w:val="000000" w:themeColor="text1"/>
          <w:szCs w:val="24"/>
        </w:rPr>
      </w:pPr>
      <w:r>
        <w:rPr>
          <w:rFonts w:ascii="Times New Roman" w:hAnsi="Times New Roman"/>
          <w:color w:val="000000" w:themeColor="text1"/>
          <w:szCs w:val="24"/>
        </w:rPr>
        <w:t xml:space="preserve"> </w:t>
      </w:r>
      <w:bookmarkStart w:id="36" w:name="_Toc139361926"/>
      <w:r w:rsidR="006A5D8D" w:rsidRPr="005E6358">
        <w:rPr>
          <w:rFonts w:ascii="Times New Roman" w:hAnsi="Times New Roman"/>
          <w:color w:val="000000" w:themeColor="text1"/>
          <w:szCs w:val="24"/>
        </w:rPr>
        <w:t>Общие сведения о заболевании</w:t>
      </w:r>
      <w:bookmarkEnd w:id="36"/>
    </w:p>
    <w:p w14:paraId="2CF4423D" w14:textId="79C4D43C" w:rsidR="00B6173D" w:rsidRDefault="00AF3979" w:rsidP="0001162A">
      <w:pPr>
        <w:ind w:firstLine="709"/>
      </w:pPr>
      <w:r>
        <w:t>П</w:t>
      </w:r>
      <w:r w:rsidR="00B6173D">
        <w:t>о данным Международной Диабетической Федерации численность пациентов с СД в возрасте 20-</w:t>
      </w:r>
      <w:r w:rsidR="00E96829">
        <w:t>79 лет</w:t>
      </w:r>
      <w:r w:rsidR="00B6173D">
        <w:t xml:space="preserve"> в мире на конец 2021 г. превысила 537 млн</w:t>
      </w:r>
      <w:r w:rsidR="006A5D8D">
        <w:t>.</w:t>
      </w:r>
      <w:r w:rsidR="00B6173D">
        <w:t xml:space="preserve"> </w:t>
      </w:r>
      <w:r w:rsidR="00C4292D">
        <w:t>человек</w:t>
      </w:r>
      <w:r w:rsidR="00EE5936">
        <w:t xml:space="preserve"> </w:t>
      </w:r>
      <w:r w:rsidR="00EE5936">
        <w:fldChar w:fldCharType="begin"/>
      </w:r>
      <w:r w:rsidR="00EE5936">
        <w:instrText xml:space="preserve"> ADDIN ZOTERO_ITEM CSL_CITATION {"citationID":"0k2nM1MB","properties":{"formattedCitation":"[1]","plainCitation":"[1]","noteIndex":0},"citationItems":[{"id":2941,"uris":["http://zotero.org/users/5483459/items/KDDGUDLL"],"itemData":{"id":2941,"type":"article-journal","abstract":"BACKGROUND: The United Nations acknowledged diabetes as an epidemic of the 21st century. Global trends demonstrate a continuing growth in its prevalence at approximately 2.5 % per year. The aim of the study was to analyse selected epidemiological factors for type 2 diabetes mellitus in Poland, Central Europe and the World.\nMETHODS: This study presents Global Burden of Disease (GBD) data. Study describes the type 2 diabetes burden in the studied populations based on years lived with disability (YLD), years of life lost (YLL), and disability-adjusted life years (DALYs).\nRESULTS: Type 2 diabetes has been demonstrated to be a determinant of reduced life expectancy, as in the analysed period the condition presented an increasing trend, compared to other diseases.\nCONCLUSIONS: In recent years the observed YLL, YLD and DALY values for type 2 diabetes have been comparable to the expected ones. Thus the prognosis presented by GBD may be used as a reliable source of information and a basis for a health policy that reduces the number of patients with diabetes and related complications, comorbidities or mortality.","container-title":"Archives of Public Health = Archives Belges De Sante Publique","DOI":"10.1186/s13690-021-00632-1","ISSN":"0778-7367","issue":"1","journalAbbreviation":"Arch Public Health","language":"eng","note":"PMID: 34158120\nPMCID: PMC8218426","page":"110","source":"PubMed","title":"Epidemiological factors for type 2 diabetes mellitus: evidence from the Global Burden of Disease","title-short":"Epidemiological factors for type 2 diabetes mellitus","volume":"79","author":[{"family":"Kotwas","given":"Artur"},{"family":"Karakiewicz","given":"Beata"},{"family":"Zabielska","given":"Paulina"},{"family":"Wieder-Huszla","given":"Sylwia"},{"family":"Jurczak","given":"Anna"}],"issued":{"date-parts":[["2021",6,22]]}}}],"schema":"https://github.com/citation-style-language/schema/raw/master/csl-citation.json"} </w:instrText>
      </w:r>
      <w:r w:rsidR="00EE5936">
        <w:fldChar w:fldCharType="separate"/>
      </w:r>
      <w:r w:rsidR="00EE5936" w:rsidRPr="00732976">
        <w:t>[1]</w:t>
      </w:r>
      <w:r w:rsidR="00EE5936">
        <w:fldChar w:fldCharType="end"/>
      </w:r>
      <w:r w:rsidR="00EE5936">
        <w:t>.</w:t>
      </w:r>
      <w:r w:rsidR="00C4292D">
        <w:t xml:space="preserve"> </w:t>
      </w:r>
      <w:r w:rsidR="00B6173D">
        <w:t>В</w:t>
      </w:r>
      <w:r w:rsidR="00EE5936">
        <w:t xml:space="preserve"> </w:t>
      </w:r>
      <w:r w:rsidR="00B6173D">
        <w:t>РФ по данным Федерального регистра СД на 01.01.2022 г. состояло на диспансерном учете 4,9</w:t>
      </w:r>
      <w:r w:rsidR="006438A9">
        <w:t xml:space="preserve"> </w:t>
      </w:r>
      <w:r w:rsidR="00B6173D">
        <w:t xml:space="preserve">млн. человек (3,34% населения), из них </w:t>
      </w:r>
      <w:r w:rsidR="005239EF">
        <w:t xml:space="preserve">у </w:t>
      </w:r>
      <w:r w:rsidR="00B6173D">
        <w:t>9,3</w:t>
      </w:r>
      <w:r w:rsidR="005239EF">
        <w:t>%</w:t>
      </w:r>
      <w:r w:rsidR="00B6173D">
        <w:t xml:space="preserve"> (4,5 млн.) –</w:t>
      </w:r>
      <w:r w:rsidR="00D4263F">
        <w:t xml:space="preserve"> </w:t>
      </w:r>
      <w:r w:rsidR="006438A9">
        <w:t>с</w:t>
      </w:r>
      <w:r w:rsidR="006438A9" w:rsidRPr="006438A9">
        <w:t>ахарный диабет 2 типа (СД 2)</w:t>
      </w:r>
      <w:r w:rsidR="00B6173D">
        <w:t xml:space="preserve">, 5,6% (272 тыс.) – СД 1 и 2,1% (102 тыс.) </w:t>
      </w:r>
      <w:r w:rsidR="00D4263F">
        <w:t>–</w:t>
      </w:r>
      <w:r w:rsidR="00B6173D">
        <w:t xml:space="preserve"> другие типы СД, в том числе </w:t>
      </w:r>
      <w:r w:rsidR="005239EF">
        <w:t xml:space="preserve">у </w:t>
      </w:r>
      <w:r w:rsidR="00B6173D">
        <w:t>9729 человек гестационны</w:t>
      </w:r>
      <w:r w:rsidR="005239EF">
        <w:t>й</w:t>
      </w:r>
      <w:r w:rsidR="00B6173D">
        <w:t xml:space="preserve"> СД</w:t>
      </w:r>
      <w:r w:rsidR="00655CDF">
        <w:t xml:space="preserve"> </w:t>
      </w:r>
      <w:r w:rsidR="00655CDF">
        <w:fldChar w:fldCharType="begin"/>
      </w:r>
      <w:r w:rsidR="00655CDF">
        <w:instrText xml:space="preserve"> ADDIN ZOTERO_ITEM CSL_CITATION {"citationID":"LphjpLfG","properties":{"formattedCitation":"[2,3]","plainCitation":"[2,3]","noteIndex":0},"citationItems":[{"id":2944,"uris":["http://zotero.org/users/5483459/items/WVT73AHU"],"itemData":{"id":2944,"type":"document","title":"International Diabetes Federation. IDF Diabetes Atlas. 10th ed. 2021"},"label":"page"},{"id":2945,"uris":["http://zotero.org/users/5483459/items/9AF4E2X5"],"itemData":{"id":2945,"type":"document","title":"Министерство здравоохранения Российской Федерации. Клинические рекомендации сахарный диабет 2 типа. 2022."},"label":"page"}],"schema":"https://github.com/citation-style-language/schema/raw/master/csl-citation.json"} </w:instrText>
      </w:r>
      <w:r w:rsidR="00655CDF">
        <w:fldChar w:fldCharType="separate"/>
      </w:r>
      <w:r w:rsidR="00655CDF" w:rsidRPr="00655CDF">
        <w:t>[2,3]</w:t>
      </w:r>
      <w:r w:rsidR="00655CDF">
        <w:fldChar w:fldCharType="end"/>
      </w:r>
      <w:r w:rsidR="00655CDF">
        <w:t>.</w:t>
      </w:r>
      <w:r w:rsidR="005C1889">
        <w:t xml:space="preserve"> Показатели смертности от СД составляют </w:t>
      </w:r>
      <w:r w:rsidR="005C1889" w:rsidRPr="005C1889">
        <w:t>7%, 12% и 10% в странах с низким, средним и высоким уровнем дохода, соответственно</w:t>
      </w:r>
      <w:r w:rsidR="00B14395">
        <w:t xml:space="preserve"> </w:t>
      </w:r>
      <w:r w:rsidR="00EB137B">
        <w:fldChar w:fldCharType="begin"/>
      </w:r>
      <w:r w:rsidR="00EB137B">
        <w:instrText xml:space="preserve"> ADDIN ZOTERO_ITEM CSL_CITATION {"citationID":"Y2Vj7xK6","properties":{"formattedCitation":"[4,5]","plainCitation":"[4,5]","noteIndex":0},"citationItems":[{"id":2946,"uris":["http://zotero.org/users/5483459/items/SNKK4SQ8"],"itemData":{"id":2946,"type":"article-journal","abstract":"International trends in traditional diabetes complications (cardiovascular, renal, peripheral vascular, ophthalmic, hepatic or neurological diseases) and mortality rates are poorly characterised. An earlier review of studies published up to 2015 demonstrated that most data come from a dozen high-income countries (HICs) in North America, Europe or the Asia–Pacific region and that, in these countries at least, rates of acute glycaemic fluctuations needing medical attention and amputations, myocardial infarction and mortality were all declining over the period. Here, we provide an updated review of published literature on trends in type 2 diabetes complications and mortality in adults since 2015. We also discuss issues related to data collection, analysis and reporting that have influenced global trends in type 2 diabetes and its complications. We found that most data on trends in type 2 diabetes, its complications and mortality come from a small number of HICs with comprehensive surveillance systems, though at least some low- and middle-income countries (LMICs) from Africa and Latin America are represented in this review. The published data suggest that HICs have experienced declines in cardiovascular complication rates and all-cause mortality in people with diabetes. In parallel, cardiovascular complications and mortality rates in people with diabetes have increased over time in LMICs. However, caution is warranted in interpreting trends from LMICs due to extremely sparse data or data that are not comparable across countries. We noted that approaches to case ascertainment and definitions of complications and mortality (numerators) and type 2 diabetes (the denominator) vary widely and influence the interpretation of international data. We offer four key recommendations to more rigorously document trends in rates of type 2 diabetes complications and mortality, over time and worldwide: (1) increasing investments in data collection systems; (2) standardising case definitions and approaches to ascertainment; (3) strengthening analytical capacity; and (4) developing and implementing structured guidelines for reporting of data.","container-title":"Diabetologia","DOI":"10.1007/s00125-021-05585-2","ISSN":"0012-186X","issue":"1","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 (73.1%) proportion of deaths attributable to diabetes in people under the age of 60 years, while the Europe Region has the lowest (31.4%).\nCONCLUSIONS: Diabetes is estimated to contribute to one in nine deaths among adults aged 20-79 years. Prevention of diabetes and its complications is essential, particularly in middle-income countries, where the current impact is estimated to be the largest. Contemporary data from diverse populations are needed to validate these estimates.","container-title":"Diabetes Research and Clinical Practice","DOI":"10.1016/j.diabres.2020.108086","ISSN":"1872-8227","journalAbbreviation":"Diabetes Res Clin Pract","language":"eng","note":"PMID: 32068099","page":"108086","source":"PubMed","title":"Mortality attributable to diabetes in 20-79 years old adults, 2019 estimates: Results from the International Diabetes Federation Diabetes Atlas, 9th edition","title-short":"Mortality attributable to diabetes in 20-79 years old adults, 2019 estimates","volume":"162","author":[{"family":"Saeedi","given":"Pouya"},{"family":"Salpea","given":"Paraskevi"},{"family":"Karuranga","given":"Suvi"},{"family":"Petersohn","given":"Inga"},{"family":"Malanda","given":"Belma"},{"family":"Gregg","given":"Edward W."},{"family":"Unwin","given":"Nigel"},{"family":"Wild","given":"Sarah H."},{"family":"Williams","given":"Rhys"}],"issued":{"date-parts":[["2020",4]]}},"label":"page"}],"schema":"https://github.com/citation-style-language/schema/raw/master/csl-citation.json"} </w:instrText>
      </w:r>
      <w:r w:rsidR="00EB137B">
        <w:fldChar w:fldCharType="separate"/>
      </w:r>
      <w:r w:rsidR="00EB137B" w:rsidRPr="00EB137B">
        <w:t>[4,5]</w:t>
      </w:r>
      <w:r w:rsidR="00EB137B">
        <w:fldChar w:fldCharType="end"/>
      </w:r>
      <w:r w:rsidR="00EB137B">
        <w:t xml:space="preserve">. </w:t>
      </w:r>
    </w:p>
    <w:p w14:paraId="2A5B53E4" w14:textId="134FE882" w:rsidR="00174B7D" w:rsidRDefault="006F1055" w:rsidP="0001162A">
      <w:pPr>
        <w:ind w:firstLine="709"/>
      </w:pPr>
      <w:r>
        <w:t>СД 2</w:t>
      </w:r>
      <w:r w:rsidR="00E96829">
        <w:t xml:space="preserve"> </w:t>
      </w:r>
      <w:r w:rsidR="00B74BC4" w:rsidRPr="00026D0D">
        <w:t>–</w:t>
      </w:r>
      <w:r w:rsidR="00B74BC4">
        <w:t xml:space="preserve"> </w:t>
      </w:r>
      <w:r>
        <w:t>нарушение углеводного обмена, вызванное преимущественной инсулинорезистентностью и относительной инсулиновой недостаточностью или преимущественным нарушением секреции инсулина с инсулинорезистентностью или без нее</w:t>
      </w:r>
      <w:r w:rsidR="00EB137B">
        <w:t xml:space="preserve"> </w:t>
      </w:r>
      <w:r w:rsidR="00EB137B">
        <w:fldChar w:fldCharType="begin"/>
      </w:r>
      <w:r w:rsidR="00EB137B">
        <w:instrText xml:space="preserve"> ADDIN ZOTERO_ITEM CSL_CITATION {"citationID":"fHaJQnK7","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EB137B">
        <w:fldChar w:fldCharType="separate"/>
      </w:r>
      <w:r w:rsidR="00EB137B" w:rsidRPr="00EB137B">
        <w:t>[3]</w:t>
      </w:r>
      <w:r w:rsidR="00EB137B">
        <w:fldChar w:fldCharType="end"/>
      </w:r>
      <w:r w:rsidR="00EB137B">
        <w:t>.</w:t>
      </w:r>
    </w:p>
    <w:p w14:paraId="327362B2" w14:textId="334E80D0" w:rsidR="00266F20" w:rsidRDefault="00174B7D" w:rsidP="0001162A">
      <w:pPr>
        <w:ind w:firstLine="709"/>
      </w:pPr>
      <w:r>
        <w:t xml:space="preserve">Особенностью заболевания является длительное бессимптомное течение. Выявление </w:t>
      </w:r>
      <w:r w:rsidR="00EB137B">
        <w:t>СД 2 чаще</w:t>
      </w:r>
      <w:r>
        <w:t xml:space="preserve"> всего происходит либо случайно, либо в ходе диспансерного обследования пациентов с заболеваниями, часто сочетающимися с СД 2: ожирение, ишемическая болезнь сердца (ИБС), артериальная гипертензия (АГ), подагра, поликистоз </w:t>
      </w:r>
      <w:r>
        <w:lastRenderedPageBreak/>
        <w:t>яичников. При отсутствии скрининга установление диагноза может отдаляться на 7-9 лет от начала заболевания</w:t>
      </w:r>
      <w:r w:rsidR="00293E09">
        <w:t xml:space="preserve"> </w:t>
      </w:r>
      <w:r w:rsidR="00266F20">
        <w:fldChar w:fldCharType="begin"/>
      </w:r>
      <w:r w:rsidR="00C4292D">
        <w:instrText xml:space="preserve"> ADDIN ZOTERO_ITEM CSL_CITATION {"citationID":"s2ZuY8Ru","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266F20">
        <w:fldChar w:fldCharType="separate"/>
      </w:r>
      <w:r w:rsidR="00266F20" w:rsidRPr="00EB137B">
        <w:t>[3]</w:t>
      </w:r>
      <w:r w:rsidR="00266F20">
        <w:fldChar w:fldCharType="end"/>
      </w:r>
      <w:r w:rsidR="00266F20">
        <w:t>.</w:t>
      </w:r>
    </w:p>
    <w:p w14:paraId="4FEAC4D4" w14:textId="00ED219C" w:rsidR="006F1055" w:rsidRDefault="00B35568" w:rsidP="0001162A">
      <w:pPr>
        <w:ind w:firstLine="709"/>
      </w:pPr>
      <w:r>
        <w:t xml:space="preserve">Абдоминальное ожирение служит основным фактором </w:t>
      </w:r>
      <w:r w:rsidR="00956902">
        <w:t>риска СД 2 и во многом причиной</w:t>
      </w:r>
      <w:r w:rsidR="001C31BE">
        <w:t>,</w:t>
      </w:r>
      <w:r>
        <w:t xml:space="preserve"> наблюдаемой инсулинорезистентности. Однако клиническая манифестация СД 2 возникает тогда, когда к существующей инсулинорезистентности присоединяется дисфункция β-клеток. Аутоантитела к β-клетк</w:t>
      </w:r>
      <w:r w:rsidR="005255C4">
        <w:t>ам</w:t>
      </w:r>
      <w:r>
        <w:t xml:space="preserve"> при СД 2 отсутствуют. Инсулинорезистентность при СД 2 проявляется как в отношении эндогенного, так и экзогенного инсулина. Эндогенный инсулин, как правило, вырабатывается в нормальном или повышенном количестве. Обычно этого хватает для предотвращения диабетического кетоацидоза и пациенты с СД 2 не подвержены ему, за исключением случаев острых состояний, сопровождающихся повышенной потребностью в инсулине (острые воспалительные состояния, оперативные вмешательства, острый инфаркт миокарда</w:t>
      </w:r>
      <w:r w:rsidR="00B1158A">
        <w:t xml:space="preserve"> (ИМ),</w:t>
      </w:r>
      <w:r>
        <w:t xml:space="preserve"> инсульт и др.) </w:t>
      </w:r>
      <w:r>
        <w:fldChar w:fldCharType="begin"/>
      </w:r>
      <w:r w:rsidR="00C4292D">
        <w:instrText xml:space="preserve"> ADDIN ZOTERO_ITEM CSL_CITATION {"citationID":"MYNJvnrl","properties":{"formattedCitation":"[3,4,6]","plainCitation":"[3,4,6]","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label":"page"},{"id":2946,"uris":["http://zotero.org/users/5483459/items/SNKK4SQ8"],"itemData":{"id":2946,"type":"article-journal","abstract":"International trends in traditional diabetes complications (cardiovascular, renal, peripheral vascular, ophthalmic, hepatic or neurological diseases) and mortality rates are poorly characterised. An earlier review of studies published up to 2015 demonstrated that most data come from a dozen high-income countries (HICs) in North America, Europe or the Asia–Pacific region and that, in these countries at least, rates of acute glycaemic fluctuations needing medical attention and amputations, myocardial infarction and mortality were all declining over the period. Here, we provide an updated review of published literature on trends in type 2 diabetes complications and mortality in adults since 2015. We also discuss issues related to data collection, analysis and reporting that have influenced global trends in type 2 diabetes and its complications. We found that most data on trends in type 2 diabetes, its complications and mortality come from a small number of HICs with comprehensive surveillance systems, though at least some low- and middle-income countries (LMICs) from Africa and Latin America are represented in this review. The published data suggest that HICs have experienced declines in cardiovascular complication rates and all-cause mortality in people with diabetes. In parallel, cardiovascular complications and mortality rates in people with diabetes have increased over time in LMICs. However, caution is warranted in interpreting trends from LMICs due to extremely sparse data or data that are not comparable across countries. We noted that approaches to case ascertainment and definitions of complications and mortality (numerators) and type 2 diabetes (the denominator) vary widely and influence the interpretation of international data. We offer four key recommendations to more rigorously document trends in rates of type 2 diabetes complications and mortality, over time and worldwide: (1) increasing investments in data collection systems; (2) standardising case definitions and approaches to ascertainment; (3) strengthening analytical capacity; and (4) developing and implementing structured guidelines for reporting of data.","container-title":"Diabetologia","DOI":"10.1007/s00125-021-05585-2","ISSN":"0012-186X","issue":"1","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52,"uris":["http://zotero.org/users/5483459/items/W2MVWRPI"],"itemData":{"id":2952,"type":"article-journal","abstract":"The American Diabetes Association and the European Association for the Study of Diabetes convened a panel to update the prior position statements, published in 2012 and 2015, on the management of type 2 diabetes in adults. A systematic evaluation of the literature since 2014 informed new recommendations. These include additional focus on lifestyle management and diabetes self-management education and support. For those with obesity, efforts targeting weight loss, including lifestyle, medication, and surgical interventions, are recommended. With regards to medication management, for patients with clinical cardiovascular disease, a sodium-glucose cotransporter 2 (SGLT2) inhibitor or a glucagon-like peptide 1 (GLP-1) receptor agonist with proven cardiovascular benefit is recommended. For patients with chronic kidney disease or clinical heart failure and atherosclerotic cardiovascular disease, an SGLT2 inhibitor with proven benefit is recommended. GLP-1 receptor agonists are generally recommended as the first injectable medication.","container-title":"Diabetes Care","DOI":"10.2337/dci18-0033","ISSN":"1935-5548","issue":"12","journalAbbreviation":"Diabetes Care","language":"eng","note":"PMID: 30291106\nPMCID: PMC6245208","page":"2669-2701","source":"PubMed","title":"Management of Hyperglycemia in Type 2 Diabetes, 2018. A Consensus Report by the American Diabetes Association (ADA) and the European Association for the Study of Diabetes (EASD)","volume":"41","author":[{"family":"Davies","given":"Melanie J."},{"family":"D'Alessio","given":"David A."},{"family":"Fradkin","given":"Judith"},{"family":"Kernan","given":"Walter N."},{"family":"Mathieu","given":"Chantal"},{"family":"Mingrone","given":"Geltrude"},{"family":"Rossing","given":"Peter"},{"family":"Tsapas","given":"Apostolos"},{"family":"Wexler","given":"Deborah J."},{"family":"Buse","given":"John B."}],"issued":{"date-parts":[["2018",12]]}},"label":"page"}],"schema":"https://github.com/citation-style-language/schema/raw/master/csl-citation.json"} </w:instrText>
      </w:r>
      <w:r>
        <w:fldChar w:fldCharType="separate"/>
      </w:r>
      <w:r w:rsidR="00C4292D" w:rsidRPr="00C4292D">
        <w:t>[3,4,6]</w:t>
      </w:r>
      <w:r>
        <w:fldChar w:fldCharType="end"/>
      </w:r>
      <w:r w:rsidR="00C4292D">
        <w:t>.</w:t>
      </w:r>
    </w:p>
    <w:p w14:paraId="1FA9460F" w14:textId="7307C8F0" w:rsidR="00724085" w:rsidRDefault="00724085" w:rsidP="0001162A">
      <w:pPr>
        <w:ind w:firstLine="709"/>
      </w:pPr>
      <w:r>
        <w:t>Как правило, у пациентов с СД 2 наряду с избыточной массой тела (или ожирением) имеются различные проявления метаболического синдрома: АГ, атерогенная дислипидемия, гиперурикемия, микроальбуминурия, нарушение свертываемости крови.</w:t>
      </w:r>
    </w:p>
    <w:p w14:paraId="7AF67BC0" w14:textId="0F0F0885" w:rsidR="00724085" w:rsidRDefault="00724085" w:rsidP="0001162A">
      <w:pPr>
        <w:ind w:firstLine="709"/>
      </w:pPr>
      <w:r>
        <w:t>У 20–30% пациентов первым проявлением СД 2 могут быть ИМ, инсульт, потеря зрения и другие осложнения.</w:t>
      </w:r>
      <w:r w:rsidR="00134580">
        <w:t xml:space="preserve"> </w:t>
      </w:r>
      <w:r>
        <w:t xml:space="preserve">Неблагоприятный прогноз у пациентов с СД 2 определяется развитием макро- и микрососудистых осложнений. Основная причина смерти пациентов с СД 2 </w:t>
      </w:r>
      <w:r w:rsidR="000C2E6C">
        <w:t xml:space="preserve">– </w:t>
      </w:r>
      <w:r>
        <w:t xml:space="preserve">это </w:t>
      </w:r>
      <w:r w:rsidR="00B1158A">
        <w:t>сердечно-сосудистые заболевания (</w:t>
      </w:r>
      <w:r>
        <w:t>ССЗ</w:t>
      </w:r>
      <w:r w:rsidR="00B1158A">
        <w:t>)</w:t>
      </w:r>
      <w:r>
        <w:t xml:space="preserve">, распространенность которых среди пациентов СД 2 в 2–4 раза превышает </w:t>
      </w:r>
      <w:r w:rsidR="00B1158A">
        <w:t>распространённость у</w:t>
      </w:r>
      <w:r>
        <w:t xml:space="preserve"> лиц без СД </w:t>
      </w:r>
      <w:r>
        <w:fldChar w:fldCharType="begin"/>
      </w:r>
      <w:r w:rsidR="00D34551">
        <w:instrText xml:space="preserve"> ADDIN ZOTERO_ITEM CSL_CITATION {"citationID":"pSWwNtgW","properties":{"formattedCitation":"[3,4,6]","plainCitation":"[3,4,6]","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label":"page"},{"id":2946,"uris":["http://zotero.org/users/5483459/items/SNKK4SQ8"],"itemData":{"id":2946,"type":"article-journal","abstract":"International trends in traditional diabetes complications (cardiovascular, renal, peripheral vascular, ophthalmic, hepatic or neurological diseases) and mortality rates are poorly characterised. An earlier review of studies published up to 2015 demonstrated that most data come from a dozen high-income countries (HICs) in North America, Europe or the Asia–Pacific region and that, in these countries at least, rates of acute glycaemic fluctuations needing medical attention and amputations, myocardial infarction and mortality were all declining over the period. Here, we provide an updated review of published literature on trends in type 2 diabetes complications and mortality in adults since 2015. We also discuss issues related to data collection, analysis and reporting that have influenced global trends in type 2 diabetes and its complications. We found that most data on trends in type 2 diabetes, its complications and mortality come from a small number of HICs with comprehensive surveillance systems, though at least some low- and middle-income countries (LMICs) from Africa and Latin America are represented in this review. The published data suggest that HICs have experienced declines in cardiovascular complication rates and all-cause mortality in people with diabetes. In parallel, cardiovascular complications and mortality rates in people with diabetes have increased over time in LMICs. However, caution is warranted in interpreting trends from LMICs due to extremely sparse data or data that are not comparable across countries. We noted that approaches to case ascertainment and definitions of complications and mortality (numerators) and type 2 diabetes (the denominator) vary widely and influence the interpretation of international data. We offer four key recommendations to more rigorously document trends in rates of type 2 diabetes complications and mortality, over time and worldwide: (1) increasing investments in data collection systems; (2) standardising case definitions and approaches to ascertainment; (3) strengthening analytical capacity; and (4) developing and implementing structured guidelines for reporting of data.","container-title":"Diabetologia","DOI":"10.1007/s00125-021-05585-2","ISSN":"0012-186X","issue":"1","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52,"uris":["http://zotero.org/users/5483459/items/W2MVWRPI"],"itemData":{"id":2952,"type":"article-journal","abstract":"The American Diabetes Association and the European Association for the Study of Diabetes convened a panel to update the prior position statements, published in 2012 and 2015, on the management of type 2 diabetes in adults. A systematic evaluation of the literature since 2014 informed new recommendations. These include additional focus on lifestyle management and diabetes self-management education and support. For those with obesity, efforts targeting weight loss, including lifestyle, medication, and surgical interventions, are recommended. With regards to medication management, for patients with clinical cardiovascular disease, a sodium-glucose cotransporter 2 (SGLT2) inhibitor or a glucagon-like peptide 1 (GLP-1) receptor agonist with proven cardiovascular benefit is recommended. For patients with chronic kidney disease or clinical heart failure and atherosclerotic cardiovascular disease, an SGLT2 inhibitor with proven benefit is recommended. GLP-1 receptor agonists are generally recommended as the first injectable medication.","container-title":"Diabetes Care","DOI":"10.2337/dci18-0033","ISSN":"1935-5548","issue":"12","journalAbbreviation":"Diabetes Care","language":"eng","note":"PMID: 30291106\nPMCID: PMC6245208","page":"2669-2701","source":"PubMed","title":"Management of Hyperglycemia in Type 2 Diabetes, 2018. A Consensus Report by the American Diabetes Association (ADA) and the European Association for the Study of Diabetes (EASD)","volume":"41","author":[{"family":"Davies","given":"Melanie J."},{"family":"D'Alessio","given":"David A."},{"family":"Fradkin","given":"Judith"},{"family":"Kernan","given":"Walter N."},{"family":"Mathieu","given":"Chantal"},{"family":"Mingrone","given":"Geltrude"},{"family":"Rossing","given":"Peter"},{"family":"Tsapas","given":"Apostolos"},{"family":"Wexler","given":"Deborah J."},{"family":"Buse","given":"John B."}],"issued":{"date-parts":[["2018",12]]}},"label":"page"}],"schema":"https://github.com/citation-style-language/schema/raw/master/csl-citation.json"} </w:instrText>
      </w:r>
      <w:r>
        <w:fldChar w:fldCharType="separate"/>
      </w:r>
      <w:r w:rsidRPr="00C4292D">
        <w:t>[3,4,6]</w:t>
      </w:r>
      <w:r>
        <w:fldChar w:fldCharType="end"/>
      </w:r>
      <w:r>
        <w:t>.</w:t>
      </w:r>
    </w:p>
    <w:p w14:paraId="6A1A538F" w14:textId="120D7EDE" w:rsidR="00295007" w:rsidRDefault="00295007" w:rsidP="00B44502">
      <w:pPr>
        <w:pStyle w:val="111"/>
      </w:pPr>
      <w:bookmarkStart w:id="37" w:name="_Toc139361927"/>
      <w:r w:rsidRPr="006A2AD7">
        <w:t xml:space="preserve">1.7.2. </w:t>
      </w:r>
      <w:r w:rsidR="00247791">
        <w:t xml:space="preserve"> </w:t>
      </w:r>
      <w:bookmarkStart w:id="38" w:name="_Toc395011863"/>
      <w:r w:rsidRPr="006A2AD7">
        <w:t>Существующие варианты терапии</w:t>
      </w:r>
      <w:bookmarkStart w:id="39" w:name="_Hlk521882537"/>
      <w:bookmarkEnd w:id="37"/>
      <w:bookmarkEnd w:id="38"/>
    </w:p>
    <w:p w14:paraId="3B744495" w14:textId="1DE6A317" w:rsidR="00D80BD5" w:rsidRPr="0001162A" w:rsidRDefault="00D80BD5" w:rsidP="005E7154">
      <w:pPr>
        <w:ind w:firstLine="709"/>
      </w:pPr>
      <w:r w:rsidRPr="00D80BD5">
        <w:t>При лечении СД 2 необходимо придерживаться стратегии многофакторного воздействия и, помимо адекватного контроля углеводного обмена, стремиться достигать целевых показателей АД</w:t>
      </w:r>
      <w:r w:rsidR="000B69EF">
        <w:t>,</w:t>
      </w:r>
      <w:r w:rsidRPr="00D80BD5">
        <w:t xml:space="preserve"> липидного обмена</w:t>
      </w:r>
      <w:r w:rsidR="000B69EF">
        <w:t>,</w:t>
      </w:r>
      <w:r w:rsidRPr="00D80BD5">
        <w:t xml:space="preserve"> использовать препараты, влияющие на снижение сердечно-сосудистого риска</w:t>
      </w:r>
      <w:r w:rsidR="000B69EF">
        <w:t>,</w:t>
      </w:r>
      <w:r w:rsidRPr="00D80BD5">
        <w:t xml:space="preserve"> модифицировать образ жизни (включая физическую активность, снижение массы тела при необходимости, отказ от курения и др.). Многофакторные вмешательства могут не только значительно снижать риск </w:t>
      </w:r>
      <w:r w:rsidRPr="0001162A">
        <w:t xml:space="preserve">микрососудистых осложнений и сердечно-сосудистые риски, но и, возможно, приводить к значимому снижению смертности у пациентов с СД 2 </w:t>
      </w:r>
      <w:r w:rsidR="00D9173C" w:rsidRPr="0001162A">
        <w:fldChar w:fldCharType="begin"/>
      </w:r>
      <w:r w:rsidR="00D9173C" w:rsidRPr="0001162A">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D9173C" w:rsidRPr="0001162A">
        <w:fldChar w:fldCharType="separate"/>
      </w:r>
      <w:r w:rsidR="00D9173C" w:rsidRPr="0001162A">
        <w:t>[3]</w:t>
      </w:r>
      <w:r w:rsidR="00D9173C" w:rsidRPr="0001162A">
        <w:fldChar w:fldCharType="end"/>
      </w:r>
      <w:r w:rsidR="00D9173C" w:rsidRPr="0001162A">
        <w:t>.</w:t>
      </w:r>
    </w:p>
    <w:p w14:paraId="0A525822" w14:textId="71580FCC" w:rsidR="006E7706" w:rsidRPr="0001162A" w:rsidRDefault="00C5247A" w:rsidP="005E7154">
      <w:pPr>
        <w:pStyle w:val="OT"/>
        <w:spacing w:after="0"/>
        <w:ind w:firstLine="709"/>
        <w:rPr>
          <w:sz w:val="24"/>
          <w:szCs w:val="24"/>
        </w:rPr>
      </w:pPr>
      <w:r w:rsidRPr="0001162A">
        <w:rPr>
          <w:sz w:val="24"/>
          <w:szCs w:val="24"/>
        </w:rPr>
        <w:t>Комплексное л</w:t>
      </w:r>
      <w:r w:rsidR="006E7706" w:rsidRPr="0001162A">
        <w:rPr>
          <w:sz w:val="24"/>
          <w:szCs w:val="24"/>
        </w:rPr>
        <w:t xml:space="preserve">ечение СД 2 включает в себя: </w:t>
      </w:r>
    </w:p>
    <w:p w14:paraId="0743ADDE" w14:textId="77777777" w:rsidR="0001162A" w:rsidRPr="0001162A" w:rsidRDefault="0001162A" w:rsidP="0001162A">
      <w:pPr>
        <w:pStyle w:val="af3"/>
        <w:numPr>
          <w:ilvl w:val="0"/>
          <w:numId w:val="40"/>
        </w:numPr>
        <w:autoSpaceDE w:val="0"/>
        <w:autoSpaceDN w:val="0"/>
        <w:adjustRightInd w:val="0"/>
        <w:rPr>
          <w:rFonts w:eastAsia="TimesNewRomanPSMT"/>
          <w:lang w:eastAsia="en-US"/>
        </w:rPr>
      </w:pPr>
      <w:r w:rsidRPr="0001162A">
        <w:rPr>
          <w:rFonts w:eastAsia="TimesNewRomanPSMT"/>
          <w:lang w:eastAsia="en-US"/>
        </w:rPr>
        <w:t>коррекцию питания;</w:t>
      </w:r>
    </w:p>
    <w:p w14:paraId="4A71CE34" w14:textId="77777777" w:rsidR="0001162A" w:rsidRPr="0001162A" w:rsidRDefault="0001162A" w:rsidP="0001162A">
      <w:pPr>
        <w:pStyle w:val="af3"/>
        <w:numPr>
          <w:ilvl w:val="0"/>
          <w:numId w:val="40"/>
        </w:numPr>
        <w:autoSpaceDE w:val="0"/>
        <w:autoSpaceDN w:val="0"/>
        <w:adjustRightInd w:val="0"/>
        <w:rPr>
          <w:rFonts w:eastAsia="TimesNewRomanPSMT"/>
          <w:lang w:eastAsia="en-US"/>
        </w:rPr>
      </w:pPr>
      <w:r w:rsidRPr="0001162A">
        <w:rPr>
          <w:rFonts w:eastAsia="TimesNewRomanPSMT"/>
          <w:lang w:eastAsia="en-US"/>
        </w:rPr>
        <w:t>коррекцию физической активности;</w:t>
      </w:r>
    </w:p>
    <w:p w14:paraId="2ABC3D44" w14:textId="77777777" w:rsidR="0001162A" w:rsidRPr="0001162A" w:rsidRDefault="0001162A" w:rsidP="0001162A">
      <w:pPr>
        <w:pStyle w:val="af3"/>
        <w:numPr>
          <w:ilvl w:val="0"/>
          <w:numId w:val="40"/>
        </w:numPr>
        <w:autoSpaceDE w:val="0"/>
        <w:autoSpaceDN w:val="0"/>
        <w:adjustRightInd w:val="0"/>
        <w:rPr>
          <w:rFonts w:eastAsia="TimesNewRomanPSMT"/>
          <w:lang w:eastAsia="en-US"/>
        </w:rPr>
      </w:pPr>
      <w:r w:rsidRPr="0001162A">
        <w:rPr>
          <w:rFonts w:eastAsia="TimesNewRomanPSMT"/>
          <w:lang w:eastAsia="en-US"/>
        </w:rPr>
        <w:t>самоконтроль гликемии;</w:t>
      </w:r>
    </w:p>
    <w:p w14:paraId="41C0A6A5" w14:textId="77777777" w:rsidR="000B1920" w:rsidRPr="0001162A" w:rsidRDefault="000B1920" w:rsidP="000B1920">
      <w:pPr>
        <w:pStyle w:val="af3"/>
        <w:numPr>
          <w:ilvl w:val="0"/>
          <w:numId w:val="40"/>
        </w:numPr>
        <w:autoSpaceDE w:val="0"/>
        <w:autoSpaceDN w:val="0"/>
        <w:adjustRightInd w:val="0"/>
        <w:rPr>
          <w:rFonts w:eastAsia="TimesNewRomanPSMT"/>
          <w:lang w:eastAsia="en-US"/>
        </w:rPr>
      </w:pPr>
      <w:r w:rsidRPr="0001162A">
        <w:rPr>
          <w:rFonts w:eastAsia="TimesNewRomanPSMT"/>
          <w:lang w:eastAsia="en-US"/>
        </w:rPr>
        <w:t>сахароснижающие препараты;</w:t>
      </w:r>
    </w:p>
    <w:p w14:paraId="205ECDCB" w14:textId="77777777" w:rsidR="000B1920" w:rsidRDefault="0001162A" w:rsidP="000B1920">
      <w:pPr>
        <w:pStyle w:val="af3"/>
        <w:numPr>
          <w:ilvl w:val="0"/>
          <w:numId w:val="40"/>
        </w:numPr>
        <w:autoSpaceDE w:val="0"/>
        <w:autoSpaceDN w:val="0"/>
        <w:adjustRightInd w:val="0"/>
        <w:rPr>
          <w:rFonts w:eastAsia="TimesNewRomanPSMT"/>
          <w:lang w:eastAsia="en-US"/>
        </w:rPr>
      </w:pPr>
      <w:r w:rsidRPr="0001162A">
        <w:rPr>
          <w:rFonts w:eastAsia="TimesNewRomanPSMT"/>
          <w:lang w:eastAsia="en-US"/>
        </w:rPr>
        <w:t>хирургическое лечение (метаболическая хирургия) при ожирении</w:t>
      </w:r>
      <w:r w:rsidR="000B1920">
        <w:rPr>
          <w:rFonts w:eastAsia="TimesNewRomanPSMT"/>
          <w:lang w:eastAsia="en-US"/>
        </w:rPr>
        <w:t>;</w:t>
      </w:r>
      <w:r w:rsidRPr="0001162A">
        <w:rPr>
          <w:rFonts w:eastAsia="TimesNewRomanPSMT"/>
          <w:lang w:eastAsia="en-US"/>
        </w:rPr>
        <w:t xml:space="preserve"> </w:t>
      </w:r>
    </w:p>
    <w:p w14:paraId="2C534DA8" w14:textId="7BFE606F" w:rsidR="00662B89" w:rsidRPr="000B1920" w:rsidRDefault="000B1920" w:rsidP="000B1920">
      <w:pPr>
        <w:pStyle w:val="af3"/>
        <w:numPr>
          <w:ilvl w:val="0"/>
          <w:numId w:val="40"/>
        </w:numPr>
        <w:autoSpaceDE w:val="0"/>
        <w:autoSpaceDN w:val="0"/>
        <w:adjustRightInd w:val="0"/>
        <w:rPr>
          <w:rFonts w:eastAsia="TimesNewRomanPSMT"/>
          <w:lang w:eastAsia="en-US"/>
        </w:rPr>
      </w:pPr>
      <w:r w:rsidRPr="0001162A">
        <w:rPr>
          <w:rFonts w:eastAsia="TimesNewRomanPSMT"/>
          <w:lang w:eastAsia="en-US"/>
        </w:rPr>
        <w:t>обучение пр</w:t>
      </w:r>
      <w:r>
        <w:rPr>
          <w:rFonts w:eastAsia="TimesNewRomanPSMT"/>
          <w:lang w:eastAsia="en-US"/>
        </w:rPr>
        <w:t xml:space="preserve">инципам управления заболеванием </w:t>
      </w:r>
      <w:r w:rsidR="00D9173C" w:rsidRPr="000B1920">
        <w:fldChar w:fldCharType="begin"/>
      </w:r>
      <w:r w:rsidR="00D9173C" w:rsidRPr="000B1920">
        <w:instrText xml:space="preserve"> ADDIN ZOTERO_ITEM CSL_CITATION {"citationID":"YFF1VWj6","properties":{"formattedCitation":"[2,3,6,7]","plainCitation":"[2,3,6,7]","noteIndex":0},"citationItems":[{"id":2944,"uris":["http://zotero.org/users/5483459/items/WVT73AHU"],"itemData":{"id":2944,"type":"document","title":"International Diabetes Federation. IDF Diabetes Atlas. 10th ed. 2021"},"label":"page"},{"id":2945,"uris":["http://zotero.org/users/5483459/items/9AF4E2X5"],"itemData":{"id":2945,"type":"document","title":"Министерство здравоохранения Российской Федерации. Клинические рекомендации сахарный диабет 2 типа. 2022."},"label":"page"},{"id":2952,"uris":["http://zotero.org/users/5483459/items/W2MVWRPI"],"itemData":{"id":2952,"type":"article-journal","abstract":"The American Diabetes Association and the European Association for the Study of Diabetes convened a panel to update the prior position statements, published in 2012 and 2015, on the management of type 2 diabetes in adults. A systematic evaluation of the literature since 2014 informed new recommendations. These include additional focus on lifestyle management and diabetes self-management education and support. For those with obesity, efforts targeting weight loss, including lifestyle, medication, and surgical interventions, are recommended. With regards to medication management, for patients with clinical cardiovascular disease, a sodium-glucose cotransporter 2 (SGLT2) inhibitor or a glucagon-like peptide 1 (GLP-1) receptor agonist with proven cardiovascular benefit is recommended. For patients with chronic kidney disease or clinical heart failure and atherosclerotic cardiovascular disease, an SGLT2 inhibitor with proven benefit is recommended. GLP-1 receptor agonists are generally recommended as the first injectable medication.","container-title":"Diabetes Care","DOI":"10.2337/dci18-0033","ISSN":"1935-5548","issue":"12","journalAbbreviation":"Diabetes Care","language":"eng","note":"PMID: 30291106\nPMCID: PMC6245208","page":"2669-2701","source":"PubMed","title":"Management of Hyperglycemia in Type 2 Diabetes, 2018. A Consensus Report by the American Diabetes Association (ADA) and the European Association for the Study of Diabetes (EASD)","volume":"41","author":[{"family":"Davies","given":"Melanie J."},{"family":"D'Alessio","given":"David A."},{"family":"Fradkin","given":"Judith"},{"family":"Kernan","given":"Walter N."},{"family":"Mathieu","given":"Chantal"},{"family":"Mingrone","given":"Geltrude"},{"family":"Rossing","given":"Peter"},{"family":"Tsapas","given":"Apostolos"},{"family":"Wexler","given":"Deborah J."},{"family":"Buse","given":"John B."}],"issued":{"date-parts":[["2018",12]]}},"label":"page"},{"id":2939,"uris":["http://zotero.org/users/5483459/items/SJBZ4HU2"],"itemData":{"id":2939,"type":"document","title":"European  Medicines Agency.Assessment report Trajenta (linagliptin). Procedure No.: EMEA/H/C/002110/0000"},"label":"page"}],"schema":"https://github.com/citation-style-language/schema/raw/master/csl-citation.json"} </w:instrText>
      </w:r>
      <w:r w:rsidR="00D9173C" w:rsidRPr="000B1920">
        <w:fldChar w:fldCharType="separate"/>
      </w:r>
      <w:r w:rsidR="00D9173C" w:rsidRPr="000B1920">
        <w:t>[2,3,6,7]</w:t>
      </w:r>
      <w:r w:rsidR="00D9173C" w:rsidRPr="000B1920">
        <w:fldChar w:fldCharType="end"/>
      </w:r>
      <w:r w:rsidR="00D9173C" w:rsidRPr="000B1920">
        <w:t>.</w:t>
      </w:r>
    </w:p>
    <w:p w14:paraId="208A0C88" w14:textId="77777777" w:rsidR="005E7154" w:rsidRDefault="005E7154" w:rsidP="005E7154">
      <w:pPr>
        <w:pStyle w:val="OT"/>
        <w:spacing w:after="0"/>
        <w:rPr>
          <w:b/>
          <w:bCs/>
          <w:sz w:val="24"/>
          <w:szCs w:val="24"/>
        </w:rPr>
      </w:pPr>
    </w:p>
    <w:p w14:paraId="286FA82F" w14:textId="6DA6514E" w:rsidR="00472062" w:rsidRPr="0001162A" w:rsidRDefault="005E7154" w:rsidP="005E7154">
      <w:pPr>
        <w:pStyle w:val="OT"/>
        <w:spacing w:after="0"/>
        <w:rPr>
          <w:b/>
          <w:bCs/>
          <w:sz w:val="24"/>
          <w:szCs w:val="24"/>
        </w:rPr>
      </w:pPr>
      <w:r>
        <w:rPr>
          <w:b/>
          <w:bCs/>
          <w:sz w:val="24"/>
          <w:szCs w:val="24"/>
        </w:rPr>
        <w:t>Коррекция п</w:t>
      </w:r>
      <w:r w:rsidR="00472062" w:rsidRPr="0001162A">
        <w:rPr>
          <w:b/>
          <w:bCs/>
          <w:sz w:val="24"/>
          <w:szCs w:val="24"/>
        </w:rPr>
        <w:t>итани</w:t>
      </w:r>
      <w:r>
        <w:rPr>
          <w:b/>
          <w:bCs/>
          <w:sz w:val="24"/>
          <w:szCs w:val="24"/>
        </w:rPr>
        <w:t>я</w:t>
      </w:r>
    </w:p>
    <w:p w14:paraId="26D3B5B7" w14:textId="77777777" w:rsidR="005E7154" w:rsidRDefault="005E7154" w:rsidP="005E7154">
      <w:pPr>
        <w:ind w:firstLine="709"/>
      </w:pPr>
    </w:p>
    <w:p w14:paraId="60EB8BAE" w14:textId="4048FFA4" w:rsidR="000039A0" w:rsidRDefault="000039A0" w:rsidP="005E7154">
      <w:pPr>
        <w:ind w:firstLine="709"/>
      </w:pPr>
      <w:r w:rsidRPr="000039A0">
        <w:t xml:space="preserve">Рекомендуется рассматривать питание как часть терапевтического плана у всех пациентов </w:t>
      </w:r>
      <w:r w:rsidR="0077386B">
        <w:t xml:space="preserve">с </w:t>
      </w:r>
      <w:r w:rsidRPr="000039A0">
        <w:t>СД 2 при любом варианте медикаментозной сахароснижающей терапии для достижения метаболических целей</w:t>
      </w:r>
      <w:r w:rsidR="001A6A0B">
        <w:t xml:space="preserve">. </w:t>
      </w:r>
    </w:p>
    <w:p w14:paraId="0B8AA823" w14:textId="08A05B13" w:rsidR="00D9173C" w:rsidRDefault="001A6A0B" w:rsidP="005E7154">
      <w:pPr>
        <w:ind w:firstLine="709"/>
      </w:pPr>
      <w:r w:rsidRPr="00E713C6">
        <w:t>Рекомендуется ограничение калорийности рациона всем пациентам СД 2 с избыточной массой тела/ожирением с целью умеренного снижения массы тела</w:t>
      </w:r>
      <w:r w:rsidR="00E713C6" w:rsidRPr="00E713C6">
        <w:t xml:space="preserve">. Снижение массы тела обеспечивает положительный эффект в отношении гликемического контроля, </w:t>
      </w:r>
      <w:r w:rsidR="000B69EF">
        <w:lastRenderedPageBreak/>
        <w:t xml:space="preserve">контроля уровня </w:t>
      </w:r>
      <w:r w:rsidR="00E713C6" w:rsidRPr="00E713C6">
        <w:t>липидов и АД, особенно в ранний период заболевания. Процесс снижения массы тела наиболее эффективен при одновременном применении физических нагрузок и обучающих программ. Резкие, нефизиологические ограничения в питании и голодание противопоказаны.</w:t>
      </w:r>
      <w:r w:rsidR="000B69EF">
        <w:t xml:space="preserve"> </w:t>
      </w:r>
      <w:r w:rsidR="00E713C6" w:rsidRPr="000B69EF">
        <w:t>Не рекомендуется определение процентного соотношения калорий из белков, жиров и углеводов у пациентов с СД 2 ввиду отсутствия значимых преимуществ для снижения массы тела и улучшения гликемического контроля</w:t>
      </w:r>
      <w:r w:rsidR="00E713C6" w:rsidRPr="00E713C6">
        <w:t xml:space="preserve"> </w:t>
      </w:r>
      <w:r w:rsidR="00D9173C">
        <w:fldChar w:fldCharType="begin"/>
      </w:r>
      <w:r w:rsidR="00006D23">
        <w:instrText xml:space="preserve"> ADDIN ZOTERO_ITEM CSL_CITATION {"citationID":"xWwfzHba","properties":{"formattedCitation":"[2,3,6,7]","plainCitation":"[2,3,6,7]","noteIndex":0},"citationItems":[{"id":2944,"uris":["http://zotero.org/users/5483459/items/WVT73AHU"],"itemData":{"id":2944,"type":"document","title":"International Diabetes Federation. IDF Diabetes Atlas. 10th ed. 2021"},"label":"page"},{"id":2945,"uris":["http://zotero.org/users/5483459/items/9AF4E2X5"],"itemData":{"id":2945,"type":"document","title":"Министерство здравоохранения Российской Федерации. Клинические рекомендации сахарный диабет 2 типа. 2022."},"label":"page"},{"id":2952,"uris":["http://zotero.org/users/5483459/items/W2MVWRPI"],"itemData":{"id":2952,"type":"article-journal","abstract":"The American Diabetes Association and the European Association for the Study of Diabetes convened a panel to update the prior position statements, published in 2012 and 2015, on the management of type 2 diabetes in adults. A systematic evaluation of the literature since 2014 informed new recommendations. These include additional focus on lifestyle management and diabetes self-management education and support. For those with obesity, efforts targeting weight loss, including lifestyle, medication, and surgical interventions, are recommended. With regards to medication management, for patients with clinical cardiovascular disease, a sodium-glucose cotransporter 2 (SGLT2) inhibitor or a glucagon-like peptide 1 (GLP-1) receptor agonist with proven cardiovascular benefit is recommended. For patients with chronic kidney disease or clinical heart failure and atherosclerotic cardiovascular disease, an SGLT2 inhibitor with proven benefit is recommended. GLP-1 receptor agonists are generally recommended as the first injectable medication.","container-title":"Diabetes Care","DOI":"10.2337/dci18-0033","ISSN":"1935-5548","issue":"12","journalAbbreviation":"Diabetes Care","language":"eng","note":"PMID: 30291106\nPMCID: PMC6245208","page":"2669-2701","source":"PubMed","title":"Management of Hyperglycemia in Type 2 Diabetes, 2018. A Consensus Report by the American Diabetes Association (ADA) and the European Association for the Study of Diabetes (EASD)","volume":"41","author":[{"family":"Davies","given":"Melanie J."},{"family":"D'Alessio","given":"David A."},{"family":"Fradkin","given":"Judith"},{"family":"Kernan","given":"Walter N."},{"family":"Mathieu","given":"Chantal"},{"family":"Mingrone","given":"Geltrude"},{"family":"Rossing","given":"Peter"},{"family":"Tsapas","given":"Apostolos"},{"family":"Wexler","given":"Deborah J."},{"family":"Buse","given":"John B."}],"issued":{"date-parts":[["2018",12]]}},"label":"page"},{"id":2939,"uris":["http://zotero.org/users/5483459/items/SJBZ4HU2"],"itemData":{"id":2939,"type":"document","title":"European  Medicines Agency.Assessment report Trajenta (linagliptin). Procedure No.: EMEA/H/C/002110/0000"},"label":"page"}],"schema":"https://github.com/citation-style-language/schema/raw/master/csl-citation.json"} </w:instrText>
      </w:r>
      <w:r w:rsidR="00D9173C">
        <w:fldChar w:fldCharType="separate"/>
      </w:r>
      <w:r w:rsidR="00D9173C" w:rsidRPr="00D9173C">
        <w:t>[2,3,6,7]</w:t>
      </w:r>
      <w:r w:rsidR="00D9173C">
        <w:fldChar w:fldCharType="end"/>
      </w:r>
      <w:r w:rsidR="00D9173C">
        <w:t>.</w:t>
      </w:r>
    </w:p>
    <w:p w14:paraId="4F640F50" w14:textId="77777777" w:rsidR="0077386B" w:rsidRDefault="0077386B" w:rsidP="005E7154">
      <w:pPr>
        <w:pStyle w:val="OT"/>
        <w:spacing w:after="0"/>
        <w:rPr>
          <w:b/>
          <w:bCs/>
          <w:sz w:val="24"/>
          <w:szCs w:val="24"/>
        </w:rPr>
      </w:pPr>
    </w:p>
    <w:p w14:paraId="6C7FD5BE" w14:textId="300D7F79" w:rsidR="00472566" w:rsidRPr="00472566" w:rsidRDefault="0074499F" w:rsidP="005E7154">
      <w:pPr>
        <w:pStyle w:val="OT"/>
        <w:spacing w:after="0"/>
        <w:rPr>
          <w:b/>
          <w:bCs/>
          <w:sz w:val="24"/>
          <w:szCs w:val="24"/>
        </w:rPr>
      </w:pPr>
      <w:r>
        <w:rPr>
          <w:b/>
          <w:bCs/>
          <w:sz w:val="24"/>
          <w:szCs w:val="24"/>
        </w:rPr>
        <w:t>Коррекция ф</w:t>
      </w:r>
      <w:r w:rsidR="00472566" w:rsidRPr="00472566">
        <w:rPr>
          <w:b/>
          <w:bCs/>
          <w:sz w:val="24"/>
          <w:szCs w:val="24"/>
        </w:rPr>
        <w:t>изическ</w:t>
      </w:r>
      <w:r>
        <w:rPr>
          <w:b/>
          <w:bCs/>
          <w:sz w:val="24"/>
          <w:szCs w:val="24"/>
        </w:rPr>
        <w:t>ой</w:t>
      </w:r>
      <w:r w:rsidR="00472566" w:rsidRPr="00472566">
        <w:rPr>
          <w:b/>
          <w:bCs/>
          <w:sz w:val="24"/>
          <w:szCs w:val="24"/>
        </w:rPr>
        <w:t xml:space="preserve"> активност</w:t>
      </w:r>
      <w:r>
        <w:rPr>
          <w:b/>
          <w:bCs/>
          <w:sz w:val="24"/>
          <w:szCs w:val="24"/>
        </w:rPr>
        <w:t>и</w:t>
      </w:r>
    </w:p>
    <w:p w14:paraId="5A6A8937" w14:textId="77777777" w:rsidR="0077386B" w:rsidRDefault="0077386B" w:rsidP="005E7154">
      <w:pPr>
        <w:ind w:firstLine="709"/>
      </w:pPr>
    </w:p>
    <w:p w14:paraId="39CF7478" w14:textId="08E1D30F" w:rsidR="006E7706" w:rsidRPr="00D80BD5" w:rsidRDefault="006E7706" w:rsidP="005E7154">
      <w:pPr>
        <w:ind w:firstLine="709"/>
      </w:pPr>
      <w:r w:rsidRPr="00D80BD5">
        <w:t>Изменение образа жизни является основой терапии СД 2 и должно продолжаться на всем протяжении заболевания.</w:t>
      </w:r>
      <w:r w:rsidR="00662B89" w:rsidRPr="00D80BD5">
        <w:t xml:space="preserve"> </w:t>
      </w:r>
      <w:r w:rsidRPr="00D80BD5">
        <w:t>Обучение принципам управления заболеванием и мотивация пациента должны начинаться незамедлительно и сопровождать лечение на всем его протяжении</w:t>
      </w:r>
      <w:r w:rsidR="00662B89" w:rsidRPr="00D80BD5">
        <w:t xml:space="preserve"> </w:t>
      </w:r>
      <w:r w:rsidR="00D34551" w:rsidRPr="00D80BD5">
        <w:fldChar w:fldCharType="begin"/>
      </w:r>
      <w:r w:rsidR="00D9173C">
        <w:instrText xml:space="preserve"> ADDIN ZOTERO_ITEM CSL_CITATION {"citationID":"zJxyjs6i","properties":{"formattedCitation":"[3,6,8]","plainCitation":"[3,6,8]","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label":"page"},{"id":2955,"uris":["http://zotero.org/users/5483459/items/PINKQXGM"],"itemData":{"id":2955,"type":"article-journal","container-title":"European Heart Journal","DOI":"10.1093/eurheartj/ehz486","ISSN":"1522-9645","issue":"2","journalAbbreviation":"Eur Heart J","language":"eng","note":"PMID: 31497854","page":"255-323","source":"PubMed","title":"2019 ESC Guidelines on diabetes, pre-diabetes, and cardiovascular diseases developed in collaboration with the EASD","volume":"41","author":[{"family":"Cosentino","given":"Francesco"},{"family":"Grant","given":"Peter J."},{"family":"Aboyans","given":"Victor"},{"family":"Bailey","given":"Clifford J."},{"family":"Ceriello","given":"Antonio"},{"family":"Delgado","given":"Victoria"},{"family":"Federici","given":"Massimo"},{"family":"Filippatos","given":"Gerasimos"},{"family":"Grobbee","given":"Diederick E."},{"family":"Hansen","given":"Tina Birgitte"},{"family":"Huikuri","given":"Heikki V."},{"family":"Johansson","given":"Isabelle"},{"family":"Jüni","given":"Peter"},{"family":"Lettino","given":"Maddalena"},{"family":"Marx","given":"Nikolaus"},{"family":"Mellbin","given":"Linda G."},{"family":"Östgren","given":"Carl J."},{"family":"Rocca","given":"Bianca"},{"family":"Roffi","given":"Marco"},{"family":"Sattar","given":"Naveed"},{"family":"Seferović","given":"Petar M."},{"family":"Sousa-Uva","given":"Miguel"},{"family":"Valensi","given":"Paul"},{"family":"Wheeler","given":"David C."},{"literal":"ESC Scientific Document Group"}],"issued":{"date-parts":[["2020",1,7]]}},"label":"page"},{"id":2952,"uris":["http://zotero.org/users/5483459/items/W2MVWRPI"],"itemData":{"id":2952,"type":"article-journal","abstract":"The American Diabetes Association and the European Association for the Study of Diabetes convened a panel to update the prior position statements, published in 2012 and 2015, on the management of type 2 diabetes in adults. A systematic evaluation of the literature since 2014 informed new recommendations. These include additional focus on lifestyle management and diabetes self-management education and support. For those with obesity, efforts targeting weight loss, including lifestyle, medication, and surgical interventions, are recommended. With regards to medication management, for patients with clinical cardiovascular disease, a sodium-glucose cotransporter 2 (SGLT2) inhibitor or a glucagon-like peptide 1 (GLP-1) receptor agonist with proven cardiovascular benefit is recommended. For patients with chronic kidney disease or clinical heart failure and atherosclerotic cardiovascular disease, an SGLT2 inhibitor with proven benefit is recommended. GLP-1 receptor agonists are generally recommended as the first injectable medication.","container-title":"Diabetes Care","DOI":"10.2337/dci18-0033","ISSN":"1935-5548","issue":"12","journalAbbreviation":"Diabetes Care","language":"eng","note":"PMID: 30291106\nPMCID: PMC6245208","page":"2669-2701","source":"PubMed","title":"Management of Hyperglycemia in Type 2 Diabetes, 2018. A Consensus Report by the American Diabetes Association (ADA) and the European Association for the Study of Diabetes (EASD)","volume":"41","author":[{"family":"Davies","given":"Melanie J."},{"family":"D'Alessio","given":"David A."},{"family":"Fradkin","given":"Judith"},{"family":"Kernan","given":"Walter N."},{"family":"Mathieu","given":"Chantal"},{"family":"Mingrone","given":"Geltrude"},{"family":"Rossing","given":"Peter"},{"family":"Tsapas","given":"Apostolos"},{"family":"Wexler","given":"Deborah J."},{"family":"Buse","given":"John B."}],"issued":{"date-parts":[["2018",12]]}},"label":"page"}],"schema":"https://github.com/citation-style-language/schema/raw/master/csl-citation.json"} </w:instrText>
      </w:r>
      <w:r w:rsidR="00D34551" w:rsidRPr="00D80BD5">
        <w:fldChar w:fldCharType="separate"/>
      </w:r>
      <w:r w:rsidR="00D9173C" w:rsidRPr="00D9173C">
        <w:t>[3,6,8]</w:t>
      </w:r>
      <w:r w:rsidR="00D34551" w:rsidRPr="00D80BD5">
        <w:fldChar w:fldCharType="end"/>
      </w:r>
      <w:r w:rsidR="00D34551" w:rsidRPr="00D80BD5">
        <w:t xml:space="preserve">. </w:t>
      </w:r>
    </w:p>
    <w:p w14:paraId="2FF57971" w14:textId="155F2124" w:rsidR="00625866" w:rsidRDefault="00D34551" w:rsidP="005E7154">
      <w:pPr>
        <w:ind w:firstLine="709"/>
      </w:pPr>
      <w:r w:rsidRPr="00D80BD5">
        <w:t xml:space="preserve">Рекомендуется регулярная </w:t>
      </w:r>
      <w:r w:rsidR="00290B05">
        <w:t xml:space="preserve">физическая активность </w:t>
      </w:r>
      <w:r w:rsidRPr="00D80BD5">
        <w:t>для улучшения гликемического контроля, снижения и поддержания массы тела, уменьшения инсулинорезистентности и степени абдоминального ожирения, улучшения дислипидемии, повышения сердечно-сосудистой тренированности</w:t>
      </w:r>
      <w:r w:rsidR="00AF6CB0" w:rsidRPr="00D80BD5">
        <w:t xml:space="preserve">. </w:t>
      </w:r>
      <w:r w:rsidRPr="00D80BD5">
        <w:t xml:space="preserve">Физическая активность подбирается </w:t>
      </w:r>
      <w:r w:rsidRPr="00472062">
        <w:t xml:space="preserve">индивидуально, с </w:t>
      </w:r>
      <w:r w:rsidR="00290B05" w:rsidRPr="00472062">
        <w:t>учетом возраста</w:t>
      </w:r>
      <w:r w:rsidRPr="00472062">
        <w:t xml:space="preserve"> пациента, осложнений СД, сопутствующих заболеваний, а также переносимости. </w:t>
      </w:r>
      <w:r w:rsidR="00E103E4">
        <w:t>Пациентам</w:t>
      </w:r>
      <w:r w:rsidRPr="00472062">
        <w:t xml:space="preserve"> с наличием выраженных осложнений и сопутствующих заболеваний, особенно</w:t>
      </w:r>
      <w:r w:rsidR="000B69EF">
        <w:t xml:space="preserve"> с </w:t>
      </w:r>
      <w:r w:rsidR="000B69EF" w:rsidRPr="00472062">
        <w:t>атеросклеротически</w:t>
      </w:r>
      <w:r w:rsidR="00E103E4">
        <w:t>ми</w:t>
      </w:r>
      <w:r w:rsidR="000B69EF" w:rsidRPr="00472062">
        <w:t xml:space="preserve"> сердечно-сосудисты</w:t>
      </w:r>
      <w:r w:rsidR="00E103E4">
        <w:t>ми</w:t>
      </w:r>
      <w:r w:rsidR="000B69EF" w:rsidRPr="00472062">
        <w:t xml:space="preserve"> заболевани</w:t>
      </w:r>
      <w:r w:rsidR="00E103E4">
        <w:t>ями</w:t>
      </w:r>
      <w:r w:rsidR="000B69EF" w:rsidRPr="00472062">
        <w:t xml:space="preserve"> (АССЗ)</w:t>
      </w:r>
      <w:r w:rsidRPr="00472062">
        <w:t>, ограничивающи</w:t>
      </w:r>
      <w:r w:rsidR="00E103E4">
        <w:t>ми</w:t>
      </w:r>
      <w:r w:rsidRPr="00472062">
        <w:t xml:space="preserve"> физическую активность, может быть рекомендована лечебная физкультура </w:t>
      </w:r>
      <w:r w:rsidR="00323D89" w:rsidRPr="00472062">
        <w:fldChar w:fldCharType="begin"/>
      </w:r>
      <w:r w:rsidR="00D9173C">
        <w:instrText xml:space="preserve"> ADDIN ZOTERO_ITEM CSL_CITATION {"citationID":"v0BKCoRC","properties":{"formattedCitation":"[3,8]","plainCitation":"[3,8]","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label":"page"},{"id":2955,"uris":["http://zotero.org/users/5483459/items/PINKQXGM"],"itemData":{"id":2955,"type":"article-journal","container-title":"European Heart Journal","DOI":"10.1093/eurheartj/ehz486","ISSN":"1522-9645","issue":"2","journalAbbreviation":"Eur Heart J","language":"eng","note":"PMID: 31497854","page":"255-323","source":"PubMed","title":"2019 ESC Guidelines on diabetes, pre-diabetes, and cardiovascular diseases developed in collaboration with the EASD","volume":"41","author":[{"family":"Cosentino","given":"Francesco"},{"family":"Grant","given":"Peter J."},{"family":"Aboyans","given":"Victor"},{"family":"Bailey","given":"Clifford J."},{"family":"Ceriello","given":"Antonio"},{"family":"Delgado","given":"Victoria"},{"family":"Federici","given":"Massimo"},{"family":"Filippatos","given":"Gerasimos"},{"family":"Grobbee","given":"Diederick E."},{"family":"Hansen","given":"Tina Birgitte"},{"family":"Huikuri","given":"Heikki V."},{"family":"Johansson","given":"Isabelle"},{"family":"Jüni","given":"Peter"},{"family":"Lettino","given":"Maddalena"},{"family":"Marx","given":"Nikolaus"},{"family":"Mellbin","given":"Linda G."},{"family":"Östgren","given":"Carl J."},{"family":"Rocca","given":"Bianca"},{"family":"Roffi","given":"Marco"},{"family":"Sattar","given":"Naveed"},{"family":"Seferović","given":"Petar M."},{"family":"Sousa-Uva","given":"Miguel"},{"family":"Valensi","given":"Paul"},{"family":"Wheeler","given":"David C."},{"literal":"ESC Scientific Document Group"}],"issued":{"date-parts":[["2020",1,7]]}},"label":"page"}],"schema":"https://github.com/citation-style-language/schema/raw/master/csl-citation.json"} </w:instrText>
      </w:r>
      <w:r w:rsidR="00323D89" w:rsidRPr="00472062">
        <w:fldChar w:fldCharType="separate"/>
      </w:r>
      <w:r w:rsidR="00D9173C" w:rsidRPr="00D9173C">
        <w:t>[3,8]</w:t>
      </w:r>
      <w:r w:rsidR="00323D89" w:rsidRPr="00472062">
        <w:fldChar w:fldCharType="end"/>
      </w:r>
      <w:r w:rsidR="00323D89" w:rsidRPr="00472062">
        <w:t>.</w:t>
      </w:r>
    </w:p>
    <w:p w14:paraId="7D870E0F" w14:textId="77777777" w:rsidR="005E2290" w:rsidRDefault="005E2290" w:rsidP="005E7154">
      <w:pPr>
        <w:ind w:firstLine="709"/>
      </w:pPr>
    </w:p>
    <w:p w14:paraId="35A33F60" w14:textId="3AF4C706" w:rsidR="00472062" w:rsidRPr="00472062" w:rsidRDefault="00472062" w:rsidP="005E7154">
      <w:pPr>
        <w:rPr>
          <w:b/>
          <w:bCs/>
        </w:rPr>
      </w:pPr>
      <w:r w:rsidRPr="00472062">
        <w:rPr>
          <w:b/>
          <w:bCs/>
        </w:rPr>
        <w:t>Гликемический контроль</w:t>
      </w:r>
    </w:p>
    <w:p w14:paraId="3DF803C4" w14:textId="77777777" w:rsidR="005E2290" w:rsidRDefault="005E2290" w:rsidP="005E7154">
      <w:pPr>
        <w:ind w:firstLine="709"/>
      </w:pPr>
    </w:p>
    <w:p w14:paraId="54E8CC3D" w14:textId="496276FB" w:rsidR="003D27E5" w:rsidRDefault="00A252AA" w:rsidP="005E7154">
      <w:pPr>
        <w:ind w:firstLine="709"/>
      </w:pPr>
      <w:r w:rsidRPr="00472062">
        <w:t>Рекомендуется выбор индивидуальных целей гликемического контроля не реже 1 раза в год</w:t>
      </w:r>
      <w:r w:rsidR="0037134C">
        <w:t xml:space="preserve">, которые зависят </w:t>
      </w:r>
      <w:r w:rsidRPr="00472062">
        <w:t>от возраста пациента, ожидаемой продолжительности жизни, АССЗ и риска тяжелой гипогликемии</w:t>
      </w:r>
      <w:r w:rsidR="0037134C">
        <w:t xml:space="preserve"> для</w:t>
      </w:r>
      <w:r w:rsidRPr="00472062">
        <w:t xml:space="preserve"> безопасной терапии, обеспечивающей профилактику или замедление прогрессирования осложнений СД. Для большинства пациентов с СД 2 адекватным является целевой уровень </w:t>
      </w:r>
      <w:r w:rsidR="00E566B9" w:rsidRPr="00624A7C">
        <w:t>гликированного гемоглобина</w:t>
      </w:r>
      <w:r w:rsidR="00E566B9">
        <w:t xml:space="preserve"> (</w:t>
      </w:r>
      <w:r w:rsidRPr="00472062">
        <w:t>HbA1c</w:t>
      </w:r>
      <w:r w:rsidR="00E566B9">
        <w:t>)</w:t>
      </w:r>
      <w:r w:rsidRPr="00472062">
        <w:t xml:space="preserve"> менее 7,0%</w:t>
      </w:r>
      <w:r w:rsidR="003D27E5" w:rsidRPr="00472062">
        <w:t xml:space="preserve"> </w:t>
      </w:r>
      <w:r w:rsidR="003D27E5" w:rsidRPr="00472062">
        <w:fldChar w:fldCharType="begin"/>
      </w:r>
      <w:r w:rsidR="00D9173C">
        <w:instrText xml:space="preserve"> ADDIN ZOTERO_ITEM CSL_CITATION {"citationID":"JZ7J98tq","properties":{"formattedCitation":"[3,8]","plainCitation":"[3,8]","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label":"page"},{"id":2955,"uris":["http://zotero.org/users/5483459/items/PINKQXGM"],"itemData":{"id":2955,"type":"article-journal","container-title":"European Heart Journal","DOI":"10.1093/eurheartj/ehz486","ISSN":"1522-9645","issue":"2","journalAbbreviation":"Eur Heart J","language":"eng","note":"PMID: 31497854","page":"255-323","source":"PubMed","title":"2019 ESC Guidelines on diabetes, pre-diabetes, and cardiovascular diseases developed in collaboration with the EASD","volume":"41","author":[{"family":"Cosentino","given":"Francesco"},{"family":"Grant","given":"Peter J."},{"family":"Aboyans","given":"Victor"},{"family":"Bailey","given":"Clifford J."},{"family":"Ceriello","given":"Antonio"},{"family":"Delgado","given":"Victoria"},{"family":"Federici","given":"Massimo"},{"family":"Filippatos","given":"Gerasimos"},{"family":"Grobbee","given":"Diederick E."},{"family":"Hansen","given":"Tina Birgitte"},{"family":"Huikuri","given":"Heikki V."},{"family":"Johansson","given":"Isabelle"},{"family":"Jüni","given":"Peter"},{"family":"Lettino","given":"Maddalena"},{"family":"Marx","given":"Nikolaus"},{"family":"Mellbin","given":"Linda G."},{"family":"Östgren","given":"Carl J."},{"family":"Rocca","given":"Bianca"},{"family":"Roffi","given":"Marco"},{"family":"Sattar","given":"Naveed"},{"family":"Seferović","given":"Petar M."},{"family":"Sousa-Uva","given":"Miguel"},{"family":"Valensi","given":"Paul"},{"family":"Wheeler","given":"David C."},{"literal":"ESC Scientific Document Group"}],"issued":{"date-parts":[["2020",1,7]]}},"label":"page"}],"schema":"https://github.com/citation-style-language/schema/raw/master/csl-citation.json"} </w:instrText>
      </w:r>
      <w:r w:rsidR="003D27E5" w:rsidRPr="00472062">
        <w:fldChar w:fldCharType="separate"/>
      </w:r>
      <w:r w:rsidR="00D9173C" w:rsidRPr="00D9173C">
        <w:t>[3,8]</w:t>
      </w:r>
      <w:r w:rsidR="003D27E5" w:rsidRPr="00472062">
        <w:fldChar w:fldCharType="end"/>
      </w:r>
      <w:r w:rsidR="003D27E5" w:rsidRPr="00472062">
        <w:t>.</w:t>
      </w:r>
    </w:p>
    <w:p w14:paraId="617B5851" w14:textId="77777777" w:rsidR="005E2290" w:rsidRPr="00472062" w:rsidRDefault="005E2290" w:rsidP="005E7154">
      <w:pPr>
        <w:ind w:firstLine="709"/>
      </w:pPr>
    </w:p>
    <w:p w14:paraId="0A04CFCA" w14:textId="041839C1" w:rsidR="00727E1C" w:rsidRDefault="00727E1C" w:rsidP="005E7154">
      <w:pPr>
        <w:pStyle w:val="OT"/>
        <w:spacing w:after="0"/>
        <w:rPr>
          <w:b/>
          <w:bCs/>
          <w:sz w:val="24"/>
          <w:szCs w:val="24"/>
        </w:rPr>
      </w:pPr>
      <w:r w:rsidRPr="00727E1C">
        <w:rPr>
          <w:b/>
          <w:bCs/>
          <w:sz w:val="24"/>
          <w:szCs w:val="24"/>
        </w:rPr>
        <w:t>Медикаментозная терапия</w:t>
      </w:r>
    </w:p>
    <w:p w14:paraId="1A85E558" w14:textId="77777777" w:rsidR="005E2290" w:rsidRDefault="005E2290" w:rsidP="005E7154">
      <w:pPr>
        <w:ind w:firstLine="709"/>
      </w:pPr>
    </w:p>
    <w:p w14:paraId="306C521E" w14:textId="4CCAC8CB" w:rsidR="006120EB" w:rsidRPr="006120EB" w:rsidRDefault="006120EB" w:rsidP="005E7154">
      <w:pPr>
        <w:ind w:firstLine="709"/>
      </w:pPr>
      <w:r w:rsidRPr="006120EB">
        <w:t xml:space="preserve">Тактика медикаментозной терапии определяется в зависимости от </w:t>
      </w:r>
      <w:r w:rsidR="0096794E">
        <w:t>преобладающих</w:t>
      </w:r>
      <w:r w:rsidRPr="006120EB">
        <w:t xml:space="preserve"> </w:t>
      </w:r>
      <w:r w:rsidR="00DD58E7">
        <w:t>симптомов и осложнений СД</w:t>
      </w:r>
      <w:r w:rsidRPr="006120EB">
        <w:t xml:space="preserve"> пациента и с учетом исходного уровня гликемического контроля</w:t>
      </w:r>
      <w:r>
        <w:t>.</w:t>
      </w:r>
      <w:r w:rsidRPr="006120EB">
        <w:t xml:space="preserve"> </w:t>
      </w:r>
    </w:p>
    <w:p w14:paraId="620814FA" w14:textId="14AFF4C7" w:rsidR="00323D89" w:rsidRDefault="00727E1C" w:rsidP="005E7154">
      <w:pPr>
        <w:pStyle w:val="OT"/>
        <w:spacing w:after="0"/>
        <w:ind w:firstLine="709"/>
        <w:rPr>
          <w:sz w:val="24"/>
          <w:szCs w:val="24"/>
        </w:rPr>
      </w:pPr>
      <w:r w:rsidRPr="00811E20">
        <w:rPr>
          <w:sz w:val="24"/>
          <w:szCs w:val="24"/>
        </w:rPr>
        <w:t xml:space="preserve">В таблице 1-1 приведены </w:t>
      </w:r>
      <w:r w:rsidR="00DD58E7">
        <w:rPr>
          <w:sz w:val="24"/>
          <w:szCs w:val="24"/>
        </w:rPr>
        <w:t>гипогликемические</w:t>
      </w:r>
      <w:r w:rsidRPr="00811E20">
        <w:rPr>
          <w:sz w:val="24"/>
          <w:szCs w:val="24"/>
        </w:rPr>
        <w:t xml:space="preserve"> препараты, используемые в РФ для лечения СД 2, их классификация по </w:t>
      </w:r>
      <w:r w:rsidR="00DD58E7">
        <w:rPr>
          <w:sz w:val="24"/>
          <w:szCs w:val="24"/>
        </w:rPr>
        <w:t>а</w:t>
      </w:r>
      <w:r w:rsidR="00DD58E7" w:rsidRPr="00DD58E7">
        <w:rPr>
          <w:sz w:val="24"/>
          <w:szCs w:val="24"/>
        </w:rPr>
        <w:t>натомо-терапевтическо-химическ</w:t>
      </w:r>
      <w:r w:rsidR="00DD58E7">
        <w:rPr>
          <w:sz w:val="24"/>
          <w:szCs w:val="24"/>
        </w:rPr>
        <w:t>ой</w:t>
      </w:r>
      <w:r w:rsidR="00DD58E7" w:rsidRPr="00DD58E7">
        <w:rPr>
          <w:sz w:val="24"/>
          <w:szCs w:val="24"/>
        </w:rPr>
        <w:t xml:space="preserve"> классификаци</w:t>
      </w:r>
      <w:r w:rsidR="00DD58E7">
        <w:rPr>
          <w:sz w:val="24"/>
          <w:szCs w:val="24"/>
        </w:rPr>
        <w:t>и</w:t>
      </w:r>
      <w:r w:rsidR="00DD58E7" w:rsidRPr="00DD58E7">
        <w:rPr>
          <w:sz w:val="24"/>
          <w:szCs w:val="24"/>
        </w:rPr>
        <w:t xml:space="preserve"> </w:t>
      </w:r>
      <w:r w:rsidRPr="00811E20">
        <w:rPr>
          <w:sz w:val="24"/>
          <w:szCs w:val="24"/>
        </w:rPr>
        <w:t>(АТХ) и механизм их действия</w:t>
      </w:r>
      <w:r w:rsidR="00FE3F2F">
        <w:rPr>
          <w:sz w:val="24"/>
          <w:szCs w:val="24"/>
        </w:rPr>
        <w:t xml:space="preserve"> </w:t>
      </w:r>
      <w:r w:rsidR="00FE3F2F">
        <w:rPr>
          <w:sz w:val="24"/>
          <w:szCs w:val="24"/>
        </w:rPr>
        <w:fldChar w:fldCharType="begin"/>
      </w:r>
      <w:r w:rsidR="00FE3F2F">
        <w:rPr>
          <w:sz w:val="24"/>
          <w:szCs w:val="24"/>
        </w:rPr>
        <w:instrText xml:space="preserve"> ADDIN ZOTERO_ITEM CSL_CITATION {"citationID":"DDR8dAkU","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FE3F2F">
        <w:rPr>
          <w:sz w:val="24"/>
          <w:szCs w:val="24"/>
        </w:rPr>
        <w:fldChar w:fldCharType="separate"/>
      </w:r>
      <w:r w:rsidR="00FE3F2F" w:rsidRPr="00FE3F2F">
        <w:rPr>
          <w:sz w:val="24"/>
        </w:rPr>
        <w:t>[3]</w:t>
      </w:r>
      <w:r w:rsidR="00FE3F2F">
        <w:rPr>
          <w:sz w:val="24"/>
          <w:szCs w:val="24"/>
        </w:rPr>
        <w:fldChar w:fldCharType="end"/>
      </w:r>
      <w:r w:rsidRPr="00811E20">
        <w:rPr>
          <w:sz w:val="24"/>
          <w:szCs w:val="24"/>
        </w:rPr>
        <w:t xml:space="preserve">. </w:t>
      </w:r>
    </w:p>
    <w:p w14:paraId="3D4E3229" w14:textId="77777777" w:rsidR="005E2290" w:rsidRPr="00811E20" w:rsidRDefault="005E2290" w:rsidP="005E7154">
      <w:pPr>
        <w:pStyle w:val="OT"/>
        <w:spacing w:after="0"/>
        <w:ind w:firstLine="709"/>
        <w:rPr>
          <w:sz w:val="24"/>
          <w:szCs w:val="24"/>
        </w:rPr>
      </w:pPr>
    </w:p>
    <w:p w14:paraId="5F92D1AE" w14:textId="5AB9C9FA" w:rsidR="00B35DFB" w:rsidRDefault="00811E20" w:rsidP="00EF23EF">
      <w:pPr>
        <w:pStyle w:val="OT"/>
        <w:spacing w:after="0"/>
        <w:rPr>
          <w:sz w:val="24"/>
          <w:szCs w:val="24"/>
        </w:rPr>
      </w:pPr>
      <w:r>
        <w:rPr>
          <w:rStyle w:val="tlid-translation"/>
          <w:b/>
          <w:sz w:val="24"/>
          <w:szCs w:val="24"/>
        </w:rPr>
        <w:t>Т</w:t>
      </w:r>
      <w:r w:rsidR="00727E1C" w:rsidRPr="00811E20">
        <w:rPr>
          <w:rStyle w:val="tlid-translation"/>
          <w:b/>
          <w:sz w:val="24"/>
          <w:szCs w:val="24"/>
        </w:rPr>
        <w:t xml:space="preserve">аблица 1-1. </w:t>
      </w:r>
      <w:r w:rsidR="00727E1C" w:rsidRPr="00EF23EF">
        <w:rPr>
          <w:sz w:val="24"/>
          <w:szCs w:val="24"/>
          <w:lang w:eastAsia="en-US"/>
        </w:rPr>
        <w:t xml:space="preserve">Группы </w:t>
      </w:r>
      <w:r w:rsidR="00DD58E7" w:rsidRPr="00EF23EF">
        <w:rPr>
          <w:bCs/>
          <w:sz w:val="24"/>
          <w:szCs w:val="24"/>
        </w:rPr>
        <w:t>гипогликемических</w:t>
      </w:r>
      <w:r w:rsidR="00DD58E7" w:rsidRPr="00EF23EF">
        <w:rPr>
          <w:sz w:val="24"/>
          <w:szCs w:val="24"/>
        </w:rPr>
        <w:t xml:space="preserve"> </w:t>
      </w:r>
      <w:r w:rsidR="00727E1C" w:rsidRPr="00EF23EF">
        <w:rPr>
          <w:sz w:val="24"/>
          <w:szCs w:val="24"/>
          <w:lang w:eastAsia="en-US"/>
        </w:rPr>
        <w:t>препаратов и механизм их действия</w:t>
      </w:r>
      <w:r w:rsidRPr="00EF23EF">
        <w:rPr>
          <w:rStyle w:val="tlid-translation"/>
          <w:sz w:val="24"/>
          <w:szCs w:val="24"/>
        </w:rPr>
        <w:t xml:space="preserve"> </w:t>
      </w:r>
      <w:r w:rsidR="00FE3F2F" w:rsidRPr="00EF23EF">
        <w:rPr>
          <w:sz w:val="24"/>
          <w:szCs w:val="24"/>
        </w:rPr>
        <w:fldChar w:fldCharType="begin"/>
      </w:r>
      <w:r w:rsidR="00971255" w:rsidRPr="00EF23EF">
        <w:rPr>
          <w:sz w:val="24"/>
          <w:szCs w:val="24"/>
        </w:rPr>
        <w:instrText xml:space="preserve"> ADDIN ZOTERO_ITEM CSL_CITATION {"citationID":"16G3hxxE","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FE3F2F" w:rsidRPr="00EF23EF">
        <w:rPr>
          <w:sz w:val="24"/>
          <w:szCs w:val="24"/>
        </w:rPr>
        <w:fldChar w:fldCharType="separate"/>
      </w:r>
      <w:r w:rsidR="00FE3F2F" w:rsidRPr="00EF23EF">
        <w:rPr>
          <w:sz w:val="24"/>
        </w:rPr>
        <w:t>[3]</w:t>
      </w:r>
      <w:r w:rsidR="00FE3F2F" w:rsidRPr="00EF23EF">
        <w:rPr>
          <w:sz w:val="24"/>
          <w:szCs w:val="24"/>
        </w:rPr>
        <w:fldChar w:fldCharType="end"/>
      </w:r>
      <w:r w:rsidR="00EF23EF">
        <w:rPr>
          <w:sz w:val="24"/>
          <w:szCs w:val="24"/>
        </w:rPr>
        <w:t>.</w:t>
      </w:r>
    </w:p>
    <w:tbl>
      <w:tblPr>
        <w:tblStyle w:val="a8"/>
        <w:tblW w:w="9356" w:type="dxa"/>
        <w:tblInd w:w="-5" w:type="dxa"/>
        <w:tblLayout w:type="fixed"/>
        <w:tblLook w:val="04A0" w:firstRow="1" w:lastRow="0" w:firstColumn="1" w:lastColumn="0" w:noHBand="0" w:noVBand="1"/>
      </w:tblPr>
      <w:tblGrid>
        <w:gridCol w:w="3374"/>
        <w:gridCol w:w="5982"/>
      </w:tblGrid>
      <w:tr w:rsidR="00EF23EF" w:rsidRPr="00B15C28" w14:paraId="1F763786" w14:textId="77777777" w:rsidTr="00C97EF5">
        <w:trPr>
          <w:trHeight w:val="592"/>
          <w:tblHeader/>
        </w:trPr>
        <w:tc>
          <w:tcPr>
            <w:tcW w:w="3374" w:type="dxa"/>
            <w:shd w:val="clear" w:color="auto" w:fill="D9D9D9" w:themeFill="background1" w:themeFillShade="D9"/>
            <w:vAlign w:val="center"/>
            <w:hideMark/>
          </w:tcPr>
          <w:p w14:paraId="044FC571" w14:textId="77777777" w:rsidR="00EF23EF" w:rsidRPr="00B15C28" w:rsidRDefault="00EF23EF" w:rsidP="00C97EF5">
            <w:pPr>
              <w:autoSpaceDE w:val="0"/>
              <w:autoSpaceDN w:val="0"/>
              <w:adjustRightInd w:val="0"/>
              <w:contextualSpacing/>
              <w:rPr>
                <w:b/>
                <w:bCs/>
                <w:lang w:eastAsia="en-US"/>
              </w:rPr>
            </w:pPr>
            <w:r w:rsidRPr="00B15C28">
              <w:rPr>
                <w:b/>
                <w:bCs/>
                <w:lang w:eastAsia="en-US"/>
              </w:rPr>
              <w:t>АТХ-классификация</w:t>
            </w:r>
          </w:p>
        </w:tc>
        <w:tc>
          <w:tcPr>
            <w:tcW w:w="5982" w:type="dxa"/>
            <w:shd w:val="clear" w:color="auto" w:fill="D9D9D9" w:themeFill="background1" w:themeFillShade="D9"/>
            <w:vAlign w:val="center"/>
            <w:hideMark/>
          </w:tcPr>
          <w:p w14:paraId="035643DD" w14:textId="77777777" w:rsidR="00EF23EF" w:rsidRPr="00B15C28" w:rsidRDefault="00EF23EF" w:rsidP="00C97EF5">
            <w:pPr>
              <w:autoSpaceDE w:val="0"/>
              <w:autoSpaceDN w:val="0"/>
              <w:adjustRightInd w:val="0"/>
              <w:contextualSpacing/>
              <w:rPr>
                <w:b/>
                <w:bCs/>
                <w:lang w:eastAsia="en-US"/>
              </w:rPr>
            </w:pPr>
            <w:r w:rsidRPr="00B15C28">
              <w:rPr>
                <w:b/>
                <w:bCs/>
                <w:lang w:eastAsia="en-US"/>
              </w:rPr>
              <w:t>Механизм действия</w:t>
            </w:r>
          </w:p>
        </w:tc>
      </w:tr>
      <w:tr w:rsidR="00EF23EF" w:rsidRPr="00B15C28" w14:paraId="31EA621A" w14:textId="77777777" w:rsidTr="00C97EF5">
        <w:trPr>
          <w:trHeight w:val="640"/>
        </w:trPr>
        <w:tc>
          <w:tcPr>
            <w:tcW w:w="3374" w:type="dxa"/>
            <w:hideMark/>
          </w:tcPr>
          <w:p w14:paraId="153CD90A" w14:textId="77777777" w:rsidR="00EF23EF" w:rsidRPr="00B15C28" w:rsidRDefault="00EF23EF" w:rsidP="00C97EF5">
            <w:pPr>
              <w:autoSpaceDE w:val="0"/>
              <w:autoSpaceDN w:val="0"/>
              <w:adjustRightInd w:val="0"/>
              <w:contextualSpacing/>
              <w:rPr>
                <w:lang w:eastAsia="en-US"/>
              </w:rPr>
            </w:pPr>
            <w:r w:rsidRPr="00B15C28">
              <w:rPr>
                <w:lang w:eastAsia="en-US"/>
              </w:rPr>
              <w:t>Производные</w:t>
            </w:r>
          </w:p>
          <w:p w14:paraId="5A5F0170" w14:textId="77777777" w:rsidR="00EF23EF" w:rsidRPr="00B15C28" w:rsidRDefault="00EF23EF" w:rsidP="00C97EF5">
            <w:pPr>
              <w:autoSpaceDE w:val="0"/>
              <w:autoSpaceDN w:val="0"/>
              <w:adjustRightInd w:val="0"/>
              <w:contextualSpacing/>
              <w:rPr>
                <w:lang w:eastAsia="en-US"/>
              </w:rPr>
            </w:pPr>
            <w:r w:rsidRPr="00B15C28">
              <w:rPr>
                <w:lang w:eastAsia="en-US"/>
              </w:rPr>
              <w:t>сульфонилмочевины</w:t>
            </w:r>
          </w:p>
          <w:p w14:paraId="09C7175B" w14:textId="77777777" w:rsidR="00EF23EF" w:rsidRPr="00B15C28" w:rsidRDefault="00EF23EF" w:rsidP="00C97EF5">
            <w:pPr>
              <w:tabs>
                <w:tab w:val="left" w:pos="1855"/>
              </w:tabs>
              <w:autoSpaceDE w:val="0"/>
              <w:autoSpaceDN w:val="0"/>
              <w:adjustRightInd w:val="0"/>
              <w:contextualSpacing/>
              <w:rPr>
                <w:lang w:eastAsia="en-US"/>
              </w:rPr>
            </w:pPr>
            <w:r w:rsidRPr="00B15C28">
              <w:rPr>
                <w:lang w:eastAsia="en-US"/>
              </w:rPr>
              <w:t>(ПСМ)</w:t>
            </w:r>
          </w:p>
        </w:tc>
        <w:tc>
          <w:tcPr>
            <w:tcW w:w="5982" w:type="dxa"/>
            <w:hideMark/>
          </w:tcPr>
          <w:p w14:paraId="35D7C697" w14:textId="77777777" w:rsidR="00EF23EF" w:rsidRPr="00B15C28" w:rsidRDefault="00EF23EF" w:rsidP="00C97EF5">
            <w:pPr>
              <w:autoSpaceDE w:val="0"/>
              <w:autoSpaceDN w:val="0"/>
              <w:adjustRightInd w:val="0"/>
              <w:contextualSpacing/>
              <w:rPr>
                <w:lang w:eastAsia="en-US"/>
              </w:rPr>
            </w:pPr>
            <w:r w:rsidRPr="00B15C28">
              <w:rPr>
                <w:lang w:eastAsia="en-US"/>
              </w:rPr>
              <w:t>Стимуляция секреции инсулина</w:t>
            </w:r>
          </w:p>
        </w:tc>
      </w:tr>
      <w:tr w:rsidR="00EF23EF" w:rsidRPr="00B15C28" w14:paraId="7206C53B" w14:textId="77777777" w:rsidTr="00C97EF5">
        <w:tc>
          <w:tcPr>
            <w:tcW w:w="3374" w:type="dxa"/>
            <w:hideMark/>
          </w:tcPr>
          <w:p w14:paraId="07C251B8" w14:textId="77777777" w:rsidR="00EF23EF" w:rsidRPr="00B15C28" w:rsidRDefault="00EF23EF" w:rsidP="00C97EF5">
            <w:pPr>
              <w:autoSpaceDE w:val="0"/>
              <w:autoSpaceDN w:val="0"/>
              <w:adjustRightInd w:val="0"/>
              <w:contextualSpacing/>
              <w:rPr>
                <w:rStyle w:val="tlid-translation"/>
                <w:rFonts w:eastAsia="MS Mincho"/>
              </w:rPr>
            </w:pPr>
            <w:r w:rsidRPr="00B15C28">
              <w:rPr>
                <w:lang w:eastAsia="en-US"/>
              </w:rPr>
              <w:lastRenderedPageBreak/>
              <w:t>Прочие гипогликемические препараты (репаглинид)</w:t>
            </w:r>
          </w:p>
        </w:tc>
        <w:tc>
          <w:tcPr>
            <w:tcW w:w="5982" w:type="dxa"/>
            <w:hideMark/>
          </w:tcPr>
          <w:p w14:paraId="44C5C441" w14:textId="77777777" w:rsidR="00EF23EF" w:rsidRPr="00B15C28" w:rsidRDefault="00EF23EF" w:rsidP="00C97EF5">
            <w:pPr>
              <w:contextualSpacing/>
              <w:rPr>
                <w:rStyle w:val="tlid-translation"/>
              </w:rPr>
            </w:pPr>
            <w:r w:rsidRPr="00B15C28">
              <w:rPr>
                <w:lang w:eastAsia="en-US"/>
              </w:rPr>
              <w:t>Стимуляция секреции инсулина</w:t>
            </w:r>
          </w:p>
        </w:tc>
      </w:tr>
      <w:tr w:rsidR="00EF23EF" w:rsidRPr="00B15C28" w14:paraId="445CAAAA" w14:textId="77777777" w:rsidTr="00C97EF5">
        <w:tc>
          <w:tcPr>
            <w:tcW w:w="3374" w:type="dxa"/>
            <w:hideMark/>
          </w:tcPr>
          <w:p w14:paraId="08C95D8D" w14:textId="77777777" w:rsidR="00EF23EF" w:rsidRPr="00B15C28" w:rsidRDefault="00EF23EF" w:rsidP="00C97EF5">
            <w:pPr>
              <w:autoSpaceDE w:val="0"/>
              <w:autoSpaceDN w:val="0"/>
              <w:adjustRightInd w:val="0"/>
              <w:contextualSpacing/>
              <w:rPr>
                <w:rStyle w:val="tlid-translation"/>
                <w:rFonts w:eastAsia="MS Mincho"/>
              </w:rPr>
            </w:pPr>
            <w:r w:rsidRPr="00B15C28">
              <w:rPr>
                <w:lang w:eastAsia="en-US"/>
              </w:rPr>
              <w:t>Бигуаниды (метформин) (Мет)</w:t>
            </w:r>
          </w:p>
        </w:tc>
        <w:tc>
          <w:tcPr>
            <w:tcW w:w="5982" w:type="dxa"/>
            <w:hideMark/>
          </w:tcPr>
          <w:p w14:paraId="30169A1A" w14:textId="77777777" w:rsidR="00EF23EF" w:rsidRPr="00B15C28" w:rsidRDefault="00EF23EF" w:rsidP="00C97EF5">
            <w:pPr>
              <w:autoSpaceDE w:val="0"/>
              <w:autoSpaceDN w:val="0"/>
              <w:adjustRightInd w:val="0"/>
              <w:contextualSpacing/>
              <w:rPr>
                <w:lang w:eastAsia="en-US"/>
              </w:rPr>
            </w:pPr>
            <w:r w:rsidRPr="00B15C28">
              <w:rPr>
                <w:lang w:eastAsia="en-US"/>
              </w:rPr>
              <w:t>Снижение продукции глюкозы печенью</w:t>
            </w:r>
          </w:p>
          <w:p w14:paraId="6E22B3E8" w14:textId="77777777" w:rsidR="00EF23EF" w:rsidRPr="00B15C28" w:rsidRDefault="00EF23EF" w:rsidP="00C97EF5">
            <w:pPr>
              <w:autoSpaceDE w:val="0"/>
              <w:autoSpaceDN w:val="0"/>
              <w:adjustRightInd w:val="0"/>
              <w:contextualSpacing/>
              <w:rPr>
                <w:rStyle w:val="tlid-translation"/>
              </w:rPr>
            </w:pPr>
            <w:r w:rsidRPr="00B15C28">
              <w:rPr>
                <w:lang w:eastAsia="en-US"/>
              </w:rPr>
              <w:t>Снижение инсулинорезистентности мышечной и жировой ткани</w:t>
            </w:r>
          </w:p>
        </w:tc>
      </w:tr>
      <w:tr w:rsidR="00EF23EF" w:rsidRPr="00B15C28" w14:paraId="3F912784" w14:textId="77777777" w:rsidTr="00C97EF5">
        <w:tc>
          <w:tcPr>
            <w:tcW w:w="3374" w:type="dxa"/>
            <w:hideMark/>
          </w:tcPr>
          <w:p w14:paraId="320C1E71" w14:textId="77777777" w:rsidR="00EF23EF" w:rsidRPr="00B15C28" w:rsidRDefault="00EF23EF" w:rsidP="00C97EF5">
            <w:pPr>
              <w:autoSpaceDE w:val="0"/>
              <w:autoSpaceDN w:val="0"/>
              <w:adjustRightInd w:val="0"/>
              <w:contextualSpacing/>
              <w:rPr>
                <w:rStyle w:val="tlid-translation"/>
              </w:rPr>
            </w:pPr>
            <w:r w:rsidRPr="00B15C28">
              <w:rPr>
                <w:lang w:eastAsia="en-US"/>
              </w:rPr>
              <w:t>Тиазолидиндионы (ТЗД)</w:t>
            </w:r>
          </w:p>
        </w:tc>
        <w:tc>
          <w:tcPr>
            <w:tcW w:w="5982" w:type="dxa"/>
            <w:hideMark/>
          </w:tcPr>
          <w:p w14:paraId="15F890FF" w14:textId="77777777" w:rsidR="00EF23EF" w:rsidRPr="00B15C28" w:rsidRDefault="00EF23EF" w:rsidP="00C97EF5">
            <w:pPr>
              <w:autoSpaceDE w:val="0"/>
              <w:autoSpaceDN w:val="0"/>
              <w:adjustRightInd w:val="0"/>
              <w:contextualSpacing/>
              <w:rPr>
                <w:lang w:eastAsia="en-US"/>
              </w:rPr>
            </w:pPr>
            <w:r w:rsidRPr="00B15C28">
              <w:rPr>
                <w:lang w:eastAsia="en-US"/>
              </w:rPr>
              <w:t>Снижение инсулинорезистентности мышечной и жировой ткани</w:t>
            </w:r>
          </w:p>
          <w:p w14:paraId="7BDF4619" w14:textId="77777777" w:rsidR="00EF23EF" w:rsidRPr="00B15C28" w:rsidRDefault="00EF23EF" w:rsidP="00C97EF5">
            <w:pPr>
              <w:contextualSpacing/>
              <w:rPr>
                <w:rStyle w:val="tlid-translation"/>
              </w:rPr>
            </w:pPr>
            <w:r w:rsidRPr="00B15C28">
              <w:rPr>
                <w:lang w:eastAsia="en-US"/>
              </w:rPr>
              <w:t>Снижение продукции глюкозы печенью</w:t>
            </w:r>
          </w:p>
        </w:tc>
      </w:tr>
      <w:tr w:rsidR="00EF23EF" w:rsidRPr="00B15C28" w14:paraId="1D27DA32" w14:textId="77777777" w:rsidTr="00C97EF5">
        <w:tc>
          <w:tcPr>
            <w:tcW w:w="3374" w:type="dxa"/>
            <w:hideMark/>
          </w:tcPr>
          <w:p w14:paraId="3EA5C54D" w14:textId="77777777" w:rsidR="00EF23EF" w:rsidRPr="00B15C28" w:rsidRDefault="00EF23EF" w:rsidP="00C97EF5">
            <w:pPr>
              <w:autoSpaceDE w:val="0"/>
              <w:autoSpaceDN w:val="0"/>
              <w:adjustRightInd w:val="0"/>
              <w:contextualSpacing/>
              <w:rPr>
                <w:rStyle w:val="tlid-translation"/>
              </w:rPr>
            </w:pPr>
            <w:r w:rsidRPr="00B15C28">
              <w:rPr>
                <w:lang w:eastAsia="en-US"/>
              </w:rPr>
              <w:t>Альфа-глюкозидазы ингибиторы</w:t>
            </w:r>
          </w:p>
        </w:tc>
        <w:tc>
          <w:tcPr>
            <w:tcW w:w="5982" w:type="dxa"/>
            <w:hideMark/>
          </w:tcPr>
          <w:p w14:paraId="788EE659" w14:textId="77777777" w:rsidR="00EF23EF" w:rsidRPr="00B15C28" w:rsidRDefault="00EF23EF" w:rsidP="00C97EF5">
            <w:pPr>
              <w:contextualSpacing/>
              <w:rPr>
                <w:rStyle w:val="tlid-translation"/>
              </w:rPr>
            </w:pPr>
            <w:r w:rsidRPr="00B15C28">
              <w:rPr>
                <w:lang w:eastAsia="en-US"/>
              </w:rPr>
              <w:t>Замедление всасывания углеводов в кишечнике</w:t>
            </w:r>
          </w:p>
        </w:tc>
      </w:tr>
      <w:tr w:rsidR="00EF23EF" w:rsidRPr="00B15C28" w14:paraId="65A3B735" w14:textId="77777777" w:rsidTr="00C97EF5">
        <w:tc>
          <w:tcPr>
            <w:tcW w:w="3374" w:type="dxa"/>
            <w:hideMark/>
          </w:tcPr>
          <w:p w14:paraId="1CEA7F5E" w14:textId="77777777" w:rsidR="00EF23EF" w:rsidRPr="00B15C28" w:rsidRDefault="00EF23EF" w:rsidP="00C97EF5">
            <w:pPr>
              <w:autoSpaceDE w:val="0"/>
              <w:autoSpaceDN w:val="0"/>
              <w:adjustRightInd w:val="0"/>
              <w:contextualSpacing/>
              <w:rPr>
                <w:lang w:eastAsia="en-US"/>
              </w:rPr>
            </w:pPr>
            <w:r w:rsidRPr="00B15C28">
              <w:rPr>
                <w:lang w:eastAsia="en-US"/>
              </w:rPr>
              <w:t>Прочие гипогликемические</w:t>
            </w:r>
          </w:p>
          <w:p w14:paraId="6B24EC66" w14:textId="77777777" w:rsidR="00EF23EF" w:rsidRPr="00B15C28" w:rsidRDefault="00EF23EF" w:rsidP="00C97EF5">
            <w:pPr>
              <w:autoSpaceDE w:val="0"/>
              <w:autoSpaceDN w:val="0"/>
              <w:adjustRightInd w:val="0"/>
              <w:contextualSpacing/>
              <w:rPr>
                <w:rStyle w:val="tlid-translation"/>
                <w:rFonts w:eastAsia="MS Mincho"/>
              </w:rPr>
            </w:pPr>
            <w:r w:rsidRPr="00B15C28">
              <w:rPr>
                <w:lang w:eastAsia="en-US"/>
              </w:rPr>
              <w:t>препараты (эксенатид, лираглутид, ликсисенатид, дулаглутид, семаглутид)</w:t>
            </w:r>
          </w:p>
        </w:tc>
        <w:tc>
          <w:tcPr>
            <w:tcW w:w="5982" w:type="dxa"/>
            <w:hideMark/>
          </w:tcPr>
          <w:p w14:paraId="028DE830" w14:textId="77777777" w:rsidR="00EF23EF" w:rsidRPr="00B15C28" w:rsidRDefault="00EF23EF" w:rsidP="00C97EF5">
            <w:pPr>
              <w:autoSpaceDE w:val="0"/>
              <w:autoSpaceDN w:val="0"/>
              <w:adjustRightInd w:val="0"/>
              <w:contextualSpacing/>
              <w:rPr>
                <w:lang w:eastAsia="en-US"/>
              </w:rPr>
            </w:pPr>
            <w:r w:rsidRPr="00B15C28">
              <w:rPr>
                <w:lang w:eastAsia="en-US"/>
              </w:rPr>
              <w:t>Глюкозозависимая стимуляция секреции инсулина</w:t>
            </w:r>
          </w:p>
          <w:p w14:paraId="191138E8" w14:textId="77777777" w:rsidR="00EF23EF" w:rsidRPr="00B15C28" w:rsidRDefault="00EF23EF" w:rsidP="00C97EF5">
            <w:pPr>
              <w:autoSpaceDE w:val="0"/>
              <w:autoSpaceDN w:val="0"/>
              <w:adjustRightInd w:val="0"/>
              <w:contextualSpacing/>
              <w:rPr>
                <w:lang w:eastAsia="en-US"/>
              </w:rPr>
            </w:pPr>
            <w:r w:rsidRPr="00B15C28">
              <w:rPr>
                <w:lang w:eastAsia="en-US"/>
              </w:rPr>
              <w:t>Глюкозозависимое снижение секреции глюкагона и уменьшение продукции глюкозы печенью</w:t>
            </w:r>
          </w:p>
          <w:p w14:paraId="44C0C9FD" w14:textId="77777777" w:rsidR="00EF23EF" w:rsidRPr="00B15C28" w:rsidRDefault="00EF23EF" w:rsidP="00C97EF5">
            <w:pPr>
              <w:autoSpaceDE w:val="0"/>
              <w:autoSpaceDN w:val="0"/>
              <w:adjustRightInd w:val="0"/>
              <w:contextualSpacing/>
              <w:rPr>
                <w:lang w:eastAsia="en-US"/>
              </w:rPr>
            </w:pPr>
            <w:r w:rsidRPr="00B15C28">
              <w:rPr>
                <w:lang w:eastAsia="en-US"/>
              </w:rPr>
              <w:t>Замедление опорожнения желудка</w:t>
            </w:r>
          </w:p>
          <w:p w14:paraId="3311D81C" w14:textId="77777777" w:rsidR="00EF23EF" w:rsidRPr="00B15C28" w:rsidRDefault="00EF23EF" w:rsidP="00C97EF5">
            <w:pPr>
              <w:autoSpaceDE w:val="0"/>
              <w:autoSpaceDN w:val="0"/>
              <w:adjustRightInd w:val="0"/>
              <w:contextualSpacing/>
              <w:rPr>
                <w:lang w:eastAsia="en-US"/>
              </w:rPr>
            </w:pPr>
            <w:r w:rsidRPr="00B15C28">
              <w:rPr>
                <w:lang w:eastAsia="en-US"/>
              </w:rPr>
              <w:t>Уменьшение потребления пищи</w:t>
            </w:r>
          </w:p>
          <w:p w14:paraId="4E9C84E9" w14:textId="77777777" w:rsidR="00EF23EF" w:rsidRPr="00B15C28" w:rsidRDefault="00EF23EF" w:rsidP="00C97EF5">
            <w:pPr>
              <w:contextualSpacing/>
              <w:rPr>
                <w:rStyle w:val="tlid-translation"/>
              </w:rPr>
            </w:pPr>
            <w:r w:rsidRPr="00B15C28">
              <w:rPr>
                <w:lang w:eastAsia="en-US"/>
              </w:rPr>
              <w:t>Снижение массы тела</w:t>
            </w:r>
          </w:p>
        </w:tc>
      </w:tr>
      <w:tr w:rsidR="00EF23EF" w:rsidRPr="00B15C28" w14:paraId="0CA0C559" w14:textId="77777777" w:rsidTr="00C97EF5">
        <w:tc>
          <w:tcPr>
            <w:tcW w:w="3374" w:type="dxa"/>
            <w:hideMark/>
          </w:tcPr>
          <w:p w14:paraId="54B860EB" w14:textId="77777777" w:rsidR="00EF23EF" w:rsidRPr="00B15C28" w:rsidRDefault="00EF23EF" w:rsidP="00C97EF5">
            <w:pPr>
              <w:autoSpaceDE w:val="0"/>
              <w:autoSpaceDN w:val="0"/>
              <w:adjustRightInd w:val="0"/>
              <w:contextualSpacing/>
              <w:rPr>
                <w:lang w:eastAsia="en-US"/>
              </w:rPr>
            </w:pPr>
            <w:r w:rsidRPr="00B15C28">
              <w:rPr>
                <w:lang w:eastAsia="en-US"/>
              </w:rPr>
              <w:t>Ингибиторы дипептидилпептидазы-4 (ситаглиптин, вилдаглиптин, саксаглиптин, алоглиптин, линаглиптин, гемиглиптин, гозоглиптин, эвоглиптин)</w:t>
            </w:r>
          </w:p>
        </w:tc>
        <w:tc>
          <w:tcPr>
            <w:tcW w:w="5982" w:type="dxa"/>
            <w:hideMark/>
          </w:tcPr>
          <w:p w14:paraId="406AEA18" w14:textId="77777777" w:rsidR="00EF23EF" w:rsidRPr="00B15C28" w:rsidRDefault="00EF23EF" w:rsidP="00C97EF5">
            <w:pPr>
              <w:autoSpaceDE w:val="0"/>
              <w:autoSpaceDN w:val="0"/>
              <w:adjustRightInd w:val="0"/>
              <w:contextualSpacing/>
              <w:rPr>
                <w:lang w:eastAsia="en-US"/>
              </w:rPr>
            </w:pPr>
            <w:r w:rsidRPr="00B15C28">
              <w:rPr>
                <w:lang w:eastAsia="en-US"/>
              </w:rPr>
              <w:t>Глюкозозависимая стимуляция секреции</w:t>
            </w:r>
          </w:p>
          <w:p w14:paraId="60A36293" w14:textId="77777777" w:rsidR="00EF23EF" w:rsidRPr="00B15C28" w:rsidRDefault="00EF23EF" w:rsidP="00C97EF5">
            <w:pPr>
              <w:autoSpaceDE w:val="0"/>
              <w:autoSpaceDN w:val="0"/>
              <w:adjustRightInd w:val="0"/>
              <w:contextualSpacing/>
              <w:rPr>
                <w:lang w:eastAsia="en-US"/>
              </w:rPr>
            </w:pPr>
            <w:r w:rsidRPr="00B15C28">
              <w:rPr>
                <w:lang w:eastAsia="en-US"/>
              </w:rPr>
              <w:t>инсулина</w:t>
            </w:r>
          </w:p>
          <w:p w14:paraId="770982A8" w14:textId="77777777" w:rsidR="00EF23EF" w:rsidRPr="00B15C28" w:rsidRDefault="00EF23EF" w:rsidP="00C97EF5">
            <w:pPr>
              <w:autoSpaceDE w:val="0"/>
              <w:autoSpaceDN w:val="0"/>
              <w:adjustRightInd w:val="0"/>
              <w:contextualSpacing/>
              <w:rPr>
                <w:lang w:eastAsia="en-US"/>
              </w:rPr>
            </w:pPr>
            <w:r w:rsidRPr="00B15C28">
              <w:rPr>
                <w:lang w:eastAsia="en-US"/>
              </w:rPr>
              <w:t>Глюкозозависимое подавление секреции</w:t>
            </w:r>
          </w:p>
          <w:p w14:paraId="42E65E64" w14:textId="77777777" w:rsidR="00EF23EF" w:rsidRPr="00B15C28" w:rsidRDefault="00EF23EF" w:rsidP="00C97EF5">
            <w:pPr>
              <w:autoSpaceDE w:val="0"/>
              <w:autoSpaceDN w:val="0"/>
              <w:adjustRightInd w:val="0"/>
              <w:contextualSpacing/>
              <w:rPr>
                <w:lang w:eastAsia="en-US"/>
              </w:rPr>
            </w:pPr>
            <w:r w:rsidRPr="00B15C28">
              <w:rPr>
                <w:lang w:eastAsia="en-US"/>
              </w:rPr>
              <w:t>глюкагона</w:t>
            </w:r>
          </w:p>
          <w:p w14:paraId="1AC009CF" w14:textId="77777777" w:rsidR="00EF23EF" w:rsidRPr="00B15C28" w:rsidRDefault="00EF23EF" w:rsidP="00C97EF5">
            <w:pPr>
              <w:autoSpaceDE w:val="0"/>
              <w:autoSpaceDN w:val="0"/>
              <w:adjustRightInd w:val="0"/>
              <w:contextualSpacing/>
              <w:rPr>
                <w:lang w:eastAsia="en-US"/>
              </w:rPr>
            </w:pPr>
            <w:r w:rsidRPr="00B15C28">
              <w:rPr>
                <w:lang w:eastAsia="en-US"/>
              </w:rPr>
              <w:t>Снижение продукции глюкозы печенью</w:t>
            </w:r>
          </w:p>
          <w:p w14:paraId="5444F7C1" w14:textId="77777777" w:rsidR="00EF23EF" w:rsidRPr="00B15C28" w:rsidRDefault="00EF23EF" w:rsidP="00C97EF5">
            <w:pPr>
              <w:autoSpaceDE w:val="0"/>
              <w:autoSpaceDN w:val="0"/>
              <w:adjustRightInd w:val="0"/>
              <w:contextualSpacing/>
              <w:rPr>
                <w:lang w:eastAsia="en-US"/>
              </w:rPr>
            </w:pPr>
            <w:r w:rsidRPr="00B15C28">
              <w:rPr>
                <w:lang w:eastAsia="en-US"/>
              </w:rPr>
              <w:t>Не вызывают замедления опорожнения желудка</w:t>
            </w:r>
          </w:p>
          <w:p w14:paraId="74E191BC" w14:textId="77777777" w:rsidR="00EF23EF" w:rsidRPr="00B15C28" w:rsidRDefault="00EF23EF" w:rsidP="00C97EF5">
            <w:pPr>
              <w:autoSpaceDE w:val="0"/>
              <w:autoSpaceDN w:val="0"/>
              <w:adjustRightInd w:val="0"/>
              <w:contextualSpacing/>
              <w:rPr>
                <w:lang w:eastAsia="en-US"/>
              </w:rPr>
            </w:pPr>
            <w:r w:rsidRPr="00B15C28">
              <w:rPr>
                <w:lang w:eastAsia="en-US"/>
              </w:rPr>
              <w:t>Нейтральное действие на массу тела</w:t>
            </w:r>
          </w:p>
        </w:tc>
      </w:tr>
      <w:tr w:rsidR="00EF23EF" w:rsidRPr="00B15C28" w14:paraId="7CCCB168" w14:textId="77777777" w:rsidTr="00C97EF5">
        <w:tc>
          <w:tcPr>
            <w:tcW w:w="3374" w:type="dxa"/>
            <w:hideMark/>
          </w:tcPr>
          <w:p w14:paraId="0EBF981D" w14:textId="77777777" w:rsidR="00EF23EF" w:rsidRPr="00B15C28" w:rsidRDefault="00EF23EF" w:rsidP="00C97EF5">
            <w:pPr>
              <w:autoSpaceDE w:val="0"/>
              <w:autoSpaceDN w:val="0"/>
              <w:adjustRightInd w:val="0"/>
              <w:contextualSpacing/>
              <w:rPr>
                <w:lang w:eastAsia="en-US"/>
              </w:rPr>
            </w:pPr>
            <w:r w:rsidRPr="00B15C28">
              <w:rPr>
                <w:lang w:eastAsia="en-US"/>
              </w:rPr>
              <w:t>Прочие гипогликемические препараты (дапаглифлозин, канаглифлозин, эмпаглифлозин, ипраглифлозин, эртуглифлозин)</w:t>
            </w:r>
          </w:p>
        </w:tc>
        <w:tc>
          <w:tcPr>
            <w:tcW w:w="5982" w:type="dxa"/>
            <w:hideMark/>
          </w:tcPr>
          <w:p w14:paraId="673B4D86" w14:textId="77777777" w:rsidR="00EF23EF" w:rsidRPr="00B15C28" w:rsidRDefault="00EF23EF" w:rsidP="00C97EF5">
            <w:pPr>
              <w:autoSpaceDE w:val="0"/>
              <w:autoSpaceDN w:val="0"/>
              <w:adjustRightInd w:val="0"/>
              <w:contextualSpacing/>
              <w:rPr>
                <w:lang w:eastAsia="en-US"/>
              </w:rPr>
            </w:pPr>
            <w:r w:rsidRPr="00B15C28">
              <w:rPr>
                <w:lang w:eastAsia="en-US"/>
              </w:rPr>
              <w:t>Снижение реабсорбции глюкозы в почках</w:t>
            </w:r>
          </w:p>
          <w:p w14:paraId="691A0856" w14:textId="77777777" w:rsidR="00EF23EF" w:rsidRPr="00B15C28" w:rsidRDefault="00EF23EF" w:rsidP="00C97EF5">
            <w:pPr>
              <w:autoSpaceDE w:val="0"/>
              <w:autoSpaceDN w:val="0"/>
              <w:adjustRightInd w:val="0"/>
              <w:contextualSpacing/>
              <w:rPr>
                <w:lang w:eastAsia="en-US"/>
              </w:rPr>
            </w:pPr>
            <w:r w:rsidRPr="00B15C28">
              <w:rPr>
                <w:lang w:eastAsia="en-US"/>
              </w:rPr>
              <w:t>Снижение массы тела</w:t>
            </w:r>
          </w:p>
          <w:p w14:paraId="26BEB258" w14:textId="77777777" w:rsidR="00EF23EF" w:rsidRPr="00B15C28" w:rsidRDefault="00EF23EF" w:rsidP="00C97EF5">
            <w:pPr>
              <w:autoSpaceDE w:val="0"/>
              <w:autoSpaceDN w:val="0"/>
              <w:adjustRightInd w:val="0"/>
              <w:contextualSpacing/>
              <w:rPr>
                <w:lang w:eastAsia="en-US"/>
              </w:rPr>
            </w:pPr>
            <w:r w:rsidRPr="00B15C28">
              <w:rPr>
                <w:lang w:eastAsia="en-US"/>
              </w:rPr>
              <w:t>Инсулиннезависимый механизм действия</w:t>
            </w:r>
          </w:p>
        </w:tc>
      </w:tr>
    </w:tbl>
    <w:p w14:paraId="757C97A7" w14:textId="7FF58C39" w:rsidR="00634D57" w:rsidRDefault="00634D57" w:rsidP="00571F9D"/>
    <w:p w14:paraId="0032D98F" w14:textId="602298B1" w:rsidR="00634D57" w:rsidRPr="00AD0C11" w:rsidRDefault="00634D57" w:rsidP="00634D57">
      <w:pPr>
        <w:ind w:firstLine="851"/>
      </w:pPr>
      <w:r>
        <w:t>Метформин является основным препаратом для инициации медикаментозной терапии у большинства пациентов с СД 2. Следует использовать метформин в составе сахароснижающей терапии на всем протяжении лечения при условии переносимости препарата и отсутствии противопоказаний.</w:t>
      </w:r>
      <w:r w:rsidR="0096794E">
        <w:t xml:space="preserve"> </w:t>
      </w:r>
      <w:r>
        <w:t xml:space="preserve">На любом этапе лечения необходимо оценивать индивидуальные характеристики пациента (особенно указания на высокий риск АССЗ или уже имеющиеся АССЗ, </w:t>
      </w:r>
      <w:bookmarkStart w:id="40" w:name="_Hlk121476188"/>
      <w:r>
        <w:t>хроническая сердечная недостаточность (ХСН), хроническая болезнь почек (ХБП)</w:t>
      </w:r>
      <w:bookmarkEnd w:id="40"/>
      <w:r>
        <w:t xml:space="preserve">, ожирение, высокий риск гипогликемий) и </w:t>
      </w:r>
      <w:r w:rsidR="00223B37">
        <w:t>выбирать гипогликемическую терапию</w:t>
      </w:r>
      <w:r>
        <w:t xml:space="preserve"> </w:t>
      </w:r>
      <w:r w:rsidR="0096794E" w:rsidRPr="006120EB">
        <w:t xml:space="preserve">в зависимости от </w:t>
      </w:r>
      <w:r w:rsidR="0096794E">
        <w:t>преобладающих</w:t>
      </w:r>
      <w:r w:rsidR="0096794E" w:rsidRPr="006120EB">
        <w:t xml:space="preserve"> </w:t>
      </w:r>
      <w:r w:rsidR="0096794E">
        <w:t>симптомов и осложнений СД</w:t>
      </w:r>
      <w:r w:rsidR="0096794E" w:rsidRPr="006120EB">
        <w:t xml:space="preserve"> </w:t>
      </w:r>
      <w:r w:rsidR="00AD0C11">
        <w:fldChar w:fldCharType="begin"/>
      </w:r>
      <w:r w:rsidR="00971255">
        <w:instrText xml:space="preserve"> ADDIN ZOTERO_ITEM CSL_CITATION {"citationID":"1oxpLyBa","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AD0C11">
        <w:fldChar w:fldCharType="separate"/>
      </w:r>
      <w:r w:rsidR="00AD0C11" w:rsidRPr="00FE3F2F">
        <w:t>[3]</w:t>
      </w:r>
      <w:r w:rsidR="00AD0C11">
        <w:fldChar w:fldCharType="end"/>
      </w:r>
      <w:r w:rsidR="00AD0C11" w:rsidRPr="00811E20">
        <w:t>.</w:t>
      </w:r>
    </w:p>
    <w:p w14:paraId="54AC33CC" w14:textId="4CB0805D" w:rsidR="00283229" w:rsidRPr="00236EE3" w:rsidRDefault="00236EE3" w:rsidP="00236EE3">
      <w:pPr>
        <w:ind w:firstLine="709"/>
      </w:pPr>
      <w:r w:rsidRPr="00B15C28">
        <w:t xml:space="preserve">Среди приведенных в Таблице 1-1 групп сахаропонижающих препаратов отдельно следует выделить группу ингибиторов дипептидилпептидазы-4 (ДПП-4), так называемых глиптинов. Лекарственные препараты этой группы не вызывают нежелательных эффектов, характерных для других сахароснижающих препаратов (например, замедление опорожнения желудка, снижение массы тела), не имеют ограничений по применению при наличии большинства сопутствующих заболеваний, а также могут применяться как в виде </w:t>
      </w:r>
      <w:r w:rsidRPr="00B15C28">
        <w:rPr>
          <w:bCs/>
        </w:rPr>
        <w:t xml:space="preserve">монотерапии на ранних стадиях СД типа 2, так и в комбинации с любым </w:t>
      </w:r>
      <w:r w:rsidRPr="00B15C28">
        <w:rPr>
          <w:bCs/>
        </w:rPr>
        <w:lastRenderedPageBreak/>
        <w:t>сахароснижающими лекарственными средствами на более поздних стадиях.</w:t>
      </w:r>
      <w:r w:rsidRPr="00B15C28">
        <w:t xml:space="preserve">  Препараты этой группы были одобрены американским регулятором (</w:t>
      </w:r>
      <w:r w:rsidRPr="00B15C28">
        <w:rPr>
          <w:lang w:val="en-US"/>
        </w:rPr>
        <w:t>FDA</w:t>
      </w:r>
      <w:r w:rsidRPr="00B15C28">
        <w:t>), Европейским агентством лекарственных средств, а также зарегистрированы в РФ: ситаглиптин под торговым наименованием Янувия</w:t>
      </w:r>
      <w:r w:rsidRPr="00B15C28">
        <w:rPr>
          <w:vertAlign w:val="superscript"/>
        </w:rPr>
        <w:t>®</w:t>
      </w:r>
      <w:r w:rsidRPr="00B15C28">
        <w:t xml:space="preserve"> в 2007 г., вилдаглиптин под торговым наименованием Галвус</w:t>
      </w:r>
      <w:r w:rsidRPr="00B15C28">
        <w:rPr>
          <w:vertAlign w:val="superscript"/>
        </w:rPr>
        <w:t>®</w:t>
      </w:r>
      <w:r w:rsidRPr="00B15C28">
        <w:t xml:space="preserve"> в 2008 г., саксаглиптин под торговым наименованием Онглиза</w:t>
      </w:r>
      <w:r w:rsidRPr="00B15C28">
        <w:rPr>
          <w:vertAlign w:val="superscript"/>
        </w:rPr>
        <w:t>®</w:t>
      </w:r>
      <w:r w:rsidRPr="00B15C28">
        <w:t xml:space="preserve"> в 2010 г., алоглиптин под торговым наименованием Випидия</w:t>
      </w:r>
      <w:r w:rsidRPr="00B15C28">
        <w:rPr>
          <w:vertAlign w:val="superscript"/>
        </w:rPr>
        <w:t>®</w:t>
      </w:r>
      <w:r w:rsidRPr="00B15C28">
        <w:t xml:space="preserve"> в 2014 г., линаглиптин под торговым наименованием Тражента</w:t>
      </w:r>
      <w:r w:rsidRPr="00B15C28">
        <w:rPr>
          <w:vertAlign w:val="superscript"/>
        </w:rPr>
        <w:t>®</w:t>
      </w:r>
      <w:r w:rsidRPr="00B15C28">
        <w:t xml:space="preserve"> в 2012 г., гемиглиптин под торговым наименованием Земигло</w:t>
      </w:r>
      <w:r w:rsidRPr="00B15C28">
        <w:rPr>
          <w:vertAlign w:val="superscript"/>
        </w:rPr>
        <w:t>®</w:t>
      </w:r>
      <w:r w:rsidRPr="00B15C28">
        <w:t xml:space="preserve"> в 2018 г., гозоглиптин под торговым наименованием Сатерекс</w:t>
      </w:r>
      <w:r w:rsidRPr="00B15C28">
        <w:rPr>
          <w:vertAlign w:val="superscript"/>
        </w:rPr>
        <w:t>®</w:t>
      </w:r>
      <w:r w:rsidRPr="00B15C28">
        <w:t xml:space="preserve"> в 2016 г., эвоглиптин под торговым наименованием Эводин</w:t>
      </w:r>
      <w:r w:rsidRPr="00B15C28">
        <w:rPr>
          <w:vertAlign w:val="superscript"/>
        </w:rPr>
        <w:t>®</w:t>
      </w:r>
      <w:r w:rsidRPr="00B15C28">
        <w:t xml:space="preserve"> в 2019 г.</w:t>
      </w:r>
      <w:r>
        <w:t xml:space="preserve"> </w:t>
      </w:r>
      <w:r w:rsidRPr="00236EE3">
        <w:t>[9-16].</w:t>
      </w:r>
    </w:p>
    <w:p w14:paraId="792C5629" w14:textId="77777777" w:rsidR="00236EE3" w:rsidRPr="00236EE3" w:rsidRDefault="00236EE3" w:rsidP="00236EE3">
      <w:pPr>
        <w:ind w:firstLine="709"/>
        <w:rPr>
          <w:b/>
          <w:bCs/>
        </w:rPr>
      </w:pPr>
    </w:p>
    <w:p w14:paraId="5D0E113D" w14:textId="464EB616" w:rsidR="003B04AB" w:rsidRPr="003B04AB" w:rsidRDefault="003B04AB" w:rsidP="00283229">
      <w:pPr>
        <w:rPr>
          <w:b/>
          <w:bCs/>
        </w:rPr>
      </w:pPr>
      <w:r>
        <w:rPr>
          <w:b/>
          <w:bCs/>
          <w:lang w:val="en-US"/>
        </w:rPr>
        <w:t>X</w:t>
      </w:r>
      <w:r w:rsidRPr="003B04AB">
        <w:rPr>
          <w:b/>
          <w:bCs/>
        </w:rPr>
        <w:t>ирургическое лечение (метаболическая хирургия) при ожирении</w:t>
      </w:r>
    </w:p>
    <w:p w14:paraId="1E80EC42" w14:textId="77777777" w:rsidR="00283229" w:rsidRDefault="00283229" w:rsidP="00283229">
      <w:pPr>
        <w:ind w:firstLine="851"/>
      </w:pPr>
    </w:p>
    <w:p w14:paraId="29960114" w14:textId="661A6AD2" w:rsidR="00634D57" w:rsidRDefault="003B04AB" w:rsidP="0069689E">
      <w:pPr>
        <w:ind w:firstLine="709"/>
      </w:pPr>
      <w:r>
        <w:t xml:space="preserve">Рекомендуется метаболическая (бариатрическая) хирургия пациентам с СД 2 с ИМТ </w:t>
      </w:r>
      <w:r w:rsidR="008332B9">
        <w:sym w:font="Symbol" w:char="F0B3"/>
      </w:r>
      <w:r w:rsidR="008332B9">
        <w:t xml:space="preserve"> </w:t>
      </w:r>
      <w:r>
        <w:t>35 кг/м</w:t>
      </w:r>
      <w:r w:rsidRPr="003B04AB">
        <w:rPr>
          <w:vertAlign w:val="superscript"/>
        </w:rPr>
        <w:t>2</w:t>
      </w:r>
      <w:r w:rsidR="008332B9">
        <w:rPr>
          <w:vertAlign w:val="superscript"/>
        </w:rPr>
        <w:t xml:space="preserve"> </w:t>
      </w:r>
      <w:r>
        <w:t>(</w:t>
      </w:r>
      <w:r w:rsidR="008332B9">
        <w:sym w:font="Symbol" w:char="F0B3"/>
      </w:r>
      <w:r>
        <w:t xml:space="preserve"> 32,5 кг/м</w:t>
      </w:r>
      <w:r w:rsidRPr="008332B9">
        <w:rPr>
          <w:vertAlign w:val="superscript"/>
        </w:rPr>
        <w:t>2</w:t>
      </w:r>
      <w:r>
        <w:t xml:space="preserve"> для азиатской популяции), не достигающим целевого гликемического контроля на фоне оптимальной сахароснижающей терапии после нескольких попыток нехирургического лечения ожирения (изменения образа жизни и медикаментозной терапии) для лечения заболевания</w:t>
      </w:r>
      <w:r w:rsidR="008332B9">
        <w:t xml:space="preserve"> </w:t>
      </w:r>
      <w:r w:rsidR="002D22C9">
        <w:fldChar w:fldCharType="begin"/>
      </w:r>
      <w:r w:rsidR="00971255">
        <w:instrText xml:space="preserve"> ADDIN ZOTERO_ITEM CSL_CITATION {"citationID":"WP4hvWCQ","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2D22C9">
        <w:fldChar w:fldCharType="separate"/>
      </w:r>
      <w:r w:rsidR="002D22C9" w:rsidRPr="00FE3F2F">
        <w:t>[3]</w:t>
      </w:r>
      <w:r w:rsidR="002D22C9">
        <w:fldChar w:fldCharType="end"/>
      </w:r>
      <w:r w:rsidR="002D22C9" w:rsidRPr="00811E20">
        <w:t>.</w:t>
      </w:r>
    </w:p>
    <w:p w14:paraId="07645F06" w14:textId="77777777" w:rsidR="00283229" w:rsidRDefault="00283229" w:rsidP="00283229">
      <w:pPr>
        <w:rPr>
          <w:b/>
          <w:bCs/>
        </w:rPr>
      </w:pPr>
    </w:p>
    <w:p w14:paraId="4312DDBF" w14:textId="258556EC" w:rsidR="00BA7669" w:rsidRPr="002D22C9" w:rsidRDefault="00BA7669" w:rsidP="00283229">
      <w:pPr>
        <w:rPr>
          <w:b/>
          <w:bCs/>
        </w:rPr>
      </w:pPr>
      <w:r w:rsidRPr="002D22C9">
        <w:rPr>
          <w:b/>
          <w:bCs/>
        </w:rPr>
        <w:t>Терапевтическое обучение</w:t>
      </w:r>
    </w:p>
    <w:p w14:paraId="4D6076D5" w14:textId="77777777" w:rsidR="00283229" w:rsidRDefault="00283229" w:rsidP="00283229">
      <w:pPr>
        <w:ind w:firstLine="851"/>
      </w:pPr>
    </w:p>
    <w:p w14:paraId="4BD49794" w14:textId="79FEE1CD" w:rsidR="00BA7669" w:rsidRDefault="00BA7669" w:rsidP="0069689E">
      <w:pPr>
        <w:ind w:firstLine="709"/>
      </w:pPr>
      <w:r>
        <w:t xml:space="preserve">Согласно решению </w:t>
      </w:r>
      <w:r w:rsidR="00D03B11">
        <w:t>ВОЗ</w:t>
      </w:r>
      <w:r w:rsidR="00283229">
        <w:t>,</w:t>
      </w:r>
      <w:r w:rsidR="00D03B11">
        <w:t xml:space="preserve"> </w:t>
      </w:r>
      <w:r>
        <w:t>терапевтическое обучение пациентов является самостоятельным разделом медицины и важнейшей составляющей лечения хронических заболеваний, прежде всего СД</w:t>
      </w:r>
      <w:r w:rsidR="002D22C9">
        <w:t>.</w:t>
      </w:r>
      <w:r>
        <w:t xml:space="preserve"> Обучение является неотъемлемой частью комплекса терапевтических мероприятий при СД 2 и должно продолжаться на всем протяжении заболевания. Лечение СД 2 обязательно включает обучение самоконтролю гликемии и принципам управления заболеванием</w:t>
      </w:r>
      <w:r w:rsidR="002D22C9">
        <w:t xml:space="preserve"> </w:t>
      </w:r>
      <w:r w:rsidR="002D22C9">
        <w:fldChar w:fldCharType="begin"/>
      </w:r>
      <w:r w:rsidR="00006D23">
        <w:instrText xml:space="preserve"> ADDIN ZOTERO_ITEM CSL_CITATION {"citationID":"wgcwhmTi","properties":{"formattedCitation":"[3,9\\uc0\\u8211{}11]","plainCitation":"[3,9–11]","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label":"page"},{"id":2965,"uris":["http://zotero.org/users/5483459/items/3EFDGNAV"],"itemData":{"id":2965,"type":"article-journal","abstract":"Therapeutic patient education is a patient-centred approach, focussed on patients' needs, resources, values and strategies. It allows patients to improve their knowledge and skills not only concerning their illness but also their treatment. It brings a better quality of life, a greater therapeutic compliance and a reduction in complications. The most difficult part of therapeutic patient education occurs when patients must change their behaviour. Motivational interviewing and cognitive-behavioural approaches contribute greatly here and allow both the preparation and support of patients during progressive 'step by step' change. The work on resistance to change is fundamental, and ambivalence when faced with the choice of a new way of life must be measured, discussed and negotiated. Patients become partners and we become 'coaches'. The negotiation of objectives must allow patients to choose their own strategies, which normally should cost them the least possible, psychologically, and bring them the maximum benefit. The efficiency of therapeutic patient education no longer needs to be proved: 80% less amputations over 10 years in diabetic patients; 50% maintenance of weight loss over 5 years, etc. In conclusion, therapeutic education is part of a humanistic medical approach centred on patients; it allows them to be active participants in their own treatment with the aim of improving their quality of life and therapeutic compliance, as well as reducing potential complications. Thus, health care professionals teach, inform, train, negotiate with, motivate and accompany patients in the long-term follow-up of their illness.","container-title":"Diabetes/Metabolism Research and Reviews","DOI":"10.1002/dmrr.798","ISSN":"1520-7552","issue":"3","journalAbbreviation":"Diabetes Metab Res Rev","language":"eng","note":"PMID: 18229887","page":"192-196","source":"PubMed","title":"Therapeutic education of diabetic patients","volume":"24","author":[{"family":"Golay","given":"A."},{"family":"Lagger","given":"G."},{"family":"Chambouleyron","given":"M."},{"family":"Carrard","given":"I."},{"family":"Lasserre-Moutet","given":"A."}],"issued":{"date-parts":[["2008"]]}},"label":"page"},{"id":2967,"uris":["http://zotero.org/users/5483459/items/86RGAX53"],"itemData":{"id":2967,"type":"article-journal","abstract":"The glycemic index (GI) has been included in the Canadian clinical practice guidelines for type 2 diabetes (T2D) management since 2003, and even longer in other parts of the world (e.g., Australia). Despite this, dietitians have reported that GI is \"too difficult for patients to understand and apply.\" They have called for diverse GI-utility data and evidence-informed education materials. To address these concerns, we developed and evaluated a GI education workshop and supporting materials, using the Kirkpatrick Model, for a T2D population. Participants (n = 29) with T2D attended a dietitian-facilitated workshop and received education materials. A mixed-form questionnaire (GIQ) and 3-day-diet-record were used to capture patient demographics, satisfaction, knowledge, and application, prior to and immediately after the workshop, 1-week, and 4-weeks post-education. Dietary GI was significantly lower at 1 and 4 weeks post-education (mean ± SEM; both 54 ± 1), compared to pre-education (58 ± 1; p ≤ 0.001). Participants (28/29) were satisfied with the intervention. The GI knowledge score was significantly higher post-education at baseline (83.5 ± 3.4%; p ≤ 0.001), week one (87.5 ± 2.6%; p = 0.035), and week four (87.6 ± 3.8%; p = 0.011) when compared to pre-education (53.6 ± 5.1%). A significant reduction in dietary GI was achieved by participants living with T2D, after completing the workshop, and they were able to acquire and apply GI knowledge in a relatively short period.","container-title":"Nutrients","DOI":"10.3390/nu12082416","ISSN":"2072-6643","issue":"8","journalAbbreviation":"Nutrients","language":"eng","note":"PMID: 32806563\nPMCID: PMC7469042","page":"2416","source":"PubMed","title":"Evaluation of Glycemic Index Education in People Living with Type 2 Diabetes: Participant Satisfaction, Knowledge Uptake, and Application","title-short":"Evaluation of Glycemic Index Education in People Living with Type 2 Diabetes","volume":"12","author":[{"family":"M Grant","given":"Shannan"},{"family":"J Glenn","given":"Andrea"},{"family":"M S Wolever","given":"Thomas"},{"family":"G Josse","given":"Robert"},{"family":"L O'Connor","given":"Deborah"},{"family":"Thompson","given":"Alexandra"},{"family":"D Noseworthy","given":"Rebecca"},{"family":"Seider","given":"Maxine"},{"family":"Sobie","given":"Melissa"},{"family":"Bhatti","given":"Gurita"},{"family":"Cavanagh","given":"Julianne"},{"family":"Jones","given":"Emily"},{"family":"B Darling","given":"Pauline"}],"issued":{"date-parts":[["2020",8,12]]}},"label":"page"},{"id":2963,"uris":["http://zotero.org/users/5483459/items/KJF92X44"],"itemData":{"id":2963,"type":"article-journal","abstract":"IntroductionTherapeutic education is an essential part in the management of type 2 diabetes mellitus","container-title":"Endocrinología, Diabetes y Nutrición (English ed.)","DOI":"10.1016/j.endien.2021.11.022","ISSN":"2530-0180","issue":"9","journalAbbreviation":"Endocrinol Diabetes Nutr","language":"en","note":"publisher: Elsevier","page":"628-635","source":"www.elsevier.es","title":"A therapeutic education program with a diabetes specialist nurse for type 2 diabetes patients using insulin in a primary care setting. A diabetes education program with a diabetes specialist nurse in a primary care setting","volume":"68","author":[{"family":"Cabré Font","given":"Carla"},{"family":"Colungo Francia","given":"Cristina"},{"family":"Vinagre Torres","given":"Irene"},{"family":"Jansà i Morató","given":"Marga"},{"family":"Conget Donlo","given":"Ignacio"}],"issued":{"date-parts":[["2021",11,1]]}},"label":"page"}],"schema":"https://github.com/citation-style-language/schema/raw/master/csl-citation.json"} </w:instrText>
      </w:r>
      <w:r w:rsidR="002D22C9">
        <w:fldChar w:fldCharType="separate"/>
      </w:r>
      <w:r w:rsidR="00006D23" w:rsidRPr="00006D23">
        <w:t>[3,</w:t>
      </w:r>
      <w:r w:rsidR="00B31A78">
        <w:t xml:space="preserve"> </w:t>
      </w:r>
      <w:r w:rsidR="00236EE3" w:rsidRPr="00537BF5">
        <w:t>17-</w:t>
      </w:r>
      <w:r w:rsidR="007B136F" w:rsidRPr="00537BF5">
        <w:t>19</w:t>
      </w:r>
      <w:r w:rsidR="00006D23" w:rsidRPr="00006D23">
        <w:t>]</w:t>
      </w:r>
      <w:r w:rsidR="002D22C9">
        <w:fldChar w:fldCharType="end"/>
      </w:r>
      <w:r w:rsidR="002D22C9" w:rsidRPr="00811E20">
        <w:t>.</w:t>
      </w:r>
    </w:p>
    <w:p w14:paraId="6E050364" w14:textId="483446E9" w:rsidR="00247791" w:rsidRDefault="00B44502" w:rsidP="00B44502">
      <w:pPr>
        <w:pStyle w:val="3"/>
        <w:spacing w:after="240"/>
        <w:rPr>
          <w:rFonts w:ascii="Times New Roman" w:hAnsi="Times New Roman"/>
          <w:color w:val="000000" w:themeColor="text1"/>
          <w:szCs w:val="24"/>
        </w:rPr>
      </w:pPr>
      <w:bookmarkStart w:id="41" w:name="_Toc139361928"/>
      <w:r>
        <w:rPr>
          <w:rFonts w:ascii="Times New Roman" w:hAnsi="Times New Roman"/>
          <w:color w:val="000000" w:themeColor="text1"/>
          <w:szCs w:val="24"/>
        </w:rPr>
        <w:t xml:space="preserve">1.7.3. </w:t>
      </w:r>
      <w:r w:rsidR="00247791" w:rsidRPr="006C20D3">
        <w:rPr>
          <w:rFonts w:ascii="Times New Roman" w:hAnsi="Times New Roman"/>
          <w:color w:val="000000" w:themeColor="text1"/>
          <w:szCs w:val="24"/>
        </w:rPr>
        <w:t>Вводная информация по исследуемой терапии</w:t>
      </w:r>
      <w:bookmarkEnd w:id="41"/>
    </w:p>
    <w:p w14:paraId="2C5BFC78" w14:textId="6B9FA335" w:rsidR="00624A7C" w:rsidRDefault="00624A7C" w:rsidP="0069689E">
      <w:pPr>
        <w:ind w:firstLine="709"/>
      </w:pPr>
      <w:r>
        <w:t>И</w:t>
      </w:r>
      <w:r w:rsidRPr="00624A7C">
        <w:t xml:space="preserve">нгибиторы ДПП-4 или глиптины относятся к классу миметиков инкретина. Эти препараты </w:t>
      </w:r>
      <w:r>
        <w:t>применяются</w:t>
      </w:r>
      <w:r w:rsidRPr="00624A7C">
        <w:t xml:space="preserve"> для лечения СД2 уже более десяти лет</w:t>
      </w:r>
      <w:r w:rsidR="00DB6987">
        <w:t xml:space="preserve"> с 2006 года</w:t>
      </w:r>
      <w:r w:rsidRPr="00624A7C">
        <w:t xml:space="preserve">. Ситаглиптин, линаглиптин, вилдаглиптин, саксаглиптин и алоглиптин широко доступны во всем мире, в то время как анаглиптин, гемиглиптин и тенелиптин используются в основном в странах Азии. Гликемический контроль, обеспечиваемый ингибиторами ДПП-4, варьирует </w:t>
      </w:r>
      <w:r>
        <w:t>у отдельных препаратов этой группы</w:t>
      </w:r>
      <w:r w:rsidRPr="00624A7C">
        <w:t xml:space="preserve"> со средним снижением HbA1</w:t>
      </w:r>
      <w:r w:rsidR="00866D83" w:rsidRPr="00624A7C">
        <w:t>c</w:t>
      </w:r>
      <w:r w:rsidR="00866D83">
        <w:t xml:space="preserve"> </w:t>
      </w:r>
      <w:r w:rsidR="00866D83" w:rsidRPr="00624A7C">
        <w:t>в</w:t>
      </w:r>
      <w:r w:rsidRPr="00624A7C">
        <w:t xml:space="preserve"> пределах от -0,5 до -1,0% при монотерапии. Аддитивное влияние на снижение уровня HbA1c может быть результатом комбинированной терапии с другими противодиабетическими средствами</w:t>
      </w:r>
      <w:r w:rsidR="007221F3">
        <w:t xml:space="preserve"> </w:t>
      </w:r>
      <w:r w:rsidR="007221F3">
        <w:fldChar w:fldCharType="begin"/>
      </w:r>
      <w:r w:rsidR="007221F3">
        <w:instrText xml:space="preserve"> ADDIN ZOTERO_ITEM CSL_CITATION {"citationID":"4lZ6Vm11","properties":{"formattedCitation":"[12]","plainCitation":"[12]","noteIndex":0},"citationItems":[{"id":2970,"uris":["http://zotero.org/users/5483459/items/CXWFHJNZ"],"itemData":{"id":2970,"type":"article-journal","abstract":"Dipeptidyl peptidase-4 (DPP-4) inhibitors or gliptins belong to the class of incretin mimetics. These drugs have been available on the market for the management of type 2 diabetes mellitus (T2DM) for over a decade. Sitagliptin, linagliptin, vildagliptin, saxagliptin and alogliptin are widely available globally, whilst anagliptin, gemigliptin and teneliptin are used mainly in the Asian countries. The glycemic control conferred by DPP-4 inhibitors varies among individual molecules with an average reduction of glycated hemoglobin (HbA1c) ranging between -0.5 to -1.0% with monotherapy. Additive effects on HbA1c reduction may result from combination therapy with other antidiabetics. Weak evidence from various studies suggests that DPP-4 inhibitors may be useful in treating nonalcoholic fatty liver disease (NAFLD) and polycystic ovary syndrome (PCOS). DPP-4 inhibitors safety is not established in pregnancy, and there is only meagre evidence of its use in T2DM among children. In line with the United States Food and Drug Administration (US FDA) recommendations, sitagliptin, linagliptin, saxagliptin and alogliptin have undergone rigorous cardiovascular outcome trials (CVOTs) in recent years, and the safety data for vildagliptin is available through retrospective analysis of various studies in meta-analysis. Small clinical trial, and meta-analysis based data are available for the CV safety of other DPP-4 inhibitors. In general, the CVOTs and other safety data do not reveal serious warning signals except for saxagliptin (higher risk of hospitalization from heart failure [hHF]), although there is no robust data on the risk of hHF among patients with moderate to severe HF at baseline treated with other DPP-4 inhibitors. This review critically appraises the efficacy and cardiovascular safety of DPP-4 inhibitors to empower clinicians to use this class of antidiabetic medications judiciously.","container-title":"Current Drug Safety","DOI":"10.2174/1574886315999200819150544","ISSN":"2212-3911","issue":"2","journalAbbreviation":"Curr Drug Saf","language":"eng","note":"PMID: 32819262","page":"154-164","source":"PubMed","title":"Efficacy and Cardiovascular Safety of DPP-4 Inhibitors","volume":"16","author":[{"family":"Subrahmanyan","given":"Nikhila A."},{"family":"Koshy","given":"Rithika M."},{"family":"Jacob","given":"Koshy"},{"family":"Pappachan","given":"Joseph M."}],"issued":{"date-parts":[["2021"]]}}}],"schema":"https://github.com/citation-style-language/schema/raw/master/csl-citation.json"} </w:instrText>
      </w:r>
      <w:r w:rsidR="007221F3">
        <w:fldChar w:fldCharType="separate"/>
      </w:r>
      <w:r w:rsidR="007221F3" w:rsidRPr="007221F3">
        <w:t>[</w:t>
      </w:r>
      <w:r w:rsidR="007B136F" w:rsidRPr="00537BF5">
        <w:t>20</w:t>
      </w:r>
      <w:r w:rsidR="007221F3" w:rsidRPr="007221F3">
        <w:t>]</w:t>
      </w:r>
      <w:r w:rsidR="007221F3">
        <w:fldChar w:fldCharType="end"/>
      </w:r>
      <w:r w:rsidR="007221F3">
        <w:t>.</w:t>
      </w:r>
      <w:r w:rsidR="00DB6987">
        <w:t xml:space="preserve"> </w:t>
      </w:r>
      <w:r w:rsidR="00DB6987" w:rsidRPr="00DB6987">
        <w:t xml:space="preserve">В последнее время ингибиторы ДПП-4 все чаще заменяют сульфонилмочевину в качестве терапии второй линии после неэффективности метформина, и доступно множество комбинаций метформин/ингибитор </w:t>
      </w:r>
      <w:bookmarkStart w:id="42" w:name="_Hlk120370260"/>
      <w:r w:rsidR="00DB6987" w:rsidRPr="00DB6987">
        <w:t>ДПП-4</w:t>
      </w:r>
      <w:bookmarkEnd w:id="42"/>
      <w:r w:rsidR="00DB6987" w:rsidRPr="00DB6987">
        <w:t xml:space="preserve"> с фиксированными дозами. На более поздних стадиях диабета 2 типа ингибиторы ДПП-4 также рекомендуются в руководствах в составе тройной терапии с метформином и ингибиторами SGLT-2 или с метформином и инсулином</w:t>
      </w:r>
      <w:r w:rsidR="00DB6987">
        <w:t xml:space="preserve"> </w:t>
      </w:r>
      <w:r w:rsidR="00214EEE">
        <w:fldChar w:fldCharType="begin"/>
      </w:r>
      <w:r w:rsidR="00214EEE">
        <w:instrText xml:space="preserve"> ADDIN ZOTERO_ITEM CSL_CITATION {"citationID":"Ufu2lrP6","properties":{"formattedCitation":"[13]","plainCitation":"[13]","noteIndex":0},"citationItems":[{"id":2975,"uris":["http://zotero.org/users/5483459/items/YKR3IF52"],"itemData":{"id":2975,"type":"article-journal","abstract":"DPP-4 inhibitors were introduced for the treatment of type 2 diabetes in 2006. They stimulate insulin secretion and inhibit glucagon secretion by elevating endogenous GLP-1 concentrations without an intrinsic hypoglycaemia risk. Their efficacy potential to lower HbA1c is in the range between 0.5 and 1.0% and their safety profile is favorable. DPP-4 inhibitors are body weight neutral and they have demonstrated cardiovascular safety. Most compounds can be used in impaired renal function. Guidelines suggest the additional use of DPP-4 inhibitors after metformin failure in patients that do not require antidiabetic therapy with proven cardiovascular benefit. Recently, DPP-4 inhibitors have increasingly replaced sulfonylureas as second line therapy after metformin failure and many metformin/DPP-4 inhibitor fixed dose combinations are available. In later stages of type 2 diabetes, DPP-4 inhibitors are also recommended in the guidelines in triple therapies with metformin and SGLT-2 inhibitors or with metformin and insulin. A treatment with DPP-4 inhibitors should be stopped when GLP-1 receptor agonists are used. DPP-4 inhibitors can be used as monotherapy when metformin is contraindicated or not tolerated. Some studies have shown value of initial metformin-DPP-4 inhibitor combination therapy in special populations. This article gives an overview on the clinical use of DPP-4 inhibitors.","container-title":"Frontiers in Endocrinology","DOI":"10.3389/fendo.2019.00389","ISSN":"1664-2392","journalAbbreviation":"Front Endocrinol (Lausanne)","language":"eng","note":"PMID: 31275246\nPMCID: PMC6593043","page":"389","source":"PubMed","title":"Clinical Use of DPP-4 Inhibitors","volume":"10","author":[{"family":"Gallwitz","given":"Baptist"}],"issued":{"date-parts":[["2019"]]}}}],"schema":"https://github.com/citation-style-language/schema/raw/master/csl-citation.json"} </w:instrText>
      </w:r>
      <w:r w:rsidR="00214EEE">
        <w:fldChar w:fldCharType="separate"/>
      </w:r>
      <w:r w:rsidR="00214EEE" w:rsidRPr="00214EEE">
        <w:t>[</w:t>
      </w:r>
      <w:r w:rsidR="007B136F" w:rsidRPr="004F6002">
        <w:t>21</w:t>
      </w:r>
      <w:r w:rsidR="00214EEE" w:rsidRPr="00214EEE">
        <w:t>]</w:t>
      </w:r>
      <w:r w:rsidR="00214EEE">
        <w:fldChar w:fldCharType="end"/>
      </w:r>
      <w:r w:rsidR="00214EEE">
        <w:t>.</w:t>
      </w:r>
    </w:p>
    <w:p w14:paraId="2194D643" w14:textId="7C845B05" w:rsidR="00295007" w:rsidRDefault="00093D2F" w:rsidP="0069689E">
      <w:pPr>
        <w:ind w:firstLine="709"/>
        <w:rPr>
          <w:noProof/>
        </w:rPr>
      </w:pPr>
      <w:bookmarkStart w:id="43" w:name="_Hlk121101657"/>
      <w:bookmarkStart w:id="44" w:name="_Hlk521882563"/>
      <w:bookmarkEnd w:id="39"/>
      <w:r>
        <w:rPr>
          <w:noProof/>
        </w:rPr>
        <w:t xml:space="preserve">Линаглиптин участвует в инактивации гормонов инкретинов </w:t>
      </w:r>
      <w:r w:rsidR="00EF7CD8">
        <w:rPr>
          <w:noProof/>
        </w:rPr>
        <w:t xml:space="preserve">– </w:t>
      </w:r>
      <w:r w:rsidR="0080338C">
        <w:rPr>
          <w:noProof/>
        </w:rPr>
        <w:t>г</w:t>
      </w:r>
      <w:r>
        <w:rPr>
          <w:noProof/>
        </w:rPr>
        <w:t>люкагоноподобного пептида 1 типа (ГПП-</w:t>
      </w:r>
      <w:r w:rsidR="00A37E11">
        <w:rPr>
          <w:noProof/>
        </w:rPr>
        <w:t>1</w:t>
      </w:r>
      <w:r>
        <w:rPr>
          <w:noProof/>
        </w:rPr>
        <w:t xml:space="preserve">) и глюкозозависимого инсулинотропного полипептида (ГИП). Эти гормоны быстро разрушаются ферментом ДПП-4. Оба эти инкретина участвуют в поддержании концентрации глюкозы на физиологическом уровне. Базальные концентрации ГПП-1 и ГИП в течение суток низкие, они быстро повышаются в ответ на </w:t>
      </w:r>
      <w:r>
        <w:rPr>
          <w:noProof/>
        </w:rPr>
        <w:lastRenderedPageBreak/>
        <w:t>прием пищи. ГПП-1 и ГИП усиливают биосинтез инсулина и его секрецию бета-клетками поджелудочной железы при нормальной или повышенной концентрации глюкозы крови. Кроме того, ГПП-1 снижает секрецию глюкагона альфа-клетками поджелудочной железы, что приводит к уменьшению продукции глюкозы в печени. Линаглиптин активно связывается с ферментом ДПП-4 (связь обратимая), что вызывает устойчивое повышение концентрации инкретинов и длительное сохранение их активности</w:t>
      </w:r>
      <w:r w:rsidR="00E81DBB">
        <w:rPr>
          <w:noProof/>
        </w:rPr>
        <w:t xml:space="preserve"> </w:t>
      </w:r>
      <w:r w:rsidR="00971255">
        <w:rPr>
          <w:noProof/>
        </w:rPr>
        <w:fldChar w:fldCharType="begin"/>
      </w:r>
      <w:r w:rsidR="00214EEE">
        <w:rPr>
          <w:noProof/>
        </w:rPr>
        <w:instrText xml:space="preserve"> ADDIN ZOTERO_ITEM CSL_CITATION {"citationID":"OgwMN5cR","properties":{"formattedCitation":"[14]","plainCitation":"[14]","noteIndex":0},"citationItems":[{"id":2960,"uris":["http://zotero.org/users/5483459/items/ZIJ4ID3A"],"itemData":{"id":2960,"type":"document","title":"Министерство здравоохранения Российской Федерации. Инструкция по медицинскому применению  для препарата Тражента®, таблетки, покрытые пленочной оболочкой, 5 мг. Версия от 23.12.2019 Изменение №1 от 27.07.2022. Регистрационное удостоверение ЛП-001430 от 12.015.2012, Берингер Ингельхайм Интернешнл ГмбХ, Германия."}}],"schema":"https://github.com/citation-style-language/schema/raw/master/csl-citation.json"} </w:instrText>
      </w:r>
      <w:r w:rsidR="00971255">
        <w:rPr>
          <w:noProof/>
        </w:rPr>
        <w:fldChar w:fldCharType="separate"/>
      </w:r>
      <w:r w:rsidR="00214EEE" w:rsidRPr="00214EEE">
        <w:t>[</w:t>
      </w:r>
      <w:r w:rsidR="0069689E" w:rsidRPr="0069689E">
        <w:t>13</w:t>
      </w:r>
      <w:r w:rsidR="00214EEE" w:rsidRPr="00214EEE">
        <w:t>]</w:t>
      </w:r>
      <w:r w:rsidR="00971255">
        <w:rPr>
          <w:noProof/>
        </w:rPr>
        <w:fldChar w:fldCharType="end"/>
      </w:r>
      <w:r w:rsidR="00971255">
        <w:rPr>
          <w:noProof/>
        </w:rPr>
        <w:t>.</w:t>
      </w:r>
    </w:p>
    <w:p w14:paraId="090B34B7" w14:textId="1F3273A7" w:rsidR="0046364A" w:rsidRDefault="0046364A" w:rsidP="0069689E">
      <w:pPr>
        <w:ind w:firstLine="709"/>
        <w:rPr>
          <w:noProof/>
        </w:rPr>
      </w:pPr>
      <w:r w:rsidRPr="0046364A">
        <w:rPr>
          <w:noProof/>
        </w:rPr>
        <w:t xml:space="preserve">Линаглиптин был впервые </w:t>
      </w:r>
      <w:r>
        <w:rPr>
          <w:noProof/>
        </w:rPr>
        <w:t>зарегистрирован</w:t>
      </w:r>
      <w:r w:rsidRPr="0046364A">
        <w:rPr>
          <w:noProof/>
        </w:rPr>
        <w:t xml:space="preserve"> в США, Европе, Японии и других странах в 2011 году для улучшения гликемического контроля у взрослых с сахарным диабетом 2 типа.</w:t>
      </w:r>
      <w:r>
        <w:rPr>
          <w:noProof/>
        </w:rPr>
        <w:t xml:space="preserve"> В РФ препарат зарегистрирован</w:t>
      </w:r>
      <w:r w:rsidR="00685E08">
        <w:rPr>
          <w:noProof/>
        </w:rPr>
        <w:t xml:space="preserve">  2012 году.</w:t>
      </w:r>
      <w:r>
        <w:rPr>
          <w:noProof/>
        </w:rPr>
        <w:t xml:space="preserve"> </w:t>
      </w:r>
      <w:r w:rsidRPr="0046364A">
        <w:rPr>
          <w:noProof/>
        </w:rPr>
        <w:t xml:space="preserve"> Линаглиптин является первым и пока единственным ингибитором ДПП-4 и пероральным сахароснижающим препаратом в целом, одобренным в виде однократной дозы для приема один раз в сутки (5 мг). По сравнению с другими доступными ингибиторами ДПП-4, линаглиптин имеет уникальный фармакокинетический/фармакодинамический профиль, который характеризуется нелинейной фармакокинетикой, минимальным почечным клиренсом и отсутствием необходимости в коррекции дозы </w:t>
      </w:r>
      <w:r w:rsidR="00685E08">
        <w:rPr>
          <w:noProof/>
        </w:rPr>
        <w:t>из-за</w:t>
      </w:r>
      <w:r w:rsidRPr="0046364A">
        <w:rPr>
          <w:noProof/>
        </w:rPr>
        <w:t xml:space="preserve"> какого-либо внутреннего или внешнего фактора</w:t>
      </w:r>
      <w:r w:rsidR="00685E08">
        <w:rPr>
          <w:noProof/>
        </w:rPr>
        <w:t xml:space="preserve"> </w:t>
      </w:r>
      <w:r w:rsidR="00BB127B">
        <w:rPr>
          <w:noProof/>
        </w:rPr>
        <w:fldChar w:fldCharType="begin"/>
      </w:r>
      <w:r w:rsidR="00BB127B">
        <w:rPr>
          <w:noProof/>
        </w:rPr>
        <w:instrText xml:space="preserve"> ADDIN ZOTERO_ITEM CSL_CITATION {"citationID":"LZhdH7XF","properties":{"formattedCitation":"[15]","plainCitation":"[15]","noteIndex":0},"citationItems":[{"id":3033,"uris":["http://zotero.org/users/5483459/items/GRMYZFKL"],"itemData":{"id":3033,"type":"article-journal","abstract":"Linagliptin is an orally active small-molecule inhibitor of dipeptidyl peptidase (DPP)-4, which was first licensed in the US, Europe, Japan and other territories in 2011 to improve glycaemic control in adults with type 2 diabetes mellitus. Linagliptin is the first and thus far the only DPP-4 inhibitor, and oral antihyperglycaemic drug in general, to be approved as a single-strength once-daily dose (5 mg). Compared with other available DPP-4 inhibitors, linagliptin has a unique pharmacokinetic/pharmacodynamic profile that is characterized by target-mediated nonlinear pharmacokinetics, concentration-dependent protein binding, minimal renal clearance and no requirements for dose adjustment for any intrinsic or extrinsic factor. After single or multiple oral doses of 1-10 mg, linagliptin displays less than dose-proportional increases in maximum plasma concentration (C(max)) and area under the plasma concentration-time curve (AUC). Linagliptin is rapidly absorbed after oral administration, with C(max) occurring after approximately 90 minutes, and reaches steady-state concentrations within 4 days. With the therapeutic dose, steady-state C(max) (11-12 nmol/L) and AUC (</w:instrText>
      </w:r>
      <w:r w:rsidR="00BB127B">
        <w:rPr>
          <w:rFonts w:ascii="Cambria Math" w:hAnsi="Cambria Math" w:cs="Cambria Math"/>
          <w:noProof/>
        </w:rPr>
        <w:instrText>∼</w:instrText>
      </w:r>
      <w:r w:rsidR="00BB127B">
        <w:rPr>
          <w:noProof/>
        </w:rPr>
        <w:instrText xml:space="preserve">150 nmol · h/L) are approximately 1.3-fold greater than after a single dose, indicating little drug accumulation with repeat dosing. Linagliptin exhibits concentration-dependent protein binding in human plasma in vitro (99% at 1 nmol/L to 75-89% at &gt;30 nmol/L) and has a large apparent volume of distribution, demonstrating extensive distribution into tissues. The nonlinear pharmacokinetics of linagliptin are best described by a two-compartmental model that incorporates target-mediated drug disposition resulting from high-affinity, saturable binding to DPP-4. The oral bioavailability of linagliptin estimated with this model is approximately 30%. Linagliptin has a long terminal half-life (&gt;100 hours); however, its accumulation half-life is much shorter (approximately 10 hours), accounting for the rapid attainment of steady state. The majority of linagliptin is eliminated as parent compound, demonstrating that metabolism plays a minor role in the overall pharmacokinetics in humans. The main, pharmacologically inactive S-3-hydroxypiperidinyl metabolite accounted for approximately 17% of the total drug-related compounds in plasma. Linagliptin is eliminated primarily in faeces, with only around 5% of the oral therapeutic dose excreted in the urine at steady state. Linagliptin potently inhibits DPP-4 (inhibition constant 1 nmol/L), and trough drug concentrations achieved with therapeutic dosing inhibit &gt;80% of plasma DPP-4 activity, the threshold associated with maximal antihyperglycaemic effects in animal models. There are no clinically relevant alterations in linagliptin pharmacokinetics resulting from renal impairment, hepatic impairment, coadministration with food, race, body weight, sex or age. In vitro, linagliptin is a weak substrate and weak inhibitor of cytochrome P450 (CYP) 3A4 and permeability glycoprotein (P-gp) but not of other CYP isozymes or ATP-binding cassette transporters. Clinical studies have revealed no relevant drug interactions when coadministered with other drugs commonly prescribed to patients with type 2 diabetes, including the narrow therapeutic index drugs warfarin and digoxin. Linagliptin plasma exposure is reduced by potent inducers of CYP3A4 or P-gp. Linagliptin has demonstrated a large safety window (&gt;100-fold the recommended daily dose) and clinically relevant antihyperglycaemic effects in patients with type 2 diabetes.","container-title":"Clinical Pharmacokinetics","DOI":"10.2165/11630900-000000000-00000","ISSN":"1179-1926","issue":"7","journalAbbreviation":"Clin Pharmacokinet","language":"eng","note":"PMID: 22568694","page":"411-427","source":"PubMed","title":"Clinical pharmacokinetics and pharmacodynamics of linagliptin","volume":"51","author":[{"family":"Graefe-Mody","given":"Ulrike"},{"family":"Retlich","given":"Silke"},{"family":"Friedrich","given":"Christian"}],"issued":{"date-parts":[["2012",7,1]]}}}],"schema":"https://github.com/citation-style-language/schema/raw/master/csl-citation.json"} </w:instrText>
      </w:r>
      <w:r w:rsidR="00BB127B">
        <w:rPr>
          <w:noProof/>
        </w:rPr>
        <w:fldChar w:fldCharType="separate"/>
      </w:r>
      <w:r w:rsidR="00BB127B" w:rsidRPr="00BB127B">
        <w:t>[</w:t>
      </w:r>
      <w:r w:rsidR="00357D7E" w:rsidRPr="00537BF5">
        <w:t>23</w:t>
      </w:r>
      <w:r w:rsidR="00BB127B" w:rsidRPr="00BB127B">
        <w:t>]</w:t>
      </w:r>
      <w:r w:rsidR="00BB127B">
        <w:rPr>
          <w:noProof/>
        </w:rPr>
        <w:fldChar w:fldCharType="end"/>
      </w:r>
      <w:r w:rsidR="00BB127B">
        <w:rPr>
          <w:noProof/>
        </w:rPr>
        <w:t>.</w:t>
      </w:r>
    </w:p>
    <w:p w14:paraId="46847BAF" w14:textId="408BB657" w:rsidR="00C97EF5" w:rsidRPr="00F0091C" w:rsidRDefault="00A95041" w:rsidP="00F0091C">
      <w:pPr>
        <w:ind w:firstLine="709"/>
        <w:rPr>
          <w:noProof/>
        </w:rPr>
      </w:pPr>
      <w:r>
        <w:rPr>
          <w:noProof/>
        </w:rPr>
        <w:t xml:space="preserve">Клинические рекомендации по лечению СД 2 типа </w:t>
      </w:r>
      <w:r w:rsidR="00E13D11">
        <w:rPr>
          <w:noProof/>
        </w:rPr>
        <w:t xml:space="preserve">в последней редакции </w:t>
      </w:r>
      <w:r>
        <w:rPr>
          <w:noProof/>
        </w:rPr>
        <w:t>рекомен</w:t>
      </w:r>
      <w:r w:rsidR="00214EEE">
        <w:rPr>
          <w:noProof/>
        </w:rPr>
        <w:t>д</w:t>
      </w:r>
      <w:r>
        <w:rPr>
          <w:noProof/>
        </w:rPr>
        <w:t xml:space="preserve">уют </w:t>
      </w:r>
      <w:r w:rsidR="00CF3CFC">
        <w:rPr>
          <w:noProof/>
        </w:rPr>
        <w:t xml:space="preserve">раннее назначение ДПП-4, в том числе линаглиптин </w:t>
      </w:r>
      <w:r>
        <w:rPr>
          <w:noProof/>
        </w:rPr>
        <w:t>у пациентов в дебюте СД 2 типа без АССЗ, ХСН и ХБП</w:t>
      </w:r>
      <w:r w:rsidR="00CF3CFC">
        <w:rPr>
          <w:noProof/>
        </w:rPr>
        <w:t xml:space="preserve"> в сос</w:t>
      </w:r>
      <w:r w:rsidR="007629C5">
        <w:rPr>
          <w:noProof/>
        </w:rPr>
        <w:t>т</w:t>
      </w:r>
      <w:r w:rsidR="00CF3CFC">
        <w:rPr>
          <w:noProof/>
        </w:rPr>
        <w:t xml:space="preserve">аве </w:t>
      </w:r>
      <w:r>
        <w:rPr>
          <w:noProof/>
        </w:rPr>
        <w:t>комбинированной терапии</w:t>
      </w:r>
      <w:r w:rsidR="00CF3CFC">
        <w:rPr>
          <w:noProof/>
        </w:rPr>
        <w:t>. Комбинированная терапия</w:t>
      </w:r>
      <w:r>
        <w:rPr>
          <w:noProof/>
        </w:rPr>
        <w:t xml:space="preserve"> может иметь преимущества в отношении долгосрочного удержания гликемического контроля даже при незначительном превышении целевого уровня HbA1c</w:t>
      </w:r>
      <w:r w:rsidR="00E13D11">
        <w:rPr>
          <w:noProof/>
        </w:rPr>
        <w:t xml:space="preserve"> </w:t>
      </w:r>
      <w:r w:rsidR="007221F3">
        <w:rPr>
          <w:noProof/>
        </w:rPr>
        <w:fldChar w:fldCharType="begin"/>
      </w:r>
      <w:r w:rsidR="007221F3">
        <w:rPr>
          <w:noProof/>
        </w:rPr>
        <w:instrText xml:space="preserve"> ADDIN ZOTERO_ITEM CSL_CITATION {"citationID":"5UDVgpjc","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7221F3">
        <w:rPr>
          <w:noProof/>
        </w:rPr>
        <w:fldChar w:fldCharType="separate"/>
      </w:r>
      <w:r w:rsidR="007221F3" w:rsidRPr="007221F3">
        <w:t>[3]</w:t>
      </w:r>
      <w:r w:rsidR="007221F3">
        <w:rPr>
          <w:noProof/>
        </w:rPr>
        <w:fldChar w:fldCharType="end"/>
      </w:r>
      <w:r w:rsidR="007221F3">
        <w:rPr>
          <w:noProof/>
        </w:rPr>
        <w:t>.</w:t>
      </w:r>
      <w:bookmarkEnd w:id="43"/>
    </w:p>
    <w:p w14:paraId="3A0589E2" w14:textId="288C9614" w:rsidR="004F5B1B" w:rsidRPr="004F5B1B" w:rsidRDefault="00C97EF5" w:rsidP="00C97EF5">
      <w:pPr>
        <w:ind w:firstLine="709"/>
        <w:rPr>
          <w:color w:val="000000"/>
        </w:rPr>
      </w:pPr>
      <w:r w:rsidRPr="002561BB">
        <w:rPr>
          <w:bCs/>
          <w:lang w:val="en-US" w:eastAsia="ru-RU"/>
        </w:rPr>
        <w:t>D</w:t>
      </w:r>
      <w:r w:rsidRPr="002561BB">
        <w:rPr>
          <w:lang w:val="en-US"/>
        </w:rPr>
        <w:t>T</w:t>
      </w:r>
      <w:r w:rsidRPr="002561BB">
        <w:t>-</w:t>
      </w:r>
      <w:r w:rsidRPr="002561BB">
        <w:rPr>
          <w:lang w:val="en-US"/>
        </w:rPr>
        <w:t>LNG</w:t>
      </w:r>
      <w:r w:rsidRPr="002561BB">
        <w:rPr>
          <w:bCs/>
          <w:lang w:eastAsia="ru-RU"/>
        </w:rPr>
        <w:t xml:space="preserve">, таблетки, покрытыте пленочной оболочкой, 5 мг, </w:t>
      </w:r>
      <w:r w:rsidR="002458D4">
        <w:rPr>
          <w:bCs/>
          <w:lang w:eastAsia="ru-RU"/>
        </w:rPr>
        <w:t>–</w:t>
      </w:r>
      <w:r w:rsidRPr="002561BB">
        <w:rPr>
          <w:bCs/>
          <w:lang w:eastAsia="ru-RU"/>
        </w:rPr>
        <w:t xml:space="preserve"> воспроизведенный препарат линаглиптина, разработанный дочерним подразделением ГК «Р-Фарм», Россия – ООО «Технология лекарств», по заказу АО «Р-Фарм». </w:t>
      </w:r>
      <w:r w:rsidRPr="002561BB">
        <w:rPr>
          <w:color w:val="000000"/>
        </w:rPr>
        <w:t>Он полностью соответствует по качественному и количественному соста</w:t>
      </w:r>
      <w:r w:rsidR="005A70D0">
        <w:rPr>
          <w:color w:val="000000"/>
        </w:rPr>
        <w:t>ву действующего вещества и качест</w:t>
      </w:r>
      <w:r w:rsidRPr="002561BB">
        <w:rPr>
          <w:color w:val="000000"/>
        </w:rPr>
        <w:t xml:space="preserve">венному составу </w:t>
      </w:r>
      <w:r w:rsidRPr="004F5B1B">
        <w:rPr>
          <w:color w:val="000000"/>
        </w:rPr>
        <w:t xml:space="preserve">вспомогательных веществ, лекарственной форме и дозировке референтному препарату линаглиптина </w:t>
      </w:r>
      <w:r w:rsidRPr="004F5B1B">
        <w:t>Тражента</w:t>
      </w:r>
      <w:r w:rsidRPr="004F5B1B">
        <w:rPr>
          <w:vertAlign w:val="superscript"/>
          <w:lang w:eastAsia="ru-RU"/>
        </w:rPr>
        <w:t>®</w:t>
      </w:r>
      <w:r w:rsidRPr="004F5B1B">
        <w:rPr>
          <w:rFonts w:eastAsia="Calibri"/>
        </w:rPr>
        <w:t xml:space="preserve"> </w:t>
      </w:r>
      <w:r w:rsidRPr="004F5B1B">
        <w:rPr>
          <w:color w:val="000000"/>
        </w:rPr>
        <w:t xml:space="preserve">(владелец РУ </w:t>
      </w:r>
      <w:r w:rsidR="002458D4">
        <w:rPr>
          <w:color w:val="000000"/>
        </w:rPr>
        <w:t>–</w:t>
      </w:r>
      <w:r w:rsidRPr="004F5B1B">
        <w:rPr>
          <w:color w:val="000000"/>
        </w:rPr>
        <w:t xml:space="preserve"> </w:t>
      </w:r>
      <w:r w:rsidRPr="004F5B1B">
        <w:rPr>
          <w:rFonts w:eastAsia="Calibri"/>
          <w:bCs/>
        </w:rPr>
        <w:t>Берингер Ингельхайм Интернешнл ГмбХ, Германия</w:t>
      </w:r>
      <w:r w:rsidRPr="004F5B1B">
        <w:rPr>
          <w:color w:val="000000"/>
        </w:rPr>
        <w:t>), имея различия в кол</w:t>
      </w:r>
      <w:r w:rsidR="00EB3B24">
        <w:rPr>
          <w:color w:val="000000"/>
        </w:rPr>
        <w:t>ичественном составе вспомо</w:t>
      </w:r>
      <w:r w:rsidRPr="004F5B1B">
        <w:rPr>
          <w:color w:val="000000"/>
        </w:rPr>
        <w:t xml:space="preserve">гательных веществ и в составе пленочной оболочки. </w:t>
      </w:r>
      <w:r w:rsidR="00F0091C" w:rsidRPr="004F5B1B">
        <w:rPr>
          <w:color w:val="000000" w:themeColor="text1"/>
        </w:rPr>
        <w:t xml:space="preserve">Результаты теста сравнительной кинетики растворения, проведенного в нескольких средах с использованием </w:t>
      </w:r>
      <w:r w:rsidRPr="004F5B1B">
        <w:rPr>
          <w:bCs/>
          <w:lang w:val="en-US" w:eastAsia="ru-RU"/>
        </w:rPr>
        <w:t>D</w:t>
      </w:r>
      <w:r w:rsidRPr="004F5B1B">
        <w:rPr>
          <w:lang w:val="en-US"/>
        </w:rPr>
        <w:t>T</w:t>
      </w:r>
      <w:r w:rsidRPr="004F5B1B">
        <w:t>-</w:t>
      </w:r>
      <w:r w:rsidRPr="004F5B1B">
        <w:rPr>
          <w:lang w:val="en-US"/>
        </w:rPr>
        <w:t>LNG</w:t>
      </w:r>
      <w:r w:rsidRPr="004F5B1B">
        <w:rPr>
          <w:color w:val="000000" w:themeColor="text1"/>
        </w:rPr>
        <w:t xml:space="preserve"> </w:t>
      </w:r>
      <w:r w:rsidR="00F0091C" w:rsidRPr="004F5B1B">
        <w:rPr>
          <w:color w:val="000000" w:themeColor="text1"/>
        </w:rPr>
        <w:t>в дозировке 5 мг в сравнении с референтным препаратом</w:t>
      </w:r>
      <w:r w:rsidR="00D92F2A" w:rsidRPr="004F5B1B">
        <w:rPr>
          <w:color w:val="000000" w:themeColor="text1"/>
        </w:rPr>
        <w:t xml:space="preserve"> </w:t>
      </w:r>
      <w:r w:rsidR="00D92F2A" w:rsidRPr="004F5B1B">
        <w:t>Тражента</w:t>
      </w:r>
      <w:r w:rsidR="00D92F2A" w:rsidRPr="004F5B1B">
        <w:rPr>
          <w:vertAlign w:val="superscript"/>
          <w:lang w:eastAsia="ru-RU"/>
        </w:rPr>
        <w:t xml:space="preserve">® </w:t>
      </w:r>
      <w:r w:rsidR="00D92F2A" w:rsidRPr="004F5B1B">
        <w:rPr>
          <w:color w:val="000000" w:themeColor="text1"/>
        </w:rPr>
        <w:t xml:space="preserve">в дозировке 5 мг, продемонстрировали эквивалентную кинетику растворения препаратов, что позволяет предполагать также эквивалентность фармакологических свойств препаратов. </w:t>
      </w:r>
      <w:r w:rsidR="00D92F2A" w:rsidRPr="004F5B1B">
        <w:t>В связи с этим представляется целесообразным проведение клинического исследования биоэквивалентности</w:t>
      </w:r>
      <w:r w:rsidR="00D92F2A" w:rsidRPr="004F5B1B">
        <w:rPr>
          <w:bCs/>
          <w:lang w:eastAsia="ru-RU"/>
        </w:rPr>
        <w:t xml:space="preserve"> лекарственного препарата </w:t>
      </w:r>
      <w:r w:rsidR="00D92F2A" w:rsidRPr="004F5B1B">
        <w:rPr>
          <w:bCs/>
          <w:lang w:val="en-US" w:eastAsia="ru-RU"/>
        </w:rPr>
        <w:t>D</w:t>
      </w:r>
      <w:r w:rsidR="00D92F2A" w:rsidRPr="004F5B1B">
        <w:rPr>
          <w:lang w:val="en-US"/>
        </w:rPr>
        <w:t>T</w:t>
      </w:r>
      <w:r w:rsidR="00D92F2A" w:rsidRPr="004F5B1B">
        <w:t>-</w:t>
      </w:r>
      <w:r w:rsidR="00D92F2A" w:rsidRPr="004F5B1B">
        <w:rPr>
          <w:lang w:val="en-US"/>
        </w:rPr>
        <w:t>LNG</w:t>
      </w:r>
      <w:r w:rsidR="00D92F2A" w:rsidRPr="004F5B1B">
        <w:rPr>
          <w:bCs/>
          <w:lang w:eastAsia="ru-RU"/>
        </w:rPr>
        <w:t>, таблетки, покрытыте пленочной оболочкой, 5 мг</w:t>
      </w:r>
      <w:r w:rsidR="00D92F2A" w:rsidRPr="004F5B1B">
        <w:rPr>
          <w:color w:val="000000" w:themeColor="text1"/>
        </w:rPr>
        <w:t xml:space="preserve"> (</w:t>
      </w:r>
      <w:r w:rsidR="004F5B1B" w:rsidRPr="004F5B1B">
        <w:rPr>
          <w:lang w:eastAsia="ru-RU"/>
        </w:rPr>
        <w:t>(</w:t>
      </w:r>
      <w:r w:rsidR="004F5B1B" w:rsidRPr="004F5B1B">
        <w:rPr>
          <w:rFonts w:eastAsia="SimSun"/>
        </w:rPr>
        <w:t>АО «Р-Фарм», Россия</w:t>
      </w:r>
      <w:r w:rsidR="004F5B1B" w:rsidRPr="004F5B1B">
        <w:rPr>
          <w:lang w:eastAsia="ru-RU"/>
        </w:rPr>
        <w:t xml:space="preserve">) в сравнении с оригинальным препаратом </w:t>
      </w:r>
      <w:r w:rsidRPr="004F5B1B">
        <w:t>Тражента</w:t>
      </w:r>
      <w:r w:rsidRPr="004F5B1B">
        <w:rPr>
          <w:vertAlign w:val="superscript"/>
          <w:lang w:eastAsia="ru-RU"/>
        </w:rPr>
        <w:t>®</w:t>
      </w:r>
      <w:r w:rsidR="004F5B1B" w:rsidRPr="004F5B1B">
        <w:rPr>
          <w:lang w:eastAsia="ru-RU"/>
        </w:rPr>
        <w:t>,</w:t>
      </w:r>
      <w:r w:rsidR="004F5B1B" w:rsidRPr="004F5B1B">
        <w:rPr>
          <w:bCs/>
          <w:lang w:eastAsia="ru-RU"/>
        </w:rPr>
        <w:t xml:space="preserve"> таблетки, покрытыте пленочной оболочкой, 5 мг</w:t>
      </w:r>
      <w:r w:rsidRPr="004F5B1B">
        <w:rPr>
          <w:rFonts w:eastAsia="Calibri"/>
        </w:rPr>
        <w:t xml:space="preserve"> </w:t>
      </w:r>
      <w:r w:rsidRPr="004F5B1B">
        <w:rPr>
          <w:color w:val="000000"/>
        </w:rPr>
        <w:t>(</w:t>
      </w:r>
      <w:r w:rsidRPr="004F5B1B">
        <w:rPr>
          <w:rFonts w:eastAsia="Calibri"/>
          <w:bCs/>
        </w:rPr>
        <w:t>Берингер Ингельхайм Интернешнл ГмбХ, Германия</w:t>
      </w:r>
      <w:r w:rsidRPr="004F5B1B">
        <w:rPr>
          <w:color w:val="000000"/>
        </w:rPr>
        <w:t>)</w:t>
      </w:r>
      <w:r w:rsidR="004F5B1B" w:rsidRPr="004F5B1B">
        <w:rPr>
          <w:color w:val="000000"/>
        </w:rPr>
        <w:t>.</w:t>
      </w:r>
    </w:p>
    <w:p w14:paraId="0C98C267" w14:textId="2B4E3CD0" w:rsidR="004F5B1B" w:rsidRPr="00B15C28" w:rsidRDefault="00C97EF5" w:rsidP="004F5B1B">
      <w:pPr>
        <w:autoSpaceDE w:val="0"/>
        <w:autoSpaceDN w:val="0"/>
        <w:adjustRightInd w:val="0"/>
        <w:ind w:firstLine="709"/>
        <w:contextualSpacing/>
        <w:rPr>
          <w:bCs/>
          <w:lang w:eastAsia="ru-RU"/>
        </w:rPr>
      </w:pPr>
      <w:r w:rsidRPr="004F5B1B">
        <w:rPr>
          <w:rFonts w:eastAsiaTheme="minorHAnsi"/>
          <w:color w:val="000000" w:themeColor="text1"/>
          <w:lang w:eastAsia="en-US"/>
        </w:rPr>
        <w:t xml:space="preserve"> </w:t>
      </w:r>
      <w:r w:rsidR="004F5B1B" w:rsidRPr="004F5B1B">
        <w:rPr>
          <w:bCs/>
          <w:lang w:eastAsia="ru-RU"/>
        </w:rPr>
        <w:t xml:space="preserve">Внедрение в клиническую практику нового воспроизведенного препарата </w:t>
      </w:r>
      <w:r w:rsidR="004F5B1B" w:rsidRPr="004F5B1B">
        <w:rPr>
          <w:rFonts w:eastAsia="Calibri"/>
          <w:lang w:eastAsia="ar-SA"/>
        </w:rPr>
        <w:t>линаглиптина</w:t>
      </w:r>
      <w:r w:rsidR="004F5B1B" w:rsidRPr="004F5B1B">
        <w:rPr>
          <w:bCs/>
          <w:lang w:eastAsia="ru-RU"/>
        </w:rPr>
        <w:t xml:space="preserve"> позволит снизить цену современной </w:t>
      </w:r>
      <w:r w:rsidR="004F5B1B" w:rsidRPr="004F5B1B">
        <w:rPr>
          <w:lang w:eastAsia="ru-RU"/>
        </w:rPr>
        <w:t>терапии СД типа 2</w:t>
      </w:r>
      <w:r w:rsidR="004F5B1B" w:rsidRPr="004F5B1B">
        <w:rPr>
          <w:bCs/>
          <w:lang w:eastAsia="ru-RU"/>
        </w:rPr>
        <w:t>.</w:t>
      </w:r>
    </w:p>
    <w:p w14:paraId="0F7D7C9D" w14:textId="77777777" w:rsidR="00694E84" w:rsidRPr="005E6358" w:rsidRDefault="00694E84" w:rsidP="00694E84">
      <w:pPr>
        <w:pStyle w:val="2"/>
        <w:numPr>
          <w:ilvl w:val="1"/>
          <w:numId w:val="5"/>
        </w:numPr>
        <w:spacing w:line="240" w:lineRule="auto"/>
        <w:ind w:left="0" w:firstLine="0"/>
        <w:rPr>
          <w:color w:val="000000" w:themeColor="text1"/>
          <w:szCs w:val="24"/>
        </w:rPr>
      </w:pPr>
      <w:bookmarkStart w:id="45" w:name="_Toc99740773"/>
      <w:bookmarkStart w:id="46" w:name="_Toc139361929"/>
      <w:r w:rsidRPr="005E6358">
        <w:rPr>
          <w:color w:val="000000" w:themeColor="text1"/>
          <w:szCs w:val="24"/>
        </w:rPr>
        <w:t>Ожидаемые показания к применению</w:t>
      </w:r>
      <w:bookmarkEnd w:id="45"/>
      <w:bookmarkEnd w:id="46"/>
    </w:p>
    <w:p w14:paraId="59558253" w14:textId="56E79930" w:rsidR="00694E84" w:rsidRDefault="00694E84" w:rsidP="00694E84">
      <w:pPr>
        <w:ind w:firstLine="851"/>
      </w:pPr>
      <w:bookmarkStart w:id="47" w:name="_Hlk119924348"/>
      <w:r w:rsidRPr="0044457E">
        <w:t>Для терапии сахарного диабета 2 типа у взрослых пациентов в дополнение к диетотерапии и физическим упражнениям для улучшения контроля гликемии в качестве:</w:t>
      </w:r>
    </w:p>
    <w:p w14:paraId="40759AC5" w14:textId="77777777" w:rsidR="00694E84" w:rsidRPr="0044457E" w:rsidRDefault="00694E84" w:rsidP="00694E84">
      <w:pPr>
        <w:pStyle w:val="af3"/>
        <w:numPr>
          <w:ilvl w:val="0"/>
          <w:numId w:val="41"/>
        </w:numPr>
      </w:pPr>
      <w:r w:rsidRPr="0044457E">
        <w:t xml:space="preserve">монотерапии, при непереносимости метформина или противопоказании к его применению вследствие почечной недостаточности; </w:t>
      </w:r>
    </w:p>
    <w:p w14:paraId="4A959491" w14:textId="3C252B98" w:rsidR="00214EEE" w:rsidRDefault="00694E84" w:rsidP="00B66AC1">
      <w:pPr>
        <w:pStyle w:val="af3"/>
        <w:numPr>
          <w:ilvl w:val="0"/>
          <w:numId w:val="41"/>
        </w:numPr>
      </w:pPr>
      <w:r w:rsidRPr="0044457E">
        <w:lastRenderedPageBreak/>
        <w:t>комбинированной терапии с другими гипогликемическими лекарственными препаратами, включая инсулин, в том случае, если при терапии этими препаратами не достигается адекватный гликемический контроль.</w:t>
      </w:r>
      <w:bookmarkEnd w:id="47"/>
    </w:p>
    <w:p w14:paraId="125EF939" w14:textId="148D40B6" w:rsidR="00295007" w:rsidRPr="00BC7930" w:rsidRDefault="00295007" w:rsidP="00295007">
      <w:pPr>
        <w:pStyle w:val="2"/>
        <w:spacing w:line="240" w:lineRule="auto"/>
        <w:rPr>
          <w:color w:val="000000" w:themeColor="text1"/>
          <w:szCs w:val="24"/>
          <w:lang w:val="en-US"/>
        </w:rPr>
      </w:pPr>
      <w:bookmarkStart w:id="48" w:name="_Toc32336729"/>
      <w:bookmarkStart w:id="49" w:name="_Toc139361930"/>
      <w:bookmarkEnd w:id="44"/>
      <w:r>
        <w:rPr>
          <w:color w:val="000000" w:themeColor="text1"/>
          <w:szCs w:val="24"/>
        </w:rPr>
        <w:t>Сп</w:t>
      </w:r>
      <w:r w:rsidR="004640DD">
        <w:rPr>
          <w:color w:val="000000" w:themeColor="text1"/>
          <w:szCs w:val="24"/>
        </w:rPr>
        <w:t>и</w:t>
      </w:r>
      <w:r>
        <w:rPr>
          <w:color w:val="000000" w:themeColor="text1"/>
          <w:szCs w:val="24"/>
        </w:rPr>
        <w:t>сок</w:t>
      </w:r>
      <w:r w:rsidRPr="00BC7930">
        <w:rPr>
          <w:color w:val="000000" w:themeColor="text1"/>
          <w:szCs w:val="24"/>
          <w:lang w:val="en-US"/>
        </w:rPr>
        <w:t xml:space="preserve"> </w:t>
      </w:r>
      <w:r>
        <w:rPr>
          <w:color w:val="000000" w:themeColor="text1"/>
          <w:szCs w:val="24"/>
        </w:rPr>
        <w:t>литературы</w:t>
      </w:r>
      <w:bookmarkEnd w:id="48"/>
      <w:bookmarkEnd w:id="49"/>
    </w:p>
    <w:p w14:paraId="12E89033" w14:textId="77777777" w:rsidR="00BB127B" w:rsidRPr="00BB127B" w:rsidRDefault="00694E84" w:rsidP="00357D7E">
      <w:pPr>
        <w:pStyle w:val="afff2"/>
        <w:tabs>
          <w:tab w:val="clear" w:pos="504"/>
          <w:tab w:val="left" w:pos="709"/>
        </w:tabs>
        <w:spacing w:after="0"/>
        <w:ind w:left="567" w:hanging="567"/>
        <w:rPr>
          <w:lang w:val="en-US"/>
        </w:rPr>
      </w:pPr>
      <w:r>
        <w:fldChar w:fldCharType="begin"/>
      </w:r>
      <w:r w:rsidRPr="00694E84">
        <w:rPr>
          <w:lang w:val="en-US"/>
        </w:rPr>
        <w:instrText xml:space="preserve"> ADDIN ZOTERO_BIBL {"uncited":[],"omitted":[],"custom":[]} CSL_BIBLIOGRAPHY </w:instrText>
      </w:r>
      <w:r>
        <w:fldChar w:fldCharType="separate"/>
      </w:r>
      <w:r w:rsidR="00BB127B" w:rsidRPr="00BB127B">
        <w:rPr>
          <w:lang w:val="en-US"/>
        </w:rPr>
        <w:t xml:space="preserve">1. </w:t>
      </w:r>
      <w:r w:rsidR="00BB127B" w:rsidRPr="00BB127B">
        <w:rPr>
          <w:lang w:val="en-US"/>
        </w:rPr>
        <w:tab/>
        <w:t xml:space="preserve">Kotwas A, Karakiewicz B, Zabielska P, Wieder-Huszla S, Jurczak A. Epidemiological factors for type 2 diabetes mellitus: evidence from the Global Burden of Disease. Arch Public Health. 22 </w:t>
      </w:r>
      <w:r w:rsidR="00BB127B" w:rsidRPr="00BB127B">
        <w:t>июнь</w:t>
      </w:r>
      <w:r w:rsidR="00BB127B" w:rsidRPr="00BB127B">
        <w:rPr>
          <w:lang w:val="en-US"/>
        </w:rPr>
        <w:t xml:space="preserve"> 2021 </w:t>
      </w:r>
      <w:r w:rsidR="00BB127B" w:rsidRPr="00BB127B">
        <w:t>г</w:t>
      </w:r>
      <w:r w:rsidR="00BB127B" w:rsidRPr="00BB127B">
        <w:rPr>
          <w:lang w:val="en-US"/>
        </w:rPr>
        <w:t xml:space="preserve">.;79(1):110. </w:t>
      </w:r>
    </w:p>
    <w:p w14:paraId="7EF0C153" w14:textId="77777777" w:rsidR="00BB127B" w:rsidRPr="00BB127B" w:rsidRDefault="00BB127B" w:rsidP="00357D7E">
      <w:pPr>
        <w:pStyle w:val="afff2"/>
        <w:tabs>
          <w:tab w:val="clear" w:pos="504"/>
          <w:tab w:val="left" w:pos="709"/>
        </w:tabs>
        <w:spacing w:after="0"/>
        <w:ind w:left="567" w:hanging="567"/>
      </w:pPr>
      <w:r w:rsidRPr="00BB127B">
        <w:rPr>
          <w:lang w:val="en-US"/>
        </w:rPr>
        <w:t xml:space="preserve">2. </w:t>
      </w:r>
      <w:r w:rsidRPr="00BB127B">
        <w:rPr>
          <w:lang w:val="en-US"/>
        </w:rPr>
        <w:tab/>
        <w:t xml:space="preserve">International Diabetes Federation. IDF Diabetes Atlas. </w:t>
      </w:r>
      <w:r w:rsidRPr="00BB127B">
        <w:t xml:space="preserve">10th ed. 2021. </w:t>
      </w:r>
    </w:p>
    <w:p w14:paraId="75359452" w14:textId="77777777" w:rsidR="00BB127B" w:rsidRPr="00BB127B" w:rsidRDefault="00BB127B" w:rsidP="00357D7E">
      <w:pPr>
        <w:pStyle w:val="afff2"/>
        <w:tabs>
          <w:tab w:val="clear" w:pos="504"/>
          <w:tab w:val="left" w:pos="709"/>
        </w:tabs>
        <w:spacing w:after="0"/>
        <w:ind w:left="567" w:hanging="567"/>
        <w:rPr>
          <w:lang w:val="en-US"/>
        </w:rPr>
      </w:pPr>
      <w:r w:rsidRPr="00BB127B">
        <w:t xml:space="preserve">3. </w:t>
      </w:r>
      <w:r w:rsidRPr="00BB127B">
        <w:tab/>
        <w:t xml:space="preserve">Министерство здравоохранения Российской Федерации. Клинические рекомендации сахарный диабет 2 типа. </w:t>
      </w:r>
      <w:r w:rsidRPr="00BB127B">
        <w:rPr>
          <w:lang w:val="en-US"/>
        </w:rPr>
        <w:t xml:space="preserve">2022. </w:t>
      </w:r>
    </w:p>
    <w:p w14:paraId="238801B5" w14:textId="77777777" w:rsidR="00BB127B" w:rsidRPr="00BB127B" w:rsidRDefault="00BB127B" w:rsidP="00357D7E">
      <w:pPr>
        <w:pStyle w:val="afff2"/>
        <w:tabs>
          <w:tab w:val="clear" w:pos="504"/>
          <w:tab w:val="left" w:pos="709"/>
        </w:tabs>
        <w:spacing w:after="0"/>
        <w:ind w:left="567" w:hanging="567"/>
        <w:rPr>
          <w:lang w:val="en-US"/>
        </w:rPr>
      </w:pPr>
      <w:r w:rsidRPr="00BB127B">
        <w:rPr>
          <w:lang w:val="en-US"/>
        </w:rPr>
        <w:t xml:space="preserve">4. </w:t>
      </w:r>
      <w:r w:rsidRPr="00BB127B">
        <w:rPr>
          <w:lang w:val="en-US"/>
        </w:rPr>
        <w:tab/>
        <w:t xml:space="preserve">Ali MK, Pearson-Stuttard J, Selvin E, Gregg EW. Interpreting global trends in type 2 diabetes complications and mortality. Diabetologia. 2022 </w:t>
      </w:r>
      <w:r w:rsidRPr="00BB127B">
        <w:t>г</w:t>
      </w:r>
      <w:r w:rsidRPr="00BB127B">
        <w:rPr>
          <w:lang w:val="en-US"/>
        </w:rPr>
        <w:t xml:space="preserve">.;65(1):3–13. </w:t>
      </w:r>
    </w:p>
    <w:p w14:paraId="33B6303B" w14:textId="77777777" w:rsidR="00BB127B" w:rsidRPr="00BB127B" w:rsidRDefault="00BB127B" w:rsidP="00357D7E">
      <w:pPr>
        <w:pStyle w:val="afff2"/>
        <w:tabs>
          <w:tab w:val="clear" w:pos="504"/>
          <w:tab w:val="left" w:pos="709"/>
        </w:tabs>
        <w:spacing w:after="0"/>
        <w:ind w:left="567" w:hanging="567"/>
        <w:rPr>
          <w:lang w:val="en-US"/>
        </w:rPr>
      </w:pPr>
      <w:r w:rsidRPr="00BB127B">
        <w:rPr>
          <w:lang w:val="en-US"/>
        </w:rPr>
        <w:t xml:space="preserve">5. </w:t>
      </w:r>
      <w:r w:rsidRPr="00BB127B">
        <w:rPr>
          <w:lang w:val="en-US"/>
        </w:rPr>
        <w:tab/>
        <w:t xml:space="preserve">Saeedi P, Salpea P, Karuranga S, Petersohn I, Malanda B, Gregg EW, </w:t>
      </w:r>
      <w:r w:rsidRPr="00BB127B">
        <w:t>и</w:t>
      </w:r>
      <w:r w:rsidRPr="00BB127B">
        <w:rPr>
          <w:lang w:val="en-US"/>
        </w:rPr>
        <w:t xml:space="preserve"> </w:t>
      </w:r>
      <w:r w:rsidRPr="00BB127B">
        <w:t>др</w:t>
      </w:r>
      <w:r w:rsidRPr="00BB127B">
        <w:rPr>
          <w:lang w:val="en-US"/>
        </w:rPr>
        <w:t xml:space="preserve">. Mortality attributable to diabetes in 20-79 years old adults, 2019 estimates: Results from the International Diabetes Federation Diabetes Atlas, 9th edition. Diabetes Res Clin Pract. </w:t>
      </w:r>
      <w:r w:rsidRPr="00BB127B">
        <w:t>апрель</w:t>
      </w:r>
      <w:r w:rsidRPr="00BB127B">
        <w:rPr>
          <w:lang w:val="en-US"/>
        </w:rPr>
        <w:t xml:space="preserve"> 2020 </w:t>
      </w:r>
      <w:r w:rsidRPr="00BB127B">
        <w:t>г</w:t>
      </w:r>
      <w:r w:rsidRPr="00BB127B">
        <w:rPr>
          <w:lang w:val="en-US"/>
        </w:rPr>
        <w:t xml:space="preserve">.;162:108086. </w:t>
      </w:r>
    </w:p>
    <w:p w14:paraId="6F65191A" w14:textId="77777777" w:rsidR="00BB127B" w:rsidRPr="00BB127B" w:rsidRDefault="00BB127B" w:rsidP="00357D7E">
      <w:pPr>
        <w:pStyle w:val="afff2"/>
        <w:tabs>
          <w:tab w:val="clear" w:pos="504"/>
          <w:tab w:val="left" w:pos="709"/>
        </w:tabs>
        <w:spacing w:after="0"/>
        <w:ind w:left="567" w:hanging="567"/>
        <w:rPr>
          <w:lang w:val="en-US"/>
        </w:rPr>
      </w:pPr>
      <w:r w:rsidRPr="00BB127B">
        <w:rPr>
          <w:lang w:val="en-US"/>
        </w:rPr>
        <w:t xml:space="preserve">6. </w:t>
      </w:r>
      <w:r w:rsidRPr="00BB127B">
        <w:rPr>
          <w:lang w:val="en-US"/>
        </w:rPr>
        <w:tab/>
        <w:t xml:space="preserve">Davies MJ, D’Alessio DA, Fradkin J, Kernan WN, Mathieu C, Mingrone G, </w:t>
      </w:r>
      <w:r w:rsidRPr="00BB127B">
        <w:t>и</w:t>
      </w:r>
      <w:r w:rsidRPr="00BB127B">
        <w:rPr>
          <w:lang w:val="en-US"/>
        </w:rPr>
        <w:t xml:space="preserve"> </w:t>
      </w:r>
      <w:r w:rsidRPr="00BB127B">
        <w:t>др</w:t>
      </w:r>
      <w:r w:rsidRPr="00BB127B">
        <w:rPr>
          <w:lang w:val="en-US"/>
        </w:rPr>
        <w:t xml:space="preserve">. Management of Hyperglycemia in Type 2 Diabetes, 2018. A Consensus Report by the American Diabetes Association (ADA) and the European Association for the Study of Diabetes (EASD). Diabetes Care. </w:t>
      </w:r>
      <w:r w:rsidRPr="00BB127B">
        <w:t>декабрь</w:t>
      </w:r>
      <w:r w:rsidRPr="00BB127B">
        <w:rPr>
          <w:lang w:val="en-US"/>
        </w:rPr>
        <w:t xml:space="preserve"> 2018 </w:t>
      </w:r>
      <w:r w:rsidRPr="00BB127B">
        <w:t>г</w:t>
      </w:r>
      <w:r w:rsidRPr="00BB127B">
        <w:rPr>
          <w:lang w:val="en-US"/>
        </w:rPr>
        <w:t xml:space="preserve">.;41(12):2669–701. </w:t>
      </w:r>
    </w:p>
    <w:p w14:paraId="1480FA33" w14:textId="77777777" w:rsidR="00BB127B" w:rsidRPr="00BB127B" w:rsidRDefault="00BB127B" w:rsidP="00357D7E">
      <w:pPr>
        <w:pStyle w:val="afff2"/>
        <w:tabs>
          <w:tab w:val="clear" w:pos="504"/>
          <w:tab w:val="left" w:pos="709"/>
        </w:tabs>
        <w:spacing w:after="0"/>
        <w:ind w:left="567" w:hanging="567"/>
        <w:rPr>
          <w:lang w:val="en-US"/>
        </w:rPr>
      </w:pPr>
      <w:r w:rsidRPr="00BB127B">
        <w:rPr>
          <w:lang w:val="en-US"/>
        </w:rPr>
        <w:t xml:space="preserve">7. </w:t>
      </w:r>
      <w:r w:rsidRPr="00BB127B">
        <w:rPr>
          <w:lang w:val="en-US"/>
        </w:rPr>
        <w:tab/>
        <w:t xml:space="preserve">European  Medicines Agency.Assessment report Trajenta (linagliptin). Procedure No.: EMEA/H/C/002110/0000. </w:t>
      </w:r>
    </w:p>
    <w:p w14:paraId="1E1C4A84" w14:textId="77777777" w:rsidR="004F6002" w:rsidRDefault="00BB127B" w:rsidP="00357D7E">
      <w:pPr>
        <w:pStyle w:val="afff2"/>
        <w:tabs>
          <w:tab w:val="clear" w:pos="504"/>
          <w:tab w:val="left" w:pos="709"/>
        </w:tabs>
        <w:spacing w:after="0"/>
        <w:ind w:left="567" w:hanging="567"/>
      </w:pPr>
      <w:r w:rsidRPr="00BB127B">
        <w:rPr>
          <w:lang w:val="en-US"/>
        </w:rPr>
        <w:t xml:space="preserve">8. </w:t>
      </w:r>
      <w:r w:rsidRPr="00BB127B">
        <w:rPr>
          <w:lang w:val="en-US"/>
        </w:rPr>
        <w:tab/>
        <w:t xml:space="preserve">Cosentino F, Grant PJ, Aboyans V, Bailey CJ, Ceriello A, Delgado V, </w:t>
      </w:r>
      <w:r w:rsidRPr="00BB127B">
        <w:t>и</w:t>
      </w:r>
      <w:r w:rsidRPr="00BB127B">
        <w:rPr>
          <w:lang w:val="en-US"/>
        </w:rPr>
        <w:t xml:space="preserve"> </w:t>
      </w:r>
      <w:r w:rsidRPr="00BB127B">
        <w:t>др</w:t>
      </w:r>
      <w:r w:rsidRPr="00BB127B">
        <w:rPr>
          <w:lang w:val="en-US"/>
        </w:rPr>
        <w:t>. 2019 ESC Guidelines on diabetes, pre-diabetes, and cardiovascular diseases developed in collaboration with the EASD. Eur</w:t>
      </w:r>
      <w:r w:rsidRPr="004F6002">
        <w:t xml:space="preserve"> </w:t>
      </w:r>
      <w:r w:rsidRPr="00BB127B">
        <w:rPr>
          <w:lang w:val="en-US"/>
        </w:rPr>
        <w:t>Heart</w:t>
      </w:r>
      <w:r w:rsidRPr="004F6002">
        <w:t xml:space="preserve"> </w:t>
      </w:r>
      <w:r w:rsidRPr="00BB127B">
        <w:rPr>
          <w:lang w:val="en-US"/>
        </w:rPr>
        <w:t>J</w:t>
      </w:r>
      <w:r w:rsidRPr="004F6002">
        <w:t xml:space="preserve">. 7 </w:t>
      </w:r>
      <w:r w:rsidRPr="00BB127B">
        <w:t>январь</w:t>
      </w:r>
      <w:r w:rsidRPr="004F6002">
        <w:t xml:space="preserve"> 2020 </w:t>
      </w:r>
      <w:r w:rsidRPr="00BB127B">
        <w:t>г</w:t>
      </w:r>
      <w:r w:rsidRPr="004F6002">
        <w:t xml:space="preserve">.;41(2):255–323. </w:t>
      </w:r>
    </w:p>
    <w:p w14:paraId="18FF49E3" w14:textId="36A83C3E" w:rsidR="00357D7E" w:rsidRPr="00357D7E" w:rsidRDefault="004F6002" w:rsidP="00357D7E">
      <w:pPr>
        <w:pStyle w:val="afff2"/>
        <w:tabs>
          <w:tab w:val="clear" w:pos="504"/>
          <w:tab w:val="left" w:pos="709"/>
        </w:tabs>
        <w:spacing w:after="0"/>
        <w:ind w:left="567" w:hanging="567"/>
      </w:pPr>
      <w:r w:rsidRPr="004F6002">
        <w:t xml:space="preserve">9. </w:t>
      </w:r>
      <w:r w:rsidR="00357D7E" w:rsidRPr="00B24B81">
        <w:t xml:space="preserve">Инструкция по медицинскому применению препарата </w:t>
      </w:r>
      <w:r w:rsidR="00357D7E" w:rsidRPr="00357D7E">
        <w:rPr>
          <w:bCs/>
          <w:lang w:eastAsia="ru-RU"/>
        </w:rPr>
        <w:t xml:space="preserve">ситаглиптин </w:t>
      </w:r>
      <w:r w:rsidR="00357D7E" w:rsidRPr="00357D7E">
        <w:rPr>
          <w:lang w:val="en-US"/>
        </w:rPr>
        <w:t>https</w:t>
      </w:r>
      <w:r w:rsidR="00357D7E" w:rsidRPr="00B24B81">
        <w:t>://</w:t>
      </w:r>
      <w:r w:rsidR="00357D7E" w:rsidRPr="00357D7E">
        <w:rPr>
          <w:lang w:val="en-US"/>
        </w:rPr>
        <w:t>grls</w:t>
      </w:r>
      <w:r w:rsidR="00357D7E" w:rsidRPr="00B24B81">
        <w:t>.</w:t>
      </w:r>
      <w:r w:rsidR="00357D7E" w:rsidRPr="00357D7E">
        <w:rPr>
          <w:lang w:val="en-US"/>
        </w:rPr>
        <w:t>rosminzdrav</w:t>
      </w:r>
      <w:r w:rsidR="00357D7E" w:rsidRPr="00B24B81">
        <w:t>.</w:t>
      </w:r>
      <w:r w:rsidR="00357D7E" w:rsidRPr="00357D7E">
        <w:rPr>
          <w:lang w:val="en-US"/>
        </w:rPr>
        <w:t>ru</w:t>
      </w:r>
      <w:r w:rsidR="00357D7E" w:rsidRPr="00B24B81">
        <w:t>/</w:t>
      </w:r>
      <w:r w:rsidR="00357D7E" w:rsidRPr="00357D7E">
        <w:rPr>
          <w:lang w:val="en-US"/>
        </w:rPr>
        <w:t>Grls</w:t>
      </w:r>
      <w:r w:rsidR="00357D7E" w:rsidRPr="00B24B81">
        <w:t>_</w:t>
      </w:r>
      <w:r w:rsidR="00357D7E" w:rsidRPr="00357D7E">
        <w:rPr>
          <w:lang w:val="en-US"/>
        </w:rPr>
        <w:t>View</w:t>
      </w:r>
      <w:r w:rsidR="00357D7E" w:rsidRPr="00B24B81">
        <w:t>_</w:t>
      </w:r>
      <w:r w:rsidR="00357D7E" w:rsidRPr="00357D7E">
        <w:rPr>
          <w:lang w:val="en-US"/>
        </w:rPr>
        <w:t>v</w:t>
      </w:r>
      <w:r w:rsidR="00357D7E" w:rsidRPr="00B24B81">
        <w:t>2.</w:t>
      </w:r>
      <w:r w:rsidR="00357D7E" w:rsidRPr="00357D7E">
        <w:rPr>
          <w:lang w:val="en-US"/>
        </w:rPr>
        <w:t>aspx</w:t>
      </w:r>
      <w:r w:rsidR="00357D7E" w:rsidRPr="00B24B81">
        <w:t>?</w:t>
      </w:r>
      <w:r w:rsidR="00357D7E" w:rsidRPr="00357D7E">
        <w:rPr>
          <w:lang w:val="en-US"/>
        </w:rPr>
        <w:t>routingGuid</w:t>
      </w:r>
      <w:r w:rsidR="00357D7E" w:rsidRPr="00B24B81">
        <w:t>=6</w:t>
      </w:r>
      <w:r w:rsidR="00357D7E" w:rsidRPr="00357D7E">
        <w:rPr>
          <w:lang w:val="en-US"/>
        </w:rPr>
        <w:t>eb</w:t>
      </w:r>
      <w:r w:rsidR="00357D7E" w:rsidRPr="00B24B81">
        <w:t>45497-536</w:t>
      </w:r>
      <w:r w:rsidR="00357D7E" w:rsidRPr="00357D7E">
        <w:rPr>
          <w:lang w:val="en-US"/>
        </w:rPr>
        <w:t>a</w:t>
      </w:r>
      <w:r w:rsidR="00357D7E" w:rsidRPr="00B24B81">
        <w:t>-458</w:t>
      </w:r>
      <w:r w:rsidR="00357D7E" w:rsidRPr="00357D7E">
        <w:rPr>
          <w:lang w:val="en-US"/>
        </w:rPr>
        <w:t>d</w:t>
      </w:r>
      <w:r w:rsidR="00357D7E" w:rsidRPr="00B24B81">
        <w:t>-</w:t>
      </w:r>
      <w:r w:rsidR="00357D7E" w:rsidRPr="00357D7E">
        <w:rPr>
          <w:lang w:val="en-US"/>
        </w:rPr>
        <w:t>a</w:t>
      </w:r>
      <w:r w:rsidR="00357D7E" w:rsidRPr="00B24B81">
        <w:t>3</w:t>
      </w:r>
      <w:r w:rsidR="00357D7E" w:rsidRPr="00357D7E">
        <w:rPr>
          <w:lang w:val="en-US"/>
        </w:rPr>
        <w:t>a</w:t>
      </w:r>
      <w:r w:rsidR="00357D7E" w:rsidRPr="00B24B81">
        <w:t>3-</w:t>
      </w:r>
      <w:r w:rsidR="00357D7E" w:rsidRPr="00357D7E">
        <w:rPr>
          <w:lang w:val="en-US"/>
        </w:rPr>
        <w:t>fe</w:t>
      </w:r>
      <w:r w:rsidR="00357D7E" w:rsidRPr="00B24B81">
        <w:t>7</w:t>
      </w:r>
      <w:r w:rsidR="00357D7E" w:rsidRPr="00357D7E">
        <w:rPr>
          <w:lang w:val="en-US"/>
        </w:rPr>
        <w:t>e</w:t>
      </w:r>
      <w:r w:rsidR="00357D7E" w:rsidRPr="00B24B81">
        <w:t>0941</w:t>
      </w:r>
      <w:r w:rsidR="00357D7E" w:rsidRPr="00357D7E">
        <w:rPr>
          <w:lang w:val="en-US"/>
        </w:rPr>
        <w:t>b</w:t>
      </w:r>
      <w:r w:rsidR="00357D7E" w:rsidRPr="00B24B81">
        <w:t>3</w:t>
      </w:r>
      <w:r w:rsidR="00357D7E" w:rsidRPr="00357D7E">
        <w:rPr>
          <w:lang w:val="en-US"/>
        </w:rPr>
        <w:t>ca</w:t>
      </w:r>
      <w:r w:rsidR="00357D7E" w:rsidRPr="00B24B81">
        <w:t>&amp;</w:t>
      </w:r>
      <w:r w:rsidR="00357D7E" w:rsidRPr="00357D7E">
        <w:rPr>
          <w:lang w:val="en-US"/>
        </w:rPr>
        <w:t>t</w:t>
      </w:r>
      <w:r w:rsidR="00357D7E" w:rsidRPr="00B24B81">
        <w:t>=</w:t>
      </w:r>
    </w:p>
    <w:p w14:paraId="14C24855" w14:textId="77777777" w:rsidR="00357D7E" w:rsidRPr="00B24B81" w:rsidRDefault="00357D7E" w:rsidP="004F6002">
      <w:pPr>
        <w:pStyle w:val="af3"/>
        <w:numPr>
          <w:ilvl w:val="0"/>
          <w:numId w:val="48"/>
        </w:numPr>
        <w:autoSpaceDE w:val="0"/>
        <w:autoSpaceDN w:val="0"/>
        <w:adjustRightInd w:val="0"/>
        <w:ind w:left="567" w:hanging="567"/>
      </w:pPr>
      <w:r w:rsidRPr="00B24B81">
        <w:t xml:space="preserve">Инструкция по медицинскому применению препарата </w:t>
      </w:r>
      <w:r w:rsidRPr="00B24B81">
        <w:rPr>
          <w:bCs/>
          <w:lang w:eastAsia="ru-RU"/>
        </w:rPr>
        <w:t xml:space="preserve">вилдаглиптин </w:t>
      </w:r>
      <w:r w:rsidRPr="00B24B81">
        <w:rPr>
          <w:lang w:val="en-US"/>
        </w:rPr>
        <w:t>https</w:t>
      </w:r>
      <w:r w:rsidRPr="00B24B81">
        <w:t>://</w:t>
      </w:r>
      <w:r w:rsidRPr="00B24B81">
        <w:rPr>
          <w:lang w:val="en-US"/>
        </w:rPr>
        <w:t>grls</w:t>
      </w:r>
      <w:r w:rsidRPr="00B24B81">
        <w:t>.</w:t>
      </w:r>
      <w:r w:rsidRPr="00B24B81">
        <w:rPr>
          <w:lang w:val="en-US"/>
        </w:rPr>
        <w:t>rosminzdrav</w:t>
      </w:r>
      <w:r w:rsidRPr="00B24B81">
        <w:t>.</w:t>
      </w:r>
      <w:r w:rsidRPr="00B24B81">
        <w:rPr>
          <w:lang w:val="en-US"/>
        </w:rPr>
        <w:t>ru</w:t>
      </w:r>
      <w:r w:rsidRPr="00B24B81">
        <w:t>/</w:t>
      </w:r>
      <w:r w:rsidRPr="00B24B81">
        <w:rPr>
          <w:lang w:val="en-US"/>
        </w:rPr>
        <w:t>Grls</w:t>
      </w:r>
      <w:r w:rsidRPr="00B24B81">
        <w:t>_</w:t>
      </w:r>
      <w:r w:rsidRPr="00B24B81">
        <w:rPr>
          <w:lang w:val="en-US"/>
        </w:rPr>
        <w:t>View</w:t>
      </w:r>
      <w:r w:rsidRPr="00B24B81">
        <w:t>_</w:t>
      </w:r>
      <w:r w:rsidRPr="00B24B81">
        <w:rPr>
          <w:lang w:val="en-US"/>
        </w:rPr>
        <w:t>v</w:t>
      </w:r>
      <w:r w:rsidRPr="00B24B81">
        <w:t>2.</w:t>
      </w:r>
      <w:r w:rsidRPr="00B24B81">
        <w:rPr>
          <w:lang w:val="en-US"/>
        </w:rPr>
        <w:t>aspx</w:t>
      </w:r>
      <w:r w:rsidRPr="00B24B81">
        <w:t>?</w:t>
      </w:r>
      <w:r w:rsidRPr="00B24B81">
        <w:rPr>
          <w:lang w:val="en-US"/>
        </w:rPr>
        <w:t>routingGuid</w:t>
      </w:r>
      <w:r w:rsidRPr="00B24B81">
        <w:t>=7207244</w:t>
      </w:r>
      <w:r w:rsidRPr="00B24B81">
        <w:rPr>
          <w:lang w:val="en-US"/>
        </w:rPr>
        <w:t>e</w:t>
      </w:r>
      <w:r w:rsidRPr="00B24B81">
        <w:t>-</w:t>
      </w:r>
      <w:r w:rsidRPr="00B24B81">
        <w:rPr>
          <w:lang w:val="en-US"/>
        </w:rPr>
        <w:t>af</w:t>
      </w:r>
      <w:r w:rsidRPr="00B24B81">
        <w:t>37-45</w:t>
      </w:r>
      <w:r w:rsidRPr="00B24B81">
        <w:rPr>
          <w:lang w:val="en-US"/>
        </w:rPr>
        <w:t>ff</w:t>
      </w:r>
      <w:r w:rsidRPr="00B24B81">
        <w:t>-80</w:t>
      </w:r>
      <w:r w:rsidRPr="00B24B81">
        <w:rPr>
          <w:lang w:val="en-US"/>
        </w:rPr>
        <w:t>b</w:t>
      </w:r>
      <w:r w:rsidRPr="00B24B81">
        <w:t>9-134</w:t>
      </w:r>
      <w:r w:rsidRPr="00B24B81">
        <w:rPr>
          <w:lang w:val="en-US"/>
        </w:rPr>
        <w:t>ad</w:t>
      </w:r>
      <w:r w:rsidRPr="00B24B81">
        <w:t>58664</w:t>
      </w:r>
      <w:r w:rsidRPr="00B24B81">
        <w:rPr>
          <w:lang w:val="en-US"/>
        </w:rPr>
        <w:t>ec</w:t>
      </w:r>
      <w:r w:rsidRPr="00B24B81">
        <w:t>&amp;</w:t>
      </w:r>
      <w:r w:rsidRPr="00B24B81">
        <w:rPr>
          <w:lang w:val="en-US"/>
        </w:rPr>
        <w:t>t</w:t>
      </w:r>
      <w:r w:rsidRPr="00B24B81">
        <w:t>=</w:t>
      </w:r>
    </w:p>
    <w:p w14:paraId="7C5DA790" w14:textId="77777777" w:rsidR="00357D7E" w:rsidRPr="00B24B81" w:rsidRDefault="00357D7E" w:rsidP="00357D7E">
      <w:pPr>
        <w:pStyle w:val="af3"/>
        <w:numPr>
          <w:ilvl w:val="0"/>
          <w:numId w:val="48"/>
        </w:numPr>
        <w:tabs>
          <w:tab w:val="left" w:pos="709"/>
        </w:tabs>
        <w:autoSpaceDE w:val="0"/>
        <w:autoSpaceDN w:val="0"/>
        <w:adjustRightInd w:val="0"/>
        <w:ind w:left="567" w:hanging="567"/>
      </w:pPr>
      <w:r w:rsidRPr="00B24B81">
        <w:t xml:space="preserve">Инструкция по медицинскому применению препарата </w:t>
      </w:r>
      <w:r w:rsidRPr="00B24B81">
        <w:rPr>
          <w:bCs/>
          <w:lang w:eastAsia="ru-RU"/>
        </w:rPr>
        <w:t xml:space="preserve">саксаглиптин </w:t>
      </w:r>
      <w:r w:rsidRPr="00B24B81">
        <w:rPr>
          <w:lang w:val="en-US"/>
        </w:rPr>
        <w:t>https</w:t>
      </w:r>
      <w:r w:rsidRPr="00B24B81">
        <w:t>://</w:t>
      </w:r>
      <w:r w:rsidRPr="00B24B81">
        <w:rPr>
          <w:lang w:val="en-US"/>
        </w:rPr>
        <w:t>grls</w:t>
      </w:r>
      <w:r w:rsidRPr="00B24B81">
        <w:t>.</w:t>
      </w:r>
      <w:r w:rsidRPr="00B24B81">
        <w:rPr>
          <w:lang w:val="en-US"/>
        </w:rPr>
        <w:t>rosminzdrav</w:t>
      </w:r>
      <w:r w:rsidRPr="00B24B81">
        <w:t>.</w:t>
      </w:r>
      <w:r w:rsidRPr="00B24B81">
        <w:rPr>
          <w:lang w:val="en-US"/>
        </w:rPr>
        <w:t>ru</w:t>
      </w:r>
      <w:r w:rsidRPr="00B24B81">
        <w:t>/</w:t>
      </w:r>
      <w:r w:rsidRPr="00B24B81">
        <w:rPr>
          <w:lang w:val="en-US"/>
        </w:rPr>
        <w:t>Grls</w:t>
      </w:r>
      <w:r w:rsidRPr="00B24B81">
        <w:t>_</w:t>
      </w:r>
      <w:r w:rsidRPr="00B24B81">
        <w:rPr>
          <w:lang w:val="en-US"/>
        </w:rPr>
        <w:t>View</w:t>
      </w:r>
      <w:r w:rsidRPr="00B24B81">
        <w:t>_</w:t>
      </w:r>
      <w:r w:rsidRPr="00B24B81">
        <w:rPr>
          <w:lang w:val="en-US"/>
        </w:rPr>
        <w:t>v</w:t>
      </w:r>
      <w:r w:rsidRPr="00B24B81">
        <w:t>2.</w:t>
      </w:r>
      <w:r w:rsidRPr="00B24B81">
        <w:rPr>
          <w:lang w:val="en-US"/>
        </w:rPr>
        <w:t>aspx</w:t>
      </w:r>
      <w:r w:rsidRPr="00B24B81">
        <w:t>?</w:t>
      </w:r>
      <w:r w:rsidRPr="00B24B81">
        <w:rPr>
          <w:lang w:val="en-US"/>
        </w:rPr>
        <w:t>routingGuid</w:t>
      </w:r>
      <w:r w:rsidRPr="00B24B81">
        <w:t>=8</w:t>
      </w:r>
      <w:r w:rsidRPr="00B24B81">
        <w:rPr>
          <w:lang w:val="en-US"/>
        </w:rPr>
        <w:t>d</w:t>
      </w:r>
      <w:r w:rsidRPr="00B24B81">
        <w:t>47</w:t>
      </w:r>
      <w:r w:rsidRPr="00B24B81">
        <w:rPr>
          <w:lang w:val="en-US"/>
        </w:rPr>
        <w:t>f</w:t>
      </w:r>
      <w:r w:rsidRPr="00B24B81">
        <w:t>197-977</w:t>
      </w:r>
      <w:r w:rsidRPr="00B24B81">
        <w:rPr>
          <w:lang w:val="en-US"/>
        </w:rPr>
        <w:t>b</w:t>
      </w:r>
      <w:r w:rsidRPr="00B24B81">
        <w:t>-433</w:t>
      </w:r>
      <w:r w:rsidRPr="00B24B81">
        <w:rPr>
          <w:lang w:val="en-US"/>
        </w:rPr>
        <w:t>a</w:t>
      </w:r>
      <w:r w:rsidRPr="00B24B81">
        <w:t>-8</w:t>
      </w:r>
      <w:r w:rsidRPr="00B24B81">
        <w:rPr>
          <w:lang w:val="en-US"/>
        </w:rPr>
        <w:t>edb</w:t>
      </w:r>
      <w:r w:rsidRPr="00B24B81">
        <w:t>-</w:t>
      </w:r>
      <w:r w:rsidRPr="00B24B81">
        <w:rPr>
          <w:lang w:val="en-US"/>
        </w:rPr>
        <w:t>fb</w:t>
      </w:r>
      <w:r w:rsidRPr="00B24B81">
        <w:t>219</w:t>
      </w:r>
      <w:r w:rsidRPr="00B24B81">
        <w:rPr>
          <w:lang w:val="en-US"/>
        </w:rPr>
        <w:t>a</w:t>
      </w:r>
      <w:r w:rsidRPr="00B24B81">
        <w:t>86</w:t>
      </w:r>
      <w:r w:rsidRPr="00B24B81">
        <w:rPr>
          <w:lang w:val="en-US"/>
        </w:rPr>
        <w:t>b</w:t>
      </w:r>
      <w:r w:rsidRPr="00B24B81">
        <w:t>98</w:t>
      </w:r>
      <w:r w:rsidRPr="00B24B81">
        <w:rPr>
          <w:lang w:val="en-US"/>
        </w:rPr>
        <w:t>c</w:t>
      </w:r>
      <w:r w:rsidRPr="00B24B81">
        <w:t>&amp;</w:t>
      </w:r>
      <w:r w:rsidRPr="00B24B81">
        <w:rPr>
          <w:lang w:val="en-US"/>
        </w:rPr>
        <w:t>t</w:t>
      </w:r>
      <w:r w:rsidRPr="00B24B81">
        <w:t>=</w:t>
      </w:r>
    </w:p>
    <w:p w14:paraId="2FF2327B" w14:textId="77777777" w:rsidR="00357D7E" w:rsidRPr="00B24B81" w:rsidRDefault="00357D7E" w:rsidP="00357D7E">
      <w:pPr>
        <w:pStyle w:val="af3"/>
        <w:numPr>
          <w:ilvl w:val="0"/>
          <w:numId w:val="48"/>
        </w:numPr>
        <w:tabs>
          <w:tab w:val="left" w:pos="709"/>
        </w:tabs>
        <w:autoSpaceDE w:val="0"/>
        <w:autoSpaceDN w:val="0"/>
        <w:adjustRightInd w:val="0"/>
        <w:ind w:left="567" w:hanging="567"/>
      </w:pPr>
      <w:r w:rsidRPr="00B24B81">
        <w:t xml:space="preserve">Инструкция по медицинскому применению препарата </w:t>
      </w:r>
      <w:r w:rsidRPr="00B24B81">
        <w:rPr>
          <w:bCs/>
          <w:lang w:eastAsia="ru-RU"/>
        </w:rPr>
        <w:t xml:space="preserve">алоглиптин </w:t>
      </w:r>
      <w:r w:rsidRPr="00B24B81">
        <w:rPr>
          <w:lang w:val="en-US"/>
        </w:rPr>
        <w:t>https</w:t>
      </w:r>
      <w:r w:rsidRPr="00B24B81">
        <w:t>://</w:t>
      </w:r>
      <w:r w:rsidRPr="00B24B81">
        <w:rPr>
          <w:lang w:val="en-US"/>
        </w:rPr>
        <w:t>grls</w:t>
      </w:r>
      <w:r w:rsidRPr="00B24B81">
        <w:t>.</w:t>
      </w:r>
      <w:r w:rsidRPr="00B24B81">
        <w:rPr>
          <w:lang w:val="en-US"/>
        </w:rPr>
        <w:t>rosminzdrav</w:t>
      </w:r>
      <w:r w:rsidRPr="00B24B81">
        <w:t>.</w:t>
      </w:r>
      <w:r w:rsidRPr="00B24B81">
        <w:rPr>
          <w:lang w:val="en-US"/>
        </w:rPr>
        <w:t>ru</w:t>
      </w:r>
      <w:r w:rsidRPr="00B24B81">
        <w:t>/</w:t>
      </w:r>
      <w:r w:rsidRPr="00B24B81">
        <w:rPr>
          <w:lang w:val="en-US"/>
        </w:rPr>
        <w:t>Grls</w:t>
      </w:r>
      <w:r w:rsidRPr="00B24B81">
        <w:t>_</w:t>
      </w:r>
      <w:r w:rsidRPr="00B24B81">
        <w:rPr>
          <w:lang w:val="en-US"/>
        </w:rPr>
        <w:t>View</w:t>
      </w:r>
      <w:r w:rsidRPr="00B24B81">
        <w:t>_</w:t>
      </w:r>
      <w:r w:rsidRPr="00B24B81">
        <w:rPr>
          <w:lang w:val="en-US"/>
        </w:rPr>
        <w:t>v</w:t>
      </w:r>
      <w:r w:rsidRPr="00B24B81">
        <w:t>2.</w:t>
      </w:r>
      <w:r w:rsidRPr="00B24B81">
        <w:rPr>
          <w:lang w:val="en-US"/>
        </w:rPr>
        <w:t>aspx</w:t>
      </w:r>
      <w:r w:rsidRPr="00B24B81">
        <w:t>?</w:t>
      </w:r>
      <w:r w:rsidRPr="00B24B81">
        <w:rPr>
          <w:lang w:val="en-US"/>
        </w:rPr>
        <w:t>routingGuid</w:t>
      </w:r>
      <w:r w:rsidRPr="00B24B81">
        <w:t>=</w:t>
      </w:r>
      <w:r w:rsidRPr="00B24B81">
        <w:rPr>
          <w:lang w:val="en-US"/>
        </w:rPr>
        <w:t>ce</w:t>
      </w:r>
      <w:r w:rsidRPr="00B24B81">
        <w:t>8</w:t>
      </w:r>
      <w:r w:rsidRPr="00B24B81">
        <w:rPr>
          <w:lang w:val="en-US"/>
        </w:rPr>
        <w:t>b</w:t>
      </w:r>
      <w:r w:rsidRPr="00B24B81">
        <w:t>4</w:t>
      </w:r>
      <w:r w:rsidRPr="00B24B81">
        <w:rPr>
          <w:lang w:val="en-US"/>
        </w:rPr>
        <w:t>ecf</w:t>
      </w:r>
      <w:r w:rsidRPr="00B24B81">
        <w:t>-3</w:t>
      </w:r>
      <w:r w:rsidRPr="00B24B81">
        <w:rPr>
          <w:lang w:val="en-US"/>
        </w:rPr>
        <w:t>d</w:t>
      </w:r>
      <w:r w:rsidRPr="00B24B81">
        <w:t>62-4</w:t>
      </w:r>
      <w:r w:rsidRPr="00B24B81">
        <w:rPr>
          <w:lang w:val="en-US"/>
        </w:rPr>
        <w:t>d</w:t>
      </w:r>
      <w:r w:rsidRPr="00B24B81">
        <w:t>31-</w:t>
      </w:r>
      <w:r w:rsidRPr="00B24B81">
        <w:rPr>
          <w:lang w:val="en-US"/>
        </w:rPr>
        <w:t>a</w:t>
      </w:r>
      <w:r w:rsidRPr="00B24B81">
        <w:t>9</w:t>
      </w:r>
      <w:r w:rsidRPr="00B24B81">
        <w:rPr>
          <w:lang w:val="en-US"/>
        </w:rPr>
        <w:t>c</w:t>
      </w:r>
      <w:r w:rsidRPr="00B24B81">
        <w:t>1-803407</w:t>
      </w:r>
      <w:r w:rsidRPr="00B24B81">
        <w:rPr>
          <w:lang w:val="en-US"/>
        </w:rPr>
        <w:t>f</w:t>
      </w:r>
      <w:r w:rsidRPr="00B24B81">
        <w:t>2</w:t>
      </w:r>
      <w:r w:rsidRPr="00B24B81">
        <w:rPr>
          <w:lang w:val="en-US"/>
        </w:rPr>
        <w:t>e</w:t>
      </w:r>
      <w:r w:rsidRPr="00B24B81">
        <w:t>4</w:t>
      </w:r>
      <w:r w:rsidRPr="00B24B81">
        <w:rPr>
          <w:lang w:val="en-US"/>
        </w:rPr>
        <w:t>d</w:t>
      </w:r>
      <w:r w:rsidRPr="00B24B81">
        <w:t>7&amp;</w:t>
      </w:r>
      <w:r w:rsidRPr="00B24B81">
        <w:rPr>
          <w:lang w:val="en-US"/>
        </w:rPr>
        <w:t>t</w:t>
      </w:r>
      <w:r w:rsidRPr="00B24B81">
        <w:t>=</w:t>
      </w:r>
    </w:p>
    <w:p w14:paraId="79875333" w14:textId="77777777" w:rsidR="00357D7E" w:rsidRPr="00B24B81" w:rsidRDefault="00357D7E" w:rsidP="00357D7E">
      <w:pPr>
        <w:pStyle w:val="af3"/>
        <w:numPr>
          <w:ilvl w:val="0"/>
          <w:numId w:val="48"/>
        </w:numPr>
        <w:tabs>
          <w:tab w:val="left" w:pos="709"/>
        </w:tabs>
        <w:autoSpaceDE w:val="0"/>
        <w:autoSpaceDN w:val="0"/>
        <w:adjustRightInd w:val="0"/>
        <w:ind w:left="567" w:hanging="567"/>
      </w:pPr>
      <w:r w:rsidRPr="00B24B81">
        <w:t xml:space="preserve">Инструкция по медицинскому применению препарата </w:t>
      </w:r>
      <w:r w:rsidRPr="00B24B81">
        <w:rPr>
          <w:bCs/>
          <w:lang w:eastAsia="ru-RU"/>
        </w:rPr>
        <w:t xml:space="preserve">линаглиптин </w:t>
      </w:r>
      <w:r w:rsidRPr="00B24B81">
        <w:rPr>
          <w:lang w:val="en-US"/>
        </w:rPr>
        <w:t>https</w:t>
      </w:r>
      <w:r w:rsidRPr="00B24B81">
        <w:t>://</w:t>
      </w:r>
      <w:r w:rsidRPr="00B24B81">
        <w:rPr>
          <w:lang w:val="en-US"/>
        </w:rPr>
        <w:t>grls</w:t>
      </w:r>
      <w:r w:rsidRPr="00B24B81">
        <w:t>.</w:t>
      </w:r>
      <w:r w:rsidRPr="00B24B81">
        <w:rPr>
          <w:lang w:val="en-US"/>
        </w:rPr>
        <w:t>rosminzdrav</w:t>
      </w:r>
      <w:r w:rsidRPr="00B24B81">
        <w:t>.</w:t>
      </w:r>
      <w:r w:rsidRPr="00B24B81">
        <w:rPr>
          <w:lang w:val="en-US"/>
        </w:rPr>
        <w:t>ru</w:t>
      </w:r>
      <w:r w:rsidRPr="00B24B81">
        <w:t>/</w:t>
      </w:r>
      <w:r w:rsidRPr="00B24B81">
        <w:rPr>
          <w:lang w:val="en-US"/>
        </w:rPr>
        <w:t>Grls</w:t>
      </w:r>
      <w:r w:rsidRPr="00B24B81">
        <w:t>_</w:t>
      </w:r>
      <w:r w:rsidRPr="00B24B81">
        <w:rPr>
          <w:lang w:val="en-US"/>
        </w:rPr>
        <w:t>View</w:t>
      </w:r>
      <w:r w:rsidRPr="00B24B81">
        <w:t>_</w:t>
      </w:r>
      <w:r w:rsidRPr="00B24B81">
        <w:rPr>
          <w:lang w:val="en-US"/>
        </w:rPr>
        <w:t>v</w:t>
      </w:r>
      <w:r w:rsidRPr="00B24B81">
        <w:t>2.</w:t>
      </w:r>
      <w:r w:rsidRPr="00B24B81">
        <w:rPr>
          <w:lang w:val="en-US"/>
        </w:rPr>
        <w:t>aspx</w:t>
      </w:r>
      <w:r w:rsidRPr="00B24B81">
        <w:t>?</w:t>
      </w:r>
      <w:r w:rsidRPr="00B24B81">
        <w:rPr>
          <w:lang w:val="en-US"/>
        </w:rPr>
        <w:t>routingGuid</w:t>
      </w:r>
      <w:r w:rsidRPr="00B24B81">
        <w:t>=30862</w:t>
      </w:r>
      <w:r w:rsidRPr="00B24B81">
        <w:rPr>
          <w:lang w:val="en-US"/>
        </w:rPr>
        <w:t>aab</w:t>
      </w:r>
      <w:r w:rsidRPr="00B24B81">
        <w:t>-6</w:t>
      </w:r>
      <w:r w:rsidRPr="00B24B81">
        <w:rPr>
          <w:lang w:val="en-US"/>
        </w:rPr>
        <w:t>e</w:t>
      </w:r>
      <w:r w:rsidRPr="00B24B81">
        <w:t>75-4471-</w:t>
      </w:r>
      <w:r w:rsidRPr="00B24B81">
        <w:rPr>
          <w:lang w:val="en-US"/>
        </w:rPr>
        <w:t>b</w:t>
      </w:r>
      <w:r w:rsidRPr="00B24B81">
        <w:t>4</w:t>
      </w:r>
      <w:r w:rsidRPr="00B24B81">
        <w:rPr>
          <w:lang w:val="en-US"/>
        </w:rPr>
        <w:t>e</w:t>
      </w:r>
      <w:r w:rsidRPr="00B24B81">
        <w:t>1-369</w:t>
      </w:r>
      <w:r w:rsidRPr="00B24B81">
        <w:rPr>
          <w:lang w:val="en-US"/>
        </w:rPr>
        <w:t>eeef</w:t>
      </w:r>
      <w:r w:rsidRPr="00B24B81">
        <w:t>84075&amp;</w:t>
      </w:r>
      <w:r w:rsidRPr="00B24B81">
        <w:rPr>
          <w:lang w:val="en-US"/>
        </w:rPr>
        <w:t>t</w:t>
      </w:r>
      <w:r w:rsidRPr="00B24B81">
        <w:t>=</w:t>
      </w:r>
    </w:p>
    <w:p w14:paraId="578FC669" w14:textId="77777777" w:rsidR="00357D7E" w:rsidRPr="00B24B81" w:rsidRDefault="00357D7E" w:rsidP="00357D7E">
      <w:pPr>
        <w:pStyle w:val="af3"/>
        <w:numPr>
          <w:ilvl w:val="0"/>
          <w:numId w:val="48"/>
        </w:numPr>
        <w:tabs>
          <w:tab w:val="left" w:pos="709"/>
        </w:tabs>
        <w:autoSpaceDE w:val="0"/>
        <w:autoSpaceDN w:val="0"/>
        <w:adjustRightInd w:val="0"/>
        <w:ind w:left="567" w:hanging="567"/>
      </w:pPr>
      <w:r w:rsidRPr="00B24B81">
        <w:t xml:space="preserve">Инструкция по медицинскому применению препарата </w:t>
      </w:r>
      <w:r w:rsidRPr="00B24B81">
        <w:rPr>
          <w:bCs/>
          <w:lang w:eastAsia="ru-RU"/>
        </w:rPr>
        <w:t xml:space="preserve">гемиглиптин </w:t>
      </w:r>
      <w:r w:rsidRPr="00B24B81">
        <w:rPr>
          <w:lang w:val="en-US"/>
        </w:rPr>
        <w:t>https</w:t>
      </w:r>
      <w:r w:rsidRPr="00B24B81">
        <w:t>://</w:t>
      </w:r>
      <w:r w:rsidRPr="00B24B81">
        <w:rPr>
          <w:lang w:val="en-US"/>
        </w:rPr>
        <w:t>grls</w:t>
      </w:r>
      <w:r w:rsidRPr="00B24B81">
        <w:t>.</w:t>
      </w:r>
      <w:r w:rsidRPr="00B24B81">
        <w:rPr>
          <w:lang w:val="en-US"/>
        </w:rPr>
        <w:t>rosminzdrav</w:t>
      </w:r>
      <w:r w:rsidRPr="00B24B81">
        <w:t>.</w:t>
      </w:r>
      <w:r w:rsidRPr="00B24B81">
        <w:rPr>
          <w:lang w:val="en-US"/>
        </w:rPr>
        <w:t>ru</w:t>
      </w:r>
      <w:r w:rsidRPr="00B24B81">
        <w:t>/</w:t>
      </w:r>
      <w:r w:rsidRPr="00B24B81">
        <w:rPr>
          <w:lang w:val="en-US"/>
        </w:rPr>
        <w:t>Grls</w:t>
      </w:r>
      <w:r w:rsidRPr="00B24B81">
        <w:t>_</w:t>
      </w:r>
      <w:r w:rsidRPr="00B24B81">
        <w:rPr>
          <w:lang w:val="en-US"/>
        </w:rPr>
        <w:t>View</w:t>
      </w:r>
      <w:r w:rsidRPr="00B24B81">
        <w:t>_</w:t>
      </w:r>
      <w:r w:rsidRPr="00B24B81">
        <w:rPr>
          <w:lang w:val="en-US"/>
        </w:rPr>
        <w:t>v</w:t>
      </w:r>
      <w:r w:rsidRPr="00B24B81">
        <w:t>2.</w:t>
      </w:r>
      <w:r w:rsidRPr="00B24B81">
        <w:rPr>
          <w:lang w:val="en-US"/>
        </w:rPr>
        <w:t>aspx</w:t>
      </w:r>
      <w:r w:rsidRPr="00B24B81">
        <w:t>?</w:t>
      </w:r>
      <w:r w:rsidRPr="00B24B81">
        <w:rPr>
          <w:lang w:val="en-US"/>
        </w:rPr>
        <w:t>routingGuid</w:t>
      </w:r>
      <w:r w:rsidRPr="00B24B81">
        <w:t>=9</w:t>
      </w:r>
      <w:r w:rsidRPr="00B24B81">
        <w:rPr>
          <w:lang w:val="en-US"/>
        </w:rPr>
        <w:t>fa</w:t>
      </w:r>
      <w:r w:rsidRPr="00B24B81">
        <w:t>0</w:t>
      </w:r>
      <w:r w:rsidRPr="00B24B81">
        <w:rPr>
          <w:lang w:val="en-US"/>
        </w:rPr>
        <w:t>a</w:t>
      </w:r>
      <w:r w:rsidRPr="00B24B81">
        <w:t>24</w:t>
      </w:r>
      <w:r w:rsidRPr="00B24B81">
        <w:rPr>
          <w:lang w:val="en-US"/>
        </w:rPr>
        <w:t>d</w:t>
      </w:r>
      <w:r w:rsidRPr="00B24B81">
        <w:t>-3982-42</w:t>
      </w:r>
      <w:r w:rsidRPr="00B24B81">
        <w:rPr>
          <w:lang w:val="en-US"/>
        </w:rPr>
        <w:t>d</w:t>
      </w:r>
      <w:r w:rsidRPr="00B24B81">
        <w:t>1-891</w:t>
      </w:r>
      <w:r w:rsidRPr="00B24B81">
        <w:rPr>
          <w:lang w:val="en-US"/>
        </w:rPr>
        <w:t>f</w:t>
      </w:r>
      <w:r w:rsidRPr="00B24B81">
        <w:t>-</w:t>
      </w:r>
      <w:r w:rsidRPr="00B24B81">
        <w:rPr>
          <w:lang w:val="en-US"/>
        </w:rPr>
        <w:t>ef</w:t>
      </w:r>
      <w:r w:rsidRPr="00B24B81">
        <w:t>5616992</w:t>
      </w:r>
      <w:r w:rsidRPr="00B24B81">
        <w:rPr>
          <w:lang w:val="en-US"/>
        </w:rPr>
        <w:t>fbd</w:t>
      </w:r>
      <w:r w:rsidRPr="00B24B81">
        <w:t>&amp;</w:t>
      </w:r>
      <w:r w:rsidRPr="00B24B81">
        <w:rPr>
          <w:lang w:val="en-US"/>
        </w:rPr>
        <w:t>t</w:t>
      </w:r>
      <w:r w:rsidRPr="00B24B81">
        <w:t>=</w:t>
      </w:r>
    </w:p>
    <w:p w14:paraId="41BB7FCA" w14:textId="77777777" w:rsidR="00357D7E" w:rsidRPr="00292B75" w:rsidRDefault="00357D7E" w:rsidP="00357D7E">
      <w:pPr>
        <w:pStyle w:val="af3"/>
        <w:numPr>
          <w:ilvl w:val="0"/>
          <w:numId w:val="48"/>
        </w:numPr>
        <w:tabs>
          <w:tab w:val="left" w:pos="709"/>
        </w:tabs>
        <w:autoSpaceDE w:val="0"/>
        <w:autoSpaceDN w:val="0"/>
        <w:adjustRightInd w:val="0"/>
        <w:ind w:left="567" w:hanging="567"/>
      </w:pPr>
      <w:r w:rsidRPr="00B24B81">
        <w:t xml:space="preserve">Инструкция по медицинскому применению препарата </w:t>
      </w:r>
      <w:r w:rsidRPr="00B24B81">
        <w:rPr>
          <w:bCs/>
          <w:lang w:eastAsia="ru-RU"/>
        </w:rPr>
        <w:t xml:space="preserve">гозоглиптин </w:t>
      </w:r>
      <w:r w:rsidRPr="00292B75">
        <w:rPr>
          <w:lang w:val="en-US"/>
        </w:rPr>
        <w:t>https</w:t>
      </w:r>
      <w:r w:rsidRPr="00292B75">
        <w:t>://</w:t>
      </w:r>
      <w:r w:rsidRPr="00292B75">
        <w:rPr>
          <w:lang w:val="en-US"/>
        </w:rPr>
        <w:t>grls</w:t>
      </w:r>
      <w:r w:rsidRPr="00292B75">
        <w:t>.</w:t>
      </w:r>
      <w:r w:rsidRPr="00292B75">
        <w:rPr>
          <w:lang w:val="en-US"/>
        </w:rPr>
        <w:t>rosminzdrav</w:t>
      </w:r>
      <w:r w:rsidRPr="00292B75">
        <w:t>.</w:t>
      </w:r>
      <w:r w:rsidRPr="00292B75">
        <w:rPr>
          <w:lang w:val="en-US"/>
        </w:rPr>
        <w:t>ru</w:t>
      </w:r>
      <w:r w:rsidRPr="00292B75">
        <w:t>/</w:t>
      </w:r>
      <w:r w:rsidRPr="00292B75">
        <w:rPr>
          <w:lang w:val="en-US"/>
        </w:rPr>
        <w:t>Grls</w:t>
      </w:r>
      <w:r w:rsidRPr="00292B75">
        <w:t>_</w:t>
      </w:r>
      <w:r w:rsidRPr="00292B75">
        <w:rPr>
          <w:lang w:val="en-US"/>
        </w:rPr>
        <w:t>View</w:t>
      </w:r>
      <w:r w:rsidRPr="00292B75">
        <w:t>_</w:t>
      </w:r>
      <w:r w:rsidRPr="00292B75">
        <w:rPr>
          <w:lang w:val="en-US"/>
        </w:rPr>
        <w:t>v</w:t>
      </w:r>
      <w:r w:rsidRPr="00292B75">
        <w:t>2.</w:t>
      </w:r>
      <w:r w:rsidRPr="00292B75">
        <w:rPr>
          <w:lang w:val="en-US"/>
        </w:rPr>
        <w:t>aspx</w:t>
      </w:r>
      <w:r w:rsidRPr="00292B75">
        <w:t>?</w:t>
      </w:r>
      <w:r w:rsidRPr="00292B75">
        <w:rPr>
          <w:lang w:val="en-US"/>
        </w:rPr>
        <w:t>routingGuid</w:t>
      </w:r>
      <w:r w:rsidRPr="00292B75">
        <w:t>=</w:t>
      </w:r>
      <w:r w:rsidRPr="00292B75">
        <w:rPr>
          <w:lang w:val="en-US"/>
        </w:rPr>
        <w:t>e</w:t>
      </w:r>
      <w:r w:rsidRPr="00292B75">
        <w:t>65</w:t>
      </w:r>
      <w:r w:rsidRPr="00292B75">
        <w:rPr>
          <w:lang w:val="en-US"/>
        </w:rPr>
        <w:t>ae</w:t>
      </w:r>
      <w:r w:rsidRPr="00292B75">
        <w:t>8</w:t>
      </w:r>
      <w:r w:rsidRPr="00292B75">
        <w:rPr>
          <w:lang w:val="en-US"/>
        </w:rPr>
        <w:t>dc</w:t>
      </w:r>
      <w:r w:rsidRPr="00292B75">
        <w:t>-18</w:t>
      </w:r>
      <w:r w:rsidRPr="00292B75">
        <w:rPr>
          <w:lang w:val="en-US"/>
        </w:rPr>
        <w:t>fd</w:t>
      </w:r>
      <w:r w:rsidRPr="00292B75">
        <w:t>-4155-9</w:t>
      </w:r>
      <w:r w:rsidRPr="00292B75">
        <w:rPr>
          <w:lang w:val="en-US"/>
        </w:rPr>
        <w:t>e</w:t>
      </w:r>
      <w:r w:rsidRPr="00292B75">
        <w:t>3</w:t>
      </w:r>
      <w:r w:rsidRPr="00292B75">
        <w:rPr>
          <w:lang w:val="en-US"/>
        </w:rPr>
        <w:t>b</w:t>
      </w:r>
      <w:r w:rsidRPr="00292B75">
        <w:t>-</w:t>
      </w:r>
      <w:r w:rsidRPr="00292B75">
        <w:rPr>
          <w:lang w:val="en-US"/>
        </w:rPr>
        <w:t>bea</w:t>
      </w:r>
      <w:r w:rsidRPr="00292B75">
        <w:t>53</w:t>
      </w:r>
      <w:r w:rsidRPr="00292B75">
        <w:rPr>
          <w:lang w:val="en-US"/>
        </w:rPr>
        <w:t>a</w:t>
      </w:r>
      <w:r w:rsidRPr="00292B75">
        <w:t>0</w:t>
      </w:r>
      <w:r w:rsidRPr="00292B75">
        <w:rPr>
          <w:lang w:val="en-US"/>
        </w:rPr>
        <w:t>b</w:t>
      </w:r>
      <w:r w:rsidRPr="00292B75">
        <w:t>2</w:t>
      </w:r>
      <w:r w:rsidRPr="00292B75">
        <w:rPr>
          <w:lang w:val="en-US"/>
        </w:rPr>
        <w:t>eb</w:t>
      </w:r>
      <w:r w:rsidRPr="00292B75">
        <w:t>2&amp;</w:t>
      </w:r>
      <w:r w:rsidRPr="00292B75">
        <w:rPr>
          <w:lang w:val="en-US"/>
        </w:rPr>
        <w:t>t</w:t>
      </w:r>
      <w:r w:rsidRPr="00292B75">
        <w:t>=</w:t>
      </w:r>
    </w:p>
    <w:p w14:paraId="181CA038" w14:textId="77777777" w:rsidR="004F6002" w:rsidRDefault="00357D7E" w:rsidP="004F6002">
      <w:pPr>
        <w:pStyle w:val="af3"/>
        <w:numPr>
          <w:ilvl w:val="0"/>
          <w:numId w:val="48"/>
        </w:numPr>
        <w:tabs>
          <w:tab w:val="left" w:pos="709"/>
        </w:tabs>
        <w:autoSpaceDE w:val="0"/>
        <w:autoSpaceDN w:val="0"/>
        <w:adjustRightInd w:val="0"/>
        <w:ind w:left="567" w:hanging="567"/>
      </w:pPr>
      <w:r w:rsidRPr="00292B75">
        <w:lastRenderedPageBreak/>
        <w:t xml:space="preserve">Инструкция по медицинскому применению препарата </w:t>
      </w:r>
      <w:r w:rsidRPr="00292B75">
        <w:rPr>
          <w:bCs/>
          <w:lang w:eastAsia="ru-RU"/>
        </w:rPr>
        <w:t xml:space="preserve">эвоглиптин </w:t>
      </w:r>
      <w:r w:rsidRPr="00292B75">
        <w:rPr>
          <w:lang w:val="en-US"/>
        </w:rPr>
        <w:t>https</w:t>
      </w:r>
      <w:r w:rsidRPr="00292B75">
        <w:t>://</w:t>
      </w:r>
      <w:r w:rsidRPr="00292B75">
        <w:rPr>
          <w:lang w:val="en-US"/>
        </w:rPr>
        <w:t>grls</w:t>
      </w:r>
      <w:r w:rsidRPr="00292B75">
        <w:t>.</w:t>
      </w:r>
      <w:r w:rsidRPr="00292B75">
        <w:rPr>
          <w:lang w:val="en-US"/>
        </w:rPr>
        <w:t>rosminzdrav</w:t>
      </w:r>
      <w:r w:rsidRPr="00292B75">
        <w:t>.</w:t>
      </w:r>
      <w:r w:rsidRPr="00292B75">
        <w:rPr>
          <w:lang w:val="en-US"/>
        </w:rPr>
        <w:t>ru</w:t>
      </w:r>
      <w:r w:rsidRPr="00292B75">
        <w:t>/</w:t>
      </w:r>
      <w:r w:rsidRPr="00292B75">
        <w:rPr>
          <w:lang w:val="en-US"/>
        </w:rPr>
        <w:t>Grls</w:t>
      </w:r>
      <w:r w:rsidRPr="00292B75">
        <w:t>_</w:t>
      </w:r>
      <w:r w:rsidRPr="00292B75">
        <w:rPr>
          <w:lang w:val="en-US"/>
        </w:rPr>
        <w:t>View</w:t>
      </w:r>
      <w:r w:rsidRPr="00292B75">
        <w:t>_</w:t>
      </w:r>
      <w:r w:rsidRPr="00292B75">
        <w:rPr>
          <w:lang w:val="en-US"/>
        </w:rPr>
        <w:t>v</w:t>
      </w:r>
      <w:r w:rsidRPr="00292B75">
        <w:t>2.</w:t>
      </w:r>
      <w:r w:rsidRPr="00292B75">
        <w:rPr>
          <w:lang w:val="en-US"/>
        </w:rPr>
        <w:t>aspx</w:t>
      </w:r>
      <w:r w:rsidRPr="00292B75">
        <w:t>?</w:t>
      </w:r>
      <w:r w:rsidRPr="00292B75">
        <w:rPr>
          <w:lang w:val="en-US"/>
        </w:rPr>
        <w:t>routingGuid</w:t>
      </w:r>
      <w:r w:rsidRPr="00292B75">
        <w:t>=6</w:t>
      </w:r>
      <w:r w:rsidRPr="00292B75">
        <w:rPr>
          <w:lang w:val="en-US"/>
        </w:rPr>
        <w:t>c</w:t>
      </w:r>
      <w:r w:rsidRPr="00292B75">
        <w:t>9</w:t>
      </w:r>
      <w:r w:rsidRPr="00292B75">
        <w:rPr>
          <w:lang w:val="en-US"/>
        </w:rPr>
        <w:t>be</w:t>
      </w:r>
      <w:r w:rsidRPr="00292B75">
        <w:t>7</w:t>
      </w:r>
      <w:r w:rsidRPr="00292B75">
        <w:rPr>
          <w:lang w:val="en-US"/>
        </w:rPr>
        <w:t>e</w:t>
      </w:r>
      <w:r w:rsidRPr="00292B75">
        <w:t>5-6693-4</w:t>
      </w:r>
      <w:r w:rsidRPr="00292B75">
        <w:rPr>
          <w:lang w:val="en-US"/>
        </w:rPr>
        <w:t>b</w:t>
      </w:r>
      <w:r w:rsidRPr="00292B75">
        <w:t>07-9</w:t>
      </w:r>
      <w:r w:rsidRPr="00292B75">
        <w:rPr>
          <w:lang w:val="en-US"/>
        </w:rPr>
        <w:t>f</w:t>
      </w:r>
      <w:r w:rsidRPr="00292B75">
        <w:t>31-0175437</w:t>
      </w:r>
      <w:r w:rsidRPr="00292B75">
        <w:rPr>
          <w:lang w:val="en-US"/>
        </w:rPr>
        <w:t>b</w:t>
      </w:r>
      <w:r w:rsidRPr="00292B75">
        <w:t>053</w:t>
      </w:r>
      <w:r w:rsidRPr="00292B75">
        <w:rPr>
          <w:lang w:val="en-US"/>
        </w:rPr>
        <w:t>e</w:t>
      </w:r>
      <w:r w:rsidRPr="00292B75">
        <w:t>&amp;</w:t>
      </w:r>
      <w:r w:rsidRPr="00292B75">
        <w:rPr>
          <w:lang w:val="en-US"/>
        </w:rPr>
        <w:t>t</w:t>
      </w:r>
      <w:r w:rsidRPr="00292B75">
        <w:t>=</w:t>
      </w:r>
    </w:p>
    <w:p w14:paraId="1FF1A079" w14:textId="77777777" w:rsidR="004F6002" w:rsidRPr="004F6002" w:rsidRDefault="00BB127B" w:rsidP="004F6002">
      <w:pPr>
        <w:pStyle w:val="af3"/>
        <w:numPr>
          <w:ilvl w:val="0"/>
          <w:numId w:val="48"/>
        </w:numPr>
        <w:tabs>
          <w:tab w:val="left" w:pos="709"/>
        </w:tabs>
        <w:autoSpaceDE w:val="0"/>
        <w:autoSpaceDN w:val="0"/>
        <w:adjustRightInd w:val="0"/>
        <w:ind w:left="567" w:hanging="567"/>
      </w:pPr>
      <w:r w:rsidRPr="004F6002">
        <w:rPr>
          <w:lang w:val="en-US"/>
        </w:rPr>
        <w:t xml:space="preserve">Golay A, Lagger G, Chambouleyron M, Carrard I, Lasserre-Moutet A. Therapeutic education of diabetic patients. Diabetes Metab Res Rev. 2008 </w:t>
      </w:r>
      <w:r w:rsidRPr="00BB127B">
        <w:t>г</w:t>
      </w:r>
      <w:r w:rsidRPr="004F6002">
        <w:rPr>
          <w:lang w:val="en-US"/>
        </w:rPr>
        <w:t xml:space="preserve">.;24(3):192–6. </w:t>
      </w:r>
    </w:p>
    <w:p w14:paraId="52954085" w14:textId="77777777" w:rsidR="004F6002" w:rsidRPr="004F6002" w:rsidRDefault="00BB127B" w:rsidP="004F6002">
      <w:pPr>
        <w:pStyle w:val="af3"/>
        <w:numPr>
          <w:ilvl w:val="0"/>
          <w:numId w:val="48"/>
        </w:numPr>
        <w:tabs>
          <w:tab w:val="left" w:pos="709"/>
        </w:tabs>
        <w:autoSpaceDE w:val="0"/>
        <w:autoSpaceDN w:val="0"/>
        <w:adjustRightInd w:val="0"/>
        <w:ind w:left="567" w:hanging="567"/>
      </w:pPr>
      <w:r w:rsidRPr="004F6002">
        <w:rPr>
          <w:lang w:val="en-US"/>
        </w:rPr>
        <w:t xml:space="preserve">M Grant S, J Glenn A, M S Wolever T, G Josse R, L O’Connor D, Thompson A, </w:t>
      </w:r>
      <w:r w:rsidRPr="00BB127B">
        <w:t>и</w:t>
      </w:r>
      <w:r w:rsidRPr="004F6002">
        <w:rPr>
          <w:lang w:val="en-US"/>
        </w:rPr>
        <w:t xml:space="preserve"> </w:t>
      </w:r>
      <w:r w:rsidRPr="00BB127B">
        <w:t>др</w:t>
      </w:r>
      <w:r w:rsidRPr="004F6002">
        <w:rPr>
          <w:lang w:val="en-US"/>
        </w:rPr>
        <w:t xml:space="preserve">. Evaluation of Glycemic Index Education in People Living with Type 2 Diabetes: Participant Satisfaction, Knowledge Uptake, and Application. Nutrients. 12 </w:t>
      </w:r>
      <w:r w:rsidRPr="00BB127B">
        <w:t>август</w:t>
      </w:r>
      <w:r w:rsidRPr="004F6002">
        <w:rPr>
          <w:lang w:val="en-US"/>
        </w:rPr>
        <w:t xml:space="preserve"> 2020 </w:t>
      </w:r>
      <w:r w:rsidRPr="00BB127B">
        <w:t>г</w:t>
      </w:r>
      <w:r w:rsidRPr="004F6002">
        <w:rPr>
          <w:lang w:val="en-US"/>
        </w:rPr>
        <w:t xml:space="preserve">.;12(8):2416. </w:t>
      </w:r>
    </w:p>
    <w:p w14:paraId="1C9FDA14" w14:textId="77777777" w:rsidR="004F6002" w:rsidRPr="004F6002" w:rsidRDefault="00BB127B" w:rsidP="004F6002">
      <w:pPr>
        <w:pStyle w:val="af3"/>
        <w:numPr>
          <w:ilvl w:val="0"/>
          <w:numId w:val="48"/>
        </w:numPr>
        <w:tabs>
          <w:tab w:val="left" w:pos="709"/>
        </w:tabs>
        <w:autoSpaceDE w:val="0"/>
        <w:autoSpaceDN w:val="0"/>
        <w:adjustRightInd w:val="0"/>
        <w:ind w:left="567" w:hanging="567"/>
      </w:pPr>
      <w:r w:rsidRPr="004F6002">
        <w:rPr>
          <w:lang w:val="en-US"/>
        </w:rPr>
        <w:t xml:space="preserve">Cabré Font C, Colungo Francia C, Vinagre Torres I, Jansà i Morató M, Conget Donlo I. A therapeutic education program with a diabetes specialist nurse for type 2 diabetes patients using insulin in a primary care setting. A diabetes education program with a diabetes specialist nurse in a primary care setting. Endocrinol Diabetes Nutr. 1 </w:t>
      </w:r>
      <w:r w:rsidRPr="00BB127B">
        <w:t>ноябрь</w:t>
      </w:r>
      <w:r w:rsidRPr="004F6002">
        <w:rPr>
          <w:lang w:val="en-US"/>
        </w:rPr>
        <w:t xml:space="preserve"> 2021 </w:t>
      </w:r>
      <w:r w:rsidRPr="00BB127B">
        <w:t>г</w:t>
      </w:r>
      <w:r w:rsidRPr="004F6002">
        <w:rPr>
          <w:lang w:val="en-US"/>
        </w:rPr>
        <w:t xml:space="preserve">.;68(9):628–35. </w:t>
      </w:r>
    </w:p>
    <w:p w14:paraId="66400C5B" w14:textId="77777777" w:rsidR="004F6002" w:rsidRPr="004F6002" w:rsidRDefault="00BB127B" w:rsidP="004F6002">
      <w:pPr>
        <w:pStyle w:val="af3"/>
        <w:numPr>
          <w:ilvl w:val="0"/>
          <w:numId w:val="48"/>
        </w:numPr>
        <w:tabs>
          <w:tab w:val="left" w:pos="709"/>
        </w:tabs>
        <w:autoSpaceDE w:val="0"/>
        <w:autoSpaceDN w:val="0"/>
        <w:adjustRightInd w:val="0"/>
        <w:ind w:left="567" w:hanging="567"/>
      </w:pPr>
      <w:r w:rsidRPr="004F6002">
        <w:rPr>
          <w:lang w:val="en-US"/>
        </w:rPr>
        <w:t xml:space="preserve">Subrahmanyan NA, Koshy RM, Jacob K, Pappachan JM. Efficacy and Cardiovascular Safety of DPP-4 Inhibitors. Curr Drug Saf. 2021 </w:t>
      </w:r>
      <w:r w:rsidRPr="00BB127B">
        <w:t>г</w:t>
      </w:r>
      <w:r w:rsidRPr="004F6002">
        <w:rPr>
          <w:lang w:val="en-US"/>
        </w:rPr>
        <w:t xml:space="preserve">.;16(2):154–64. </w:t>
      </w:r>
    </w:p>
    <w:p w14:paraId="0C3EB388" w14:textId="77777777" w:rsidR="005D1522" w:rsidRDefault="00BB127B" w:rsidP="005D1522">
      <w:pPr>
        <w:pStyle w:val="af3"/>
        <w:numPr>
          <w:ilvl w:val="0"/>
          <w:numId w:val="48"/>
        </w:numPr>
        <w:tabs>
          <w:tab w:val="left" w:pos="709"/>
        </w:tabs>
        <w:autoSpaceDE w:val="0"/>
        <w:autoSpaceDN w:val="0"/>
        <w:adjustRightInd w:val="0"/>
        <w:ind w:left="567" w:hanging="567"/>
      </w:pPr>
      <w:r w:rsidRPr="004F6002">
        <w:rPr>
          <w:lang w:val="en-US"/>
        </w:rPr>
        <w:t xml:space="preserve">Gallwitz B. Clinical Use of DPP-4 Inhibitors. </w:t>
      </w:r>
      <w:r w:rsidRPr="00BB127B">
        <w:t xml:space="preserve">Front Endocrinol (Lausanne). 2019 г.;10:389. </w:t>
      </w:r>
    </w:p>
    <w:p w14:paraId="2BB5026A" w14:textId="3328D3ED" w:rsidR="00295007" w:rsidRPr="00105893" w:rsidRDefault="00BB127B" w:rsidP="00295007">
      <w:pPr>
        <w:pStyle w:val="af3"/>
        <w:numPr>
          <w:ilvl w:val="0"/>
          <w:numId w:val="48"/>
        </w:numPr>
        <w:tabs>
          <w:tab w:val="left" w:pos="709"/>
        </w:tabs>
        <w:autoSpaceDE w:val="0"/>
        <w:autoSpaceDN w:val="0"/>
        <w:adjustRightInd w:val="0"/>
        <w:ind w:left="567" w:hanging="567"/>
      </w:pPr>
      <w:r w:rsidRPr="005D1522">
        <w:rPr>
          <w:lang w:val="en-US"/>
        </w:rPr>
        <w:t xml:space="preserve">Graefe-Mody U, Retlich S, Friedrich C. Clinical pharmacokinetics and pharmacodynamics of linagliptin. Clin Pharmacokinet. 1 </w:t>
      </w:r>
      <w:r w:rsidRPr="00BB127B">
        <w:t>июль</w:t>
      </w:r>
      <w:r w:rsidRPr="005D1522">
        <w:rPr>
          <w:lang w:val="en-US"/>
        </w:rPr>
        <w:t xml:space="preserve"> 2012 </w:t>
      </w:r>
      <w:r w:rsidRPr="00BB127B">
        <w:t>г</w:t>
      </w:r>
      <w:r w:rsidRPr="005D1522">
        <w:rPr>
          <w:lang w:val="en-US"/>
        </w:rPr>
        <w:t xml:space="preserve">.;51(7):411–27. </w:t>
      </w:r>
      <w:r w:rsidR="00694E84">
        <w:fldChar w:fldCharType="end"/>
      </w:r>
      <w:r w:rsidR="00CC77F8" w:rsidRPr="005D1522">
        <w:rPr>
          <w:lang w:val="en-US"/>
        </w:rPr>
        <w:t xml:space="preserve"> </w:t>
      </w:r>
    </w:p>
    <w:p w14:paraId="5A2A748C" w14:textId="24EA32D2" w:rsidR="00295007" w:rsidRPr="005E6358" w:rsidRDefault="00295007" w:rsidP="0008466F">
      <w:pPr>
        <w:pStyle w:val="12"/>
        <w:numPr>
          <w:ilvl w:val="0"/>
          <w:numId w:val="5"/>
        </w:numPr>
        <w:tabs>
          <w:tab w:val="left" w:pos="142"/>
          <w:tab w:val="left" w:pos="284"/>
        </w:tabs>
        <w:spacing w:line="240" w:lineRule="auto"/>
        <w:ind w:left="357" w:hanging="357"/>
        <w:rPr>
          <w:rFonts w:cs="Times New Roman"/>
          <w:color w:val="000000" w:themeColor="text1"/>
          <w:szCs w:val="24"/>
        </w:rPr>
      </w:pPr>
      <w:bookmarkStart w:id="50" w:name="_Toc139361931"/>
      <w:r w:rsidRPr="005E6358">
        <w:rPr>
          <w:rFonts w:cs="Times New Roman"/>
          <w:color w:val="000000" w:themeColor="text1"/>
          <w:szCs w:val="24"/>
        </w:rPr>
        <w:t>ФИЗИЧЕСКИЕ, ХИМИЧЕСКИЕ И ФАРМАЦЕВТИЧЕСКИЕ СВОЙСТВА И ЛЕКАРСТВЕННАЯ ФОРМА</w:t>
      </w:r>
      <w:bookmarkEnd w:id="50"/>
    </w:p>
    <w:p w14:paraId="29C6091C" w14:textId="39D38023" w:rsidR="00295007" w:rsidRDefault="00295007" w:rsidP="00295007">
      <w:pPr>
        <w:pStyle w:val="2"/>
        <w:spacing w:line="240" w:lineRule="auto"/>
        <w:rPr>
          <w:color w:val="000000" w:themeColor="text1"/>
          <w:szCs w:val="24"/>
        </w:rPr>
      </w:pPr>
      <w:bookmarkStart w:id="51" w:name="_Toc415001079"/>
      <w:bookmarkStart w:id="52" w:name="_Toc139361932"/>
      <w:r w:rsidRPr="005E6358">
        <w:rPr>
          <w:color w:val="000000" w:themeColor="text1"/>
          <w:szCs w:val="24"/>
        </w:rPr>
        <w:t>2.1</w:t>
      </w:r>
      <w:r>
        <w:rPr>
          <w:color w:val="000000" w:themeColor="text1"/>
          <w:szCs w:val="24"/>
        </w:rPr>
        <w:t>.</w:t>
      </w:r>
      <w:r w:rsidRPr="005E6358">
        <w:rPr>
          <w:color w:val="000000" w:themeColor="text1"/>
          <w:szCs w:val="24"/>
        </w:rPr>
        <w:t xml:space="preserve"> Описание свойств исследуемого препарата</w:t>
      </w:r>
      <w:bookmarkEnd w:id="51"/>
      <w:bookmarkEnd w:id="52"/>
    </w:p>
    <w:p w14:paraId="1EAC1934" w14:textId="77777777" w:rsidR="00B66AC1" w:rsidRDefault="00295007" w:rsidP="00295007">
      <w:pPr>
        <w:pStyle w:val="3"/>
        <w:spacing w:after="240"/>
        <w:rPr>
          <w:rFonts w:ascii="Times New Roman" w:hAnsi="Times New Roman"/>
          <w:color w:val="000000" w:themeColor="text1"/>
          <w:szCs w:val="24"/>
        </w:rPr>
      </w:pPr>
      <w:bookmarkStart w:id="53" w:name="_Toc415001080"/>
      <w:bookmarkStart w:id="54" w:name="_Toc139361933"/>
      <w:r w:rsidRPr="005E6358">
        <w:rPr>
          <w:rFonts w:ascii="Times New Roman" w:hAnsi="Times New Roman"/>
          <w:color w:val="000000" w:themeColor="text1"/>
          <w:szCs w:val="24"/>
        </w:rPr>
        <w:t>2.1.1</w:t>
      </w:r>
      <w:r>
        <w:rPr>
          <w:rFonts w:ascii="Times New Roman" w:hAnsi="Times New Roman"/>
          <w:color w:val="000000" w:themeColor="text1"/>
          <w:szCs w:val="24"/>
        </w:rPr>
        <w:t>.</w:t>
      </w:r>
      <w:r w:rsidRPr="005E6358">
        <w:rPr>
          <w:rFonts w:ascii="Times New Roman" w:hAnsi="Times New Roman"/>
          <w:color w:val="000000" w:themeColor="text1"/>
          <w:szCs w:val="24"/>
        </w:rPr>
        <w:t xml:space="preserve"> Химическая формула</w:t>
      </w:r>
      <w:bookmarkEnd w:id="53"/>
      <w:bookmarkEnd w:id="54"/>
      <w:r w:rsidR="0003615F">
        <w:rPr>
          <w:rFonts w:ascii="Times New Roman" w:hAnsi="Times New Roman"/>
          <w:color w:val="000000" w:themeColor="text1"/>
          <w:szCs w:val="24"/>
        </w:rPr>
        <w:t xml:space="preserve"> </w:t>
      </w:r>
      <w:r w:rsidR="002002AA">
        <w:rPr>
          <w:rFonts w:ascii="Times New Roman" w:hAnsi="Times New Roman"/>
          <w:color w:val="000000" w:themeColor="text1"/>
          <w:szCs w:val="24"/>
        </w:rPr>
        <w:t xml:space="preserve">    </w:t>
      </w:r>
    </w:p>
    <w:p w14:paraId="2D584061" w14:textId="09EE868A" w:rsidR="00295007" w:rsidRDefault="002002AA" w:rsidP="00B66AC1">
      <w:pPr>
        <w:rPr>
          <w:color w:val="000000" w:themeColor="text1"/>
        </w:rPr>
      </w:pPr>
      <w:r w:rsidRPr="002002AA">
        <w:t>C</w:t>
      </w:r>
      <w:r w:rsidRPr="00B66AC1">
        <w:rPr>
          <w:vertAlign w:val="subscript"/>
        </w:rPr>
        <w:t>25</w:t>
      </w:r>
      <w:r w:rsidRPr="002002AA">
        <w:t>H</w:t>
      </w:r>
      <w:r w:rsidRPr="00B66AC1">
        <w:rPr>
          <w:vertAlign w:val="subscript"/>
        </w:rPr>
        <w:t>28</w:t>
      </w:r>
      <w:r w:rsidRPr="002002AA">
        <w:t>N</w:t>
      </w:r>
      <w:r w:rsidRPr="00B66AC1">
        <w:rPr>
          <w:vertAlign w:val="subscript"/>
        </w:rPr>
        <w:t>8</w:t>
      </w:r>
      <w:r w:rsidRPr="002002AA">
        <w:t>O</w:t>
      </w:r>
      <w:r w:rsidRPr="00B66AC1">
        <w:rPr>
          <w:vertAlign w:val="subscript"/>
        </w:rPr>
        <w:t>2</w:t>
      </w:r>
      <w:r w:rsidRPr="002002AA">
        <w:t xml:space="preserve">  </w:t>
      </w:r>
    </w:p>
    <w:p w14:paraId="03288B82" w14:textId="77777777" w:rsidR="00295007" w:rsidRDefault="00295007" w:rsidP="00295007">
      <w:pPr>
        <w:pStyle w:val="3"/>
        <w:spacing w:after="240"/>
        <w:rPr>
          <w:rFonts w:ascii="Times New Roman" w:hAnsi="Times New Roman"/>
          <w:color w:val="000000" w:themeColor="text1"/>
          <w:szCs w:val="24"/>
        </w:rPr>
      </w:pPr>
      <w:bookmarkStart w:id="55" w:name="_Toc415001081"/>
      <w:bookmarkStart w:id="56" w:name="_Toc139361934"/>
      <w:r w:rsidRPr="005E6358">
        <w:rPr>
          <w:rFonts w:ascii="Times New Roman" w:hAnsi="Times New Roman"/>
          <w:color w:val="000000" w:themeColor="text1"/>
          <w:szCs w:val="24"/>
        </w:rPr>
        <w:t>2.1.2</w:t>
      </w:r>
      <w:r>
        <w:rPr>
          <w:rFonts w:ascii="Times New Roman" w:hAnsi="Times New Roman"/>
          <w:color w:val="000000" w:themeColor="text1"/>
          <w:szCs w:val="24"/>
        </w:rPr>
        <w:t>.</w:t>
      </w:r>
      <w:r w:rsidRPr="005E6358">
        <w:rPr>
          <w:rFonts w:ascii="Times New Roman" w:hAnsi="Times New Roman"/>
          <w:color w:val="000000" w:themeColor="text1"/>
          <w:szCs w:val="24"/>
        </w:rPr>
        <w:t xml:space="preserve"> Структурная формула</w:t>
      </w:r>
      <w:bookmarkEnd w:id="55"/>
      <w:bookmarkEnd w:id="56"/>
    </w:p>
    <w:p w14:paraId="6F1E2D97" w14:textId="026F33E0" w:rsidR="00776C53" w:rsidRDefault="00A40B87" w:rsidP="00295007">
      <w:pPr>
        <w:rPr>
          <w:color w:val="000000" w:themeColor="text1"/>
        </w:rPr>
      </w:pPr>
      <w:r>
        <w:rPr>
          <w:b/>
          <w:color w:val="000000" w:themeColor="text1"/>
        </w:rPr>
        <w:t>Р</w:t>
      </w:r>
      <w:r w:rsidR="00295007" w:rsidRPr="005E6358">
        <w:rPr>
          <w:b/>
          <w:color w:val="000000" w:themeColor="text1"/>
        </w:rPr>
        <w:t>исунок 2</w:t>
      </w:r>
      <w:r w:rsidR="00295007">
        <w:rPr>
          <w:b/>
          <w:color w:val="000000" w:themeColor="text1"/>
        </w:rPr>
        <w:t>-</w:t>
      </w:r>
      <w:r w:rsidR="00295007" w:rsidRPr="005E6358">
        <w:rPr>
          <w:b/>
          <w:color w:val="000000" w:themeColor="text1"/>
        </w:rPr>
        <w:t>1.</w:t>
      </w:r>
      <w:r w:rsidR="00295007" w:rsidRPr="005E6358">
        <w:rPr>
          <w:color w:val="000000" w:themeColor="text1"/>
        </w:rPr>
        <w:t xml:space="preserve"> </w:t>
      </w:r>
      <w:r w:rsidR="00AB19F0" w:rsidRPr="005E6358">
        <w:rPr>
          <w:color w:val="000000" w:themeColor="text1"/>
        </w:rPr>
        <w:t xml:space="preserve">Структурная формула </w:t>
      </w:r>
      <w:r w:rsidR="00AB19F0">
        <w:rPr>
          <w:rFonts w:eastAsia="Times New Roman"/>
          <w:bCs/>
          <w:lang w:eastAsia="ru-RU"/>
        </w:rPr>
        <w:t>лин</w:t>
      </w:r>
      <w:r w:rsidR="00AB19F0" w:rsidRPr="009B0091">
        <w:rPr>
          <w:rFonts w:eastAsia="Times New Roman"/>
          <w:bCs/>
          <w:lang w:eastAsia="ru-RU"/>
        </w:rPr>
        <w:t>аглиптина</w:t>
      </w:r>
      <w:r w:rsidR="00B66AC1">
        <w:rPr>
          <w:rFonts w:eastAsia="Times New Roman"/>
          <w:bCs/>
          <w:lang w:eastAsia="ru-RU"/>
        </w:rPr>
        <w:t>.</w:t>
      </w:r>
    </w:p>
    <w:p w14:paraId="1BB7ED04" w14:textId="5E4825A4" w:rsidR="0003615F" w:rsidRDefault="00AB19F0" w:rsidP="00295007">
      <w:pPr>
        <w:rPr>
          <w:color w:val="000000" w:themeColor="text1"/>
        </w:rPr>
      </w:pPr>
      <w:r>
        <w:rPr>
          <w:noProof/>
          <w:color w:val="000000" w:themeColor="text1"/>
          <w:lang w:eastAsia="ru-RU"/>
        </w:rPr>
        <w:drawing>
          <wp:inline distT="0" distB="0" distL="0" distR="0" wp14:anchorId="0E52A26B" wp14:editId="619CFAA3">
            <wp:extent cx="3691890" cy="1440815"/>
            <wp:effectExtent l="0" t="0" r="3810" b="698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1890" cy="1440815"/>
                    </a:xfrm>
                    <a:prstGeom prst="rect">
                      <a:avLst/>
                    </a:prstGeom>
                    <a:noFill/>
                    <a:ln>
                      <a:noFill/>
                    </a:ln>
                  </pic:spPr>
                </pic:pic>
              </a:graphicData>
            </a:graphic>
          </wp:inline>
        </w:drawing>
      </w:r>
    </w:p>
    <w:p w14:paraId="3DF93A8E" w14:textId="77777777" w:rsidR="00295007" w:rsidRPr="005E6358" w:rsidRDefault="00295007" w:rsidP="00295007">
      <w:pPr>
        <w:rPr>
          <w:color w:val="000000" w:themeColor="text1"/>
        </w:rPr>
      </w:pPr>
    </w:p>
    <w:p w14:paraId="1D48378C" w14:textId="2E253555" w:rsidR="00295007" w:rsidRPr="0039612C" w:rsidRDefault="00295007" w:rsidP="00295007">
      <w:pPr>
        <w:rPr>
          <w:rFonts w:eastAsiaTheme="minorHAnsi"/>
          <w:bCs/>
          <w:color w:val="000000" w:themeColor="text1"/>
          <w:lang w:eastAsia="en-US"/>
        </w:rPr>
      </w:pPr>
      <w:r w:rsidRPr="00FD0B41">
        <w:t xml:space="preserve"> </w:t>
      </w:r>
      <w:r w:rsidRPr="00EA5D20">
        <w:rPr>
          <w:rStyle w:val="lrzxr"/>
          <w:b/>
        </w:rPr>
        <w:t xml:space="preserve">Молекулярная масса: </w:t>
      </w:r>
      <w:r w:rsidR="00B66AC1">
        <w:rPr>
          <w:rStyle w:val="lrzxr"/>
          <w:bCs/>
        </w:rPr>
        <w:t>472,</w:t>
      </w:r>
      <w:r w:rsidR="0003615F" w:rsidRPr="0003615F">
        <w:rPr>
          <w:rStyle w:val="lrzxr"/>
          <w:bCs/>
        </w:rPr>
        <w:t>54</w:t>
      </w:r>
      <w:r w:rsidR="0003615F" w:rsidRPr="0003615F">
        <w:rPr>
          <w:rStyle w:val="lrzxr"/>
          <w:b/>
        </w:rPr>
        <w:t xml:space="preserve"> </w:t>
      </w:r>
      <w:r w:rsidR="0003615F" w:rsidRPr="00407F86">
        <w:t>г/моль</w:t>
      </w:r>
    </w:p>
    <w:p w14:paraId="7687C727" w14:textId="26E14416" w:rsidR="00295007" w:rsidRDefault="00295007" w:rsidP="00295007">
      <w:pPr>
        <w:pStyle w:val="3"/>
        <w:spacing w:after="240"/>
        <w:rPr>
          <w:rFonts w:ascii="Times New Roman" w:hAnsi="Times New Roman"/>
          <w:color w:val="000000" w:themeColor="text1"/>
          <w:szCs w:val="24"/>
        </w:rPr>
      </w:pPr>
      <w:bookmarkStart w:id="57" w:name="_Toc323751672"/>
      <w:bookmarkStart w:id="58" w:name="_Toc139361935"/>
      <w:r w:rsidRPr="005E6358">
        <w:rPr>
          <w:rFonts w:ascii="Times New Roman" w:hAnsi="Times New Roman"/>
          <w:color w:val="000000" w:themeColor="text1"/>
          <w:szCs w:val="24"/>
        </w:rPr>
        <w:t>2.1.3. Физико-химические и фармацевтические свойства</w:t>
      </w:r>
      <w:bookmarkEnd w:id="57"/>
      <w:bookmarkEnd w:id="58"/>
    </w:p>
    <w:p w14:paraId="2AFDC740" w14:textId="55393660" w:rsidR="0039689A" w:rsidRDefault="00B66AC1" w:rsidP="0039689A">
      <w:pPr>
        <w:ind w:firstLine="851"/>
      </w:pPr>
      <w:r>
        <w:t>Линаглиптин представляет собой</w:t>
      </w:r>
      <w:r w:rsidR="0039689A">
        <w:t xml:space="preserve"> белое или желтоватое кристаллическое твердое вещество. Гигроскопичен, но впитывает воду. Хорошо растворим в водных средах (&gt; 1 мг/мл). Имеет физиологический диапазон рН. Растворим в метаноле, умеренно растворим в этаноле и очень мало растворим в изопропаноле и ацетоне. Действующее вещество одновременно существует в двух полиморфных формах, которые энантиотропно связаны </w:t>
      </w:r>
      <w:r w:rsidR="0039689A">
        <w:lastRenderedPageBreak/>
        <w:t>между собой и обратимо переходят друг в друга примерно при комнатной температуре. Дв</w:t>
      </w:r>
      <w:r w:rsidR="000F4255">
        <w:t>е</w:t>
      </w:r>
      <w:r w:rsidR="0039689A">
        <w:t xml:space="preserve"> полиморфные формы не различаются по биофармацевтическим свойствам.</w:t>
      </w:r>
    </w:p>
    <w:p w14:paraId="0EE7EE46" w14:textId="45507FBB" w:rsidR="00136011" w:rsidRPr="00136011" w:rsidRDefault="00136011" w:rsidP="0049695C">
      <w:pPr>
        <w:pStyle w:val="2"/>
        <w:spacing w:line="240" w:lineRule="auto"/>
        <w:rPr>
          <w:color w:val="000000" w:themeColor="text1"/>
          <w:szCs w:val="24"/>
        </w:rPr>
      </w:pPr>
      <w:bookmarkStart w:id="59" w:name="_Toc118754959"/>
      <w:bookmarkStart w:id="60" w:name="_Toc139361936"/>
      <w:r w:rsidRPr="00F54B50">
        <w:rPr>
          <w:color w:val="000000" w:themeColor="text1"/>
          <w:szCs w:val="24"/>
        </w:rPr>
        <w:t>2.2. Лекарственная форма</w:t>
      </w:r>
      <w:bookmarkEnd w:id="59"/>
      <w:bookmarkEnd w:id="60"/>
    </w:p>
    <w:p w14:paraId="04FF9FE3" w14:textId="77777777" w:rsidR="00295007" w:rsidRDefault="00295007" w:rsidP="00136011">
      <w:pPr>
        <w:pStyle w:val="3"/>
        <w:spacing w:before="0" w:after="0"/>
        <w:rPr>
          <w:rFonts w:ascii="Times New Roman" w:hAnsi="Times New Roman"/>
        </w:rPr>
      </w:pPr>
      <w:bookmarkStart w:id="61" w:name="_Toc139361937"/>
      <w:r w:rsidRPr="005A2239">
        <w:rPr>
          <w:rFonts w:ascii="Times New Roman" w:hAnsi="Times New Roman"/>
        </w:rPr>
        <w:t>2.2.1. Название лекарственной формы</w:t>
      </w:r>
      <w:bookmarkEnd w:id="61"/>
    </w:p>
    <w:p w14:paraId="6187FEFA" w14:textId="77777777" w:rsidR="00136011" w:rsidRDefault="00136011" w:rsidP="00136011"/>
    <w:p w14:paraId="5DA56AFB" w14:textId="021B5FF3" w:rsidR="00295007" w:rsidRDefault="0039689A" w:rsidP="00136011">
      <w:pPr>
        <w:ind w:firstLine="709"/>
      </w:pPr>
      <w:r w:rsidRPr="0039689A">
        <w:t>Таблетки, покрытые пленочной оболочкой</w:t>
      </w:r>
      <w:r w:rsidR="006415C2">
        <w:t>.</w:t>
      </w:r>
    </w:p>
    <w:p w14:paraId="6F3CA52C" w14:textId="77777777" w:rsidR="00136011" w:rsidRPr="005A2239" w:rsidRDefault="00136011" w:rsidP="00136011"/>
    <w:p w14:paraId="2E05FCC5" w14:textId="77777777" w:rsidR="00295007" w:rsidRPr="005E6358" w:rsidRDefault="00295007" w:rsidP="00136011">
      <w:pPr>
        <w:pStyle w:val="3"/>
        <w:spacing w:before="0" w:after="0"/>
        <w:rPr>
          <w:rFonts w:ascii="Times New Roman" w:hAnsi="Times New Roman"/>
          <w:color w:val="000000" w:themeColor="text1"/>
          <w:szCs w:val="24"/>
        </w:rPr>
      </w:pPr>
      <w:bookmarkStart w:id="62" w:name="_Toc139361938"/>
      <w:r w:rsidRPr="005E6358">
        <w:rPr>
          <w:rFonts w:ascii="Times New Roman" w:hAnsi="Times New Roman"/>
          <w:color w:val="000000" w:themeColor="text1"/>
          <w:szCs w:val="24"/>
        </w:rPr>
        <w:t>2.2.2</w:t>
      </w:r>
      <w:r>
        <w:rPr>
          <w:rFonts w:ascii="Times New Roman" w:hAnsi="Times New Roman"/>
          <w:color w:val="000000" w:themeColor="text1"/>
          <w:szCs w:val="24"/>
        </w:rPr>
        <w:t>.</w:t>
      </w:r>
      <w:r w:rsidRPr="005E6358">
        <w:rPr>
          <w:rFonts w:ascii="Times New Roman" w:hAnsi="Times New Roman"/>
          <w:color w:val="000000" w:themeColor="text1"/>
          <w:szCs w:val="24"/>
        </w:rPr>
        <w:t xml:space="preserve"> Описание лекарственной формы</w:t>
      </w:r>
      <w:bookmarkEnd w:id="62"/>
    </w:p>
    <w:p w14:paraId="43928D46" w14:textId="77777777" w:rsidR="00136011" w:rsidRDefault="00136011" w:rsidP="00295007">
      <w:pPr>
        <w:ind w:firstLine="709"/>
        <w:rPr>
          <w:color w:val="FF0000"/>
        </w:rPr>
      </w:pPr>
    </w:p>
    <w:p w14:paraId="22681358" w14:textId="3205FE7F" w:rsidR="004718E9" w:rsidRPr="00C74AD1" w:rsidRDefault="004718E9" w:rsidP="004718E9">
      <w:pPr>
        <w:ind w:firstLine="709"/>
        <w:contextualSpacing/>
      </w:pPr>
      <w:r w:rsidRPr="001C6A4E">
        <w:t xml:space="preserve">Лекарственный препарат </w:t>
      </w:r>
      <w:r w:rsidRPr="001C6A4E">
        <w:rPr>
          <w:lang w:val="en-US" w:eastAsia="ru-RU"/>
        </w:rPr>
        <w:t>D</w:t>
      </w:r>
      <w:r w:rsidRPr="001C6A4E">
        <w:rPr>
          <w:lang w:eastAsia="ru-RU"/>
        </w:rPr>
        <w:t>T-</w:t>
      </w:r>
      <w:r>
        <w:rPr>
          <w:lang w:val="en-US" w:eastAsia="ru-RU"/>
        </w:rPr>
        <w:t>LNG</w:t>
      </w:r>
      <w:r w:rsidRPr="004718E9">
        <w:rPr>
          <w:lang w:eastAsia="ru-RU"/>
        </w:rPr>
        <w:t xml:space="preserve"> </w:t>
      </w:r>
      <w:r w:rsidRPr="001C6A4E">
        <w:t>планируется выпускать в единственной дозировке - 5 мг.</w:t>
      </w:r>
    </w:p>
    <w:p w14:paraId="520321B7" w14:textId="0EC48993" w:rsidR="00544FFA" w:rsidRPr="00C74AD1" w:rsidRDefault="00C74AD1" w:rsidP="00295007">
      <w:pPr>
        <w:ind w:firstLine="709"/>
      </w:pPr>
      <w:r w:rsidRPr="00C74AD1">
        <w:t>Таблетки к</w:t>
      </w:r>
      <w:r w:rsidR="0003615F" w:rsidRPr="00C74AD1">
        <w:t>руглые</w:t>
      </w:r>
      <w:r w:rsidRPr="00C74AD1">
        <w:t>,</w:t>
      </w:r>
      <w:r w:rsidR="0003615F" w:rsidRPr="00C74AD1">
        <w:t xml:space="preserve"> двояковыпуклые</w:t>
      </w:r>
      <w:r w:rsidRPr="00C74AD1">
        <w:t>,</w:t>
      </w:r>
      <w:r w:rsidR="0003615F" w:rsidRPr="00C74AD1">
        <w:t xml:space="preserve"> покрытые пленочной оболочкой </w:t>
      </w:r>
      <w:r w:rsidRPr="00C74AD1">
        <w:t>розового с коричневатым оттенком цвета</w:t>
      </w:r>
      <w:r w:rsidR="0003615F" w:rsidRPr="00C74AD1">
        <w:t>.</w:t>
      </w:r>
      <w:r w:rsidRPr="00C74AD1">
        <w:t xml:space="preserve"> На поперечном разрезе ядро таблетки белого или почти белого цвета.</w:t>
      </w:r>
    </w:p>
    <w:p w14:paraId="18B5DD17" w14:textId="3C862650" w:rsidR="00544FFA" w:rsidRDefault="000F4255" w:rsidP="00295007">
      <w:pPr>
        <w:ind w:firstLine="709"/>
      </w:pPr>
      <w:r>
        <w:t>В таблице 2-1. приведен с</w:t>
      </w:r>
      <w:r w:rsidRPr="000F4255">
        <w:t>остав лекарственного препарата линаглиптин, таблетк</w:t>
      </w:r>
      <w:r w:rsidR="004718E9">
        <w:t>и, покрытые пленочной оболочкой,</w:t>
      </w:r>
      <w:r w:rsidRPr="000F4255">
        <w:t xml:space="preserve"> 5 мг (АО «Р-Фарм»)</w:t>
      </w:r>
      <w:r>
        <w:t>.</w:t>
      </w:r>
    </w:p>
    <w:p w14:paraId="54992F1E" w14:textId="77777777" w:rsidR="00295007" w:rsidRDefault="00295007" w:rsidP="00295007">
      <w:pPr>
        <w:pStyle w:val="3"/>
        <w:spacing w:after="240"/>
        <w:rPr>
          <w:rFonts w:ascii="Times New Roman" w:hAnsi="Times New Roman"/>
          <w:color w:val="000000" w:themeColor="text1"/>
          <w:szCs w:val="24"/>
        </w:rPr>
      </w:pPr>
      <w:bookmarkStart w:id="63" w:name="_Toc139361939"/>
      <w:r w:rsidRPr="005E6358">
        <w:rPr>
          <w:rFonts w:ascii="Times New Roman" w:hAnsi="Times New Roman"/>
          <w:color w:val="000000" w:themeColor="text1"/>
          <w:szCs w:val="24"/>
        </w:rPr>
        <w:t>2.2.3</w:t>
      </w:r>
      <w:r>
        <w:rPr>
          <w:rFonts w:ascii="Times New Roman" w:hAnsi="Times New Roman"/>
          <w:color w:val="000000" w:themeColor="text1"/>
          <w:szCs w:val="24"/>
        </w:rPr>
        <w:t>.</w:t>
      </w:r>
      <w:r w:rsidRPr="005E6358">
        <w:rPr>
          <w:rFonts w:ascii="Times New Roman" w:hAnsi="Times New Roman"/>
          <w:color w:val="000000" w:themeColor="text1"/>
          <w:szCs w:val="24"/>
        </w:rPr>
        <w:t xml:space="preserve"> Состав лекарственной формы</w:t>
      </w:r>
      <w:bookmarkEnd w:id="63"/>
    </w:p>
    <w:p w14:paraId="13B172DC" w14:textId="4A3B8675" w:rsidR="00295007" w:rsidRPr="004718E9" w:rsidRDefault="004718E9" w:rsidP="00295007">
      <w:pPr>
        <w:pStyle w:val="aff1"/>
        <w:rPr>
          <w:bCs/>
        </w:rPr>
      </w:pPr>
      <w:bookmarkStart w:id="64" w:name="_Hlk111670939"/>
      <w:bookmarkStart w:id="65" w:name="_Toc111670946"/>
      <w:r>
        <w:rPr>
          <w:b/>
          <w:bCs/>
        </w:rPr>
        <w:t>Таблица 2</w:t>
      </w:r>
      <w:r w:rsidR="00295007" w:rsidRPr="004718E9">
        <w:rPr>
          <w:b/>
          <w:bCs/>
        </w:rPr>
        <w:noBreakHyphen/>
      </w:r>
      <w:r w:rsidR="00295007" w:rsidRPr="004718E9">
        <w:rPr>
          <w:b/>
          <w:bCs/>
        </w:rPr>
        <w:fldChar w:fldCharType="begin"/>
      </w:r>
      <w:r w:rsidR="00295007" w:rsidRPr="004718E9">
        <w:rPr>
          <w:b/>
          <w:bCs/>
        </w:rPr>
        <w:instrText xml:space="preserve"> SEQ Таблица \* ARABIC \s 2 </w:instrText>
      </w:r>
      <w:r w:rsidR="00295007" w:rsidRPr="004718E9">
        <w:rPr>
          <w:b/>
          <w:bCs/>
        </w:rPr>
        <w:fldChar w:fldCharType="separate"/>
      </w:r>
      <w:r w:rsidR="00C21413" w:rsidRPr="004718E9">
        <w:rPr>
          <w:b/>
          <w:bCs/>
          <w:noProof/>
        </w:rPr>
        <w:t>1</w:t>
      </w:r>
      <w:r w:rsidR="00295007" w:rsidRPr="004718E9">
        <w:rPr>
          <w:b/>
          <w:bCs/>
        </w:rPr>
        <w:fldChar w:fldCharType="end"/>
      </w:r>
      <w:r w:rsidR="00295007" w:rsidRPr="004718E9">
        <w:rPr>
          <w:b/>
          <w:bCs/>
        </w:rPr>
        <w:t xml:space="preserve">. </w:t>
      </w:r>
      <w:bookmarkStart w:id="66" w:name="_Hlk121480018"/>
      <w:bookmarkEnd w:id="64"/>
      <w:r w:rsidR="00295007" w:rsidRPr="004718E9">
        <w:rPr>
          <w:bCs/>
        </w:rPr>
        <w:t xml:space="preserve">Состав лекарственного препарата </w:t>
      </w:r>
      <w:r w:rsidR="0039689A" w:rsidRPr="004718E9">
        <w:rPr>
          <w:bCs/>
        </w:rPr>
        <w:t>линаглиптин</w:t>
      </w:r>
      <w:r w:rsidR="0099708D" w:rsidRPr="004718E9">
        <w:rPr>
          <w:bCs/>
        </w:rPr>
        <w:t xml:space="preserve">, </w:t>
      </w:r>
      <w:r w:rsidR="0039689A" w:rsidRPr="004718E9">
        <w:rPr>
          <w:bCs/>
        </w:rPr>
        <w:t>таблетки, покрытые пленочной оболочкой</w:t>
      </w:r>
      <w:r w:rsidRPr="004718E9">
        <w:rPr>
          <w:bCs/>
        </w:rPr>
        <w:t xml:space="preserve">, </w:t>
      </w:r>
      <w:r w:rsidR="0039689A" w:rsidRPr="004718E9">
        <w:rPr>
          <w:bCs/>
        </w:rPr>
        <w:t>5</w:t>
      </w:r>
      <w:r w:rsidR="0099708D" w:rsidRPr="004718E9">
        <w:rPr>
          <w:bCs/>
        </w:rPr>
        <w:t xml:space="preserve"> мг </w:t>
      </w:r>
      <w:r w:rsidR="00295007" w:rsidRPr="004718E9">
        <w:rPr>
          <w:bCs/>
        </w:rPr>
        <w:t>(АО «Р-Фарм»)</w:t>
      </w:r>
      <w:bookmarkEnd w:id="65"/>
      <w:r w:rsidR="00295007" w:rsidRPr="004718E9">
        <w:rPr>
          <w:bCs/>
        </w:rPr>
        <w:t xml:space="preserve"> </w:t>
      </w:r>
    </w:p>
    <w:tbl>
      <w:tblPr>
        <w:tblStyle w:val="a8"/>
        <w:tblW w:w="9356" w:type="dxa"/>
        <w:tblInd w:w="-5" w:type="dxa"/>
        <w:tblLayout w:type="fixed"/>
        <w:tblLook w:val="01E0" w:firstRow="1" w:lastRow="1" w:firstColumn="1" w:lastColumn="1" w:noHBand="0" w:noVBand="0"/>
      </w:tblPr>
      <w:tblGrid>
        <w:gridCol w:w="7371"/>
        <w:gridCol w:w="1985"/>
      </w:tblGrid>
      <w:tr w:rsidR="00117ECA" w:rsidRPr="00194923" w14:paraId="63757FA8" w14:textId="77777777" w:rsidTr="000C6365">
        <w:trPr>
          <w:trHeight w:val="20"/>
          <w:tblHeader/>
        </w:trPr>
        <w:tc>
          <w:tcPr>
            <w:tcW w:w="7371" w:type="dxa"/>
            <w:shd w:val="clear" w:color="auto" w:fill="D9D9D9" w:themeFill="background1" w:themeFillShade="D9"/>
          </w:tcPr>
          <w:bookmarkEnd w:id="66"/>
          <w:p w14:paraId="4FDC94F8" w14:textId="77777777" w:rsidR="00117ECA" w:rsidRPr="00194923" w:rsidRDefault="00117ECA" w:rsidP="00537BF5">
            <w:pPr>
              <w:jc w:val="center"/>
              <w:rPr>
                <w:rFonts w:eastAsia="Calibri"/>
                <w:b/>
              </w:rPr>
            </w:pPr>
            <w:r w:rsidRPr="00194923">
              <w:rPr>
                <w:rFonts w:eastAsia="Calibri"/>
                <w:b/>
              </w:rPr>
              <w:t>Для дозировки:</w:t>
            </w:r>
          </w:p>
        </w:tc>
        <w:tc>
          <w:tcPr>
            <w:tcW w:w="1985" w:type="dxa"/>
            <w:shd w:val="clear" w:color="auto" w:fill="D9D9D9" w:themeFill="background1" w:themeFillShade="D9"/>
          </w:tcPr>
          <w:p w14:paraId="5C4BCFF3" w14:textId="20FC6188" w:rsidR="00117ECA" w:rsidRPr="00194923" w:rsidRDefault="00117ECA" w:rsidP="00537BF5">
            <w:pPr>
              <w:jc w:val="center"/>
              <w:rPr>
                <w:rFonts w:eastAsia="Calibri"/>
                <w:b/>
              </w:rPr>
            </w:pPr>
            <w:r>
              <w:rPr>
                <w:rFonts w:eastAsia="Calibri"/>
                <w:b/>
              </w:rPr>
              <w:t>5</w:t>
            </w:r>
            <w:r w:rsidRPr="00194923">
              <w:rPr>
                <w:rFonts w:eastAsia="Calibri"/>
                <w:b/>
              </w:rPr>
              <w:t xml:space="preserve"> мг</w:t>
            </w:r>
          </w:p>
        </w:tc>
      </w:tr>
      <w:tr w:rsidR="000C6365" w:rsidRPr="00194923" w14:paraId="1A3DB64E" w14:textId="77777777" w:rsidTr="00537BF5">
        <w:trPr>
          <w:trHeight w:val="20"/>
        </w:trPr>
        <w:tc>
          <w:tcPr>
            <w:tcW w:w="9356" w:type="dxa"/>
            <w:gridSpan w:val="2"/>
          </w:tcPr>
          <w:p w14:paraId="36BD60F7" w14:textId="02F32D37" w:rsidR="000C6365" w:rsidRPr="00194923" w:rsidRDefault="000C6365" w:rsidP="00537BF5">
            <w:pPr>
              <w:rPr>
                <w:rFonts w:eastAsia="Calibri"/>
                <w:i/>
              </w:rPr>
            </w:pPr>
            <w:r w:rsidRPr="00194923">
              <w:rPr>
                <w:rFonts w:eastAsia="Calibri"/>
                <w:i/>
              </w:rPr>
              <w:t>Действующее вещество:</w:t>
            </w:r>
          </w:p>
        </w:tc>
      </w:tr>
      <w:tr w:rsidR="00117ECA" w:rsidRPr="00194923" w14:paraId="6CE79BC8" w14:textId="77777777" w:rsidTr="000C6365">
        <w:trPr>
          <w:trHeight w:val="20"/>
        </w:trPr>
        <w:tc>
          <w:tcPr>
            <w:tcW w:w="7371" w:type="dxa"/>
          </w:tcPr>
          <w:p w14:paraId="4C878841" w14:textId="5AF05FEC" w:rsidR="00117ECA" w:rsidRPr="00194923" w:rsidRDefault="00693C26" w:rsidP="00537BF5">
            <w:pPr>
              <w:ind w:left="708"/>
              <w:rPr>
                <w:rFonts w:eastAsia="Calibri"/>
              </w:rPr>
            </w:pPr>
            <w:r>
              <w:rPr>
                <w:rFonts w:eastAsia="Calibri"/>
              </w:rPr>
              <w:t>Линаглиптин</w:t>
            </w:r>
          </w:p>
        </w:tc>
        <w:tc>
          <w:tcPr>
            <w:tcW w:w="1985" w:type="dxa"/>
          </w:tcPr>
          <w:p w14:paraId="06830F1E" w14:textId="0424ECA3" w:rsidR="00117ECA" w:rsidRPr="00194923" w:rsidRDefault="00693C26" w:rsidP="00537BF5">
            <w:pPr>
              <w:jc w:val="center"/>
              <w:rPr>
                <w:rFonts w:eastAsia="Calibri"/>
              </w:rPr>
            </w:pPr>
            <w:r>
              <w:rPr>
                <w:rFonts w:eastAsia="Calibri"/>
              </w:rPr>
              <w:t>5</w:t>
            </w:r>
            <w:r w:rsidR="00E34D8C">
              <w:rPr>
                <w:rFonts w:eastAsia="Calibri"/>
              </w:rPr>
              <w:t>,0</w:t>
            </w:r>
            <w:r w:rsidR="00117ECA" w:rsidRPr="00194923">
              <w:rPr>
                <w:rFonts w:eastAsia="Calibri"/>
              </w:rPr>
              <w:t xml:space="preserve"> мг</w:t>
            </w:r>
          </w:p>
        </w:tc>
      </w:tr>
      <w:tr w:rsidR="000C6365" w14:paraId="17E41C44" w14:textId="77777777" w:rsidTr="00537BF5">
        <w:trPr>
          <w:trHeight w:val="20"/>
        </w:trPr>
        <w:tc>
          <w:tcPr>
            <w:tcW w:w="9356" w:type="dxa"/>
            <w:gridSpan w:val="2"/>
          </w:tcPr>
          <w:p w14:paraId="7C385364" w14:textId="4655C0F2" w:rsidR="000C6365" w:rsidRDefault="000C6365" w:rsidP="000C6365">
            <w:pPr>
              <w:rPr>
                <w:rFonts w:eastAsia="Calibri"/>
              </w:rPr>
            </w:pPr>
            <w:r w:rsidRPr="00194923">
              <w:rPr>
                <w:rFonts w:eastAsia="Calibri"/>
                <w:i/>
              </w:rPr>
              <w:t>Вспомогательные вещества:</w:t>
            </w:r>
          </w:p>
        </w:tc>
      </w:tr>
      <w:tr w:rsidR="00693C26" w:rsidRPr="00194923" w14:paraId="4F1E9D5E" w14:textId="77777777" w:rsidTr="000C6365">
        <w:trPr>
          <w:trHeight w:val="20"/>
        </w:trPr>
        <w:tc>
          <w:tcPr>
            <w:tcW w:w="7371" w:type="dxa"/>
            <w:vAlign w:val="center"/>
          </w:tcPr>
          <w:p w14:paraId="251D16C6" w14:textId="7944F7DA" w:rsidR="00693C26" w:rsidRPr="00693C26" w:rsidRDefault="00693C26" w:rsidP="00693C26">
            <w:pPr>
              <w:ind w:firstLine="743"/>
              <w:rPr>
                <w:rFonts w:eastAsia="Calibri"/>
                <w:i/>
              </w:rPr>
            </w:pPr>
            <w:r>
              <w:t>Маннитол</w:t>
            </w:r>
          </w:p>
        </w:tc>
        <w:tc>
          <w:tcPr>
            <w:tcW w:w="1985" w:type="dxa"/>
            <w:vAlign w:val="center"/>
          </w:tcPr>
          <w:p w14:paraId="67FF7B00" w14:textId="3EDEEB24" w:rsidR="00693C26" w:rsidRPr="00693C26" w:rsidRDefault="00693C26" w:rsidP="00693C26">
            <w:pPr>
              <w:jc w:val="center"/>
              <w:rPr>
                <w:rFonts w:eastAsia="Calibri"/>
                <w:i/>
              </w:rPr>
            </w:pPr>
            <w:r w:rsidRPr="00693C26">
              <w:rPr>
                <w:color w:val="000000" w:themeColor="text1"/>
              </w:rPr>
              <w:t>144,4 мг</w:t>
            </w:r>
          </w:p>
        </w:tc>
      </w:tr>
      <w:tr w:rsidR="00693C26" w:rsidRPr="00194923" w14:paraId="2190B75C" w14:textId="77777777" w:rsidTr="000C6365">
        <w:trPr>
          <w:trHeight w:val="20"/>
        </w:trPr>
        <w:tc>
          <w:tcPr>
            <w:tcW w:w="7371" w:type="dxa"/>
            <w:vAlign w:val="center"/>
          </w:tcPr>
          <w:p w14:paraId="64880E57" w14:textId="03D9DA60" w:rsidR="00693C26" w:rsidRPr="00693C26" w:rsidRDefault="00693C26" w:rsidP="00693C26">
            <w:pPr>
              <w:ind w:left="738"/>
              <w:rPr>
                <w:rFonts w:eastAsia="Calibri"/>
              </w:rPr>
            </w:pPr>
            <w:r>
              <w:t>Коповидон</w:t>
            </w:r>
          </w:p>
        </w:tc>
        <w:tc>
          <w:tcPr>
            <w:tcW w:w="1985" w:type="dxa"/>
            <w:vAlign w:val="center"/>
          </w:tcPr>
          <w:p w14:paraId="529B0EB9" w14:textId="18F15C54" w:rsidR="00693C26" w:rsidRPr="00693C26" w:rsidRDefault="00693C26" w:rsidP="00693C26">
            <w:pPr>
              <w:jc w:val="center"/>
              <w:rPr>
                <w:rFonts w:eastAsia="Calibri"/>
              </w:rPr>
            </w:pPr>
            <w:r w:rsidRPr="00693C26">
              <w:rPr>
                <w:color w:val="000000" w:themeColor="text1"/>
              </w:rPr>
              <w:t>10,8 мг</w:t>
            </w:r>
          </w:p>
        </w:tc>
      </w:tr>
      <w:tr w:rsidR="00693C26" w:rsidRPr="00194923" w14:paraId="5CE5BF90" w14:textId="77777777" w:rsidTr="000C6365">
        <w:trPr>
          <w:trHeight w:val="20"/>
        </w:trPr>
        <w:tc>
          <w:tcPr>
            <w:tcW w:w="7371" w:type="dxa"/>
            <w:vAlign w:val="center"/>
          </w:tcPr>
          <w:p w14:paraId="47D70A54" w14:textId="1EFD3676" w:rsidR="00693C26" w:rsidRPr="00693C26" w:rsidRDefault="00693C26" w:rsidP="00693C26">
            <w:pPr>
              <w:ind w:left="738"/>
              <w:rPr>
                <w:rFonts w:eastAsia="Calibri"/>
              </w:rPr>
            </w:pPr>
            <w:r w:rsidRPr="00693C26">
              <w:t xml:space="preserve">Крахмал кукурузный </w:t>
            </w:r>
            <w:r w:rsidRPr="00693C26">
              <w:rPr>
                <w:color w:val="000000" w:themeColor="text1"/>
              </w:rPr>
              <w:t>прежелатинизированный</w:t>
            </w:r>
            <w:r w:rsidRPr="00693C26">
              <w:t xml:space="preserve"> </w:t>
            </w:r>
          </w:p>
        </w:tc>
        <w:tc>
          <w:tcPr>
            <w:tcW w:w="1985" w:type="dxa"/>
            <w:vAlign w:val="center"/>
          </w:tcPr>
          <w:p w14:paraId="1FB4246A" w14:textId="3638DCB2" w:rsidR="00693C26" w:rsidRPr="00693C26" w:rsidRDefault="00693C26" w:rsidP="00693C26">
            <w:pPr>
              <w:jc w:val="center"/>
              <w:rPr>
                <w:rFonts w:eastAsia="Calibri"/>
              </w:rPr>
            </w:pPr>
            <w:r w:rsidRPr="00693C26">
              <w:rPr>
                <w:color w:val="000000" w:themeColor="text1"/>
              </w:rPr>
              <w:t>9,0 мг</w:t>
            </w:r>
          </w:p>
        </w:tc>
      </w:tr>
      <w:tr w:rsidR="00693C26" w:rsidRPr="00194923" w14:paraId="3404A7FF" w14:textId="77777777" w:rsidTr="000C6365">
        <w:trPr>
          <w:trHeight w:val="20"/>
        </w:trPr>
        <w:tc>
          <w:tcPr>
            <w:tcW w:w="7371" w:type="dxa"/>
            <w:vAlign w:val="center"/>
          </w:tcPr>
          <w:p w14:paraId="74F2D4F8" w14:textId="2EB4695D" w:rsidR="00693C26" w:rsidRPr="00693C26" w:rsidRDefault="00693C26" w:rsidP="00693C26">
            <w:pPr>
              <w:ind w:left="738"/>
              <w:rPr>
                <w:rFonts w:eastAsia="Calibri"/>
              </w:rPr>
            </w:pPr>
            <w:r w:rsidRPr="00693C26">
              <w:t xml:space="preserve">Крахмал кукурузный </w:t>
            </w:r>
          </w:p>
        </w:tc>
        <w:tc>
          <w:tcPr>
            <w:tcW w:w="1985" w:type="dxa"/>
            <w:vAlign w:val="center"/>
          </w:tcPr>
          <w:p w14:paraId="22E1303F" w14:textId="027AEBD9" w:rsidR="00693C26" w:rsidRPr="00693C26" w:rsidRDefault="00693C26" w:rsidP="00693C26">
            <w:pPr>
              <w:jc w:val="center"/>
              <w:rPr>
                <w:rFonts w:eastAsia="Calibri"/>
              </w:rPr>
            </w:pPr>
            <w:r w:rsidRPr="00693C26">
              <w:rPr>
                <w:color w:val="000000" w:themeColor="text1"/>
              </w:rPr>
              <w:t>9,0 мг</w:t>
            </w:r>
          </w:p>
        </w:tc>
      </w:tr>
      <w:tr w:rsidR="00693C26" w:rsidRPr="00194923" w14:paraId="4B8D8694" w14:textId="77777777" w:rsidTr="000C6365">
        <w:trPr>
          <w:trHeight w:val="20"/>
        </w:trPr>
        <w:tc>
          <w:tcPr>
            <w:tcW w:w="7371" w:type="dxa"/>
            <w:vAlign w:val="center"/>
          </w:tcPr>
          <w:p w14:paraId="5B2ED369" w14:textId="4925462F" w:rsidR="00693C26" w:rsidRPr="00693C26" w:rsidRDefault="00693C26" w:rsidP="00693C26">
            <w:pPr>
              <w:ind w:left="738"/>
              <w:rPr>
                <w:rFonts w:eastAsia="Calibri"/>
              </w:rPr>
            </w:pPr>
            <w:r w:rsidRPr="00693C26">
              <w:t xml:space="preserve">Магния стеарат </w:t>
            </w:r>
          </w:p>
        </w:tc>
        <w:tc>
          <w:tcPr>
            <w:tcW w:w="1985" w:type="dxa"/>
            <w:vAlign w:val="center"/>
          </w:tcPr>
          <w:p w14:paraId="2E714C6C" w14:textId="36C38FCA" w:rsidR="00693C26" w:rsidRPr="00693C26" w:rsidRDefault="00693C26" w:rsidP="00693C26">
            <w:pPr>
              <w:jc w:val="center"/>
              <w:rPr>
                <w:rFonts w:eastAsia="Calibri"/>
              </w:rPr>
            </w:pPr>
            <w:r w:rsidRPr="00693C26">
              <w:rPr>
                <w:color w:val="000000" w:themeColor="text1"/>
              </w:rPr>
              <w:t>1,8 мг</w:t>
            </w:r>
          </w:p>
        </w:tc>
      </w:tr>
      <w:tr w:rsidR="00117ECA" w:rsidRPr="00194923" w14:paraId="72EDDE8A" w14:textId="77777777" w:rsidTr="000C6365">
        <w:trPr>
          <w:trHeight w:val="20"/>
        </w:trPr>
        <w:tc>
          <w:tcPr>
            <w:tcW w:w="7371" w:type="dxa"/>
          </w:tcPr>
          <w:p w14:paraId="31ADA393" w14:textId="51434E9D" w:rsidR="00117ECA" w:rsidRPr="00194923" w:rsidRDefault="00117ECA" w:rsidP="00451267">
            <w:pPr>
              <w:rPr>
                <w:rFonts w:eastAsia="Calibri"/>
              </w:rPr>
            </w:pPr>
            <w:r w:rsidRPr="00310128">
              <w:rPr>
                <w:rFonts w:eastAsia="Calibri"/>
                <w:b/>
              </w:rPr>
              <w:t>Масса таблетки</w:t>
            </w:r>
            <w:r w:rsidR="000C6365">
              <w:rPr>
                <w:rFonts w:eastAsia="Calibri"/>
                <w:b/>
              </w:rPr>
              <w:t xml:space="preserve"> без оболочки</w:t>
            </w:r>
          </w:p>
        </w:tc>
        <w:tc>
          <w:tcPr>
            <w:tcW w:w="1985" w:type="dxa"/>
            <w:vAlign w:val="center"/>
          </w:tcPr>
          <w:p w14:paraId="6D69123F" w14:textId="4394EE5F" w:rsidR="00117ECA" w:rsidRPr="00194923" w:rsidRDefault="000C6365" w:rsidP="00537BF5">
            <w:pPr>
              <w:jc w:val="center"/>
              <w:rPr>
                <w:rFonts w:eastAsia="Calibri"/>
              </w:rPr>
            </w:pPr>
            <w:r>
              <w:rPr>
                <w:rFonts w:eastAsia="Calibri"/>
                <w:b/>
              </w:rPr>
              <w:t>180,</w:t>
            </w:r>
            <w:r w:rsidR="00117ECA" w:rsidRPr="00310128">
              <w:rPr>
                <w:rFonts w:eastAsia="Calibri"/>
                <w:b/>
              </w:rPr>
              <w:t>0 мг</w:t>
            </w:r>
          </w:p>
        </w:tc>
      </w:tr>
      <w:tr w:rsidR="000C6365" w:rsidRPr="00194923" w14:paraId="13EF3BE2" w14:textId="77777777" w:rsidTr="00537BF5">
        <w:trPr>
          <w:trHeight w:val="20"/>
        </w:trPr>
        <w:tc>
          <w:tcPr>
            <w:tcW w:w="9356" w:type="dxa"/>
            <w:gridSpan w:val="2"/>
          </w:tcPr>
          <w:p w14:paraId="309309E4" w14:textId="1A4A4C8D" w:rsidR="000C6365" w:rsidRDefault="000C6365" w:rsidP="000C6365">
            <w:pPr>
              <w:rPr>
                <w:rFonts w:eastAsia="Calibri"/>
                <w:b/>
              </w:rPr>
            </w:pPr>
            <w:r>
              <w:rPr>
                <w:rFonts w:eastAsia="Calibri"/>
                <w:i/>
              </w:rPr>
              <w:t>Пленочная оболочка</w:t>
            </w:r>
          </w:p>
        </w:tc>
      </w:tr>
      <w:tr w:rsidR="000C6365" w:rsidRPr="00194923" w14:paraId="5B68406F" w14:textId="77777777" w:rsidTr="000C6365">
        <w:trPr>
          <w:trHeight w:val="20"/>
        </w:trPr>
        <w:tc>
          <w:tcPr>
            <w:tcW w:w="7371" w:type="dxa"/>
            <w:vAlign w:val="center"/>
          </w:tcPr>
          <w:p w14:paraId="72C2484E" w14:textId="2FB9A26B" w:rsidR="000C6365" w:rsidRPr="00EF0330" w:rsidRDefault="000C6365" w:rsidP="005517A2">
            <w:pPr>
              <w:ind w:left="742"/>
              <w:rPr>
                <w:color w:val="000000" w:themeColor="text1"/>
              </w:rPr>
            </w:pPr>
            <w:r w:rsidRPr="000C6365">
              <w:rPr>
                <w:color w:val="000000" w:themeColor="text1"/>
              </w:rPr>
              <w:t>Поливиниловый спирт – 40,0 %; титана диоксид – 21,8 %; макрогол 3350* – 20,2 %; тальк – 14,8 %; краситель железа оксид желтый – 2,0 %; краситель железа оксид красный – 1,2 %</w:t>
            </w:r>
          </w:p>
        </w:tc>
        <w:tc>
          <w:tcPr>
            <w:tcW w:w="1985" w:type="dxa"/>
            <w:vAlign w:val="center"/>
          </w:tcPr>
          <w:p w14:paraId="225CC116" w14:textId="06FE16F2" w:rsidR="000C6365" w:rsidRPr="000C6365" w:rsidRDefault="000C6365" w:rsidP="00E34D8C">
            <w:pPr>
              <w:jc w:val="center"/>
              <w:rPr>
                <w:rFonts w:eastAsia="Calibri"/>
                <w:b/>
              </w:rPr>
            </w:pPr>
            <w:r w:rsidRPr="000C6365">
              <w:rPr>
                <w:color w:val="000000" w:themeColor="text1"/>
              </w:rPr>
              <w:t>5,0 мг</w:t>
            </w:r>
          </w:p>
        </w:tc>
      </w:tr>
      <w:tr w:rsidR="000C6365" w:rsidRPr="00194923" w14:paraId="2A7E5F0C" w14:textId="77777777" w:rsidTr="000C6365">
        <w:trPr>
          <w:trHeight w:val="20"/>
        </w:trPr>
        <w:tc>
          <w:tcPr>
            <w:tcW w:w="7371" w:type="dxa"/>
            <w:vAlign w:val="center"/>
          </w:tcPr>
          <w:p w14:paraId="3D194BA6" w14:textId="5CC2F41D" w:rsidR="000C6365" w:rsidRPr="000C6365" w:rsidRDefault="000C6365" w:rsidP="000C6365">
            <w:pPr>
              <w:rPr>
                <w:rFonts w:eastAsia="Calibri"/>
                <w:b/>
              </w:rPr>
            </w:pPr>
            <w:r w:rsidRPr="000C6365">
              <w:rPr>
                <w:b/>
                <w:color w:val="000000"/>
              </w:rPr>
              <w:t>Масса таблетки, покрытой пленочной оболочкой:</w:t>
            </w:r>
          </w:p>
        </w:tc>
        <w:tc>
          <w:tcPr>
            <w:tcW w:w="1985" w:type="dxa"/>
            <w:vAlign w:val="center"/>
          </w:tcPr>
          <w:p w14:paraId="0E77F1A7" w14:textId="3E1BF133" w:rsidR="000C6365" w:rsidRPr="000C6365" w:rsidRDefault="000C6365" w:rsidP="000C6365">
            <w:pPr>
              <w:jc w:val="center"/>
              <w:rPr>
                <w:rFonts w:eastAsia="Calibri"/>
                <w:b/>
              </w:rPr>
            </w:pPr>
            <w:r w:rsidRPr="000C6365">
              <w:rPr>
                <w:b/>
                <w:lang w:eastAsia="ru-RU"/>
              </w:rPr>
              <w:t>185,0 мг</w:t>
            </w:r>
          </w:p>
        </w:tc>
      </w:tr>
      <w:tr w:rsidR="00E34D8C" w:rsidRPr="00194923" w14:paraId="024A0551" w14:textId="77777777" w:rsidTr="00537BF5">
        <w:trPr>
          <w:trHeight w:val="20"/>
        </w:trPr>
        <w:tc>
          <w:tcPr>
            <w:tcW w:w="9356" w:type="dxa"/>
            <w:gridSpan w:val="2"/>
            <w:vAlign w:val="center"/>
          </w:tcPr>
          <w:p w14:paraId="416D6068" w14:textId="77777777" w:rsidR="00E34D8C" w:rsidRPr="00E34D8C" w:rsidRDefault="00E34D8C" w:rsidP="00E34D8C">
            <w:pPr>
              <w:rPr>
                <w:b/>
                <w:sz w:val="20"/>
                <w:szCs w:val="20"/>
                <w:lang w:eastAsia="ru-RU"/>
              </w:rPr>
            </w:pPr>
            <w:r w:rsidRPr="00E34D8C">
              <w:rPr>
                <w:b/>
                <w:sz w:val="20"/>
                <w:szCs w:val="20"/>
                <w:lang w:eastAsia="ru-RU"/>
              </w:rPr>
              <w:t>Примечание:</w:t>
            </w:r>
          </w:p>
          <w:p w14:paraId="30D8A54B" w14:textId="0A09FE41" w:rsidR="00E34D8C" w:rsidRPr="000C6365" w:rsidRDefault="00E34D8C" w:rsidP="00E34D8C">
            <w:pPr>
              <w:rPr>
                <w:b/>
                <w:lang w:eastAsia="ru-RU"/>
              </w:rPr>
            </w:pPr>
            <w:r w:rsidRPr="00E34D8C">
              <w:rPr>
                <w:color w:val="000000" w:themeColor="text1"/>
                <w:sz w:val="20"/>
                <w:szCs w:val="20"/>
              </w:rPr>
              <w:t>*макрогол с молекулярной массой 3350</w:t>
            </w:r>
            <w:r>
              <w:rPr>
                <w:color w:val="000000" w:themeColor="text1"/>
                <w:sz w:val="20"/>
                <w:szCs w:val="20"/>
              </w:rPr>
              <w:t>.</w:t>
            </w:r>
          </w:p>
        </w:tc>
      </w:tr>
    </w:tbl>
    <w:p w14:paraId="2705BB38" w14:textId="1BDB2B38" w:rsidR="00295007" w:rsidRDefault="00295007" w:rsidP="00295007"/>
    <w:p w14:paraId="1B5D29BB" w14:textId="18CBDEF6" w:rsidR="00544FFA" w:rsidRDefault="005A70D0" w:rsidP="0073333B">
      <w:pPr>
        <w:ind w:firstLine="709"/>
        <w:rPr>
          <w:color w:val="000000"/>
        </w:rPr>
      </w:pPr>
      <w:r>
        <w:rPr>
          <w:bCs/>
          <w:lang w:eastAsia="ru-RU"/>
        </w:rPr>
        <w:t xml:space="preserve">Препарат </w:t>
      </w:r>
      <w:r w:rsidRPr="002561BB">
        <w:rPr>
          <w:bCs/>
          <w:lang w:val="en-US" w:eastAsia="ru-RU"/>
        </w:rPr>
        <w:t>D</w:t>
      </w:r>
      <w:r w:rsidRPr="002561BB">
        <w:rPr>
          <w:lang w:val="en-US"/>
        </w:rPr>
        <w:t>T</w:t>
      </w:r>
      <w:r w:rsidRPr="002561BB">
        <w:t>-</w:t>
      </w:r>
      <w:r w:rsidRPr="002561BB">
        <w:rPr>
          <w:lang w:val="en-US"/>
        </w:rPr>
        <w:t>LNG</w:t>
      </w:r>
      <w:r w:rsidRPr="002561BB">
        <w:rPr>
          <w:bCs/>
          <w:lang w:eastAsia="ru-RU"/>
        </w:rPr>
        <w:t xml:space="preserve">, разработанный дочерним подразделением ГК «Р-Фарм», Россия – ООО «Технология лекарств», </w:t>
      </w:r>
      <w:r w:rsidRPr="002561BB">
        <w:rPr>
          <w:color w:val="000000"/>
        </w:rPr>
        <w:t>полностью соответствует по качественному и количественному составу действующего вещества и каче</w:t>
      </w:r>
      <w:r>
        <w:rPr>
          <w:color w:val="000000"/>
        </w:rPr>
        <w:t>ст</w:t>
      </w:r>
      <w:r w:rsidRPr="002561BB">
        <w:rPr>
          <w:color w:val="000000"/>
        </w:rPr>
        <w:t xml:space="preserve">венному составу </w:t>
      </w:r>
      <w:r w:rsidR="0073333B">
        <w:rPr>
          <w:color w:val="000000"/>
        </w:rPr>
        <w:t xml:space="preserve">вспомогательных веществ </w:t>
      </w:r>
      <w:r w:rsidRPr="004F5B1B">
        <w:rPr>
          <w:color w:val="000000"/>
        </w:rPr>
        <w:t xml:space="preserve">референтному препарату линаглиптина </w:t>
      </w:r>
      <w:r w:rsidRPr="004F5B1B">
        <w:t>Тражента</w:t>
      </w:r>
      <w:r w:rsidRPr="004F5B1B">
        <w:rPr>
          <w:vertAlign w:val="superscript"/>
          <w:lang w:eastAsia="ru-RU"/>
        </w:rPr>
        <w:t>®</w:t>
      </w:r>
      <w:r w:rsidRPr="004F5B1B">
        <w:rPr>
          <w:color w:val="000000"/>
        </w:rPr>
        <w:t>,</w:t>
      </w:r>
      <w:r w:rsidR="0073333B">
        <w:rPr>
          <w:color w:val="000000"/>
        </w:rPr>
        <w:t xml:space="preserve"> таблетки, покрытые пленочной оболочкой, 5 мг (</w:t>
      </w:r>
      <w:r w:rsidR="0073333B" w:rsidRPr="004F5B1B">
        <w:rPr>
          <w:rFonts w:eastAsia="Calibri"/>
          <w:bCs/>
        </w:rPr>
        <w:t>Берингер Ингельхайм Интернешнл ГмбХ, Германия</w:t>
      </w:r>
      <w:r w:rsidR="0073333B">
        <w:rPr>
          <w:rFonts w:eastAsia="Calibri"/>
          <w:bCs/>
        </w:rPr>
        <w:t>),</w:t>
      </w:r>
      <w:r w:rsidRPr="004F5B1B">
        <w:rPr>
          <w:color w:val="000000"/>
        </w:rPr>
        <w:t xml:space="preserve"> имея различия в количественном составе </w:t>
      </w:r>
      <w:r w:rsidR="00F57A48" w:rsidRPr="004F5B1B">
        <w:rPr>
          <w:color w:val="000000"/>
        </w:rPr>
        <w:t>вспомогательных</w:t>
      </w:r>
      <w:r w:rsidRPr="004F5B1B">
        <w:rPr>
          <w:color w:val="000000"/>
        </w:rPr>
        <w:t xml:space="preserve"> веществ и в составе пленочной оболочки</w:t>
      </w:r>
      <w:r w:rsidR="00756F8C">
        <w:rPr>
          <w:color w:val="000000"/>
        </w:rPr>
        <w:t xml:space="preserve"> (табл. 2-2).</w:t>
      </w:r>
    </w:p>
    <w:p w14:paraId="65AAB8FA" w14:textId="77777777" w:rsidR="00F32D3D" w:rsidRDefault="00F32D3D" w:rsidP="00F32D3D">
      <w:pPr>
        <w:rPr>
          <w:b/>
        </w:rPr>
      </w:pPr>
    </w:p>
    <w:p w14:paraId="5CECA97A" w14:textId="7C43C0B0" w:rsidR="00F32D3D" w:rsidRDefault="00F32D3D" w:rsidP="00F32D3D">
      <w:pPr>
        <w:rPr>
          <w:color w:val="000000" w:themeColor="text1"/>
        </w:rPr>
      </w:pPr>
      <w:r w:rsidRPr="00BB6CED">
        <w:rPr>
          <w:b/>
        </w:rPr>
        <w:lastRenderedPageBreak/>
        <w:t>Таблица 2-2.</w:t>
      </w:r>
      <w:r w:rsidRPr="00BB6CED">
        <w:t xml:space="preserve"> Сопоставление составов препарата </w:t>
      </w:r>
      <w:r>
        <w:rPr>
          <w:rFonts w:eastAsiaTheme="minorHAnsi"/>
          <w:color w:val="000000" w:themeColor="text1"/>
          <w:lang w:eastAsia="en-US"/>
        </w:rPr>
        <w:t>DT-</w:t>
      </w:r>
      <w:r>
        <w:rPr>
          <w:lang w:val="en-US" w:eastAsia="ru-RU"/>
        </w:rPr>
        <w:t>LNG</w:t>
      </w:r>
      <w:r w:rsidRPr="00F32D3D">
        <w:rPr>
          <w:lang w:eastAsia="ru-RU"/>
        </w:rPr>
        <w:t xml:space="preserve"> </w:t>
      </w:r>
      <w:r w:rsidRPr="00BB6CED">
        <w:rPr>
          <w:rFonts w:eastAsiaTheme="minorHAnsi"/>
          <w:color w:val="000000" w:themeColor="text1"/>
          <w:lang w:eastAsia="en-US"/>
        </w:rPr>
        <w:t xml:space="preserve">(АО «Р-Фарм», Россия) и референтного препарата </w:t>
      </w:r>
      <w:r w:rsidR="00E56258" w:rsidRPr="004F5B1B">
        <w:t>Тражента</w:t>
      </w:r>
      <w:r w:rsidRPr="00F32D3D">
        <w:rPr>
          <w:vertAlign w:val="superscript"/>
          <w:lang w:eastAsia="ru-RU"/>
        </w:rPr>
        <w:t>®</w:t>
      </w:r>
      <w:r w:rsidRPr="009A45DD">
        <w:rPr>
          <w:lang w:eastAsia="ru-RU"/>
        </w:rPr>
        <w:t xml:space="preserve">, </w:t>
      </w:r>
      <w:r w:rsidRPr="009A45DD">
        <w:rPr>
          <w:bCs/>
          <w:lang w:eastAsia="ru-RU"/>
        </w:rPr>
        <w:t xml:space="preserve">таблетки, </w:t>
      </w:r>
      <w:r w:rsidR="00E56258">
        <w:rPr>
          <w:bCs/>
          <w:lang w:eastAsia="ru-RU"/>
        </w:rPr>
        <w:t>покрытые пленочной оболочкой, 5</w:t>
      </w:r>
      <w:r w:rsidRPr="009A45DD">
        <w:rPr>
          <w:bCs/>
          <w:lang w:eastAsia="ru-RU"/>
        </w:rPr>
        <w:t xml:space="preserve"> мг</w:t>
      </w:r>
      <w:r w:rsidRPr="009A45DD">
        <w:rPr>
          <w:rFonts w:eastAsia="Calibri"/>
        </w:rPr>
        <w:t xml:space="preserve"> </w:t>
      </w:r>
      <w:r w:rsidRPr="009A45DD">
        <w:rPr>
          <w:color w:val="000000"/>
        </w:rPr>
        <w:t>(</w:t>
      </w:r>
      <w:r w:rsidR="00E56258" w:rsidRPr="004F5B1B">
        <w:rPr>
          <w:rFonts w:eastAsia="Calibri"/>
          <w:bCs/>
        </w:rPr>
        <w:t>Берингер Ингельхайм Интернешнл ГмбХ, Германия</w:t>
      </w:r>
      <w:r w:rsidRPr="009A45DD">
        <w:rPr>
          <w:color w:val="000000"/>
        </w:rPr>
        <w:t>)</w:t>
      </w:r>
      <w:r>
        <w:rPr>
          <w:bCs/>
          <w:lang w:eastAsia="ru-RU"/>
        </w:rPr>
        <w:t xml:space="preserve"> </w:t>
      </w:r>
      <w:r w:rsidRPr="00BB6CED">
        <w:rPr>
          <w:color w:val="000000" w:themeColor="text1"/>
        </w:rPr>
        <w:t xml:space="preserve">в дозировке </w:t>
      </w:r>
      <w:r>
        <w:rPr>
          <w:color w:val="000000" w:themeColor="text1"/>
        </w:rPr>
        <w:t>5</w:t>
      </w:r>
      <w:r w:rsidRPr="00BB6CED">
        <w:rPr>
          <w:color w:val="000000" w:themeColor="text1"/>
        </w:rPr>
        <w:t xml:space="preserve"> мг.</w:t>
      </w:r>
    </w:p>
    <w:tbl>
      <w:tblPr>
        <w:tblW w:w="9356" w:type="dxa"/>
        <w:tblInd w:w="-5" w:type="dxa"/>
        <w:tblLayout w:type="fixed"/>
        <w:tblLook w:val="01E0" w:firstRow="1" w:lastRow="1" w:firstColumn="1" w:lastColumn="1" w:noHBand="0" w:noVBand="0"/>
      </w:tblPr>
      <w:tblGrid>
        <w:gridCol w:w="6237"/>
        <w:gridCol w:w="1560"/>
        <w:gridCol w:w="1559"/>
      </w:tblGrid>
      <w:tr w:rsidR="007E4F51" w:rsidRPr="00BB6CED" w14:paraId="62EFC0FF" w14:textId="77777777" w:rsidTr="005517A2">
        <w:trPr>
          <w:trHeight w:val="164"/>
          <w:tblHeader/>
        </w:trPr>
        <w:tc>
          <w:tcPr>
            <w:tcW w:w="623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EAC0847" w14:textId="77777777" w:rsidR="007E4F51" w:rsidRPr="00C3458E" w:rsidRDefault="007E4F51" w:rsidP="00537BF5">
            <w:pPr>
              <w:jc w:val="center"/>
              <w:rPr>
                <w:b/>
                <w:iCs/>
                <w:lang w:eastAsia="en-US"/>
              </w:rPr>
            </w:pPr>
            <w:r>
              <w:rPr>
                <w:b/>
                <w:iCs/>
                <w:lang w:eastAsia="en-US"/>
              </w:rPr>
              <w:t>Компонент</w:t>
            </w:r>
          </w:p>
        </w:tc>
        <w:tc>
          <w:tcPr>
            <w:tcW w:w="15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8C670A5" w14:textId="06EBBF90" w:rsidR="007E4F51" w:rsidRPr="007E4F51" w:rsidRDefault="007E4F51" w:rsidP="007E4F51">
            <w:pPr>
              <w:jc w:val="center"/>
              <w:rPr>
                <w:b/>
                <w:lang w:val="en-US"/>
              </w:rPr>
            </w:pPr>
            <w:r w:rsidRPr="009776D4">
              <w:rPr>
                <w:rFonts w:eastAsiaTheme="minorHAnsi"/>
                <w:b/>
                <w:color w:val="000000" w:themeColor="text1"/>
                <w:lang w:val="en-US" w:eastAsia="en-US"/>
              </w:rPr>
              <w:t>DT-</w:t>
            </w:r>
            <w:r>
              <w:rPr>
                <w:b/>
                <w:lang w:val="en-US" w:eastAsia="ru-RU"/>
              </w:rPr>
              <w:t>LNG</w:t>
            </w:r>
          </w:p>
        </w:tc>
        <w:tc>
          <w:tcPr>
            <w:tcW w:w="155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FDC5684" w14:textId="72A7D3BA" w:rsidR="007E4F51" w:rsidRPr="009776D4" w:rsidRDefault="007E4F51" w:rsidP="00537BF5">
            <w:pPr>
              <w:jc w:val="center"/>
              <w:rPr>
                <w:b/>
              </w:rPr>
            </w:pPr>
            <w:r>
              <w:rPr>
                <w:b/>
                <w:lang w:eastAsia="ru-RU"/>
              </w:rPr>
              <w:t>Тражента</w:t>
            </w:r>
            <w:r w:rsidRPr="009776D4">
              <w:rPr>
                <w:b/>
                <w:color w:val="000000" w:themeColor="text1"/>
                <w:vertAlign w:val="superscript"/>
              </w:rPr>
              <w:t xml:space="preserve"> ®</w:t>
            </w:r>
          </w:p>
        </w:tc>
      </w:tr>
      <w:tr w:rsidR="00345566" w:rsidRPr="00895AFA" w14:paraId="2BDAEBC6" w14:textId="77777777" w:rsidTr="00537BF5">
        <w:trPr>
          <w:trHeight w:val="64"/>
        </w:trPr>
        <w:tc>
          <w:tcPr>
            <w:tcW w:w="935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587F6F3A" w14:textId="1E2B3E40" w:rsidR="00345566" w:rsidRPr="00895AFA" w:rsidRDefault="00345566" w:rsidP="00345566">
            <w:r w:rsidRPr="00C3458E">
              <w:rPr>
                <w:i/>
                <w:iCs/>
                <w:lang w:eastAsia="en-US"/>
              </w:rPr>
              <w:t>Действующее вещество:</w:t>
            </w:r>
          </w:p>
        </w:tc>
      </w:tr>
      <w:tr w:rsidR="007E4F51" w14:paraId="49C3CB35" w14:textId="77777777" w:rsidTr="005517A2">
        <w:trPr>
          <w:trHeight w:val="64"/>
        </w:trPr>
        <w:tc>
          <w:tcPr>
            <w:tcW w:w="6237" w:type="dxa"/>
            <w:tcBorders>
              <w:top w:val="single" w:sz="4" w:space="0" w:color="auto"/>
              <w:left w:val="single" w:sz="4" w:space="0" w:color="auto"/>
              <w:bottom w:val="single" w:sz="4" w:space="0" w:color="auto"/>
              <w:right w:val="single" w:sz="4" w:space="0" w:color="auto"/>
            </w:tcBorders>
            <w:shd w:val="clear" w:color="auto" w:fill="auto"/>
            <w:vAlign w:val="center"/>
          </w:tcPr>
          <w:p w14:paraId="0893D8DC" w14:textId="0F760FAC" w:rsidR="007E4F51" w:rsidRPr="00895AFA" w:rsidRDefault="007E4F51" w:rsidP="00537BF5">
            <w:pPr>
              <w:ind w:left="567"/>
              <w:jc w:val="left"/>
              <w:rPr>
                <w:iCs/>
                <w:lang w:eastAsia="en-US"/>
              </w:rPr>
            </w:pPr>
            <w:r>
              <w:rPr>
                <w:rFonts w:eastAsia="Calibri"/>
              </w:rPr>
              <w:t>Линаглиптин</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AF31FCD" w14:textId="2A36CF2E" w:rsidR="007E4F51" w:rsidRPr="00895AFA" w:rsidRDefault="007E4F51" w:rsidP="00537BF5">
            <w:pPr>
              <w:jc w:val="center"/>
            </w:pPr>
            <w:r>
              <w:t>5</w:t>
            </w:r>
            <w:r w:rsidR="00345566">
              <w:t>,</w:t>
            </w:r>
            <w:r>
              <w:t>0</w:t>
            </w:r>
            <w:r w:rsidRPr="00895AFA">
              <w:t xml:space="preserve"> мг</w:t>
            </w:r>
          </w:p>
        </w:tc>
        <w:tc>
          <w:tcPr>
            <w:tcW w:w="1559" w:type="dxa"/>
            <w:tcBorders>
              <w:top w:val="single" w:sz="4" w:space="0" w:color="auto"/>
              <w:left w:val="single" w:sz="4" w:space="0" w:color="auto"/>
              <w:bottom w:val="single" w:sz="4" w:space="0" w:color="auto"/>
              <w:right w:val="single" w:sz="4" w:space="0" w:color="auto"/>
            </w:tcBorders>
            <w:vAlign w:val="center"/>
          </w:tcPr>
          <w:p w14:paraId="4C17D7EF" w14:textId="63830F25" w:rsidR="007E4F51" w:rsidRDefault="007E4F51" w:rsidP="00537BF5">
            <w:pPr>
              <w:jc w:val="center"/>
            </w:pPr>
            <w:r>
              <w:t>5</w:t>
            </w:r>
            <w:r w:rsidR="00345566">
              <w:t>,</w:t>
            </w:r>
            <w:r>
              <w:t>0</w:t>
            </w:r>
            <w:r w:rsidRPr="00895AFA">
              <w:t>мг</w:t>
            </w:r>
          </w:p>
        </w:tc>
      </w:tr>
      <w:tr w:rsidR="00345566" w:rsidRPr="00895AFA" w14:paraId="027135BE" w14:textId="77777777" w:rsidTr="00537BF5">
        <w:trPr>
          <w:trHeight w:val="64"/>
        </w:trPr>
        <w:tc>
          <w:tcPr>
            <w:tcW w:w="935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109A1701" w14:textId="6F139C77" w:rsidR="00345566" w:rsidRPr="00895AFA" w:rsidRDefault="00345566" w:rsidP="00345566">
            <w:r w:rsidRPr="00C3458E">
              <w:rPr>
                <w:i/>
                <w:iCs/>
                <w:lang w:eastAsia="en-US"/>
              </w:rPr>
              <w:t>Вспомогательные вещества:</w:t>
            </w:r>
          </w:p>
        </w:tc>
      </w:tr>
      <w:tr w:rsidR="00FD7514" w14:paraId="2C5F83F4" w14:textId="77777777" w:rsidTr="005517A2">
        <w:trPr>
          <w:trHeight w:val="64"/>
        </w:trPr>
        <w:tc>
          <w:tcPr>
            <w:tcW w:w="6237" w:type="dxa"/>
            <w:tcBorders>
              <w:top w:val="single" w:sz="4" w:space="0" w:color="auto"/>
              <w:left w:val="single" w:sz="4" w:space="0" w:color="auto"/>
              <w:bottom w:val="single" w:sz="4" w:space="0" w:color="auto"/>
              <w:right w:val="single" w:sz="4" w:space="0" w:color="auto"/>
            </w:tcBorders>
            <w:shd w:val="clear" w:color="auto" w:fill="auto"/>
            <w:vAlign w:val="center"/>
          </w:tcPr>
          <w:p w14:paraId="4C276C3A" w14:textId="160FEAC0" w:rsidR="00FD7514" w:rsidRPr="00895AFA" w:rsidRDefault="00FD7514" w:rsidP="00FD7514">
            <w:pPr>
              <w:ind w:left="567"/>
              <w:jc w:val="left"/>
              <w:rPr>
                <w:iCs/>
                <w:lang w:eastAsia="en-US"/>
              </w:rPr>
            </w:pPr>
            <w:r>
              <w:t>Маннитол</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F6FBB60" w14:textId="4C990C7F" w:rsidR="00FD7514" w:rsidRPr="00895AFA" w:rsidRDefault="00FD7514" w:rsidP="00FD7514">
            <w:pPr>
              <w:jc w:val="center"/>
            </w:pPr>
            <w:r w:rsidRPr="00693C26">
              <w:rPr>
                <w:color w:val="000000" w:themeColor="text1"/>
              </w:rPr>
              <w:t>144,4 мг</w:t>
            </w:r>
          </w:p>
        </w:tc>
        <w:tc>
          <w:tcPr>
            <w:tcW w:w="1559" w:type="dxa"/>
            <w:tcBorders>
              <w:top w:val="single" w:sz="4" w:space="0" w:color="auto"/>
              <w:left w:val="single" w:sz="4" w:space="0" w:color="auto"/>
              <w:bottom w:val="single" w:sz="4" w:space="0" w:color="auto"/>
              <w:right w:val="single" w:sz="4" w:space="0" w:color="auto"/>
            </w:tcBorders>
            <w:vAlign w:val="center"/>
          </w:tcPr>
          <w:p w14:paraId="1C74153D" w14:textId="6CD70036" w:rsidR="00FD7514" w:rsidRDefault="00082AFE" w:rsidP="00FD7514">
            <w:pPr>
              <w:jc w:val="center"/>
            </w:pPr>
            <w:r>
              <w:rPr>
                <w:rFonts w:eastAsia="Calibri"/>
              </w:rPr>
              <w:t>130,9</w:t>
            </w:r>
            <w:r w:rsidR="00FD7514">
              <w:rPr>
                <w:rFonts w:eastAsia="Calibri"/>
              </w:rPr>
              <w:t xml:space="preserve"> мг</w:t>
            </w:r>
          </w:p>
        </w:tc>
      </w:tr>
      <w:tr w:rsidR="00FD7514" w14:paraId="5A8E697D" w14:textId="77777777" w:rsidTr="005517A2">
        <w:trPr>
          <w:trHeight w:val="64"/>
        </w:trPr>
        <w:tc>
          <w:tcPr>
            <w:tcW w:w="6237" w:type="dxa"/>
            <w:tcBorders>
              <w:top w:val="single" w:sz="4" w:space="0" w:color="auto"/>
              <w:left w:val="single" w:sz="4" w:space="0" w:color="auto"/>
              <w:bottom w:val="single" w:sz="4" w:space="0" w:color="auto"/>
              <w:right w:val="single" w:sz="4" w:space="0" w:color="auto"/>
            </w:tcBorders>
            <w:shd w:val="clear" w:color="auto" w:fill="auto"/>
            <w:vAlign w:val="center"/>
          </w:tcPr>
          <w:p w14:paraId="6755E35B" w14:textId="4783EDDF" w:rsidR="00FD7514" w:rsidRPr="001C6A4E" w:rsidRDefault="00FD7514" w:rsidP="00FD7514">
            <w:pPr>
              <w:ind w:left="567"/>
              <w:jc w:val="left"/>
              <w:rPr>
                <w:iCs/>
                <w:lang w:val="en-US" w:eastAsia="en-US"/>
              </w:rPr>
            </w:pPr>
            <w:r>
              <w:t>Коповидон</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5001158" w14:textId="38858729" w:rsidR="00FD7514" w:rsidRPr="00895AFA" w:rsidRDefault="00FD7514" w:rsidP="00FD7514">
            <w:pPr>
              <w:jc w:val="center"/>
            </w:pPr>
            <w:r w:rsidRPr="00693C26">
              <w:rPr>
                <w:color w:val="000000" w:themeColor="text1"/>
              </w:rPr>
              <w:t>10,8 мг</w:t>
            </w:r>
          </w:p>
        </w:tc>
        <w:tc>
          <w:tcPr>
            <w:tcW w:w="1559" w:type="dxa"/>
            <w:tcBorders>
              <w:top w:val="single" w:sz="4" w:space="0" w:color="auto"/>
              <w:left w:val="single" w:sz="4" w:space="0" w:color="auto"/>
              <w:bottom w:val="single" w:sz="4" w:space="0" w:color="auto"/>
              <w:right w:val="single" w:sz="4" w:space="0" w:color="auto"/>
            </w:tcBorders>
            <w:vAlign w:val="center"/>
          </w:tcPr>
          <w:p w14:paraId="4EA63D67" w14:textId="1FD39240" w:rsidR="00FD7514" w:rsidRDefault="00082AFE" w:rsidP="00FD7514">
            <w:pPr>
              <w:jc w:val="center"/>
            </w:pPr>
            <w:r>
              <w:rPr>
                <w:rFonts w:eastAsia="Calibri"/>
              </w:rPr>
              <w:t>5,4</w:t>
            </w:r>
            <w:r w:rsidR="00FD7514">
              <w:rPr>
                <w:rFonts w:eastAsia="Calibri"/>
              </w:rPr>
              <w:t xml:space="preserve"> мг</w:t>
            </w:r>
          </w:p>
        </w:tc>
      </w:tr>
      <w:tr w:rsidR="00FD7514" w14:paraId="7055B668" w14:textId="77777777" w:rsidTr="005517A2">
        <w:trPr>
          <w:trHeight w:val="64"/>
        </w:trPr>
        <w:tc>
          <w:tcPr>
            <w:tcW w:w="6237" w:type="dxa"/>
            <w:tcBorders>
              <w:top w:val="single" w:sz="4" w:space="0" w:color="auto"/>
              <w:left w:val="single" w:sz="4" w:space="0" w:color="auto"/>
              <w:bottom w:val="single" w:sz="4" w:space="0" w:color="auto"/>
              <w:right w:val="single" w:sz="4" w:space="0" w:color="auto"/>
            </w:tcBorders>
            <w:shd w:val="clear" w:color="auto" w:fill="auto"/>
            <w:vAlign w:val="center"/>
          </w:tcPr>
          <w:p w14:paraId="2471CEC8" w14:textId="71A13ED4" w:rsidR="00FD7514" w:rsidRPr="001C6A4E" w:rsidRDefault="00FD7514" w:rsidP="00FD7514">
            <w:pPr>
              <w:ind w:left="567"/>
              <w:jc w:val="left"/>
              <w:rPr>
                <w:iCs/>
                <w:vertAlign w:val="superscript"/>
                <w:lang w:eastAsia="en-US"/>
              </w:rPr>
            </w:pPr>
            <w:r w:rsidRPr="00693C26">
              <w:t xml:space="preserve">Крахмал кукурузный </w:t>
            </w:r>
            <w:r w:rsidRPr="00693C26">
              <w:rPr>
                <w:color w:val="000000" w:themeColor="text1"/>
              </w:rPr>
              <w:t>прежелатинизированный</w:t>
            </w:r>
            <w:r w:rsidRPr="00693C26">
              <w:t xml:space="preserve"> </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3D16977D" w14:textId="21671294" w:rsidR="00FD7514" w:rsidRPr="00895AFA" w:rsidRDefault="00FD7514" w:rsidP="00FD7514">
            <w:pPr>
              <w:jc w:val="center"/>
            </w:pPr>
            <w:r w:rsidRPr="00693C26">
              <w:rPr>
                <w:color w:val="000000" w:themeColor="text1"/>
              </w:rPr>
              <w:t>9,0 мг</w:t>
            </w:r>
          </w:p>
        </w:tc>
        <w:tc>
          <w:tcPr>
            <w:tcW w:w="1559" w:type="dxa"/>
            <w:tcBorders>
              <w:top w:val="single" w:sz="4" w:space="0" w:color="auto"/>
              <w:left w:val="single" w:sz="4" w:space="0" w:color="auto"/>
              <w:bottom w:val="single" w:sz="4" w:space="0" w:color="auto"/>
              <w:right w:val="single" w:sz="4" w:space="0" w:color="auto"/>
            </w:tcBorders>
            <w:vAlign w:val="center"/>
          </w:tcPr>
          <w:p w14:paraId="26BE5F2B" w14:textId="05BAE473" w:rsidR="00FD7514" w:rsidRDefault="00082AFE" w:rsidP="00FD7514">
            <w:pPr>
              <w:jc w:val="center"/>
            </w:pPr>
            <w:r>
              <w:rPr>
                <w:rFonts w:eastAsia="Calibri"/>
              </w:rPr>
              <w:t>18,0</w:t>
            </w:r>
            <w:r w:rsidR="00FD7514">
              <w:rPr>
                <w:rFonts w:eastAsia="Calibri"/>
              </w:rPr>
              <w:t xml:space="preserve"> мг</w:t>
            </w:r>
          </w:p>
        </w:tc>
      </w:tr>
      <w:tr w:rsidR="00FD7514" w14:paraId="6B3A8AF2" w14:textId="77777777" w:rsidTr="005517A2">
        <w:trPr>
          <w:trHeight w:val="64"/>
        </w:trPr>
        <w:tc>
          <w:tcPr>
            <w:tcW w:w="6237" w:type="dxa"/>
            <w:tcBorders>
              <w:top w:val="single" w:sz="4" w:space="0" w:color="auto"/>
              <w:left w:val="single" w:sz="4" w:space="0" w:color="auto"/>
              <w:bottom w:val="single" w:sz="4" w:space="0" w:color="auto"/>
              <w:right w:val="single" w:sz="4" w:space="0" w:color="auto"/>
            </w:tcBorders>
            <w:shd w:val="clear" w:color="auto" w:fill="auto"/>
            <w:vAlign w:val="center"/>
          </w:tcPr>
          <w:p w14:paraId="59CD04DD" w14:textId="0A4084A5" w:rsidR="00FD7514" w:rsidRPr="00194923" w:rsidRDefault="00FD7514" w:rsidP="00FD7514">
            <w:pPr>
              <w:ind w:left="567"/>
              <w:jc w:val="left"/>
              <w:rPr>
                <w:rFonts w:eastAsia="Calibri"/>
              </w:rPr>
            </w:pPr>
            <w:r w:rsidRPr="00693C26">
              <w:t xml:space="preserve">Крахмал кукурузный </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29408168" w14:textId="682D6F5A" w:rsidR="00FD7514" w:rsidRDefault="00FD7514" w:rsidP="00FD7514">
            <w:pPr>
              <w:jc w:val="center"/>
              <w:rPr>
                <w:rFonts w:eastAsia="Calibri"/>
              </w:rPr>
            </w:pPr>
            <w:r w:rsidRPr="00693C26">
              <w:rPr>
                <w:color w:val="000000" w:themeColor="text1"/>
              </w:rPr>
              <w:t>9,0 мг</w:t>
            </w:r>
          </w:p>
        </w:tc>
        <w:tc>
          <w:tcPr>
            <w:tcW w:w="1559" w:type="dxa"/>
            <w:tcBorders>
              <w:top w:val="single" w:sz="4" w:space="0" w:color="auto"/>
              <w:left w:val="single" w:sz="4" w:space="0" w:color="auto"/>
              <w:bottom w:val="single" w:sz="4" w:space="0" w:color="auto"/>
              <w:right w:val="single" w:sz="4" w:space="0" w:color="auto"/>
            </w:tcBorders>
            <w:vAlign w:val="center"/>
          </w:tcPr>
          <w:p w14:paraId="2AB13492" w14:textId="740BDDCB" w:rsidR="00FD7514" w:rsidRDefault="00082AFE" w:rsidP="00FD7514">
            <w:pPr>
              <w:jc w:val="center"/>
              <w:rPr>
                <w:rFonts w:eastAsia="Calibri"/>
              </w:rPr>
            </w:pPr>
            <w:r>
              <w:rPr>
                <w:rFonts w:eastAsia="Calibri"/>
              </w:rPr>
              <w:t>18,0 мг</w:t>
            </w:r>
          </w:p>
        </w:tc>
      </w:tr>
      <w:tr w:rsidR="00FD7514" w14:paraId="14CBB37B" w14:textId="77777777" w:rsidTr="005517A2">
        <w:trPr>
          <w:trHeight w:val="64"/>
        </w:trPr>
        <w:tc>
          <w:tcPr>
            <w:tcW w:w="6237" w:type="dxa"/>
            <w:tcBorders>
              <w:top w:val="single" w:sz="4" w:space="0" w:color="auto"/>
              <w:left w:val="single" w:sz="4" w:space="0" w:color="auto"/>
              <w:bottom w:val="single" w:sz="4" w:space="0" w:color="auto"/>
              <w:right w:val="single" w:sz="4" w:space="0" w:color="auto"/>
            </w:tcBorders>
            <w:shd w:val="clear" w:color="auto" w:fill="auto"/>
            <w:vAlign w:val="center"/>
          </w:tcPr>
          <w:p w14:paraId="2343A00E" w14:textId="075FF88D" w:rsidR="00FD7514" w:rsidRPr="00194923" w:rsidRDefault="00FD7514" w:rsidP="00FD7514">
            <w:pPr>
              <w:ind w:left="567"/>
              <w:jc w:val="left"/>
              <w:rPr>
                <w:rFonts w:eastAsia="Calibri"/>
              </w:rPr>
            </w:pPr>
            <w:r w:rsidRPr="00693C26">
              <w:t xml:space="preserve">Магния стеарат </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745FFEB1" w14:textId="2B4F5EB0" w:rsidR="00FD7514" w:rsidRDefault="00FD7514" w:rsidP="00FD7514">
            <w:pPr>
              <w:jc w:val="center"/>
              <w:rPr>
                <w:rFonts w:eastAsia="Calibri"/>
              </w:rPr>
            </w:pPr>
            <w:r w:rsidRPr="00693C26">
              <w:rPr>
                <w:color w:val="000000" w:themeColor="text1"/>
              </w:rPr>
              <w:t>1,8 мг</w:t>
            </w:r>
          </w:p>
        </w:tc>
        <w:tc>
          <w:tcPr>
            <w:tcW w:w="1559" w:type="dxa"/>
            <w:tcBorders>
              <w:top w:val="single" w:sz="4" w:space="0" w:color="auto"/>
              <w:left w:val="single" w:sz="4" w:space="0" w:color="auto"/>
              <w:bottom w:val="single" w:sz="4" w:space="0" w:color="auto"/>
              <w:right w:val="single" w:sz="4" w:space="0" w:color="auto"/>
            </w:tcBorders>
            <w:vAlign w:val="center"/>
          </w:tcPr>
          <w:p w14:paraId="21BAC2B1" w14:textId="53BEF819" w:rsidR="00FD7514" w:rsidRDefault="00FD7514" w:rsidP="00EF0330">
            <w:pPr>
              <w:jc w:val="center"/>
              <w:rPr>
                <w:rFonts w:eastAsia="Calibri"/>
              </w:rPr>
            </w:pPr>
            <w:r>
              <w:rPr>
                <w:rFonts w:eastAsia="Calibri"/>
              </w:rPr>
              <w:t>2,</w:t>
            </w:r>
            <w:r w:rsidR="00EF0330">
              <w:rPr>
                <w:rFonts w:eastAsia="Calibri"/>
              </w:rPr>
              <w:t>7</w:t>
            </w:r>
            <w:r>
              <w:rPr>
                <w:rFonts w:eastAsia="Calibri"/>
              </w:rPr>
              <w:t xml:space="preserve"> мг</w:t>
            </w:r>
          </w:p>
        </w:tc>
      </w:tr>
      <w:tr w:rsidR="007E4F51" w14:paraId="79D3C7AF" w14:textId="77777777" w:rsidTr="005517A2">
        <w:trPr>
          <w:trHeight w:val="64"/>
        </w:trPr>
        <w:tc>
          <w:tcPr>
            <w:tcW w:w="6237" w:type="dxa"/>
            <w:tcBorders>
              <w:top w:val="single" w:sz="4" w:space="0" w:color="auto"/>
              <w:left w:val="single" w:sz="4" w:space="0" w:color="auto"/>
              <w:bottom w:val="single" w:sz="4" w:space="0" w:color="auto"/>
              <w:right w:val="single" w:sz="4" w:space="0" w:color="auto"/>
            </w:tcBorders>
            <w:shd w:val="clear" w:color="auto" w:fill="auto"/>
            <w:vAlign w:val="center"/>
          </w:tcPr>
          <w:p w14:paraId="65B12B7B" w14:textId="6280B246" w:rsidR="007E4F51" w:rsidRPr="00C3458E" w:rsidRDefault="00345566" w:rsidP="00537BF5">
            <w:pPr>
              <w:rPr>
                <w:b/>
                <w:iCs/>
                <w:lang w:eastAsia="en-US"/>
              </w:rPr>
            </w:pPr>
            <w:r w:rsidRPr="00310128">
              <w:rPr>
                <w:rFonts w:eastAsia="Calibri"/>
                <w:b/>
              </w:rPr>
              <w:t>Масса таблетки</w:t>
            </w:r>
            <w:r>
              <w:rPr>
                <w:rFonts w:eastAsia="Calibri"/>
                <w:b/>
              </w:rPr>
              <w:t xml:space="preserve"> без оболочки</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58DDF78E" w14:textId="2D36E266" w:rsidR="007E4F51" w:rsidRPr="00C3458E" w:rsidRDefault="00FD7514" w:rsidP="00537BF5">
            <w:pPr>
              <w:jc w:val="center"/>
              <w:rPr>
                <w:b/>
              </w:rPr>
            </w:pPr>
            <w:r>
              <w:rPr>
                <w:b/>
              </w:rPr>
              <w:t>18</w:t>
            </w:r>
            <w:r w:rsidR="007E4F51" w:rsidRPr="00C751F3">
              <w:rPr>
                <w:b/>
              </w:rPr>
              <w:t>0,00 мг</w:t>
            </w:r>
          </w:p>
        </w:tc>
        <w:tc>
          <w:tcPr>
            <w:tcW w:w="1559" w:type="dxa"/>
            <w:tcBorders>
              <w:top w:val="single" w:sz="4" w:space="0" w:color="auto"/>
              <w:left w:val="single" w:sz="4" w:space="0" w:color="auto"/>
              <w:bottom w:val="single" w:sz="4" w:space="0" w:color="auto"/>
              <w:right w:val="single" w:sz="4" w:space="0" w:color="auto"/>
            </w:tcBorders>
            <w:vAlign w:val="center"/>
          </w:tcPr>
          <w:p w14:paraId="566EF5AD" w14:textId="57492377" w:rsidR="007E4F51" w:rsidRDefault="00FD7514" w:rsidP="00537BF5">
            <w:pPr>
              <w:jc w:val="center"/>
              <w:rPr>
                <w:b/>
              </w:rPr>
            </w:pPr>
            <w:r>
              <w:rPr>
                <w:b/>
              </w:rPr>
              <w:t>18</w:t>
            </w:r>
            <w:r w:rsidR="007E4F51">
              <w:rPr>
                <w:b/>
              </w:rPr>
              <w:t>0,00</w:t>
            </w:r>
            <w:r w:rsidR="007E4F51" w:rsidRPr="00C3458E">
              <w:rPr>
                <w:b/>
              </w:rPr>
              <w:t xml:space="preserve"> мг</w:t>
            </w:r>
          </w:p>
        </w:tc>
      </w:tr>
      <w:tr w:rsidR="00082AFE" w14:paraId="51FF69F9" w14:textId="77777777" w:rsidTr="00537BF5">
        <w:trPr>
          <w:trHeight w:val="64"/>
        </w:trPr>
        <w:tc>
          <w:tcPr>
            <w:tcW w:w="935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560D298A" w14:textId="36387AF0" w:rsidR="00082AFE" w:rsidRDefault="00082AFE" w:rsidP="00082AFE">
            <w:pPr>
              <w:rPr>
                <w:b/>
              </w:rPr>
            </w:pPr>
            <w:r>
              <w:rPr>
                <w:rFonts w:eastAsia="Calibri"/>
                <w:i/>
              </w:rPr>
              <w:t>Пленочная оболочка</w:t>
            </w:r>
          </w:p>
        </w:tc>
      </w:tr>
      <w:tr w:rsidR="00082AFE" w14:paraId="626BCB32" w14:textId="77777777" w:rsidTr="005517A2">
        <w:trPr>
          <w:trHeight w:val="64"/>
        </w:trPr>
        <w:tc>
          <w:tcPr>
            <w:tcW w:w="6237" w:type="dxa"/>
            <w:tcBorders>
              <w:top w:val="single" w:sz="4" w:space="0" w:color="auto"/>
              <w:left w:val="single" w:sz="4" w:space="0" w:color="auto"/>
              <w:bottom w:val="single" w:sz="4" w:space="0" w:color="auto"/>
              <w:right w:val="single" w:sz="4" w:space="0" w:color="auto"/>
            </w:tcBorders>
            <w:shd w:val="clear" w:color="auto" w:fill="auto"/>
            <w:vAlign w:val="center"/>
          </w:tcPr>
          <w:p w14:paraId="57900C4B" w14:textId="7302631B" w:rsidR="00082AFE" w:rsidRPr="00EF0330" w:rsidRDefault="00082AFE" w:rsidP="005517A2">
            <w:pPr>
              <w:ind w:left="600"/>
              <w:rPr>
                <w:color w:val="000000" w:themeColor="text1"/>
              </w:rPr>
            </w:pPr>
            <w:r w:rsidRPr="000C6365">
              <w:rPr>
                <w:color w:val="000000" w:themeColor="text1"/>
              </w:rPr>
              <w:t>Поливиниловый спирт – 40,0 %; титана диоксид – 21,8 %; макрогол 3350* – 20,2 %; тальк – 14,8 %; краситель железа оксид желтый – 2,0 %; краситель железа оксид красный – 1,2 %</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C3479E7" w14:textId="482D6FAE" w:rsidR="00082AFE" w:rsidRPr="00C751F3" w:rsidRDefault="00082AFE" w:rsidP="00082AFE">
            <w:pPr>
              <w:jc w:val="center"/>
              <w:rPr>
                <w:b/>
              </w:rPr>
            </w:pPr>
            <w:r w:rsidRPr="000C6365">
              <w:rPr>
                <w:color w:val="000000" w:themeColor="text1"/>
              </w:rPr>
              <w:t>5,0 мг</w:t>
            </w:r>
          </w:p>
        </w:tc>
        <w:tc>
          <w:tcPr>
            <w:tcW w:w="1559" w:type="dxa"/>
            <w:tcBorders>
              <w:top w:val="single" w:sz="4" w:space="0" w:color="auto"/>
              <w:left w:val="single" w:sz="4" w:space="0" w:color="auto"/>
              <w:bottom w:val="single" w:sz="4" w:space="0" w:color="auto"/>
              <w:right w:val="single" w:sz="4" w:space="0" w:color="auto"/>
            </w:tcBorders>
            <w:vAlign w:val="center"/>
          </w:tcPr>
          <w:p w14:paraId="143578E6" w14:textId="4167F5D6" w:rsidR="00082AFE" w:rsidRDefault="00082AFE" w:rsidP="00082AFE">
            <w:pPr>
              <w:jc w:val="center"/>
              <w:rPr>
                <w:b/>
              </w:rPr>
            </w:pPr>
            <w:r>
              <w:rPr>
                <w:b/>
              </w:rPr>
              <w:t>-</w:t>
            </w:r>
          </w:p>
        </w:tc>
      </w:tr>
      <w:tr w:rsidR="00345566" w14:paraId="0DE44C40" w14:textId="77777777" w:rsidTr="005517A2">
        <w:trPr>
          <w:trHeight w:val="64"/>
        </w:trPr>
        <w:tc>
          <w:tcPr>
            <w:tcW w:w="6237" w:type="dxa"/>
            <w:tcBorders>
              <w:top w:val="single" w:sz="4" w:space="0" w:color="auto"/>
              <w:left w:val="single" w:sz="4" w:space="0" w:color="auto"/>
              <w:bottom w:val="single" w:sz="4" w:space="0" w:color="auto"/>
              <w:right w:val="single" w:sz="4" w:space="0" w:color="auto"/>
            </w:tcBorders>
            <w:shd w:val="clear" w:color="auto" w:fill="auto"/>
            <w:vAlign w:val="center"/>
          </w:tcPr>
          <w:p w14:paraId="1EB27B96" w14:textId="4AF5EF6C" w:rsidR="00345566" w:rsidRPr="00EF0330" w:rsidRDefault="00EF0330" w:rsidP="005517A2">
            <w:pPr>
              <w:ind w:left="600" w:right="-57"/>
              <w:rPr>
                <w:rFonts w:eastAsia="Times New Roman"/>
                <w:lang w:eastAsia="ru-RU"/>
              </w:rPr>
            </w:pPr>
            <w:r w:rsidRPr="00EF0330">
              <w:rPr>
                <w:rFonts w:eastAsia="Times New Roman"/>
                <w:lang w:eastAsia="ru-RU"/>
              </w:rPr>
              <w:t>Опадрай розовый (02</w:t>
            </w:r>
            <w:r w:rsidRPr="00EF0330">
              <w:rPr>
                <w:rFonts w:eastAsia="Times New Roman"/>
                <w:lang w:val="en-US" w:eastAsia="ru-RU"/>
              </w:rPr>
              <w:t>F</w:t>
            </w:r>
            <w:r w:rsidRPr="00EF0330">
              <w:rPr>
                <w:rFonts w:eastAsia="Times New Roman"/>
                <w:lang w:eastAsia="ru-RU"/>
              </w:rPr>
              <w:t>34337)</w:t>
            </w:r>
            <w:r>
              <w:rPr>
                <w:rFonts w:eastAsia="Times New Roman"/>
                <w:lang w:eastAsia="ru-RU"/>
              </w:rPr>
              <w:t xml:space="preserve"> </w:t>
            </w:r>
            <w:r w:rsidRPr="00EF0330">
              <w:rPr>
                <w:rFonts w:eastAsia="Times New Roman"/>
                <w:lang w:eastAsia="ru-RU"/>
              </w:rPr>
              <w:t>[гипромелоза 2910 – 2,5 мг, титана диоксид (Е171) – 1,25 мг, тальк – 0,875 мг, макрогол 6000 – 0,25 мг, краситель железа оксид красный (Е172) – 0,125]</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403BF3D2" w14:textId="0553F142" w:rsidR="00345566" w:rsidRPr="00C751F3" w:rsidRDefault="00EF0330" w:rsidP="00EF0330">
            <w:pPr>
              <w:jc w:val="center"/>
              <w:rPr>
                <w:b/>
              </w:rPr>
            </w:pPr>
            <w:r>
              <w:rPr>
                <w:b/>
              </w:rPr>
              <w:t>-</w:t>
            </w:r>
          </w:p>
        </w:tc>
        <w:tc>
          <w:tcPr>
            <w:tcW w:w="1559" w:type="dxa"/>
            <w:tcBorders>
              <w:top w:val="single" w:sz="4" w:space="0" w:color="auto"/>
              <w:left w:val="single" w:sz="4" w:space="0" w:color="auto"/>
              <w:bottom w:val="single" w:sz="4" w:space="0" w:color="auto"/>
              <w:right w:val="single" w:sz="4" w:space="0" w:color="auto"/>
            </w:tcBorders>
            <w:vAlign w:val="center"/>
          </w:tcPr>
          <w:p w14:paraId="5705A052" w14:textId="03863E5B" w:rsidR="00345566" w:rsidRDefault="00EF0330" w:rsidP="00EF0330">
            <w:pPr>
              <w:jc w:val="center"/>
              <w:rPr>
                <w:b/>
              </w:rPr>
            </w:pPr>
            <w:r w:rsidRPr="000C6365">
              <w:rPr>
                <w:color w:val="000000" w:themeColor="text1"/>
              </w:rPr>
              <w:t>5,0 мг</w:t>
            </w:r>
          </w:p>
        </w:tc>
      </w:tr>
      <w:tr w:rsidR="00345566" w14:paraId="43B0B947" w14:textId="77777777" w:rsidTr="005517A2">
        <w:trPr>
          <w:trHeight w:val="64"/>
        </w:trPr>
        <w:tc>
          <w:tcPr>
            <w:tcW w:w="6237" w:type="dxa"/>
            <w:tcBorders>
              <w:top w:val="single" w:sz="4" w:space="0" w:color="auto"/>
              <w:left w:val="single" w:sz="4" w:space="0" w:color="auto"/>
              <w:bottom w:val="single" w:sz="4" w:space="0" w:color="auto"/>
              <w:right w:val="single" w:sz="4" w:space="0" w:color="auto"/>
            </w:tcBorders>
            <w:shd w:val="clear" w:color="auto" w:fill="auto"/>
            <w:vAlign w:val="center"/>
          </w:tcPr>
          <w:p w14:paraId="5FD423FC" w14:textId="722387AF" w:rsidR="00345566" w:rsidRPr="00C3458E" w:rsidRDefault="00345566" w:rsidP="00345566">
            <w:pPr>
              <w:rPr>
                <w:b/>
                <w:iCs/>
                <w:lang w:eastAsia="en-US"/>
              </w:rPr>
            </w:pPr>
            <w:r w:rsidRPr="000C6365">
              <w:rPr>
                <w:b/>
                <w:color w:val="000000"/>
              </w:rPr>
              <w:t>Масса таблетки, покрытой пленочной оболочкой:</w:t>
            </w:r>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68757581" w14:textId="58194513" w:rsidR="00345566" w:rsidRPr="00C751F3" w:rsidRDefault="00345566" w:rsidP="00345566">
            <w:pPr>
              <w:jc w:val="center"/>
              <w:rPr>
                <w:b/>
              </w:rPr>
            </w:pPr>
            <w:r w:rsidRPr="000C6365">
              <w:rPr>
                <w:b/>
                <w:lang w:eastAsia="ru-RU"/>
              </w:rPr>
              <w:t>185,0 мг</w:t>
            </w:r>
          </w:p>
        </w:tc>
        <w:tc>
          <w:tcPr>
            <w:tcW w:w="1559" w:type="dxa"/>
            <w:tcBorders>
              <w:top w:val="single" w:sz="4" w:space="0" w:color="auto"/>
              <w:left w:val="single" w:sz="4" w:space="0" w:color="auto"/>
              <w:bottom w:val="single" w:sz="4" w:space="0" w:color="auto"/>
              <w:right w:val="single" w:sz="4" w:space="0" w:color="auto"/>
            </w:tcBorders>
            <w:vAlign w:val="center"/>
          </w:tcPr>
          <w:p w14:paraId="7D29B279" w14:textId="64934213" w:rsidR="00345566" w:rsidRDefault="00345566" w:rsidP="00345566">
            <w:pPr>
              <w:jc w:val="center"/>
              <w:rPr>
                <w:b/>
              </w:rPr>
            </w:pPr>
            <w:r w:rsidRPr="000C6365">
              <w:rPr>
                <w:b/>
                <w:lang w:eastAsia="ru-RU"/>
              </w:rPr>
              <w:t>185,0 мг</w:t>
            </w:r>
          </w:p>
        </w:tc>
      </w:tr>
      <w:tr w:rsidR="007E4F51" w:rsidRPr="00D13688" w14:paraId="761EF92A" w14:textId="77777777" w:rsidTr="00823F8C">
        <w:trPr>
          <w:trHeight w:val="387"/>
        </w:trPr>
        <w:tc>
          <w:tcPr>
            <w:tcW w:w="9356" w:type="dxa"/>
            <w:gridSpan w:val="3"/>
            <w:tcBorders>
              <w:top w:val="single" w:sz="4" w:space="0" w:color="auto"/>
              <w:left w:val="single" w:sz="4" w:space="0" w:color="auto"/>
              <w:bottom w:val="single" w:sz="4" w:space="0" w:color="auto"/>
              <w:right w:val="single" w:sz="4" w:space="0" w:color="auto"/>
            </w:tcBorders>
            <w:shd w:val="clear" w:color="auto" w:fill="auto"/>
          </w:tcPr>
          <w:p w14:paraId="4CA07C9C" w14:textId="77777777" w:rsidR="007E4F51" w:rsidRPr="00BB6CED" w:rsidRDefault="007E4F51" w:rsidP="00537BF5">
            <w:pPr>
              <w:rPr>
                <w:b/>
                <w:sz w:val="20"/>
                <w:szCs w:val="20"/>
              </w:rPr>
            </w:pPr>
            <w:r w:rsidRPr="00BB6CED">
              <w:rPr>
                <w:b/>
                <w:sz w:val="20"/>
                <w:szCs w:val="20"/>
              </w:rPr>
              <w:t>Примечание:</w:t>
            </w:r>
          </w:p>
          <w:p w14:paraId="016761C8" w14:textId="41AE87F7" w:rsidR="007E4F51" w:rsidRPr="009776D4" w:rsidRDefault="00082AFE" w:rsidP="00537BF5">
            <w:pPr>
              <w:rPr>
                <w:sz w:val="20"/>
                <w:szCs w:val="20"/>
              </w:rPr>
            </w:pPr>
            <w:r w:rsidRPr="00E34D8C">
              <w:rPr>
                <w:color w:val="000000" w:themeColor="text1"/>
                <w:sz w:val="20"/>
                <w:szCs w:val="20"/>
              </w:rPr>
              <w:t>*макрогол с молекулярной массой 3350</w:t>
            </w:r>
            <w:r>
              <w:rPr>
                <w:color w:val="000000" w:themeColor="text1"/>
                <w:sz w:val="20"/>
                <w:szCs w:val="20"/>
              </w:rPr>
              <w:t>.</w:t>
            </w:r>
          </w:p>
        </w:tc>
      </w:tr>
    </w:tbl>
    <w:p w14:paraId="77BABEC2" w14:textId="03854CAB" w:rsidR="00F32D3D" w:rsidRDefault="00F32D3D" w:rsidP="007E4F51">
      <w:pPr>
        <w:rPr>
          <w:color w:val="000000"/>
        </w:rPr>
      </w:pPr>
    </w:p>
    <w:p w14:paraId="4D55531E" w14:textId="286B487A" w:rsidR="00FD7514" w:rsidRDefault="00FD7514" w:rsidP="00FD7514">
      <w:pPr>
        <w:ind w:firstLine="709"/>
        <w:rPr>
          <w:color w:val="000000" w:themeColor="text1"/>
        </w:rPr>
      </w:pPr>
      <w:r>
        <w:rPr>
          <w:color w:val="000000" w:themeColor="text1"/>
        </w:rPr>
        <w:t xml:space="preserve">Линаглиптин относится к </w:t>
      </w:r>
      <w:r>
        <w:rPr>
          <w:color w:val="000000" w:themeColor="text1"/>
          <w:lang w:val="en-US"/>
        </w:rPr>
        <w:t>III</w:t>
      </w:r>
      <w:r>
        <w:rPr>
          <w:color w:val="000000" w:themeColor="text1"/>
        </w:rPr>
        <w:t xml:space="preserve"> классу по БКС.</w:t>
      </w:r>
    </w:p>
    <w:p w14:paraId="5D628E7F" w14:textId="3B8B9611" w:rsidR="00FD7514" w:rsidRPr="007223E7" w:rsidRDefault="00FD7514" w:rsidP="00FD7514">
      <w:pPr>
        <w:ind w:firstLine="709"/>
        <w:rPr>
          <w:rFonts w:eastAsiaTheme="minorHAnsi"/>
          <w:color w:val="000000" w:themeColor="text1"/>
          <w:lang w:eastAsia="en-US"/>
        </w:rPr>
      </w:pPr>
      <w:r w:rsidRPr="00D6050D">
        <w:rPr>
          <w:color w:val="000000" w:themeColor="text1"/>
        </w:rPr>
        <w:t xml:space="preserve">Для доказательства эквивалентности препарата </w:t>
      </w:r>
      <w:r>
        <w:rPr>
          <w:rFonts w:eastAsiaTheme="minorHAnsi"/>
          <w:color w:val="000000" w:themeColor="text1"/>
          <w:lang w:eastAsia="en-US"/>
        </w:rPr>
        <w:t>DT-</w:t>
      </w:r>
      <w:r w:rsidR="00537BF5">
        <w:rPr>
          <w:lang w:val="en-US" w:eastAsia="ru-RU"/>
        </w:rPr>
        <w:t>LNG</w:t>
      </w:r>
      <w:r w:rsidRPr="00D6050D">
        <w:rPr>
          <w:color w:val="000000" w:themeColor="text1"/>
        </w:rPr>
        <w:t xml:space="preserve"> были проведены исследования сравнительной кинетики растворения в сравнении с референтным препаратом </w:t>
      </w:r>
      <w:r w:rsidR="0085743B">
        <w:rPr>
          <w:lang w:eastAsia="ru-RU"/>
        </w:rPr>
        <w:t>Тражента</w:t>
      </w:r>
      <w:r w:rsidRPr="007223E7">
        <w:rPr>
          <w:vertAlign w:val="superscript"/>
          <w:lang w:eastAsia="ru-RU"/>
        </w:rPr>
        <w:t>®</w:t>
      </w:r>
      <w:r w:rsidRPr="009A45DD">
        <w:rPr>
          <w:lang w:eastAsia="ru-RU"/>
        </w:rPr>
        <w:t xml:space="preserve">, </w:t>
      </w:r>
      <w:r w:rsidRPr="009A45DD">
        <w:rPr>
          <w:bCs/>
          <w:lang w:eastAsia="ru-RU"/>
        </w:rPr>
        <w:t xml:space="preserve">таблетки, </w:t>
      </w:r>
      <w:r w:rsidR="0085743B">
        <w:rPr>
          <w:bCs/>
          <w:lang w:eastAsia="ru-RU"/>
        </w:rPr>
        <w:t>покрытые пленочной оболочкой, 5</w:t>
      </w:r>
      <w:r w:rsidRPr="009A45DD">
        <w:rPr>
          <w:bCs/>
          <w:lang w:eastAsia="ru-RU"/>
        </w:rPr>
        <w:t xml:space="preserve"> мг</w:t>
      </w:r>
      <w:r w:rsidRPr="009A45DD">
        <w:rPr>
          <w:rFonts w:eastAsia="Calibri"/>
        </w:rPr>
        <w:t xml:space="preserve"> </w:t>
      </w:r>
      <w:r w:rsidRPr="009A45DD">
        <w:rPr>
          <w:color w:val="000000"/>
        </w:rPr>
        <w:t>(</w:t>
      </w:r>
      <w:r w:rsidR="009F2DF5" w:rsidRPr="004F5B1B">
        <w:rPr>
          <w:rFonts w:eastAsia="Calibri"/>
          <w:bCs/>
        </w:rPr>
        <w:t>Берингер Ингельхайм Интернешнл ГмбХ, Германия</w:t>
      </w:r>
      <w:r w:rsidRPr="00D6050D">
        <w:rPr>
          <w:color w:val="000000" w:themeColor="text1"/>
        </w:rPr>
        <w:t>)</w:t>
      </w:r>
      <w:r w:rsidRPr="00D6050D">
        <w:rPr>
          <w:rFonts w:eastAsiaTheme="minorHAnsi"/>
          <w:color w:val="000000" w:themeColor="text1"/>
          <w:lang w:eastAsia="en-US"/>
        </w:rPr>
        <w:t xml:space="preserve"> в дозировке </w:t>
      </w:r>
      <w:r w:rsidR="009F2DF5">
        <w:rPr>
          <w:rFonts w:eastAsiaTheme="minorHAnsi"/>
          <w:color w:val="000000" w:themeColor="text1"/>
          <w:lang w:eastAsia="en-US"/>
        </w:rPr>
        <w:t>5</w:t>
      </w:r>
      <w:r w:rsidRPr="00D6050D">
        <w:rPr>
          <w:rFonts w:eastAsiaTheme="minorHAnsi"/>
          <w:color w:val="000000" w:themeColor="text1"/>
          <w:lang w:eastAsia="en-US"/>
        </w:rPr>
        <w:t xml:space="preserve"> мг</w:t>
      </w:r>
      <w:r>
        <w:rPr>
          <w:rFonts w:eastAsiaTheme="minorHAnsi"/>
          <w:color w:val="000000" w:themeColor="text1"/>
          <w:lang w:eastAsia="en-US"/>
        </w:rPr>
        <w:t xml:space="preserve">. </w:t>
      </w:r>
      <w:r w:rsidRPr="007223E7">
        <w:rPr>
          <w:rFonts w:eastAsia="Calibri"/>
          <w:lang w:eastAsia="en-US"/>
        </w:rPr>
        <w:t>Исследование проводили с использованием прибора типа «</w:t>
      </w:r>
      <w:r w:rsidR="009F2DF5">
        <w:rPr>
          <w:rFonts w:eastAsia="Calibri"/>
          <w:lang w:eastAsia="en-US"/>
        </w:rPr>
        <w:t>Вращающаяся корзинка</w:t>
      </w:r>
      <w:r w:rsidRPr="007223E7">
        <w:rPr>
          <w:rFonts w:eastAsia="Calibri"/>
          <w:lang w:eastAsia="en-US"/>
        </w:rPr>
        <w:t xml:space="preserve">» в условиях скорости вращения 50 об/мин, температуре 37 ± 0,5 </w:t>
      </w:r>
      <w:r w:rsidRPr="007223E7">
        <w:rPr>
          <w:rFonts w:eastAsia="Calibri"/>
          <w:vertAlign w:val="superscript"/>
          <w:lang w:eastAsia="en-US"/>
        </w:rPr>
        <w:t>о</w:t>
      </w:r>
      <w:r w:rsidRPr="007223E7">
        <w:rPr>
          <w:rFonts w:eastAsia="Calibri"/>
          <w:lang w:eastAsia="en-US"/>
        </w:rPr>
        <w:t xml:space="preserve">С и объеме среды – 900 мл. </w:t>
      </w:r>
      <w:r w:rsidRPr="007223E7">
        <w:rPr>
          <w:rFonts w:eastAsiaTheme="minorHAnsi"/>
          <w:color w:val="000000" w:themeColor="text1"/>
          <w:lang w:eastAsia="en-US"/>
        </w:rPr>
        <w:t xml:space="preserve"> </w:t>
      </w:r>
    </w:p>
    <w:p w14:paraId="29018DDB" w14:textId="33D0AB7C" w:rsidR="00FD7514" w:rsidRPr="007223E7" w:rsidRDefault="00FD7514" w:rsidP="00FD7514">
      <w:pPr>
        <w:ind w:firstLine="709"/>
      </w:pPr>
      <w:r w:rsidRPr="007223E7">
        <w:rPr>
          <w:rFonts w:eastAsia="Calibri"/>
          <w:lang w:eastAsia="en-US"/>
        </w:rPr>
        <w:t>Для испытания использовали три среды растворения:</w:t>
      </w:r>
      <w:r w:rsidR="00F16F2F">
        <w:rPr>
          <w:spacing w:val="-4"/>
        </w:rPr>
        <w:t xml:space="preserve"> 0,</w:t>
      </w:r>
      <w:r w:rsidRPr="007223E7">
        <w:rPr>
          <w:spacing w:val="-4"/>
        </w:rPr>
        <w:t xml:space="preserve">1 М раствор хлороводородной кислоты </w:t>
      </w:r>
      <w:r w:rsidRPr="007223E7">
        <w:t xml:space="preserve">(среда по НД), ацетатный буферный раствор </w:t>
      </w:r>
      <w:r w:rsidRPr="007223E7">
        <w:rPr>
          <w:lang w:val="en-US"/>
        </w:rPr>
        <w:t>pH</w:t>
      </w:r>
      <w:r w:rsidRPr="007223E7">
        <w:t xml:space="preserve"> 4,5 и фосфатный буферный раствор </w:t>
      </w:r>
      <w:r w:rsidRPr="007223E7">
        <w:rPr>
          <w:lang w:val="en-US"/>
        </w:rPr>
        <w:t>pH</w:t>
      </w:r>
      <w:r w:rsidRPr="007223E7">
        <w:t xml:space="preserve"> 6,8. </w:t>
      </w:r>
      <w:r w:rsidRPr="007223E7">
        <w:rPr>
          <w:rFonts w:eastAsia="Calibri"/>
          <w:lang w:eastAsia="en-US"/>
        </w:rPr>
        <w:t xml:space="preserve">Анализ проб в точках 10, 15, </w:t>
      </w:r>
      <w:r w:rsidR="00F16F2F">
        <w:rPr>
          <w:rFonts w:eastAsia="Calibri"/>
          <w:lang w:eastAsia="en-US"/>
        </w:rPr>
        <w:t xml:space="preserve">20, </w:t>
      </w:r>
      <w:r w:rsidRPr="007223E7">
        <w:rPr>
          <w:rFonts w:eastAsia="Calibri"/>
          <w:lang w:eastAsia="en-US"/>
        </w:rPr>
        <w:t xml:space="preserve">30 </w:t>
      </w:r>
      <w:r w:rsidR="00F16F2F">
        <w:rPr>
          <w:rFonts w:eastAsia="Calibri"/>
          <w:lang w:eastAsia="en-US"/>
        </w:rPr>
        <w:t xml:space="preserve">и 45 </w:t>
      </w:r>
      <w:r w:rsidRPr="007223E7">
        <w:rPr>
          <w:rFonts w:eastAsia="Calibri"/>
          <w:lang w:eastAsia="en-US"/>
        </w:rPr>
        <w:t xml:space="preserve">мин выполняли методом </w:t>
      </w:r>
      <w:r w:rsidR="00F16F2F">
        <w:rPr>
          <w:rFonts w:eastAsia="Calibri"/>
          <w:lang w:eastAsia="en-US"/>
        </w:rPr>
        <w:t>УФ-спектрофотометрии</w:t>
      </w:r>
      <w:r w:rsidRPr="007223E7">
        <w:rPr>
          <w:rFonts w:eastAsia="Calibri"/>
          <w:lang w:eastAsia="en-US"/>
        </w:rPr>
        <w:t>.</w:t>
      </w:r>
    </w:p>
    <w:p w14:paraId="3BABDDBB" w14:textId="5F944796" w:rsidR="00FD7514" w:rsidRDefault="00FD7514" w:rsidP="00FD7514">
      <w:pPr>
        <w:ind w:firstLine="709"/>
        <w:rPr>
          <w:color w:val="000000" w:themeColor="text1"/>
        </w:rPr>
      </w:pPr>
      <w:r w:rsidRPr="007223E7">
        <w:rPr>
          <w:rFonts w:eastAsia="Calibri"/>
          <w:lang w:eastAsia="en-US"/>
        </w:rPr>
        <w:t>В результате исследований как исследуемого, так и референтного препарата, во всех средах растворения наблюдалось высвобождение более 85 % действующего вещества в течение 15 минут, что позволило считать кинетику растворения эквивалентной без математической оценки (в соответствии с требованиями Методических указаний Минздравсоцразвития «Оценка биоэквивалентности лекарственных средств» и с «Руководством по экспертизе лекарственных средств»).</w:t>
      </w:r>
      <w:r w:rsidRPr="007223E7">
        <w:rPr>
          <w:color w:val="000000" w:themeColor="text1"/>
        </w:rPr>
        <w:t xml:space="preserve"> Результаты теста сравнительной кинетики растворения (ТСКР) приведены в таблице 2-3 и на рисунках 2-2 – 2-</w:t>
      </w:r>
      <w:r w:rsidR="00543436">
        <w:rPr>
          <w:color w:val="000000" w:themeColor="text1"/>
        </w:rPr>
        <w:t>4</w:t>
      </w:r>
      <w:r w:rsidRPr="007223E7">
        <w:rPr>
          <w:color w:val="000000" w:themeColor="text1"/>
        </w:rPr>
        <w:t>.</w:t>
      </w:r>
    </w:p>
    <w:p w14:paraId="568B1F2E" w14:textId="45C7DEB1" w:rsidR="0049695C" w:rsidRPr="0049695C" w:rsidRDefault="0049695C" w:rsidP="0049695C">
      <w:pPr>
        <w:ind w:firstLine="709"/>
        <w:rPr>
          <w:color w:val="000000"/>
        </w:rPr>
      </w:pPr>
      <w:r>
        <w:rPr>
          <w:bCs/>
          <w:lang w:eastAsia="ru-RU"/>
        </w:rPr>
        <w:t xml:space="preserve">Промышленное производство препарата </w:t>
      </w:r>
      <w:r>
        <w:rPr>
          <w:color w:val="000000" w:themeColor="text1"/>
        </w:rPr>
        <w:t>DT-</w:t>
      </w:r>
      <w:r>
        <w:rPr>
          <w:lang w:val="en-US" w:eastAsia="ru-RU"/>
        </w:rPr>
        <w:t>LNG</w:t>
      </w:r>
      <w:r>
        <w:rPr>
          <w:bCs/>
          <w:lang w:eastAsia="ru-RU"/>
        </w:rPr>
        <w:t xml:space="preserve"> планируется на производственной площадке </w:t>
      </w:r>
      <w:r>
        <w:t>ООО «Р-Фарм Новоселки», Россия</w:t>
      </w:r>
      <w:r>
        <w:rPr>
          <w:color w:val="000000"/>
        </w:rPr>
        <w:t>. На указанной площадке были выпущены также серии препарата для клинических исследований.</w:t>
      </w:r>
    </w:p>
    <w:p w14:paraId="65C6CFEB" w14:textId="77777777" w:rsidR="0049695C" w:rsidRDefault="0049695C" w:rsidP="00FD7514">
      <w:pPr>
        <w:rPr>
          <w:b/>
        </w:rPr>
      </w:pPr>
    </w:p>
    <w:p w14:paraId="27095EB1" w14:textId="0765C1C1" w:rsidR="00FD7514" w:rsidRDefault="00FD7514" w:rsidP="00FD7514">
      <w:pPr>
        <w:rPr>
          <w:rFonts w:eastAsia="Calibri"/>
        </w:rPr>
      </w:pPr>
      <w:r w:rsidRPr="00D6050D">
        <w:rPr>
          <w:b/>
        </w:rPr>
        <w:lastRenderedPageBreak/>
        <w:t>Таблица 2-3.</w:t>
      </w:r>
      <w:r w:rsidRPr="00D6050D">
        <w:t xml:space="preserve"> </w:t>
      </w:r>
      <w:r w:rsidRPr="00D6050D">
        <w:rPr>
          <w:color w:val="000000" w:themeColor="text1"/>
        </w:rPr>
        <w:t xml:space="preserve">Результаты теста сравнительной кинетики растворения препарата </w:t>
      </w:r>
      <w:r>
        <w:rPr>
          <w:rFonts w:eastAsiaTheme="minorHAnsi"/>
          <w:color w:val="000000" w:themeColor="text1"/>
          <w:lang w:eastAsia="en-US"/>
        </w:rPr>
        <w:t>DT-</w:t>
      </w:r>
      <w:r w:rsidR="00543436">
        <w:rPr>
          <w:lang w:val="en-US" w:eastAsia="ru-RU"/>
        </w:rPr>
        <w:t>LNG</w:t>
      </w:r>
      <w:r>
        <w:rPr>
          <w:color w:val="000000" w:themeColor="text1"/>
        </w:rPr>
        <w:t>, таблетки, покрытые плёночной оболочкой, 5 мг</w:t>
      </w:r>
      <w:r w:rsidRPr="00D6050D">
        <w:rPr>
          <w:color w:val="000000" w:themeColor="text1"/>
        </w:rPr>
        <w:t xml:space="preserve"> в сравнении с препаратом </w:t>
      </w:r>
      <w:r w:rsidR="00543436">
        <w:rPr>
          <w:lang w:eastAsia="ru-RU"/>
        </w:rPr>
        <w:t>Тражента</w:t>
      </w:r>
      <w:r w:rsidRPr="000C32E5">
        <w:rPr>
          <w:vertAlign w:val="superscript"/>
          <w:lang w:eastAsia="ru-RU"/>
        </w:rPr>
        <w:t>®</w:t>
      </w:r>
      <w:r w:rsidRPr="009A45DD">
        <w:rPr>
          <w:lang w:eastAsia="ru-RU"/>
        </w:rPr>
        <w:t xml:space="preserve">, </w:t>
      </w:r>
      <w:r w:rsidRPr="009A45DD">
        <w:rPr>
          <w:bCs/>
          <w:lang w:eastAsia="ru-RU"/>
        </w:rPr>
        <w:t xml:space="preserve">таблетки, </w:t>
      </w:r>
      <w:r w:rsidR="00543436">
        <w:rPr>
          <w:color w:val="000000" w:themeColor="text1"/>
        </w:rPr>
        <w:t>покрытые плёночной оболочкой, 5 мг</w:t>
      </w:r>
      <w:r>
        <w:rPr>
          <w:rFonts w:eastAsia="Calibri"/>
        </w:rPr>
        <w:t>.</w:t>
      </w:r>
    </w:p>
    <w:tbl>
      <w:tblPr>
        <w:tblStyle w:val="a8"/>
        <w:tblW w:w="0" w:type="auto"/>
        <w:tblLook w:val="04A0" w:firstRow="1" w:lastRow="0" w:firstColumn="1" w:lastColumn="0" w:noHBand="0" w:noVBand="1"/>
      </w:tblPr>
      <w:tblGrid>
        <w:gridCol w:w="2524"/>
        <w:gridCol w:w="913"/>
        <w:gridCol w:w="3034"/>
        <w:gridCol w:w="2874"/>
      </w:tblGrid>
      <w:tr w:rsidR="00925B7F" w:rsidRPr="00925B7F" w14:paraId="2DA038C8" w14:textId="77777777" w:rsidTr="00A42708">
        <w:trPr>
          <w:trHeight w:val="255"/>
          <w:tblHeader/>
        </w:trPr>
        <w:tc>
          <w:tcPr>
            <w:tcW w:w="2524" w:type="dxa"/>
            <w:vMerge w:val="restart"/>
            <w:shd w:val="clear" w:color="auto" w:fill="D9D9D9" w:themeFill="background1" w:themeFillShade="D9"/>
            <w:vAlign w:val="center"/>
          </w:tcPr>
          <w:p w14:paraId="4C6702D0" w14:textId="77777777" w:rsidR="00925B7F" w:rsidRPr="00925B7F" w:rsidRDefault="00925B7F" w:rsidP="00925B7F">
            <w:pPr>
              <w:jc w:val="center"/>
              <w:rPr>
                <w:b/>
                <w:lang w:eastAsia="en-US"/>
              </w:rPr>
            </w:pPr>
            <w:r w:rsidRPr="00925B7F">
              <w:rPr>
                <w:b/>
                <w:lang w:eastAsia="en-US"/>
              </w:rPr>
              <w:t>Среда</w:t>
            </w:r>
          </w:p>
          <w:p w14:paraId="26E3D429" w14:textId="77777777" w:rsidR="00925B7F" w:rsidRPr="00925B7F" w:rsidRDefault="00925B7F" w:rsidP="00925B7F">
            <w:pPr>
              <w:jc w:val="center"/>
              <w:rPr>
                <w:b/>
                <w:lang w:eastAsia="en-US"/>
              </w:rPr>
            </w:pPr>
            <w:r w:rsidRPr="00925B7F">
              <w:rPr>
                <w:b/>
                <w:lang w:eastAsia="en-US"/>
              </w:rPr>
              <w:t>растворения</w:t>
            </w:r>
          </w:p>
        </w:tc>
        <w:tc>
          <w:tcPr>
            <w:tcW w:w="913" w:type="dxa"/>
            <w:vMerge w:val="restart"/>
            <w:shd w:val="clear" w:color="auto" w:fill="D9D9D9" w:themeFill="background1" w:themeFillShade="D9"/>
            <w:vAlign w:val="center"/>
          </w:tcPr>
          <w:p w14:paraId="0D4EE045" w14:textId="77777777" w:rsidR="00925B7F" w:rsidRPr="00925B7F" w:rsidRDefault="00925B7F" w:rsidP="00925B7F">
            <w:pPr>
              <w:ind w:left="-57" w:right="-57"/>
              <w:jc w:val="center"/>
              <w:rPr>
                <w:b/>
                <w:lang w:eastAsia="en-US"/>
              </w:rPr>
            </w:pPr>
            <w:r w:rsidRPr="00925B7F">
              <w:rPr>
                <w:b/>
                <w:lang w:eastAsia="en-US"/>
              </w:rPr>
              <w:t>Время. мин</w:t>
            </w:r>
          </w:p>
        </w:tc>
        <w:tc>
          <w:tcPr>
            <w:tcW w:w="5908" w:type="dxa"/>
            <w:gridSpan w:val="2"/>
            <w:shd w:val="clear" w:color="auto" w:fill="D9D9D9" w:themeFill="background1" w:themeFillShade="D9"/>
            <w:vAlign w:val="center"/>
          </w:tcPr>
          <w:p w14:paraId="25FE7376" w14:textId="77777777" w:rsidR="00925B7F" w:rsidRPr="00925B7F" w:rsidRDefault="00925B7F" w:rsidP="00925B7F">
            <w:pPr>
              <w:ind w:left="-57" w:right="-57"/>
              <w:jc w:val="center"/>
              <w:rPr>
                <w:b/>
                <w:lang w:eastAsia="en-US"/>
              </w:rPr>
            </w:pPr>
            <w:r w:rsidRPr="00925B7F">
              <w:rPr>
                <w:b/>
                <w:lang w:eastAsia="en-US"/>
              </w:rPr>
              <w:t>Количество высвободившегося линаглиптина в среду растворения, %</w:t>
            </w:r>
          </w:p>
        </w:tc>
      </w:tr>
      <w:tr w:rsidR="00925B7F" w:rsidRPr="00925B7F" w14:paraId="3613B727" w14:textId="77777777" w:rsidTr="00A42708">
        <w:trPr>
          <w:trHeight w:val="838"/>
          <w:tblHeader/>
        </w:trPr>
        <w:tc>
          <w:tcPr>
            <w:tcW w:w="2524" w:type="dxa"/>
            <w:vMerge/>
            <w:shd w:val="clear" w:color="auto" w:fill="D9D9D9" w:themeFill="background1" w:themeFillShade="D9"/>
          </w:tcPr>
          <w:p w14:paraId="76AF0BFF" w14:textId="77777777" w:rsidR="00925B7F" w:rsidRPr="00925B7F" w:rsidRDefault="00925B7F" w:rsidP="00925B7F">
            <w:pPr>
              <w:spacing w:before="120"/>
              <w:jc w:val="left"/>
              <w:rPr>
                <w:b/>
                <w:lang w:eastAsia="en-US"/>
              </w:rPr>
            </w:pPr>
          </w:p>
        </w:tc>
        <w:tc>
          <w:tcPr>
            <w:tcW w:w="913" w:type="dxa"/>
            <w:vMerge/>
            <w:shd w:val="clear" w:color="auto" w:fill="D9D9D9" w:themeFill="background1" w:themeFillShade="D9"/>
          </w:tcPr>
          <w:p w14:paraId="346C3072" w14:textId="77777777" w:rsidR="00925B7F" w:rsidRPr="00925B7F" w:rsidRDefault="00925B7F" w:rsidP="00925B7F">
            <w:pPr>
              <w:spacing w:before="120"/>
              <w:jc w:val="left"/>
              <w:rPr>
                <w:b/>
                <w:lang w:eastAsia="en-US"/>
              </w:rPr>
            </w:pPr>
          </w:p>
        </w:tc>
        <w:tc>
          <w:tcPr>
            <w:tcW w:w="3034" w:type="dxa"/>
            <w:shd w:val="clear" w:color="auto" w:fill="D9D9D9" w:themeFill="background1" w:themeFillShade="D9"/>
            <w:vAlign w:val="center"/>
          </w:tcPr>
          <w:p w14:paraId="6D2BF80B" w14:textId="77777777" w:rsidR="0049695C" w:rsidRDefault="00925B7F" w:rsidP="0049695C">
            <w:pPr>
              <w:jc w:val="center"/>
              <w:rPr>
                <w:b/>
                <w:lang w:eastAsia="en-US"/>
              </w:rPr>
            </w:pPr>
            <w:r w:rsidRPr="00925B7F">
              <w:rPr>
                <w:b/>
                <w:lang w:eastAsia="en-US"/>
              </w:rPr>
              <w:t>ЛИНАГЛИПТИН</w:t>
            </w:r>
            <w:r w:rsidR="0049695C">
              <w:rPr>
                <w:b/>
                <w:lang w:eastAsia="en-US"/>
              </w:rPr>
              <w:t xml:space="preserve"> </w:t>
            </w:r>
            <w:r w:rsidR="0049695C" w:rsidRPr="0049695C">
              <w:rPr>
                <w:b/>
                <w:lang w:eastAsia="en-US"/>
              </w:rPr>
              <w:t>(</w:t>
            </w:r>
            <w:r w:rsidR="0049695C">
              <w:rPr>
                <w:b/>
                <w:lang w:val="en-US" w:eastAsia="en-US"/>
              </w:rPr>
              <w:t>DT</w:t>
            </w:r>
            <w:r w:rsidR="0049695C" w:rsidRPr="0049695C">
              <w:rPr>
                <w:b/>
                <w:lang w:eastAsia="en-US"/>
              </w:rPr>
              <w:t>-</w:t>
            </w:r>
            <w:r w:rsidR="0049695C">
              <w:rPr>
                <w:b/>
                <w:lang w:val="en-US" w:eastAsia="en-US"/>
              </w:rPr>
              <w:t>LNG</w:t>
            </w:r>
            <w:r w:rsidR="0049695C" w:rsidRPr="0049695C">
              <w:rPr>
                <w:b/>
                <w:lang w:eastAsia="en-US"/>
              </w:rPr>
              <w:t>)</w:t>
            </w:r>
            <w:r w:rsidRPr="00925B7F">
              <w:rPr>
                <w:b/>
                <w:lang w:eastAsia="en-US"/>
              </w:rPr>
              <w:t xml:space="preserve">, </w:t>
            </w:r>
            <w:r w:rsidR="0049695C">
              <w:rPr>
                <w:b/>
                <w:lang w:eastAsia="en-US"/>
              </w:rPr>
              <w:t>ТППО</w:t>
            </w:r>
            <w:r w:rsidRPr="00925B7F">
              <w:rPr>
                <w:b/>
                <w:lang w:eastAsia="en-US"/>
              </w:rPr>
              <w:t>, 5 мг</w:t>
            </w:r>
            <w:r>
              <w:rPr>
                <w:b/>
                <w:lang w:eastAsia="en-US"/>
              </w:rPr>
              <w:t>,</w:t>
            </w:r>
          </w:p>
          <w:p w14:paraId="3D28A56D" w14:textId="5EB8A8AE" w:rsidR="00925B7F" w:rsidRPr="00925B7F" w:rsidRDefault="00925B7F" w:rsidP="0049695C">
            <w:pPr>
              <w:jc w:val="center"/>
              <w:rPr>
                <w:b/>
                <w:lang w:eastAsia="en-US"/>
              </w:rPr>
            </w:pPr>
            <w:r w:rsidRPr="00925B7F">
              <w:rPr>
                <w:b/>
                <w:lang w:eastAsia="en-US"/>
              </w:rPr>
              <w:t>серия 10423</w:t>
            </w:r>
          </w:p>
        </w:tc>
        <w:tc>
          <w:tcPr>
            <w:tcW w:w="2874" w:type="dxa"/>
            <w:shd w:val="clear" w:color="auto" w:fill="D9D9D9" w:themeFill="background1" w:themeFillShade="D9"/>
            <w:vAlign w:val="center"/>
          </w:tcPr>
          <w:p w14:paraId="5B5F1C17" w14:textId="68E3807C" w:rsidR="00925B7F" w:rsidRPr="00925B7F" w:rsidRDefault="00925B7F" w:rsidP="00925B7F">
            <w:pPr>
              <w:jc w:val="center"/>
              <w:rPr>
                <w:b/>
                <w:lang w:eastAsia="en-US"/>
              </w:rPr>
            </w:pPr>
            <w:r w:rsidRPr="00925B7F">
              <w:rPr>
                <w:b/>
                <w:lang w:eastAsia="en-US"/>
              </w:rPr>
              <w:t>Тражента</w:t>
            </w:r>
            <w:r w:rsidRPr="00925B7F">
              <w:rPr>
                <w:b/>
                <w:vertAlign w:val="superscript"/>
                <w:lang w:eastAsia="en-US"/>
              </w:rPr>
              <w:t>®</w:t>
            </w:r>
            <w:r w:rsidRPr="00925B7F">
              <w:rPr>
                <w:b/>
                <w:lang w:eastAsia="en-US"/>
              </w:rPr>
              <w:t>,</w:t>
            </w:r>
          </w:p>
          <w:p w14:paraId="0E2C7C55" w14:textId="77777777" w:rsidR="0049695C" w:rsidRDefault="0049695C" w:rsidP="0049695C">
            <w:pPr>
              <w:jc w:val="center"/>
              <w:rPr>
                <w:b/>
                <w:lang w:val="en-US" w:eastAsia="en-US"/>
              </w:rPr>
            </w:pPr>
            <w:r>
              <w:rPr>
                <w:b/>
                <w:lang w:eastAsia="en-US"/>
              </w:rPr>
              <w:t>ТППО</w:t>
            </w:r>
            <w:r w:rsidR="00925B7F" w:rsidRPr="00925B7F">
              <w:rPr>
                <w:b/>
                <w:lang w:eastAsia="en-US"/>
              </w:rPr>
              <w:t>, 5 мг</w:t>
            </w:r>
            <w:r w:rsidR="00925B7F">
              <w:rPr>
                <w:b/>
                <w:lang w:eastAsia="en-US"/>
              </w:rPr>
              <w:t>,</w:t>
            </w:r>
          </w:p>
          <w:p w14:paraId="6AC581DC" w14:textId="316BC334" w:rsidR="00925B7F" w:rsidRPr="00925B7F" w:rsidRDefault="00A42708" w:rsidP="0049695C">
            <w:pPr>
              <w:jc w:val="center"/>
              <w:rPr>
                <w:b/>
                <w:lang w:eastAsia="en-US"/>
              </w:rPr>
            </w:pPr>
            <w:r>
              <w:rPr>
                <w:b/>
                <w:lang w:eastAsia="en-US"/>
              </w:rPr>
              <w:t>с</w:t>
            </w:r>
            <w:r w:rsidR="00925B7F" w:rsidRPr="00925B7F">
              <w:rPr>
                <w:b/>
                <w:lang w:eastAsia="en-US"/>
              </w:rPr>
              <w:t>ерия АВ5207А</w:t>
            </w:r>
          </w:p>
        </w:tc>
      </w:tr>
      <w:tr w:rsidR="00925B7F" w:rsidRPr="00925B7F" w14:paraId="17A50520" w14:textId="77777777" w:rsidTr="00203C36">
        <w:trPr>
          <w:trHeight w:val="1214"/>
        </w:trPr>
        <w:tc>
          <w:tcPr>
            <w:tcW w:w="2524" w:type="dxa"/>
            <w:vAlign w:val="center"/>
          </w:tcPr>
          <w:p w14:paraId="4286DD7F" w14:textId="77777777" w:rsidR="00925B7F" w:rsidRPr="00925B7F" w:rsidRDefault="00925B7F" w:rsidP="00925B7F">
            <w:pPr>
              <w:jc w:val="center"/>
              <w:rPr>
                <w:color w:val="000000"/>
                <w:lang w:eastAsia="en-US"/>
              </w:rPr>
            </w:pPr>
            <w:r w:rsidRPr="00925B7F">
              <w:rPr>
                <w:color w:val="000000"/>
                <w:lang w:eastAsia="en-US"/>
              </w:rPr>
              <w:t>0,1 М хлороводородная кислота</w:t>
            </w:r>
          </w:p>
        </w:tc>
        <w:tc>
          <w:tcPr>
            <w:tcW w:w="913" w:type="dxa"/>
            <w:vAlign w:val="center"/>
          </w:tcPr>
          <w:p w14:paraId="4AEC17F2" w14:textId="77777777" w:rsidR="00925B7F" w:rsidRPr="00925B7F" w:rsidRDefault="00925B7F" w:rsidP="00925B7F">
            <w:pPr>
              <w:jc w:val="center"/>
              <w:rPr>
                <w:color w:val="000000"/>
                <w:lang w:eastAsia="en-US"/>
              </w:rPr>
            </w:pPr>
            <w:r w:rsidRPr="00925B7F">
              <w:rPr>
                <w:color w:val="000000"/>
                <w:lang w:eastAsia="en-US"/>
              </w:rPr>
              <w:t>10</w:t>
            </w:r>
          </w:p>
          <w:p w14:paraId="5E5F6B57" w14:textId="77777777" w:rsidR="00925B7F" w:rsidRPr="00925B7F" w:rsidRDefault="00925B7F" w:rsidP="00925B7F">
            <w:pPr>
              <w:jc w:val="center"/>
              <w:rPr>
                <w:color w:val="000000"/>
                <w:lang w:eastAsia="en-US"/>
              </w:rPr>
            </w:pPr>
            <w:r w:rsidRPr="00925B7F">
              <w:rPr>
                <w:color w:val="000000"/>
                <w:lang w:eastAsia="en-US"/>
              </w:rPr>
              <w:t>15</w:t>
            </w:r>
          </w:p>
          <w:p w14:paraId="0DA5CCF0" w14:textId="77777777" w:rsidR="00925B7F" w:rsidRPr="00925B7F" w:rsidRDefault="00925B7F" w:rsidP="00925B7F">
            <w:pPr>
              <w:jc w:val="center"/>
              <w:rPr>
                <w:color w:val="000000"/>
                <w:lang w:eastAsia="en-US"/>
              </w:rPr>
            </w:pPr>
            <w:r w:rsidRPr="00925B7F">
              <w:rPr>
                <w:color w:val="000000"/>
                <w:lang w:eastAsia="en-US"/>
              </w:rPr>
              <w:t>20</w:t>
            </w:r>
          </w:p>
          <w:p w14:paraId="2CB3CEFB" w14:textId="77777777" w:rsidR="00925B7F" w:rsidRPr="00925B7F" w:rsidRDefault="00925B7F" w:rsidP="00925B7F">
            <w:pPr>
              <w:jc w:val="center"/>
              <w:rPr>
                <w:color w:val="000000"/>
                <w:lang w:eastAsia="en-US"/>
              </w:rPr>
            </w:pPr>
            <w:r w:rsidRPr="00925B7F">
              <w:rPr>
                <w:color w:val="000000"/>
                <w:lang w:eastAsia="en-US"/>
              </w:rPr>
              <w:t>30</w:t>
            </w:r>
          </w:p>
          <w:p w14:paraId="09184B14" w14:textId="77777777" w:rsidR="00925B7F" w:rsidRPr="00925B7F" w:rsidRDefault="00925B7F" w:rsidP="00925B7F">
            <w:pPr>
              <w:jc w:val="center"/>
              <w:rPr>
                <w:color w:val="000000"/>
                <w:lang w:eastAsia="en-US"/>
              </w:rPr>
            </w:pPr>
            <w:r w:rsidRPr="00925B7F">
              <w:rPr>
                <w:color w:val="000000"/>
                <w:lang w:eastAsia="en-US"/>
              </w:rPr>
              <w:t>45</w:t>
            </w:r>
          </w:p>
        </w:tc>
        <w:tc>
          <w:tcPr>
            <w:tcW w:w="3034" w:type="dxa"/>
            <w:vAlign w:val="center"/>
          </w:tcPr>
          <w:p w14:paraId="0404F438" w14:textId="77777777" w:rsidR="00925B7F" w:rsidRPr="00925B7F" w:rsidRDefault="00925B7F" w:rsidP="00925B7F">
            <w:pPr>
              <w:jc w:val="center"/>
              <w:rPr>
                <w:color w:val="000000"/>
                <w:lang w:eastAsia="en-US"/>
              </w:rPr>
            </w:pPr>
            <w:r w:rsidRPr="00925B7F">
              <w:rPr>
                <w:color w:val="000000"/>
                <w:lang w:eastAsia="en-US"/>
              </w:rPr>
              <w:t>75,0</w:t>
            </w:r>
          </w:p>
          <w:p w14:paraId="4D19B36D" w14:textId="77777777" w:rsidR="00925B7F" w:rsidRPr="00925B7F" w:rsidRDefault="00925B7F" w:rsidP="00925B7F">
            <w:pPr>
              <w:jc w:val="center"/>
              <w:rPr>
                <w:color w:val="000000"/>
                <w:lang w:eastAsia="en-US"/>
              </w:rPr>
            </w:pPr>
            <w:r w:rsidRPr="00925B7F">
              <w:rPr>
                <w:color w:val="000000"/>
                <w:lang w:eastAsia="en-US"/>
              </w:rPr>
              <w:t>97,0</w:t>
            </w:r>
          </w:p>
          <w:p w14:paraId="6E054771" w14:textId="77777777" w:rsidR="00925B7F" w:rsidRPr="00925B7F" w:rsidRDefault="00925B7F" w:rsidP="00925B7F">
            <w:pPr>
              <w:jc w:val="center"/>
              <w:rPr>
                <w:color w:val="000000"/>
                <w:lang w:eastAsia="en-US"/>
              </w:rPr>
            </w:pPr>
            <w:r w:rsidRPr="00925B7F">
              <w:rPr>
                <w:color w:val="000000"/>
                <w:lang w:eastAsia="en-US"/>
              </w:rPr>
              <w:t>97,5</w:t>
            </w:r>
          </w:p>
          <w:p w14:paraId="5B92BB00" w14:textId="77777777" w:rsidR="00925B7F" w:rsidRPr="00925B7F" w:rsidRDefault="00925B7F" w:rsidP="00925B7F">
            <w:pPr>
              <w:jc w:val="center"/>
              <w:rPr>
                <w:color w:val="000000"/>
                <w:lang w:eastAsia="en-US"/>
              </w:rPr>
            </w:pPr>
            <w:r w:rsidRPr="00925B7F">
              <w:rPr>
                <w:color w:val="000000"/>
                <w:lang w:eastAsia="en-US"/>
              </w:rPr>
              <w:t>97,8</w:t>
            </w:r>
          </w:p>
          <w:p w14:paraId="271CE012" w14:textId="77777777" w:rsidR="00925B7F" w:rsidRPr="00925B7F" w:rsidRDefault="00925B7F" w:rsidP="00925B7F">
            <w:pPr>
              <w:jc w:val="center"/>
              <w:rPr>
                <w:color w:val="000000"/>
                <w:lang w:eastAsia="en-US"/>
              </w:rPr>
            </w:pPr>
            <w:r w:rsidRPr="00925B7F">
              <w:rPr>
                <w:color w:val="000000"/>
                <w:lang w:eastAsia="en-US"/>
              </w:rPr>
              <w:t>98,2</w:t>
            </w:r>
          </w:p>
        </w:tc>
        <w:tc>
          <w:tcPr>
            <w:tcW w:w="2874" w:type="dxa"/>
            <w:vAlign w:val="center"/>
          </w:tcPr>
          <w:p w14:paraId="19CCC9B0" w14:textId="77777777" w:rsidR="00925B7F" w:rsidRPr="00925B7F" w:rsidRDefault="00925B7F" w:rsidP="00925B7F">
            <w:pPr>
              <w:jc w:val="center"/>
              <w:rPr>
                <w:color w:val="000000"/>
                <w:lang w:eastAsia="en-US"/>
              </w:rPr>
            </w:pPr>
            <w:r w:rsidRPr="00925B7F">
              <w:rPr>
                <w:color w:val="000000"/>
                <w:lang w:eastAsia="en-US"/>
              </w:rPr>
              <w:t>73,5</w:t>
            </w:r>
          </w:p>
          <w:p w14:paraId="606232C9" w14:textId="77777777" w:rsidR="00925B7F" w:rsidRPr="00925B7F" w:rsidRDefault="00925B7F" w:rsidP="00925B7F">
            <w:pPr>
              <w:jc w:val="center"/>
              <w:rPr>
                <w:color w:val="000000"/>
                <w:lang w:eastAsia="en-US"/>
              </w:rPr>
            </w:pPr>
            <w:r w:rsidRPr="00925B7F">
              <w:rPr>
                <w:color w:val="000000"/>
                <w:lang w:eastAsia="en-US"/>
              </w:rPr>
              <w:t>100,6</w:t>
            </w:r>
          </w:p>
          <w:p w14:paraId="32433EA8" w14:textId="77777777" w:rsidR="00925B7F" w:rsidRPr="00925B7F" w:rsidRDefault="00925B7F" w:rsidP="00925B7F">
            <w:pPr>
              <w:jc w:val="center"/>
              <w:rPr>
                <w:color w:val="000000"/>
                <w:lang w:eastAsia="en-US"/>
              </w:rPr>
            </w:pPr>
            <w:r w:rsidRPr="00925B7F">
              <w:rPr>
                <w:color w:val="000000"/>
                <w:lang w:eastAsia="en-US"/>
              </w:rPr>
              <w:t>100,8</w:t>
            </w:r>
          </w:p>
          <w:p w14:paraId="58C7939D" w14:textId="77777777" w:rsidR="00925B7F" w:rsidRPr="00925B7F" w:rsidRDefault="00925B7F" w:rsidP="00925B7F">
            <w:pPr>
              <w:jc w:val="center"/>
              <w:rPr>
                <w:color w:val="000000"/>
                <w:lang w:eastAsia="en-US"/>
              </w:rPr>
            </w:pPr>
            <w:r w:rsidRPr="00925B7F">
              <w:rPr>
                <w:color w:val="000000"/>
                <w:lang w:eastAsia="en-US"/>
              </w:rPr>
              <w:t>101,0</w:t>
            </w:r>
          </w:p>
          <w:p w14:paraId="7B76CD0A" w14:textId="77777777" w:rsidR="00925B7F" w:rsidRPr="00925B7F" w:rsidRDefault="00925B7F" w:rsidP="00925B7F">
            <w:pPr>
              <w:jc w:val="center"/>
              <w:rPr>
                <w:color w:val="000000"/>
                <w:lang w:eastAsia="en-US"/>
              </w:rPr>
            </w:pPr>
            <w:r w:rsidRPr="00925B7F">
              <w:rPr>
                <w:color w:val="000000"/>
                <w:lang w:eastAsia="en-US"/>
              </w:rPr>
              <w:t>101,4</w:t>
            </w:r>
          </w:p>
        </w:tc>
      </w:tr>
      <w:tr w:rsidR="00925B7F" w:rsidRPr="00925B7F" w14:paraId="5A5912EC" w14:textId="77777777" w:rsidTr="00585061">
        <w:trPr>
          <w:trHeight w:val="60"/>
        </w:trPr>
        <w:tc>
          <w:tcPr>
            <w:tcW w:w="3437" w:type="dxa"/>
            <w:gridSpan w:val="2"/>
            <w:vAlign w:val="center"/>
          </w:tcPr>
          <w:p w14:paraId="30C26648" w14:textId="77777777" w:rsidR="00925B7F" w:rsidRPr="00925B7F" w:rsidRDefault="00925B7F" w:rsidP="00A42708">
            <w:pPr>
              <w:jc w:val="center"/>
              <w:rPr>
                <w:b/>
                <w:i/>
                <w:color w:val="000000"/>
                <w:highlight w:val="yellow"/>
                <w:lang w:eastAsia="en-US"/>
              </w:rPr>
            </w:pPr>
            <w:r w:rsidRPr="00925B7F">
              <w:rPr>
                <w:b/>
                <w:i/>
                <w:color w:val="000000"/>
                <w:lang w:eastAsia="en-US"/>
              </w:rPr>
              <w:t>фактор подобия f2</w:t>
            </w:r>
          </w:p>
        </w:tc>
        <w:tc>
          <w:tcPr>
            <w:tcW w:w="5908" w:type="dxa"/>
            <w:gridSpan w:val="2"/>
            <w:vAlign w:val="center"/>
          </w:tcPr>
          <w:p w14:paraId="2CDAA0D7" w14:textId="77777777" w:rsidR="00925B7F" w:rsidRPr="00925B7F" w:rsidRDefault="00925B7F" w:rsidP="00A42708">
            <w:pPr>
              <w:jc w:val="center"/>
              <w:rPr>
                <w:b/>
                <w:i/>
                <w:color w:val="000000"/>
                <w:lang w:eastAsia="en-US"/>
              </w:rPr>
            </w:pPr>
            <w:r w:rsidRPr="00925B7F">
              <w:rPr>
                <w:b/>
                <w:i/>
                <w:color w:val="000000"/>
                <w:lang w:eastAsia="en-US"/>
              </w:rPr>
              <w:t>Эквивалентно без математической оценки</w:t>
            </w:r>
          </w:p>
        </w:tc>
      </w:tr>
      <w:tr w:rsidR="00925B7F" w:rsidRPr="00925B7F" w14:paraId="675D2F49" w14:textId="77777777" w:rsidTr="00C85EE8">
        <w:tc>
          <w:tcPr>
            <w:tcW w:w="2524" w:type="dxa"/>
            <w:vAlign w:val="center"/>
          </w:tcPr>
          <w:p w14:paraId="2637D821" w14:textId="77777777" w:rsidR="00925B7F" w:rsidRPr="00925B7F" w:rsidRDefault="00925B7F" w:rsidP="00925B7F">
            <w:pPr>
              <w:jc w:val="center"/>
              <w:rPr>
                <w:color w:val="000000"/>
                <w:lang w:eastAsia="en-US"/>
              </w:rPr>
            </w:pPr>
            <w:r w:rsidRPr="00925B7F">
              <w:rPr>
                <w:color w:val="000000"/>
                <w:lang w:eastAsia="en-US"/>
              </w:rPr>
              <w:t>Ацетатный буферный раствор рН 4,5</w:t>
            </w:r>
          </w:p>
        </w:tc>
        <w:tc>
          <w:tcPr>
            <w:tcW w:w="913" w:type="dxa"/>
            <w:vAlign w:val="center"/>
          </w:tcPr>
          <w:p w14:paraId="476B2F26" w14:textId="77777777" w:rsidR="00925B7F" w:rsidRPr="00925B7F" w:rsidRDefault="00925B7F" w:rsidP="00925B7F">
            <w:pPr>
              <w:jc w:val="center"/>
              <w:rPr>
                <w:color w:val="000000"/>
                <w:lang w:eastAsia="en-US"/>
              </w:rPr>
            </w:pPr>
            <w:r w:rsidRPr="00925B7F">
              <w:rPr>
                <w:color w:val="000000"/>
                <w:lang w:eastAsia="en-US"/>
              </w:rPr>
              <w:t>10</w:t>
            </w:r>
          </w:p>
          <w:p w14:paraId="75FC9161" w14:textId="77777777" w:rsidR="00925B7F" w:rsidRPr="00925B7F" w:rsidRDefault="00925B7F" w:rsidP="00925B7F">
            <w:pPr>
              <w:jc w:val="center"/>
              <w:rPr>
                <w:color w:val="000000"/>
                <w:lang w:eastAsia="en-US"/>
              </w:rPr>
            </w:pPr>
            <w:r w:rsidRPr="00925B7F">
              <w:rPr>
                <w:color w:val="000000"/>
                <w:lang w:eastAsia="en-US"/>
              </w:rPr>
              <w:t>15</w:t>
            </w:r>
          </w:p>
          <w:p w14:paraId="75622880" w14:textId="77777777" w:rsidR="00925B7F" w:rsidRPr="00925B7F" w:rsidRDefault="00925B7F" w:rsidP="00925B7F">
            <w:pPr>
              <w:jc w:val="center"/>
              <w:rPr>
                <w:color w:val="000000"/>
                <w:lang w:eastAsia="en-US"/>
              </w:rPr>
            </w:pPr>
            <w:r w:rsidRPr="00925B7F">
              <w:rPr>
                <w:color w:val="000000"/>
                <w:lang w:eastAsia="en-US"/>
              </w:rPr>
              <w:t>20</w:t>
            </w:r>
          </w:p>
          <w:p w14:paraId="51B8B6DA" w14:textId="77777777" w:rsidR="00925B7F" w:rsidRPr="00925B7F" w:rsidRDefault="00925B7F" w:rsidP="00925B7F">
            <w:pPr>
              <w:jc w:val="center"/>
              <w:rPr>
                <w:color w:val="000000"/>
                <w:lang w:eastAsia="en-US"/>
              </w:rPr>
            </w:pPr>
            <w:r w:rsidRPr="00925B7F">
              <w:rPr>
                <w:color w:val="000000"/>
                <w:lang w:eastAsia="en-US"/>
              </w:rPr>
              <w:t>30</w:t>
            </w:r>
          </w:p>
          <w:p w14:paraId="364BA8E1" w14:textId="77777777" w:rsidR="00925B7F" w:rsidRPr="00925B7F" w:rsidRDefault="00925B7F" w:rsidP="00925B7F">
            <w:pPr>
              <w:jc w:val="center"/>
              <w:rPr>
                <w:color w:val="000000"/>
                <w:lang w:eastAsia="en-US"/>
              </w:rPr>
            </w:pPr>
            <w:r w:rsidRPr="00925B7F">
              <w:rPr>
                <w:color w:val="000000"/>
                <w:lang w:eastAsia="en-US"/>
              </w:rPr>
              <w:t>45</w:t>
            </w:r>
          </w:p>
        </w:tc>
        <w:tc>
          <w:tcPr>
            <w:tcW w:w="3034" w:type="dxa"/>
            <w:vAlign w:val="center"/>
          </w:tcPr>
          <w:p w14:paraId="0F9A97DB" w14:textId="77777777" w:rsidR="00925B7F" w:rsidRPr="00925B7F" w:rsidRDefault="00925B7F" w:rsidP="00925B7F">
            <w:pPr>
              <w:jc w:val="center"/>
              <w:rPr>
                <w:color w:val="000000"/>
                <w:lang w:eastAsia="en-US"/>
              </w:rPr>
            </w:pPr>
            <w:r w:rsidRPr="00925B7F">
              <w:rPr>
                <w:color w:val="000000"/>
                <w:lang w:eastAsia="en-US"/>
              </w:rPr>
              <w:t>81,9</w:t>
            </w:r>
          </w:p>
          <w:p w14:paraId="38C0776A" w14:textId="77777777" w:rsidR="00925B7F" w:rsidRPr="00925B7F" w:rsidRDefault="00925B7F" w:rsidP="00925B7F">
            <w:pPr>
              <w:jc w:val="center"/>
              <w:rPr>
                <w:color w:val="000000"/>
                <w:lang w:eastAsia="en-US"/>
              </w:rPr>
            </w:pPr>
            <w:r w:rsidRPr="00925B7F">
              <w:rPr>
                <w:color w:val="000000"/>
                <w:lang w:eastAsia="en-US"/>
              </w:rPr>
              <w:t>96,3</w:t>
            </w:r>
          </w:p>
          <w:p w14:paraId="4AB1E297" w14:textId="77777777" w:rsidR="00925B7F" w:rsidRPr="00925B7F" w:rsidRDefault="00925B7F" w:rsidP="00925B7F">
            <w:pPr>
              <w:jc w:val="center"/>
              <w:rPr>
                <w:color w:val="000000"/>
                <w:lang w:eastAsia="en-US"/>
              </w:rPr>
            </w:pPr>
            <w:r w:rsidRPr="00925B7F">
              <w:rPr>
                <w:color w:val="000000"/>
                <w:lang w:eastAsia="en-US"/>
              </w:rPr>
              <w:t>98,8</w:t>
            </w:r>
          </w:p>
          <w:p w14:paraId="254EA6D4" w14:textId="77777777" w:rsidR="00925B7F" w:rsidRPr="00925B7F" w:rsidRDefault="00925B7F" w:rsidP="00925B7F">
            <w:pPr>
              <w:jc w:val="center"/>
              <w:rPr>
                <w:color w:val="000000"/>
                <w:lang w:eastAsia="en-US"/>
              </w:rPr>
            </w:pPr>
            <w:r w:rsidRPr="00925B7F">
              <w:rPr>
                <w:color w:val="000000"/>
                <w:lang w:eastAsia="en-US"/>
              </w:rPr>
              <w:t>99,1</w:t>
            </w:r>
          </w:p>
          <w:p w14:paraId="5562E30A" w14:textId="77777777" w:rsidR="00925B7F" w:rsidRPr="00925B7F" w:rsidRDefault="00925B7F" w:rsidP="00925B7F">
            <w:pPr>
              <w:jc w:val="center"/>
              <w:rPr>
                <w:color w:val="000000"/>
                <w:lang w:eastAsia="en-US"/>
              </w:rPr>
            </w:pPr>
            <w:r w:rsidRPr="00925B7F">
              <w:rPr>
                <w:color w:val="000000"/>
                <w:lang w:eastAsia="en-US"/>
              </w:rPr>
              <w:t>99,3</w:t>
            </w:r>
          </w:p>
        </w:tc>
        <w:tc>
          <w:tcPr>
            <w:tcW w:w="2874" w:type="dxa"/>
            <w:vAlign w:val="center"/>
          </w:tcPr>
          <w:p w14:paraId="4DACD02C" w14:textId="77777777" w:rsidR="00925B7F" w:rsidRPr="00925B7F" w:rsidRDefault="00925B7F" w:rsidP="00925B7F">
            <w:pPr>
              <w:jc w:val="center"/>
              <w:rPr>
                <w:color w:val="000000"/>
                <w:lang w:eastAsia="en-US"/>
              </w:rPr>
            </w:pPr>
            <w:r w:rsidRPr="00925B7F">
              <w:rPr>
                <w:color w:val="000000"/>
                <w:lang w:eastAsia="en-US"/>
              </w:rPr>
              <w:t>90,3</w:t>
            </w:r>
          </w:p>
          <w:p w14:paraId="79BB0425" w14:textId="77777777" w:rsidR="00925B7F" w:rsidRPr="00925B7F" w:rsidRDefault="00925B7F" w:rsidP="00925B7F">
            <w:pPr>
              <w:jc w:val="center"/>
              <w:rPr>
                <w:color w:val="000000"/>
                <w:lang w:eastAsia="en-US"/>
              </w:rPr>
            </w:pPr>
            <w:r w:rsidRPr="00925B7F">
              <w:rPr>
                <w:color w:val="000000"/>
                <w:lang w:eastAsia="en-US"/>
              </w:rPr>
              <w:t>98,7</w:t>
            </w:r>
          </w:p>
          <w:p w14:paraId="169AE951" w14:textId="77777777" w:rsidR="00925B7F" w:rsidRPr="00925B7F" w:rsidRDefault="00925B7F" w:rsidP="00925B7F">
            <w:pPr>
              <w:jc w:val="center"/>
              <w:rPr>
                <w:color w:val="000000"/>
                <w:lang w:eastAsia="en-US"/>
              </w:rPr>
            </w:pPr>
            <w:r w:rsidRPr="00925B7F">
              <w:rPr>
                <w:color w:val="000000"/>
                <w:lang w:eastAsia="en-US"/>
              </w:rPr>
              <w:t>99,6</w:t>
            </w:r>
          </w:p>
          <w:p w14:paraId="4FF5953A" w14:textId="77777777" w:rsidR="00925B7F" w:rsidRPr="00925B7F" w:rsidRDefault="00925B7F" w:rsidP="00925B7F">
            <w:pPr>
              <w:jc w:val="center"/>
              <w:rPr>
                <w:color w:val="000000"/>
                <w:lang w:eastAsia="en-US"/>
              </w:rPr>
            </w:pPr>
            <w:r w:rsidRPr="00925B7F">
              <w:rPr>
                <w:color w:val="000000"/>
                <w:lang w:eastAsia="en-US"/>
              </w:rPr>
              <w:t>100,7</w:t>
            </w:r>
          </w:p>
          <w:p w14:paraId="1B6AB2E1" w14:textId="77777777" w:rsidR="00925B7F" w:rsidRPr="00925B7F" w:rsidRDefault="00925B7F" w:rsidP="00925B7F">
            <w:pPr>
              <w:jc w:val="center"/>
              <w:rPr>
                <w:color w:val="000000"/>
                <w:lang w:eastAsia="en-US"/>
              </w:rPr>
            </w:pPr>
            <w:r w:rsidRPr="00925B7F">
              <w:rPr>
                <w:color w:val="000000"/>
                <w:lang w:eastAsia="en-US"/>
              </w:rPr>
              <w:t>100,6</w:t>
            </w:r>
          </w:p>
        </w:tc>
      </w:tr>
      <w:tr w:rsidR="00925B7F" w:rsidRPr="00925B7F" w14:paraId="1FA3A450" w14:textId="77777777" w:rsidTr="00A42708">
        <w:trPr>
          <w:trHeight w:val="86"/>
        </w:trPr>
        <w:tc>
          <w:tcPr>
            <w:tcW w:w="3437" w:type="dxa"/>
            <w:gridSpan w:val="2"/>
            <w:vAlign w:val="center"/>
          </w:tcPr>
          <w:p w14:paraId="7CEC03A5" w14:textId="77777777" w:rsidR="00925B7F" w:rsidRPr="00925B7F" w:rsidRDefault="00925B7F" w:rsidP="00925B7F">
            <w:pPr>
              <w:jc w:val="center"/>
              <w:rPr>
                <w:b/>
                <w:i/>
                <w:color w:val="000000"/>
                <w:lang w:eastAsia="en-US"/>
              </w:rPr>
            </w:pPr>
            <w:r w:rsidRPr="00925B7F">
              <w:rPr>
                <w:b/>
                <w:i/>
                <w:color w:val="000000"/>
                <w:lang w:eastAsia="en-US"/>
              </w:rPr>
              <w:t>фактор подобия f2</w:t>
            </w:r>
          </w:p>
        </w:tc>
        <w:tc>
          <w:tcPr>
            <w:tcW w:w="5908" w:type="dxa"/>
            <w:gridSpan w:val="2"/>
            <w:vAlign w:val="center"/>
          </w:tcPr>
          <w:p w14:paraId="0554C203" w14:textId="77777777" w:rsidR="00925B7F" w:rsidRPr="00925B7F" w:rsidRDefault="00925B7F" w:rsidP="00925B7F">
            <w:pPr>
              <w:jc w:val="center"/>
              <w:rPr>
                <w:color w:val="000000"/>
                <w:lang w:eastAsia="en-US"/>
              </w:rPr>
            </w:pPr>
            <w:r w:rsidRPr="00925B7F">
              <w:rPr>
                <w:b/>
                <w:i/>
                <w:color w:val="000000"/>
                <w:lang w:eastAsia="en-US"/>
              </w:rPr>
              <w:t>Эквивалентно без математической оценки</w:t>
            </w:r>
          </w:p>
        </w:tc>
      </w:tr>
      <w:tr w:rsidR="00925B7F" w:rsidRPr="00925B7F" w14:paraId="1D6D8184" w14:textId="77777777" w:rsidTr="00C85EE8">
        <w:tc>
          <w:tcPr>
            <w:tcW w:w="2524" w:type="dxa"/>
            <w:vAlign w:val="center"/>
          </w:tcPr>
          <w:p w14:paraId="63E365E1" w14:textId="77777777" w:rsidR="00925B7F" w:rsidRPr="00925B7F" w:rsidRDefault="00925B7F" w:rsidP="00925B7F">
            <w:pPr>
              <w:jc w:val="center"/>
              <w:rPr>
                <w:color w:val="000000"/>
                <w:lang w:eastAsia="en-US"/>
              </w:rPr>
            </w:pPr>
            <w:r w:rsidRPr="00925B7F">
              <w:rPr>
                <w:color w:val="000000"/>
                <w:lang w:eastAsia="en-US"/>
              </w:rPr>
              <w:t>Фосфатный буферный раствор рН 6,8</w:t>
            </w:r>
          </w:p>
        </w:tc>
        <w:tc>
          <w:tcPr>
            <w:tcW w:w="913" w:type="dxa"/>
            <w:vAlign w:val="center"/>
          </w:tcPr>
          <w:p w14:paraId="25C85A42" w14:textId="77777777" w:rsidR="00925B7F" w:rsidRPr="00925B7F" w:rsidRDefault="00925B7F" w:rsidP="00925B7F">
            <w:pPr>
              <w:jc w:val="center"/>
              <w:rPr>
                <w:color w:val="000000"/>
                <w:lang w:eastAsia="en-US"/>
              </w:rPr>
            </w:pPr>
            <w:r w:rsidRPr="00925B7F">
              <w:rPr>
                <w:color w:val="000000"/>
                <w:lang w:eastAsia="en-US"/>
              </w:rPr>
              <w:t>10</w:t>
            </w:r>
          </w:p>
          <w:p w14:paraId="123B5093" w14:textId="77777777" w:rsidR="00925B7F" w:rsidRPr="00925B7F" w:rsidRDefault="00925B7F" w:rsidP="00925B7F">
            <w:pPr>
              <w:jc w:val="center"/>
              <w:rPr>
                <w:color w:val="000000"/>
                <w:lang w:eastAsia="en-US"/>
              </w:rPr>
            </w:pPr>
            <w:r w:rsidRPr="00925B7F">
              <w:rPr>
                <w:color w:val="000000"/>
                <w:lang w:eastAsia="en-US"/>
              </w:rPr>
              <w:t>15</w:t>
            </w:r>
          </w:p>
          <w:p w14:paraId="088ECC88" w14:textId="77777777" w:rsidR="00925B7F" w:rsidRPr="00925B7F" w:rsidRDefault="00925B7F" w:rsidP="00925B7F">
            <w:pPr>
              <w:jc w:val="center"/>
              <w:rPr>
                <w:color w:val="000000"/>
                <w:lang w:eastAsia="en-US"/>
              </w:rPr>
            </w:pPr>
            <w:r w:rsidRPr="00925B7F">
              <w:rPr>
                <w:color w:val="000000"/>
                <w:lang w:eastAsia="en-US"/>
              </w:rPr>
              <w:t>20</w:t>
            </w:r>
          </w:p>
          <w:p w14:paraId="69492890" w14:textId="77777777" w:rsidR="00925B7F" w:rsidRPr="00925B7F" w:rsidRDefault="00925B7F" w:rsidP="00925B7F">
            <w:pPr>
              <w:jc w:val="center"/>
              <w:rPr>
                <w:color w:val="000000"/>
                <w:lang w:eastAsia="en-US"/>
              </w:rPr>
            </w:pPr>
            <w:r w:rsidRPr="00925B7F">
              <w:rPr>
                <w:color w:val="000000"/>
                <w:lang w:eastAsia="en-US"/>
              </w:rPr>
              <w:t>30</w:t>
            </w:r>
          </w:p>
          <w:p w14:paraId="36A60E21" w14:textId="77777777" w:rsidR="00925B7F" w:rsidRPr="00925B7F" w:rsidRDefault="00925B7F" w:rsidP="00925B7F">
            <w:pPr>
              <w:jc w:val="center"/>
              <w:rPr>
                <w:color w:val="000000"/>
                <w:lang w:eastAsia="en-US"/>
              </w:rPr>
            </w:pPr>
            <w:r w:rsidRPr="00925B7F">
              <w:rPr>
                <w:color w:val="000000"/>
                <w:lang w:eastAsia="en-US"/>
              </w:rPr>
              <w:t>45</w:t>
            </w:r>
          </w:p>
        </w:tc>
        <w:tc>
          <w:tcPr>
            <w:tcW w:w="3034" w:type="dxa"/>
            <w:vAlign w:val="center"/>
          </w:tcPr>
          <w:p w14:paraId="1B78DE75" w14:textId="77777777" w:rsidR="00925B7F" w:rsidRPr="00925B7F" w:rsidRDefault="00925B7F" w:rsidP="00925B7F">
            <w:pPr>
              <w:jc w:val="center"/>
              <w:rPr>
                <w:color w:val="000000"/>
                <w:lang w:eastAsia="en-US"/>
              </w:rPr>
            </w:pPr>
            <w:r w:rsidRPr="00925B7F">
              <w:rPr>
                <w:color w:val="000000"/>
                <w:lang w:eastAsia="en-US"/>
              </w:rPr>
              <w:t>92,8</w:t>
            </w:r>
          </w:p>
          <w:p w14:paraId="06FAF983" w14:textId="77777777" w:rsidR="00925B7F" w:rsidRPr="00925B7F" w:rsidRDefault="00925B7F" w:rsidP="00925B7F">
            <w:pPr>
              <w:jc w:val="center"/>
              <w:rPr>
                <w:color w:val="000000"/>
                <w:lang w:eastAsia="en-US"/>
              </w:rPr>
            </w:pPr>
            <w:r w:rsidRPr="00925B7F">
              <w:rPr>
                <w:color w:val="000000"/>
                <w:lang w:eastAsia="en-US"/>
              </w:rPr>
              <w:t>100,2</w:t>
            </w:r>
          </w:p>
          <w:p w14:paraId="6542C33F" w14:textId="77777777" w:rsidR="00925B7F" w:rsidRPr="00925B7F" w:rsidRDefault="00925B7F" w:rsidP="00925B7F">
            <w:pPr>
              <w:jc w:val="center"/>
              <w:rPr>
                <w:color w:val="000000"/>
                <w:lang w:eastAsia="en-US"/>
              </w:rPr>
            </w:pPr>
            <w:r w:rsidRPr="00925B7F">
              <w:rPr>
                <w:color w:val="000000"/>
                <w:lang w:eastAsia="en-US"/>
              </w:rPr>
              <w:t>101,8</w:t>
            </w:r>
          </w:p>
          <w:p w14:paraId="4D492B9E" w14:textId="77777777" w:rsidR="00925B7F" w:rsidRPr="00925B7F" w:rsidRDefault="00925B7F" w:rsidP="00925B7F">
            <w:pPr>
              <w:jc w:val="center"/>
              <w:rPr>
                <w:color w:val="000000"/>
                <w:lang w:eastAsia="en-US"/>
              </w:rPr>
            </w:pPr>
            <w:r w:rsidRPr="00925B7F">
              <w:rPr>
                <w:color w:val="000000"/>
                <w:lang w:eastAsia="en-US"/>
              </w:rPr>
              <w:t>102,0</w:t>
            </w:r>
          </w:p>
          <w:p w14:paraId="0B1B1D2D" w14:textId="77777777" w:rsidR="00925B7F" w:rsidRPr="00925B7F" w:rsidRDefault="00925B7F" w:rsidP="00925B7F">
            <w:pPr>
              <w:jc w:val="center"/>
              <w:rPr>
                <w:color w:val="000000"/>
                <w:lang w:eastAsia="en-US"/>
              </w:rPr>
            </w:pPr>
            <w:r w:rsidRPr="00925B7F">
              <w:rPr>
                <w:color w:val="000000"/>
                <w:lang w:eastAsia="en-US"/>
              </w:rPr>
              <w:t>102,6</w:t>
            </w:r>
          </w:p>
        </w:tc>
        <w:tc>
          <w:tcPr>
            <w:tcW w:w="2874" w:type="dxa"/>
            <w:vAlign w:val="center"/>
          </w:tcPr>
          <w:p w14:paraId="2A3AF37B" w14:textId="77777777" w:rsidR="00925B7F" w:rsidRPr="00925B7F" w:rsidRDefault="00925B7F" w:rsidP="00925B7F">
            <w:pPr>
              <w:jc w:val="center"/>
              <w:rPr>
                <w:color w:val="000000"/>
                <w:lang w:eastAsia="en-US"/>
              </w:rPr>
            </w:pPr>
            <w:r w:rsidRPr="00925B7F">
              <w:rPr>
                <w:color w:val="000000"/>
                <w:lang w:eastAsia="en-US"/>
              </w:rPr>
              <w:t>99,7</w:t>
            </w:r>
          </w:p>
          <w:p w14:paraId="329B8F00" w14:textId="77777777" w:rsidR="00925B7F" w:rsidRPr="00925B7F" w:rsidRDefault="00925B7F" w:rsidP="00925B7F">
            <w:pPr>
              <w:jc w:val="center"/>
              <w:rPr>
                <w:color w:val="000000"/>
                <w:lang w:eastAsia="en-US"/>
              </w:rPr>
            </w:pPr>
            <w:r w:rsidRPr="00925B7F">
              <w:rPr>
                <w:color w:val="000000"/>
                <w:lang w:eastAsia="en-US"/>
              </w:rPr>
              <w:t>101,0</w:t>
            </w:r>
          </w:p>
          <w:p w14:paraId="14C9BA43" w14:textId="77777777" w:rsidR="00925B7F" w:rsidRPr="00925B7F" w:rsidRDefault="00925B7F" w:rsidP="00925B7F">
            <w:pPr>
              <w:jc w:val="center"/>
              <w:rPr>
                <w:color w:val="000000"/>
                <w:lang w:eastAsia="en-US"/>
              </w:rPr>
            </w:pPr>
            <w:r w:rsidRPr="00925B7F">
              <w:rPr>
                <w:color w:val="000000"/>
                <w:lang w:eastAsia="en-US"/>
              </w:rPr>
              <w:t>101,5</w:t>
            </w:r>
          </w:p>
          <w:p w14:paraId="19FB45DA" w14:textId="77777777" w:rsidR="00925B7F" w:rsidRPr="00925B7F" w:rsidRDefault="00925B7F" w:rsidP="00925B7F">
            <w:pPr>
              <w:jc w:val="center"/>
              <w:rPr>
                <w:color w:val="000000"/>
                <w:lang w:eastAsia="en-US"/>
              </w:rPr>
            </w:pPr>
            <w:r w:rsidRPr="00925B7F">
              <w:rPr>
                <w:color w:val="000000"/>
                <w:lang w:eastAsia="en-US"/>
              </w:rPr>
              <w:t>101,6</w:t>
            </w:r>
          </w:p>
          <w:p w14:paraId="57B387CC" w14:textId="77777777" w:rsidR="00925B7F" w:rsidRPr="00925B7F" w:rsidRDefault="00925B7F" w:rsidP="00925B7F">
            <w:pPr>
              <w:jc w:val="center"/>
              <w:rPr>
                <w:color w:val="000000"/>
                <w:lang w:eastAsia="en-US"/>
              </w:rPr>
            </w:pPr>
            <w:r w:rsidRPr="00925B7F">
              <w:rPr>
                <w:color w:val="000000"/>
                <w:lang w:eastAsia="en-US"/>
              </w:rPr>
              <w:t>101,7</w:t>
            </w:r>
          </w:p>
        </w:tc>
      </w:tr>
      <w:tr w:rsidR="00925B7F" w:rsidRPr="00925B7F" w14:paraId="2D8F92F0" w14:textId="77777777" w:rsidTr="00A42708">
        <w:trPr>
          <w:trHeight w:val="64"/>
        </w:trPr>
        <w:tc>
          <w:tcPr>
            <w:tcW w:w="3437" w:type="dxa"/>
            <w:gridSpan w:val="2"/>
            <w:vAlign w:val="center"/>
          </w:tcPr>
          <w:p w14:paraId="0D0E67B8" w14:textId="77777777" w:rsidR="00925B7F" w:rsidRPr="00925B7F" w:rsidRDefault="00925B7F" w:rsidP="00925B7F">
            <w:pPr>
              <w:jc w:val="center"/>
              <w:rPr>
                <w:b/>
                <w:i/>
                <w:color w:val="000000"/>
                <w:highlight w:val="yellow"/>
                <w:lang w:eastAsia="en-US"/>
              </w:rPr>
            </w:pPr>
            <w:r w:rsidRPr="00925B7F">
              <w:rPr>
                <w:b/>
                <w:i/>
                <w:color w:val="000000"/>
                <w:lang w:eastAsia="en-US"/>
              </w:rPr>
              <w:t>фактор подобия f2</w:t>
            </w:r>
          </w:p>
        </w:tc>
        <w:tc>
          <w:tcPr>
            <w:tcW w:w="5908" w:type="dxa"/>
            <w:gridSpan w:val="2"/>
            <w:vAlign w:val="center"/>
          </w:tcPr>
          <w:p w14:paraId="7CADAB3F" w14:textId="77777777" w:rsidR="00925B7F" w:rsidRPr="00925B7F" w:rsidRDefault="00925B7F" w:rsidP="00925B7F">
            <w:pPr>
              <w:jc w:val="center"/>
              <w:rPr>
                <w:b/>
                <w:lang w:eastAsia="en-US"/>
              </w:rPr>
            </w:pPr>
            <w:r w:rsidRPr="00925B7F">
              <w:rPr>
                <w:b/>
                <w:i/>
                <w:color w:val="000000"/>
                <w:lang w:eastAsia="en-US"/>
              </w:rPr>
              <w:t>Эквивалентно без математической оценки</w:t>
            </w:r>
          </w:p>
        </w:tc>
      </w:tr>
      <w:tr w:rsidR="00A42708" w:rsidRPr="00925B7F" w14:paraId="352E1CE8" w14:textId="77777777" w:rsidTr="00C85EE8">
        <w:trPr>
          <w:trHeight w:val="64"/>
        </w:trPr>
        <w:tc>
          <w:tcPr>
            <w:tcW w:w="9345" w:type="dxa"/>
            <w:gridSpan w:val="4"/>
            <w:vAlign w:val="center"/>
          </w:tcPr>
          <w:p w14:paraId="18B12855" w14:textId="77777777" w:rsidR="00A42708" w:rsidRPr="00260D8E" w:rsidRDefault="00260D8E" w:rsidP="00260D8E">
            <w:pPr>
              <w:rPr>
                <w:b/>
                <w:color w:val="000000"/>
                <w:sz w:val="20"/>
                <w:szCs w:val="20"/>
                <w:lang w:eastAsia="en-US"/>
              </w:rPr>
            </w:pPr>
            <w:r w:rsidRPr="00260D8E">
              <w:rPr>
                <w:b/>
                <w:color w:val="000000"/>
                <w:sz w:val="20"/>
                <w:szCs w:val="20"/>
                <w:lang w:eastAsia="en-US"/>
              </w:rPr>
              <w:t>Примечание:</w:t>
            </w:r>
          </w:p>
          <w:p w14:paraId="1A0E6464" w14:textId="1D8B4F1A" w:rsidR="00260D8E" w:rsidRPr="00260D8E" w:rsidRDefault="00260D8E" w:rsidP="00260D8E">
            <w:pPr>
              <w:rPr>
                <w:color w:val="000000"/>
                <w:sz w:val="20"/>
                <w:szCs w:val="20"/>
                <w:lang w:eastAsia="en-US"/>
              </w:rPr>
            </w:pPr>
            <w:r w:rsidRPr="00260D8E">
              <w:rPr>
                <w:color w:val="000000"/>
                <w:sz w:val="20"/>
                <w:szCs w:val="20"/>
                <w:lang w:eastAsia="en-US"/>
              </w:rPr>
              <w:t>Тппо – таблетки, покрытые пленочной оболочкой</w:t>
            </w:r>
          </w:p>
        </w:tc>
      </w:tr>
    </w:tbl>
    <w:p w14:paraId="2BDAEFD3" w14:textId="005BEE2A" w:rsidR="00FD7514" w:rsidRDefault="00FD7514" w:rsidP="007E4F51">
      <w:pPr>
        <w:rPr>
          <w:color w:val="000000"/>
        </w:rPr>
      </w:pPr>
    </w:p>
    <w:p w14:paraId="07E88F6D" w14:textId="2ECF27DC" w:rsidR="00482E54" w:rsidRDefault="00482E54" w:rsidP="00482E54">
      <w:r w:rsidRPr="007A55CB">
        <w:rPr>
          <w:b/>
        </w:rPr>
        <w:t>Рисунок 2-2.</w:t>
      </w:r>
      <w:r w:rsidRPr="007A55CB">
        <w:t xml:space="preserve"> Усредненные профили высвобождения </w:t>
      </w:r>
      <w:r w:rsidRPr="00482E54">
        <w:t>действующего вещества</w:t>
      </w:r>
      <w:r w:rsidRPr="007A55CB">
        <w:t xml:space="preserve"> из препаратов </w:t>
      </w:r>
      <w:r w:rsidRPr="007A55CB">
        <w:rPr>
          <w:color w:val="000000" w:themeColor="text1"/>
          <w:lang w:val="en-US"/>
        </w:rPr>
        <w:t>DT</w:t>
      </w:r>
      <w:r w:rsidRPr="007A55CB">
        <w:rPr>
          <w:color w:val="000000" w:themeColor="text1"/>
        </w:rPr>
        <w:t>-</w:t>
      </w:r>
      <w:r>
        <w:rPr>
          <w:lang w:val="en-US" w:eastAsia="ru-RU"/>
        </w:rPr>
        <w:t>LNG</w:t>
      </w:r>
      <w:r w:rsidRPr="007A55CB">
        <w:rPr>
          <w:color w:val="000000" w:themeColor="text1"/>
        </w:rPr>
        <w:t xml:space="preserve"> </w:t>
      </w:r>
      <w:r w:rsidRPr="00904040">
        <w:rPr>
          <w:color w:val="000000" w:themeColor="text1"/>
        </w:rPr>
        <w:t xml:space="preserve">и </w:t>
      </w:r>
      <w:r>
        <w:rPr>
          <w:lang w:eastAsia="ru-RU"/>
        </w:rPr>
        <w:t>Тражента</w:t>
      </w:r>
      <w:r w:rsidRPr="00904040">
        <w:rPr>
          <w:vertAlign w:val="superscript"/>
          <w:lang w:eastAsia="ru-RU"/>
        </w:rPr>
        <w:t>®</w:t>
      </w:r>
      <w:r w:rsidRPr="00904040">
        <w:rPr>
          <w:lang w:eastAsia="ru-RU"/>
        </w:rPr>
        <w:t xml:space="preserve">, </w:t>
      </w:r>
      <w:r>
        <w:rPr>
          <w:color w:val="000000" w:themeColor="text1"/>
        </w:rPr>
        <w:t>в дозировке 5</w:t>
      </w:r>
      <w:r w:rsidRPr="00904040">
        <w:rPr>
          <w:color w:val="000000" w:themeColor="text1"/>
        </w:rPr>
        <w:t xml:space="preserve"> мг </w:t>
      </w:r>
      <w:r w:rsidRPr="00904040">
        <w:t xml:space="preserve">в </w:t>
      </w:r>
      <w:r w:rsidRPr="00904040">
        <w:rPr>
          <w:spacing w:val="-4"/>
        </w:rPr>
        <w:t>0,1 М растворе хлороводородной кислоты</w:t>
      </w:r>
      <w:r w:rsidRPr="00904040">
        <w:t>.</w:t>
      </w:r>
    </w:p>
    <w:p w14:paraId="5C38E8E7" w14:textId="2B886293" w:rsidR="00482E54" w:rsidRDefault="00416311" w:rsidP="00482E54">
      <w:r>
        <w:rPr>
          <w:noProof/>
          <w:lang w:eastAsia="ru-RU"/>
        </w:rPr>
        <w:drawing>
          <wp:inline distT="0" distB="0" distL="0" distR="0" wp14:anchorId="2A3A7D7E" wp14:editId="7E7A9946">
            <wp:extent cx="5943600" cy="2449002"/>
            <wp:effectExtent l="0" t="0" r="0" b="8890"/>
            <wp:docPr id="7" name="Диаграмма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3300395" w14:textId="77777777" w:rsidR="00472B57" w:rsidRDefault="00472B57" w:rsidP="00482E54"/>
    <w:p w14:paraId="0A33CDAF" w14:textId="27A4D649" w:rsidR="00482E54" w:rsidRPr="00904040" w:rsidRDefault="00482E54" w:rsidP="00482E54">
      <w:r w:rsidRPr="007A55CB">
        <w:rPr>
          <w:b/>
        </w:rPr>
        <w:lastRenderedPageBreak/>
        <w:t>Рисунок 2-</w:t>
      </w:r>
      <w:r>
        <w:rPr>
          <w:b/>
        </w:rPr>
        <w:t>3</w:t>
      </w:r>
      <w:r w:rsidRPr="007A55CB">
        <w:rPr>
          <w:b/>
        </w:rPr>
        <w:t>.</w:t>
      </w:r>
      <w:r w:rsidRPr="007A55CB">
        <w:t xml:space="preserve"> Усредненные профили высвобождения </w:t>
      </w:r>
      <w:r w:rsidRPr="00482E54">
        <w:t>действующего вещества</w:t>
      </w:r>
      <w:r w:rsidRPr="007A55CB">
        <w:t xml:space="preserve"> из препаратов </w:t>
      </w:r>
      <w:r w:rsidRPr="007A55CB">
        <w:rPr>
          <w:color w:val="000000" w:themeColor="text1"/>
          <w:lang w:val="en-US"/>
        </w:rPr>
        <w:t>DT</w:t>
      </w:r>
      <w:r w:rsidRPr="007A55CB">
        <w:rPr>
          <w:color w:val="000000" w:themeColor="text1"/>
        </w:rPr>
        <w:t>-</w:t>
      </w:r>
      <w:r>
        <w:rPr>
          <w:lang w:val="en-US" w:eastAsia="ru-RU"/>
        </w:rPr>
        <w:t>LNG</w:t>
      </w:r>
      <w:r w:rsidRPr="007A55CB">
        <w:rPr>
          <w:color w:val="000000" w:themeColor="text1"/>
        </w:rPr>
        <w:t xml:space="preserve"> </w:t>
      </w:r>
      <w:r w:rsidRPr="00904040">
        <w:rPr>
          <w:color w:val="000000" w:themeColor="text1"/>
        </w:rPr>
        <w:t xml:space="preserve">и </w:t>
      </w:r>
      <w:r>
        <w:rPr>
          <w:lang w:eastAsia="ru-RU"/>
        </w:rPr>
        <w:t>Тражента</w:t>
      </w:r>
      <w:r w:rsidRPr="00904040">
        <w:rPr>
          <w:vertAlign w:val="superscript"/>
          <w:lang w:eastAsia="ru-RU"/>
        </w:rPr>
        <w:t>®</w:t>
      </w:r>
      <w:r w:rsidRPr="00904040">
        <w:rPr>
          <w:lang w:eastAsia="ru-RU"/>
        </w:rPr>
        <w:t xml:space="preserve">, </w:t>
      </w:r>
      <w:r>
        <w:rPr>
          <w:color w:val="000000" w:themeColor="text1"/>
        </w:rPr>
        <w:t>в дозировке 5</w:t>
      </w:r>
      <w:r w:rsidRPr="00904040">
        <w:rPr>
          <w:color w:val="000000" w:themeColor="text1"/>
        </w:rPr>
        <w:t xml:space="preserve"> мг </w:t>
      </w:r>
      <w:r w:rsidRPr="00904040">
        <w:t xml:space="preserve">в </w:t>
      </w:r>
      <w:r>
        <w:rPr>
          <w:spacing w:val="-4"/>
        </w:rPr>
        <w:t xml:space="preserve">ацетатном буферном растворе с </w:t>
      </w:r>
      <w:r>
        <w:rPr>
          <w:spacing w:val="-4"/>
          <w:lang w:val="en-US"/>
        </w:rPr>
        <w:t>pH</w:t>
      </w:r>
      <w:r>
        <w:rPr>
          <w:spacing w:val="-4"/>
        </w:rPr>
        <w:t xml:space="preserve"> 4,5</w:t>
      </w:r>
      <w:r w:rsidRPr="00904040">
        <w:t>.</w:t>
      </w:r>
    </w:p>
    <w:p w14:paraId="611D5B2D" w14:textId="17A9C1A6" w:rsidR="00482E54" w:rsidRDefault="00681B29" w:rsidP="00482E54">
      <w:r>
        <w:rPr>
          <w:noProof/>
          <w:lang w:eastAsia="ru-RU"/>
        </w:rPr>
        <w:drawing>
          <wp:inline distT="0" distB="0" distL="0" distR="0" wp14:anchorId="6676CB01" wp14:editId="5E658255">
            <wp:extent cx="5962015" cy="2552369"/>
            <wp:effectExtent l="0" t="0" r="635" b="635"/>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8826AED" w14:textId="2B542863" w:rsidR="00482E54" w:rsidRPr="00904040" w:rsidRDefault="00482E54" w:rsidP="00482E54">
      <w:r w:rsidRPr="007A55CB">
        <w:rPr>
          <w:b/>
        </w:rPr>
        <w:t>Рисунок 2-</w:t>
      </w:r>
      <w:r>
        <w:rPr>
          <w:b/>
        </w:rPr>
        <w:t>4</w:t>
      </w:r>
      <w:r w:rsidRPr="007A55CB">
        <w:rPr>
          <w:b/>
        </w:rPr>
        <w:t>.</w:t>
      </w:r>
      <w:r w:rsidRPr="007A55CB">
        <w:t xml:space="preserve"> Усредненные профили высвобождения </w:t>
      </w:r>
      <w:r w:rsidRPr="00482E54">
        <w:t>действующего вещества</w:t>
      </w:r>
      <w:r w:rsidRPr="007A55CB">
        <w:t xml:space="preserve"> из препаратов </w:t>
      </w:r>
      <w:r w:rsidRPr="007A55CB">
        <w:rPr>
          <w:color w:val="000000" w:themeColor="text1"/>
          <w:lang w:val="en-US"/>
        </w:rPr>
        <w:t>DT</w:t>
      </w:r>
      <w:r w:rsidRPr="007A55CB">
        <w:rPr>
          <w:color w:val="000000" w:themeColor="text1"/>
        </w:rPr>
        <w:t>-</w:t>
      </w:r>
      <w:r>
        <w:rPr>
          <w:lang w:val="en-US" w:eastAsia="ru-RU"/>
        </w:rPr>
        <w:t>LNG</w:t>
      </w:r>
      <w:r w:rsidRPr="007A55CB">
        <w:rPr>
          <w:color w:val="000000" w:themeColor="text1"/>
        </w:rPr>
        <w:t xml:space="preserve"> </w:t>
      </w:r>
      <w:r w:rsidRPr="00904040">
        <w:rPr>
          <w:color w:val="000000" w:themeColor="text1"/>
        </w:rPr>
        <w:t xml:space="preserve">и </w:t>
      </w:r>
      <w:r>
        <w:rPr>
          <w:lang w:eastAsia="ru-RU"/>
        </w:rPr>
        <w:t>Тражента</w:t>
      </w:r>
      <w:r w:rsidRPr="00904040">
        <w:rPr>
          <w:vertAlign w:val="superscript"/>
          <w:lang w:eastAsia="ru-RU"/>
        </w:rPr>
        <w:t>®</w:t>
      </w:r>
      <w:r w:rsidRPr="00904040">
        <w:rPr>
          <w:lang w:eastAsia="ru-RU"/>
        </w:rPr>
        <w:t xml:space="preserve">, </w:t>
      </w:r>
      <w:r>
        <w:rPr>
          <w:color w:val="000000" w:themeColor="text1"/>
        </w:rPr>
        <w:t>в дозировке 5</w:t>
      </w:r>
      <w:r w:rsidRPr="00904040">
        <w:rPr>
          <w:color w:val="000000" w:themeColor="text1"/>
        </w:rPr>
        <w:t xml:space="preserve"> мг </w:t>
      </w:r>
      <w:r w:rsidRPr="00904040">
        <w:t xml:space="preserve">в </w:t>
      </w:r>
      <w:r w:rsidR="00472B57">
        <w:rPr>
          <w:spacing w:val="-4"/>
        </w:rPr>
        <w:t>фосфатном</w:t>
      </w:r>
      <w:r>
        <w:rPr>
          <w:spacing w:val="-4"/>
        </w:rPr>
        <w:t xml:space="preserve"> буферном растворе с </w:t>
      </w:r>
      <w:r>
        <w:rPr>
          <w:spacing w:val="-4"/>
          <w:lang w:val="en-US"/>
        </w:rPr>
        <w:t>pH</w:t>
      </w:r>
      <w:r>
        <w:rPr>
          <w:spacing w:val="-4"/>
        </w:rPr>
        <w:t xml:space="preserve"> </w:t>
      </w:r>
      <w:r w:rsidR="00472B57">
        <w:rPr>
          <w:spacing w:val="-4"/>
        </w:rPr>
        <w:t>6</w:t>
      </w:r>
      <w:r>
        <w:rPr>
          <w:spacing w:val="-4"/>
        </w:rPr>
        <w:t>,</w:t>
      </w:r>
      <w:r w:rsidR="00472B57">
        <w:rPr>
          <w:spacing w:val="-4"/>
        </w:rPr>
        <w:t>8</w:t>
      </w:r>
      <w:r w:rsidRPr="00904040">
        <w:t>.</w:t>
      </w:r>
    </w:p>
    <w:p w14:paraId="29498BB2" w14:textId="4D3DEC42" w:rsidR="00482E54" w:rsidRPr="00904040" w:rsidRDefault="00915DDB" w:rsidP="00482E54">
      <w:r>
        <w:rPr>
          <w:noProof/>
          <w:lang w:eastAsia="ru-RU"/>
        </w:rPr>
        <w:drawing>
          <wp:inline distT="0" distB="0" distL="0" distR="0" wp14:anchorId="5B9D7FCF" wp14:editId="4F42E905">
            <wp:extent cx="5951855" cy="2380891"/>
            <wp:effectExtent l="0" t="0" r="10795" b="635"/>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1CC8272" w14:textId="77777777" w:rsidR="00482E54" w:rsidRPr="0073333B" w:rsidRDefault="00482E54" w:rsidP="00915DDB">
      <w:pPr>
        <w:rPr>
          <w:color w:val="000000"/>
        </w:rPr>
      </w:pPr>
    </w:p>
    <w:p w14:paraId="465A9929" w14:textId="43292025" w:rsidR="00295007" w:rsidRDefault="00295007" w:rsidP="00915DDB">
      <w:pPr>
        <w:pStyle w:val="111"/>
        <w:spacing w:before="0"/>
      </w:pPr>
      <w:bookmarkStart w:id="67" w:name="_Toc139361940"/>
      <w:r w:rsidRPr="00EB0650">
        <w:t>2.2.4 Форма выпуска</w:t>
      </w:r>
      <w:bookmarkEnd w:id="67"/>
    </w:p>
    <w:p w14:paraId="7A3AB99C" w14:textId="77777777" w:rsidR="006B2D17" w:rsidRPr="006B2D17" w:rsidRDefault="006B2D17" w:rsidP="006B2D17">
      <w:pPr>
        <w:ind w:firstLine="709"/>
      </w:pPr>
      <w:r w:rsidRPr="006B2D17">
        <w:t>По 7 таблеток в контурную ячейковую упаковку из фольги алюминиевой и фольги алюминиевой печатной лакированной. По 2, 4 или 8 контурные ячейковые упаковки вместе с инструкцией по применению (листком-вкладышем) помещают в пачку из картона коробочного.</w:t>
      </w:r>
    </w:p>
    <w:p w14:paraId="39EF97AC" w14:textId="77777777" w:rsidR="006B2D17" w:rsidRPr="006B2D17" w:rsidRDefault="006B2D17" w:rsidP="006B2D17">
      <w:pPr>
        <w:ind w:firstLine="709"/>
      </w:pPr>
      <w:r w:rsidRPr="006B2D17">
        <w:t>По 10 таблеток в контурную ячейковую упаковку из фольги алюминиевой и фольги алюминиевой печатной лакированной. По 3 контурные ячейковые упаковки вместе с инструкцией по применению (листком-вкладышем) помещают в пачку из картона коробочного.</w:t>
      </w:r>
    </w:p>
    <w:p w14:paraId="1BC30C67" w14:textId="6C5A00A1" w:rsidR="009563A8" w:rsidRDefault="006B2D17" w:rsidP="006B2D17">
      <w:pPr>
        <w:ind w:firstLine="709"/>
      </w:pPr>
      <w:r w:rsidRPr="006B2D17">
        <w:t>Пачки помещают в групповую упаковку.</w:t>
      </w:r>
    </w:p>
    <w:p w14:paraId="53D70438" w14:textId="77777777" w:rsidR="0049695C" w:rsidRDefault="0049695C" w:rsidP="006B2D17">
      <w:pPr>
        <w:ind w:firstLine="709"/>
      </w:pPr>
    </w:p>
    <w:p w14:paraId="20359C01" w14:textId="77777777" w:rsidR="0049695C" w:rsidRPr="0049695C" w:rsidRDefault="0049695C" w:rsidP="0049695C">
      <w:pPr>
        <w:pStyle w:val="2"/>
        <w:spacing w:line="240" w:lineRule="auto"/>
        <w:rPr>
          <w:color w:val="000000" w:themeColor="text1"/>
          <w:szCs w:val="24"/>
        </w:rPr>
      </w:pPr>
      <w:bookmarkStart w:id="68" w:name="_Toc135635376"/>
      <w:bookmarkStart w:id="69" w:name="_Toc138587341"/>
      <w:bookmarkStart w:id="70" w:name="_Toc139361941"/>
      <w:r w:rsidRPr="0049695C">
        <w:rPr>
          <w:color w:val="000000" w:themeColor="text1"/>
          <w:szCs w:val="24"/>
        </w:rPr>
        <w:lastRenderedPageBreak/>
        <w:t>2.3. Правила хранения и обращения</w:t>
      </w:r>
      <w:bookmarkEnd w:id="68"/>
      <w:bookmarkEnd w:id="69"/>
      <w:bookmarkEnd w:id="70"/>
    </w:p>
    <w:p w14:paraId="04ABBE91" w14:textId="78E21DCC" w:rsidR="00295007" w:rsidRDefault="00295007" w:rsidP="00295007">
      <w:pPr>
        <w:pStyle w:val="3"/>
        <w:spacing w:after="240"/>
        <w:rPr>
          <w:rFonts w:ascii="Times New Roman" w:hAnsi="Times New Roman"/>
          <w:color w:val="000000" w:themeColor="text1"/>
          <w:szCs w:val="24"/>
        </w:rPr>
      </w:pPr>
      <w:bookmarkStart w:id="71" w:name="_Toc139361942"/>
      <w:r w:rsidRPr="005E6358">
        <w:rPr>
          <w:rFonts w:ascii="Times New Roman" w:hAnsi="Times New Roman"/>
          <w:color w:val="000000" w:themeColor="text1"/>
          <w:szCs w:val="24"/>
        </w:rPr>
        <w:t>2.3.1</w:t>
      </w:r>
      <w:r w:rsidR="0049695C" w:rsidRPr="0049695C">
        <w:rPr>
          <w:rFonts w:ascii="Times New Roman" w:hAnsi="Times New Roman"/>
          <w:color w:val="000000" w:themeColor="text1"/>
          <w:szCs w:val="24"/>
        </w:rPr>
        <w:t>.</w:t>
      </w:r>
      <w:r w:rsidRPr="005E6358">
        <w:rPr>
          <w:rFonts w:ascii="Times New Roman" w:hAnsi="Times New Roman"/>
          <w:color w:val="000000" w:themeColor="text1"/>
          <w:szCs w:val="24"/>
        </w:rPr>
        <w:t xml:space="preserve"> Условия хранения и транспортировки</w:t>
      </w:r>
      <w:bookmarkEnd w:id="71"/>
    </w:p>
    <w:p w14:paraId="69DC12E2" w14:textId="53AA1C33" w:rsidR="009563A8" w:rsidRDefault="0049695C" w:rsidP="006B2D17">
      <w:pPr>
        <w:ind w:firstLine="709"/>
      </w:pPr>
      <w:r>
        <w:t>При температуре не выше 25°</w:t>
      </w:r>
      <w:r>
        <w:rPr>
          <w:lang w:val="en-US"/>
        </w:rPr>
        <w:t>C</w:t>
      </w:r>
      <w:r w:rsidR="009563A8">
        <w:t>.</w:t>
      </w:r>
    </w:p>
    <w:p w14:paraId="5AE86B0C" w14:textId="097181A6" w:rsidR="00295007" w:rsidRDefault="00295007" w:rsidP="00295007">
      <w:pPr>
        <w:pStyle w:val="3"/>
        <w:spacing w:after="240"/>
        <w:rPr>
          <w:rFonts w:ascii="Times New Roman" w:hAnsi="Times New Roman"/>
          <w:color w:val="000000" w:themeColor="text1"/>
          <w:szCs w:val="24"/>
        </w:rPr>
      </w:pPr>
      <w:bookmarkStart w:id="72" w:name="_Toc139361943"/>
      <w:r w:rsidRPr="00884C56">
        <w:rPr>
          <w:rFonts w:ascii="Times New Roman" w:hAnsi="Times New Roman"/>
          <w:color w:val="000000" w:themeColor="text1"/>
          <w:szCs w:val="24"/>
        </w:rPr>
        <w:t>2.3.2. Срок годности</w:t>
      </w:r>
      <w:bookmarkEnd w:id="72"/>
    </w:p>
    <w:p w14:paraId="62877FC4" w14:textId="0FEFCF85" w:rsidR="009563A8" w:rsidRPr="009563A8" w:rsidRDefault="006B2D17" w:rsidP="006B2D17">
      <w:pPr>
        <w:ind w:firstLine="709"/>
      </w:pPr>
      <w:r>
        <w:t>2</w:t>
      </w:r>
      <w:r w:rsidR="009563A8">
        <w:t xml:space="preserve"> года.</w:t>
      </w:r>
    </w:p>
    <w:p w14:paraId="67F04DEC" w14:textId="12B720A3" w:rsidR="00295007" w:rsidRPr="009563A8" w:rsidRDefault="00295007" w:rsidP="00295007">
      <w:pPr>
        <w:pStyle w:val="3"/>
        <w:spacing w:after="240"/>
        <w:rPr>
          <w:rFonts w:ascii="Times New Roman" w:hAnsi="Times New Roman"/>
          <w:color w:val="000000" w:themeColor="text1"/>
          <w:szCs w:val="24"/>
        </w:rPr>
      </w:pPr>
      <w:bookmarkStart w:id="73" w:name="_Toc139361944"/>
      <w:r w:rsidRPr="005E6358">
        <w:rPr>
          <w:rFonts w:ascii="Times New Roman" w:hAnsi="Times New Roman"/>
          <w:color w:val="000000" w:themeColor="text1"/>
          <w:szCs w:val="24"/>
        </w:rPr>
        <w:t>2.3.3</w:t>
      </w:r>
      <w:r>
        <w:rPr>
          <w:rFonts w:ascii="Times New Roman" w:hAnsi="Times New Roman"/>
          <w:color w:val="000000" w:themeColor="text1"/>
          <w:szCs w:val="24"/>
        </w:rPr>
        <w:t>.</w:t>
      </w:r>
      <w:r w:rsidRPr="005E6358">
        <w:rPr>
          <w:rFonts w:ascii="Times New Roman" w:hAnsi="Times New Roman"/>
          <w:color w:val="000000" w:themeColor="text1"/>
          <w:szCs w:val="24"/>
        </w:rPr>
        <w:t xml:space="preserve"> </w:t>
      </w:r>
      <w:r w:rsidRPr="009563A8">
        <w:rPr>
          <w:rFonts w:ascii="Times New Roman" w:hAnsi="Times New Roman"/>
          <w:color w:val="000000" w:themeColor="text1"/>
          <w:szCs w:val="24"/>
        </w:rPr>
        <w:t>Правила по обращению с препаратом</w:t>
      </w:r>
      <w:bookmarkEnd w:id="73"/>
    </w:p>
    <w:p w14:paraId="0F1E8099" w14:textId="1E97F7B5" w:rsidR="000A53A6" w:rsidRPr="001A2932" w:rsidRDefault="009563A8" w:rsidP="001A2932">
      <w:pPr>
        <w:ind w:firstLine="709"/>
        <w:rPr>
          <w:rFonts w:eastAsia="Calibri"/>
          <w:color w:val="000000" w:themeColor="text1"/>
          <w:lang w:eastAsia="en-US"/>
        </w:rPr>
      </w:pPr>
      <w:r w:rsidRPr="009563A8">
        <w:rPr>
          <w:color w:val="000000" w:themeColor="text1"/>
        </w:rPr>
        <w:t>Не требует особых мер предосторожности при использовании</w:t>
      </w:r>
      <w:r w:rsidRPr="009563A8">
        <w:rPr>
          <w:rFonts w:eastAsia="Courier New"/>
          <w:color w:val="000000" w:themeColor="text1"/>
          <w:lang w:bidi="ru-RU"/>
        </w:rPr>
        <w:t>.</w:t>
      </w:r>
    </w:p>
    <w:p w14:paraId="26333AD8" w14:textId="77777777" w:rsidR="000A53A6" w:rsidRPr="00A3626B" w:rsidRDefault="000A53A6" w:rsidP="000A53A6">
      <w:pPr>
        <w:pStyle w:val="3"/>
        <w:spacing w:after="240"/>
        <w:contextualSpacing/>
        <w:rPr>
          <w:rFonts w:ascii="Times New Roman" w:hAnsi="Times New Roman"/>
          <w:color w:val="000000" w:themeColor="text1"/>
          <w:szCs w:val="24"/>
        </w:rPr>
      </w:pPr>
      <w:bookmarkStart w:id="74" w:name="_Toc118754968"/>
      <w:bookmarkStart w:id="75" w:name="_Toc116519541"/>
      <w:bookmarkStart w:id="76" w:name="_Toc139361945"/>
      <w:r>
        <w:rPr>
          <w:rFonts w:ascii="Times New Roman" w:hAnsi="Times New Roman"/>
          <w:color w:val="000000" w:themeColor="text1"/>
          <w:szCs w:val="24"/>
        </w:rPr>
        <w:t>Список литературы</w:t>
      </w:r>
      <w:bookmarkEnd w:id="74"/>
      <w:bookmarkEnd w:id="76"/>
      <w:r>
        <w:rPr>
          <w:rFonts w:ascii="Times New Roman" w:hAnsi="Times New Roman"/>
          <w:color w:val="000000" w:themeColor="text1"/>
          <w:szCs w:val="24"/>
        </w:rPr>
        <w:t xml:space="preserve"> </w:t>
      </w:r>
      <w:bookmarkEnd w:id="75"/>
    </w:p>
    <w:p w14:paraId="6BB6904E" w14:textId="2042CFA7" w:rsidR="000A53A6" w:rsidRPr="007F5E52" w:rsidRDefault="000A53A6" w:rsidP="007F5E52">
      <w:pPr>
        <w:widowControl w:val="0"/>
        <w:rPr>
          <w:rFonts w:eastAsia="Times New Roman"/>
          <w:lang w:eastAsia="en-US"/>
        </w:rPr>
      </w:pPr>
      <w:r w:rsidRPr="00447B4C">
        <w:rPr>
          <w:color w:val="000000" w:themeColor="text1"/>
        </w:rPr>
        <w:t xml:space="preserve">1. </w:t>
      </w:r>
      <w:r w:rsidRPr="00D04FCA">
        <w:rPr>
          <w:color w:val="000000" w:themeColor="text1"/>
        </w:rPr>
        <w:t>Отчет о проведении теста сравнительной кинетики растворения лекарственного препарата «</w:t>
      </w:r>
      <w:r w:rsidR="00D04FCA" w:rsidRPr="00D04FCA">
        <w:rPr>
          <w:rFonts w:eastAsia="Times New Roman"/>
          <w:lang w:eastAsia="en-US"/>
        </w:rPr>
        <w:t>Изучение сравнительной кинетики растворения лекарственных препаратов «ЛИНАГЛИПТИН, таблетки, покрытые пленочной оболочкой, 5 мг» производства ООО «Р-Фарм Новоселки», Российская Федерация с препаратом «Тражента, таблетки, покрытые пленочной оболочкой, 5 мг», производства</w:t>
      </w:r>
      <w:r w:rsidR="00D04FCA">
        <w:rPr>
          <w:rFonts w:eastAsia="Times New Roman"/>
          <w:lang w:eastAsia="en-US"/>
        </w:rPr>
        <w:t xml:space="preserve"> «Вест-Ворд Колумбус Инк.», США</w:t>
      </w:r>
      <w:r w:rsidRPr="00D04FCA">
        <w:rPr>
          <w:lang w:eastAsia="ru-RU"/>
        </w:rPr>
        <w:t>»</w:t>
      </w:r>
      <w:r w:rsidRPr="00D04FCA">
        <w:rPr>
          <w:rFonts w:eastAsiaTheme="minorHAnsi"/>
          <w:color w:val="000000" w:themeColor="text1"/>
          <w:lang w:eastAsia="en-US"/>
        </w:rPr>
        <w:t xml:space="preserve"> </w:t>
      </w:r>
      <w:r w:rsidRPr="00D04FCA">
        <w:rPr>
          <w:color w:val="000000" w:themeColor="text1"/>
        </w:rPr>
        <w:t xml:space="preserve">от </w:t>
      </w:r>
      <w:r w:rsidR="00276DD1">
        <w:rPr>
          <w:color w:val="000000" w:themeColor="text1"/>
        </w:rPr>
        <w:t>05</w:t>
      </w:r>
      <w:r w:rsidRPr="00D04FCA">
        <w:rPr>
          <w:color w:val="000000" w:themeColor="text1"/>
        </w:rPr>
        <w:t xml:space="preserve"> </w:t>
      </w:r>
      <w:r w:rsidR="00276DD1">
        <w:rPr>
          <w:color w:val="000000" w:themeColor="text1"/>
        </w:rPr>
        <w:t>мая</w:t>
      </w:r>
      <w:r w:rsidRPr="00D04FCA">
        <w:rPr>
          <w:color w:val="000000" w:themeColor="text1"/>
        </w:rPr>
        <w:t xml:space="preserve"> 202</w:t>
      </w:r>
      <w:r w:rsidR="00276DD1">
        <w:rPr>
          <w:color w:val="000000" w:themeColor="text1"/>
        </w:rPr>
        <w:t>3</w:t>
      </w:r>
      <w:r w:rsidRPr="00D04FCA">
        <w:rPr>
          <w:color w:val="000000" w:themeColor="text1"/>
        </w:rPr>
        <w:t xml:space="preserve"> г.</w:t>
      </w:r>
    </w:p>
    <w:p w14:paraId="136E5ED7" w14:textId="77777777" w:rsidR="004B1452" w:rsidRPr="005E6358" w:rsidRDefault="004B1452" w:rsidP="007F5E52">
      <w:pPr>
        <w:pStyle w:val="12"/>
        <w:tabs>
          <w:tab w:val="left" w:pos="142"/>
          <w:tab w:val="left" w:pos="284"/>
        </w:tabs>
        <w:spacing w:line="240" w:lineRule="auto"/>
        <w:rPr>
          <w:rFonts w:cs="Times New Roman"/>
          <w:color w:val="000000" w:themeColor="text1"/>
          <w:szCs w:val="24"/>
        </w:rPr>
      </w:pPr>
      <w:bookmarkStart w:id="77" w:name="_Toc139361946"/>
      <w:r w:rsidRPr="005E6358">
        <w:rPr>
          <w:rFonts w:cs="Times New Roman"/>
          <w:color w:val="000000" w:themeColor="text1"/>
          <w:szCs w:val="24"/>
        </w:rPr>
        <w:t>3. РЕЗУЛЬТАТЫ ДОКЛИНИЧЕСКИХ ИССЛЕДОВАНИЙ</w:t>
      </w:r>
      <w:bookmarkEnd w:id="77"/>
    </w:p>
    <w:p w14:paraId="0C3921FE" w14:textId="77777777" w:rsidR="004B1452" w:rsidRPr="005E6358" w:rsidRDefault="004B1452" w:rsidP="004B1452">
      <w:pPr>
        <w:pStyle w:val="2"/>
        <w:spacing w:line="240" w:lineRule="auto"/>
        <w:rPr>
          <w:color w:val="000000" w:themeColor="text1"/>
          <w:szCs w:val="24"/>
        </w:rPr>
      </w:pPr>
      <w:bookmarkStart w:id="78" w:name="_Toc139361947"/>
      <w:r w:rsidRPr="005E6358">
        <w:rPr>
          <w:color w:val="000000" w:themeColor="text1"/>
          <w:szCs w:val="24"/>
        </w:rPr>
        <w:t>Введение</w:t>
      </w:r>
      <w:r>
        <w:rPr>
          <w:color w:val="000000" w:themeColor="text1"/>
          <w:szCs w:val="24"/>
        </w:rPr>
        <w:t xml:space="preserve"> и резюме</w:t>
      </w:r>
      <w:bookmarkEnd w:id="78"/>
    </w:p>
    <w:p w14:paraId="7408E508" w14:textId="2880FE43" w:rsidR="00965A69" w:rsidRDefault="00D273A8" w:rsidP="005B4F45">
      <w:pPr>
        <w:ind w:firstLine="709"/>
      </w:pPr>
      <w:bookmarkStart w:id="79" w:name="_Hlk118302503"/>
      <w:r>
        <w:rPr>
          <w:bCs/>
          <w:lang w:eastAsia="ru-RU"/>
        </w:rPr>
        <w:t xml:space="preserve">Так как препарат </w:t>
      </w:r>
      <w:r w:rsidR="00203C36" w:rsidRPr="002561BB">
        <w:rPr>
          <w:bCs/>
          <w:lang w:val="en-US" w:eastAsia="ru-RU"/>
        </w:rPr>
        <w:t>D</w:t>
      </w:r>
      <w:r w:rsidR="00203C36" w:rsidRPr="002561BB">
        <w:rPr>
          <w:lang w:val="en-US"/>
        </w:rPr>
        <w:t>T</w:t>
      </w:r>
      <w:r w:rsidR="00203C36" w:rsidRPr="002561BB">
        <w:t>-</w:t>
      </w:r>
      <w:r w:rsidR="00203C36" w:rsidRPr="002561BB">
        <w:rPr>
          <w:lang w:val="en-US"/>
        </w:rPr>
        <w:t>LNG</w:t>
      </w:r>
      <w:r>
        <w:t xml:space="preserve"> </w:t>
      </w:r>
      <w:r>
        <w:rPr>
          <w:bCs/>
          <w:lang w:eastAsia="ru-RU"/>
        </w:rPr>
        <w:t>(АО «Р-Фарм», Россия) представляет собой</w:t>
      </w:r>
      <w:r w:rsidR="00203C36" w:rsidRPr="002561BB">
        <w:rPr>
          <w:bCs/>
          <w:lang w:eastAsia="ru-RU"/>
        </w:rPr>
        <w:t xml:space="preserve"> воспроизведенный препарат линаглиптина, </w:t>
      </w:r>
      <w:r>
        <w:rPr>
          <w:bCs/>
          <w:lang w:eastAsia="ru-RU"/>
        </w:rPr>
        <w:t>который</w:t>
      </w:r>
      <w:r w:rsidR="00203C36" w:rsidRPr="002561BB">
        <w:rPr>
          <w:color w:val="000000"/>
        </w:rPr>
        <w:t xml:space="preserve"> полностью соответствует по качественному и количественному соста</w:t>
      </w:r>
      <w:r w:rsidR="00203C36">
        <w:rPr>
          <w:color w:val="000000"/>
        </w:rPr>
        <w:t>ву действующего вещества и качест</w:t>
      </w:r>
      <w:r w:rsidR="00203C36" w:rsidRPr="002561BB">
        <w:rPr>
          <w:color w:val="000000"/>
        </w:rPr>
        <w:t xml:space="preserve">венному составу </w:t>
      </w:r>
      <w:r w:rsidR="00203C36" w:rsidRPr="004F5B1B">
        <w:rPr>
          <w:color w:val="000000"/>
        </w:rPr>
        <w:t xml:space="preserve">вспомогательных веществ, лекарственной форме и дозировке референтному препарату </w:t>
      </w:r>
      <w:r w:rsidR="00203C36" w:rsidRPr="00965A69">
        <w:rPr>
          <w:color w:val="000000"/>
        </w:rPr>
        <w:t xml:space="preserve">линаглиптина </w:t>
      </w:r>
      <w:r w:rsidR="00203C36" w:rsidRPr="00965A69">
        <w:t>Тражента</w:t>
      </w:r>
      <w:r w:rsidR="00203C36" w:rsidRPr="00965A69">
        <w:rPr>
          <w:vertAlign w:val="superscript"/>
          <w:lang w:eastAsia="ru-RU"/>
        </w:rPr>
        <w:t>®</w:t>
      </w:r>
      <w:r w:rsidR="00965A69" w:rsidRPr="00965A69">
        <w:rPr>
          <w:lang w:eastAsia="ru-RU"/>
        </w:rPr>
        <w:t>, таблетки, покрытыте пленочной оболочкой, 5 мг</w:t>
      </w:r>
      <w:r w:rsidR="00203C36" w:rsidRPr="00965A69">
        <w:rPr>
          <w:rFonts w:eastAsia="Calibri"/>
        </w:rPr>
        <w:t xml:space="preserve"> </w:t>
      </w:r>
      <w:r w:rsidR="00203C36" w:rsidRPr="00965A69">
        <w:rPr>
          <w:color w:val="000000"/>
        </w:rPr>
        <w:t>(</w:t>
      </w:r>
      <w:r w:rsidR="00203C36" w:rsidRPr="00965A69">
        <w:rPr>
          <w:rFonts w:eastAsia="Calibri"/>
          <w:bCs/>
        </w:rPr>
        <w:t>Берингер Ингельхайм Интернешнл ГмбХ, Германия</w:t>
      </w:r>
      <w:r w:rsidR="00203C36" w:rsidRPr="00965A69">
        <w:rPr>
          <w:color w:val="000000"/>
        </w:rPr>
        <w:t xml:space="preserve">), </w:t>
      </w:r>
      <w:r w:rsidR="00965A69" w:rsidRPr="00965A69">
        <w:t>ожидается, что его свойства</w:t>
      </w:r>
      <w:r w:rsidR="00965A69" w:rsidRPr="00965A69">
        <w:rPr>
          <w:rFonts w:eastAsia="Calibri"/>
        </w:rPr>
        <w:t xml:space="preserve"> будут идентичны свойствам оригинального препарата. </w:t>
      </w:r>
      <w:r w:rsidR="00965A69" w:rsidRPr="00965A69">
        <w:t xml:space="preserve">Для прогнозирования токсического </w:t>
      </w:r>
      <w:r w:rsidR="003D383C">
        <w:t>действия</w:t>
      </w:r>
      <w:r w:rsidR="00965A69" w:rsidRPr="00965A69">
        <w:t xml:space="preserve"> планируемого к регистрации и коммерческому выпуску препарата </w:t>
      </w:r>
      <w:r w:rsidR="00965A69" w:rsidRPr="00965A69">
        <w:rPr>
          <w:lang w:val="en-US" w:eastAsia="ru-RU"/>
        </w:rPr>
        <w:t>D</w:t>
      </w:r>
      <w:r w:rsidR="00965A69" w:rsidRPr="00965A69">
        <w:rPr>
          <w:lang w:eastAsia="ru-RU"/>
        </w:rPr>
        <w:t>T-</w:t>
      </w:r>
      <w:r w:rsidR="00965A69" w:rsidRPr="00965A69">
        <w:rPr>
          <w:lang w:val="en-US" w:eastAsia="ru-RU"/>
        </w:rPr>
        <w:t>LNG</w:t>
      </w:r>
      <w:r w:rsidR="00965A69" w:rsidRPr="00965A69">
        <w:rPr>
          <w:rFonts w:eastAsia="Calibri"/>
        </w:rPr>
        <w:t xml:space="preserve"> </w:t>
      </w:r>
      <w:r w:rsidR="00965A69" w:rsidRPr="00965A69">
        <w:t xml:space="preserve">были проанализированы данные исследований по изучению фармакологии и токсикологии оригинального препарата линаглиптина. Поскольку лекарственный препарат </w:t>
      </w:r>
      <w:r w:rsidR="00965A69" w:rsidRPr="00965A69">
        <w:rPr>
          <w:lang w:val="en-US" w:eastAsia="ru-RU"/>
        </w:rPr>
        <w:t>D</w:t>
      </w:r>
      <w:r w:rsidR="00965A69" w:rsidRPr="00965A69">
        <w:rPr>
          <w:lang w:eastAsia="ru-RU"/>
        </w:rPr>
        <w:t>T-</w:t>
      </w:r>
      <w:r w:rsidR="00965A69" w:rsidRPr="00965A69">
        <w:rPr>
          <w:lang w:val="en-US" w:eastAsia="ru-RU"/>
        </w:rPr>
        <w:t>LNG</w:t>
      </w:r>
      <w:r w:rsidR="00965A69" w:rsidRPr="00965A69">
        <w:rPr>
          <w:rFonts w:eastAsia="Calibri"/>
        </w:rPr>
        <w:t xml:space="preserve"> </w:t>
      </w:r>
      <w:r w:rsidR="00965A69" w:rsidRPr="00965A69">
        <w:t>является воспроизведенным препаратом, собственные доклинические исследования не проводились.</w:t>
      </w:r>
    </w:p>
    <w:p w14:paraId="751E97EA" w14:textId="66660CE0" w:rsidR="004B1452" w:rsidRDefault="004B1452" w:rsidP="005B4F45">
      <w:pPr>
        <w:ind w:firstLine="709"/>
        <w:rPr>
          <w:bCs/>
          <w:color w:val="FF0000"/>
        </w:rPr>
      </w:pPr>
      <w:r w:rsidRPr="00AF7CFB">
        <w:rPr>
          <w:color w:val="000000" w:themeColor="text1"/>
        </w:rPr>
        <w:t xml:space="preserve">Для изучения </w:t>
      </w:r>
      <w:r w:rsidRPr="009C3181">
        <w:rPr>
          <w:bCs/>
        </w:rPr>
        <w:t>линаглиптин</w:t>
      </w:r>
      <w:r>
        <w:rPr>
          <w:color w:val="000000" w:themeColor="text1"/>
        </w:rPr>
        <w:t>а</w:t>
      </w:r>
      <w:r w:rsidRPr="009C3181">
        <w:rPr>
          <w:color w:val="000000" w:themeColor="text1"/>
        </w:rPr>
        <w:t xml:space="preserve"> </w:t>
      </w:r>
      <w:r w:rsidRPr="00AF7CFB">
        <w:rPr>
          <w:color w:val="000000" w:themeColor="text1"/>
        </w:rPr>
        <w:t xml:space="preserve">было проведено большое количество доклинических исследований. Эти исследования включали серию исследований как </w:t>
      </w:r>
      <w:r w:rsidRPr="00AF7CFB">
        <w:rPr>
          <w:i/>
          <w:iCs/>
          <w:color w:val="000000" w:themeColor="text1"/>
        </w:rPr>
        <w:t>in vitro</w:t>
      </w:r>
      <w:r w:rsidRPr="00AF7CFB">
        <w:rPr>
          <w:color w:val="000000" w:themeColor="text1"/>
        </w:rPr>
        <w:t xml:space="preserve">, так и </w:t>
      </w:r>
      <w:r w:rsidRPr="00AF7CFB">
        <w:rPr>
          <w:i/>
          <w:iCs/>
          <w:color w:val="000000" w:themeColor="text1"/>
        </w:rPr>
        <w:t>in vivo</w:t>
      </w:r>
      <w:r w:rsidRPr="00AF7CFB">
        <w:rPr>
          <w:color w:val="000000" w:themeColor="text1"/>
        </w:rPr>
        <w:t xml:space="preserve">, в результате которых были хорошо изучены фармакодинамические, фармакокинетические и токсикологические свойства </w:t>
      </w:r>
      <w:r w:rsidRPr="009C3181">
        <w:rPr>
          <w:bCs/>
        </w:rPr>
        <w:t>линаглиптина.</w:t>
      </w:r>
    </w:p>
    <w:p w14:paraId="31B6DA3B" w14:textId="67C077F3" w:rsidR="004B1452" w:rsidRDefault="004B1452" w:rsidP="005B4F45">
      <w:pPr>
        <w:ind w:firstLine="709"/>
      </w:pPr>
      <w:r w:rsidRPr="009F43BF">
        <w:t xml:space="preserve">При </w:t>
      </w:r>
      <w:r w:rsidRPr="00F1363D">
        <w:t xml:space="preserve">изучении </w:t>
      </w:r>
      <w:r w:rsidRPr="00F1363D">
        <w:rPr>
          <w:bCs/>
        </w:rPr>
        <w:t>первичной фармакодинамики</w:t>
      </w:r>
      <w:r w:rsidRPr="00F1363D">
        <w:t xml:space="preserve"> </w:t>
      </w:r>
      <w:bookmarkEnd w:id="79"/>
      <w:r w:rsidRPr="00F1363D">
        <w:rPr>
          <w:bCs/>
          <w:i/>
          <w:iCs/>
        </w:rPr>
        <w:t>in vitro</w:t>
      </w:r>
      <w:r w:rsidRPr="00F1363D">
        <w:t xml:space="preserve"> </w:t>
      </w:r>
      <w:r w:rsidR="00F1363D">
        <w:t>установлено</w:t>
      </w:r>
      <w:r>
        <w:t xml:space="preserve">, что линаглиптин является высокоэффективным, конкурентным, обратимым ингибитором ДПП-4. Высокая эффективность была показана </w:t>
      </w:r>
      <w:r w:rsidRPr="00A172B6">
        <w:rPr>
          <w:i/>
          <w:iCs/>
        </w:rPr>
        <w:t>in vitro</w:t>
      </w:r>
      <w:r>
        <w:t xml:space="preserve"> в экстрактах клеток CaCo-2 человека, при этом </w:t>
      </w:r>
      <w:r w:rsidR="006D2246">
        <w:t>полумаксимально</w:t>
      </w:r>
      <w:r w:rsidR="00A0598A">
        <w:t>е</w:t>
      </w:r>
      <w:r w:rsidR="006D2246">
        <w:t xml:space="preserve"> ингибировани</w:t>
      </w:r>
      <w:r w:rsidR="00A0598A">
        <w:t>е</w:t>
      </w:r>
      <w:r w:rsidR="006D2246">
        <w:t xml:space="preserve"> (IC</w:t>
      </w:r>
      <w:r w:rsidR="006D2246" w:rsidRPr="00A0598A">
        <w:rPr>
          <w:vertAlign w:val="subscript"/>
        </w:rPr>
        <w:t>50</w:t>
      </w:r>
      <w:r w:rsidR="006D2246">
        <w:t xml:space="preserve">) </w:t>
      </w:r>
      <w:r>
        <w:t>линаглиптина составил</w:t>
      </w:r>
      <w:r w:rsidR="00A0598A">
        <w:t>о</w:t>
      </w:r>
      <w:r>
        <w:t xml:space="preserve"> 1 нМ. Эффективность также была показана в плазме крови человека, при этом IC</w:t>
      </w:r>
      <w:r w:rsidRPr="00A0598A">
        <w:rPr>
          <w:vertAlign w:val="subscript"/>
        </w:rPr>
        <w:t>50</w:t>
      </w:r>
      <w:r>
        <w:t xml:space="preserve"> линаглиптина составил 3,6 нМ. Линаглиптин ингибирует ДПП-4 у нескольких видов животных, при этом IC</w:t>
      </w:r>
      <w:r w:rsidRPr="00A172B6">
        <w:rPr>
          <w:vertAlign w:val="subscript"/>
        </w:rPr>
        <w:t>50</w:t>
      </w:r>
      <w:r>
        <w:t xml:space="preserve"> составил 6,8, 10,2 и 10,4 нМ у крыс, мышей и собак, соответственно. </w:t>
      </w:r>
    </w:p>
    <w:p w14:paraId="4EDEC467" w14:textId="5F291DEB" w:rsidR="004B1452" w:rsidRDefault="004B1452" w:rsidP="005B4F45">
      <w:pPr>
        <w:ind w:firstLine="709"/>
      </w:pPr>
      <w:r>
        <w:lastRenderedPageBreak/>
        <w:t xml:space="preserve">Линаглиптин обладает высоким сродством к </w:t>
      </w:r>
      <w:r w:rsidR="00F1363D">
        <w:t>белку</w:t>
      </w:r>
      <w:r>
        <w:t xml:space="preserve"> ДПП-4. Высокая аффинность </w:t>
      </w:r>
      <w:r w:rsidR="00F1363D">
        <w:t>к</w:t>
      </w:r>
      <w:r>
        <w:t xml:space="preserve"> ДПП-4 влияет на фармакокинетику линаглиптина и на зависимое </w:t>
      </w:r>
      <w:r w:rsidR="001F057F">
        <w:t xml:space="preserve">от концентрации </w:t>
      </w:r>
      <w:r>
        <w:t>ингибирование ДПП-4</w:t>
      </w:r>
      <w:r w:rsidR="006D2246">
        <w:t>.</w:t>
      </w:r>
      <w:r>
        <w:t xml:space="preserve"> Моделирование и исследования связывания показали, что константа сродства связывания с ДПП-4 составляет 231 </w:t>
      </w:r>
      <w:r w:rsidR="001F057F">
        <w:t>пМ, насыщение</w:t>
      </w:r>
      <w:r>
        <w:t xml:space="preserve"> связывания </w:t>
      </w:r>
      <w:r w:rsidR="001F057F">
        <w:t xml:space="preserve">отмечается </w:t>
      </w:r>
      <w:r>
        <w:t xml:space="preserve">при приблизительно 1 нМ линаглиптина. ДПП-4 определялся в плазме крови при концентрации приблизительно 5 нМ. </w:t>
      </w:r>
    </w:p>
    <w:p w14:paraId="53217B62" w14:textId="3E7CCD0A" w:rsidR="004B1452" w:rsidRDefault="004B1452" w:rsidP="005B4F45">
      <w:pPr>
        <w:ind w:firstLine="709"/>
      </w:pPr>
      <w:r w:rsidRPr="001F057F">
        <w:rPr>
          <w:bCs/>
        </w:rPr>
        <w:t>Первичн</w:t>
      </w:r>
      <w:r w:rsidR="006D2246" w:rsidRPr="001F057F">
        <w:rPr>
          <w:bCs/>
        </w:rPr>
        <w:t>ую</w:t>
      </w:r>
      <w:r w:rsidRPr="001F057F">
        <w:rPr>
          <w:bCs/>
        </w:rPr>
        <w:t xml:space="preserve"> фармакодинамик</w:t>
      </w:r>
      <w:r w:rsidR="006D2246" w:rsidRPr="001F057F">
        <w:rPr>
          <w:bCs/>
        </w:rPr>
        <w:t>у</w:t>
      </w:r>
      <w:r w:rsidRPr="001F057F">
        <w:rPr>
          <w:bCs/>
        </w:rPr>
        <w:t xml:space="preserve"> </w:t>
      </w:r>
      <w:r w:rsidRPr="001F057F">
        <w:rPr>
          <w:bCs/>
          <w:i/>
          <w:iCs/>
        </w:rPr>
        <w:t>in vivo</w:t>
      </w:r>
      <w:r>
        <w:t xml:space="preserve"> линаглиптина оценивали на различных экспериментальных моделях животных. Было оценено влияние линаглиптина на уровень глюкозы в крови здоровых животных и животных с СД. </w:t>
      </w:r>
    </w:p>
    <w:p w14:paraId="468741E2" w14:textId="49D0901A" w:rsidR="004B1452" w:rsidRDefault="004B1452" w:rsidP="005B4F45">
      <w:pPr>
        <w:ind w:firstLine="709"/>
      </w:pPr>
      <w:r>
        <w:t xml:space="preserve">При оценке влияния линаглиптина на уровень глюкозы в крови здоровых крыс, собак и обезьян </w:t>
      </w:r>
      <w:r w:rsidR="001F057F">
        <w:t>установлено</w:t>
      </w:r>
      <w:r>
        <w:t xml:space="preserve">, что эффект снижения уровня глюкозы в крови ожидается при примерно 80% ингибировании </w:t>
      </w:r>
      <w:r w:rsidRPr="00DB6987">
        <w:t>ДПП-4</w:t>
      </w:r>
      <w:r>
        <w:t xml:space="preserve">. Ингибирование </w:t>
      </w:r>
      <w:r w:rsidRPr="00DB6987">
        <w:t>ДПП-4</w:t>
      </w:r>
      <w:r>
        <w:t xml:space="preserve"> </w:t>
      </w:r>
      <w:r w:rsidRPr="00987CD0">
        <w:rPr>
          <w:i/>
          <w:iCs/>
        </w:rPr>
        <w:t>in viv</w:t>
      </w:r>
      <w:r>
        <w:t xml:space="preserve">o происходило быстро, в течение 30 минут после перорального приема линаглиптина </w:t>
      </w:r>
      <w:r w:rsidR="00493E3C">
        <w:t>на</w:t>
      </w:r>
      <w:r>
        <w:t xml:space="preserve"> модели здоровых крыс, собак и обезьян. Эффективное ингибирование </w:t>
      </w:r>
      <w:r w:rsidRPr="00DB6987">
        <w:t>ДПП-4</w:t>
      </w:r>
      <w:r>
        <w:t xml:space="preserve"> развивалось в течение ≥ 7 ч после однократного перорального приема линаглиптина у крыс (0,26 мг/кг), собак (1 мг/кг) и макак-резусов (1 мг/кг). Несколько более высокие дозы приводили к ингибированию </w:t>
      </w:r>
      <w:r w:rsidRPr="00DB6987">
        <w:t>ДПП-4</w:t>
      </w:r>
      <w:r>
        <w:t xml:space="preserve"> </w:t>
      </w:r>
      <w:r w:rsidR="00493E3C">
        <w:t>в</w:t>
      </w:r>
      <w:r>
        <w:t xml:space="preserve"> течение 24 ч (например, 0,69 мг/кг у крыс). </w:t>
      </w:r>
    </w:p>
    <w:p w14:paraId="4DF7486D" w14:textId="74426A6C" w:rsidR="004B1452" w:rsidRDefault="004B1452" w:rsidP="005B4F45">
      <w:pPr>
        <w:ind w:firstLine="709"/>
      </w:pPr>
      <w:r>
        <w:t xml:space="preserve">Аналогичное ингибирование </w:t>
      </w:r>
      <w:r w:rsidRPr="00DB6987">
        <w:t>ДПП-4</w:t>
      </w:r>
      <w:r>
        <w:t xml:space="preserve"> </w:t>
      </w:r>
      <w:r w:rsidRPr="0031677C">
        <w:rPr>
          <w:i/>
          <w:iCs/>
        </w:rPr>
        <w:t>in vivo</w:t>
      </w:r>
      <w:r>
        <w:t xml:space="preserve"> наблюдалось у животных с экспериментальным диабетом, например, ≥ 70% ингибирование у крыс Zucker Fatty (fa/fa) в течение 20 мин после </w:t>
      </w:r>
      <w:r w:rsidR="0070277A">
        <w:t>введения 1</w:t>
      </w:r>
      <w:r>
        <w:t xml:space="preserve"> мг/кг линаглиптина через </w:t>
      </w:r>
      <w:r w:rsidR="0070277A">
        <w:t>желудочный зонд</w:t>
      </w:r>
      <w:r>
        <w:t>.</w:t>
      </w:r>
    </w:p>
    <w:p w14:paraId="22A268D2" w14:textId="48167485" w:rsidR="004B1452" w:rsidRDefault="004B1452" w:rsidP="005B4F45">
      <w:pPr>
        <w:ind w:firstLine="709"/>
      </w:pPr>
      <w:r>
        <w:t xml:space="preserve">Эффект снижения уровня глюкозы при лечении линаглиптином был продемонстрирован </w:t>
      </w:r>
      <w:r w:rsidRPr="00BB3E21">
        <w:rPr>
          <w:i/>
          <w:iCs/>
        </w:rPr>
        <w:t>in vivo</w:t>
      </w:r>
      <w:r>
        <w:t xml:space="preserve">. Ингибирование у крыс </w:t>
      </w:r>
      <w:r w:rsidRPr="00DB6987">
        <w:t>ДПП-4</w:t>
      </w:r>
      <w:r>
        <w:t xml:space="preserve"> наступает через 0,5 часа после введения линаглиптина, устойчивое ингибирование наступает через 7 ч после введения дозы и продолжается до 24 ч после введения в эффективных дозах. Исследования на собаках и макаках-резусах показали, что ингибирование </w:t>
      </w:r>
      <w:r w:rsidRPr="00DB6987">
        <w:t>ДПП-4</w:t>
      </w:r>
      <w:r>
        <w:t xml:space="preserve"> после однократного введения линаглиптина через желудочный зонд продолжается до 48 часов у собак и до 72 часов у обезьян.</w:t>
      </w:r>
    </w:p>
    <w:p w14:paraId="4B9C175B" w14:textId="03101A24" w:rsidR="004B1452" w:rsidRPr="00D15235" w:rsidRDefault="004B1452" w:rsidP="005B4F45">
      <w:pPr>
        <w:ind w:firstLine="709"/>
      </w:pPr>
      <w:r w:rsidRPr="0070277A">
        <w:rPr>
          <w:bCs/>
        </w:rPr>
        <w:t>Фармакокинетика</w:t>
      </w:r>
      <w:r w:rsidRPr="00D36158">
        <w:t xml:space="preserve"> линаглиптина оценивалась </w:t>
      </w:r>
      <w:r w:rsidRPr="00D36158">
        <w:rPr>
          <w:i/>
          <w:iCs/>
        </w:rPr>
        <w:t>in vivo</w:t>
      </w:r>
      <w:r w:rsidRPr="00D36158">
        <w:t xml:space="preserve"> после перорального введения у мышей, крыс, собак и обезьян. </w:t>
      </w:r>
      <w:r w:rsidRPr="00D15235">
        <w:t>Линаглиптин быстро всасывается после перорального приема, максимальная концентрация в плазме (T</w:t>
      </w:r>
      <w:r w:rsidRPr="00705C41">
        <w:rPr>
          <w:vertAlign w:val="subscript"/>
        </w:rPr>
        <w:t>max</w:t>
      </w:r>
      <w:r w:rsidRPr="00D15235">
        <w:t>) обычно достигается через 30-60 минут после приема</w:t>
      </w:r>
      <w:r>
        <w:t xml:space="preserve"> у экспериментальных животных (мыши, крысы, собаки и обезьяны), </w:t>
      </w:r>
      <w:r w:rsidRPr="00D15235">
        <w:t>T</w:t>
      </w:r>
      <w:r w:rsidRPr="00705C41">
        <w:rPr>
          <w:vertAlign w:val="subscript"/>
        </w:rPr>
        <w:t>max</w:t>
      </w:r>
      <w:r w:rsidRPr="00D15235">
        <w:t xml:space="preserve"> = 1,5 часа у людей. Двухфазная абсорбция наблюдалась у крыс после однократного перорального приема с быстрым достижением T</w:t>
      </w:r>
      <w:r w:rsidRPr="00D36158">
        <w:rPr>
          <w:vertAlign w:val="subscript"/>
        </w:rPr>
        <w:t>max</w:t>
      </w:r>
      <w:r w:rsidRPr="00D15235">
        <w:t xml:space="preserve"> в плазме через 30 минут, за которым последовал второй, более низкий пик в плазме через 4 часа после приема </w:t>
      </w:r>
      <w:r>
        <w:t>л</w:t>
      </w:r>
      <w:r w:rsidRPr="00D15235">
        <w:t>инаглиптин</w:t>
      </w:r>
      <w:r>
        <w:t>а</w:t>
      </w:r>
      <w:r w:rsidRPr="00D15235">
        <w:t xml:space="preserve">. Двухфазная абсорбция не наблюдалась после многократного приема. Пероральная биодоступность варьировалась от 18% до 69% у разных видов </w:t>
      </w:r>
      <w:r>
        <w:t>животных.</w:t>
      </w:r>
      <w:r w:rsidRPr="00D15235">
        <w:t xml:space="preserve"> </w:t>
      </w:r>
    </w:p>
    <w:p w14:paraId="3E38DA72" w14:textId="77777777" w:rsidR="004B1452" w:rsidRDefault="004B1452" w:rsidP="005B4F45">
      <w:pPr>
        <w:ind w:firstLine="709"/>
      </w:pPr>
      <w:r w:rsidRPr="00D15235">
        <w:t xml:space="preserve">Время </w:t>
      </w:r>
      <w:r>
        <w:t>полувыведения</w:t>
      </w:r>
      <w:r w:rsidRPr="00D15235">
        <w:t xml:space="preserve"> (</w:t>
      </w:r>
      <w:r>
        <w:rPr>
          <w:lang w:val="en-US"/>
        </w:rPr>
        <w:t>T</w:t>
      </w:r>
      <w:r w:rsidRPr="003C6D2C">
        <w:rPr>
          <w:vertAlign w:val="subscript"/>
        </w:rPr>
        <w:t>1/2</w:t>
      </w:r>
      <w:r w:rsidRPr="00D15235">
        <w:t>) в плазме также было высоким у всех видов</w:t>
      </w:r>
      <w:r>
        <w:t xml:space="preserve"> животных</w:t>
      </w:r>
      <w:r w:rsidRPr="00D15235">
        <w:t xml:space="preserve">, начиная с минимального </w:t>
      </w:r>
      <w:r>
        <w:rPr>
          <w:lang w:val="en-US"/>
        </w:rPr>
        <w:t>T</w:t>
      </w:r>
      <w:r w:rsidRPr="003C6D2C">
        <w:rPr>
          <w:vertAlign w:val="subscript"/>
        </w:rPr>
        <w:t>1/2</w:t>
      </w:r>
      <w:r>
        <w:rPr>
          <w:vertAlign w:val="subscript"/>
        </w:rPr>
        <w:t xml:space="preserve"> </w:t>
      </w:r>
      <w:r w:rsidRPr="00D15235">
        <w:t xml:space="preserve">10-12 часов после </w:t>
      </w:r>
      <w:r>
        <w:t>введения</w:t>
      </w:r>
      <w:r w:rsidRPr="00D15235">
        <w:t xml:space="preserve"> высокой дозы</w:t>
      </w:r>
      <w:r>
        <w:t xml:space="preserve"> </w:t>
      </w:r>
      <w:r w:rsidRPr="00D15235">
        <w:t>у кроликов и крыс и до 131 час</w:t>
      </w:r>
      <w:r>
        <w:t>ов</w:t>
      </w:r>
      <w:r w:rsidRPr="00D15235">
        <w:t xml:space="preserve"> у людей</w:t>
      </w:r>
      <w:r>
        <w:t>.</w:t>
      </w:r>
    </w:p>
    <w:p w14:paraId="2CB6B605" w14:textId="0242534F" w:rsidR="004B1452" w:rsidRDefault="004B1452" w:rsidP="00F70097">
      <w:pPr>
        <w:ind w:firstLine="709"/>
      </w:pPr>
      <w:r>
        <w:t xml:space="preserve">Метаболизм линаглиптина изучался в нескольких специальных исследованиях. </w:t>
      </w:r>
      <w:r w:rsidR="00192F88">
        <w:t>Уровень м</w:t>
      </w:r>
      <w:r>
        <w:t>етаболизм</w:t>
      </w:r>
      <w:r w:rsidR="00192F88">
        <w:t>а</w:t>
      </w:r>
      <w:r>
        <w:t xml:space="preserve"> линаглиптина </w:t>
      </w:r>
      <w:r w:rsidRPr="00E40FF5">
        <w:rPr>
          <w:i/>
          <w:iCs/>
        </w:rPr>
        <w:t>in vitro</w:t>
      </w:r>
      <w:r w:rsidRPr="009E45B3">
        <w:t xml:space="preserve"> в печени человека</w:t>
      </w:r>
      <w:r>
        <w:t xml:space="preserve">, </w:t>
      </w:r>
      <w:r w:rsidRPr="009E45B3">
        <w:t>микросом</w:t>
      </w:r>
      <w:r>
        <w:t>ах</w:t>
      </w:r>
      <w:r w:rsidRPr="009E45B3">
        <w:t xml:space="preserve"> почек и гепатоцит</w:t>
      </w:r>
      <w:r>
        <w:t>ах</w:t>
      </w:r>
      <w:r w:rsidRPr="009E45B3">
        <w:t xml:space="preserve"> человека был очень низким (менее 2% метаболизма после</w:t>
      </w:r>
      <w:r>
        <w:t xml:space="preserve"> 90 минут), CYP3A4 является преобладающим метаболизирующим ферментом. </w:t>
      </w:r>
    </w:p>
    <w:p w14:paraId="404ED4BC" w14:textId="3CACB4E1" w:rsidR="004B1452" w:rsidRDefault="004B1452" w:rsidP="00F70097">
      <w:pPr>
        <w:ind w:firstLine="709"/>
      </w:pPr>
      <w:r>
        <w:t>Линаглиптин в целом хорошо переносился здоровыми животными и животными с диабетом. Необратимая и/или неконтролируемая токсичность возникала только при очень высоких дозах, достигавш</w:t>
      </w:r>
      <w:r w:rsidR="001B491C">
        <w:t>их</w:t>
      </w:r>
      <w:r>
        <w:t xml:space="preserve"> 50 </w:t>
      </w:r>
      <w:r w:rsidRPr="00543150">
        <w:t>кратно</w:t>
      </w:r>
      <w:r>
        <w:t>го</w:t>
      </w:r>
      <w:r w:rsidRPr="00543150">
        <w:t xml:space="preserve"> увеличени</w:t>
      </w:r>
      <w:r>
        <w:t>я</w:t>
      </w:r>
      <w:r w:rsidRPr="00543150">
        <w:t xml:space="preserve"> максимально рекомендованной дозы человека</w:t>
      </w:r>
      <w:r>
        <w:t>.</w:t>
      </w:r>
      <w:r w:rsidRPr="00543150">
        <w:t xml:space="preserve"> </w:t>
      </w:r>
      <w:r>
        <w:t xml:space="preserve">Реакция гиперчувствительности по типу псевдоаллергии наблюдалась у собак и у обезьян только после внутривенного введения при чрезвычайно высокой экспозиции </w:t>
      </w:r>
      <w:r>
        <w:lastRenderedPageBreak/>
        <w:t xml:space="preserve">кратные (&gt;600 </w:t>
      </w:r>
      <w:r w:rsidRPr="00543150">
        <w:t>кратно</w:t>
      </w:r>
      <w:r>
        <w:t>го</w:t>
      </w:r>
      <w:r w:rsidRPr="00543150">
        <w:t xml:space="preserve"> увеличени</w:t>
      </w:r>
      <w:r>
        <w:t>я</w:t>
      </w:r>
      <w:r w:rsidRPr="00543150">
        <w:t xml:space="preserve"> максимально рекомендованной дозы человека</w:t>
      </w:r>
      <w:r w:rsidR="00F70097">
        <w:t xml:space="preserve">). </w:t>
      </w:r>
      <w:r>
        <w:t>Органы-мишени – п</w:t>
      </w:r>
      <w:r w:rsidR="00863166">
        <w:t>очки, печень, легкие, желудок</w:t>
      </w:r>
      <w:r>
        <w:t>.</w:t>
      </w:r>
    </w:p>
    <w:p w14:paraId="6AE9E208" w14:textId="06957228" w:rsidR="004B1452" w:rsidRDefault="00F70097" w:rsidP="00863166">
      <w:pPr>
        <w:ind w:firstLine="709"/>
      </w:pPr>
      <w:r>
        <w:t xml:space="preserve">Линаглиптин </w:t>
      </w:r>
      <w:r w:rsidRPr="003B3424">
        <w:t>и</w:t>
      </w:r>
      <w:r w:rsidR="004B1452">
        <w:t xml:space="preserve"> его метаболит CD 1750 не показали признаков генотоксичности в стандартной батарее </w:t>
      </w:r>
      <w:r w:rsidR="00255CCA">
        <w:t xml:space="preserve">тестов по изучению </w:t>
      </w:r>
      <w:r w:rsidR="004B1452">
        <w:t>геноток</w:t>
      </w:r>
      <w:r w:rsidR="00863166">
        <w:t xml:space="preserve">сичности. </w:t>
      </w:r>
      <w:r w:rsidR="004B1452" w:rsidRPr="00F70097">
        <w:rPr>
          <w:bCs/>
        </w:rPr>
        <w:t>Канцерогенный потенциал</w:t>
      </w:r>
      <w:r w:rsidR="004B1452" w:rsidRPr="00F70097">
        <w:t xml:space="preserve"> линаглиптина</w:t>
      </w:r>
      <w:r w:rsidR="004B1452">
        <w:t xml:space="preserve"> при пероральном введении изучался в двухгодичных исследованиях у мышей и крыс. Не наблюдалось дозозависимого или статистически значимого увеличения частоты возникновения опухолей в исследовании крыс. Таким образом, NOAEL для опухолей, связанных с введением линаглиптина, равно 80 и 60 мг/кг/день перорально у мышей и крыс, соответственно. </w:t>
      </w:r>
    </w:p>
    <w:p w14:paraId="4633DDC0" w14:textId="71074C76" w:rsidR="004B1452" w:rsidRDefault="004B1452" w:rsidP="00AA5076">
      <w:pPr>
        <w:ind w:firstLine="709"/>
      </w:pPr>
      <w:r>
        <w:t xml:space="preserve">NOAEL </w:t>
      </w:r>
      <w:r w:rsidR="00923E2B">
        <w:t>(д</w:t>
      </w:r>
      <w:r w:rsidR="00923E2B" w:rsidRPr="00923E2B">
        <w:t>оза, не оказывающая видимого нежелательного эффекта</w:t>
      </w:r>
      <w:r w:rsidR="00923E2B">
        <w:t xml:space="preserve">) </w:t>
      </w:r>
      <w:r>
        <w:t xml:space="preserve">для </w:t>
      </w:r>
      <w:r w:rsidRPr="00F70097">
        <w:rPr>
          <w:bCs/>
        </w:rPr>
        <w:t>репродуктивной и ранней эмбриофетальной</w:t>
      </w:r>
      <w:r>
        <w:t xml:space="preserve"> токсичности у крыс был &gt; 240 мг/кг/</w:t>
      </w:r>
      <w:r w:rsidR="00D37B19" w:rsidRPr="00D37B19">
        <w:t xml:space="preserve"> </w:t>
      </w:r>
      <w:r w:rsidR="00D37B19">
        <w:t>сутки</w:t>
      </w:r>
      <w:r>
        <w:t>. При дозе 240 мг/кг/</w:t>
      </w:r>
      <w:r w:rsidR="00D37B19" w:rsidRPr="00D37B19">
        <w:t xml:space="preserve"> </w:t>
      </w:r>
      <w:r w:rsidR="00D37B19">
        <w:t>сутки</w:t>
      </w:r>
      <w:r w:rsidR="00D37B19" w:rsidRPr="00D21625">
        <w:t xml:space="preserve"> </w:t>
      </w:r>
      <w:r>
        <w:t xml:space="preserve">наблюдались признаки легкой токсичности у половозрелых самцов и самок крыс, характеризующиеся значительным снижением прибавки массы тела и снижение потребления пищи по сравнению с контролем. При исследовании влияния </w:t>
      </w:r>
      <w:r w:rsidRPr="00D21625">
        <w:t>линаглиптин</w:t>
      </w:r>
      <w:r>
        <w:t>а</w:t>
      </w:r>
      <w:r w:rsidRPr="00D21625">
        <w:t xml:space="preserve"> </w:t>
      </w:r>
      <w:r>
        <w:t xml:space="preserve">на развитие эмбриона и плода у крыс, </w:t>
      </w:r>
      <w:r w:rsidRPr="00D21625">
        <w:t xml:space="preserve">линаглиптин вводили перорально один раз в </w:t>
      </w:r>
      <w:r w:rsidR="00D37B19">
        <w:t>сутки</w:t>
      </w:r>
      <w:r w:rsidRPr="00D21625">
        <w:t xml:space="preserve"> через желудочный зонд </w:t>
      </w:r>
      <w:r>
        <w:t>в дозах 10, 30, 240 мг/кг/сут</w:t>
      </w:r>
      <w:r w:rsidR="00923E2B">
        <w:t>ки</w:t>
      </w:r>
      <w:r>
        <w:t>. NOAEL (материнский) = 25 мг/кг (78 кратное увеличении максимально</w:t>
      </w:r>
      <w:r w:rsidRPr="00093E95">
        <w:t xml:space="preserve"> </w:t>
      </w:r>
      <w:r>
        <w:t>рекомендованной дозы человека). Определение NOAEL для материнской токсичности было основан на 39% снижении прибавки массы тела по сравнению с контрольной группой на 28-й день беременности и снижение потребление пищи в период приема препарата при дозе 150 мг/кг/день. NOAEL (фетальный) = 150 мг/кг (пороки развития плода</w:t>
      </w:r>
      <w:r w:rsidR="00D37B19">
        <w:t xml:space="preserve"> 200</w:t>
      </w:r>
      <w:r w:rsidRPr="004B1C8B">
        <w:t xml:space="preserve"> </w:t>
      </w:r>
      <w:r>
        <w:t>кратно</w:t>
      </w:r>
      <w:r w:rsidR="00D37B19">
        <w:t xml:space="preserve">м </w:t>
      </w:r>
      <w:r>
        <w:t>увеличении максимально</w:t>
      </w:r>
      <w:r w:rsidRPr="00093E95">
        <w:t xml:space="preserve"> </w:t>
      </w:r>
      <w:r>
        <w:t>рекомендованной дозы человека). Определение NOAEL для фетальной токсичности было основано на выявлении повышенная частота внутриутробных вариаций малого желчного пузыря/гипоплазии желчного пузыря</w:t>
      </w:r>
      <w:r w:rsidR="00D37B19">
        <w:t>).</w:t>
      </w:r>
      <w:r>
        <w:t xml:space="preserve"> </w:t>
      </w:r>
    </w:p>
    <w:p w14:paraId="713F6BBA" w14:textId="12C8365E" w:rsidR="004B1452" w:rsidRDefault="004B1452" w:rsidP="005B4F45">
      <w:pPr>
        <w:ind w:firstLine="709"/>
      </w:pPr>
      <w:r>
        <w:t>Введение крысам во время беременности (F0), в период внутриутробного развития и в период лактации (F1) 300</w:t>
      </w:r>
      <w:r w:rsidR="00C81648">
        <w:t xml:space="preserve"> </w:t>
      </w:r>
      <w:r>
        <w:t>мг/кг линаглиптина (&gt; 1000 кратное увеличении максимально</w:t>
      </w:r>
      <w:r w:rsidRPr="00093E95">
        <w:t xml:space="preserve"> </w:t>
      </w:r>
      <w:r>
        <w:t xml:space="preserve">рекомендованной дозы человека) приводили к задержке роста и развития потомства в исследовании. Вес потомства (F1) был низким при рождении и оставался ниже, чем в контрольной группе. Потомство (F1) также имели умеренные задержки в физическом развитии, обучении/памяти, физической активность/исследовательском поведении и </w:t>
      </w:r>
      <w:r w:rsidR="00DA4AED">
        <w:t xml:space="preserve">в </w:t>
      </w:r>
      <w:r>
        <w:t>количеств</w:t>
      </w:r>
      <w:r w:rsidR="00DA4AED">
        <w:t>е</w:t>
      </w:r>
      <w:r>
        <w:t xml:space="preserve"> жизнеспособного потомства (F2) после спаривания.</w:t>
      </w:r>
    </w:p>
    <w:p w14:paraId="260B0406" w14:textId="77777777" w:rsidR="004B1452" w:rsidRDefault="004B1452" w:rsidP="004B1452">
      <w:pPr>
        <w:pStyle w:val="2"/>
        <w:tabs>
          <w:tab w:val="left" w:pos="284"/>
          <w:tab w:val="left" w:pos="567"/>
        </w:tabs>
        <w:spacing w:line="240" w:lineRule="auto"/>
        <w:rPr>
          <w:color w:val="000000" w:themeColor="text1"/>
        </w:rPr>
      </w:pPr>
      <w:bookmarkStart w:id="80" w:name="_Toc139361948"/>
      <w:r w:rsidRPr="005E6358">
        <w:rPr>
          <w:color w:val="000000" w:themeColor="text1"/>
        </w:rPr>
        <w:t>3.1 Доклиническая фармакология</w:t>
      </w:r>
      <w:bookmarkEnd w:id="80"/>
    </w:p>
    <w:p w14:paraId="0FA61048" w14:textId="77777777" w:rsidR="004B1452" w:rsidRDefault="004B1452" w:rsidP="004B1452">
      <w:pPr>
        <w:pStyle w:val="3"/>
        <w:spacing w:after="240"/>
        <w:rPr>
          <w:rFonts w:ascii="Times New Roman" w:hAnsi="Times New Roman"/>
          <w:color w:val="000000" w:themeColor="text1"/>
          <w:szCs w:val="24"/>
        </w:rPr>
      </w:pPr>
      <w:bookmarkStart w:id="81" w:name="_Toc139361949"/>
      <w:r w:rsidRPr="005E6358">
        <w:rPr>
          <w:rFonts w:ascii="Times New Roman" w:hAnsi="Times New Roman"/>
          <w:color w:val="000000" w:themeColor="text1"/>
          <w:szCs w:val="24"/>
        </w:rPr>
        <w:t>3.1.1.</w:t>
      </w:r>
      <w:r>
        <w:rPr>
          <w:rFonts w:ascii="Times New Roman" w:hAnsi="Times New Roman"/>
          <w:color w:val="000000" w:themeColor="text1"/>
          <w:szCs w:val="24"/>
        </w:rPr>
        <w:t xml:space="preserve"> </w:t>
      </w:r>
      <w:r w:rsidRPr="005E6358">
        <w:rPr>
          <w:rFonts w:ascii="Times New Roman" w:hAnsi="Times New Roman"/>
          <w:color w:val="000000" w:themeColor="text1"/>
          <w:szCs w:val="24"/>
        </w:rPr>
        <w:t>Механизм действия</w:t>
      </w:r>
      <w:bookmarkEnd w:id="81"/>
    </w:p>
    <w:p w14:paraId="70CBB009" w14:textId="7C975BC7" w:rsidR="00255CCA" w:rsidRPr="0049695C" w:rsidRDefault="004B1452" w:rsidP="0049695C">
      <w:pPr>
        <w:autoSpaceDE w:val="0"/>
        <w:autoSpaceDN w:val="0"/>
        <w:adjustRightInd w:val="0"/>
        <w:ind w:firstLine="708"/>
        <w:rPr>
          <w:i/>
          <w:iCs/>
        </w:rPr>
      </w:pPr>
      <w:bookmarkStart w:id="82" w:name="_Toc499821138"/>
      <w:bookmarkStart w:id="83" w:name="_Toc505020000"/>
      <w:r>
        <w:t>Линаглиптин является ингибитором фермента ДПП-4, который участвует в инактива</w:t>
      </w:r>
      <w:r w:rsidR="00D2655C">
        <w:t xml:space="preserve">ции гормонов инкретинов </w:t>
      </w:r>
      <w:r w:rsidR="00A04BBA">
        <w:t xml:space="preserve">– </w:t>
      </w:r>
      <w:r w:rsidR="00D2655C">
        <w:t>ГПП-1</w:t>
      </w:r>
      <w:r>
        <w:t xml:space="preserve">и </w:t>
      </w:r>
      <w:bookmarkStart w:id="84" w:name="_Hlk120398417"/>
      <w:r>
        <w:t xml:space="preserve">ГИП. </w:t>
      </w:r>
      <w:bookmarkEnd w:id="84"/>
      <w:r>
        <w:t xml:space="preserve">Эти гормоны быстро разрушаются ферментом ДПП-4. Оба эти инкретина участвуют в поддержании концентрации глюкозы на физиологическом уровне. Базальные концентрации ГПП-1 и ГИП в течение суток низкие, они быстро повышаются в ответ на прием пищи. ГПП-1 и ГИП усиливают биосинтез инсулина и его секрецию бета-клетками поджелудочной железы при нормальной или повышенной концентрации глюкозы крови. Кроме того, ГПП-1 снижает секрецию глюкагона альфа-клетками поджелудочной железы, что приводит к уменьшению продукции глюкозы в печени. Линаглиптин активно связывается с ферментом ДПП-4 (связь обратимая), что вызывает устойчивое повышение концентрации инкретинов и длительное сохранение их активности. Линаглиптин увеличивает глюкозозависимую секрецию инсулина и снижает секрецию глюкагона, что приводит к нормализации концентрации глюкозы в крови. Линаглиптин избирательно связывается с ферментом ДПП-4 и обладает </w:t>
      </w:r>
      <w:r>
        <w:lastRenderedPageBreak/>
        <w:t xml:space="preserve">в 10000 раз большей селективностью по отношению к ДПП-4 по сравнению с ферментами дипептидилпептидазы-8 или дипептидилпептидазы-9 </w:t>
      </w:r>
      <w:r w:rsidRPr="00111897">
        <w:rPr>
          <w:i/>
          <w:iCs/>
        </w:rPr>
        <w:t>in vitro</w:t>
      </w:r>
      <w:r>
        <w:rPr>
          <w:i/>
          <w:iCs/>
        </w:rPr>
        <w:t xml:space="preserve"> </w:t>
      </w:r>
      <w:r>
        <w:rPr>
          <w:i/>
          <w:iCs/>
        </w:rPr>
        <w:fldChar w:fldCharType="begin"/>
      </w:r>
      <w:r>
        <w:rPr>
          <w:i/>
          <w:iCs/>
        </w:rPr>
        <w:instrText xml:space="preserve"> ADDIN ZOTERO_ITEM CSL_CITATION {"citationID":"IzflHdOq","properties":{"formattedCitation":"[1\\uc0\\u8211{}3]","plainCitation":"[1–3]","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2978,"uris":["http://zotero.org/users/5483459/items/DHAYHB8P"],"itemData":{"id":2978,"type":"document","title":"U.S. Food and Drug Administration. Drug Approval Package. Tradjenta (Linagliptin)  tablets. Company:  Boehringer Ingelheim Pharmaceuticals, Inc. Pharmacology Review.Application No.:  201280 Approval Date: 04.03.2011"},"label":"page"}],"schema":"https://github.com/citation-style-language/schema/raw/master/csl-citation.json"} </w:instrText>
      </w:r>
      <w:r>
        <w:rPr>
          <w:i/>
          <w:iCs/>
        </w:rPr>
        <w:fldChar w:fldCharType="separate"/>
      </w:r>
      <w:r w:rsidRPr="00F058A0">
        <w:t>[1–3]</w:t>
      </w:r>
      <w:r>
        <w:rPr>
          <w:i/>
          <w:iCs/>
        </w:rPr>
        <w:fldChar w:fldCharType="end"/>
      </w:r>
      <w:r w:rsidR="0049695C">
        <w:rPr>
          <w:i/>
          <w:iCs/>
        </w:rPr>
        <w:t>.</w:t>
      </w:r>
    </w:p>
    <w:p w14:paraId="73FDB6FA" w14:textId="77777777" w:rsidR="004B1452" w:rsidRPr="0049695C" w:rsidRDefault="004B1452" w:rsidP="0049695C">
      <w:pPr>
        <w:pStyle w:val="3"/>
        <w:spacing w:after="240"/>
        <w:rPr>
          <w:rFonts w:ascii="Times New Roman" w:hAnsi="Times New Roman"/>
          <w:color w:val="000000" w:themeColor="text1"/>
          <w:szCs w:val="24"/>
        </w:rPr>
      </w:pPr>
      <w:bookmarkStart w:id="85" w:name="_Toc139361950"/>
      <w:r w:rsidRPr="0049695C">
        <w:rPr>
          <w:rFonts w:ascii="Times New Roman" w:hAnsi="Times New Roman"/>
          <w:color w:val="000000" w:themeColor="text1"/>
          <w:szCs w:val="24"/>
        </w:rPr>
        <w:t xml:space="preserve">3.1.2. </w:t>
      </w:r>
      <w:bookmarkEnd w:id="82"/>
      <w:bookmarkEnd w:id="83"/>
      <w:r w:rsidRPr="0049695C">
        <w:rPr>
          <w:rFonts w:ascii="Times New Roman" w:hAnsi="Times New Roman"/>
          <w:color w:val="000000" w:themeColor="text1"/>
          <w:szCs w:val="24"/>
        </w:rPr>
        <w:t>Первичная фармакодинамика</w:t>
      </w:r>
      <w:bookmarkEnd w:id="85"/>
    </w:p>
    <w:p w14:paraId="67617EC4" w14:textId="77777777" w:rsidR="004B1452" w:rsidRDefault="004B1452" w:rsidP="004B1452">
      <w:pPr>
        <w:pStyle w:val="4"/>
        <w:spacing w:after="240"/>
        <w:rPr>
          <w:rFonts w:ascii="Times New Roman" w:hAnsi="Times New Roman"/>
          <w:i/>
          <w:color w:val="000000" w:themeColor="text1"/>
          <w:sz w:val="24"/>
          <w:szCs w:val="24"/>
        </w:rPr>
      </w:pPr>
      <w:bookmarkStart w:id="86" w:name="_Hlk521883669"/>
      <w:bookmarkStart w:id="87" w:name="_Toc139361951"/>
      <w:r>
        <w:rPr>
          <w:rFonts w:ascii="Times New Roman" w:hAnsi="Times New Roman"/>
          <w:color w:val="000000" w:themeColor="text1"/>
          <w:sz w:val="24"/>
          <w:szCs w:val="24"/>
        </w:rPr>
        <w:t>3.1.2.1. Первичная ф</w:t>
      </w:r>
      <w:r w:rsidRPr="00AD62F6">
        <w:rPr>
          <w:rFonts w:ascii="Times New Roman" w:hAnsi="Times New Roman"/>
          <w:color w:val="000000" w:themeColor="text1"/>
          <w:sz w:val="24"/>
          <w:szCs w:val="24"/>
        </w:rPr>
        <w:t xml:space="preserve">армакодинамика </w:t>
      </w:r>
      <w:r w:rsidRPr="00AD62F6">
        <w:rPr>
          <w:rFonts w:ascii="Times New Roman" w:hAnsi="Times New Roman"/>
          <w:i/>
          <w:color w:val="000000" w:themeColor="text1"/>
          <w:sz w:val="24"/>
          <w:szCs w:val="24"/>
        </w:rPr>
        <w:t>in</w:t>
      </w:r>
      <w:r>
        <w:rPr>
          <w:rFonts w:ascii="Times New Roman" w:hAnsi="Times New Roman"/>
          <w:i/>
          <w:color w:val="000000" w:themeColor="text1"/>
          <w:sz w:val="24"/>
          <w:szCs w:val="24"/>
        </w:rPr>
        <w:t xml:space="preserve"> </w:t>
      </w:r>
      <w:r w:rsidRPr="00AD62F6">
        <w:rPr>
          <w:rFonts w:ascii="Times New Roman" w:hAnsi="Times New Roman"/>
          <w:i/>
          <w:color w:val="000000" w:themeColor="text1"/>
          <w:sz w:val="24"/>
          <w:szCs w:val="24"/>
        </w:rPr>
        <w:t>vitro</w:t>
      </w:r>
      <w:bookmarkEnd w:id="87"/>
    </w:p>
    <w:p w14:paraId="22491F6A" w14:textId="5A8CD00A" w:rsidR="004B1452" w:rsidRDefault="004B1452" w:rsidP="00975E04">
      <w:pPr>
        <w:ind w:firstLine="709"/>
      </w:pPr>
      <w:bookmarkStart w:id="88" w:name="_Hlk121099636"/>
      <w:bookmarkEnd w:id="86"/>
      <w:r w:rsidRPr="0088434E">
        <w:t xml:space="preserve">Линаглиптин является высокоэффективным, конкурентным, обратимым ингибитором ДПП-4. Высокая эффективность была показана </w:t>
      </w:r>
      <w:r w:rsidRPr="00D406A7">
        <w:rPr>
          <w:i/>
          <w:iCs/>
        </w:rPr>
        <w:t>in vitro</w:t>
      </w:r>
      <w:r w:rsidRPr="0088434E">
        <w:t xml:space="preserve"> в экстрактах клеток CaCo-2 человека, при этом IC</w:t>
      </w:r>
      <w:r w:rsidRPr="0088434E">
        <w:rPr>
          <w:vertAlign w:val="subscript"/>
        </w:rPr>
        <w:t>50</w:t>
      </w:r>
      <w:r w:rsidRPr="0088434E">
        <w:t xml:space="preserve"> линаглиптина составил 1 нМ. Эффективность также была показана в плазме крови человека, при этом </w:t>
      </w:r>
      <w:r w:rsidR="00563064">
        <w:t>значение поазателя</w:t>
      </w:r>
      <w:r w:rsidRPr="0088434E">
        <w:t xml:space="preserve"> IC</w:t>
      </w:r>
      <w:r w:rsidRPr="009C327B">
        <w:rPr>
          <w:vertAlign w:val="subscript"/>
        </w:rPr>
        <w:t>50</w:t>
      </w:r>
      <w:r w:rsidRPr="0088434E">
        <w:t xml:space="preserve"> линаглиптина составил</w:t>
      </w:r>
      <w:r w:rsidR="00563064">
        <w:t>о</w:t>
      </w:r>
      <w:r w:rsidRPr="0088434E">
        <w:t xml:space="preserve"> 3,6 нМ. Линаглиптин ингибирует ДПП-4 у нескольких видов животных, при этом IC</w:t>
      </w:r>
      <w:r w:rsidRPr="009C327B">
        <w:rPr>
          <w:vertAlign w:val="subscript"/>
        </w:rPr>
        <w:t>50</w:t>
      </w:r>
      <w:r w:rsidRPr="0088434E">
        <w:t xml:space="preserve"> составила 6,8, 10,2 и 10,4 нМ у крыс, мышей и собак, соответственно. </w:t>
      </w:r>
    </w:p>
    <w:p w14:paraId="6A46E2CC" w14:textId="744EAAE8" w:rsidR="004B1452" w:rsidRDefault="004B1452" w:rsidP="00975E04">
      <w:pPr>
        <w:ind w:firstLine="709"/>
      </w:pPr>
      <w:r w:rsidRPr="0088434E">
        <w:t>Линаглиптин обладает высоким сродством к ДПП-4. Высокая аффинность связывания с ДПП-4 влияет на фармакокинетику линаглиптина и на концентрационно-зависимое ингибирование ДПП-4</w:t>
      </w:r>
      <w:r w:rsidR="007727B3">
        <w:t>.</w:t>
      </w:r>
      <w:r w:rsidRPr="0088434E">
        <w:t xml:space="preserve"> Моделирование и исследования связывания показали, что константа сродства связыва</w:t>
      </w:r>
      <w:r w:rsidR="00975E04">
        <w:t xml:space="preserve">ния с ДПП-4 составляет 231 пМ, </w:t>
      </w:r>
      <w:r w:rsidRPr="0088434E">
        <w:t xml:space="preserve">насыщение связывания </w:t>
      </w:r>
      <w:r w:rsidR="00975E04">
        <w:t xml:space="preserve">отмечается </w:t>
      </w:r>
      <w:r w:rsidRPr="0088434E">
        <w:t xml:space="preserve">при приблизительно 1 нМ линаглиптина. ДПП-4 определялся в плазме крови при концентрации приблизительно 5 нМ. </w:t>
      </w:r>
    </w:p>
    <w:bookmarkEnd w:id="88"/>
    <w:p w14:paraId="3C779C47" w14:textId="080EB908" w:rsidR="004B1452" w:rsidRPr="000E1916" w:rsidRDefault="004B1452" w:rsidP="00975E04">
      <w:pPr>
        <w:ind w:firstLine="709"/>
      </w:pPr>
      <w:r w:rsidRPr="000E1916">
        <w:t xml:space="preserve">Ингибирование </w:t>
      </w:r>
      <w:r w:rsidRPr="0088434E">
        <w:t xml:space="preserve">ДПП-4 </w:t>
      </w:r>
      <w:r w:rsidRPr="000E1916">
        <w:t xml:space="preserve">основным метаболитом CD 1790 было исследовано </w:t>
      </w:r>
      <w:r w:rsidRPr="00E02DA3">
        <w:rPr>
          <w:i/>
          <w:iCs/>
        </w:rPr>
        <w:t>in vitro</w:t>
      </w:r>
      <w:r w:rsidRPr="000E1916">
        <w:t xml:space="preserve">. CD 1790 не ингибировал </w:t>
      </w:r>
      <w:r w:rsidRPr="0088434E">
        <w:t>ДПП-4</w:t>
      </w:r>
      <w:r w:rsidRPr="000E1916">
        <w:t xml:space="preserve"> при 1 мкМ и максимально ингибировал </w:t>
      </w:r>
      <w:r w:rsidRPr="0088434E">
        <w:t>ДПП-4</w:t>
      </w:r>
      <w:r w:rsidRPr="000E1916">
        <w:t xml:space="preserve"> на 61% при 10 мкМ. Ингибирование </w:t>
      </w:r>
      <w:r w:rsidRPr="0088434E">
        <w:t>ДПП-4</w:t>
      </w:r>
      <w:r w:rsidRPr="000E1916">
        <w:t xml:space="preserve"> ниже 70-80% считается биологически не значимым. Если предположить даже минимальное ингибирование </w:t>
      </w:r>
      <w:r w:rsidRPr="0088434E">
        <w:t>ДПП-4</w:t>
      </w:r>
      <w:r w:rsidRPr="000E1916">
        <w:t xml:space="preserve"> </w:t>
      </w:r>
      <w:r w:rsidRPr="00E02DA3">
        <w:rPr>
          <w:i/>
          <w:iCs/>
        </w:rPr>
        <w:t>in vivo</w:t>
      </w:r>
      <w:r w:rsidRPr="000E1916">
        <w:t xml:space="preserve"> при высоких концентрациях CD 1790, </w:t>
      </w:r>
      <w:r w:rsidR="008823A2">
        <w:t xml:space="preserve">эффект </w:t>
      </w:r>
      <w:r w:rsidRPr="000E1916">
        <w:t>линаглиптин</w:t>
      </w:r>
      <w:r w:rsidR="008823A2">
        <w:t>а</w:t>
      </w:r>
      <w:r w:rsidRPr="000E1916">
        <w:t xml:space="preserve"> в &gt;1000 раз мощнее, и ожидается, что CD 1790 не будет вносить вклад в эффективност</w:t>
      </w:r>
      <w:r>
        <w:t>ь</w:t>
      </w:r>
      <w:r w:rsidRPr="000E1916">
        <w:t xml:space="preserve"> </w:t>
      </w:r>
      <w:r w:rsidRPr="00767962">
        <w:rPr>
          <w:i/>
          <w:iCs/>
        </w:rPr>
        <w:t>in vivo</w:t>
      </w:r>
      <w:r>
        <w:t xml:space="preserve"> </w:t>
      </w:r>
      <w:r>
        <w:fldChar w:fldCharType="begin"/>
      </w:r>
      <w:r>
        <w:instrText xml:space="preserve"> ADDIN ZOTERO_ITEM CSL_CITATION {"citationID":"LPDBL7f6","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6539CA">
        <w:t>[3]</w:t>
      </w:r>
      <w:r>
        <w:fldChar w:fldCharType="end"/>
      </w:r>
      <w:r>
        <w:t>.</w:t>
      </w:r>
    </w:p>
    <w:p w14:paraId="53B32669" w14:textId="212BE9DC" w:rsidR="004B1452" w:rsidRPr="00E24B88" w:rsidRDefault="004B1452" w:rsidP="00975E04">
      <w:pPr>
        <w:ind w:firstLine="709"/>
        <w:rPr>
          <w:i/>
          <w:iCs/>
        </w:rPr>
      </w:pPr>
      <w:bookmarkStart w:id="89" w:name="_Hlk120400719"/>
      <w:r>
        <w:t>Активированный белок фибробластов (АБФ</w:t>
      </w:r>
      <w:r w:rsidRPr="00244CE1">
        <w:t>)</w:t>
      </w:r>
      <w:r>
        <w:t xml:space="preserve"> </w:t>
      </w:r>
      <w:bookmarkEnd w:id="89"/>
      <w:r>
        <w:t xml:space="preserve">является наиболее высоко гомологичным </w:t>
      </w:r>
      <w:r w:rsidRPr="0088434E">
        <w:t>ДПП-4</w:t>
      </w:r>
      <w:r>
        <w:t xml:space="preserve"> и является единственным ферментом, который заметно ингибируется линаглиптином (IC</w:t>
      </w:r>
      <w:r w:rsidRPr="00244CE1">
        <w:rPr>
          <w:vertAlign w:val="subscript"/>
        </w:rPr>
        <w:t>50</w:t>
      </w:r>
      <w:r>
        <w:t xml:space="preserve"> = 94 нМ). Потенциал внецелевого воздействия на гемолиз или заживление ран в результате ингибирования АБФ был изучен в нескольких специальных исследованиях, и применение линаглиптин</w:t>
      </w:r>
      <w:r w:rsidR="007727B3">
        <w:t>а</w:t>
      </w:r>
      <w:r>
        <w:t xml:space="preserve"> не имело значительных эффектов </w:t>
      </w:r>
      <w:r w:rsidRPr="00E24B88">
        <w:rPr>
          <w:i/>
          <w:iCs/>
        </w:rPr>
        <w:t>in vivo</w:t>
      </w:r>
      <w:r>
        <w:t xml:space="preserve">. Линаглиптин не оказывал модулирующего воздействия на обширную группу рецепторов, ионных каналов и ферментов, проверенных </w:t>
      </w:r>
      <w:r w:rsidRPr="00E24B88">
        <w:rPr>
          <w:i/>
          <w:iCs/>
        </w:rPr>
        <w:t>in vitro</w:t>
      </w:r>
      <w:r>
        <w:rPr>
          <w:i/>
          <w:iCs/>
        </w:rPr>
        <w:t xml:space="preserve"> </w:t>
      </w:r>
      <w:r>
        <w:rPr>
          <w:i/>
          <w:iCs/>
        </w:rPr>
        <w:fldChar w:fldCharType="begin"/>
      </w:r>
      <w:r>
        <w:rPr>
          <w:i/>
          <w:iCs/>
        </w:rPr>
        <w:instrText xml:space="preserve"> ADDIN ZOTERO_ITEM CSL_CITATION {"citationID":"1E6Th0Uh","properties":{"formattedCitation":"[1\\uc0\\u8211{}3]","plainCitation":"[1–3]","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2978,"uris":["http://zotero.org/users/5483459/items/DHAYHB8P"],"itemData":{"id":2978,"type":"document","title":"U.S. Food and Drug Administration. Drug Approval Package. Tradjenta (Linagliptin)  tablets. Company:  Boehringer Ingelheim Pharmaceuticals, Inc. Pharmacology Review.Application No.:  201280 Approval Date: 04.03.2011"},"label":"page"}],"schema":"https://github.com/citation-style-language/schema/raw/master/csl-citation.json"} </w:instrText>
      </w:r>
      <w:r>
        <w:rPr>
          <w:i/>
          <w:iCs/>
        </w:rPr>
        <w:fldChar w:fldCharType="separate"/>
      </w:r>
      <w:r w:rsidRPr="00F058A0">
        <w:t>[1–3]</w:t>
      </w:r>
      <w:r>
        <w:rPr>
          <w:i/>
          <w:iCs/>
        </w:rPr>
        <w:fldChar w:fldCharType="end"/>
      </w:r>
      <w:r>
        <w:rPr>
          <w:i/>
          <w:iCs/>
        </w:rPr>
        <w:t>.</w:t>
      </w:r>
    </w:p>
    <w:p w14:paraId="3AC99E08" w14:textId="625EC4D2" w:rsidR="007727B3" w:rsidRDefault="004B1452" w:rsidP="00975E04">
      <w:pPr>
        <w:ind w:firstLine="709"/>
      </w:pPr>
      <w:r>
        <w:t xml:space="preserve">Линаглиптин показал &gt; 10 000-кратную селективность в отношении ингибирования </w:t>
      </w:r>
      <w:r w:rsidRPr="0088434E">
        <w:t>ДПП-4</w:t>
      </w:r>
      <w:r w:rsidRPr="000E1916">
        <w:t xml:space="preserve"> </w:t>
      </w:r>
      <w:r>
        <w:t xml:space="preserve"> по сравнению с родственными </w:t>
      </w:r>
      <w:bookmarkStart w:id="90" w:name="_Hlk120402287"/>
      <w:r>
        <w:t xml:space="preserve">дипептидилпептидазами </w:t>
      </w:r>
      <w:r w:rsidRPr="0088434E">
        <w:t>ДПП-</w:t>
      </w:r>
      <w:r>
        <w:t>8</w:t>
      </w:r>
      <w:r w:rsidRPr="000E1916">
        <w:t xml:space="preserve"> </w:t>
      </w:r>
      <w:r>
        <w:t xml:space="preserve">и </w:t>
      </w:r>
      <w:r w:rsidRPr="0088434E">
        <w:t>ДПП-</w:t>
      </w:r>
      <w:r>
        <w:t>9</w:t>
      </w:r>
      <w:bookmarkEnd w:id="90"/>
      <w:r>
        <w:t xml:space="preserve">. </w:t>
      </w:r>
      <w:r w:rsidRPr="0088434E">
        <w:t>ДПП-</w:t>
      </w:r>
      <w:r>
        <w:t>8</w:t>
      </w:r>
      <w:r w:rsidRPr="000E1916">
        <w:t xml:space="preserve"> </w:t>
      </w:r>
      <w:r>
        <w:t xml:space="preserve"> и </w:t>
      </w:r>
      <w:r w:rsidRPr="0088434E">
        <w:t>ДПП-</w:t>
      </w:r>
      <w:r>
        <w:t xml:space="preserve">9 также являются родственными цитоплазматическими ферментами, дифференциально экспрессирующимися в скелетных мышцах, сердце, печени и в активированных Т-клетках. Хотя физиологическая роль </w:t>
      </w:r>
      <w:r w:rsidRPr="0088434E">
        <w:t>ДПП-</w:t>
      </w:r>
      <w:r>
        <w:t>8</w:t>
      </w:r>
      <w:r w:rsidRPr="000E1916">
        <w:t xml:space="preserve"> </w:t>
      </w:r>
      <w:r>
        <w:t xml:space="preserve">и </w:t>
      </w:r>
      <w:r w:rsidRPr="0088434E">
        <w:t>ДПП-</w:t>
      </w:r>
      <w:r w:rsidR="008545BA">
        <w:t xml:space="preserve">9 </w:t>
      </w:r>
      <w:r>
        <w:t xml:space="preserve">до сих пор неизвестна, ингибирование </w:t>
      </w:r>
      <w:r w:rsidR="007727B3" w:rsidRPr="0088434E">
        <w:t>ДПП-</w:t>
      </w:r>
      <w:r w:rsidR="007727B3">
        <w:t>8</w:t>
      </w:r>
      <w:r w:rsidR="007727B3" w:rsidRPr="000E1916">
        <w:t xml:space="preserve"> </w:t>
      </w:r>
      <w:r w:rsidR="007727B3">
        <w:t xml:space="preserve">и </w:t>
      </w:r>
      <w:r w:rsidR="007727B3" w:rsidRPr="0088434E">
        <w:t>ДПП-</w:t>
      </w:r>
      <w:r w:rsidR="007727B3">
        <w:t xml:space="preserve">9 </w:t>
      </w:r>
      <w:r>
        <w:t>было связано с токсичностью у животных, включая алопецию, гистопатологические изменения во многих органах, токсичность</w:t>
      </w:r>
      <w:r w:rsidR="008545BA">
        <w:t xml:space="preserve"> в отношении </w:t>
      </w:r>
      <w:r>
        <w:t>желудочно-кишечного тракта</w:t>
      </w:r>
      <w:r w:rsidR="007727B3">
        <w:t xml:space="preserve"> (ЖКТ)</w:t>
      </w:r>
      <w:r>
        <w:t xml:space="preserve">, </w:t>
      </w:r>
      <w:r w:rsidR="007727B3">
        <w:t>орган</w:t>
      </w:r>
      <w:r w:rsidR="008545BA">
        <w:t>ов</w:t>
      </w:r>
      <w:r w:rsidR="007727B3">
        <w:t xml:space="preserve"> кроветворения, кров</w:t>
      </w:r>
      <w:r w:rsidR="008545BA">
        <w:t>и</w:t>
      </w:r>
      <w:r w:rsidR="00D2655C">
        <w:t xml:space="preserve"> </w:t>
      </w:r>
      <w:r w:rsidR="007727B3">
        <w:t>и</w:t>
      </w:r>
      <w:r>
        <w:t xml:space="preserve"> иммунн</w:t>
      </w:r>
      <w:r w:rsidR="008545BA">
        <w:t>ой</w:t>
      </w:r>
      <w:r>
        <w:t xml:space="preserve"> систем</w:t>
      </w:r>
      <w:r w:rsidR="008545BA">
        <w:t>ы</w:t>
      </w:r>
      <w:r>
        <w:t xml:space="preserve"> (тромбоцитопения, ретикулоцитопения, увеличение селезенки). Токсичность, связанная с кожей, иммунитетом и ЖКТ, наблюдалась при применении некоторых ингибиторов </w:t>
      </w:r>
      <w:r w:rsidRPr="0088434E">
        <w:t>ДПП-4</w:t>
      </w:r>
      <w:r>
        <w:t xml:space="preserve"> и основываясь на аналогичном профиле токсичности при селективном ингибировании </w:t>
      </w:r>
      <w:r w:rsidRPr="0088434E">
        <w:t>ДПП-</w:t>
      </w:r>
      <w:r>
        <w:t>8 и/или</w:t>
      </w:r>
      <w:r w:rsidR="007727B3">
        <w:t xml:space="preserve"> </w:t>
      </w:r>
      <w:r>
        <w:t>ингибировани</w:t>
      </w:r>
      <w:r w:rsidR="007727B3">
        <w:t>и</w:t>
      </w:r>
      <w:r>
        <w:t xml:space="preserve"> </w:t>
      </w:r>
      <w:r w:rsidRPr="0088434E">
        <w:t>ДПП-</w:t>
      </w:r>
      <w:r>
        <w:t xml:space="preserve">9, некоторая токсичность, приписываемая ингибированию </w:t>
      </w:r>
      <w:r w:rsidRPr="0088434E">
        <w:t>ДПП-4</w:t>
      </w:r>
      <w:r w:rsidR="008545BA">
        <w:t xml:space="preserve"> </w:t>
      </w:r>
      <w:r>
        <w:t xml:space="preserve">может быть вызвана ингибированием </w:t>
      </w:r>
      <w:r w:rsidRPr="0088434E">
        <w:t>ДПП-</w:t>
      </w:r>
      <w:r>
        <w:t>8</w:t>
      </w:r>
      <w:r w:rsidRPr="000E1916">
        <w:t xml:space="preserve"> </w:t>
      </w:r>
      <w:r>
        <w:t xml:space="preserve">и </w:t>
      </w:r>
      <w:r w:rsidRPr="0088434E">
        <w:t>ДПП-</w:t>
      </w:r>
      <w:r>
        <w:t xml:space="preserve">9 </w:t>
      </w:r>
      <w:r>
        <w:fldChar w:fldCharType="begin"/>
      </w:r>
      <w:r>
        <w:instrText xml:space="preserve"> ADDIN ZOTERO_ITEM CSL_CITATION {"citationID":"uhqjkTyn","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E40F16">
        <w:t>[3]</w:t>
      </w:r>
      <w:r>
        <w:fldChar w:fldCharType="end"/>
      </w:r>
      <w:r>
        <w:t>.</w:t>
      </w:r>
    </w:p>
    <w:p w14:paraId="673026E2" w14:textId="77777777" w:rsidR="007727B3" w:rsidRDefault="007727B3" w:rsidP="007727B3">
      <w:pPr>
        <w:ind w:firstLine="709"/>
      </w:pPr>
    </w:p>
    <w:p w14:paraId="5A729134" w14:textId="77777777" w:rsidR="0049695C" w:rsidRDefault="0049695C" w:rsidP="008A321D">
      <w:pPr>
        <w:pStyle w:val="4"/>
        <w:spacing w:before="0" w:after="0"/>
        <w:rPr>
          <w:rFonts w:ascii="Times New Roman" w:hAnsi="Times New Roman"/>
          <w:color w:val="000000" w:themeColor="text1"/>
          <w:sz w:val="24"/>
          <w:szCs w:val="24"/>
        </w:rPr>
        <w:sectPr w:rsidR="0049695C" w:rsidSect="00AB01E2">
          <w:headerReference w:type="default" r:id="rId16"/>
          <w:headerReference w:type="first" r:id="rId17"/>
          <w:footnotePr>
            <w:pos w:val="beneathText"/>
          </w:footnotePr>
          <w:pgSz w:w="11906" w:h="16838"/>
          <w:pgMar w:top="1134" w:right="849" w:bottom="1134" w:left="1701" w:header="708" w:footer="709" w:gutter="0"/>
          <w:cols w:space="708"/>
          <w:docGrid w:linePitch="360"/>
        </w:sectPr>
      </w:pPr>
    </w:p>
    <w:p w14:paraId="07470DC6" w14:textId="407B6F88" w:rsidR="004B1452" w:rsidRPr="008A321D" w:rsidRDefault="004B1452" w:rsidP="008A321D">
      <w:pPr>
        <w:pStyle w:val="4"/>
        <w:spacing w:before="0" w:after="0"/>
        <w:rPr>
          <w:rFonts w:ascii="Times New Roman" w:hAnsi="Times New Roman"/>
          <w:color w:val="000000" w:themeColor="text1"/>
          <w:sz w:val="24"/>
          <w:szCs w:val="24"/>
        </w:rPr>
      </w:pPr>
      <w:bookmarkStart w:id="91" w:name="_Toc139361952"/>
      <w:r w:rsidRPr="008A321D">
        <w:rPr>
          <w:rFonts w:ascii="Times New Roman" w:hAnsi="Times New Roman"/>
          <w:color w:val="000000" w:themeColor="text1"/>
          <w:sz w:val="24"/>
          <w:szCs w:val="24"/>
        </w:rPr>
        <w:lastRenderedPageBreak/>
        <w:t xml:space="preserve">3.1.2.2. </w:t>
      </w:r>
      <w:bookmarkStart w:id="92" w:name="_Hlk120363994"/>
      <w:r w:rsidRPr="008A321D">
        <w:rPr>
          <w:rFonts w:ascii="Times New Roman" w:hAnsi="Times New Roman"/>
          <w:color w:val="000000" w:themeColor="text1"/>
          <w:sz w:val="24"/>
          <w:szCs w:val="24"/>
        </w:rPr>
        <w:t xml:space="preserve">Первичная фармакодинамика </w:t>
      </w:r>
      <w:r w:rsidRPr="008A321D">
        <w:rPr>
          <w:rFonts w:ascii="Times New Roman" w:hAnsi="Times New Roman"/>
          <w:i/>
          <w:color w:val="000000" w:themeColor="text1"/>
          <w:sz w:val="24"/>
          <w:szCs w:val="24"/>
        </w:rPr>
        <w:t>in vivo</w:t>
      </w:r>
      <w:bookmarkEnd w:id="91"/>
      <w:bookmarkEnd w:id="92"/>
    </w:p>
    <w:p w14:paraId="3361A978" w14:textId="77777777" w:rsidR="001964CB" w:rsidRPr="007727B3" w:rsidRDefault="001964CB" w:rsidP="008A321D">
      <w:pPr>
        <w:ind w:firstLine="709"/>
        <w:rPr>
          <w:b/>
          <w:bCs/>
          <w:i/>
          <w:color w:val="000000" w:themeColor="text1"/>
        </w:rPr>
      </w:pPr>
    </w:p>
    <w:p w14:paraId="4BE8230B" w14:textId="1A36CABD" w:rsidR="004B1452" w:rsidRDefault="004B1452" w:rsidP="00424834">
      <w:pPr>
        <w:ind w:firstLine="709"/>
      </w:pPr>
      <w:bookmarkStart w:id="93" w:name="_Hlk121099737"/>
      <w:r w:rsidRPr="0086670E">
        <w:t xml:space="preserve">Первичная фармакодинамика </w:t>
      </w:r>
      <w:r w:rsidRPr="0042142D">
        <w:rPr>
          <w:i/>
          <w:iCs/>
        </w:rPr>
        <w:t>in vivo</w:t>
      </w:r>
      <w:r>
        <w:t xml:space="preserve"> линаглиптина оценивал</w:t>
      </w:r>
      <w:r w:rsidR="001964CB">
        <w:t>ась</w:t>
      </w:r>
      <w:r>
        <w:t xml:space="preserve"> на различных экспериментальных моделях животных. Было оценено влияние линаглиптина на уровень глюкозы в крови здоровых животных и животных с СД. </w:t>
      </w:r>
    </w:p>
    <w:p w14:paraId="4F76A7B4" w14:textId="5AB55DDB" w:rsidR="0010203A" w:rsidRDefault="0010203A" w:rsidP="00424834">
      <w:pPr>
        <w:ind w:firstLine="709"/>
      </w:pPr>
      <w:r w:rsidRPr="005E3DD4">
        <w:t xml:space="preserve">Мыши </w:t>
      </w:r>
      <w:r w:rsidRPr="0065281C">
        <w:rPr>
          <w:i/>
          <w:iCs/>
          <w:lang w:val="en-US"/>
        </w:rPr>
        <w:t>db</w:t>
      </w:r>
      <w:r w:rsidRPr="0065281C">
        <w:rPr>
          <w:i/>
          <w:iCs/>
        </w:rPr>
        <w:t>/</w:t>
      </w:r>
      <w:r w:rsidRPr="0065281C">
        <w:rPr>
          <w:i/>
          <w:iCs/>
          <w:lang w:val="en-US"/>
        </w:rPr>
        <w:t>db</w:t>
      </w:r>
      <w:r>
        <w:t xml:space="preserve"> </w:t>
      </w:r>
      <w:r w:rsidR="0074565B">
        <w:t xml:space="preserve">– </w:t>
      </w:r>
      <w:r>
        <w:t xml:space="preserve">это модель </w:t>
      </w:r>
      <w:r>
        <w:rPr>
          <w:lang w:val="en-US"/>
        </w:rPr>
        <w:t>c</w:t>
      </w:r>
      <w:r w:rsidRPr="00E262D4">
        <w:t xml:space="preserve"> </w:t>
      </w:r>
      <w:r>
        <w:t xml:space="preserve">ожирением, резистентностью к инсулину и гипергликемией </w:t>
      </w:r>
      <w:r>
        <w:fldChar w:fldCharType="begin"/>
      </w:r>
      <w:r>
        <w:instrText xml:space="preserve"> ADDIN ZOTERO_ITEM CSL_CITATION {"citationID":"NjpYU1G7","properties":{"formattedCitation":"[5]","plainCitation":"[5]","noteIndex":0},"citationItems":[{"id":3015,"uris":["http://zotero.org/users/5483459/items/5FQ3H7UI"],"itemData":{"id":3015,"type":"article-journal","abstract":"Background\nLeptin-deficient ob/ob mice and leptin receptor-deficient db/db mice are commonly used mice models mimicking the conditions of obesity and type 2 diabetes development. However, although ob/ob and db/db mice are similarly gaining weight and developing massive obesity, db/db mice are more diabetic than ob/ob mice. It remains still unclear why targeting the same pathway—leptin signaling—leads to the development of two different phenotypes. Given that gut microbes dialogue with the host via different metabolites (e.g., short-chain fatty acids) but also contribute to the regulation of bile acids metabolism, we investigated whether inflammatory markers, bacterial components, bile acids, short-chain fatty acids, and gut microbes could contribute to explain the specific phenotype discriminating the onset of an obese and/or a diabetic state in ob/ob and db/db mice.\n\nResults\nSix-week-old ob/ob and db/db mice were followed for 7 weeks; they had comparable body weight, fat mass, and lean mass gain, confirming their severely obese status. However, as expected, the glucose metabolism and the glucose-induced insulin secretion were significantly different between ob/ob and db/db mice. Strikingly, the fat distribution was different, with db/db mice having more subcutaneous and ob/ob mice having more epididymal fat. In addition, liver steatosis was more pronounced in the ob/ob mice than in db/db mice. We also found very distinct inflammatory profiles between ob/ob and db/db mice, with a more pronounced inflammatory tone in the liver for ob/ob mice as compared to a higher inflammatory tone in the (subcutaneous) adipose tissue for db/db mice. When analyzing the gut microbiota composition, we found that the quantity of 19 microbial taxa was in some way affected by the genotype. Furthermore, we also show that serum LPS concentration, hepatic bile acid content, and cecal short-chain fatty acid profiles were differently affected by the two genotypes.\n\nConclusion\nTaken together, our results elucidate potential mechanisms implicated in the development of an obese or a diabetic state in two genetic models characterized by an altered leptin signaling. We propose that these differences could be linked to specific inflammatory tones, serum LPS concentration, bile acid metabolism, short-chain fatty acid profile, and gut microbiota composition., \nVideo abstract.\n\nSupplementary Information\nThe online version contains supplementary material available at 10.1186/s40168-021-01097-8.","container-title":"Microbiome","DOI":"10.1186/s40168-021-01097-8","ISSN":"2049-2618","journalAbbreviation":"Microbiome","note":"PMID: 34183063\nPMCID: PMC8240277","page":"147","source":"PubMed Central","title":"Novel insights into the genetically obese (ob/ob) and diabetic (db/db) mice: two sides of the same coin","title-short":"Novel insights into the genetically obese (ob/ob) and diabetic (db/db) mice","volume":"9","author":[{"family":"Suriano","given":"Francesco"},{"family":"Vieira-Silva","given":"Sara"},{"family":"Falony","given":"Gwen"},{"family":"Roumain","given":"Martin"},{"family":"Paquot","given":"Adrien"},{"family":"Pelicaen","given":"Rudy"},{"family":"Régnier","given":"Marion"},{"family":"Delzenne","given":"Nathalie M."},{"family":"Raes","given":"Jeroen"},{"family":"Muccioli","given":"Giulio G."},{"family":"Van Hul","given":"Matthias"},{"family":"Cani","given":"Patrice D."}],"issued":{"date-parts":[["2021",6,28]]}}}],"schema":"https://github.com/citation-style-language/schema/raw/master/csl-citation.json"} </w:instrText>
      </w:r>
      <w:r>
        <w:fldChar w:fldCharType="separate"/>
      </w:r>
      <w:r w:rsidRPr="00F058A0">
        <w:t>[5]</w:t>
      </w:r>
      <w:r>
        <w:fldChar w:fldCharType="end"/>
      </w:r>
      <w:r>
        <w:t xml:space="preserve">. </w:t>
      </w:r>
      <w:r w:rsidRPr="005F4C70">
        <w:t>Долгосрочная эффекти</w:t>
      </w:r>
      <w:r w:rsidR="00D2655C">
        <w:t xml:space="preserve">вность применения линаглиптина </w:t>
      </w:r>
      <w:r w:rsidRPr="005F4C70">
        <w:t xml:space="preserve">оценивалась у мышей с диабетом </w:t>
      </w:r>
      <w:r w:rsidRPr="00E936BC">
        <w:rPr>
          <w:i/>
          <w:iCs/>
        </w:rPr>
        <w:t>db/db</w:t>
      </w:r>
      <w:r w:rsidRPr="005F4C70">
        <w:t>, получавших 3 мг/кг линаглиптина перорально через желудочный зонд в течение 8 недель. Применение линаглиптина было начато у 8-недельных мышей, уровень гликированного гемоглобина</w:t>
      </w:r>
      <w:r>
        <w:t xml:space="preserve"> </w:t>
      </w:r>
      <w:r w:rsidRPr="005F4C70">
        <w:t>(HbA1c) и чувствительность к инсулину (при использовании эугликемического инсулинового зажима) оценивались после 8</w:t>
      </w:r>
      <w:r>
        <w:t xml:space="preserve"> недель</w:t>
      </w:r>
      <w:r w:rsidRPr="005F4C70">
        <w:t xml:space="preserve"> применения. Повышенный уровень HbA1 у мышей с диабетом значительно снизился при применении линаглиптина по сравнению с контролем. Уровень HbA1c в плазме крови достиг стационарных значений примерно через 6 недель применения линаглиптина, </w:t>
      </w:r>
      <w:r>
        <w:t>У</w:t>
      </w:r>
      <w:r w:rsidRPr="005F4C70">
        <w:t xml:space="preserve">ровень HbA1 продолжал увеличиваться на протяжении всего исследования у контрольных животных. </w:t>
      </w:r>
    </w:p>
    <w:p w14:paraId="160C8341" w14:textId="7E3B4B67" w:rsidR="0010203A" w:rsidRPr="005F4C70" w:rsidRDefault="0010203A" w:rsidP="00424834">
      <w:pPr>
        <w:ind w:firstLine="709"/>
      </w:pPr>
      <w:r w:rsidRPr="005F4C70">
        <w:t xml:space="preserve"> Эффект от длительного лечения в этой модели был незначительным в отношении улучшения чувствительности к инсулину, снижения уровня глюкозы в плазме крови и </w:t>
      </w:r>
      <w:r>
        <w:t>изменения</w:t>
      </w:r>
      <w:r w:rsidRPr="005F4C70">
        <w:t xml:space="preserve"> толерантности к глюкозе. Инсулинорезистентность и контроль глюкозы в плазме крови продолжали ухудшаться в ходе исследования, что соответствует тяжелой инсулинорезистентности у данной модели СД. В </w:t>
      </w:r>
      <w:r>
        <w:t>другом</w:t>
      </w:r>
      <w:r w:rsidRPr="005F4C70">
        <w:t xml:space="preserve"> исследовании на мышах </w:t>
      </w:r>
      <w:r w:rsidRPr="00FD0B5E">
        <w:rPr>
          <w:i/>
          <w:iCs/>
        </w:rPr>
        <w:t>db/db</w:t>
      </w:r>
      <w:r w:rsidRPr="005F4C70">
        <w:t xml:space="preserve"> применение </w:t>
      </w:r>
      <w:r>
        <w:t xml:space="preserve">в течение 1 недели </w:t>
      </w:r>
      <w:r w:rsidRPr="005F4C70">
        <w:t xml:space="preserve">либо 1 мг/кг линаглиптина или 200 мг/кг метформина лишь незначительно улучшило толерантность к глюкозе (на 13% и 19% снижение </w:t>
      </w:r>
      <w:r w:rsidR="00794FB0">
        <w:t>площади под кривой (</w:t>
      </w:r>
      <w:r w:rsidRPr="005F4C70">
        <w:t>AUC</w:t>
      </w:r>
      <w:r w:rsidR="00794FB0">
        <w:t>)</w:t>
      </w:r>
      <w:r w:rsidRPr="005F4C70">
        <w:t xml:space="preserve"> глюкозы, соответственно). Комбинация линаглиптин плюс метформин показал</w:t>
      </w:r>
      <w:r>
        <w:t>а</w:t>
      </w:r>
      <w:r w:rsidRPr="005F4C70">
        <w:t xml:space="preserve"> аддитивный эффект </w:t>
      </w:r>
      <w:r>
        <w:t>при оценке</w:t>
      </w:r>
      <w:r w:rsidRPr="005F4C70">
        <w:t xml:space="preserve"> толерантност</w:t>
      </w:r>
      <w:r>
        <w:t>и</w:t>
      </w:r>
      <w:r w:rsidRPr="005F4C70">
        <w:t xml:space="preserve"> к глюкозе при пероральном приеме, со значительным 37%-ным снижение AUC глюкозы после одной недели применения</w:t>
      </w:r>
      <w:r>
        <w:t xml:space="preserve"> </w:t>
      </w:r>
      <w:r>
        <w:fldChar w:fldCharType="begin"/>
      </w:r>
      <w:r>
        <w:instrText xml:space="preserve"> ADDIN ZOTERO_ITEM CSL_CITATION {"citationID":"J7Xsl3JM","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F058A0">
        <w:t>[3]</w:t>
      </w:r>
      <w:r>
        <w:fldChar w:fldCharType="end"/>
      </w:r>
      <w:r>
        <w:t>.</w:t>
      </w:r>
    </w:p>
    <w:p w14:paraId="23954D17" w14:textId="73472B4B" w:rsidR="004B1452" w:rsidRDefault="004B1452" w:rsidP="00424834">
      <w:pPr>
        <w:ind w:firstLine="709"/>
      </w:pPr>
      <w:r>
        <w:t xml:space="preserve">При оценке влияния линаглиптина на уровень глюкозы в крови здоровых крыс, собак и обезьян было выяснено, что эффект снижения уровня глюкозы в крови ожидается при примерно 80% ингибировании </w:t>
      </w:r>
      <w:r w:rsidRPr="00DB6987">
        <w:t>ДПП-4</w:t>
      </w:r>
      <w:r>
        <w:t xml:space="preserve">. Ингибирование </w:t>
      </w:r>
      <w:r w:rsidRPr="00DB6987">
        <w:t>ДПП-4</w:t>
      </w:r>
      <w:r>
        <w:t xml:space="preserve"> </w:t>
      </w:r>
      <w:r w:rsidRPr="00987CD0">
        <w:rPr>
          <w:i/>
          <w:iCs/>
        </w:rPr>
        <w:t>in viv</w:t>
      </w:r>
      <w:r>
        <w:t xml:space="preserve">o происходило быстро, в течение 30 минут после перорального приема линаглиптина </w:t>
      </w:r>
      <w:r w:rsidR="00A03B3E">
        <w:t>на</w:t>
      </w:r>
      <w:r>
        <w:t xml:space="preserve"> модели здоровых крыс, собак и обезьян. Эффективное ингибирование </w:t>
      </w:r>
      <w:r w:rsidRPr="00DB6987">
        <w:t>ДПП-4</w:t>
      </w:r>
      <w:r>
        <w:t xml:space="preserve"> развивалось в течение ≥ 7 ч после однократного перорального приема линаглиптина у крыс (0,26 мг/кг), собак (1 мг/кг) и макак-резусов (1 мг/кг). Несколько более высокие дозы приводили к ингибированию </w:t>
      </w:r>
      <w:r w:rsidRPr="00DB6987">
        <w:t>ДПП-4</w:t>
      </w:r>
      <w:r w:rsidR="00D2655C">
        <w:t xml:space="preserve"> </w:t>
      </w:r>
      <w:r>
        <w:t xml:space="preserve">течение 24 ч (например, 0,69 мг/кг у крыс). </w:t>
      </w:r>
    </w:p>
    <w:p w14:paraId="31BB3B01" w14:textId="1939D467" w:rsidR="004B1452" w:rsidRDefault="004B1452" w:rsidP="00424834">
      <w:pPr>
        <w:ind w:firstLine="709"/>
      </w:pPr>
      <w:r>
        <w:t xml:space="preserve">Аналогичное ингибирование </w:t>
      </w:r>
      <w:r w:rsidRPr="00DB6987">
        <w:t>ДПП-4</w:t>
      </w:r>
      <w:r>
        <w:t xml:space="preserve"> </w:t>
      </w:r>
      <w:r w:rsidRPr="0031677C">
        <w:rPr>
          <w:i/>
          <w:iCs/>
        </w:rPr>
        <w:t>in vivo</w:t>
      </w:r>
      <w:r>
        <w:t xml:space="preserve"> наблюдалось у животных с экспериментальным диабетом, например, ≥ 70% ингибирование у крыс Zucker Fatty (fa/fa) </w:t>
      </w:r>
      <w:r w:rsidR="00D2655C">
        <w:t>в течение 20 мин после введения</w:t>
      </w:r>
      <w:r>
        <w:t xml:space="preserve"> 1 мг/кг линаглиптина через </w:t>
      </w:r>
      <w:r w:rsidR="00A03B3E">
        <w:t>желудочный зонд</w:t>
      </w:r>
      <w:r>
        <w:t>.</w:t>
      </w:r>
    </w:p>
    <w:p w14:paraId="15169B78" w14:textId="08875C03" w:rsidR="0010203A" w:rsidRDefault="00A03B3E" w:rsidP="00424834">
      <w:pPr>
        <w:ind w:firstLine="709"/>
      </w:pPr>
      <w:r>
        <w:t>Снижение</w:t>
      </w:r>
      <w:r w:rsidR="004B1452">
        <w:t xml:space="preserve"> уровня глюкозы при лечении линаглиптином был</w:t>
      </w:r>
      <w:r>
        <w:t>о</w:t>
      </w:r>
      <w:r w:rsidR="004B1452">
        <w:t xml:space="preserve"> продемонстрирован</w:t>
      </w:r>
      <w:r>
        <w:t>о</w:t>
      </w:r>
      <w:r w:rsidR="004B1452">
        <w:t xml:space="preserve"> </w:t>
      </w:r>
      <w:r w:rsidR="004B1452" w:rsidRPr="00BB3E21">
        <w:rPr>
          <w:i/>
          <w:iCs/>
        </w:rPr>
        <w:t>in vivo</w:t>
      </w:r>
      <w:r w:rsidR="004B1452">
        <w:t>. В таблице 3-1</w:t>
      </w:r>
      <w:r w:rsidR="004B1452" w:rsidRPr="00CB384C">
        <w:t xml:space="preserve"> </w:t>
      </w:r>
      <w:r w:rsidR="004B1452">
        <w:t>приведены данные динамики метаболизма глюкозы у различных видов экспериментальных животных с СД после введения линаглиптина.</w:t>
      </w:r>
    </w:p>
    <w:p w14:paraId="76D3726C" w14:textId="36A6E3C1" w:rsidR="004B1452" w:rsidRDefault="004B1452" w:rsidP="00424834">
      <w:pPr>
        <w:ind w:firstLine="709"/>
      </w:pPr>
      <w:r>
        <w:t xml:space="preserve">Ингибирование у крыс </w:t>
      </w:r>
      <w:r w:rsidRPr="00DB6987">
        <w:t>ДПП-4</w:t>
      </w:r>
      <w:r>
        <w:t xml:space="preserve"> наступает через 0,5 часа после введения линаглиптина, устойчивое ингибирование наступает через 7 ч после введения дозы и продолжается до 24 ч</w:t>
      </w:r>
      <w:r w:rsidR="008D4B8D">
        <w:t>аса</w:t>
      </w:r>
      <w:r>
        <w:t xml:space="preserve"> после введения в эффективных дозах. </w:t>
      </w:r>
    </w:p>
    <w:bookmarkEnd w:id="93"/>
    <w:p w14:paraId="28D98A01" w14:textId="77777777" w:rsidR="004B1452" w:rsidRDefault="004B1452" w:rsidP="004B1452"/>
    <w:p w14:paraId="66C4A084" w14:textId="77777777" w:rsidR="0049695C" w:rsidRDefault="0049695C" w:rsidP="004B1452">
      <w:pPr>
        <w:rPr>
          <w:b/>
          <w:bCs/>
        </w:rPr>
        <w:sectPr w:rsidR="0049695C" w:rsidSect="00AB01E2">
          <w:footnotePr>
            <w:pos w:val="beneathText"/>
          </w:footnotePr>
          <w:pgSz w:w="11906" w:h="16838"/>
          <w:pgMar w:top="1134" w:right="849" w:bottom="1134" w:left="1701" w:header="708" w:footer="709" w:gutter="0"/>
          <w:cols w:space="708"/>
          <w:docGrid w:linePitch="360"/>
        </w:sectPr>
      </w:pPr>
    </w:p>
    <w:p w14:paraId="7CDF6034" w14:textId="65F79965" w:rsidR="004B1452" w:rsidRDefault="004B1452" w:rsidP="004B1452">
      <w:r w:rsidRPr="003C6032">
        <w:rPr>
          <w:b/>
          <w:bCs/>
        </w:rPr>
        <w:lastRenderedPageBreak/>
        <w:t>Таблица 3-</w:t>
      </w:r>
      <w:r w:rsidR="00255CCA">
        <w:rPr>
          <w:b/>
          <w:bCs/>
        </w:rPr>
        <w:t>1</w:t>
      </w:r>
      <w:r w:rsidRPr="003C6032">
        <w:rPr>
          <w:b/>
          <w:bCs/>
        </w:rPr>
        <w:t>.</w:t>
      </w:r>
      <w:r>
        <w:t xml:space="preserve"> Показатели динамики метаболизма глюкозы  у различных видов экспериментальных животных с СД после введения  линаглиптина </w:t>
      </w:r>
      <w:r>
        <w:fldChar w:fldCharType="begin"/>
      </w:r>
      <w:r>
        <w:instrText xml:space="preserve"> ADDIN ZOTERO_ITEM CSL_CITATION {"citationID":"beASI6Qw","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F058A0">
        <w:t>[3]</w:t>
      </w:r>
      <w:r>
        <w:fldChar w:fldCharType="end"/>
      </w:r>
      <w:r>
        <w:t>.</w:t>
      </w:r>
    </w:p>
    <w:tbl>
      <w:tblPr>
        <w:tblStyle w:val="a8"/>
        <w:tblW w:w="0" w:type="auto"/>
        <w:tblLook w:val="04A0" w:firstRow="1" w:lastRow="0" w:firstColumn="1" w:lastColumn="0" w:noHBand="0" w:noVBand="1"/>
      </w:tblPr>
      <w:tblGrid>
        <w:gridCol w:w="1892"/>
        <w:gridCol w:w="2480"/>
        <w:gridCol w:w="2481"/>
        <w:gridCol w:w="2483"/>
      </w:tblGrid>
      <w:tr w:rsidR="004B1452" w14:paraId="19E73DDE" w14:textId="77777777" w:rsidTr="000412C0">
        <w:trPr>
          <w:cantSplit/>
          <w:trHeight w:val="827"/>
          <w:tblHeader/>
        </w:trPr>
        <w:tc>
          <w:tcPr>
            <w:tcW w:w="1892" w:type="dxa"/>
            <w:shd w:val="clear" w:color="auto" w:fill="D9D9D9" w:themeFill="background1" w:themeFillShade="D9"/>
            <w:vAlign w:val="center"/>
          </w:tcPr>
          <w:p w14:paraId="207A9AE9" w14:textId="77777777" w:rsidR="004B1452" w:rsidRPr="00537817" w:rsidRDefault="004B1452" w:rsidP="00D2655C">
            <w:pPr>
              <w:jc w:val="center"/>
              <w:rPr>
                <w:b/>
                <w:bCs/>
                <w:lang w:val="en-US"/>
              </w:rPr>
            </w:pPr>
            <w:r w:rsidRPr="00A22367">
              <w:rPr>
                <w:b/>
                <w:bCs/>
              </w:rPr>
              <w:t>Вид</w:t>
            </w:r>
          </w:p>
        </w:tc>
        <w:tc>
          <w:tcPr>
            <w:tcW w:w="2480" w:type="dxa"/>
            <w:shd w:val="clear" w:color="auto" w:fill="D9D9D9" w:themeFill="background1" w:themeFillShade="D9"/>
            <w:vAlign w:val="center"/>
          </w:tcPr>
          <w:p w14:paraId="1A95A567" w14:textId="77777777" w:rsidR="004B1452" w:rsidRPr="005E3DD4" w:rsidRDefault="004B1452" w:rsidP="00D2655C">
            <w:pPr>
              <w:jc w:val="center"/>
              <w:rPr>
                <w:b/>
                <w:bCs/>
              </w:rPr>
            </w:pPr>
            <w:r w:rsidRPr="00A22367">
              <w:rPr>
                <w:b/>
                <w:bCs/>
              </w:rPr>
              <w:t>Доза, длительность введения</w:t>
            </w:r>
            <w:r w:rsidRPr="005E3DD4">
              <w:rPr>
                <w:b/>
                <w:bCs/>
              </w:rPr>
              <w:t xml:space="preserve"> (</w:t>
            </w:r>
            <w:r>
              <w:rPr>
                <w:b/>
                <w:bCs/>
              </w:rPr>
              <w:t>через желудочный зонд)</w:t>
            </w:r>
          </w:p>
        </w:tc>
        <w:tc>
          <w:tcPr>
            <w:tcW w:w="2481" w:type="dxa"/>
            <w:shd w:val="clear" w:color="auto" w:fill="D9D9D9" w:themeFill="background1" w:themeFillShade="D9"/>
            <w:vAlign w:val="center"/>
          </w:tcPr>
          <w:p w14:paraId="79F72234" w14:textId="77777777" w:rsidR="004B1452" w:rsidRPr="00A22367" w:rsidRDefault="004B1452" w:rsidP="00D2655C">
            <w:pPr>
              <w:jc w:val="center"/>
              <w:rPr>
                <w:b/>
                <w:bCs/>
              </w:rPr>
            </w:pPr>
            <w:r w:rsidRPr="00A22367">
              <w:rPr>
                <w:b/>
                <w:bCs/>
              </w:rPr>
              <w:t>Параметр</w:t>
            </w:r>
          </w:p>
        </w:tc>
        <w:tc>
          <w:tcPr>
            <w:tcW w:w="2483" w:type="dxa"/>
            <w:shd w:val="clear" w:color="auto" w:fill="D9D9D9" w:themeFill="background1" w:themeFillShade="D9"/>
            <w:vAlign w:val="center"/>
          </w:tcPr>
          <w:p w14:paraId="18E8112A" w14:textId="77777777" w:rsidR="004B1452" w:rsidRPr="00A22367" w:rsidRDefault="004B1452" w:rsidP="00D2655C">
            <w:pPr>
              <w:jc w:val="center"/>
              <w:rPr>
                <w:b/>
                <w:bCs/>
              </w:rPr>
            </w:pPr>
            <w:r w:rsidRPr="00A22367">
              <w:rPr>
                <w:b/>
                <w:bCs/>
              </w:rPr>
              <w:t>Эффект</w:t>
            </w:r>
          </w:p>
        </w:tc>
      </w:tr>
      <w:tr w:rsidR="004B1452" w14:paraId="02F0C17D" w14:textId="77777777" w:rsidTr="000412C0">
        <w:trPr>
          <w:trHeight w:val="541"/>
        </w:trPr>
        <w:tc>
          <w:tcPr>
            <w:tcW w:w="1892" w:type="dxa"/>
          </w:tcPr>
          <w:p w14:paraId="573D3DAC" w14:textId="77777777" w:rsidR="004B1452" w:rsidRPr="005E3DD4" w:rsidRDefault="004B1452" w:rsidP="00BE4B51">
            <w:pPr>
              <w:rPr>
                <w:lang w:val="en-US"/>
              </w:rPr>
            </w:pPr>
            <w:r w:rsidRPr="005E3DD4">
              <w:t xml:space="preserve">Мыши </w:t>
            </w:r>
            <w:r w:rsidRPr="0065281C">
              <w:rPr>
                <w:i/>
                <w:iCs/>
              </w:rPr>
              <w:t>С57</w:t>
            </w:r>
            <w:r w:rsidRPr="0065281C">
              <w:rPr>
                <w:i/>
                <w:iCs/>
                <w:lang w:val="en-US"/>
              </w:rPr>
              <w:t>BL</w:t>
            </w:r>
            <w:r w:rsidRPr="0065281C">
              <w:rPr>
                <w:i/>
                <w:iCs/>
              </w:rPr>
              <w:t>/</w:t>
            </w:r>
            <w:r w:rsidRPr="0065281C">
              <w:rPr>
                <w:i/>
                <w:iCs/>
                <w:lang w:val="en-US"/>
              </w:rPr>
              <w:t>6J</w:t>
            </w:r>
          </w:p>
        </w:tc>
        <w:tc>
          <w:tcPr>
            <w:tcW w:w="2480" w:type="dxa"/>
          </w:tcPr>
          <w:p w14:paraId="6373C906" w14:textId="77777777" w:rsidR="004B1452" w:rsidRPr="008D4B8D" w:rsidRDefault="004B1452" w:rsidP="00BE4B51">
            <w:pPr>
              <w:jc w:val="left"/>
            </w:pPr>
            <w:r w:rsidRPr="008D4B8D">
              <w:t>0,3 мг/кг, однократная доза</w:t>
            </w:r>
          </w:p>
        </w:tc>
        <w:tc>
          <w:tcPr>
            <w:tcW w:w="2481" w:type="dxa"/>
          </w:tcPr>
          <w:p w14:paraId="6BF3C757" w14:textId="77777777" w:rsidR="004B1452" w:rsidRPr="008D4B8D" w:rsidRDefault="004B1452" w:rsidP="00BE4B51">
            <w:pPr>
              <w:pStyle w:val="OT"/>
              <w:rPr>
                <w:sz w:val="24"/>
                <w:szCs w:val="24"/>
              </w:rPr>
            </w:pPr>
            <w:r w:rsidRPr="008D4B8D">
              <w:rPr>
                <w:sz w:val="24"/>
                <w:szCs w:val="24"/>
              </w:rPr>
              <w:t>ПГТТ</w:t>
            </w:r>
          </w:p>
        </w:tc>
        <w:tc>
          <w:tcPr>
            <w:tcW w:w="2483" w:type="dxa"/>
          </w:tcPr>
          <w:p w14:paraId="02333E7C" w14:textId="77777777" w:rsidR="004B1452" w:rsidRPr="008D4B8D" w:rsidRDefault="004B1452" w:rsidP="00BE4B51">
            <w:pPr>
              <w:jc w:val="left"/>
            </w:pPr>
            <w:r w:rsidRPr="008D4B8D">
              <w:rPr>
                <w:lang w:val="en-US"/>
              </w:rPr>
              <w:t xml:space="preserve">~ </w:t>
            </w:r>
            <w:r w:rsidRPr="008D4B8D">
              <w:t>32,9%</w:t>
            </w:r>
            <w:r w:rsidRPr="008D4B8D">
              <w:rPr>
                <w:lang w:val="en-US"/>
              </w:rPr>
              <w:t xml:space="preserve"> AUC </w:t>
            </w:r>
            <w:r w:rsidRPr="008D4B8D">
              <w:t>глюкозы</w:t>
            </w:r>
          </w:p>
        </w:tc>
      </w:tr>
      <w:tr w:rsidR="004B1452" w14:paraId="152A4AB9" w14:textId="77777777" w:rsidTr="000412C0">
        <w:trPr>
          <w:trHeight w:val="556"/>
        </w:trPr>
        <w:tc>
          <w:tcPr>
            <w:tcW w:w="1892" w:type="dxa"/>
          </w:tcPr>
          <w:p w14:paraId="693B92DB" w14:textId="77777777" w:rsidR="004B1452" w:rsidRPr="005E3DD4" w:rsidRDefault="004B1452" w:rsidP="00BE4B51">
            <w:r w:rsidRPr="005E3DD4">
              <w:t xml:space="preserve">Мыши </w:t>
            </w:r>
            <w:r w:rsidRPr="0065281C">
              <w:rPr>
                <w:i/>
                <w:iCs/>
                <w:lang w:val="en-US"/>
              </w:rPr>
              <w:t>db/db</w:t>
            </w:r>
          </w:p>
        </w:tc>
        <w:tc>
          <w:tcPr>
            <w:tcW w:w="2480" w:type="dxa"/>
          </w:tcPr>
          <w:p w14:paraId="2D7DC01C" w14:textId="77777777" w:rsidR="004B1452" w:rsidRPr="008D4B8D" w:rsidRDefault="004B1452" w:rsidP="00BE4B51">
            <w:pPr>
              <w:jc w:val="left"/>
            </w:pPr>
            <w:r w:rsidRPr="008D4B8D">
              <w:t>0,1; 0,3; 1  мг/кг, однократная доза</w:t>
            </w:r>
          </w:p>
        </w:tc>
        <w:tc>
          <w:tcPr>
            <w:tcW w:w="2481" w:type="dxa"/>
          </w:tcPr>
          <w:p w14:paraId="4C3FBB3A" w14:textId="77777777" w:rsidR="004B1452" w:rsidRPr="008D4B8D" w:rsidRDefault="004B1452" w:rsidP="00BE4B51">
            <w:pPr>
              <w:pStyle w:val="OT"/>
              <w:rPr>
                <w:sz w:val="24"/>
                <w:szCs w:val="24"/>
              </w:rPr>
            </w:pPr>
            <w:r w:rsidRPr="008D4B8D">
              <w:rPr>
                <w:sz w:val="24"/>
                <w:szCs w:val="24"/>
              </w:rPr>
              <w:t xml:space="preserve">ПГТТ, </w:t>
            </w:r>
            <w:r w:rsidRPr="008D4B8D">
              <w:rPr>
                <w:sz w:val="24"/>
                <w:szCs w:val="24"/>
                <w:lang w:val="en-US"/>
              </w:rPr>
              <w:t xml:space="preserve">AUC </w:t>
            </w:r>
            <w:r w:rsidRPr="008D4B8D">
              <w:rPr>
                <w:sz w:val="24"/>
                <w:szCs w:val="24"/>
              </w:rPr>
              <w:t>глюкозы</w:t>
            </w:r>
          </w:p>
        </w:tc>
        <w:tc>
          <w:tcPr>
            <w:tcW w:w="2483" w:type="dxa"/>
          </w:tcPr>
          <w:p w14:paraId="43FE7DBB" w14:textId="77777777" w:rsidR="004B1452" w:rsidRPr="008D4B8D" w:rsidRDefault="004B1452" w:rsidP="00BE4B51">
            <w:pPr>
              <w:jc w:val="left"/>
            </w:pPr>
            <w:r w:rsidRPr="008D4B8D">
              <w:rPr>
                <w:lang w:val="en-US"/>
              </w:rPr>
              <w:t xml:space="preserve">ED </w:t>
            </w:r>
            <w:r w:rsidRPr="008D4B8D">
              <w:rPr>
                <w:vertAlign w:val="subscript"/>
                <w:lang w:val="en-US"/>
              </w:rPr>
              <w:t>50</w:t>
            </w:r>
            <w:r w:rsidRPr="008D4B8D">
              <w:rPr>
                <w:lang w:val="en-US"/>
              </w:rPr>
              <w:t xml:space="preserve"> &lt; 1 </w:t>
            </w:r>
            <w:r w:rsidRPr="008D4B8D">
              <w:t>мг/кг</w:t>
            </w:r>
          </w:p>
        </w:tc>
      </w:tr>
      <w:tr w:rsidR="004B1452" w14:paraId="19E987E1" w14:textId="77777777" w:rsidTr="000412C0">
        <w:trPr>
          <w:trHeight w:val="827"/>
        </w:trPr>
        <w:tc>
          <w:tcPr>
            <w:tcW w:w="1892" w:type="dxa"/>
          </w:tcPr>
          <w:p w14:paraId="1281623E" w14:textId="77777777" w:rsidR="004B1452" w:rsidRPr="005E3DD4" w:rsidRDefault="004B1452" w:rsidP="00BE4B51">
            <w:r w:rsidRPr="005E3DD4">
              <w:t xml:space="preserve">Мыши </w:t>
            </w:r>
            <w:r w:rsidRPr="0065281C">
              <w:rPr>
                <w:i/>
                <w:iCs/>
                <w:lang w:val="en-US"/>
              </w:rPr>
              <w:t>db/db</w:t>
            </w:r>
          </w:p>
        </w:tc>
        <w:tc>
          <w:tcPr>
            <w:tcW w:w="2480" w:type="dxa"/>
          </w:tcPr>
          <w:p w14:paraId="08A29F7F" w14:textId="77777777" w:rsidR="004B1452" w:rsidRPr="008D4B8D" w:rsidRDefault="004B1452" w:rsidP="00BE4B51">
            <w:pPr>
              <w:jc w:val="left"/>
            </w:pPr>
            <w:r w:rsidRPr="008D4B8D">
              <w:t>0,3 мг/кг многократно в течение 8 недель</w:t>
            </w:r>
          </w:p>
        </w:tc>
        <w:tc>
          <w:tcPr>
            <w:tcW w:w="2481" w:type="dxa"/>
          </w:tcPr>
          <w:p w14:paraId="61CD7CBD" w14:textId="77777777" w:rsidR="004B1452" w:rsidRPr="008D4B8D" w:rsidRDefault="004B1452" w:rsidP="00BE4B51">
            <w:pPr>
              <w:pStyle w:val="OT"/>
              <w:rPr>
                <w:sz w:val="24"/>
                <w:szCs w:val="24"/>
              </w:rPr>
            </w:pPr>
            <w:r w:rsidRPr="008D4B8D">
              <w:rPr>
                <w:sz w:val="24"/>
                <w:szCs w:val="24"/>
              </w:rPr>
              <w:t xml:space="preserve">ПГТТ, </w:t>
            </w:r>
            <w:r w:rsidRPr="008D4B8D">
              <w:rPr>
                <w:sz w:val="24"/>
                <w:szCs w:val="24"/>
                <w:lang w:val="en-US"/>
              </w:rPr>
              <w:t xml:space="preserve">AUC </w:t>
            </w:r>
            <w:r w:rsidRPr="008D4B8D">
              <w:rPr>
                <w:sz w:val="24"/>
                <w:szCs w:val="24"/>
              </w:rPr>
              <w:t>глюкозы</w:t>
            </w:r>
          </w:p>
        </w:tc>
        <w:tc>
          <w:tcPr>
            <w:tcW w:w="2483" w:type="dxa"/>
          </w:tcPr>
          <w:p w14:paraId="233741F1" w14:textId="77777777" w:rsidR="004B1452" w:rsidRPr="008D4B8D" w:rsidRDefault="004B1452" w:rsidP="00BE4B51">
            <w:pPr>
              <w:jc w:val="left"/>
            </w:pPr>
            <w:r w:rsidRPr="008D4B8D">
              <w:rPr>
                <w:lang w:val="en-US"/>
              </w:rPr>
              <w:t>~</w:t>
            </w:r>
            <w:r w:rsidRPr="008D4B8D">
              <w:t>37%</w:t>
            </w:r>
            <w:r w:rsidRPr="008D4B8D">
              <w:rPr>
                <w:lang w:val="en-US"/>
              </w:rPr>
              <w:t xml:space="preserve"> AUC </w:t>
            </w:r>
            <w:r w:rsidRPr="008D4B8D">
              <w:t>глюкозы</w:t>
            </w:r>
          </w:p>
        </w:tc>
      </w:tr>
      <w:tr w:rsidR="004B1452" w14:paraId="68D62034" w14:textId="77777777" w:rsidTr="000412C0">
        <w:trPr>
          <w:trHeight w:val="391"/>
        </w:trPr>
        <w:tc>
          <w:tcPr>
            <w:tcW w:w="1892" w:type="dxa"/>
          </w:tcPr>
          <w:p w14:paraId="2F0E8799" w14:textId="77777777" w:rsidR="004B1452" w:rsidRPr="005E3DD4" w:rsidRDefault="004B1452" w:rsidP="00BE4B51">
            <w:r w:rsidRPr="005E3DD4">
              <w:t xml:space="preserve">Мыши </w:t>
            </w:r>
            <w:r w:rsidRPr="0065281C">
              <w:rPr>
                <w:i/>
                <w:iCs/>
                <w:lang w:val="en-US"/>
              </w:rPr>
              <w:t>db/db</w:t>
            </w:r>
          </w:p>
        </w:tc>
        <w:tc>
          <w:tcPr>
            <w:tcW w:w="2480" w:type="dxa"/>
          </w:tcPr>
          <w:p w14:paraId="5B74CFA6" w14:textId="77777777" w:rsidR="004B1452" w:rsidRPr="008D4B8D" w:rsidRDefault="004B1452" w:rsidP="00BE4B51">
            <w:pPr>
              <w:jc w:val="left"/>
            </w:pPr>
          </w:p>
        </w:tc>
        <w:tc>
          <w:tcPr>
            <w:tcW w:w="2481" w:type="dxa"/>
          </w:tcPr>
          <w:p w14:paraId="2B4EEFB1" w14:textId="77777777" w:rsidR="004B1452" w:rsidRPr="008D4B8D" w:rsidRDefault="004B1452" w:rsidP="00BE4B51">
            <w:pPr>
              <w:pStyle w:val="OT"/>
              <w:rPr>
                <w:sz w:val="24"/>
                <w:szCs w:val="24"/>
                <w:lang w:val="en-US"/>
              </w:rPr>
            </w:pPr>
            <w:r w:rsidRPr="008D4B8D">
              <w:rPr>
                <w:sz w:val="24"/>
                <w:szCs w:val="24"/>
                <w:lang w:val="en-US"/>
              </w:rPr>
              <w:t>HbA1c</w:t>
            </w:r>
          </w:p>
        </w:tc>
        <w:tc>
          <w:tcPr>
            <w:tcW w:w="2483" w:type="dxa"/>
          </w:tcPr>
          <w:p w14:paraId="0E4E31B8" w14:textId="77777777" w:rsidR="004B1452" w:rsidRPr="008D4B8D" w:rsidRDefault="004B1452" w:rsidP="00BE4B51">
            <w:pPr>
              <w:jc w:val="left"/>
            </w:pPr>
            <w:r w:rsidRPr="008D4B8D">
              <w:rPr>
                <w:lang w:val="en-US"/>
              </w:rPr>
              <w:t>~</w:t>
            </w:r>
            <w:r w:rsidRPr="008D4B8D">
              <w:t>1%῀</w:t>
            </w:r>
            <w:r w:rsidRPr="008D4B8D">
              <w:rPr>
                <w:lang w:val="en-US"/>
              </w:rPr>
              <w:t xml:space="preserve"> HbA1c</w:t>
            </w:r>
          </w:p>
        </w:tc>
      </w:tr>
      <w:tr w:rsidR="004B1452" w14:paraId="28736DB8" w14:textId="77777777" w:rsidTr="000412C0">
        <w:trPr>
          <w:trHeight w:val="541"/>
        </w:trPr>
        <w:tc>
          <w:tcPr>
            <w:tcW w:w="1892" w:type="dxa"/>
          </w:tcPr>
          <w:p w14:paraId="799E6C37" w14:textId="77777777" w:rsidR="004B1452" w:rsidRPr="00CA61DD" w:rsidRDefault="004B1452" w:rsidP="00BE4B51">
            <w:pPr>
              <w:rPr>
                <w:lang w:val="en-US"/>
              </w:rPr>
            </w:pPr>
            <w:r w:rsidRPr="005E3DD4">
              <w:t>Крысы</w:t>
            </w:r>
            <w:r w:rsidRPr="00CA61DD">
              <w:rPr>
                <w:lang w:val="en-US"/>
              </w:rPr>
              <w:t xml:space="preserve"> </w:t>
            </w:r>
            <w:r w:rsidRPr="0065281C">
              <w:rPr>
                <w:i/>
                <w:iCs/>
                <w:lang w:val="en-US"/>
              </w:rPr>
              <w:t>Zucker Fatty (fa/fa)</w:t>
            </w:r>
          </w:p>
        </w:tc>
        <w:tc>
          <w:tcPr>
            <w:tcW w:w="2480" w:type="dxa"/>
          </w:tcPr>
          <w:p w14:paraId="4DAA6773" w14:textId="77777777" w:rsidR="004B1452" w:rsidRPr="008D4B8D" w:rsidRDefault="004B1452" w:rsidP="00BE4B51">
            <w:pPr>
              <w:jc w:val="left"/>
            </w:pPr>
            <w:r w:rsidRPr="008D4B8D">
              <w:t>1 мг/кг, 3 мг/кг, однократная доза</w:t>
            </w:r>
          </w:p>
        </w:tc>
        <w:tc>
          <w:tcPr>
            <w:tcW w:w="2481" w:type="dxa"/>
          </w:tcPr>
          <w:p w14:paraId="1D4F8F28" w14:textId="77777777" w:rsidR="004B1452" w:rsidRPr="008D4B8D" w:rsidRDefault="004B1452" w:rsidP="00BE4B51">
            <w:pPr>
              <w:pStyle w:val="OT"/>
              <w:rPr>
                <w:sz w:val="24"/>
                <w:szCs w:val="24"/>
              </w:rPr>
            </w:pPr>
            <w:r w:rsidRPr="008D4B8D">
              <w:rPr>
                <w:sz w:val="24"/>
                <w:szCs w:val="24"/>
              </w:rPr>
              <w:t xml:space="preserve">ПГТТ, </w:t>
            </w:r>
            <w:r w:rsidRPr="008D4B8D">
              <w:rPr>
                <w:sz w:val="24"/>
                <w:szCs w:val="24"/>
                <w:lang w:val="en-US"/>
              </w:rPr>
              <w:t xml:space="preserve">AUC </w:t>
            </w:r>
            <w:r w:rsidRPr="008D4B8D">
              <w:rPr>
                <w:sz w:val="24"/>
                <w:szCs w:val="24"/>
              </w:rPr>
              <w:t>глюкозы</w:t>
            </w:r>
          </w:p>
        </w:tc>
        <w:tc>
          <w:tcPr>
            <w:tcW w:w="2483" w:type="dxa"/>
          </w:tcPr>
          <w:p w14:paraId="1033A5FC" w14:textId="77777777" w:rsidR="004B1452" w:rsidRPr="008D4B8D" w:rsidRDefault="004B1452" w:rsidP="00BE4B51">
            <w:pPr>
              <w:jc w:val="left"/>
            </w:pPr>
            <w:r w:rsidRPr="008D4B8D">
              <w:rPr>
                <w:lang w:val="en-US"/>
              </w:rPr>
              <w:t xml:space="preserve">~~ </w:t>
            </w:r>
            <w:r w:rsidRPr="008D4B8D">
              <w:t>19,5%</w:t>
            </w:r>
            <w:r w:rsidRPr="008D4B8D">
              <w:rPr>
                <w:lang w:val="en-US"/>
              </w:rPr>
              <w:t xml:space="preserve"> AUC </w:t>
            </w:r>
            <w:r w:rsidRPr="008D4B8D">
              <w:t>глюкозы</w:t>
            </w:r>
          </w:p>
        </w:tc>
      </w:tr>
      <w:tr w:rsidR="004B1452" w14:paraId="374DF157" w14:textId="77777777" w:rsidTr="000412C0">
        <w:trPr>
          <w:trHeight w:val="556"/>
        </w:trPr>
        <w:tc>
          <w:tcPr>
            <w:tcW w:w="1892" w:type="dxa"/>
          </w:tcPr>
          <w:p w14:paraId="6F44F605" w14:textId="77777777" w:rsidR="004B1452" w:rsidRPr="005E3DD4" w:rsidRDefault="004B1452" w:rsidP="00BE4B51">
            <w:pPr>
              <w:rPr>
                <w:lang w:val="en-US"/>
              </w:rPr>
            </w:pPr>
            <w:r w:rsidRPr="005E3DD4">
              <w:t>Крысы</w:t>
            </w:r>
            <w:r w:rsidRPr="005E3DD4">
              <w:rPr>
                <w:lang w:val="en-US"/>
              </w:rPr>
              <w:t xml:space="preserve"> ZDF</w:t>
            </w:r>
          </w:p>
        </w:tc>
        <w:tc>
          <w:tcPr>
            <w:tcW w:w="2480" w:type="dxa"/>
          </w:tcPr>
          <w:p w14:paraId="439F1746" w14:textId="77777777" w:rsidR="004B1452" w:rsidRPr="008D4B8D" w:rsidRDefault="004B1452" w:rsidP="00BE4B51">
            <w:pPr>
              <w:jc w:val="left"/>
            </w:pPr>
            <w:r w:rsidRPr="008D4B8D">
              <w:t>0,1 мг/кг, однократная доза</w:t>
            </w:r>
          </w:p>
        </w:tc>
        <w:tc>
          <w:tcPr>
            <w:tcW w:w="2481" w:type="dxa"/>
          </w:tcPr>
          <w:p w14:paraId="494CC334" w14:textId="77777777" w:rsidR="004B1452" w:rsidRPr="008D4B8D" w:rsidRDefault="004B1452" w:rsidP="00BE4B51">
            <w:pPr>
              <w:pStyle w:val="OT"/>
              <w:rPr>
                <w:sz w:val="24"/>
                <w:szCs w:val="24"/>
              </w:rPr>
            </w:pPr>
            <w:r w:rsidRPr="008D4B8D">
              <w:rPr>
                <w:sz w:val="24"/>
                <w:szCs w:val="24"/>
              </w:rPr>
              <w:t xml:space="preserve">ПГТТ, </w:t>
            </w:r>
            <w:r w:rsidRPr="008D4B8D">
              <w:rPr>
                <w:sz w:val="24"/>
                <w:szCs w:val="24"/>
                <w:lang w:val="en-US"/>
              </w:rPr>
              <w:t xml:space="preserve">AUC </w:t>
            </w:r>
            <w:r w:rsidRPr="008D4B8D">
              <w:rPr>
                <w:sz w:val="24"/>
                <w:szCs w:val="24"/>
              </w:rPr>
              <w:t>глюкозы</w:t>
            </w:r>
          </w:p>
        </w:tc>
        <w:tc>
          <w:tcPr>
            <w:tcW w:w="2483" w:type="dxa"/>
          </w:tcPr>
          <w:p w14:paraId="20E97583" w14:textId="5481E577" w:rsidR="00D2655C" w:rsidRPr="008D4B8D" w:rsidRDefault="004B1452" w:rsidP="00BE4B51">
            <w:pPr>
              <w:jc w:val="left"/>
            </w:pPr>
            <w:r w:rsidRPr="008D4B8D">
              <w:rPr>
                <w:lang w:val="en-US"/>
              </w:rPr>
              <w:t xml:space="preserve">~ </w:t>
            </w:r>
            <w:r w:rsidRPr="008D4B8D">
              <w:t>19,5%</w:t>
            </w:r>
            <w:r w:rsidRPr="008D4B8D">
              <w:rPr>
                <w:lang w:val="en-US"/>
              </w:rPr>
              <w:t xml:space="preserve"> </w:t>
            </w:r>
            <w:bookmarkStart w:id="94" w:name="_Hlk120394112"/>
            <w:r w:rsidRPr="008D4B8D">
              <w:rPr>
                <w:lang w:val="en-US"/>
              </w:rPr>
              <w:t xml:space="preserve">AUC </w:t>
            </w:r>
            <w:r w:rsidRPr="008D4B8D">
              <w:t>глюкозы</w:t>
            </w:r>
            <w:bookmarkEnd w:id="94"/>
          </w:p>
        </w:tc>
      </w:tr>
      <w:tr w:rsidR="00D2655C" w14:paraId="35693BD1" w14:textId="77777777" w:rsidTr="0049695C">
        <w:trPr>
          <w:trHeight w:val="706"/>
        </w:trPr>
        <w:tc>
          <w:tcPr>
            <w:tcW w:w="9336" w:type="dxa"/>
            <w:gridSpan w:val="4"/>
          </w:tcPr>
          <w:p w14:paraId="546F0DF0" w14:textId="7364C279" w:rsidR="00D2655C" w:rsidRPr="00D2655C" w:rsidRDefault="00D2655C" w:rsidP="00D2655C">
            <w:pPr>
              <w:pStyle w:val="afff8"/>
              <w:rPr>
                <w:b/>
              </w:rPr>
            </w:pPr>
            <w:r>
              <w:rPr>
                <w:b/>
              </w:rPr>
              <w:t>Примечани</w:t>
            </w:r>
            <w:r w:rsidR="00A03B3E">
              <w:rPr>
                <w:b/>
              </w:rPr>
              <w:t>е</w:t>
            </w:r>
            <w:r w:rsidRPr="00D2655C">
              <w:rPr>
                <w:b/>
              </w:rPr>
              <w:t>:</w:t>
            </w:r>
          </w:p>
          <w:p w14:paraId="3ADFC3D9" w14:textId="5003F382" w:rsidR="00D2655C" w:rsidRPr="00D2655C" w:rsidRDefault="00D2655C" w:rsidP="0049695C">
            <w:pPr>
              <w:pStyle w:val="afff8"/>
            </w:pPr>
            <w:r>
              <w:t>ПГТТ–пероральный глюкозо-толерантный тест; AUC глюкозы – площадь под кривой глюкозы;</w:t>
            </w:r>
            <w:r w:rsidR="0049695C">
              <w:t xml:space="preserve"> </w:t>
            </w:r>
            <w:r>
              <w:rPr>
                <w:lang w:val="en-US"/>
              </w:rPr>
              <w:t>HbA</w:t>
            </w:r>
            <w:r w:rsidRPr="003C6032">
              <w:t>1</w:t>
            </w:r>
            <w:r>
              <w:rPr>
                <w:lang w:val="en-US"/>
              </w:rPr>
              <w:t>c</w:t>
            </w:r>
            <w:r>
              <w:t xml:space="preserve"> – </w:t>
            </w:r>
            <w:bookmarkStart w:id="95" w:name="_Hlk120393717"/>
            <w:r>
              <w:t>гликированный гемоглобин</w:t>
            </w:r>
            <w:bookmarkEnd w:id="95"/>
            <w:r>
              <w:t>.</w:t>
            </w:r>
            <w:r w:rsidR="0049695C">
              <w:t xml:space="preserve"> </w:t>
            </w:r>
            <w:r w:rsidRPr="00B6092B">
              <w:rPr>
                <w:lang w:val="en-US"/>
              </w:rPr>
              <w:t>ED</w:t>
            </w:r>
            <w:r w:rsidRPr="002E3004">
              <w:t xml:space="preserve"> </w:t>
            </w:r>
            <w:r w:rsidRPr="002E3004">
              <w:rPr>
                <w:vertAlign w:val="subscript"/>
              </w:rPr>
              <w:t>50</w:t>
            </w:r>
            <w:r w:rsidRPr="008D4B8D">
              <w:t xml:space="preserve"> </w:t>
            </w:r>
            <w:r>
              <w:t>–</w:t>
            </w:r>
            <w:r w:rsidRPr="002E3004">
              <w:t>полуэффективная доза</w:t>
            </w:r>
            <w:r w:rsidR="0049695C">
              <w:t>.</w:t>
            </w:r>
          </w:p>
        </w:tc>
      </w:tr>
    </w:tbl>
    <w:p w14:paraId="1C1D6240" w14:textId="77777777" w:rsidR="008D4B8D" w:rsidRDefault="008D4B8D" w:rsidP="004B1452">
      <w:pPr>
        <w:pStyle w:val="afff8"/>
      </w:pPr>
    </w:p>
    <w:p w14:paraId="7B94C0AF" w14:textId="387C71BB" w:rsidR="004B1452" w:rsidRDefault="004B1452" w:rsidP="00FF1AC2">
      <w:pPr>
        <w:ind w:firstLine="709"/>
      </w:pPr>
      <w:r>
        <w:t xml:space="preserve">Крысы </w:t>
      </w:r>
      <w:r w:rsidRPr="0065281C">
        <w:rPr>
          <w:i/>
          <w:iCs/>
        </w:rPr>
        <w:t>Zucker Fatty (fa/fa)</w:t>
      </w:r>
      <w:r>
        <w:t xml:space="preserve"> </w:t>
      </w:r>
      <w:r w:rsidR="0074565B">
        <w:t xml:space="preserve">– </w:t>
      </w:r>
      <w:r>
        <w:t xml:space="preserve">это модель </w:t>
      </w:r>
      <w:r>
        <w:rPr>
          <w:lang w:val="en-US"/>
        </w:rPr>
        <w:t>c</w:t>
      </w:r>
      <w:r w:rsidRPr="00E262D4">
        <w:t xml:space="preserve"> </w:t>
      </w:r>
      <w:r>
        <w:t>ожирением, резистентностью к инсулину, гипергликемией</w:t>
      </w:r>
      <w:r w:rsidRPr="00A25F7A">
        <w:t xml:space="preserve"> и умеренной гипертензией</w:t>
      </w:r>
      <w:r>
        <w:t xml:space="preserve"> </w:t>
      </w:r>
      <w:r>
        <w:fldChar w:fldCharType="begin"/>
      </w:r>
      <w:r>
        <w:instrText xml:space="preserve"> ADDIN ZOTERO_ITEM CSL_CITATION {"citationID":"n8cUMZYY","properties":{"formattedCitation":"[4]","plainCitation":"[4]","noteIndex":0},"citationItems":[{"id":3011,"uris":["http://zotero.org/users/5483459/items/KDZIZ58C"],"itemData":{"id":3011,"type":"article-journal","abstract":"The Zucker fatty (ZF) rat harboring a missense mutation (fatty, fa) in the leptin receptor gene (Lepr) develops obesity without diabetes; Zucker diabetic fatty (ZDF) rats derived from the ZF strain exhibit obesity with diabetes and are widely used for research on type 2 diabetes (T2D). Here we establish a novel diabetic strain derived from normoglycemic ZF rats. In our ZF rat colony, we incidentally found fa/fa homozygous male rats having reproductive ability, which is generally absent in these animals. During maintenance of this strain by mating fa/fa males and fa/+ heterozygous females, we further identified fa/fa male rats exhibiting diabetes. We then performed selective breeding using the fa/fa male rats that exhibited relatively high blood glucose levels at 10 weeks of age, resulting in establishment of a diabetic strain that we designated Hos:ZFDM-Leprfa (ZFDM). These fa/fa male rats developed diabetes as early as 10 weeks of age, reaching 100% incidence by 21 weeks of age, while none of the fa/+ male rats developed diabetes. The phenotypic characteristics of this diabetic strain are distinct from those of normoglycemic ZF rats. ZFDM rat strain having high reproductive efficiency should serve as a more useful animal model of T2D.","container-title":"Journal of Diabetes Research","DOI":"10.1155/2013/103731","ISSN":"2314-6745","journalAbbreviation":"J Diabetes Res","note":"PMID: 23671847\nPMCID: PMC3647587","page":"103731","source":"PubMed Central","title":"A Novel Rat Model of Type 2 Diabetes: The Zucker Fatty Diabetes Mellitus ZFDM Rat","title-short":"A Novel Rat Model of Type 2 Diabetes","volume":"2013","author":[{"family":"Yokoi","given":"Norihide"},{"family":"Hoshino","given":"Masayuki"},{"family":"Hidaka","given":"Shihomi"},{"family":"Yoshida","given":"Eri"},{"family":"Beppu","given":"Masayuki"},{"family":"Hoshikawa","given":"Ritsuko"},{"family":"Sudo","given":"Katsuko"},{"family":"Kawada","given":"Akihiko"},{"family":"Takagi","given":"Sadaaki"},{"family":"Seino","given":"Susumu"}],"issued":{"date-parts":[["2013"]]}}}],"schema":"https://github.com/citation-style-language/schema/raw/master/csl-citation.json"} </w:instrText>
      </w:r>
      <w:r>
        <w:fldChar w:fldCharType="separate"/>
      </w:r>
      <w:r w:rsidRPr="00F058A0">
        <w:rPr>
          <w:sz w:val="22"/>
        </w:rPr>
        <w:t>[4]</w:t>
      </w:r>
      <w:r>
        <w:fldChar w:fldCharType="end"/>
      </w:r>
      <w:r>
        <w:t>.</w:t>
      </w:r>
      <w:r w:rsidRPr="00A25F7A">
        <w:t xml:space="preserve"> </w:t>
      </w:r>
      <w:r>
        <w:t xml:space="preserve">Применение линаглиптина у крыс </w:t>
      </w:r>
      <w:r w:rsidRPr="00B35B01">
        <w:rPr>
          <w:i/>
          <w:iCs/>
        </w:rPr>
        <w:t>Zucker Fatty (fa/fa)</w:t>
      </w:r>
      <w:r>
        <w:t xml:space="preserve"> вызвало быстрое и стойкое ингибирование </w:t>
      </w:r>
      <w:bookmarkStart w:id="96" w:name="_Hlk120396135"/>
      <w:r>
        <w:t xml:space="preserve">ДПП-4 </w:t>
      </w:r>
      <w:bookmarkEnd w:id="96"/>
      <w:r>
        <w:t xml:space="preserve">после перорального приема через желудочный зонд. </w:t>
      </w:r>
      <w:r w:rsidR="00FF1AC2">
        <w:t xml:space="preserve">Более </w:t>
      </w:r>
      <w:r>
        <w:t xml:space="preserve">70% </w:t>
      </w:r>
      <w:r w:rsidR="00FF1AC2">
        <w:t xml:space="preserve">активности ДПП-4 наблюдалось </w:t>
      </w:r>
      <w:r>
        <w:t xml:space="preserve">через 20 минут после введения ≥ 1 мг/кг линаглиптина, что приводило к снижению уровня глюкозы в крови, улучшению показателей ПГТТ.  Длительность ингибирования ДПП-4 оставалась &gt;16 часов, </w:t>
      </w:r>
      <w:r w:rsidRPr="00EA3F39">
        <w:t>глюкозозависимая экспрессия</w:t>
      </w:r>
      <w:r>
        <w:t xml:space="preserve"> глюкогоноподобного пептида</w:t>
      </w:r>
      <w:r w:rsidRPr="000E4A21">
        <w:t xml:space="preserve"> </w:t>
      </w:r>
      <w:r w:rsidRPr="00FE6F2F">
        <w:t xml:space="preserve">-1 </w:t>
      </w:r>
      <w:r>
        <w:t xml:space="preserve">(ГГП-1) и уровень инсулина повышались при дозе </w:t>
      </w:r>
      <w:r w:rsidRPr="00E27454">
        <w:t>3 мг/кг линаглиптина</w:t>
      </w:r>
      <w:r>
        <w:t xml:space="preserve"> </w:t>
      </w:r>
      <w:r>
        <w:fldChar w:fldCharType="begin"/>
      </w:r>
      <w:r>
        <w:instrText xml:space="preserve"> ADDIN ZOTERO_ITEM CSL_CITATION {"citationID":"l6CJk4wS","properties":{"formattedCitation":"[4]","plainCitation":"[4]","noteIndex":0},"citationItems":[{"id":3011,"uris":["http://zotero.org/users/5483459/items/KDZIZ58C"],"itemData":{"id":3011,"type":"article-journal","abstract":"The Zucker fatty (ZF) rat harboring a missense mutation (fatty, fa) in the leptin receptor gene (Lepr) develops obesity without diabetes; Zucker diabetic fatty (ZDF) rats derived from the ZF strain exhibit obesity with diabetes and are widely used for research on type 2 diabetes (T2D). Here we establish a novel diabetic strain derived from normoglycemic ZF rats. In our ZF rat colony, we incidentally found fa/fa homozygous male rats having reproductive ability, which is generally absent in these animals. During maintenance of this strain by mating fa/fa males and fa/+ heterozygous females, we further identified fa/fa male rats exhibiting diabetes. We then performed selective breeding using the fa/fa male rats that exhibited relatively high blood glucose levels at 10 weeks of age, resulting in establishment of a diabetic strain that we designated Hos:ZFDM-Leprfa (ZFDM). These fa/fa male rats developed diabetes as early as 10 weeks of age, reaching 100% incidence by 21 weeks of age, while none of the fa/+ male rats developed diabetes. The phenotypic characteristics of this diabetic strain are distinct from those of normoglycemic ZF rats. ZFDM rat strain having high reproductive efficiency should serve as a more useful animal model of T2D.","container-title":"Journal of Diabetes Research","DOI":"10.1155/2013/103731","ISSN":"2314-6745","journalAbbreviation":"J Diabetes Res","note":"PMID: 23671847\nPMCID: PMC3647587","page":"103731","source":"PubMed Central","title":"A Novel Rat Model of Type 2 Diabetes: The Zucker Fatty Diabetes Mellitus ZFDM Rat","title-short":"A Novel Rat Model of Type 2 Diabetes","volume":"2013","author":[{"family":"Yokoi","given":"Norihide"},{"family":"Hoshino","given":"Masayuki"},{"family":"Hidaka","given":"Shihomi"},{"family":"Yoshida","given":"Eri"},{"family":"Beppu","given":"Masayuki"},{"family":"Hoshikawa","given":"Ritsuko"},{"family":"Sudo","given":"Katsuko"},{"family":"Kawada","given":"Akihiko"},{"family":"Takagi","given":"Sadaaki"},{"family":"Seino","given":"Susumu"}],"issued":{"date-parts":[["2013"]]}}}],"schema":"https://github.com/citation-style-language/schema/raw/master/csl-citation.json"} </w:instrText>
      </w:r>
      <w:r>
        <w:fldChar w:fldCharType="separate"/>
      </w:r>
      <w:r w:rsidRPr="00F058A0">
        <w:t>[4]</w:t>
      </w:r>
      <w:r>
        <w:fldChar w:fldCharType="end"/>
      </w:r>
      <w:r>
        <w:t>.</w:t>
      </w:r>
    </w:p>
    <w:p w14:paraId="797A81CE" w14:textId="57E724E4" w:rsidR="0010203A" w:rsidRPr="0065281C" w:rsidRDefault="006B63B1" w:rsidP="00FF1AC2">
      <w:pPr>
        <w:ind w:firstLine="709"/>
      </w:pPr>
      <w:r>
        <w:t xml:space="preserve">Исследования на собаках и макаках-резусах показали, что ингибирование </w:t>
      </w:r>
      <w:r w:rsidRPr="00DB6987">
        <w:t>ДПП-4</w:t>
      </w:r>
      <w:r>
        <w:t xml:space="preserve"> после однократного введения</w:t>
      </w:r>
      <w:r w:rsidR="00860F49">
        <w:t xml:space="preserve"> линаглиптина через желудочный </w:t>
      </w:r>
      <w:r>
        <w:t xml:space="preserve">зонд продолжается до 48 часов у собак и до 72 часов у обезьян </w:t>
      </w:r>
      <w:r>
        <w:fldChar w:fldCharType="begin"/>
      </w:r>
      <w:r>
        <w:instrText xml:space="preserve"> ADDIN ZOTERO_ITEM CSL_CITATION {"citationID":"wx7yuwZ0","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F058A0">
        <w:t>[3]</w:t>
      </w:r>
      <w:r>
        <w:fldChar w:fldCharType="end"/>
      </w:r>
      <w:r w:rsidR="00247415">
        <w:t>.</w:t>
      </w:r>
    </w:p>
    <w:p w14:paraId="598219EA" w14:textId="5E5121EC" w:rsidR="004B1452" w:rsidRDefault="004B1452" w:rsidP="004B1452">
      <w:pPr>
        <w:spacing w:before="240" w:after="240"/>
        <w:outlineLvl w:val="2"/>
        <w:rPr>
          <w:b/>
          <w:color w:val="000000" w:themeColor="text1"/>
        </w:rPr>
      </w:pPr>
      <w:bookmarkStart w:id="97" w:name="_Toc139361953"/>
      <w:r w:rsidRPr="005E6358">
        <w:rPr>
          <w:b/>
          <w:color w:val="000000" w:themeColor="text1"/>
        </w:rPr>
        <w:t>3.1.</w:t>
      </w:r>
      <w:r>
        <w:rPr>
          <w:b/>
          <w:color w:val="000000" w:themeColor="text1"/>
        </w:rPr>
        <w:t>3</w:t>
      </w:r>
      <w:r w:rsidRPr="005E6358">
        <w:rPr>
          <w:b/>
          <w:color w:val="000000" w:themeColor="text1"/>
        </w:rPr>
        <w:t>.</w:t>
      </w:r>
      <w:bookmarkStart w:id="98" w:name="_Hlk521883759"/>
      <w:r>
        <w:rPr>
          <w:b/>
          <w:color w:val="000000" w:themeColor="text1"/>
        </w:rPr>
        <w:t xml:space="preserve"> </w:t>
      </w:r>
      <w:r w:rsidRPr="005E6358">
        <w:rPr>
          <w:b/>
          <w:color w:val="000000" w:themeColor="text1"/>
        </w:rPr>
        <w:t>Вторичная фармакодинамика</w:t>
      </w:r>
      <w:bookmarkStart w:id="99" w:name="_Toc320631473"/>
      <w:bookmarkStart w:id="100" w:name="_Toc323751703"/>
      <w:bookmarkEnd w:id="97"/>
    </w:p>
    <w:p w14:paraId="6F29193F" w14:textId="3F0B172A" w:rsidR="004B1452" w:rsidRPr="008C54EF" w:rsidRDefault="004B1452" w:rsidP="004379A9">
      <w:pPr>
        <w:pStyle w:val="OT"/>
        <w:spacing w:after="0"/>
        <w:ind w:firstLine="709"/>
        <w:rPr>
          <w:b/>
          <w:color w:val="000000" w:themeColor="text1"/>
          <w:sz w:val="24"/>
          <w:szCs w:val="24"/>
        </w:rPr>
      </w:pPr>
      <w:r w:rsidRPr="004E7D50">
        <w:rPr>
          <w:sz w:val="24"/>
          <w:szCs w:val="24"/>
        </w:rPr>
        <w:t xml:space="preserve">В исследовании </w:t>
      </w:r>
      <w:r>
        <w:rPr>
          <w:sz w:val="24"/>
          <w:szCs w:val="24"/>
        </w:rPr>
        <w:t>изучалась</w:t>
      </w:r>
      <w:r w:rsidRPr="004E7D50">
        <w:rPr>
          <w:sz w:val="24"/>
          <w:szCs w:val="24"/>
        </w:rPr>
        <w:t xml:space="preserve"> противопаркинсоническая активность линаглиптина. Экспериментальную болезнь Паркинсона вызывали введением ротенона </w:t>
      </w:r>
      <w:r>
        <w:rPr>
          <w:sz w:val="24"/>
          <w:szCs w:val="24"/>
        </w:rPr>
        <w:t xml:space="preserve">крысам </w:t>
      </w:r>
      <w:r w:rsidRPr="004E7D50">
        <w:rPr>
          <w:sz w:val="24"/>
          <w:szCs w:val="24"/>
        </w:rPr>
        <w:t xml:space="preserve">в дозе 1,5 мг/кг через день подкожно в течение 21 дня. </w:t>
      </w:r>
      <w:r>
        <w:rPr>
          <w:sz w:val="24"/>
          <w:szCs w:val="24"/>
        </w:rPr>
        <w:t>Препараты стандартной терапии</w:t>
      </w:r>
      <w:r w:rsidRPr="004E7D50">
        <w:rPr>
          <w:sz w:val="24"/>
          <w:szCs w:val="24"/>
        </w:rPr>
        <w:t xml:space="preserve"> леводопа-200 мг/кг и карбидопа-50 мг/кг и линаглиптин-5 мг/кг, 10 мг/кг и 20 мг/кг вводили перорально ежедневно за 1 ч до введения ротенона. </w:t>
      </w:r>
      <w:r w:rsidR="00247415">
        <w:rPr>
          <w:sz w:val="24"/>
          <w:szCs w:val="24"/>
        </w:rPr>
        <w:t>На фоне введения</w:t>
      </w:r>
      <w:r w:rsidRPr="004E7D50">
        <w:rPr>
          <w:sz w:val="24"/>
          <w:szCs w:val="24"/>
        </w:rPr>
        <w:t xml:space="preserve"> линаглиптин</w:t>
      </w:r>
      <w:r>
        <w:rPr>
          <w:sz w:val="24"/>
          <w:szCs w:val="24"/>
        </w:rPr>
        <w:t>а</w:t>
      </w:r>
      <w:r w:rsidRPr="004E7D50">
        <w:rPr>
          <w:sz w:val="24"/>
          <w:szCs w:val="24"/>
        </w:rPr>
        <w:t xml:space="preserve"> </w:t>
      </w:r>
      <w:r>
        <w:rPr>
          <w:sz w:val="24"/>
          <w:szCs w:val="24"/>
        </w:rPr>
        <w:t xml:space="preserve">у крыс </w:t>
      </w:r>
      <w:r w:rsidRPr="004E7D50">
        <w:rPr>
          <w:sz w:val="24"/>
          <w:szCs w:val="24"/>
        </w:rPr>
        <w:t>улучшил</w:t>
      </w:r>
      <w:r>
        <w:rPr>
          <w:sz w:val="24"/>
          <w:szCs w:val="24"/>
        </w:rPr>
        <w:t>ась</w:t>
      </w:r>
      <w:r w:rsidRPr="004E7D50">
        <w:rPr>
          <w:sz w:val="24"/>
          <w:szCs w:val="24"/>
        </w:rPr>
        <w:t xml:space="preserve"> мышечн</w:t>
      </w:r>
      <w:r>
        <w:rPr>
          <w:sz w:val="24"/>
          <w:szCs w:val="24"/>
        </w:rPr>
        <w:t>ая</w:t>
      </w:r>
      <w:r w:rsidRPr="004E7D50">
        <w:rPr>
          <w:sz w:val="24"/>
          <w:szCs w:val="24"/>
        </w:rPr>
        <w:t xml:space="preserve"> координаци</w:t>
      </w:r>
      <w:r>
        <w:rPr>
          <w:sz w:val="24"/>
          <w:szCs w:val="24"/>
        </w:rPr>
        <w:t>я</w:t>
      </w:r>
      <w:r w:rsidRPr="004E7D50">
        <w:rPr>
          <w:sz w:val="24"/>
          <w:szCs w:val="24"/>
        </w:rPr>
        <w:t>, двигательн</w:t>
      </w:r>
      <w:r>
        <w:rPr>
          <w:sz w:val="24"/>
          <w:szCs w:val="24"/>
        </w:rPr>
        <w:t>ая</w:t>
      </w:r>
      <w:r w:rsidRPr="004E7D50">
        <w:rPr>
          <w:sz w:val="24"/>
          <w:szCs w:val="24"/>
        </w:rPr>
        <w:t xml:space="preserve"> активность и </w:t>
      </w:r>
      <w:r>
        <w:rPr>
          <w:sz w:val="24"/>
          <w:szCs w:val="24"/>
        </w:rPr>
        <w:t>корректировалась</w:t>
      </w:r>
      <w:r w:rsidRPr="004E7D50">
        <w:rPr>
          <w:sz w:val="24"/>
          <w:szCs w:val="24"/>
        </w:rPr>
        <w:t xml:space="preserve"> акинези</w:t>
      </w:r>
      <w:r>
        <w:rPr>
          <w:sz w:val="24"/>
          <w:szCs w:val="24"/>
        </w:rPr>
        <w:t>я</w:t>
      </w:r>
      <w:r w:rsidRPr="004E7D50">
        <w:rPr>
          <w:sz w:val="24"/>
          <w:szCs w:val="24"/>
        </w:rPr>
        <w:t xml:space="preserve">. </w:t>
      </w:r>
      <w:r>
        <w:rPr>
          <w:sz w:val="24"/>
          <w:szCs w:val="24"/>
        </w:rPr>
        <w:t>После введения</w:t>
      </w:r>
      <w:r w:rsidRPr="004E7D50">
        <w:rPr>
          <w:sz w:val="24"/>
          <w:szCs w:val="24"/>
        </w:rPr>
        <w:t xml:space="preserve"> линаглиптин</w:t>
      </w:r>
      <w:r>
        <w:rPr>
          <w:sz w:val="24"/>
          <w:szCs w:val="24"/>
        </w:rPr>
        <w:t>а</w:t>
      </w:r>
      <w:r w:rsidRPr="004E7D50">
        <w:rPr>
          <w:sz w:val="24"/>
          <w:szCs w:val="24"/>
        </w:rPr>
        <w:t xml:space="preserve"> </w:t>
      </w:r>
      <w:r>
        <w:rPr>
          <w:sz w:val="24"/>
          <w:szCs w:val="24"/>
        </w:rPr>
        <w:t>увеличился уровень</w:t>
      </w:r>
      <w:r w:rsidRPr="004E7D50">
        <w:rPr>
          <w:sz w:val="24"/>
          <w:szCs w:val="24"/>
        </w:rPr>
        <w:t xml:space="preserve"> супероксиддисмутазы, каталазы и глутатиона в гомогенате головного мозга животных. Линаглиптин значительно повышал уровни стриарного дофамина и активного глюкагоноподобного пептида</w:t>
      </w:r>
      <w:r w:rsidR="00794FB0">
        <w:rPr>
          <w:sz w:val="24"/>
          <w:szCs w:val="24"/>
        </w:rPr>
        <w:t>-</w:t>
      </w:r>
      <w:r w:rsidRPr="004E7D50">
        <w:rPr>
          <w:sz w:val="24"/>
          <w:szCs w:val="24"/>
        </w:rPr>
        <w:t xml:space="preserve">1 в гомогенате головного мозга животных. </w:t>
      </w:r>
      <w:r w:rsidR="00AA44EA">
        <w:rPr>
          <w:sz w:val="24"/>
          <w:szCs w:val="24"/>
        </w:rPr>
        <w:t>Н</w:t>
      </w:r>
      <w:r w:rsidRPr="004E7D50">
        <w:rPr>
          <w:sz w:val="24"/>
          <w:szCs w:val="24"/>
        </w:rPr>
        <w:t>ейропротекторный потенциал линаглиптина для лечения болезн</w:t>
      </w:r>
      <w:r>
        <w:rPr>
          <w:sz w:val="24"/>
          <w:szCs w:val="24"/>
        </w:rPr>
        <w:t>и</w:t>
      </w:r>
      <w:r w:rsidRPr="004E7D50">
        <w:rPr>
          <w:sz w:val="24"/>
          <w:szCs w:val="24"/>
        </w:rPr>
        <w:t xml:space="preserve"> Паркинсона может быть обусловлен значительным улучшением двигательных функций, антиоксидантных, противовоспалительных, антиапоптотических и нейропротекторных механизмов</w:t>
      </w:r>
      <w:r w:rsidRPr="008C54EF">
        <w:rPr>
          <w:sz w:val="24"/>
          <w:szCs w:val="24"/>
        </w:rPr>
        <w:t xml:space="preserve"> </w:t>
      </w:r>
      <w:r>
        <w:rPr>
          <w:sz w:val="24"/>
          <w:szCs w:val="24"/>
        </w:rPr>
        <w:fldChar w:fldCharType="begin"/>
      </w:r>
      <w:r>
        <w:rPr>
          <w:sz w:val="24"/>
          <w:szCs w:val="24"/>
        </w:rPr>
        <w:instrText xml:space="preserve"> ADDIN ZOTERO_ITEM CSL_CITATION {"citationID":"wgdnAXIH","properties":{"formattedCitation":"[6]","plainCitation":"[6]","noteIndex":0},"citationItems":[{"id":3026,"uris":["http://zotero.org/users/5483459/items/SNSLFV2F"],"itemData":{"id":3026,"type":"article-journal","abstract":"The present study investigates the antiParkinsonian activity of dipeptidyl peptidase-4 (DPP-IV) inhibitor, linagliptin. The experimental Parkinson's disease (PD) was induced by administration of rotenone at a dose of 1.5 mg/kg at alternate day subcutaneously for 21 days. Standard drug (levodopa-200 mg/kg and carbidopa-50 mg/kg) and treatment drug (linagliptin-5 mg/kg, 10 mg/kg, and 20mg/kg) were administered orally daily 1 h before rotenone administration. In a rat rotenone model, linagliptin improved muscle coordination, motor performance, and corrected akinesia. Pretreatment with linagliptin showed significant higher levels of superoxide dismutase, catalase, and glutathione in brain homogenate of animals. Linagliptin significantly elevated the levels of striatal DA and active glucagon-like peptide 1 in brain homogenate of animals. Furthermore, linagliptin amended alterations induced by rotenone in the thiobarbituric acid reactive substances and inflammatory marker such as tumor necrosis factor-α level. The results of the present study indicate the neuroprotective potential of linagliptin for the management of PD might be due to remarkable improvement in motor functions, antioxidant, anti-inflammatory, anti-apoptotic, and neuroprotective mechanisms.","container-title":"Indian Journal of Pharmacology","DOI":"10.4103/ijp.IJP_384_20","ISSN":"0253-7613","issue":"1","journalAbbreviation":"Indian J Pharmacol","note":"PMID: 35343207\nPMCID: PMC9012419","page":"46-50","source":"PubMed Central","title":"Neuroprotective effects of linagliptin in a rotenone-induced rat model of Parkinson's disease","volume":"54","author":[{"family":"Abhangi","given":"Kinjal V"},{"family":"Patel","given":"Jigneshkumar Ishwarlal"}],"issued":{"date-parts":[["2022"]]}}}],"schema":"https://github.com/citation-style-language/schema/raw/master/csl-citation.json"} </w:instrText>
      </w:r>
      <w:r>
        <w:rPr>
          <w:sz w:val="24"/>
          <w:szCs w:val="24"/>
        </w:rPr>
        <w:fldChar w:fldCharType="separate"/>
      </w:r>
      <w:r w:rsidRPr="008C54EF">
        <w:rPr>
          <w:sz w:val="24"/>
        </w:rPr>
        <w:t>[6]</w:t>
      </w:r>
      <w:r>
        <w:rPr>
          <w:sz w:val="24"/>
          <w:szCs w:val="24"/>
        </w:rPr>
        <w:fldChar w:fldCharType="end"/>
      </w:r>
      <w:r>
        <w:rPr>
          <w:sz w:val="24"/>
          <w:szCs w:val="24"/>
        </w:rPr>
        <w:t>.</w:t>
      </w:r>
    </w:p>
    <w:p w14:paraId="16BA7921" w14:textId="27FB8767" w:rsidR="004B1452" w:rsidRDefault="00AA44EA" w:rsidP="004379A9">
      <w:pPr>
        <w:ind w:firstLine="709"/>
      </w:pPr>
      <w:r>
        <w:lastRenderedPageBreak/>
        <w:t>И</w:t>
      </w:r>
      <w:r w:rsidR="004B1452">
        <w:t xml:space="preserve">зучены нейропротективные свойства </w:t>
      </w:r>
      <w:r w:rsidR="004B1452" w:rsidRPr="00775FE5">
        <w:t>линаглиптина</w:t>
      </w:r>
      <w:r w:rsidR="004B1452">
        <w:t>на на модели печеночной энцефалопатии.</w:t>
      </w:r>
      <w:r w:rsidR="004B1452" w:rsidRPr="00775FE5">
        <w:t xml:space="preserve"> </w:t>
      </w:r>
      <w:r w:rsidR="004B1452">
        <w:t>И</w:t>
      </w:r>
      <w:r w:rsidR="004B1452" w:rsidRPr="00967515">
        <w:t>сследование было проведено для изучения возможного защитного потенциала линаглиптин</w:t>
      </w:r>
      <w:r w:rsidR="004B1452">
        <w:t>а</w:t>
      </w:r>
      <w:r w:rsidR="004B1452" w:rsidRPr="00967515">
        <w:t xml:space="preserve"> (10 или 20 мг/кг) </w:t>
      </w:r>
      <w:r w:rsidR="004B1452">
        <w:t>при экспериментальной печеночной энцефалопатии,</w:t>
      </w:r>
      <w:r w:rsidR="004B1452" w:rsidRPr="00967515">
        <w:t xml:space="preserve"> вызванн</w:t>
      </w:r>
      <w:r w:rsidR="004B1452">
        <w:t>ой</w:t>
      </w:r>
      <w:r w:rsidR="004B1452" w:rsidRPr="00967515">
        <w:t xml:space="preserve"> тиоацетамидом у крыс. </w:t>
      </w:r>
      <w:r w:rsidR="004B1452">
        <w:t>Л</w:t>
      </w:r>
      <w:r w:rsidR="004B1452" w:rsidRPr="00967515">
        <w:t>инаглиптин</w:t>
      </w:r>
      <w:r w:rsidR="004B1452">
        <w:t xml:space="preserve"> вводили в течение 15 дней до </w:t>
      </w:r>
      <w:r w:rsidR="00C873AC">
        <w:t xml:space="preserve">введения </w:t>
      </w:r>
      <w:r w:rsidR="004B1452" w:rsidRPr="00967515">
        <w:t>тиоацетамид</w:t>
      </w:r>
      <w:r w:rsidR="004B1452">
        <w:t>а.</w:t>
      </w:r>
      <w:r w:rsidR="004B1452" w:rsidRPr="00967515">
        <w:t xml:space="preserve"> </w:t>
      </w:r>
      <w:r w:rsidR="004B1452">
        <w:t>Затем крысам вводили</w:t>
      </w:r>
      <w:r w:rsidR="004B1452" w:rsidRPr="00967515">
        <w:t xml:space="preserve"> две последовательные внутрибрюшинные инъекции тиоацетамид</w:t>
      </w:r>
      <w:r w:rsidR="004B1452">
        <w:t xml:space="preserve">а </w:t>
      </w:r>
      <w:r w:rsidR="004B1452" w:rsidRPr="00967515">
        <w:t>(200 мг/кг) через день. Нейроповеденческие тесты проводили через 24 ч после последней инъекции</w:t>
      </w:r>
      <w:r w:rsidR="00C873AC">
        <w:t xml:space="preserve"> </w:t>
      </w:r>
      <w:r w:rsidR="00C873AC" w:rsidRPr="00967515">
        <w:t>тиоацетамид</w:t>
      </w:r>
      <w:r w:rsidR="00C873AC">
        <w:t>а</w:t>
      </w:r>
      <w:r w:rsidR="004B1452" w:rsidRPr="00967515">
        <w:t>, через 48 ч крыс</w:t>
      </w:r>
      <w:r w:rsidR="004B1452">
        <w:t>ы подвергались эвтаназии</w:t>
      </w:r>
      <w:r w:rsidR="004B1452" w:rsidRPr="00967515">
        <w:t xml:space="preserve">. </w:t>
      </w:r>
      <w:r>
        <w:t>Б</w:t>
      </w:r>
      <w:r w:rsidR="004B1452" w:rsidRPr="00967515">
        <w:t xml:space="preserve">олее высокая доза </w:t>
      </w:r>
      <w:r w:rsidR="004B1452" w:rsidRPr="00775FE5">
        <w:t>линаглиптина</w:t>
      </w:r>
      <w:r w:rsidR="004B1452">
        <w:t xml:space="preserve"> </w:t>
      </w:r>
      <w:r w:rsidR="004B1452" w:rsidRPr="00967515">
        <w:t xml:space="preserve">более эффективно защищала от изменений, вызванных тиоацетамидом. Введение </w:t>
      </w:r>
      <w:r w:rsidR="004B1452" w:rsidRPr="00775FE5">
        <w:t>линаглиптина</w:t>
      </w:r>
      <w:r w:rsidR="004B1452">
        <w:t xml:space="preserve"> </w:t>
      </w:r>
      <w:r w:rsidR="004B1452" w:rsidRPr="00967515">
        <w:t xml:space="preserve">заметно уменьшало вызванное тиоацетамидом острое повреждение печени и </w:t>
      </w:r>
      <w:r w:rsidR="004B1452">
        <w:t>печеночную энцефалопатию</w:t>
      </w:r>
      <w:r w:rsidR="004B1452" w:rsidRPr="00967515">
        <w:t xml:space="preserve">, что </w:t>
      </w:r>
      <w:r w:rsidR="004B1452">
        <w:t>подтверждалось</w:t>
      </w:r>
      <w:r w:rsidR="004B1452" w:rsidRPr="00967515">
        <w:t xml:space="preserve"> заметным улучшением координации движений, двигательной активности и когнитивн</w:t>
      </w:r>
      <w:r w:rsidR="004B1452">
        <w:t>ых</w:t>
      </w:r>
      <w:r w:rsidR="004B1452" w:rsidRPr="00967515">
        <w:t xml:space="preserve"> функци</w:t>
      </w:r>
      <w:r w:rsidR="004B1452">
        <w:t>й</w:t>
      </w:r>
      <w:r w:rsidR="004B1452" w:rsidRPr="00967515">
        <w:t xml:space="preserve">. </w:t>
      </w:r>
      <w:r w:rsidR="004B1452">
        <w:t>В группе животных, получавших л</w:t>
      </w:r>
      <w:r w:rsidR="004B1452" w:rsidRPr="00775FE5">
        <w:t>инаглиптин</w:t>
      </w:r>
      <w:r w:rsidR="004B1452">
        <w:t xml:space="preserve">, </w:t>
      </w:r>
      <w:r w:rsidR="004B1452" w:rsidRPr="00967515">
        <w:t>устранял</w:t>
      </w:r>
      <w:r w:rsidR="004B1452">
        <w:t>ась</w:t>
      </w:r>
      <w:r w:rsidR="004B1452" w:rsidRPr="00967515">
        <w:t xml:space="preserve"> гипераммониеми</w:t>
      </w:r>
      <w:r w:rsidR="004B1452">
        <w:t>я</w:t>
      </w:r>
      <w:r w:rsidR="004B1452" w:rsidRPr="00967515">
        <w:t xml:space="preserve"> </w:t>
      </w:r>
      <w:r w:rsidR="004B1452">
        <w:t xml:space="preserve">и снижался уровень </w:t>
      </w:r>
      <w:r w:rsidR="004B1452" w:rsidRPr="00967515">
        <w:t xml:space="preserve">печеночных трансаминаз. </w:t>
      </w:r>
      <w:r w:rsidR="004B1452">
        <w:t>снижался уровень</w:t>
      </w:r>
      <w:r w:rsidR="004B1452" w:rsidRPr="00967515">
        <w:t xml:space="preserve"> провоспалительны</w:t>
      </w:r>
      <w:r w:rsidR="004B1452">
        <w:t>х</w:t>
      </w:r>
      <w:r w:rsidR="004B1452" w:rsidRPr="00967515">
        <w:t xml:space="preserve"> цитокин</w:t>
      </w:r>
      <w:r w:rsidR="004B1452">
        <w:t>ов</w:t>
      </w:r>
      <w:r w:rsidR="004B1452" w:rsidRPr="00967515">
        <w:t xml:space="preserve"> печени и гиппокампа</w:t>
      </w:r>
      <w:r w:rsidR="004B1452">
        <w:t xml:space="preserve"> </w:t>
      </w:r>
      <w:r w:rsidR="004B1452">
        <w:fldChar w:fldCharType="begin"/>
      </w:r>
      <w:r w:rsidR="004B1452">
        <w:instrText xml:space="preserve"> ADDIN ZOTERO_ITEM CSL_CITATION {"citationID":"GJzy5ZlE","properties":{"formattedCitation":"[7]","plainCitation":"[7]","noteIndex":0},"citationItems":[{"id":3028,"uris":["http://zotero.org/users/5483459/items/JBZUDQKC"],"itemData":{"id":3028,"type":"article-journal","abstract":"The degree of neuroinflammation is correlated mainly with cognitive and motor dysfunctions associated with hepatic encephalopathy (HE). The current study was conducted to explore the possible protective potential of the antidiabetic drug; linagliptin (LNG; 10 or 20 mg/kg) against HE induced by thioacetamide (TAA) in rats. Animals received two consecutive intraperitoneal injections of TAA (200 mg/kg) on alternate days. Neurobehavioral tests were performed 24 h after the last injection, and rats were sacrificed 24 h later (48 h). The higher LNG dose more effectively protected against TAA-induced changes. Administration of LNG for 15 days before TAA notably mitigated TAA-induced acute liver injury and HE, as verified by the marked improvement in motor coordination, locomotor activity, and cognition function. LNG maintained both brain and liver weight indices and retracted the hyperammonemia with a prominent suppression in liver transaminases. This was accompanied by an evident modulation of hepatic and hippocampal oxidative stress markers; GSH and MDA. LNG attenuated both liver and hippocampal pro-inflammatory cytokine; IL-1β while augmented the anti-inflammatory one; IL-10. It noticeably reduced hepatic and hippocampal COX-2 and TNF-α and maintained hepatic and brain architectures. It also induced a marked decrease in the inflammation-regulated transcription factor, C/EBP-β, with a profound increase in hippocampi's anti-inflammatory chemokine, CX3CL1/Fractalkine. LNG modulated TAA-induced disturbances in hippocampal amino acids; glutamate, and GABA with a significant increase in hippocampal BDNF. In conclusion, the regulatory effect of LNG on neuroinflammatory signaling underlines its neuroprotective effect against progressive encephalopathy accompanying acute liver injury.","container-title":"Life Sciences","DOI":"10.1016/j.lfs.2022.120378","ISSN":"1879-0631","journalAbbreviation":"Life Sci","language":"eng","note":"PMID: 35134437","page":"120378","source":"PubMed","title":"Linagliptin attenuates thioacetamide-induced hepatic encephalopathy in rats: Modulation of C/EBP-β and CX3CL1/Fractalkine, neuro-inflammation, oxidative stress and behavioral defects","title-short":"Linagliptin attenuates thioacetamide-induced hepatic encephalopathy in rats","volume":"295","author":[{"family":"Hussien","given":"Yosra A."},{"family":"Mansour","given":"Dina F."},{"family":"Nada","given":"Somaia A."},{"family":"Abd El-Rahman","given":"Sahar S."},{"family":"Abdelsalam","given":"Rania M."},{"family":"Attia","given":"Amina S."},{"family":"El-Tanbouly","given":"Dalia M."}],"issued":{"date-parts":[["2022",4,15]]}}}],"schema":"https://github.com/citation-style-language/schema/raw/master/csl-citation.json"} </w:instrText>
      </w:r>
      <w:r w:rsidR="004B1452">
        <w:fldChar w:fldCharType="separate"/>
      </w:r>
      <w:r w:rsidR="004B1452" w:rsidRPr="00046858">
        <w:t>[7]</w:t>
      </w:r>
      <w:r w:rsidR="004B1452">
        <w:fldChar w:fldCharType="end"/>
      </w:r>
      <w:r w:rsidR="004B1452">
        <w:t>.</w:t>
      </w:r>
    </w:p>
    <w:p w14:paraId="0AC5A88E" w14:textId="77777777" w:rsidR="004B1452" w:rsidRDefault="004B1452" w:rsidP="004B1452">
      <w:pPr>
        <w:spacing w:before="240" w:after="240"/>
        <w:outlineLvl w:val="2"/>
        <w:rPr>
          <w:b/>
          <w:color w:val="000000" w:themeColor="text1"/>
        </w:rPr>
      </w:pPr>
      <w:bookmarkStart w:id="101" w:name="_Toc499821139"/>
      <w:bookmarkStart w:id="102" w:name="_Toc139361954"/>
      <w:bookmarkEnd w:id="98"/>
      <w:r w:rsidRPr="005E6358">
        <w:rPr>
          <w:b/>
          <w:color w:val="000000" w:themeColor="text1"/>
        </w:rPr>
        <w:t>3.1.</w:t>
      </w:r>
      <w:r>
        <w:rPr>
          <w:b/>
          <w:color w:val="000000" w:themeColor="text1"/>
        </w:rPr>
        <w:t>4</w:t>
      </w:r>
      <w:r w:rsidRPr="005E6358">
        <w:rPr>
          <w:b/>
          <w:color w:val="000000" w:themeColor="text1"/>
        </w:rPr>
        <w:t>. Фармакологическая безопасност</w:t>
      </w:r>
      <w:bookmarkEnd w:id="101"/>
      <w:r w:rsidRPr="005E6358">
        <w:rPr>
          <w:b/>
          <w:color w:val="000000" w:themeColor="text1"/>
        </w:rPr>
        <w:t>ь</w:t>
      </w:r>
      <w:bookmarkEnd w:id="102"/>
    </w:p>
    <w:p w14:paraId="5BE00096" w14:textId="5FDC5996" w:rsidR="004B1452" w:rsidRDefault="004B1452" w:rsidP="00422CB1">
      <w:pPr>
        <w:ind w:firstLine="709"/>
      </w:pPr>
      <w:bookmarkStart w:id="103" w:name="_Hlk121099850"/>
      <w:r>
        <w:t xml:space="preserve">С </w:t>
      </w:r>
      <w:r w:rsidRPr="009256AD">
        <w:t xml:space="preserve">линаглиптином был проведен целый ряд специальных фармакологических исследований безопасности. </w:t>
      </w:r>
    </w:p>
    <w:p w14:paraId="1C2E8F49" w14:textId="06EFA88B" w:rsidR="00F952E2" w:rsidRDefault="00F952E2">
      <w:pPr>
        <w:rPr>
          <w:b/>
          <w:bCs/>
        </w:rPr>
      </w:pPr>
    </w:p>
    <w:p w14:paraId="3B8372C1" w14:textId="7F2DD418" w:rsidR="004B1452" w:rsidRDefault="004B1452" w:rsidP="00422CB1">
      <w:pPr>
        <w:rPr>
          <w:b/>
          <w:bCs/>
        </w:rPr>
      </w:pPr>
      <w:r w:rsidRPr="001F74B7">
        <w:rPr>
          <w:b/>
          <w:bCs/>
        </w:rPr>
        <w:t>Влияние на сердечно сосудистую систему</w:t>
      </w:r>
    </w:p>
    <w:p w14:paraId="7625AFA0" w14:textId="6D35490C" w:rsidR="00422CB1" w:rsidRDefault="00422CB1" w:rsidP="00F952E2">
      <w:pPr>
        <w:tabs>
          <w:tab w:val="left" w:pos="0"/>
        </w:tabs>
      </w:pPr>
    </w:p>
    <w:p w14:paraId="3CD61E0C" w14:textId="5D5B1BDD" w:rsidR="004B1452" w:rsidRDefault="004B1452" w:rsidP="00422CB1">
      <w:pPr>
        <w:tabs>
          <w:tab w:val="left" w:pos="0"/>
        </w:tabs>
        <w:ind w:firstLine="709"/>
      </w:pPr>
      <w:r>
        <w:t xml:space="preserve">Оценка влияния применения линаглиптина на сердечно-сосудистую систему </w:t>
      </w:r>
      <w:r w:rsidRPr="00A6776C">
        <w:t>был</w:t>
      </w:r>
      <w:r w:rsidR="00422CB1">
        <w:t>а</w:t>
      </w:r>
      <w:r w:rsidRPr="00A6776C">
        <w:t xml:space="preserve"> проведен</w:t>
      </w:r>
      <w:r w:rsidR="00422CB1">
        <w:t>а</w:t>
      </w:r>
      <w:r w:rsidRPr="00A6776C">
        <w:t xml:space="preserve"> на крысах и собаках</w:t>
      </w:r>
      <w:r>
        <w:t>.</w:t>
      </w:r>
    </w:p>
    <w:p w14:paraId="7D4B7438" w14:textId="081F9508" w:rsidR="004B1452" w:rsidRDefault="004B1452" w:rsidP="00422CB1">
      <w:pPr>
        <w:ind w:firstLine="709"/>
      </w:pPr>
      <w:r w:rsidRPr="00193C03">
        <w:t>Крысам через желудочный зонд вводили однократно 3, 10 или 30 мг/кг линаглиптина и оценивали телеметрическую передачу сигналов артериального давления, ЭКГ (не использовал</w:t>
      </w:r>
      <w:r w:rsidR="00422CB1">
        <w:t>о</w:t>
      </w:r>
      <w:r w:rsidRPr="00193C03">
        <w:t xml:space="preserve">сь для определения интервала QT) и температуру тела. Измерения проводились до 7 часов после применения линаглиптина. </w:t>
      </w:r>
      <w:r w:rsidR="0035479D">
        <w:t>Л</w:t>
      </w:r>
      <w:r w:rsidRPr="00193C03">
        <w:t>инаглиптин не оказывал влияния ни на один из измеренных параметров в испытанных дозах</w:t>
      </w:r>
      <w:r w:rsidRPr="00A6776C">
        <w:t xml:space="preserve">. </w:t>
      </w:r>
    </w:p>
    <w:p w14:paraId="52B67B95" w14:textId="4B6AEA48" w:rsidR="004B1452" w:rsidRPr="00A6776C" w:rsidRDefault="004B1452" w:rsidP="00422CB1">
      <w:pPr>
        <w:ind w:firstLine="709"/>
      </w:pPr>
      <w:r w:rsidRPr="00A6776C">
        <w:t xml:space="preserve">В исследовании на собаках, </w:t>
      </w:r>
      <w:r w:rsidRPr="00193C03">
        <w:t xml:space="preserve">через желудочный зонд вводили однократно </w:t>
      </w:r>
      <w:r w:rsidRPr="00A6776C">
        <w:t xml:space="preserve">1, 3 или 10 мг/кг </w:t>
      </w:r>
      <w:r w:rsidRPr="00193C03">
        <w:t>линаглиптина</w:t>
      </w:r>
      <w:r>
        <w:t xml:space="preserve">, </w:t>
      </w:r>
      <w:r w:rsidRPr="00A6776C">
        <w:t xml:space="preserve">гемодинамические </w:t>
      </w:r>
      <w:r>
        <w:t>показатели</w:t>
      </w:r>
      <w:r w:rsidRPr="00A6776C">
        <w:t xml:space="preserve"> </w:t>
      </w:r>
      <w:r>
        <w:t>оценивались</w:t>
      </w:r>
      <w:r w:rsidRPr="00A6776C">
        <w:t xml:space="preserve"> непрерывно в течение последующих 7 часов.</w:t>
      </w:r>
      <w:r>
        <w:t xml:space="preserve"> </w:t>
      </w:r>
      <w:r w:rsidR="00281AB0">
        <w:t>Установлено</w:t>
      </w:r>
      <w:r w:rsidRPr="00193C03">
        <w:t>, что линаглиптин не оказывал влияния</w:t>
      </w:r>
      <w:r w:rsidRPr="00A6776C">
        <w:t xml:space="preserve"> на артериальное давление, давление в левом желудочке, ЭКГ и температуру </w:t>
      </w:r>
      <w:r>
        <w:t>тела.</w:t>
      </w:r>
      <w:r w:rsidRPr="00A6776C">
        <w:t xml:space="preserve"> </w:t>
      </w:r>
    </w:p>
    <w:p w14:paraId="3DAFEB0E" w14:textId="59C7A525" w:rsidR="004B1452" w:rsidRPr="00A6776C" w:rsidRDefault="004B1452" w:rsidP="00422CB1">
      <w:pPr>
        <w:ind w:firstLine="709"/>
      </w:pPr>
      <w:r w:rsidRPr="00A6776C">
        <w:t>Самые высокие дозы, испытанные на крысах и собаках, примерно в 1</w:t>
      </w:r>
      <w:r>
        <w:t>0</w:t>
      </w:r>
      <w:r w:rsidRPr="00A6776C">
        <w:t xml:space="preserve"> раз превышают </w:t>
      </w:r>
      <w:r>
        <w:t>максимально рекомендованную дозу для человека</w:t>
      </w:r>
      <w:r w:rsidRPr="00A6776C">
        <w:t xml:space="preserve"> 400 мг, исходя из </w:t>
      </w:r>
      <w:r w:rsidR="00281AB0">
        <w:t xml:space="preserve">расчета по </w:t>
      </w:r>
      <w:r w:rsidRPr="00A6776C">
        <w:t>площади поверхности тела</w:t>
      </w:r>
      <w:r>
        <w:t xml:space="preserve"> </w:t>
      </w:r>
      <w:r>
        <w:fldChar w:fldCharType="begin"/>
      </w:r>
      <w:r>
        <w:instrText xml:space="preserve"> ADDIN ZOTERO_ITEM CSL_CITATION {"citationID":"qCq0K3Rs","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D176F2">
        <w:t>[3]</w:t>
      </w:r>
      <w:r>
        <w:fldChar w:fldCharType="end"/>
      </w:r>
      <w:r>
        <w:t xml:space="preserve">. </w:t>
      </w:r>
    </w:p>
    <w:p w14:paraId="20D94F74" w14:textId="77777777" w:rsidR="004B1452" w:rsidRPr="001F74B7" w:rsidRDefault="004B1452" w:rsidP="00283811">
      <w:pPr>
        <w:ind w:firstLine="851"/>
        <w:rPr>
          <w:b/>
          <w:bCs/>
        </w:rPr>
      </w:pPr>
    </w:p>
    <w:p w14:paraId="4BC9E709" w14:textId="77777777" w:rsidR="004B1452" w:rsidRDefault="004B1452" w:rsidP="004B1452">
      <w:pPr>
        <w:rPr>
          <w:b/>
          <w:bCs/>
        </w:rPr>
      </w:pPr>
      <w:r w:rsidRPr="001F74B7">
        <w:rPr>
          <w:b/>
          <w:bCs/>
        </w:rPr>
        <w:t>Влияние на центральную нервную систему (ЦНС)</w:t>
      </w:r>
    </w:p>
    <w:p w14:paraId="7E0F805A" w14:textId="77777777" w:rsidR="00281AB0" w:rsidRDefault="00281AB0" w:rsidP="004B1452">
      <w:pPr>
        <w:ind w:firstLine="709"/>
      </w:pPr>
    </w:p>
    <w:p w14:paraId="1BB13291" w14:textId="076ABADA" w:rsidR="004B1452" w:rsidRDefault="004B1452" w:rsidP="004B1452">
      <w:pPr>
        <w:ind w:firstLine="709"/>
      </w:pPr>
      <w:r w:rsidRPr="005A269F">
        <w:t xml:space="preserve">Возможные эффекты </w:t>
      </w:r>
      <w:r>
        <w:t xml:space="preserve">линаглиптина </w:t>
      </w:r>
      <w:r w:rsidRPr="005A269F">
        <w:t>на центральную и периферическую нервн</w:t>
      </w:r>
      <w:r w:rsidR="009C65BA">
        <w:t>ую</w:t>
      </w:r>
      <w:r w:rsidRPr="005A269F">
        <w:t xml:space="preserve"> систем</w:t>
      </w:r>
      <w:r w:rsidR="009C65BA">
        <w:t>у</w:t>
      </w:r>
      <w:r w:rsidRPr="005A269F">
        <w:t xml:space="preserve"> были исследованы на мышах и крысах. У мыш</w:t>
      </w:r>
      <w:r>
        <w:t>ей</w:t>
      </w:r>
      <w:r w:rsidRPr="005A269F">
        <w:t xml:space="preserve"> использовался модифицированный тест Ирвина (оценка поведения) и оценка спонтанн</w:t>
      </w:r>
      <w:r>
        <w:t>ой</w:t>
      </w:r>
      <w:r w:rsidRPr="005A269F">
        <w:t xml:space="preserve"> ночн</w:t>
      </w:r>
      <w:r>
        <w:t>ой</w:t>
      </w:r>
      <w:r w:rsidRPr="005A269F">
        <w:t xml:space="preserve"> подвижност</w:t>
      </w:r>
      <w:r>
        <w:t>и</w:t>
      </w:r>
      <w:r w:rsidRPr="005A269F">
        <w:t xml:space="preserve">. </w:t>
      </w:r>
    </w:p>
    <w:p w14:paraId="77EDA689" w14:textId="1923F64B" w:rsidR="004B1452" w:rsidRPr="005A269F" w:rsidRDefault="004B1452" w:rsidP="004B1452">
      <w:pPr>
        <w:ind w:firstLine="709"/>
      </w:pPr>
      <w:r w:rsidRPr="005A269F">
        <w:t xml:space="preserve">В исследовании на самцах крыс </w:t>
      </w:r>
      <w:r>
        <w:t xml:space="preserve">оценивалось </w:t>
      </w:r>
      <w:r w:rsidRPr="005A269F">
        <w:t xml:space="preserve">влияние </w:t>
      </w:r>
      <w:r>
        <w:t xml:space="preserve">линаглиптина </w:t>
      </w:r>
      <w:r w:rsidRPr="005A269F">
        <w:t xml:space="preserve">на поведение, физиологическое состояние, спонтанную локомоторную активность и температуру тела. </w:t>
      </w:r>
      <w:r>
        <w:t>Не было отмечено влияни</w:t>
      </w:r>
      <w:r w:rsidR="009C65BA">
        <w:t>я</w:t>
      </w:r>
      <w:r>
        <w:t xml:space="preserve"> линаглиптина на </w:t>
      </w:r>
      <w:r w:rsidRPr="005A269F">
        <w:t>поведение, биологическое состояние, спонтанную локомоторную активность и температуру тела</w:t>
      </w:r>
      <w:r>
        <w:t xml:space="preserve"> </w:t>
      </w:r>
      <w:r w:rsidRPr="005A269F">
        <w:t>у мышей при дозах до 30 мг/кг и у крыс при дозах до 600 мг/кг</w:t>
      </w:r>
      <w:r>
        <w:t xml:space="preserve"> </w:t>
      </w:r>
      <w:r>
        <w:fldChar w:fldCharType="begin"/>
      </w:r>
      <w:r>
        <w:instrText xml:space="preserve"> ADDIN ZOTERO_ITEM CSL_CITATION {"citationID":"1dbfYyJj","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D176F2">
        <w:t>[3]</w:t>
      </w:r>
      <w:r>
        <w:fldChar w:fldCharType="end"/>
      </w:r>
      <w:r>
        <w:t>.</w:t>
      </w:r>
    </w:p>
    <w:p w14:paraId="731AC902" w14:textId="1138CA5F" w:rsidR="004B1452" w:rsidRDefault="004B1452" w:rsidP="004B1452">
      <w:pPr>
        <w:rPr>
          <w:b/>
          <w:bCs/>
        </w:rPr>
      </w:pPr>
      <w:r w:rsidRPr="001F74B7">
        <w:rPr>
          <w:b/>
          <w:bCs/>
        </w:rPr>
        <w:lastRenderedPageBreak/>
        <w:t>Влияние на дыхательную систему</w:t>
      </w:r>
    </w:p>
    <w:p w14:paraId="5814AB78" w14:textId="77777777" w:rsidR="00281AB0" w:rsidRDefault="00281AB0" w:rsidP="004B1452">
      <w:pPr>
        <w:ind w:firstLine="851"/>
      </w:pPr>
    </w:p>
    <w:p w14:paraId="659E39A6" w14:textId="2FAEEE9D" w:rsidR="004B1452" w:rsidRDefault="004B1452" w:rsidP="00345DD3">
      <w:pPr>
        <w:ind w:firstLine="709"/>
      </w:pPr>
      <w:r>
        <w:t>Оцен</w:t>
      </w:r>
      <w:r w:rsidR="00345DD3">
        <w:t>ено</w:t>
      </w:r>
      <w:r>
        <w:t xml:space="preserve"> влияни</w:t>
      </w:r>
      <w:r w:rsidR="00345DD3">
        <w:t>е</w:t>
      </w:r>
      <w:r>
        <w:t xml:space="preserve"> применения линаглиптина на дыхательную систему </w:t>
      </w:r>
      <w:r w:rsidR="00345DD3">
        <w:t>крыс</w:t>
      </w:r>
      <w:r>
        <w:t>-самц</w:t>
      </w:r>
      <w:r w:rsidR="00345DD3">
        <w:t>ов</w:t>
      </w:r>
      <w:r>
        <w:t xml:space="preserve"> </w:t>
      </w:r>
      <w:r w:rsidRPr="00E2672D">
        <w:t xml:space="preserve">в дозах 6, 60 или 600 мг/кг. Не было обнаружено никакого влияния на частоту дыхания, </w:t>
      </w:r>
      <w:r w:rsidRPr="000C23F5">
        <w:t xml:space="preserve">дыхательный объем </w:t>
      </w:r>
      <w:r w:rsidRPr="00E2672D">
        <w:t xml:space="preserve">и минутный объем в дозах 6 и 60 мг/кг. Наблюдалось изолированное снижение частоты дыхания и впоследствии минутного объема без влияния на </w:t>
      </w:r>
      <w:r w:rsidRPr="008A5CF0">
        <w:t>дыхательный объем</w:t>
      </w:r>
      <w:r>
        <w:t xml:space="preserve"> </w:t>
      </w:r>
      <w:r w:rsidRPr="00E2672D">
        <w:t xml:space="preserve">через 30 минут после введения 600 мг/кг </w:t>
      </w:r>
      <w:r>
        <w:t xml:space="preserve">линаглиптина </w:t>
      </w:r>
      <w:r>
        <w:fldChar w:fldCharType="begin"/>
      </w:r>
      <w:r>
        <w:instrText xml:space="preserve"> ADDIN ZOTERO_ITEM CSL_CITATION {"citationID":"4kjbD5mH","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D176F2">
        <w:t>[3]</w:t>
      </w:r>
      <w:r>
        <w:fldChar w:fldCharType="end"/>
      </w:r>
      <w:r>
        <w:t>.</w:t>
      </w:r>
    </w:p>
    <w:p w14:paraId="4E60E4DF" w14:textId="77777777" w:rsidR="00281AB0" w:rsidRDefault="00281AB0" w:rsidP="004B1452">
      <w:pPr>
        <w:ind w:firstLine="851"/>
      </w:pPr>
    </w:p>
    <w:p w14:paraId="6E07C7A7" w14:textId="77777777" w:rsidR="004B1452" w:rsidRDefault="004B1452" w:rsidP="004B1452">
      <w:pPr>
        <w:rPr>
          <w:b/>
          <w:bCs/>
        </w:rPr>
      </w:pPr>
      <w:r w:rsidRPr="001F74B7">
        <w:rPr>
          <w:b/>
          <w:bCs/>
        </w:rPr>
        <w:t xml:space="preserve">Влияние на </w:t>
      </w:r>
      <w:r>
        <w:rPr>
          <w:b/>
          <w:bCs/>
        </w:rPr>
        <w:t xml:space="preserve">мочевыделительную систему </w:t>
      </w:r>
    </w:p>
    <w:p w14:paraId="5ACB0325" w14:textId="77777777" w:rsidR="00281AB0" w:rsidRDefault="00281AB0" w:rsidP="004B1452">
      <w:pPr>
        <w:ind w:firstLine="851"/>
      </w:pPr>
    </w:p>
    <w:p w14:paraId="3B833865" w14:textId="6B974293" w:rsidR="004B1452" w:rsidRDefault="004B1452" w:rsidP="00A250CB">
      <w:pPr>
        <w:ind w:firstLine="709"/>
      </w:pPr>
      <w:r w:rsidRPr="008F4AEC">
        <w:t xml:space="preserve">Оценка влияния линаглиптина на мочевыделительную систему </w:t>
      </w:r>
      <w:r w:rsidR="00345DD3">
        <w:t>выполнена</w:t>
      </w:r>
      <w:r w:rsidRPr="008F4AEC">
        <w:t xml:space="preserve"> на крысах, препарат вво</w:t>
      </w:r>
      <w:r w:rsidR="002526F2">
        <w:t>д</w:t>
      </w:r>
      <w:r w:rsidRPr="008F4AEC">
        <w:t xml:space="preserve">или через желудочный зонд в дозах 3, 10 или 30 мг/кг. </w:t>
      </w:r>
      <w:r w:rsidR="00345DD3">
        <w:t>Установлено</w:t>
      </w:r>
      <w:r w:rsidRPr="008F4AEC">
        <w:t>, что линаглиптин в испытанных дозах не оказ</w:t>
      </w:r>
      <w:r w:rsidR="006C55C0">
        <w:t>ыв</w:t>
      </w:r>
      <w:r w:rsidRPr="008F4AEC">
        <w:t>а</w:t>
      </w:r>
      <w:r w:rsidR="00A250CB">
        <w:t>ет</w:t>
      </w:r>
      <w:r w:rsidRPr="008F4AEC">
        <w:t xml:space="preserve"> влияния на функцию почек, </w:t>
      </w:r>
      <w:r w:rsidR="00A250CB">
        <w:t xml:space="preserve">показатели </w:t>
      </w:r>
      <w:r w:rsidRPr="008F4AEC">
        <w:t>анализ</w:t>
      </w:r>
      <w:r w:rsidR="00A250CB">
        <w:t>а</w:t>
      </w:r>
      <w:r w:rsidRPr="008F4AEC">
        <w:t xml:space="preserve"> мочи и электролиты сыворотки крови</w:t>
      </w:r>
      <w:r w:rsidR="002526F2">
        <w:t xml:space="preserve"> </w:t>
      </w:r>
      <w:r w:rsidR="002526F2">
        <w:fldChar w:fldCharType="begin"/>
      </w:r>
      <w:r w:rsidR="002526F2">
        <w:instrText xml:space="preserve"> ADDIN ZOTERO_ITEM CSL_CITATION {"citationID":"t9r6vSxf","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rsidR="002526F2">
        <w:fldChar w:fldCharType="separate"/>
      </w:r>
      <w:r w:rsidR="002526F2" w:rsidRPr="00D176F2">
        <w:t>[3]</w:t>
      </w:r>
      <w:r w:rsidR="002526F2">
        <w:fldChar w:fldCharType="end"/>
      </w:r>
      <w:r w:rsidRPr="008F4AEC">
        <w:t xml:space="preserve">. </w:t>
      </w:r>
    </w:p>
    <w:p w14:paraId="1AF3738F" w14:textId="77777777" w:rsidR="00281AB0" w:rsidRPr="008F4AEC" w:rsidRDefault="00281AB0" w:rsidP="004B1452">
      <w:pPr>
        <w:ind w:firstLine="851"/>
      </w:pPr>
    </w:p>
    <w:p w14:paraId="341755BB" w14:textId="77777777" w:rsidR="004B1452" w:rsidRDefault="004B1452" w:rsidP="004B1452">
      <w:pPr>
        <w:rPr>
          <w:b/>
          <w:bCs/>
        </w:rPr>
      </w:pPr>
      <w:r w:rsidRPr="001F74B7">
        <w:rPr>
          <w:b/>
          <w:bCs/>
        </w:rPr>
        <w:t>Влияние на желудочно-кишечный тракт</w:t>
      </w:r>
    </w:p>
    <w:p w14:paraId="50997EC9" w14:textId="77777777" w:rsidR="00281AB0" w:rsidRDefault="00281AB0" w:rsidP="004B1452">
      <w:pPr>
        <w:ind w:firstLine="851"/>
      </w:pPr>
    </w:p>
    <w:p w14:paraId="7E40B501" w14:textId="6AB19329" w:rsidR="004B1452" w:rsidRDefault="004B1452" w:rsidP="00A250CB">
      <w:pPr>
        <w:ind w:firstLine="709"/>
      </w:pPr>
      <w:r w:rsidRPr="005A269F">
        <w:t xml:space="preserve">Возможные эффекты </w:t>
      </w:r>
      <w:r>
        <w:t xml:space="preserve">линаглиптина </w:t>
      </w:r>
      <w:r w:rsidRPr="005A269F">
        <w:t xml:space="preserve">на </w:t>
      </w:r>
      <w:r w:rsidRPr="00FC07EB">
        <w:t>желудочно-кишечный тракт</w:t>
      </w:r>
      <w:r w:rsidRPr="005A269F">
        <w:t xml:space="preserve"> были исследованы на крысах</w:t>
      </w:r>
      <w:r>
        <w:t xml:space="preserve"> в дозах 3, 10 или 30 мг/кг, препарат вводился перорально или интрадуоденально. После интрадуоденального введения линаглиптина, влияние </w:t>
      </w:r>
      <w:r w:rsidR="003D05BA">
        <w:t xml:space="preserve">препарата </w:t>
      </w:r>
      <w:r>
        <w:t xml:space="preserve">на желудочно-дуоденальный отдел оценивалось у крыс с перевязанным привратником. </w:t>
      </w:r>
      <w:r w:rsidR="003D05BA">
        <w:t>Линаглиптин в</w:t>
      </w:r>
      <w:r>
        <w:t xml:space="preserve"> дозах 10 и 30 мг/кг приводил к незначительному снижению объема желудочного сока. Влияние на скорость опорожнения желудка после перорального приема отсутствовало. Наблюдалось незначительное дозозависимое снижение кишечного транзита после каждого перорального приема линаглиптина </w:t>
      </w:r>
      <w:r>
        <w:fldChar w:fldCharType="begin"/>
      </w:r>
      <w:r>
        <w:instrText xml:space="preserve"> ADDIN ZOTERO_ITEM CSL_CITATION {"citationID":"t9r6vSxf","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D176F2">
        <w:t>[3]</w:t>
      </w:r>
      <w:r>
        <w:fldChar w:fldCharType="end"/>
      </w:r>
      <w:bookmarkEnd w:id="103"/>
      <w:r>
        <w:t>.</w:t>
      </w:r>
    </w:p>
    <w:p w14:paraId="4F2C030A" w14:textId="77777777" w:rsidR="00281AB0" w:rsidRDefault="00281AB0" w:rsidP="004B1452">
      <w:pPr>
        <w:rPr>
          <w:b/>
          <w:bCs/>
        </w:rPr>
      </w:pPr>
    </w:p>
    <w:p w14:paraId="136CF1E9" w14:textId="5439F9AB" w:rsidR="004B1452" w:rsidRDefault="004B1452" w:rsidP="004B1452">
      <w:pPr>
        <w:rPr>
          <w:b/>
          <w:bCs/>
        </w:rPr>
      </w:pPr>
      <w:r w:rsidRPr="001F74B7">
        <w:rPr>
          <w:b/>
          <w:bCs/>
        </w:rPr>
        <w:t xml:space="preserve">Влияние на </w:t>
      </w:r>
      <w:r>
        <w:rPr>
          <w:b/>
          <w:bCs/>
        </w:rPr>
        <w:t xml:space="preserve">лабораторные показатели </w:t>
      </w:r>
    </w:p>
    <w:p w14:paraId="1D616E8F" w14:textId="77777777" w:rsidR="00281AB0" w:rsidRDefault="00281AB0" w:rsidP="004B1452">
      <w:pPr>
        <w:ind w:firstLine="993"/>
      </w:pPr>
    </w:p>
    <w:p w14:paraId="55892593" w14:textId="144B5414" w:rsidR="004B1452" w:rsidRDefault="004B1452" w:rsidP="003D05BA">
      <w:pPr>
        <w:ind w:firstLine="709"/>
      </w:pPr>
      <w:r>
        <w:t xml:space="preserve">Оценка влияния линаглиптина на лабораторные показатели </w:t>
      </w:r>
      <w:r w:rsidRPr="00A6776C">
        <w:t>проведен</w:t>
      </w:r>
      <w:r w:rsidR="003D05BA">
        <w:t>а</w:t>
      </w:r>
      <w:r w:rsidRPr="00A6776C">
        <w:t xml:space="preserve"> на крысах</w:t>
      </w:r>
      <w:r>
        <w:t xml:space="preserve">, препарат вводили через желудочный зонд </w:t>
      </w:r>
      <w:r w:rsidRPr="00170130">
        <w:t xml:space="preserve">в дозах 3, 10 или 30 мг/кг. </w:t>
      </w:r>
      <w:r w:rsidR="003D05BA">
        <w:t>Установлено</w:t>
      </w:r>
      <w:r>
        <w:t xml:space="preserve">, что линаглиптин </w:t>
      </w:r>
      <w:r w:rsidRPr="00170130">
        <w:t xml:space="preserve">в дозах </w:t>
      </w:r>
      <w:r w:rsidR="002526F2" w:rsidRPr="00170130">
        <w:t>3</w:t>
      </w:r>
      <w:r w:rsidR="002526F2">
        <w:t xml:space="preserve"> и </w:t>
      </w:r>
      <w:r w:rsidR="002526F2" w:rsidRPr="00170130">
        <w:t xml:space="preserve">10 мг/кг </w:t>
      </w:r>
      <w:r w:rsidRPr="00170130">
        <w:t>не оказ</w:t>
      </w:r>
      <w:r w:rsidR="00B44F57">
        <w:t>ывал</w:t>
      </w:r>
      <w:r w:rsidRPr="00170130">
        <w:t xml:space="preserve"> влияния на </w:t>
      </w:r>
      <w:r>
        <w:t>биохимические показатели плазмы крови.</w:t>
      </w:r>
      <w:r w:rsidRPr="00170130">
        <w:t xml:space="preserve"> В дозе 30 мг/кг </w:t>
      </w:r>
      <w:r>
        <w:t xml:space="preserve">линаглиптин </w:t>
      </w:r>
      <w:r w:rsidRPr="00170130">
        <w:t xml:space="preserve">увеличил </w:t>
      </w:r>
      <w:r>
        <w:t>уровень белка в плазме,</w:t>
      </w:r>
      <w:r w:rsidRPr="00170130">
        <w:t xml:space="preserve">  </w:t>
      </w:r>
      <w:r>
        <w:t xml:space="preserve">уровень </w:t>
      </w:r>
      <w:r w:rsidRPr="00170130">
        <w:t>свободны</w:t>
      </w:r>
      <w:r>
        <w:t>х</w:t>
      </w:r>
      <w:r w:rsidRPr="00170130">
        <w:t xml:space="preserve"> жирны</w:t>
      </w:r>
      <w:r>
        <w:t>х</w:t>
      </w:r>
      <w:r w:rsidRPr="00170130">
        <w:t xml:space="preserve"> кислот, общ</w:t>
      </w:r>
      <w:r>
        <w:t>его</w:t>
      </w:r>
      <w:r w:rsidRPr="00170130">
        <w:t xml:space="preserve"> билирубин</w:t>
      </w:r>
      <w:r>
        <w:t>а</w:t>
      </w:r>
      <w:r w:rsidRPr="00170130">
        <w:t xml:space="preserve"> и АЛТ</w:t>
      </w:r>
      <w:r>
        <w:t xml:space="preserve"> </w:t>
      </w:r>
      <w:r>
        <w:fldChar w:fldCharType="begin"/>
      </w:r>
      <w:r>
        <w:instrText xml:space="preserve"> ADDIN ZOTERO_ITEM CSL_CITATION {"citationID":"zkC8M5Wg","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D176F2">
        <w:t>[3]</w:t>
      </w:r>
      <w:r>
        <w:fldChar w:fldCharType="end"/>
      </w:r>
      <w:r>
        <w:t>.</w:t>
      </w:r>
    </w:p>
    <w:p w14:paraId="09735F82" w14:textId="3548A925" w:rsidR="004B1452" w:rsidRDefault="004B1452" w:rsidP="003D05BA">
      <w:pPr>
        <w:ind w:firstLine="709"/>
      </w:pPr>
      <w:r>
        <w:t>Таким образом, при оценк</w:t>
      </w:r>
      <w:r w:rsidR="00B44F57">
        <w:t>е</w:t>
      </w:r>
      <w:r>
        <w:t xml:space="preserve"> влияния линаглиптина на сердечно-сосудистую систему не наблюдалось изменений артериального давления, частоты сердечных сокращений у крыс и собак, а </w:t>
      </w:r>
      <w:r w:rsidR="00B44F57">
        <w:t>также изменений</w:t>
      </w:r>
      <w:r>
        <w:t xml:space="preserve"> </w:t>
      </w:r>
      <w:r w:rsidR="00B44F57">
        <w:t xml:space="preserve">на </w:t>
      </w:r>
      <w:r>
        <w:t xml:space="preserve">ЭКГ при дозах до 30 мг/кг у крыс и 10 мг/кг у собак. </w:t>
      </w:r>
      <w:r w:rsidR="00B44F57">
        <w:t>Н</w:t>
      </w:r>
      <w:r>
        <w:t>аблюдалось снижение частоты дыхания и минутного объема дыхания при дозе 600 мг/кг у крыс. При оценке лабораторных показателей отмечалось увеличение содержания белка, холестерина и свободных жирных кислот при дозе 30 мг/кг у крыс. При оценк</w:t>
      </w:r>
      <w:r w:rsidR="00B44F57">
        <w:t>е</w:t>
      </w:r>
      <w:r>
        <w:t xml:space="preserve"> влияния линаглиптина на желуд</w:t>
      </w:r>
      <w:r w:rsidR="00F5171D">
        <w:t xml:space="preserve">очно-кишечный тракт отмечалось </w:t>
      </w:r>
      <w:r>
        <w:t>незначительное снижение объема желудочного сока и выхода кислоты при дозах 10 и 30 мг/кг у крыс.</w:t>
      </w:r>
    </w:p>
    <w:p w14:paraId="2A23AF4E" w14:textId="77777777" w:rsidR="004B1452" w:rsidRDefault="004B1452" w:rsidP="004B1452">
      <w:pPr>
        <w:spacing w:before="240" w:after="240"/>
        <w:outlineLvl w:val="2"/>
        <w:rPr>
          <w:b/>
          <w:color w:val="000000" w:themeColor="text1"/>
        </w:rPr>
      </w:pPr>
      <w:bookmarkStart w:id="104" w:name="_Toc139361955"/>
      <w:r w:rsidRPr="005E6358">
        <w:rPr>
          <w:b/>
          <w:color w:val="000000" w:themeColor="text1"/>
        </w:rPr>
        <w:t>3.1.</w:t>
      </w:r>
      <w:r>
        <w:rPr>
          <w:b/>
          <w:color w:val="000000" w:themeColor="text1"/>
        </w:rPr>
        <w:t>5</w:t>
      </w:r>
      <w:r w:rsidRPr="005E6358">
        <w:rPr>
          <w:b/>
          <w:color w:val="000000" w:themeColor="text1"/>
        </w:rPr>
        <w:t>. Фармакодинамические лекарственные взаимодействия</w:t>
      </w:r>
      <w:bookmarkEnd w:id="104"/>
    </w:p>
    <w:p w14:paraId="36091C34" w14:textId="610A010A" w:rsidR="004B1452" w:rsidRDefault="004B1452" w:rsidP="00F5171D">
      <w:pPr>
        <w:ind w:firstLine="709"/>
      </w:pPr>
      <w:r w:rsidRPr="00B040AE">
        <w:t xml:space="preserve">Линаглиптин является субстратом CYP3A4 и транспортеров </w:t>
      </w:r>
      <w:r w:rsidR="00B268AF" w:rsidRPr="005B2F71">
        <w:t>P-гликопротеин</w:t>
      </w:r>
      <w:r w:rsidR="00B268AF">
        <w:t>а</w:t>
      </w:r>
      <w:r w:rsidR="00B268AF" w:rsidRPr="00B040AE">
        <w:t xml:space="preserve"> </w:t>
      </w:r>
      <w:r w:rsidR="00B268AF">
        <w:t>(</w:t>
      </w:r>
      <w:r w:rsidRPr="00B040AE">
        <w:t>P-gp</w:t>
      </w:r>
      <w:r w:rsidR="00B268AF">
        <w:t>)</w:t>
      </w:r>
      <w:r w:rsidRPr="00B040AE">
        <w:t xml:space="preserve"> и </w:t>
      </w:r>
      <w:r w:rsidR="00B268AF">
        <w:t>п</w:t>
      </w:r>
      <w:r w:rsidR="00B268AF" w:rsidRPr="00B268AF">
        <w:t>ереносчик</w:t>
      </w:r>
      <w:r w:rsidR="00B268AF">
        <w:t>а</w:t>
      </w:r>
      <w:r w:rsidR="00B268AF" w:rsidRPr="00B268AF">
        <w:t xml:space="preserve"> органических катионов </w:t>
      </w:r>
      <w:r w:rsidR="00B268AF">
        <w:t>(</w:t>
      </w:r>
      <w:r w:rsidRPr="00B040AE">
        <w:t>OCT2</w:t>
      </w:r>
      <w:r w:rsidR="00B268AF">
        <w:t>)</w:t>
      </w:r>
      <w:r w:rsidR="00D27678">
        <w:t>.</w:t>
      </w:r>
      <w:r w:rsidRPr="00B040AE">
        <w:t xml:space="preserve"> </w:t>
      </w:r>
      <w:r w:rsidR="002762C1" w:rsidRPr="005B2F71">
        <w:rPr>
          <w:rFonts w:eastAsia="Times New Roman"/>
          <w:iCs/>
          <w:lang w:eastAsia="ru-RU"/>
        </w:rPr>
        <w:t>Константа Михаэлиса</w:t>
      </w:r>
      <w:r w:rsidR="002762C1">
        <w:rPr>
          <w:rFonts w:eastAsia="Times New Roman"/>
          <w:iCs/>
          <w:lang w:eastAsia="ru-RU"/>
        </w:rPr>
        <w:t xml:space="preserve"> (</w:t>
      </w:r>
      <w:r w:rsidRPr="00B040AE">
        <w:t>Km</w:t>
      </w:r>
      <w:r w:rsidR="002762C1">
        <w:t>),</w:t>
      </w:r>
      <w:r w:rsidRPr="00B040AE">
        <w:t xml:space="preserve"> связанного с P-gp транспорта составлял</w:t>
      </w:r>
      <w:r w:rsidR="000C291B">
        <w:t>а</w:t>
      </w:r>
      <w:r w:rsidRPr="00B040AE">
        <w:t xml:space="preserve"> 187 мкМ, а разница в поглощении линаглиптина с ингибитором OCT2 или без него составляла более 10 мкл/5 мин/мг. </w:t>
      </w:r>
      <w:r w:rsidR="002762C1" w:rsidRPr="00B040AE">
        <w:t xml:space="preserve">Линаглиптин </w:t>
      </w:r>
      <w:r w:rsidRPr="00B040AE">
        <w:t xml:space="preserve">не является субстратом </w:t>
      </w:r>
      <w:r w:rsidRPr="00B040AE">
        <w:lastRenderedPageBreak/>
        <w:t xml:space="preserve">OATP1B1/1B3, OAT1/3/4 и OCT1. В исследовании </w:t>
      </w:r>
      <w:r w:rsidRPr="00356C61">
        <w:rPr>
          <w:i/>
          <w:iCs/>
        </w:rPr>
        <w:t>in vitro</w:t>
      </w:r>
      <w:r w:rsidRPr="00B040AE">
        <w:t xml:space="preserve"> линаглиптин ингибировал CYP3A4, но не ингибировал и не индуцировал другие изоферменты CYP. Линаглиптин оказывал ингибирующее действие только на OCT1 и OCT2, и эта эффективность ингибирования различалась в зависимости от субстрата. Линаглиптин не ингибирует P-gp в терапевтических концентрациях </w:t>
      </w:r>
      <w:r w:rsidRPr="00B040AE">
        <w:fldChar w:fldCharType="begin"/>
      </w:r>
      <w:r w:rsidRPr="00B040AE">
        <w:instrText xml:space="preserve"> ADDIN ZOTERO_ITEM CSL_CITATION {"citationID":"53yXGHFO","properties":{"formattedCitation":"[8]","plainCitation":"[8]","noteIndex":0},"citationItems":[{"id":3030,"uris":["http://zotero.org/users/5483459/items/2E24C9VQ"],"itemData":{"id":3030,"type":"article-journal","abstract":"Gu N, et al. Transl Clin Pharmacol. 2020 Mar;28(1):17-33. https://doi.org/10.12793/tcp.2020.28.e4","container-title":"Translational and Clinical Pharmacology","DOI":"10.12793/tcp.2020.28.e4","ISSN":"2289-0882","issue":"1","language":"English","page":"17-33","source":"tcpharm.org","title":"Possibility of pharmacokinetic drug interaction between a DPP-4 inhibitor and a SGLT2 inhibitor","volume":"28","author":[{"family":"Gu","given":"Namyi"},{"family":"Park","given":"Sang-In"},{"family":"Chung","given":"Hyewon"},{"family":"Jin","given":"Xuanyou"},{"family":"Lee","given":"SeungHwan"},{"family":"Kim","given":"Tae-Eun"}],"issued":{"date-parts":[["2020",3]]}}}],"schema":"https://github.com/citation-style-language/schema/raw/master/csl-citation.json"} </w:instrText>
      </w:r>
      <w:r w:rsidRPr="00B040AE">
        <w:fldChar w:fldCharType="separate"/>
      </w:r>
      <w:r w:rsidRPr="00B040AE">
        <w:t>[8]</w:t>
      </w:r>
      <w:r w:rsidRPr="00B040AE">
        <w:fldChar w:fldCharType="end"/>
      </w:r>
      <w:r w:rsidRPr="00B040AE">
        <w:t>.</w:t>
      </w:r>
    </w:p>
    <w:p w14:paraId="168BBAB4" w14:textId="5E10746A" w:rsidR="004B1452" w:rsidRPr="00D50D19" w:rsidRDefault="004B1452" w:rsidP="004B1452">
      <w:pPr>
        <w:ind w:firstLine="709"/>
        <w:rPr>
          <w:bCs/>
        </w:rPr>
      </w:pPr>
      <w:r w:rsidRPr="00D50D19">
        <w:rPr>
          <w:bCs/>
        </w:rPr>
        <w:t>При изучении влияния на метаболизм глюкозы  на модели СД 2 у мышей,  введение комбинации метформина (противодиабетический препарат</w:t>
      </w:r>
      <w:r w:rsidR="00352455">
        <w:rPr>
          <w:bCs/>
        </w:rPr>
        <w:t>,</w:t>
      </w:r>
      <w:r w:rsidRPr="00D50D19">
        <w:rPr>
          <w:bCs/>
        </w:rPr>
        <w:t xml:space="preserve"> который </w:t>
      </w:r>
      <w:r w:rsidR="00352455">
        <w:rPr>
          <w:bCs/>
        </w:rPr>
        <w:t xml:space="preserve">снижает уровень глюкозы </w:t>
      </w:r>
      <w:r w:rsidRPr="00D50D19">
        <w:rPr>
          <w:bCs/>
        </w:rPr>
        <w:t>за счет подавления печеночного глюконеогенеза), а линаглиптина оказывал аддитивный эффект на гликемический контроль по сравнению с соответствующ</w:t>
      </w:r>
      <w:r w:rsidR="00352455">
        <w:rPr>
          <w:bCs/>
        </w:rPr>
        <w:t>ей</w:t>
      </w:r>
      <w:r w:rsidRPr="00D50D19">
        <w:rPr>
          <w:bCs/>
        </w:rPr>
        <w:t xml:space="preserve"> монотерапи</w:t>
      </w:r>
      <w:r w:rsidR="00352455">
        <w:rPr>
          <w:bCs/>
        </w:rPr>
        <w:t>ей</w:t>
      </w:r>
      <w:r>
        <w:rPr>
          <w:bCs/>
        </w:rPr>
        <w:t xml:space="preserve"> </w:t>
      </w:r>
      <w:r>
        <w:rPr>
          <w:bCs/>
        </w:rPr>
        <w:fldChar w:fldCharType="begin"/>
      </w:r>
      <w:r>
        <w:rPr>
          <w:bCs/>
        </w:rPr>
        <w:instrText xml:space="preserve"> ADDIN ZOTERO_ITEM CSL_CITATION {"citationID":"oVfx3Wts","properties":{"formattedCitation":"[2]","plainCitation":"[2]","noteIndex":0},"citationItems":[{"id":2939,"uris":["http://zotero.org/users/5483459/items/SJBZ4HU2"],"itemData":{"id":2939,"type":"document","title":"European  Medicines Agency.Assessment report Trajenta (linagliptin). Procedure No.: EMEA/H/C/002110/0000"}}],"schema":"https://github.com/citation-style-language/schema/raw/master/csl-citation.json"} </w:instrText>
      </w:r>
      <w:r>
        <w:rPr>
          <w:bCs/>
        </w:rPr>
        <w:fldChar w:fldCharType="separate"/>
      </w:r>
      <w:r w:rsidRPr="0051179E">
        <w:t>[2]</w:t>
      </w:r>
      <w:r>
        <w:rPr>
          <w:bCs/>
        </w:rPr>
        <w:fldChar w:fldCharType="end"/>
      </w:r>
      <w:r>
        <w:rPr>
          <w:bCs/>
        </w:rPr>
        <w:t>.</w:t>
      </w:r>
    </w:p>
    <w:p w14:paraId="09864DA2" w14:textId="77777777" w:rsidR="004B1452" w:rsidRDefault="004B1452" w:rsidP="004B1452">
      <w:pPr>
        <w:pStyle w:val="2"/>
        <w:tabs>
          <w:tab w:val="left" w:pos="284"/>
          <w:tab w:val="left" w:pos="567"/>
        </w:tabs>
        <w:spacing w:line="240" w:lineRule="auto"/>
        <w:rPr>
          <w:color w:val="000000" w:themeColor="text1"/>
        </w:rPr>
      </w:pPr>
      <w:bookmarkStart w:id="105" w:name="_Toc139361956"/>
      <w:bookmarkEnd w:id="99"/>
      <w:bookmarkEnd w:id="100"/>
      <w:r w:rsidRPr="005E6358">
        <w:rPr>
          <w:color w:val="000000" w:themeColor="text1"/>
        </w:rPr>
        <w:t>3.2. Доклиническая фармакокинетика</w:t>
      </w:r>
      <w:bookmarkEnd w:id="105"/>
    </w:p>
    <w:p w14:paraId="005CE2D9" w14:textId="12E88F8E" w:rsidR="004B1452" w:rsidRPr="00D36158" w:rsidRDefault="004B1452" w:rsidP="00BA12C2">
      <w:pPr>
        <w:ind w:firstLine="709"/>
      </w:pPr>
      <w:bookmarkStart w:id="106" w:name="_Hlk121100029"/>
      <w:r w:rsidRPr="00D36158">
        <w:t xml:space="preserve">Фармакокинетика линаглиптина оценивалась </w:t>
      </w:r>
      <w:r w:rsidRPr="00D36158">
        <w:rPr>
          <w:i/>
          <w:iCs/>
        </w:rPr>
        <w:t>in vivo</w:t>
      </w:r>
      <w:r w:rsidRPr="00D36158">
        <w:t xml:space="preserve"> после перорального введения у мышей, крыс, собак и обезьян. </w:t>
      </w:r>
      <w:bookmarkEnd w:id="106"/>
      <w:r w:rsidRPr="00D36158">
        <w:t>Образцы плазмы, собранные у мышей, крыс, собак и обезьян в ходе токсикокинетических исследований, анализировали с помощью</w:t>
      </w:r>
      <w:r w:rsidR="006602E5">
        <w:t xml:space="preserve"> в</w:t>
      </w:r>
      <w:r w:rsidR="006602E5" w:rsidRPr="006602E5">
        <w:t>ысокоэффективн</w:t>
      </w:r>
      <w:r w:rsidR="006602E5">
        <w:t>ой</w:t>
      </w:r>
      <w:r w:rsidR="006602E5" w:rsidRPr="006602E5">
        <w:t xml:space="preserve"> жидкостн</w:t>
      </w:r>
      <w:r w:rsidR="006602E5">
        <w:t>ой</w:t>
      </w:r>
      <w:r w:rsidR="006602E5" w:rsidRPr="006602E5">
        <w:t xml:space="preserve"> хроматографи</w:t>
      </w:r>
      <w:r w:rsidR="006602E5">
        <w:t>и (</w:t>
      </w:r>
      <w:r w:rsidRPr="00D36158">
        <w:t>ВЭЖХ</w:t>
      </w:r>
      <w:r w:rsidR="006602E5">
        <w:t>)</w:t>
      </w:r>
      <w:r w:rsidR="00591BB7">
        <w:t>.</w:t>
      </w:r>
      <w:r w:rsidRPr="00D36158">
        <w:t xml:space="preserve"> После введения радиоактивно</w:t>
      </w:r>
      <w:r w:rsidR="002C1A5B">
        <w:t xml:space="preserve"> меченного</w:t>
      </w:r>
      <w:r w:rsidRPr="00D36158">
        <w:t xml:space="preserve"> </w:t>
      </w:r>
      <w:r w:rsidRPr="00591BB7">
        <w:rPr>
          <w:vertAlign w:val="superscript"/>
        </w:rPr>
        <w:t>14</w:t>
      </w:r>
      <w:r w:rsidRPr="00D36158">
        <w:t xml:space="preserve">C- линаглиптина радиоактивность измеряли жидкостным сцинтилляционным счетчиком (ЖСС). </w:t>
      </w:r>
    </w:p>
    <w:p w14:paraId="06774BA5" w14:textId="337FB04D" w:rsidR="004B1452" w:rsidRDefault="004B1452" w:rsidP="00BA12C2">
      <w:pPr>
        <w:ind w:firstLine="709"/>
      </w:pPr>
      <w:r>
        <w:t>Оценка распределени</w:t>
      </w:r>
      <w:r w:rsidR="002C1A5B">
        <w:t xml:space="preserve">я </w:t>
      </w:r>
      <w:r w:rsidRPr="00D36158">
        <w:t xml:space="preserve">линаглиптина </w:t>
      </w:r>
      <w:r>
        <w:t>в тканях был</w:t>
      </w:r>
      <w:r w:rsidR="002C1A5B">
        <w:t>а</w:t>
      </w:r>
      <w:r>
        <w:t xml:space="preserve"> подтвержден</w:t>
      </w:r>
      <w:r w:rsidR="002C1A5B">
        <w:t>а</w:t>
      </w:r>
      <w:r>
        <w:t xml:space="preserve"> в исследованиях авторадиографии.</w:t>
      </w:r>
    </w:p>
    <w:p w14:paraId="1EBEBE02" w14:textId="77777777" w:rsidR="004B1452" w:rsidRDefault="004B1452" w:rsidP="004B1452">
      <w:pPr>
        <w:spacing w:before="240" w:after="240"/>
        <w:outlineLvl w:val="2"/>
        <w:rPr>
          <w:b/>
          <w:bCs/>
          <w:iCs/>
          <w:color w:val="000000" w:themeColor="text1"/>
          <w:szCs w:val="28"/>
        </w:rPr>
      </w:pPr>
      <w:bookmarkStart w:id="107" w:name="_Toc484199228"/>
      <w:bookmarkStart w:id="108" w:name="_Toc10578060"/>
      <w:bookmarkStart w:id="109" w:name="_Hlk521883862"/>
      <w:bookmarkStart w:id="110" w:name="_Toc483835323"/>
      <w:bookmarkStart w:id="111" w:name="_Toc484591394"/>
      <w:bookmarkStart w:id="112" w:name="_Toc415001099"/>
      <w:bookmarkStart w:id="113" w:name="_Toc298775544"/>
      <w:bookmarkStart w:id="114" w:name="_Toc139361957"/>
      <w:r w:rsidRPr="001B1959">
        <w:rPr>
          <w:b/>
          <w:color w:val="000000" w:themeColor="text1"/>
        </w:rPr>
        <w:t>3</w:t>
      </w:r>
      <w:r>
        <w:rPr>
          <w:b/>
          <w:color w:val="000000" w:themeColor="text1"/>
        </w:rPr>
        <w:t xml:space="preserve">.2.1. </w:t>
      </w:r>
      <w:bookmarkEnd w:id="107"/>
      <w:bookmarkEnd w:id="108"/>
      <w:r>
        <w:rPr>
          <w:b/>
          <w:bCs/>
          <w:iCs/>
          <w:color w:val="000000" w:themeColor="text1"/>
          <w:szCs w:val="28"/>
        </w:rPr>
        <w:t>Всасывание</w:t>
      </w:r>
      <w:bookmarkEnd w:id="114"/>
    </w:p>
    <w:p w14:paraId="168C0A4A" w14:textId="4D174F9A" w:rsidR="004B1452" w:rsidRPr="00D15235" w:rsidRDefault="004B1452" w:rsidP="002C1A5B">
      <w:pPr>
        <w:ind w:firstLine="709"/>
      </w:pPr>
      <w:bookmarkStart w:id="115" w:name="_Hlk121100001"/>
      <w:r w:rsidRPr="00D15235">
        <w:t>Линаглиптин быстро всасывается после перорального приема, T</w:t>
      </w:r>
      <w:r w:rsidRPr="00705C41">
        <w:rPr>
          <w:vertAlign w:val="subscript"/>
        </w:rPr>
        <w:t>max</w:t>
      </w:r>
      <w:r w:rsidRPr="00D15235">
        <w:t xml:space="preserve"> обычно достигается через 30-60 минут после приема</w:t>
      </w:r>
      <w:r>
        <w:t xml:space="preserve"> у экспериментальных животных (мыши, крысы, собаки и обезьяны), </w:t>
      </w:r>
      <w:r w:rsidRPr="00D15235">
        <w:t>T</w:t>
      </w:r>
      <w:r w:rsidRPr="00705C41">
        <w:rPr>
          <w:vertAlign w:val="subscript"/>
        </w:rPr>
        <w:t>max</w:t>
      </w:r>
      <w:r w:rsidRPr="00D15235">
        <w:t xml:space="preserve"> = 1,5 часа у людей. Двухфазная абсорбция наблюдалась у крыс после однократного перорального приема с быстрым достижением T</w:t>
      </w:r>
      <w:r w:rsidRPr="00D36158">
        <w:rPr>
          <w:vertAlign w:val="subscript"/>
        </w:rPr>
        <w:t>max</w:t>
      </w:r>
      <w:r w:rsidRPr="00D15235">
        <w:t xml:space="preserve"> в плазме через 30 минут, за которым последовал второй, более низкий пик в плазме через 4 часа после приема </w:t>
      </w:r>
      <w:r>
        <w:t>л</w:t>
      </w:r>
      <w:r w:rsidRPr="00D15235">
        <w:t>инаглиптин</w:t>
      </w:r>
      <w:r>
        <w:t>а</w:t>
      </w:r>
      <w:r w:rsidRPr="00D15235">
        <w:t xml:space="preserve">. Двухфазная абсорбция не наблюдалась после многократного приема. Пероральная биодоступность варьировалась от 18% до 69% у разных видов </w:t>
      </w:r>
      <w:r>
        <w:t>животных</w:t>
      </w:r>
      <w:r w:rsidR="00591BB7">
        <w:t xml:space="preserve"> </w:t>
      </w:r>
      <w:r w:rsidR="00591BB7">
        <w:fldChar w:fldCharType="begin"/>
      </w:r>
      <w:r w:rsidR="00591BB7">
        <w:instrText xml:space="preserve"> ADDIN ZOTERO_ITEM CSL_CITATION {"citationID":"nPQVyMFO","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rsidR="00591BB7">
        <w:fldChar w:fldCharType="separate"/>
      </w:r>
      <w:r w:rsidR="00591BB7" w:rsidRPr="00827CAB">
        <w:t>[3]</w:t>
      </w:r>
      <w:r w:rsidR="00591BB7">
        <w:fldChar w:fldCharType="end"/>
      </w:r>
      <w:r>
        <w:t>.</w:t>
      </w:r>
      <w:r w:rsidRPr="00D15235">
        <w:t xml:space="preserve"> </w:t>
      </w:r>
    </w:p>
    <w:p w14:paraId="08E224C4" w14:textId="77777777" w:rsidR="004B1452" w:rsidRDefault="004B1452" w:rsidP="004B1452">
      <w:pPr>
        <w:spacing w:before="240" w:after="240"/>
        <w:outlineLvl w:val="2"/>
        <w:rPr>
          <w:b/>
          <w:bCs/>
          <w:color w:val="000000" w:themeColor="text1"/>
        </w:rPr>
      </w:pPr>
      <w:bookmarkStart w:id="116" w:name="_Toc484199229"/>
      <w:bookmarkStart w:id="117" w:name="_Toc10578061"/>
      <w:bookmarkStart w:id="118" w:name="_Toc139361958"/>
      <w:bookmarkEnd w:id="115"/>
      <w:r>
        <w:rPr>
          <w:b/>
          <w:color w:val="000000" w:themeColor="text1"/>
        </w:rPr>
        <w:t xml:space="preserve">3.2.2. </w:t>
      </w:r>
      <w:bookmarkEnd w:id="116"/>
      <w:bookmarkEnd w:id="117"/>
      <w:r>
        <w:rPr>
          <w:b/>
          <w:bCs/>
          <w:color w:val="000000" w:themeColor="text1"/>
        </w:rPr>
        <w:t>Распределение</w:t>
      </w:r>
      <w:bookmarkEnd w:id="118"/>
    </w:p>
    <w:p w14:paraId="66A9218B" w14:textId="2AE51B04" w:rsidR="004B1452" w:rsidRDefault="004B1452" w:rsidP="00111BC4">
      <w:pPr>
        <w:ind w:firstLine="709"/>
      </w:pPr>
      <w:bookmarkStart w:id="119" w:name="_Hlk121100060"/>
      <w:r>
        <w:t xml:space="preserve">Объем распределения линаглиптин был высоким у всех видов животных (&gt;5 л/кг), самым высоким был в почках, печени, легких, селезенке и тимусе крыс и мышей, </w:t>
      </w:r>
      <w:r w:rsidR="00111BC4">
        <w:t xml:space="preserve">линаглиптин </w:t>
      </w:r>
      <w:r>
        <w:t xml:space="preserve">не определялся в мозге и мышцах </w:t>
      </w:r>
      <w:r>
        <w:fldChar w:fldCharType="begin"/>
      </w:r>
      <w:r>
        <w:instrText xml:space="preserve"> ADDIN ZOTERO_ITEM CSL_CITATION {"citationID":"y48vQCXm","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827CAB">
        <w:t>[3]</w:t>
      </w:r>
      <w:r>
        <w:fldChar w:fldCharType="end"/>
      </w:r>
      <w:r>
        <w:t>. Объе</w:t>
      </w:r>
      <w:r w:rsidR="00111BC4">
        <w:t>м распределение в тканях связан</w:t>
      </w:r>
      <w:r>
        <w:t xml:space="preserve"> с насыщаемостью, высок</w:t>
      </w:r>
      <w:r w:rsidR="00111BC4">
        <w:t>ой</w:t>
      </w:r>
      <w:r>
        <w:t xml:space="preserve"> аффинность</w:t>
      </w:r>
      <w:r w:rsidR="00111BC4">
        <w:t>ю</w:t>
      </w:r>
      <w:r>
        <w:t xml:space="preserve"> связывания с ДПП-4 в плазме и тканях. После насыщения плазмы ДПП-4, которое происходит при более высоких концентрациях, чем расчетные значениях IC</w:t>
      </w:r>
      <w:r w:rsidRPr="00F85253">
        <w:rPr>
          <w:vertAlign w:val="subscript"/>
        </w:rPr>
        <w:t>50</w:t>
      </w:r>
      <w:r>
        <w:t xml:space="preserve"> в плазме, тканевое распределение стабилизируется по мере насыщения ткани ДПП-4 и линаглиптин легче выводится, что приводит к более короткому периоду полувыведения по сравнению с ненасыщающими препаратами.</w:t>
      </w:r>
    </w:p>
    <w:bookmarkEnd w:id="119"/>
    <w:p w14:paraId="0178CBBF" w14:textId="587D11AB" w:rsidR="004B1452" w:rsidRDefault="004B1452" w:rsidP="00111BC4">
      <w:pPr>
        <w:ind w:firstLine="709"/>
      </w:pPr>
      <w:r>
        <w:t>Через 30 минут после введения максимальные концентрации линаглип</w:t>
      </w:r>
      <w:r w:rsidR="00045C00">
        <w:t>тина отмечались во всех тканях</w:t>
      </w:r>
      <w:r>
        <w:t xml:space="preserve">, с максимальной концентрацией в печени и почках. Измеримые концентрации линаглиптина были обнаружены через 168 часов после введения в печени, селезенке, тимусе, железе Хардера, легких, слюнных железах, придатках яичка, надпочечниках, коже и в костном мозге. В почках значительные накопление радиоактивности после введения </w:t>
      </w:r>
      <w:r w:rsidRPr="00951329">
        <w:rPr>
          <w:vertAlign w:val="superscript"/>
        </w:rPr>
        <w:t>14</w:t>
      </w:r>
      <w:r w:rsidRPr="00951329">
        <w:t>C-линаглиптина</w:t>
      </w:r>
      <w:r w:rsidR="00045C00">
        <w:t xml:space="preserve"> наблюдалось в</w:t>
      </w:r>
      <w:r>
        <w:t xml:space="preserve"> области коры и в промежуточной зоне. При многократном введении линаглиптина, равновесное состояние в </w:t>
      </w:r>
      <w:r>
        <w:lastRenderedPageBreak/>
        <w:t xml:space="preserve">тканях достигается быстро после насыщения ДПП-4. Линаглиптин проникает через плацентарный барьер у крыс и у кроликов </w:t>
      </w:r>
      <w:r>
        <w:fldChar w:fldCharType="begin"/>
      </w:r>
      <w:r>
        <w:instrText xml:space="preserve"> ADDIN ZOTERO_ITEM CSL_CITATION {"citationID":"4j6hIyAM","properties":{"formattedCitation":"[2]","plainCitation":"[2]","noteIndex":0},"citationItems":[{"id":2939,"uris":["http://zotero.org/users/5483459/items/SJBZ4HU2"],"itemData":{"id":2939,"type":"document","title":"European  Medicines Agency.Assessment report Trajenta (linagliptin). Procedure No.: EMEA/H/C/002110/0000"}}],"schema":"https://github.com/citation-style-language/schema/raw/master/csl-citation.json"} </w:instrText>
      </w:r>
      <w:r>
        <w:fldChar w:fldCharType="separate"/>
      </w:r>
      <w:r w:rsidRPr="00BA4FE3">
        <w:t>[2]</w:t>
      </w:r>
      <w:r>
        <w:fldChar w:fldCharType="end"/>
      </w:r>
      <w:r>
        <w:t>.</w:t>
      </w:r>
    </w:p>
    <w:p w14:paraId="122D0BF2" w14:textId="324A3089" w:rsidR="004B1452" w:rsidRPr="001B1959" w:rsidRDefault="004B1452" w:rsidP="00111BC4">
      <w:pPr>
        <w:ind w:firstLine="709"/>
      </w:pPr>
      <w:r>
        <w:t xml:space="preserve">Распределения линаглиптина изучали у крыс </w:t>
      </w:r>
      <w:r w:rsidRPr="003546AA">
        <w:rPr>
          <w:i/>
          <w:iCs/>
        </w:rPr>
        <w:t>Fisher</w:t>
      </w:r>
      <w:r>
        <w:t xml:space="preserve"> с дефицитом ДПП-4 по сравнению с крысами </w:t>
      </w:r>
      <w:r w:rsidRPr="003546AA">
        <w:rPr>
          <w:i/>
          <w:iCs/>
        </w:rPr>
        <w:t>F344/DuCrl</w:t>
      </w:r>
      <w:r>
        <w:t>, без дефицита</w:t>
      </w:r>
      <w:r w:rsidR="00EB2D47">
        <w:t xml:space="preserve"> фермента.</w:t>
      </w:r>
      <w:r>
        <w:t xml:space="preserve"> </w:t>
      </w:r>
      <w:r w:rsidR="001D1142">
        <w:t>Установлено</w:t>
      </w:r>
      <w:r>
        <w:t>, что уровень распределения линаглиптина в тканях у крыс с дефицитом ДПП-4</w:t>
      </w:r>
      <w:r w:rsidR="001D1142">
        <w:t xml:space="preserve"> был</w:t>
      </w:r>
      <w:r>
        <w:t xml:space="preserve"> заметно ниже, чем у крыс </w:t>
      </w:r>
      <w:r w:rsidRPr="003546AA">
        <w:rPr>
          <w:i/>
          <w:iCs/>
        </w:rPr>
        <w:t>F344/DuCrl</w:t>
      </w:r>
      <w:r>
        <w:t xml:space="preserve"> при низкой дозе (≤ 1 мг/кг) и увеличивал</w:t>
      </w:r>
      <w:r w:rsidR="001D1142">
        <w:t>ся</w:t>
      </w:r>
      <w:r>
        <w:t xml:space="preserve"> примерно пропорционально дозе</w:t>
      </w:r>
      <w:r w:rsidR="00EB2D47">
        <w:t xml:space="preserve"> </w:t>
      </w:r>
      <w:r>
        <w:fldChar w:fldCharType="begin"/>
      </w:r>
      <w:r>
        <w:instrText xml:space="preserve"> ADDIN ZOTERO_ITEM CSL_CITATION {"citationID":"5ULCJir2","properties":{"formattedCitation":"[9]","plainCitation":"[9]","noteIndex":0},"citationItems":[{"id":3035,"uris":["http://zotero.org/users/5483459/items/A4NC89C5"],"itemData":{"id":3035,"type":"document","title":"Australian government. Australian Public Assessment Report for Linagliptin. Proprietary Product Name: Trajenta Sponsor: Boehringer Ingleheim (Australia) Pty Ltd. 2011."}}],"schema":"https://github.com/citation-style-language/schema/raw/master/csl-citation.json"} </w:instrText>
      </w:r>
      <w:r>
        <w:fldChar w:fldCharType="separate"/>
      </w:r>
      <w:r w:rsidRPr="008D394B">
        <w:t>[9]</w:t>
      </w:r>
      <w:r>
        <w:fldChar w:fldCharType="end"/>
      </w:r>
      <w:r>
        <w:t>.</w:t>
      </w:r>
    </w:p>
    <w:p w14:paraId="6530072C" w14:textId="77777777" w:rsidR="004B1452" w:rsidRDefault="004B1452" w:rsidP="004B1452">
      <w:pPr>
        <w:spacing w:before="240" w:after="240"/>
        <w:outlineLvl w:val="2"/>
        <w:rPr>
          <w:b/>
          <w:bCs/>
          <w:color w:val="000000" w:themeColor="text1"/>
        </w:rPr>
      </w:pPr>
      <w:bookmarkStart w:id="120" w:name="_Toc99740801"/>
      <w:bookmarkStart w:id="121" w:name="_Toc139361959"/>
      <w:r>
        <w:rPr>
          <w:b/>
          <w:color w:val="000000" w:themeColor="text1"/>
        </w:rPr>
        <w:t xml:space="preserve">3.2.3. </w:t>
      </w:r>
      <w:r>
        <w:rPr>
          <w:b/>
          <w:bCs/>
          <w:color w:val="000000" w:themeColor="text1"/>
        </w:rPr>
        <w:t>Связывание с белками плазмы</w:t>
      </w:r>
      <w:bookmarkEnd w:id="120"/>
      <w:bookmarkEnd w:id="121"/>
    </w:p>
    <w:p w14:paraId="188A8FDF" w14:textId="1F700F27" w:rsidR="001B4428" w:rsidRDefault="004B1452" w:rsidP="0049695C">
      <w:pPr>
        <w:ind w:firstLine="709"/>
      </w:pPr>
      <w:bookmarkStart w:id="122" w:name="_Hlk121100113"/>
      <w:r>
        <w:t xml:space="preserve">В серии исследований изучалось распределение линаглиптина </w:t>
      </w:r>
      <w:r w:rsidRPr="00AC6B53">
        <w:rPr>
          <w:i/>
          <w:iCs/>
        </w:rPr>
        <w:t>in vitro</w:t>
      </w:r>
      <w:r>
        <w:t xml:space="preserve"> и </w:t>
      </w:r>
      <w:r w:rsidRPr="00AC6B53">
        <w:rPr>
          <w:i/>
          <w:iCs/>
        </w:rPr>
        <w:t>in vivo</w:t>
      </w:r>
      <w:r>
        <w:t xml:space="preserve"> после перорального и внутривенного введения. </w:t>
      </w:r>
      <w:r w:rsidR="001D1142">
        <w:t>Установлено</w:t>
      </w:r>
      <w:r>
        <w:t>, что линаглиптин связывается с белками плазмы в зависимости от концентрации. Связывание с белками плазмы было высоким, &gt;99%, при концентрации линаглиптина ниже 1 нМ и умеренно высоки</w:t>
      </w:r>
      <w:r w:rsidR="00657794">
        <w:t>м</w:t>
      </w:r>
      <w:r>
        <w:t xml:space="preserve">, примерно от 70% до 96%, при концентрации линаглиптина выше 1 нМ. Отмечались небольшие различия в абсолютном связывании белка у разных видов животных </w:t>
      </w:r>
      <w:r>
        <w:fldChar w:fldCharType="begin"/>
      </w:r>
      <w:r>
        <w:instrText xml:space="preserve"> ADDIN ZOTERO_ITEM CSL_CITATION {"citationID":"F9tzFqGE","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827CAB">
        <w:t>[3]</w:t>
      </w:r>
      <w:r>
        <w:fldChar w:fldCharType="end"/>
      </w:r>
      <w:r>
        <w:t>.</w:t>
      </w:r>
    </w:p>
    <w:p w14:paraId="0F046742" w14:textId="77777777" w:rsidR="004B1452" w:rsidRDefault="004B1452" w:rsidP="004B1452">
      <w:pPr>
        <w:spacing w:before="240" w:after="240"/>
        <w:outlineLvl w:val="2"/>
        <w:rPr>
          <w:b/>
          <w:bCs/>
          <w:color w:val="000000" w:themeColor="text1"/>
        </w:rPr>
      </w:pPr>
      <w:bookmarkStart w:id="123" w:name="_Toc139361960"/>
      <w:bookmarkEnd w:id="122"/>
      <w:r>
        <w:rPr>
          <w:b/>
          <w:color w:val="000000" w:themeColor="text1"/>
        </w:rPr>
        <w:t xml:space="preserve">3.2.4. </w:t>
      </w:r>
      <w:r>
        <w:rPr>
          <w:b/>
          <w:bCs/>
          <w:color w:val="000000" w:themeColor="text1"/>
        </w:rPr>
        <w:t>Метаболизм</w:t>
      </w:r>
      <w:bookmarkEnd w:id="123"/>
    </w:p>
    <w:p w14:paraId="07276FF9" w14:textId="366B6D40" w:rsidR="00EB2D47" w:rsidRDefault="00EB2D47" w:rsidP="00657794">
      <w:pPr>
        <w:ind w:firstLine="709"/>
      </w:pPr>
      <w:r>
        <w:t xml:space="preserve">Метаболизм линаглиптина изучался в нескольких специальных исследованиях. Метаболизм линаглиптина </w:t>
      </w:r>
      <w:r w:rsidRPr="00E40FF5">
        <w:rPr>
          <w:i/>
          <w:iCs/>
        </w:rPr>
        <w:t>in vitro</w:t>
      </w:r>
      <w:r w:rsidRPr="009E45B3">
        <w:t xml:space="preserve"> в печени человека</w:t>
      </w:r>
      <w:r>
        <w:t xml:space="preserve">, </w:t>
      </w:r>
      <w:r w:rsidRPr="009E45B3">
        <w:t>микросом</w:t>
      </w:r>
      <w:r>
        <w:t>ах</w:t>
      </w:r>
      <w:r w:rsidRPr="009E45B3">
        <w:t xml:space="preserve"> почек и гепатоцит</w:t>
      </w:r>
      <w:r>
        <w:t>ах</w:t>
      </w:r>
      <w:r w:rsidRPr="009E45B3">
        <w:t xml:space="preserve"> человека был очень низким (менее 2% метаболизма после</w:t>
      </w:r>
      <w:r>
        <w:t xml:space="preserve"> 90 минут), CYP3A4 является преобладающим метаболизирующим ферментом. </w:t>
      </w:r>
      <w:r w:rsidR="00627DB9">
        <w:t xml:space="preserve">Метаболит </w:t>
      </w:r>
      <w:r>
        <w:t xml:space="preserve">CD 1790 был образован </w:t>
      </w:r>
      <w:r w:rsidRPr="00E40FF5">
        <w:rPr>
          <w:i/>
          <w:iCs/>
        </w:rPr>
        <w:t>in vitro</w:t>
      </w:r>
      <w:r>
        <w:t xml:space="preserve"> путем CYP3A4-опосредованного гидроксильного замещения первичного амина на 3-аминопиперидиновую часть линаглиптина. Промежуточная кетоновая структура CD 10604 была идентифицирована в метаболической схеме, но это соединение быстро редуцируется до CD 1790.</w:t>
      </w:r>
    </w:p>
    <w:p w14:paraId="30F4E589" w14:textId="546651AC" w:rsidR="004B1452" w:rsidRDefault="004B1452" w:rsidP="00657794">
      <w:pPr>
        <w:ind w:firstLine="709"/>
      </w:pPr>
      <w:r>
        <w:t xml:space="preserve">Потенциал линаглиптина или CD 1790 ингибировать ферменты метаболизма оценивали </w:t>
      </w:r>
      <w:r w:rsidRPr="00E40FF5">
        <w:rPr>
          <w:i/>
          <w:iCs/>
        </w:rPr>
        <w:t>in vitro</w:t>
      </w:r>
      <w:r>
        <w:t xml:space="preserve">. Линаглиптин был необратимым (по механизму действия) ингибитором </w:t>
      </w:r>
      <w:r w:rsidR="000B02B2">
        <w:t xml:space="preserve">CYP3A4 человека, </w:t>
      </w:r>
      <w:r>
        <w:t xml:space="preserve">от слабого до умеренного </w:t>
      </w:r>
      <w:r w:rsidR="000B02B2">
        <w:t xml:space="preserve">действия, </w:t>
      </w:r>
      <w:r>
        <w:t xml:space="preserve">в микросомах печени с Ki 115 мкМ. Линаглиптин не ингибирует другие изоферменты CYP или индуцированные CYP 1A2, 2B6 или 3A4 </w:t>
      </w:r>
      <w:r w:rsidRPr="00E40FF5">
        <w:rPr>
          <w:i/>
          <w:iCs/>
        </w:rPr>
        <w:t>in vitro</w:t>
      </w:r>
      <w:r>
        <w:t xml:space="preserve">. Линаглиптин также </w:t>
      </w:r>
      <w:r w:rsidRPr="00E40FF5">
        <w:rPr>
          <w:i/>
          <w:iCs/>
        </w:rPr>
        <w:t>in vitro</w:t>
      </w:r>
      <w:r>
        <w:t xml:space="preserve"> ингибирует метаболизм, опосредованный моноаминоксидазой B (MAO-B) с </w:t>
      </w:r>
      <w:r w:rsidR="00CD009B">
        <w:t>константой ингибирования (</w:t>
      </w:r>
      <w:r>
        <w:t>Ki</w:t>
      </w:r>
      <w:r w:rsidR="00CD009B">
        <w:t>)</w:t>
      </w:r>
      <w:r>
        <w:t xml:space="preserve"> = 2,4 мкМ. CD 1790 конкурентно ингибировал CYP2C9 (IC</w:t>
      </w:r>
      <w:r w:rsidRPr="00231F5F">
        <w:rPr>
          <w:vertAlign w:val="subscript"/>
        </w:rPr>
        <w:t>50</w:t>
      </w:r>
      <w:r>
        <w:t xml:space="preserve"> = 15-20 мкМ) </w:t>
      </w:r>
      <w:r>
        <w:fldChar w:fldCharType="begin"/>
      </w:r>
      <w:r>
        <w:instrText xml:space="preserve"> ADDIN ZOTERO_ITEM CSL_CITATION {"citationID":"GAf03V4s","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827CAB">
        <w:t>[3]</w:t>
      </w:r>
      <w:r>
        <w:fldChar w:fldCharType="end"/>
      </w:r>
      <w:r>
        <w:t>.</w:t>
      </w:r>
    </w:p>
    <w:p w14:paraId="3E1696F4" w14:textId="3AB02B78" w:rsidR="004B1452" w:rsidRDefault="004B1452" w:rsidP="00657794">
      <w:pPr>
        <w:ind w:firstLine="709"/>
      </w:pPr>
      <w:r>
        <w:t>Метаболизм линаглиптина включал окисление, эпоксидирование, N-ацетилирование, карбоксилирование, замен</w:t>
      </w:r>
      <w:r w:rsidR="00CD009B">
        <w:t>у</w:t>
      </w:r>
      <w:r>
        <w:t xml:space="preserve"> аминогруппы в пиперидиновой части на гидроксигруппу и последующую конъюгация с цистеином, глюкуронатом и/или глюкозой. Более 50 метаболит</w:t>
      </w:r>
      <w:r w:rsidR="007A1DFB">
        <w:t>ов</w:t>
      </w:r>
      <w:r>
        <w:t xml:space="preserve"> был</w:t>
      </w:r>
      <w:r w:rsidR="007A1DFB">
        <w:t>о</w:t>
      </w:r>
      <w:r>
        <w:t xml:space="preserve"> обнаружен</w:t>
      </w:r>
      <w:r w:rsidR="007A1DFB">
        <w:t>о</w:t>
      </w:r>
      <w:r>
        <w:t xml:space="preserve"> у разных видов животных. CD1790 был единственным метаболитом, на долю которого приходилось &gt; 10% в образцах плазмы. Все значимые метаболиты, обнаруженные у человека, также были обнаружены у одного или нескольких  видов животных </w:t>
      </w:r>
      <w:r>
        <w:fldChar w:fldCharType="begin"/>
      </w:r>
      <w:r>
        <w:instrText xml:space="preserve"> ADDIN ZOTERO_ITEM CSL_CITATION {"citationID":"UImo1VrU","properties":{"formattedCitation":"[9]","plainCitation":"[9]","noteIndex":0},"citationItems":[{"id":3035,"uris":["http://zotero.org/users/5483459/items/A4NC89C5"],"itemData":{"id":3035,"type":"document","title":"Australian government. Australian Public Assessment Report for Linagliptin. Proprietary Product Name: Trajenta Sponsor: Boehringer Ingleheim (Australia) Pty Ltd. 2011."}}],"schema":"https://github.com/citation-style-language/schema/raw/master/csl-citation.json"} </w:instrText>
      </w:r>
      <w:r>
        <w:fldChar w:fldCharType="separate"/>
      </w:r>
      <w:r w:rsidRPr="00D85DAB">
        <w:t>[9]</w:t>
      </w:r>
      <w:r>
        <w:fldChar w:fldCharType="end"/>
      </w:r>
      <w:r>
        <w:t>.</w:t>
      </w:r>
    </w:p>
    <w:p w14:paraId="03A9F4D9" w14:textId="4EADF1C0" w:rsidR="004B1452" w:rsidRDefault="004B1452" w:rsidP="00657794">
      <w:pPr>
        <w:ind w:firstLine="709"/>
      </w:pPr>
      <w:r>
        <w:t>Метаболизм</w:t>
      </w:r>
      <w:r w:rsidRPr="00D8638E">
        <w:t xml:space="preserve"> линаглиптина у человека и разных</w:t>
      </w:r>
      <w:r>
        <w:t xml:space="preserve"> видов</w:t>
      </w:r>
      <w:r w:rsidRPr="00D8638E">
        <w:t xml:space="preserve"> животных</w:t>
      </w:r>
      <w:r>
        <w:t xml:space="preserve"> явля</w:t>
      </w:r>
      <w:r w:rsidR="007A1DFB">
        <w:t>ется сходным</w:t>
      </w:r>
      <w:r w:rsidRPr="00D8638E">
        <w:t>.</w:t>
      </w:r>
      <w:r>
        <w:t xml:space="preserve"> </w:t>
      </w:r>
      <w:r w:rsidRPr="00D8638E">
        <w:t xml:space="preserve">CD 1790 </w:t>
      </w:r>
      <w:r>
        <w:t>определяется</w:t>
      </w:r>
      <w:r w:rsidRPr="00D8638E">
        <w:t xml:space="preserve"> у мышей, крыс, кроликов и обезьян, и его токсичность была</w:t>
      </w:r>
      <w:r>
        <w:t xml:space="preserve"> </w:t>
      </w:r>
      <w:r w:rsidRPr="00D8638E">
        <w:t>оценен</w:t>
      </w:r>
      <w:r>
        <w:t>а</w:t>
      </w:r>
      <w:r w:rsidRPr="00D8638E">
        <w:t xml:space="preserve"> в токсикологических исследованиях. Ни</w:t>
      </w:r>
      <w:r>
        <w:t xml:space="preserve"> у </w:t>
      </w:r>
      <w:r w:rsidRPr="00D8638E">
        <w:t xml:space="preserve">CD 1790, ни </w:t>
      </w:r>
      <w:r>
        <w:t>у</w:t>
      </w:r>
      <w:r w:rsidRPr="00D8638E">
        <w:t xml:space="preserve"> други</w:t>
      </w:r>
      <w:r>
        <w:t>х</w:t>
      </w:r>
      <w:r w:rsidRPr="00D8638E">
        <w:t xml:space="preserve"> метаболит</w:t>
      </w:r>
      <w:r>
        <w:t xml:space="preserve">ов не была </w:t>
      </w:r>
      <w:r w:rsidRPr="00D8638E">
        <w:t>обнаружен</w:t>
      </w:r>
      <w:r>
        <w:t>а</w:t>
      </w:r>
      <w:r w:rsidRPr="00D8638E">
        <w:t xml:space="preserve"> фармакологическ</w:t>
      </w:r>
      <w:r>
        <w:t>ая</w:t>
      </w:r>
      <w:r w:rsidRPr="00D8638E">
        <w:t xml:space="preserve"> а</w:t>
      </w:r>
      <w:r>
        <w:t>ктивность</w:t>
      </w:r>
      <w:r w:rsidRPr="00D8638E">
        <w:t xml:space="preserve"> </w:t>
      </w:r>
      <w:r w:rsidRPr="00D8638E">
        <w:rPr>
          <w:i/>
          <w:iCs/>
        </w:rPr>
        <w:t>in vitro</w:t>
      </w:r>
      <w:r w:rsidRPr="00D8638E">
        <w:t xml:space="preserve"> на основе ингибирования </w:t>
      </w:r>
      <w:r>
        <w:t>ДПП-4</w:t>
      </w:r>
      <w:r w:rsidRPr="00D8638E">
        <w:t xml:space="preserve">. CD 1790 продемонстрировал очень низкую активность и неполное ингибирование </w:t>
      </w:r>
      <w:r>
        <w:t>ДПП-4</w:t>
      </w:r>
      <w:r w:rsidRPr="00D8638E">
        <w:t>, что</w:t>
      </w:r>
      <w:r>
        <w:t xml:space="preserve"> является</w:t>
      </w:r>
      <w:r w:rsidRPr="00D8638E">
        <w:t xml:space="preserve"> фармакологически незначимым </w:t>
      </w:r>
      <w:r>
        <w:fldChar w:fldCharType="begin"/>
      </w:r>
      <w:r>
        <w:instrText xml:space="preserve"> ADDIN ZOTERO_ITEM CSL_CITATION {"citationID":"nPQVyMFO","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827CAB">
        <w:t>[3]</w:t>
      </w:r>
      <w:r>
        <w:fldChar w:fldCharType="end"/>
      </w:r>
      <w:r>
        <w:t>.</w:t>
      </w:r>
    </w:p>
    <w:p w14:paraId="13D9C24F" w14:textId="77777777" w:rsidR="0049695C" w:rsidRDefault="0049695C" w:rsidP="004B1452">
      <w:pPr>
        <w:spacing w:before="240" w:after="240"/>
        <w:outlineLvl w:val="2"/>
        <w:rPr>
          <w:b/>
          <w:color w:val="000000" w:themeColor="text1"/>
        </w:rPr>
        <w:sectPr w:rsidR="0049695C" w:rsidSect="00AB01E2">
          <w:footnotePr>
            <w:pos w:val="beneathText"/>
          </w:footnotePr>
          <w:pgSz w:w="11906" w:h="16838"/>
          <w:pgMar w:top="1134" w:right="849" w:bottom="1134" w:left="1701" w:header="708" w:footer="709" w:gutter="0"/>
          <w:cols w:space="708"/>
          <w:docGrid w:linePitch="360"/>
        </w:sectPr>
      </w:pPr>
    </w:p>
    <w:p w14:paraId="2A22D305" w14:textId="1CE18C8D" w:rsidR="004B1452" w:rsidRDefault="004B1452" w:rsidP="004B1452">
      <w:pPr>
        <w:spacing w:before="240" w:after="240"/>
        <w:outlineLvl w:val="2"/>
        <w:rPr>
          <w:b/>
          <w:bCs/>
          <w:color w:val="000000" w:themeColor="text1"/>
        </w:rPr>
      </w:pPr>
      <w:bookmarkStart w:id="124" w:name="_Toc139361961"/>
      <w:r>
        <w:rPr>
          <w:b/>
          <w:color w:val="000000" w:themeColor="text1"/>
        </w:rPr>
        <w:lastRenderedPageBreak/>
        <w:t xml:space="preserve">3.2.5. </w:t>
      </w:r>
      <w:r>
        <w:rPr>
          <w:b/>
          <w:bCs/>
          <w:color w:val="000000" w:themeColor="text1"/>
        </w:rPr>
        <w:t>Выведение</w:t>
      </w:r>
      <w:bookmarkEnd w:id="124"/>
    </w:p>
    <w:p w14:paraId="10C3C3AB" w14:textId="40D2977A" w:rsidR="00591BB7" w:rsidRDefault="00591BB7" w:rsidP="00627DB9">
      <w:pPr>
        <w:ind w:firstLine="709"/>
      </w:pPr>
      <w:r>
        <w:rPr>
          <w:lang w:val="en-US"/>
        </w:rPr>
        <w:t>T</w:t>
      </w:r>
      <w:r w:rsidRPr="003C6D2C">
        <w:rPr>
          <w:vertAlign w:val="subscript"/>
        </w:rPr>
        <w:t>1/2</w:t>
      </w:r>
      <w:r w:rsidRPr="00D15235">
        <w:t xml:space="preserve"> в плазме также было высоким у всех видов</w:t>
      </w:r>
      <w:r>
        <w:t xml:space="preserve"> животных</w:t>
      </w:r>
      <w:r w:rsidRPr="00D15235">
        <w:t xml:space="preserve">, начиная с минимального </w:t>
      </w:r>
      <w:r>
        <w:rPr>
          <w:lang w:val="en-US"/>
        </w:rPr>
        <w:t>T</w:t>
      </w:r>
      <w:r w:rsidRPr="003C6D2C">
        <w:rPr>
          <w:vertAlign w:val="subscript"/>
        </w:rPr>
        <w:t>1/2</w:t>
      </w:r>
      <w:r>
        <w:rPr>
          <w:vertAlign w:val="subscript"/>
        </w:rPr>
        <w:t xml:space="preserve"> </w:t>
      </w:r>
      <w:r w:rsidRPr="00D15235">
        <w:t xml:space="preserve">10-12 часов после </w:t>
      </w:r>
      <w:r>
        <w:t>введения</w:t>
      </w:r>
      <w:r w:rsidRPr="00D15235">
        <w:t xml:space="preserve"> высокой дозы</w:t>
      </w:r>
      <w:r>
        <w:t xml:space="preserve"> </w:t>
      </w:r>
      <w:r w:rsidRPr="00D15235">
        <w:t>у кроликов и крыс и до 131 час</w:t>
      </w:r>
      <w:r>
        <w:t>ов</w:t>
      </w:r>
      <w:r w:rsidRPr="00D15235">
        <w:t xml:space="preserve"> у людей</w:t>
      </w:r>
      <w:r>
        <w:t>.</w:t>
      </w:r>
      <w:r w:rsidR="00CB417C">
        <w:t xml:space="preserve"> </w:t>
      </w:r>
      <w:r w:rsidRPr="00D15235">
        <w:t xml:space="preserve">Вариабельность </w:t>
      </w:r>
      <w:r>
        <w:rPr>
          <w:lang w:val="en-US"/>
        </w:rPr>
        <w:t>T</w:t>
      </w:r>
      <w:r w:rsidRPr="003C6D2C">
        <w:rPr>
          <w:vertAlign w:val="subscript"/>
        </w:rPr>
        <w:t>1/2</w:t>
      </w:r>
      <w:r>
        <w:rPr>
          <w:vertAlign w:val="subscript"/>
        </w:rPr>
        <w:t xml:space="preserve"> </w:t>
      </w:r>
      <w:r>
        <w:t xml:space="preserve">различается </w:t>
      </w:r>
      <w:r w:rsidRPr="00D15235">
        <w:t xml:space="preserve">у разных видов, </w:t>
      </w:r>
      <w:r>
        <w:rPr>
          <w:lang w:val="en-US"/>
        </w:rPr>
        <w:t>T</w:t>
      </w:r>
      <w:r w:rsidRPr="003C6D2C">
        <w:rPr>
          <w:vertAlign w:val="subscript"/>
        </w:rPr>
        <w:t>1/2</w:t>
      </w:r>
      <w:r>
        <w:rPr>
          <w:vertAlign w:val="subscript"/>
        </w:rPr>
        <w:t xml:space="preserve"> </w:t>
      </w:r>
      <w:r w:rsidRPr="00D15235">
        <w:t xml:space="preserve">короче </w:t>
      </w:r>
      <w:r>
        <w:t>при более высокой дозе.</w:t>
      </w:r>
      <w:r w:rsidRPr="00D15235">
        <w:t xml:space="preserve"> </w:t>
      </w:r>
      <w:r>
        <w:rPr>
          <w:lang w:val="en-US"/>
        </w:rPr>
        <w:t>T</w:t>
      </w:r>
      <w:r w:rsidRPr="003C6D2C">
        <w:rPr>
          <w:vertAlign w:val="subscript"/>
        </w:rPr>
        <w:t>1/2</w:t>
      </w:r>
      <w:r>
        <w:rPr>
          <w:vertAlign w:val="subscript"/>
        </w:rPr>
        <w:t xml:space="preserve"> </w:t>
      </w:r>
      <w:r w:rsidRPr="00D15235">
        <w:t xml:space="preserve"> </w:t>
      </w:r>
      <w:r>
        <w:t>и распределение л</w:t>
      </w:r>
      <w:r w:rsidRPr="00D15235">
        <w:t>инаглиптин</w:t>
      </w:r>
      <w:r>
        <w:t>а</w:t>
      </w:r>
      <w:r w:rsidRPr="00D15235">
        <w:t xml:space="preserve"> в тканях обусловлены высокой аффинностью связывания </w:t>
      </w:r>
      <w:r>
        <w:t>л</w:t>
      </w:r>
      <w:r w:rsidRPr="00D15235">
        <w:t>инаглиптин</w:t>
      </w:r>
      <w:r>
        <w:t>а</w:t>
      </w:r>
      <w:r w:rsidRPr="00D15235">
        <w:t xml:space="preserve"> с </w:t>
      </w:r>
      <w:r>
        <w:t>ДПП-4</w:t>
      </w:r>
      <w:r w:rsidRPr="00D15235">
        <w:t xml:space="preserve"> в плазме и тканях</w:t>
      </w:r>
      <w:r>
        <w:t xml:space="preserve"> </w:t>
      </w:r>
      <w:r>
        <w:fldChar w:fldCharType="begin"/>
      </w:r>
      <w:r>
        <w:instrText xml:space="preserve"> ADDIN ZOTERO_ITEM CSL_CITATION {"citationID":"TzTvarU5","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827CAB">
        <w:t>[3]</w:t>
      </w:r>
      <w:r>
        <w:fldChar w:fldCharType="end"/>
      </w:r>
      <w:r>
        <w:t xml:space="preserve">. </w:t>
      </w:r>
    </w:p>
    <w:p w14:paraId="413630E4" w14:textId="04C491B3" w:rsidR="00591BB7" w:rsidRDefault="00591BB7" w:rsidP="00627DB9">
      <w:pPr>
        <w:ind w:firstLine="709"/>
      </w:pPr>
      <w:r>
        <w:t xml:space="preserve">У экспериментальных животных </w:t>
      </w:r>
      <w:r>
        <w:rPr>
          <w:lang w:val="en-US"/>
        </w:rPr>
        <w:t>T</w:t>
      </w:r>
      <w:r w:rsidRPr="003C6D2C">
        <w:rPr>
          <w:vertAlign w:val="subscript"/>
        </w:rPr>
        <w:t>1/2</w:t>
      </w:r>
      <w:r>
        <w:rPr>
          <w:vertAlign w:val="subscript"/>
        </w:rPr>
        <w:t xml:space="preserve"> </w:t>
      </w:r>
      <w:r w:rsidRPr="00EA2804">
        <w:t>после</w:t>
      </w:r>
      <w:r>
        <w:rPr>
          <w:vertAlign w:val="subscript"/>
        </w:rPr>
        <w:t xml:space="preserve"> </w:t>
      </w:r>
      <w:r>
        <w:t>ведения линаглиптина из плазмы был длительным (до 49 часов у мышей, 61 час у крыс, 59 часов у кроликов и 47 часов у обезьян) и обратно пропорциональным дозе (</w:t>
      </w:r>
      <w:r w:rsidR="00BC1BF9">
        <w:t>снижение</w:t>
      </w:r>
      <w:r>
        <w:t xml:space="preserve"> до 4,5 часов), но был значительно короче, чем у людей (131 час) </w:t>
      </w:r>
      <w:r>
        <w:fldChar w:fldCharType="begin"/>
      </w:r>
      <w:r>
        <w:instrText xml:space="preserve"> ADDIN ZOTERO_ITEM CSL_CITATION {"citationID":"0jMZ28qP","properties":{"formattedCitation":"[9]","plainCitation":"[9]","noteIndex":0},"citationItems":[{"id":3035,"uris":["http://zotero.org/users/5483459/items/A4NC89C5"],"itemData":{"id":3035,"type":"document","title":"Australian government. Australian Public Assessment Report for Linagliptin. Proprietary Product Name: Trajenta Sponsor: Boehringer Ingleheim (Australia) Pty Ltd. 2011."}}],"schema":"https://github.com/citation-style-language/schema/raw/master/csl-citation.json"} </w:instrText>
      </w:r>
      <w:r>
        <w:fldChar w:fldCharType="separate"/>
      </w:r>
      <w:r w:rsidRPr="00A347BA">
        <w:t>[9]</w:t>
      </w:r>
      <w:r>
        <w:fldChar w:fldCharType="end"/>
      </w:r>
      <w:r>
        <w:t>.</w:t>
      </w:r>
    </w:p>
    <w:p w14:paraId="15062469" w14:textId="16CF1A59" w:rsidR="004B1452" w:rsidRDefault="004B1452" w:rsidP="00627DB9">
      <w:pPr>
        <w:ind w:firstLine="709"/>
      </w:pPr>
      <w:bookmarkStart w:id="125" w:name="_Hlk121100177"/>
      <w:r w:rsidRPr="00951329">
        <w:t xml:space="preserve">Выведение после перорального приема </w:t>
      </w:r>
      <w:r w:rsidRPr="00951329">
        <w:rPr>
          <w:vertAlign w:val="superscript"/>
        </w:rPr>
        <w:t>14</w:t>
      </w:r>
      <w:r w:rsidRPr="00951329">
        <w:t>C-линаглиптина</w:t>
      </w:r>
      <w:r w:rsidRPr="00CF17AE">
        <w:t xml:space="preserve"> </w:t>
      </w:r>
      <w:r>
        <w:t xml:space="preserve">у </w:t>
      </w:r>
      <w:r w:rsidRPr="00951329">
        <w:t>лабораторных животных происходило</w:t>
      </w:r>
      <w:r w:rsidR="00045C00">
        <w:t>,</w:t>
      </w:r>
      <w:r w:rsidRPr="00951329">
        <w:t xml:space="preserve"> главным </w:t>
      </w:r>
      <w:r w:rsidR="00BC1BF9" w:rsidRPr="00951329">
        <w:t>образом</w:t>
      </w:r>
      <w:r w:rsidR="00BC1BF9">
        <w:t>,</w:t>
      </w:r>
      <w:r w:rsidR="00BC1BF9" w:rsidRPr="00951329">
        <w:t xml:space="preserve"> </w:t>
      </w:r>
      <w:r w:rsidR="00BC1BF9">
        <w:t>с</w:t>
      </w:r>
      <w:r>
        <w:t xml:space="preserve"> калом </w:t>
      </w:r>
      <w:r w:rsidRPr="00951329">
        <w:t>(65-97% введенной дозы у мышей, крыс, кроликов и</w:t>
      </w:r>
      <w:r>
        <w:t xml:space="preserve"> </w:t>
      </w:r>
      <w:r w:rsidR="00BC1BF9">
        <w:t>обезьян</w:t>
      </w:r>
      <w:r>
        <w:t>)</w:t>
      </w:r>
      <w:r w:rsidRPr="00951329">
        <w:t xml:space="preserve"> и 82%</w:t>
      </w:r>
      <w:r>
        <w:t xml:space="preserve"> у людей. </w:t>
      </w:r>
      <w:r w:rsidRPr="00951329">
        <w:t xml:space="preserve">Неизмененный линаглиптин был </w:t>
      </w:r>
      <w:r>
        <w:t>преобладающим</w:t>
      </w:r>
      <w:r w:rsidRPr="00951329">
        <w:t xml:space="preserve"> </w:t>
      </w:r>
      <w:r>
        <w:t>в кале</w:t>
      </w:r>
      <w:r w:rsidRPr="00951329">
        <w:t xml:space="preserve"> и моч</w:t>
      </w:r>
      <w:r>
        <w:t>е</w:t>
      </w:r>
      <w:r w:rsidRPr="00951329">
        <w:t xml:space="preserve"> у всех </w:t>
      </w:r>
      <w:r>
        <w:t xml:space="preserve">изученных </w:t>
      </w:r>
      <w:r w:rsidRPr="00951329">
        <w:t>видов</w:t>
      </w:r>
      <w:r>
        <w:t xml:space="preserve"> экспериментальных животных </w:t>
      </w:r>
      <w:r>
        <w:fldChar w:fldCharType="begin"/>
      </w:r>
      <w:r>
        <w:instrText xml:space="preserve"> ADDIN ZOTERO_ITEM CSL_CITATION {"citationID":"2Da5nIG1","properties":{"formattedCitation":"[9]","plainCitation":"[9]","noteIndex":0},"citationItems":[{"id":3035,"uris":["http://zotero.org/users/5483459/items/A4NC89C5"],"itemData":{"id":3035,"type":"document","title":"Australian government. Australian Public Assessment Report for Linagliptin. Proprietary Product Name: Trajenta Sponsor: Boehringer Ingleheim (Australia) Pty Ltd. 2011."}}],"schema":"https://github.com/citation-style-language/schema/raw/master/csl-citation.json"} </w:instrText>
      </w:r>
      <w:r>
        <w:fldChar w:fldCharType="separate"/>
      </w:r>
      <w:r w:rsidRPr="00CF17AE">
        <w:t>[9]</w:t>
      </w:r>
      <w:r>
        <w:fldChar w:fldCharType="end"/>
      </w:r>
      <w:bookmarkEnd w:id="125"/>
      <w:r>
        <w:t>.</w:t>
      </w:r>
    </w:p>
    <w:p w14:paraId="27AF8F76" w14:textId="4F87F4CC" w:rsidR="004B1452" w:rsidRDefault="004B1452" w:rsidP="00627DB9">
      <w:pPr>
        <w:ind w:firstLine="709"/>
      </w:pPr>
      <w:r>
        <w:t>Э</w:t>
      </w:r>
      <w:r w:rsidRPr="00CF17AE">
        <w:t xml:space="preserve">кскреция линаглиптина с калом колебалась </w:t>
      </w:r>
      <w:r>
        <w:t xml:space="preserve">у разных видов животных </w:t>
      </w:r>
      <w:r w:rsidRPr="00CF17AE">
        <w:t xml:space="preserve">после </w:t>
      </w:r>
      <w:r>
        <w:t xml:space="preserve">перорального </w:t>
      </w:r>
      <w:r w:rsidRPr="00CF17AE">
        <w:t>приема от 67% до 95%</w:t>
      </w:r>
      <w:r>
        <w:t>.</w:t>
      </w:r>
      <w:r w:rsidRPr="00CF17AE">
        <w:t xml:space="preserve"> Мочевая экскреция после перорального приема</w:t>
      </w:r>
      <w:r>
        <w:t xml:space="preserve"> составляла</w:t>
      </w:r>
      <w:r w:rsidRPr="00CF17AE">
        <w:t xml:space="preserve"> от 2% до 20% введенной пероральной дозы на животных моделях и приблизительно</w:t>
      </w:r>
      <w:r>
        <w:t xml:space="preserve"> </w:t>
      </w:r>
      <w:r w:rsidRPr="00CF17AE">
        <w:t xml:space="preserve">7% у людей. </w:t>
      </w:r>
      <w:r w:rsidR="00CB417C">
        <w:t xml:space="preserve">После внутривенного введения, экскреция с мочой выше, </w:t>
      </w:r>
      <w:r w:rsidRPr="00CF17AE">
        <w:t>от 15% до 26% у животных. Экскреция с мочой после перорального приема была самой низкой у крыс (2%)</w:t>
      </w:r>
      <w:r>
        <w:t xml:space="preserve"> и у человека (7%), а различия между тенденциями внутривенной и пероральной экскреции были наибольшими также у крыс и людей. При многократном приеме линаглиптина в дозе 2 мг/кг в течение 14 дней экскреция у крыс составила  91% с калом и 1% с мочой и не отличалась от показателей при однократном введении </w:t>
      </w:r>
      <w:r>
        <w:fldChar w:fldCharType="begin"/>
      </w:r>
      <w:r>
        <w:instrText xml:space="preserve"> ADDIN ZOTERO_ITEM CSL_CITATION {"citationID":"4IuOqSsv","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F9643E">
        <w:t>[3]</w:t>
      </w:r>
      <w:r>
        <w:fldChar w:fldCharType="end"/>
      </w:r>
      <w:r>
        <w:t>.</w:t>
      </w:r>
    </w:p>
    <w:p w14:paraId="151F6801" w14:textId="14CD40BA" w:rsidR="004B1452" w:rsidRPr="00BB3D50" w:rsidRDefault="004B1452" w:rsidP="00627DB9">
      <w:pPr>
        <w:ind w:firstLine="709"/>
      </w:pPr>
      <w:r>
        <w:t xml:space="preserve">Желчная экскреция  </w:t>
      </w:r>
      <w:r w:rsidRPr="00BB3D50">
        <w:t>не зависела от ингибирования P-gp и составляла примерно 30%</w:t>
      </w:r>
      <w:r>
        <w:t xml:space="preserve"> от введенной дозы</w:t>
      </w:r>
      <w:r w:rsidRPr="00BB3D50">
        <w:t xml:space="preserve"> линаглиптин</w:t>
      </w:r>
      <w:r>
        <w:t>а</w:t>
      </w:r>
      <w:r w:rsidRPr="00BB3D50">
        <w:t>, конечный период полувыведения исходного вещества и метаболита увеличивался</w:t>
      </w:r>
      <w:r>
        <w:t xml:space="preserve"> </w:t>
      </w:r>
      <w:r w:rsidR="00CB417C">
        <w:t>с</w:t>
      </w:r>
      <w:r w:rsidRPr="00BB3D50">
        <w:t xml:space="preserve"> 2-3 ч до 7-11 ч при ингибировании P-gp</w:t>
      </w:r>
      <w:r>
        <w:t xml:space="preserve"> </w:t>
      </w:r>
      <w:r>
        <w:fldChar w:fldCharType="begin"/>
      </w:r>
      <w:r>
        <w:instrText xml:space="preserve"> ADDIN ZOTERO_ITEM CSL_CITATION {"citationID":"FwajspTc","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F9643E">
        <w:t>[3]</w:t>
      </w:r>
      <w:r>
        <w:fldChar w:fldCharType="end"/>
      </w:r>
      <w:r w:rsidRPr="00BB3D50">
        <w:t xml:space="preserve">. </w:t>
      </w:r>
    </w:p>
    <w:p w14:paraId="70E5A270" w14:textId="77777777" w:rsidR="004B1452" w:rsidRDefault="004B1452" w:rsidP="004B1452">
      <w:pPr>
        <w:spacing w:before="240" w:after="240"/>
        <w:outlineLvl w:val="2"/>
        <w:rPr>
          <w:b/>
          <w:bCs/>
          <w:color w:val="000000" w:themeColor="text1"/>
        </w:rPr>
      </w:pPr>
      <w:bookmarkStart w:id="126" w:name="_Toc139361962"/>
      <w:r>
        <w:rPr>
          <w:b/>
          <w:color w:val="000000" w:themeColor="text1"/>
        </w:rPr>
        <w:t xml:space="preserve">3.2.6. </w:t>
      </w:r>
      <w:r>
        <w:rPr>
          <w:b/>
          <w:bCs/>
          <w:color w:val="000000" w:themeColor="text1"/>
        </w:rPr>
        <w:t>Фармакокинетические лекарственные взаимодействия</w:t>
      </w:r>
      <w:bookmarkEnd w:id="126"/>
    </w:p>
    <w:p w14:paraId="349585BE" w14:textId="48DDBB48" w:rsidR="004B1452" w:rsidRPr="002E3004" w:rsidRDefault="004B1452" w:rsidP="0049706A">
      <w:pPr>
        <w:ind w:firstLine="709"/>
      </w:pPr>
      <w:r w:rsidRPr="005C44BD">
        <w:t xml:space="preserve">Линаглиптин </w:t>
      </w:r>
      <w:r w:rsidR="00045C00">
        <w:t xml:space="preserve">является </w:t>
      </w:r>
      <w:r w:rsidRPr="005C44BD">
        <w:t xml:space="preserve">конкурентным ингибитором </w:t>
      </w:r>
      <w:bookmarkStart w:id="127" w:name="_Hlk120806272"/>
      <w:r w:rsidRPr="005C44BD">
        <w:t xml:space="preserve">МАО-В. </w:t>
      </w:r>
      <w:bookmarkEnd w:id="127"/>
      <w:r w:rsidRPr="005C44BD">
        <w:t>Кроме того, линаглиптин является</w:t>
      </w:r>
      <w:r>
        <w:t xml:space="preserve"> </w:t>
      </w:r>
      <w:r w:rsidRPr="005C44BD">
        <w:t>слабы</w:t>
      </w:r>
      <w:r>
        <w:t>м</w:t>
      </w:r>
      <w:r w:rsidRPr="005C44BD">
        <w:t xml:space="preserve"> ингибитор</w:t>
      </w:r>
      <w:r>
        <w:t>ом</w:t>
      </w:r>
      <w:r w:rsidRPr="005C44BD">
        <w:t xml:space="preserve"> CYP3A4/3A5. Клиническая значимость ингибирования МАО-В и CYP3A4/3A5 маловероятна</w:t>
      </w:r>
      <w:r>
        <w:t xml:space="preserve">, </w:t>
      </w:r>
      <w:r w:rsidRPr="005C44BD">
        <w:t>поскольку терапевтические уровни линаглиптина в плазме находятся в низком наномолярном диапазоне, а значение IC</w:t>
      </w:r>
      <w:r w:rsidRPr="00456FC9">
        <w:rPr>
          <w:vertAlign w:val="subscript"/>
        </w:rPr>
        <w:t>50</w:t>
      </w:r>
      <w:r>
        <w:rPr>
          <w:vertAlign w:val="subscript"/>
        </w:rPr>
        <w:t xml:space="preserve"> </w:t>
      </w:r>
      <w:r w:rsidRPr="005C44BD">
        <w:t>находится в микромолярном диапазоне. Индукционный потенциал CYP CD1790 не был</w:t>
      </w:r>
      <w:r>
        <w:t xml:space="preserve"> </w:t>
      </w:r>
      <w:r w:rsidR="003F360D">
        <w:t>исследован</w:t>
      </w:r>
      <w:r w:rsidRPr="005C44BD">
        <w:t xml:space="preserve">, но исследование </w:t>
      </w:r>
      <w:r w:rsidRPr="00A27353">
        <w:rPr>
          <w:i/>
          <w:iCs/>
        </w:rPr>
        <w:t>in vivo</w:t>
      </w:r>
      <w:r w:rsidRPr="005C44BD">
        <w:t xml:space="preserve"> на крысах, которым вводили линаглиптин, не показало биологически значимого</w:t>
      </w:r>
      <w:r>
        <w:t xml:space="preserve"> </w:t>
      </w:r>
      <w:r w:rsidRPr="005C44BD">
        <w:t xml:space="preserve">изменения активности CYP. </w:t>
      </w:r>
    </w:p>
    <w:p w14:paraId="6738A8F5" w14:textId="3EB74799" w:rsidR="004B1452" w:rsidRPr="00367E3F" w:rsidRDefault="004B1452" w:rsidP="0049706A">
      <w:pPr>
        <w:ind w:firstLine="709"/>
        <w:rPr>
          <w:color w:val="000000" w:themeColor="text1"/>
        </w:rPr>
      </w:pPr>
      <w:r w:rsidRPr="005C44BD">
        <w:t>Линаглиптин является ингибитором переносчиков Р-гликопротеина, ОАТР2, ОАТР8, OCTN1, OCT1 и</w:t>
      </w:r>
      <w:r>
        <w:t xml:space="preserve"> </w:t>
      </w:r>
      <w:r w:rsidRPr="005C44BD">
        <w:t>ОАТР2</w:t>
      </w:r>
      <w:r>
        <w:t xml:space="preserve"> </w:t>
      </w:r>
      <w:r>
        <w:fldChar w:fldCharType="begin"/>
      </w:r>
      <w:r>
        <w:instrText xml:space="preserve"> ADDIN ZOTERO_ITEM CSL_CITATION {"citationID":"Djb5qOjD","properties":{"formattedCitation":"[2]","plainCitation":"[2]","noteIndex":0},"citationItems":[{"id":2939,"uris":["http://zotero.org/users/5483459/items/SJBZ4HU2"],"itemData":{"id":2939,"type":"document","title":"European  Medicines Agency.Assessment report Trajenta (linagliptin). Procedure No.: EMEA/H/C/002110/0000"}}],"schema":"https://github.com/citation-style-language/schema/raw/master/csl-citation.json"} </w:instrText>
      </w:r>
      <w:r>
        <w:fldChar w:fldCharType="separate"/>
      </w:r>
      <w:r w:rsidRPr="007D1D9B">
        <w:rPr>
          <w:sz w:val="22"/>
        </w:rPr>
        <w:t>[2]</w:t>
      </w:r>
      <w:r>
        <w:fldChar w:fldCharType="end"/>
      </w:r>
      <w:r>
        <w:t xml:space="preserve">. </w:t>
      </w:r>
      <w:r w:rsidRPr="00367E3F">
        <w:rPr>
          <w:color w:val="000000" w:themeColor="text1"/>
        </w:rPr>
        <w:t xml:space="preserve">В клинических исследованиях лекарственного взаимодействия линаглиптин не оказывал существенного влияния на фармакокинетику дигоксина, глибурида, симвастатина, пиоглитазона, варфарина, этинилэстрадиола, норэтиндрона и метформина, что указывает на отсутствие значительного влияния линаглиптина на переносчики лекарств, включая P-gp, OCT2 и MATE и различные метаболизирующие ферменты </w:t>
      </w:r>
      <w:r w:rsidRPr="00367E3F">
        <w:rPr>
          <w:color w:val="000000" w:themeColor="text1"/>
        </w:rPr>
        <w:fldChar w:fldCharType="begin"/>
      </w:r>
      <w:r w:rsidRPr="00367E3F">
        <w:rPr>
          <w:color w:val="000000" w:themeColor="text1"/>
        </w:rPr>
        <w:instrText xml:space="preserve"> ADDIN ZOTERO_ITEM CSL_CITATION {"citationID":"HGBhCK01","properties":{"formattedCitation":"[8]","plainCitation":"[8]","noteIndex":0},"citationItems":[{"id":3030,"uris":["http://zotero.org/users/5483459/items/2E24C9VQ"],"itemData":{"id":3030,"type":"article-journal","abstract":"Gu N, et al. Transl Clin Pharmacol. 2020 Mar;28(1):17-33. https://doi.org/10.12793/tcp.2020.28.e4","container-title":"Translational and Clinical Pharmacology","DOI":"10.12793/tcp.2020.28.e4","ISSN":"2289-0882","issue":"1","language":"English","page":"17-33","source":"tcpharm.org","title":"Possibility of pharmacokinetic drug interaction between a DPP-4 inhibitor and a SGLT2 inhibitor","volume":"28","author":[{"family":"Gu","given":"Namyi"},{"family":"Park","given":"Sang-In"},{"family":"Chung","given":"Hyewon"},{"family":"Jin","given":"Xuanyou"},{"family":"Lee","given":"SeungHwan"},{"family":"Kim","given":"Tae-Eun"}],"issued":{"date-parts":[["2020",3]]}}}],"schema":"https://github.com/citation-style-language/schema/raw/master/csl-citation.json"} </w:instrText>
      </w:r>
      <w:r w:rsidRPr="00367E3F">
        <w:rPr>
          <w:color w:val="000000" w:themeColor="text1"/>
        </w:rPr>
        <w:fldChar w:fldCharType="separate"/>
      </w:r>
      <w:r w:rsidRPr="00367E3F">
        <w:rPr>
          <w:color w:val="000000" w:themeColor="text1"/>
        </w:rPr>
        <w:t>[8]</w:t>
      </w:r>
      <w:r w:rsidRPr="00367E3F">
        <w:rPr>
          <w:color w:val="000000" w:themeColor="text1"/>
        </w:rPr>
        <w:fldChar w:fldCharType="end"/>
      </w:r>
      <w:r w:rsidRPr="00367E3F">
        <w:rPr>
          <w:color w:val="000000" w:themeColor="text1"/>
        </w:rPr>
        <w:t>.</w:t>
      </w:r>
    </w:p>
    <w:p w14:paraId="03B69E2B" w14:textId="77777777" w:rsidR="004B1452" w:rsidRDefault="004B1452" w:rsidP="004B1452">
      <w:pPr>
        <w:pStyle w:val="2"/>
        <w:spacing w:line="240" w:lineRule="auto"/>
        <w:rPr>
          <w:color w:val="000000" w:themeColor="text1"/>
        </w:rPr>
      </w:pPr>
      <w:bookmarkStart w:id="128" w:name="_Toc139361963"/>
      <w:bookmarkEnd w:id="109"/>
      <w:bookmarkEnd w:id="110"/>
      <w:bookmarkEnd w:id="111"/>
      <w:r w:rsidRPr="005E6358">
        <w:rPr>
          <w:color w:val="000000" w:themeColor="text1"/>
        </w:rPr>
        <w:t>3.3. Токсикологические исследования</w:t>
      </w:r>
      <w:bookmarkEnd w:id="112"/>
      <w:bookmarkEnd w:id="128"/>
    </w:p>
    <w:p w14:paraId="0FDE7EF6" w14:textId="77777777" w:rsidR="004B1452" w:rsidRDefault="004B1452" w:rsidP="004B1452">
      <w:pPr>
        <w:ind w:firstLine="709"/>
      </w:pPr>
      <w:r>
        <w:t xml:space="preserve">Токсичность при однократном и многократном введении </w:t>
      </w:r>
      <w:r w:rsidRPr="005C44BD">
        <w:t>линаглиптин</w:t>
      </w:r>
      <w:r>
        <w:t>а изучали у крыс, собак и обезьян.</w:t>
      </w:r>
    </w:p>
    <w:p w14:paraId="65B964B4" w14:textId="77777777" w:rsidR="004B1452" w:rsidRDefault="004B1452" w:rsidP="004B1452">
      <w:pPr>
        <w:pStyle w:val="3"/>
        <w:spacing w:after="240"/>
        <w:rPr>
          <w:rFonts w:ascii="Times New Roman" w:hAnsi="Times New Roman"/>
          <w:color w:val="000000" w:themeColor="text1"/>
          <w:szCs w:val="24"/>
        </w:rPr>
      </w:pPr>
      <w:bookmarkStart w:id="129" w:name="_Toc139361964"/>
      <w:r w:rsidRPr="005E6358">
        <w:rPr>
          <w:rFonts w:ascii="Times New Roman" w:hAnsi="Times New Roman"/>
          <w:color w:val="000000" w:themeColor="text1"/>
        </w:rPr>
        <w:lastRenderedPageBreak/>
        <w:t>3.3.1.</w:t>
      </w:r>
      <w:r>
        <w:rPr>
          <w:rFonts w:ascii="Times New Roman" w:hAnsi="Times New Roman"/>
          <w:color w:val="000000" w:themeColor="text1"/>
        </w:rPr>
        <w:t xml:space="preserve"> </w:t>
      </w:r>
      <w:r w:rsidRPr="005E6358">
        <w:rPr>
          <w:rFonts w:ascii="Times New Roman" w:hAnsi="Times New Roman"/>
          <w:color w:val="000000" w:themeColor="text1"/>
        </w:rPr>
        <w:t>Токсичность</w:t>
      </w:r>
      <w:r w:rsidRPr="005E6358">
        <w:rPr>
          <w:rFonts w:ascii="Times New Roman" w:hAnsi="Times New Roman"/>
          <w:color w:val="000000" w:themeColor="text1"/>
          <w:szCs w:val="24"/>
        </w:rPr>
        <w:t xml:space="preserve"> при однократном введении</w:t>
      </w:r>
      <w:bookmarkEnd w:id="129"/>
    </w:p>
    <w:p w14:paraId="14593638" w14:textId="77777777" w:rsidR="004B1452" w:rsidRDefault="004B1452" w:rsidP="0086165A">
      <w:pPr>
        <w:ind w:firstLine="709"/>
      </w:pPr>
      <w:r>
        <w:t xml:space="preserve">Исследования токсичности однократной дозы проводились на мышах и крысах после внутривенного и перорального введения и у обезьян с использованием возрастающей дозировки при пероральном приеме. </w:t>
      </w:r>
    </w:p>
    <w:p w14:paraId="3D81BA3E" w14:textId="6334C791" w:rsidR="004B1452" w:rsidRPr="00022A68" w:rsidRDefault="00227E1C" w:rsidP="0086165A">
      <w:pPr>
        <w:ind w:firstLine="709"/>
      </w:pPr>
      <w:r>
        <w:t>В</w:t>
      </w:r>
      <w:r w:rsidR="004B1452">
        <w:t xml:space="preserve"> исследовани</w:t>
      </w:r>
      <w:r w:rsidR="00045C00">
        <w:t>и на мышах (по 3 самца, 3 самки</w:t>
      </w:r>
      <w:r w:rsidR="004B1452">
        <w:t xml:space="preserve"> в экспериментальной группе, 3 в контроле) </w:t>
      </w:r>
      <w:r w:rsidR="004B1452" w:rsidRPr="005C44BD">
        <w:t>линаглиптин</w:t>
      </w:r>
      <w:r w:rsidR="004B1452">
        <w:t xml:space="preserve"> вводили внутривенно в дозах 10, 30, 60 мг/кг, не отмечалось изменений в изучаемых параметрах (вес, потребление пищи и воды, клинический и биохимический анализы крови, анализ мочи, патологических изменений при некропсии). М</w:t>
      </w:r>
      <w:r w:rsidR="004B1452" w:rsidRPr="00022A68">
        <w:t xml:space="preserve">аксимальная нелетальная </w:t>
      </w:r>
      <w:r w:rsidR="004B1452">
        <w:t xml:space="preserve">внутривенная </w:t>
      </w:r>
      <w:r w:rsidR="004B1452" w:rsidRPr="00022A68">
        <w:t>доза</w:t>
      </w:r>
      <w:r w:rsidR="004B1452">
        <w:t xml:space="preserve"> составила 60 мг/кг.</w:t>
      </w:r>
    </w:p>
    <w:p w14:paraId="34D2A355" w14:textId="1C075EC5" w:rsidR="004B1452" w:rsidRDefault="00227E1C" w:rsidP="0086165A">
      <w:pPr>
        <w:ind w:firstLine="709"/>
      </w:pPr>
      <w:r>
        <w:t>В</w:t>
      </w:r>
      <w:r w:rsidR="004B1452">
        <w:t xml:space="preserve"> исследова</w:t>
      </w:r>
      <w:r w:rsidR="00045C00">
        <w:t>нии у крыс (по 3 самца, 3 самки</w:t>
      </w:r>
      <w:r w:rsidR="004B1452">
        <w:t xml:space="preserve"> в экспериментальной группе, 3 в контроле) </w:t>
      </w:r>
      <w:r w:rsidR="004B1452" w:rsidRPr="005C44BD">
        <w:t>линаглиптин</w:t>
      </w:r>
      <w:r w:rsidR="004B1452">
        <w:t xml:space="preserve"> вводили внутривенно </w:t>
      </w:r>
      <w:r>
        <w:t>в дозах</w:t>
      </w:r>
      <w:r w:rsidR="004B1452">
        <w:t xml:space="preserve"> 10, 30, 60, 120 мг/кг, не отмечалось изменений в изучаемых параметрах (вес, потребление пищи и воды, клинический и биохимический анализы крови, анализ мочи, патологических изменений при некропсии)</w:t>
      </w:r>
      <w:r w:rsidR="004B1452" w:rsidRPr="00A6065C">
        <w:t xml:space="preserve"> </w:t>
      </w:r>
      <w:r w:rsidR="004B1452">
        <w:t xml:space="preserve">при дозе </w:t>
      </w:r>
      <w:r w:rsidR="0098490B">
        <w:t>до 60</w:t>
      </w:r>
      <w:r w:rsidR="004B1452">
        <w:t xml:space="preserve"> мг/кг. После введения дозы 120 мг две крысы умерли, остальным животным линашлиптин не вводили. </w:t>
      </w:r>
      <w:r w:rsidR="0098490B">
        <w:t>При</w:t>
      </w:r>
      <w:r w:rsidR="004B1452">
        <w:t xml:space="preserve"> некропсии умерших крыс </w:t>
      </w:r>
      <w:r w:rsidR="009C7F94">
        <w:t xml:space="preserve">отмечались </w:t>
      </w:r>
      <w:r w:rsidR="00045C00">
        <w:t xml:space="preserve">стаз, отек </w:t>
      </w:r>
      <w:r w:rsidR="004B1452">
        <w:t xml:space="preserve">и </w:t>
      </w:r>
      <w:r w:rsidR="0098490B">
        <w:t>гиперемия легких</w:t>
      </w:r>
      <w:r w:rsidR="004B1452">
        <w:t>, печени и тонкой кишки. М</w:t>
      </w:r>
      <w:r w:rsidR="004B1452" w:rsidRPr="00022A68">
        <w:t xml:space="preserve">аксимальная нелетальная </w:t>
      </w:r>
      <w:r w:rsidR="004B1452">
        <w:t xml:space="preserve">внутривенная </w:t>
      </w:r>
      <w:r w:rsidR="004B1452" w:rsidRPr="00022A68">
        <w:t>доза</w:t>
      </w:r>
      <w:r w:rsidR="004B1452">
        <w:t xml:space="preserve"> составила 60 мг/кг.</w:t>
      </w:r>
    </w:p>
    <w:p w14:paraId="0FD0C04F" w14:textId="73E43E91" w:rsidR="004B1452" w:rsidRPr="00022A68" w:rsidRDefault="0098490B" w:rsidP="0098490B">
      <w:pPr>
        <w:ind w:firstLine="709"/>
      </w:pPr>
      <w:r>
        <w:t>В</w:t>
      </w:r>
      <w:r w:rsidR="004B1452">
        <w:t xml:space="preserve"> исследовани</w:t>
      </w:r>
      <w:r w:rsidR="00045C00">
        <w:t>и на мышах (по 3 самца, 3 самки</w:t>
      </w:r>
      <w:r w:rsidR="004B1452">
        <w:t xml:space="preserve"> в экспериментальной группе, 3 в контроле) </w:t>
      </w:r>
      <w:r w:rsidR="004B1452" w:rsidRPr="005C44BD">
        <w:t>линаглиптин</w:t>
      </w:r>
      <w:r w:rsidR="004B1452">
        <w:t xml:space="preserve"> вводили перорально через желудочный зонд в дозах 1000 и 2000 мг/кг, 1 мышь умерла через 4 часа после введения 1000 мг/кг. Клинические проявления после введения</w:t>
      </w:r>
      <w:r w:rsidR="00045C00">
        <w:t xml:space="preserve"> – снижение моторной активности </w:t>
      </w:r>
      <w:r w:rsidR="004B1452">
        <w:t xml:space="preserve">и пилоэрекция. При некропсии </w:t>
      </w:r>
      <w:r w:rsidR="009C7F94">
        <w:t xml:space="preserve">отмечались </w:t>
      </w:r>
      <w:r w:rsidR="004B1452">
        <w:t xml:space="preserve">стаз в печени, отек </w:t>
      </w:r>
      <w:r w:rsidR="009C7F94">
        <w:t xml:space="preserve">тканей </w:t>
      </w:r>
      <w:r w:rsidR="004B1452">
        <w:t>желудка, кишечника, отек и гиперемия двенадцатиперстной кишки. М</w:t>
      </w:r>
      <w:r w:rsidR="004B1452" w:rsidRPr="00022A68">
        <w:t xml:space="preserve">аксимальная нелетальная </w:t>
      </w:r>
      <w:r w:rsidR="00045C00">
        <w:t>пероральная</w:t>
      </w:r>
      <w:r w:rsidR="004B1452">
        <w:t xml:space="preserve"> </w:t>
      </w:r>
      <w:r w:rsidR="004B1452" w:rsidRPr="00022A68">
        <w:t>доза</w:t>
      </w:r>
      <w:r w:rsidR="004B1452">
        <w:t xml:space="preserve"> не определена.</w:t>
      </w:r>
    </w:p>
    <w:p w14:paraId="566E54AA" w14:textId="30787547" w:rsidR="004B1452" w:rsidRDefault="0098490B" w:rsidP="0098490B">
      <w:pPr>
        <w:ind w:firstLine="709"/>
      </w:pPr>
      <w:r>
        <w:t>В</w:t>
      </w:r>
      <w:r w:rsidR="004B1452">
        <w:t xml:space="preserve"> исследова</w:t>
      </w:r>
      <w:r w:rsidR="00045C00">
        <w:t>нии у крыс (по 3 самца, 3 самки</w:t>
      </w:r>
      <w:r w:rsidR="004B1452">
        <w:t xml:space="preserve"> в экспериментальной группе, 3 в контроле) </w:t>
      </w:r>
      <w:r w:rsidR="004B1452" w:rsidRPr="005C44BD">
        <w:t>линаглиптин</w:t>
      </w:r>
      <w:r w:rsidR="004B1452">
        <w:t xml:space="preserve"> вводили перорально через желудочный зонд в дозах 1000 и 2000 мг/кг, не отмечалось изменений в изучаемых параметрах (вес, потребление пищи и воды, клинический и биохимический анализы крови, анализ мочи, патологических изменений при некропсии)</w:t>
      </w:r>
      <w:r w:rsidR="004B1452" w:rsidRPr="00A6065C">
        <w:t xml:space="preserve"> </w:t>
      </w:r>
      <w:r w:rsidR="004B1452">
        <w:t xml:space="preserve">при дозе 1000 и 2000 мг/кг. </w:t>
      </w:r>
      <w:r w:rsidR="00106AB7">
        <w:t>При</w:t>
      </w:r>
      <w:r w:rsidR="004B1452">
        <w:t xml:space="preserve"> некропсии отмечались отек и гиперемия тимуса у одной крысы. М</w:t>
      </w:r>
      <w:r w:rsidR="004B1452" w:rsidRPr="00022A68">
        <w:t xml:space="preserve">аксимальная нелетальная </w:t>
      </w:r>
      <w:r w:rsidR="004B1452">
        <w:t xml:space="preserve">пероральная </w:t>
      </w:r>
      <w:r w:rsidR="004B1452" w:rsidRPr="00022A68">
        <w:t>доза</w:t>
      </w:r>
      <w:r w:rsidR="004B1452">
        <w:t xml:space="preserve"> составила 2000 мг/кг.</w:t>
      </w:r>
    </w:p>
    <w:p w14:paraId="61B2DFEA" w14:textId="77777777" w:rsidR="004B1452" w:rsidRDefault="004B1452" w:rsidP="004B1452">
      <w:pPr>
        <w:pStyle w:val="3"/>
        <w:spacing w:after="240"/>
        <w:rPr>
          <w:rFonts w:ascii="Times New Roman" w:hAnsi="Times New Roman"/>
          <w:color w:val="000000" w:themeColor="text1"/>
        </w:rPr>
      </w:pPr>
      <w:bookmarkStart w:id="130" w:name="_Toc139361965"/>
      <w:r w:rsidRPr="005E6358">
        <w:rPr>
          <w:rFonts w:ascii="Times New Roman" w:hAnsi="Times New Roman"/>
          <w:color w:val="000000" w:themeColor="text1"/>
        </w:rPr>
        <w:t>3.3.2. Токсичность</w:t>
      </w:r>
      <w:r>
        <w:rPr>
          <w:rFonts w:ascii="Times New Roman" w:hAnsi="Times New Roman"/>
          <w:color w:val="000000" w:themeColor="text1"/>
        </w:rPr>
        <w:t xml:space="preserve"> </w:t>
      </w:r>
      <w:r w:rsidRPr="005E6358">
        <w:rPr>
          <w:rFonts w:ascii="Times New Roman" w:hAnsi="Times New Roman"/>
          <w:color w:val="000000" w:themeColor="text1"/>
        </w:rPr>
        <w:t>при многократном введении</w:t>
      </w:r>
      <w:bookmarkEnd w:id="130"/>
    </w:p>
    <w:p w14:paraId="2644EBE7" w14:textId="70724A11" w:rsidR="004B1452" w:rsidRDefault="00106AB7" w:rsidP="00106AB7">
      <w:pPr>
        <w:ind w:firstLine="709"/>
      </w:pPr>
      <w:r>
        <w:t>Проведены</w:t>
      </w:r>
      <w:r w:rsidR="004B1452">
        <w:t xml:space="preserve"> исследования токсичности повторных доз при пероральном введении продолжительностью до 3 месяцев у мышей, 6 месяцев у крыс, 4 недели у собак, 3 дня у мини-свиней (без вскрытия) и 12 месяцев у обезьян </w:t>
      </w:r>
      <w:r w:rsidR="004B1452" w:rsidRPr="007777C6">
        <w:rPr>
          <w:i/>
          <w:iCs/>
        </w:rPr>
        <w:t>Cynomolgus</w:t>
      </w:r>
      <w:r w:rsidR="004B1452">
        <w:rPr>
          <w:i/>
          <w:iCs/>
        </w:rPr>
        <w:t xml:space="preserve">. </w:t>
      </w:r>
    </w:p>
    <w:p w14:paraId="3D1AB2DE" w14:textId="77777777" w:rsidR="004B1452" w:rsidRDefault="004B1452" w:rsidP="00106AB7">
      <w:pPr>
        <w:ind w:firstLine="709"/>
      </w:pPr>
      <w:r>
        <w:t>Исследования токсичности повторных доз при внутривенном введении продолжительностью до 2 недель проводились у крыс и обезьян. Токсикокинетические исследования проводились во всех исследованиях, токсикокинетические данные были также получены для CD1790 (основного человеческого метаболита) в основных исследованиях токсичности повторных доз и исследованиях канцерогенности.</w:t>
      </w:r>
    </w:p>
    <w:p w14:paraId="444CC018" w14:textId="6F95DF02" w:rsidR="004B1452" w:rsidRDefault="00045C00" w:rsidP="00106AB7">
      <w:pPr>
        <w:ind w:firstLine="709"/>
      </w:pPr>
      <w:r>
        <w:t>В 4-недельном исследовании у мышей</w:t>
      </w:r>
      <w:r w:rsidR="004B1452">
        <w:rPr>
          <w:i/>
          <w:iCs/>
        </w:rPr>
        <w:t xml:space="preserve"> </w:t>
      </w:r>
      <w:r w:rsidR="004B1452" w:rsidRPr="005C44BD">
        <w:t>линаглиптин</w:t>
      </w:r>
      <w:r w:rsidR="004B1452">
        <w:t xml:space="preserve"> вводили </w:t>
      </w:r>
      <w:r w:rsidR="004B1452" w:rsidRPr="00AA16B4">
        <w:t>перорально</w:t>
      </w:r>
      <w:r w:rsidR="004B1452">
        <w:t xml:space="preserve"> </w:t>
      </w:r>
      <w:r w:rsidR="004B1452" w:rsidRPr="00AA16B4">
        <w:t xml:space="preserve">один раз в </w:t>
      </w:r>
      <w:r w:rsidR="009C7F94">
        <w:t>сутки</w:t>
      </w:r>
      <w:r w:rsidR="004B1452" w:rsidRPr="00AA16B4">
        <w:t xml:space="preserve"> </w:t>
      </w:r>
      <w:r w:rsidR="004B1452">
        <w:t xml:space="preserve">через желудочный зонд </w:t>
      </w:r>
      <w:r w:rsidR="004B1452" w:rsidRPr="00AA16B4">
        <w:t>в дозах</w:t>
      </w:r>
      <w:r w:rsidR="004B1452">
        <w:t xml:space="preserve"> 60, 120, 300, 600 мг/кг/сутки. Летальных исходов не было. Основным органом-мишенью был желудок. М</w:t>
      </w:r>
      <w:r w:rsidR="004B1452" w:rsidRPr="00084F17">
        <w:t>аксимальн</w:t>
      </w:r>
      <w:r w:rsidR="00CD3332">
        <w:t>ая</w:t>
      </w:r>
      <w:r w:rsidR="004B1452" w:rsidRPr="00084F17">
        <w:t xml:space="preserve"> переносимая доза </w:t>
      </w:r>
      <w:r w:rsidR="004B1452">
        <w:t>(</w:t>
      </w:r>
      <w:r w:rsidR="004B1452" w:rsidRPr="00084F17">
        <w:t>МП</w:t>
      </w:r>
      <w:r w:rsidR="004B1452">
        <w:t>Д) составила 300 мг/кг/день</w:t>
      </w:r>
      <w:r w:rsidR="00CD3332">
        <w:t>, данный вывод сделан</w:t>
      </w:r>
      <w:r w:rsidR="004B1452">
        <w:t xml:space="preserve"> </w:t>
      </w:r>
      <w:r w:rsidR="00C85EE8">
        <w:t>на основании данных о</w:t>
      </w:r>
      <w:r w:rsidR="004B1452">
        <w:t xml:space="preserve"> частот</w:t>
      </w:r>
      <w:r w:rsidR="00C85EE8">
        <w:t>е</w:t>
      </w:r>
      <w:r w:rsidR="004B1452">
        <w:t xml:space="preserve"> и тяжести гистопатологи</w:t>
      </w:r>
      <w:r w:rsidR="00C85EE8">
        <w:t>ческих нарушений в тканях</w:t>
      </w:r>
      <w:r w:rsidR="004B1452">
        <w:t xml:space="preserve"> желудка при дозе 600 мг/кг/день. NOAEL  составила 60 мг/кг/день </w:t>
      </w:r>
      <w:r w:rsidR="004B1452" w:rsidRPr="005C44BD">
        <w:t>линаглиптин</w:t>
      </w:r>
      <w:r w:rsidR="004B1452">
        <w:t xml:space="preserve">а на основании данных гистопатологии (гиперкератоз или гиперплазия эпителия желудка) при дозе 120 мг/кг/день </w:t>
      </w:r>
      <w:r w:rsidR="004B1452">
        <w:fldChar w:fldCharType="begin"/>
      </w:r>
      <w:r w:rsidR="004B1452">
        <w:instrText xml:space="preserve"> ADDIN ZOTERO_ITEM CSL_CITATION {"citationID":"AJbx6Y1S","properties":{"formattedCitation":"[2,3,9]","plainCitation":"[2,3,9]","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label":"page"},{"id":3035,"uris":["http://zotero.org/users/5483459/items/A4NC89C5"],"itemData":{"id":3035,"type":"document","title":"Australian government. Australian Public Assessment Report for Linagliptin. Proprietary Product Name: Trajenta Sponsor: Boehringer Ingleheim (Australia) Pty Ltd. 2011."},"label":"page"},{"id":2939,"uris":["http://zotero.org/users/5483459/items/SJBZ4HU2"],"itemData":{"id":2939,"type":"document","title":"European  Medicines Agency.Assessment report Trajenta (linagliptin). Procedure No.: EMEA/H/C/002110/0000"},"label":"page"}],"schema":"https://github.com/citation-style-language/schema/raw/master/csl-citation.json"} </w:instrText>
      </w:r>
      <w:r w:rsidR="004B1452">
        <w:fldChar w:fldCharType="separate"/>
      </w:r>
      <w:r w:rsidR="004B1452" w:rsidRPr="00BC7954">
        <w:t>[2,3,9]</w:t>
      </w:r>
      <w:r w:rsidR="004B1452">
        <w:fldChar w:fldCharType="end"/>
      </w:r>
      <w:r w:rsidR="004B1452">
        <w:t>.</w:t>
      </w:r>
    </w:p>
    <w:p w14:paraId="4F724391" w14:textId="6B16AB0B" w:rsidR="004B1452" w:rsidRDefault="004B1452" w:rsidP="00106AB7">
      <w:pPr>
        <w:ind w:firstLine="709"/>
      </w:pPr>
      <w:r>
        <w:lastRenderedPageBreak/>
        <w:t xml:space="preserve">В 12- недельном исследовании у мышей </w:t>
      </w:r>
      <w:r w:rsidRPr="005C44BD">
        <w:t>линаглиптин</w:t>
      </w:r>
      <w:r>
        <w:t xml:space="preserve"> вводили </w:t>
      </w:r>
      <w:r w:rsidRPr="00AA16B4">
        <w:t>перорально</w:t>
      </w:r>
      <w:r>
        <w:t xml:space="preserve"> </w:t>
      </w:r>
      <w:r w:rsidRPr="00AA16B4">
        <w:t xml:space="preserve">один раз в </w:t>
      </w:r>
      <w:r w:rsidR="00FF7F9F">
        <w:t>сутки</w:t>
      </w:r>
      <w:r w:rsidRPr="00AA16B4">
        <w:t xml:space="preserve"> </w:t>
      </w:r>
      <w:r>
        <w:t xml:space="preserve">через желудочный зонд </w:t>
      </w:r>
      <w:r w:rsidRPr="00AA16B4">
        <w:t>в дозах</w:t>
      </w:r>
      <w:r w:rsidR="00045C00">
        <w:t xml:space="preserve"> 100, 300</w:t>
      </w:r>
      <w:r w:rsidR="00FF7F9F">
        <w:t xml:space="preserve">, 600 </w:t>
      </w:r>
      <w:r>
        <w:t>мг/кг/сутки. Клиническими признаками интоксикации были частично закрытые веки, пилоэрекция, гипоактивность, вздутие живота. Вздутие живота расценен</w:t>
      </w:r>
      <w:r w:rsidR="00FF7F9F">
        <w:t>о</w:t>
      </w:r>
      <w:r>
        <w:t xml:space="preserve"> как симптом пареза желудочно-кишечного тракта, которые в сочетании с небольшим снижением уровня глюкозы в плазме соответствовали фармакологическим эффектам ингибирования ДПП-4 из-за увеличения циркулирующих </w:t>
      </w:r>
      <w:bookmarkStart w:id="131" w:name="_Hlk120904525"/>
      <w:r>
        <w:t xml:space="preserve">инкретинов (ГПП-1, ГИП). </w:t>
      </w:r>
      <w:bookmarkEnd w:id="131"/>
      <w:r>
        <w:t>Желудок, печень и почки были идентифицированы как органы-мишени. МПД составила 300 мг/кг/сут</w:t>
      </w:r>
      <w:r w:rsidR="00FF7F9F">
        <w:t>ки</w:t>
      </w:r>
      <w:r>
        <w:t xml:space="preserve"> </w:t>
      </w:r>
      <w:r w:rsidR="00FF7F9F">
        <w:t xml:space="preserve">и </w:t>
      </w:r>
      <w:r>
        <w:t>была установлена на основании летальны</w:t>
      </w:r>
      <w:r w:rsidR="00FF7F9F">
        <w:t xml:space="preserve">х </w:t>
      </w:r>
      <w:r>
        <w:t>исход</w:t>
      </w:r>
      <w:r w:rsidR="00FF7F9F">
        <w:t>ов</w:t>
      </w:r>
      <w:r>
        <w:t xml:space="preserve"> в группе 600 мг/кг/</w:t>
      </w:r>
      <w:r w:rsidR="00FF7F9F" w:rsidRPr="00FF7F9F">
        <w:t xml:space="preserve"> </w:t>
      </w:r>
      <w:r w:rsidR="00FF7F9F">
        <w:t>сутки</w:t>
      </w:r>
      <w:r>
        <w:t>, связанные в нескольких случаях с почечной недостаточностью и/или желудочно-кишечной токсичностью. NOAEL составила 100 мг/кг/</w:t>
      </w:r>
      <w:r w:rsidR="00FF7F9F" w:rsidRPr="00FF7F9F">
        <w:t xml:space="preserve"> </w:t>
      </w:r>
      <w:r w:rsidR="00FF7F9F">
        <w:t xml:space="preserve">сутки </w:t>
      </w:r>
      <w:r>
        <w:fldChar w:fldCharType="begin"/>
      </w:r>
      <w:r>
        <w:instrText xml:space="preserve"> ADDIN ZOTERO_ITEM CSL_CITATION {"citationID":"ZwvETIBd","properties":{"formattedCitation":"[2,3,9]","plainCitation":"[2,3,9]","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label":"page"},{"id":3035,"uris":["http://zotero.org/users/5483459/items/A4NC89C5"],"itemData":{"id":3035,"type":"document","title":"Australian government. Australian Public Assessment Report for Linagliptin. Proprietary Product Name: Trajenta Sponsor: Boehringer Ingleheim (Australia) Pty Ltd. 2011."},"label":"page"},{"id":2939,"uris":["http://zotero.org/users/5483459/items/SJBZ4HU2"],"itemData":{"id":2939,"type":"document","title":"European  Medicines Agency.Assessment report Trajenta (linagliptin). Procedure No.: EMEA/H/C/002110/0000"},"label":"page"}],"schema":"https://github.com/citation-style-language/schema/raw/master/csl-citation.json"} </w:instrText>
      </w:r>
      <w:r>
        <w:fldChar w:fldCharType="separate"/>
      </w:r>
      <w:r w:rsidRPr="00BC7954">
        <w:t>[2,3,9]</w:t>
      </w:r>
      <w:r>
        <w:fldChar w:fldCharType="end"/>
      </w:r>
      <w:r>
        <w:t>.</w:t>
      </w:r>
    </w:p>
    <w:p w14:paraId="6D96EC43" w14:textId="552417B1" w:rsidR="004B1452" w:rsidRDefault="00045C00" w:rsidP="00106AB7">
      <w:pPr>
        <w:ind w:firstLine="709"/>
      </w:pPr>
      <w:r>
        <w:t>В 4-</w:t>
      </w:r>
      <w:r w:rsidR="004B1452" w:rsidRPr="00D21625">
        <w:t xml:space="preserve">недельном исследовании у </w:t>
      </w:r>
      <w:r w:rsidR="004B1452">
        <w:t>крыс</w:t>
      </w:r>
      <w:r w:rsidR="004B1452" w:rsidRPr="00D21625">
        <w:t xml:space="preserve"> линаглиптин вводили перорально один раз в </w:t>
      </w:r>
      <w:r w:rsidR="00FF7F9F">
        <w:t>сутки</w:t>
      </w:r>
      <w:r w:rsidR="004B1452" w:rsidRPr="00D21625">
        <w:t xml:space="preserve"> через желудочный зонд в дозах</w:t>
      </w:r>
      <w:r w:rsidR="004B1452">
        <w:t xml:space="preserve"> 100, 300</w:t>
      </w:r>
      <w:r w:rsidR="00FF7F9F">
        <w:t>, 600</w:t>
      </w:r>
      <w:r w:rsidR="004B1452">
        <w:t xml:space="preserve"> мг/кг/сутки.</w:t>
      </w:r>
      <w:r w:rsidR="004B1452" w:rsidRPr="00D21625">
        <w:t xml:space="preserve"> Летальн</w:t>
      </w:r>
      <w:r w:rsidR="00D200AE">
        <w:t>ый исход</w:t>
      </w:r>
      <w:r w:rsidR="004B1452">
        <w:t xml:space="preserve"> </w:t>
      </w:r>
      <w:r w:rsidR="00D200AE">
        <w:t>был зарегистрирован</w:t>
      </w:r>
      <w:r w:rsidR="00FF7F9F">
        <w:t xml:space="preserve"> у одной самки</w:t>
      </w:r>
      <w:r w:rsidR="004B1452" w:rsidRPr="00D21625">
        <w:t xml:space="preserve">. </w:t>
      </w:r>
      <w:r w:rsidR="004B1452">
        <w:t>Клиническими признаками интоксикации были пилоэрекци</w:t>
      </w:r>
      <w:r w:rsidR="00D200AE">
        <w:t>я</w:t>
      </w:r>
      <w:r w:rsidR="004B1452">
        <w:t>, вздутие живота, исхудание и очаговая алопеция при дозе 600</w:t>
      </w:r>
      <w:r w:rsidR="00FF7F9F">
        <w:t xml:space="preserve"> </w:t>
      </w:r>
      <w:r w:rsidR="004B1452">
        <w:t xml:space="preserve">мг/кг. Снижение массы тела отмечалось у самок при дозах 60 мг/кг и выше и у самцов при дозах 600 мг/кг. Изменения клинических параметров включали повышение лейкоцитов, нейтрофилов, лимфоцитов, АЛТ, </w:t>
      </w:r>
      <w:r w:rsidR="00FF7F9F">
        <w:t>аспартатаминотрансферазы (</w:t>
      </w:r>
      <w:r w:rsidR="004B1452">
        <w:t>АСТ</w:t>
      </w:r>
      <w:r w:rsidR="00FF7F9F">
        <w:t>)</w:t>
      </w:r>
      <w:r w:rsidR="004B1452">
        <w:t>, и альдолазы в период лечения и были обратимы после 4-недельного восстановительного периода.</w:t>
      </w:r>
      <w:r w:rsidR="004B1452" w:rsidRPr="00D21625">
        <w:t xml:space="preserve"> </w:t>
      </w:r>
      <w:r w:rsidR="004B1452">
        <w:t xml:space="preserve">При патологоанатомическом исследовании отмечались изменения массы органов (увеличение массы почек, снижение </w:t>
      </w:r>
      <w:r w:rsidR="00016944">
        <w:t>массы</w:t>
      </w:r>
      <w:r w:rsidR="004B1452">
        <w:t xml:space="preserve"> тимуса, сердца, предстательной железы у самцов и увеличенн</w:t>
      </w:r>
      <w:r w:rsidR="00016944">
        <w:t>ие</w:t>
      </w:r>
      <w:r w:rsidR="004B1452">
        <w:t xml:space="preserve"> </w:t>
      </w:r>
      <w:r w:rsidR="00016944">
        <w:t>массы</w:t>
      </w:r>
      <w:r w:rsidR="004B1452">
        <w:t xml:space="preserve"> почек, печени, надпочечников, снижение </w:t>
      </w:r>
      <w:r w:rsidR="00016944">
        <w:t>массы</w:t>
      </w:r>
      <w:r w:rsidR="004B1452">
        <w:t xml:space="preserve"> тимуса, сердца, яичников и гипофиза у самок при дозе 600 мг/кг), дилатацию в толстой кишке у самцов при доз</w:t>
      </w:r>
      <w:r w:rsidR="00016944">
        <w:t>е</w:t>
      </w:r>
      <w:r w:rsidR="004B1452">
        <w:t xml:space="preserve"> 60 мг/кг и выше, а у самок при дозе 600 мг/кг. Основными органами-мишенями токсичности были кишечник, печень и почки. </w:t>
      </w:r>
      <w:r w:rsidR="004B1452" w:rsidRPr="00D21625">
        <w:t>NOAEL</w:t>
      </w:r>
      <w:r w:rsidR="004B1452">
        <w:t xml:space="preserve"> составлял 60 мг/кг/день, что соответствует 159-кратном</w:t>
      </w:r>
      <w:r w:rsidR="00FC0EC8">
        <w:t>у</w:t>
      </w:r>
      <w:r w:rsidR="004B1452">
        <w:t xml:space="preserve"> </w:t>
      </w:r>
      <w:r w:rsidR="00FC0EC8">
        <w:t>превышению</w:t>
      </w:r>
      <w:r w:rsidR="004B1452">
        <w:t xml:space="preserve"> </w:t>
      </w:r>
      <w:bookmarkStart w:id="132" w:name="_Hlk120949243"/>
      <w:r w:rsidR="004B1452">
        <w:t>максимально</w:t>
      </w:r>
      <w:r w:rsidR="004B1452" w:rsidRPr="00093E95">
        <w:t xml:space="preserve"> </w:t>
      </w:r>
      <w:r w:rsidR="004B1452">
        <w:t>рекомендованной дозы человека</w:t>
      </w:r>
      <w:bookmarkEnd w:id="132"/>
      <w:r w:rsidR="004B1452">
        <w:t xml:space="preserve"> </w:t>
      </w:r>
      <w:r w:rsidR="004B1452">
        <w:fldChar w:fldCharType="begin"/>
      </w:r>
      <w:r w:rsidR="004B1452">
        <w:instrText xml:space="preserve"> ADDIN ZOTERO_ITEM CSL_CITATION {"citationID":"hIHypP3H","properties":{"formattedCitation":"[2,3,9]","plainCitation":"[2,3,9]","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label":"page"},{"id":3035,"uris":["http://zotero.org/users/5483459/items/A4NC89C5"],"itemData":{"id":3035,"type":"document","title":"Australian government. Australian Public Assessment Report for Linagliptin. Proprietary Product Name: Trajenta Sponsor: Boehringer Ingleheim (Australia) Pty Ltd. 2011."},"label":"page"},{"id":2939,"uris":["http://zotero.org/users/5483459/items/SJBZ4HU2"],"itemData":{"id":2939,"type":"document","title":"European  Medicines Agency.Assessment report Trajenta (linagliptin). Procedure No.: EMEA/H/C/002110/0000"},"label":"page"}],"schema":"https://github.com/citation-style-language/schema/raw/master/csl-citation.json"} </w:instrText>
      </w:r>
      <w:r w:rsidR="004B1452">
        <w:fldChar w:fldCharType="separate"/>
      </w:r>
      <w:r w:rsidR="004B1452" w:rsidRPr="00BC7954">
        <w:t>[2,3,9]</w:t>
      </w:r>
      <w:r w:rsidR="004B1452">
        <w:fldChar w:fldCharType="end"/>
      </w:r>
      <w:r w:rsidR="004B1452">
        <w:t>.</w:t>
      </w:r>
    </w:p>
    <w:p w14:paraId="51F2B755" w14:textId="717BDFA1" w:rsidR="004B1452" w:rsidRDefault="004B1452" w:rsidP="00106AB7">
      <w:pPr>
        <w:ind w:firstLine="709"/>
      </w:pPr>
      <w:r w:rsidRPr="00D21625">
        <w:t xml:space="preserve">В </w:t>
      </w:r>
      <w:r>
        <w:t>12</w:t>
      </w:r>
      <w:r w:rsidRPr="00D21625">
        <w:t xml:space="preserve">- недельном исследовании у </w:t>
      </w:r>
      <w:r>
        <w:t>крыс</w:t>
      </w:r>
      <w:r w:rsidRPr="00D21625">
        <w:t xml:space="preserve"> линаглиптин вводили перорально один раз в день через желудочный зонд в дозах </w:t>
      </w:r>
      <w:r>
        <w:t xml:space="preserve">10, 30, 100, 300 мг/кг/сутки. </w:t>
      </w:r>
      <w:r w:rsidR="00FF7F9F" w:rsidRPr="00D21625">
        <w:t>Летальн</w:t>
      </w:r>
      <w:r w:rsidR="00FF7F9F">
        <w:t>ость была зарегистрирована у двух самцов</w:t>
      </w:r>
      <w:r>
        <w:t xml:space="preserve"> при дозе 300 мг/кг/день</w:t>
      </w:r>
      <w:r w:rsidR="00FF7F9F">
        <w:t xml:space="preserve"> и у</w:t>
      </w:r>
      <w:r>
        <w:t xml:space="preserve"> 1 самка при дозе 100 мг/кг/день. Органами-мишенями токсичности были легкие, печень, щитовидная железа (самки) и матка. </w:t>
      </w:r>
      <w:r w:rsidRPr="00D21625">
        <w:t>NOAEL</w:t>
      </w:r>
      <w:r>
        <w:t xml:space="preserve"> составлял &lt;10 мг/кг, что соответствует 13 кратном увеличении максимально</w:t>
      </w:r>
      <w:r w:rsidRPr="00093E95">
        <w:t xml:space="preserve"> </w:t>
      </w:r>
      <w:r>
        <w:t>рекомендованной дозы человека.</w:t>
      </w:r>
    </w:p>
    <w:p w14:paraId="67700E6B" w14:textId="6DB54C56" w:rsidR="004B1452" w:rsidRDefault="004B1452" w:rsidP="00106AB7">
      <w:pPr>
        <w:ind w:firstLine="709"/>
      </w:pPr>
      <w:r w:rsidRPr="00D21625">
        <w:t xml:space="preserve">В </w:t>
      </w:r>
      <w:r>
        <w:t>26</w:t>
      </w:r>
      <w:r w:rsidRPr="00D21625">
        <w:t xml:space="preserve">- недельном исследовании у </w:t>
      </w:r>
      <w:r>
        <w:t>крыс</w:t>
      </w:r>
      <w:r w:rsidRPr="00D21625">
        <w:t xml:space="preserve"> </w:t>
      </w:r>
      <w:r>
        <w:t xml:space="preserve">(20 самок, 20 самцов) </w:t>
      </w:r>
      <w:r w:rsidRPr="00D21625">
        <w:t xml:space="preserve">линаглиптин вводили перорально один раз в </w:t>
      </w:r>
      <w:r w:rsidR="00BE4DE1">
        <w:t>сутки</w:t>
      </w:r>
      <w:r w:rsidRPr="00D21625">
        <w:t xml:space="preserve"> через желудочный зонд в дозах </w:t>
      </w:r>
      <w:r>
        <w:t xml:space="preserve">30, 100, 300 мг/кг/сутки. Токсичность в целом была одинаковой при дозах 100 и 300 мг/кг/сутки с усилением тяжести при высоких дозах. Общая токсичность или, возможно, нейротоксичность </w:t>
      </w:r>
      <w:r w:rsidR="00BE4DE1">
        <w:t>проявлялась</w:t>
      </w:r>
      <w:r>
        <w:t xml:space="preserve"> как преходящее снижение двигательной активности. Органами-мишенями были почки, печень, легкие, желудок и щитовидная железа. NOAEL = 30 мг/кг, что соответствует 66 кратном</w:t>
      </w:r>
      <w:r w:rsidR="00054AC9">
        <w:t>у</w:t>
      </w:r>
      <w:r>
        <w:t xml:space="preserve"> </w:t>
      </w:r>
      <w:r w:rsidR="00054AC9">
        <w:t>превышению</w:t>
      </w:r>
      <w:r>
        <w:t xml:space="preserve"> максимально</w:t>
      </w:r>
      <w:r w:rsidRPr="00093E95">
        <w:t xml:space="preserve"> </w:t>
      </w:r>
      <w:r>
        <w:t>рекомендованной дозы человека.</w:t>
      </w:r>
    </w:p>
    <w:p w14:paraId="50E61735" w14:textId="77777777" w:rsidR="004B1452" w:rsidRDefault="004B1452" w:rsidP="00106AB7">
      <w:pPr>
        <w:ind w:firstLine="709"/>
      </w:pPr>
      <w:r>
        <w:t xml:space="preserve">Токсичность линаглиптина у негрызунов оценивали на собаках и обезьянах. </w:t>
      </w:r>
    </w:p>
    <w:p w14:paraId="26151B28" w14:textId="1287524F" w:rsidR="004B1452" w:rsidRDefault="004B1452" w:rsidP="00106AB7">
      <w:pPr>
        <w:ind w:firstLine="709"/>
      </w:pPr>
      <w:r w:rsidRPr="00D21625">
        <w:t xml:space="preserve">В </w:t>
      </w:r>
      <w:r>
        <w:t>2</w:t>
      </w:r>
      <w:r w:rsidR="00045C00">
        <w:t>-</w:t>
      </w:r>
      <w:r w:rsidRPr="00D21625">
        <w:t xml:space="preserve">недельном исследовании у </w:t>
      </w:r>
      <w:r>
        <w:t xml:space="preserve">собак (2 самки, 2 самца) </w:t>
      </w:r>
      <w:r w:rsidRPr="00D21625">
        <w:t xml:space="preserve">линаглиптин вводили перорально один раз в </w:t>
      </w:r>
      <w:r w:rsidR="00BE4DE1">
        <w:t>сутки</w:t>
      </w:r>
      <w:r w:rsidRPr="00D21625">
        <w:t xml:space="preserve"> через желудочный зонд в дозах</w:t>
      </w:r>
      <w:r w:rsidR="00045C00">
        <w:t xml:space="preserve"> </w:t>
      </w:r>
      <w:r>
        <w:t xml:space="preserve">15, 45, 150 мг/кг/сутки. </w:t>
      </w:r>
      <w:r w:rsidR="00BE4DE1">
        <w:t>Зарегистрирована</w:t>
      </w:r>
      <w:r>
        <w:t xml:space="preserve"> 1 летальность при дозе 45 мг/кг (причин</w:t>
      </w:r>
      <w:r w:rsidR="00BE4DE1">
        <w:t>а</w:t>
      </w:r>
      <w:r>
        <w:t xml:space="preserve"> смерти пневмония, инфаркт миокарда, токсичность костного мозга, печени, сердца, лимфатических узлов, яичек, легких и костей). NOAEL составил 9 мг/кг (в 44 раза больше максимально</w:t>
      </w:r>
      <w:r w:rsidRPr="00093E95">
        <w:t xml:space="preserve"> </w:t>
      </w:r>
      <w:r>
        <w:t xml:space="preserve">рекомендованной дозы человека). </w:t>
      </w:r>
      <w:r w:rsidRPr="00EE69EB">
        <w:t xml:space="preserve">Клиническими признаками интоксикации были </w:t>
      </w:r>
      <w:r>
        <w:t xml:space="preserve">рвота при дозах 9 мг/кг и выше и псевдоаллергические реакции при дозах 45 мг/кг, что коррелирует с повышенным </w:t>
      </w:r>
      <w:r>
        <w:lastRenderedPageBreak/>
        <w:t xml:space="preserve">уровнем гистамина в плазме. При оценке показателей сердечно-сосудистой системы отмечались умеренные гипотензия и тахикардия с пограничными тенденциями к удлинению </w:t>
      </w:r>
      <w:r w:rsidR="00045C00">
        <w:t>интервала QTc. Данные изменения</w:t>
      </w:r>
      <w:r>
        <w:t xml:space="preserve"> были отмечены в группе с высокой дозой и</w:t>
      </w:r>
      <w:r w:rsidR="009B69D1">
        <w:t>,</w:t>
      </w:r>
      <w:r>
        <w:t xml:space="preserve"> возможно</w:t>
      </w:r>
      <w:r w:rsidR="009B69D1">
        <w:t>,</w:t>
      </w:r>
      <w:r>
        <w:t xml:space="preserve"> связаны с псевдоаллергической реакцией. Изменения клинико-химических показателей были отмечены при высокой дозе, это повышенные уровни АЛТ и глобулина у самцов. В группе высоких доз при гистологическом исследовании отмечались признаки воспаления внутрипеченочных желчных протоков у самок, апоптоз/некроз в почках у самцов; атрофия семенных канальцев у двух самцов </w:t>
      </w:r>
      <w:r>
        <w:fldChar w:fldCharType="begin"/>
      </w:r>
      <w:r>
        <w:instrText xml:space="preserve"> ADDIN ZOTERO_ITEM CSL_CITATION {"citationID":"AimAYJpv","properties":{"formattedCitation":"[2,3,9]","plainCitation":"[2,3,9]","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label":"page"},{"id":3035,"uris":["http://zotero.org/users/5483459/items/A4NC89C5"],"itemData":{"id":3035,"type":"document","title":"Australian government. Australian Public Assessment Report for Linagliptin. Proprietary Product Name: Trajenta Sponsor: Boehringer Ingleheim (Australia) Pty Ltd. 2011."},"label":"page"},{"id":2939,"uris":["http://zotero.org/users/5483459/items/SJBZ4HU2"],"itemData":{"id":2939,"type":"document","title":"European  Medicines Agency.Assessment report Trajenta (linagliptin). Procedure No.: EMEA/H/C/002110/0000"},"label":"page"}],"schema":"https://github.com/citation-style-language/schema/raw/master/csl-citation.json"} </w:instrText>
      </w:r>
      <w:r>
        <w:fldChar w:fldCharType="separate"/>
      </w:r>
      <w:r w:rsidRPr="00BC7954">
        <w:t>[2,3,9]</w:t>
      </w:r>
      <w:r>
        <w:fldChar w:fldCharType="end"/>
      </w:r>
      <w:r>
        <w:t>.</w:t>
      </w:r>
    </w:p>
    <w:p w14:paraId="12BF8B46" w14:textId="1AC3E81E" w:rsidR="004B1452" w:rsidRDefault="004B1452" w:rsidP="00106AB7">
      <w:pPr>
        <w:ind w:firstLine="709"/>
      </w:pPr>
      <w:r w:rsidRPr="00D21625">
        <w:t xml:space="preserve">В </w:t>
      </w:r>
      <w:r>
        <w:t>4</w:t>
      </w:r>
      <w:r w:rsidRPr="00D21625">
        <w:t xml:space="preserve">-недельном исследовании у </w:t>
      </w:r>
      <w:r>
        <w:t xml:space="preserve">обезьян </w:t>
      </w:r>
      <w:r w:rsidRPr="00E90291">
        <w:rPr>
          <w:i/>
          <w:iCs/>
        </w:rPr>
        <w:t>Cynomolgus</w:t>
      </w:r>
      <w:r>
        <w:t xml:space="preserve"> (2 самки, 2 самца) </w:t>
      </w:r>
      <w:r w:rsidRPr="00D21625">
        <w:t xml:space="preserve">линаглиптин вводили перорально один раз в </w:t>
      </w:r>
      <w:r w:rsidR="001B650A">
        <w:t>сутки</w:t>
      </w:r>
      <w:r w:rsidRPr="00D21625">
        <w:t xml:space="preserve"> через желудочный зонд в дозах</w:t>
      </w:r>
      <w:r>
        <w:t xml:space="preserve"> 10, 60 и </w:t>
      </w:r>
      <w:r w:rsidR="00054AC9">
        <w:t>300 мг</w:t>
      </w:r>
      <w:r>
        <w:t xml:space="preserve">/кг/сутки. При гистологическом исследовании отмечались альвеолит легких (самцы), поражение поджелудочной железы (самки), другие потенциальные органы-мишени включали надпочечники, тощую кишку, почки, желчный пузырь, тимус, лимфатические узлы. NOAEL составила &lt;10 мг/кг </w:t>
      </w:r>
      <w:r>
        <w:fldChar w:fldCharType="begin"/>
      </w:r>
      <w:r>
        <w:instrText xml:space="preserve"> ADDIN ZOTERO_ITEM CSL_CITATION {"citationID":"rKT7K9an","properties":{"formattedCitation":"[2,3,9]","plainCitation":"[2,3,9]","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label":"page"},{"id":3035,"uris":["http://zotero.org/users/5483459/items/A4NC89C5"],"itemData":{"id":3035,"type":"document","title":"Australian government. Australian Public Assessment Report for Linagliptin. Proprietary Product Name: Trajenta Sponsor: Boehringer Ingleheim (Australia) Pty Ltd. 2011."},"label":"page"},{"id":2939,"uris":["http://zotero.org/users/5483459/items/SJBZ4HU2"],"itemData":{"id":2939,"type":"document","title":"European  Medicines Agency.Assessment report Trajenta (linagliptin). Procedure No.: EMEA/H/C/002110/0000"},"label":"page"}],"schema":"https://github.com/citation-style-language/schema/raw/master/csl-citation.json"} </w:instrText>
      </w:r>
      <w:r>
        <w:fldChar w:fldCharType="separate"/>
      </w:r>
      <w:r w:rsidRPr="00BC7954">
        <w:t>[2,3,9]</w:t>
      </w:r>
      <w:r>
        <w:fldChar w:fldCharType="end"/>
      </w:r>
      <w:r>
        <w:t xml:space="preserve">. </w:t>
      </w:r>
    </w:p>
    <w:p w14:paraId="594EC9AE" w14:textId="0AD5B70D" w:rsidR="004B1452" w:rsidRDefault="004B1452" w:rsidP="00106AB7">
      <w:pPr>
        <w:ind w:firstLine="709"/>
      </w:pPr>
      <w:r w:rsidRPr="00D21625">
        <w:t xml:space="preserve">В </w:t>
      </w:r>
      <w:r>
        <w:t>12</w:t>
      </w:r>
      <w:r w:rsidR="00045C00">
        <w:t>-</w:t>
      </w:r>
      <w:r w:rsidRPr="00D21625">
        <w:t xml:space="preserve">недельном исследовании у </w:t>
      </w:r>
      <w:r>
        <w:t xml:space="preserve">обезьян </w:t>
      </w:r>
      <w:r w:rsidRPr="00E90291">
        <w:rPr>
          <w:i/>
          <w:iCs/>
        </w:rPr>
        <w:t>Cynomolgus</w:t>
      </w:r>
      <w:r>
        <w:t xml:space="preserve"> (4 самки, 4 самца) </w:t>
      </w:r>
      <w:r w:rsidRPr="00D21625">
        <w:t xml:space="preserve">линаглиптин вводили перорально один раз в </w:t>
      </w:r>
      <w:r w:rsidR="007A2ED1">
        <w:t>сутки</w:t>
      </w:r>
      <w:r w:rsidRPr="00D21625">
        <w:t xml:space="preserve"> через желудочный зонд в дозах </w:t>
      </w:r>
      <w:r w:rsidRPr="00A60142">
        <w:t>4, 25, 150 мг/кг/сутки</w:t>
      </w:r>
      <w:r>
        <w:t>.</w:t>
      </w:r>
      <w:r w:rsidRPr="00A60142">
        <w:t xml:space="preserve"> </w:t>
      </w:r>
      <w:r>
        <w:t>Гистопатология:</w:t>
      </w:r>
      <w:r w:rsidRPr="00E6599F">
        <w:t xml:space="preserve"> </w:t>
      </w:r>
      <w:r>
        <w:t xml:space="preserve">насыщенные пигментом макрофаги в легких (самки), пародонтальный гингивит (самки) и очаговая минерализация надпочечников (самки) </w:t>
      </w:r>
      <w:r w:rsidR="007A2ED1">
        <w:t>зарегистрированы при</w:t>
      </w:r>
      <w:r>
        <w:t xml:space="preserve"> дозе 4 мг/кг/сут</w:t>
      </w:r>
      <w:r w:rsidR="007A2ED1">
        <w:t>ки</w:t>
      </w:r>
      <w:r>
        <w:t xml:space="preserve">. NOAEL ≤ </w:t>
      </w:r>
      <w:r w:rsidRPr="00A60142">
        <w:t>4 мг/кг/сутки</w:t>
      </w:r>
      <w:r>
        <w:t>, что соответствует 21 кратному увеличении максимально</w:t>
      </w:r>
      <w:r w:rsidRPr="00093E95">
        <w:t xml:space="preserve"> </w:t>
      </w:r>
      <w:r>
        <w:t xml:space="preserve">рекомендованной дозы человека </w:t>
      </w:r>
      <w:r>
        <w:fldChar w:fldCharType="begin"/>
      </w:r>
      <w:r>
        <w:instrText xml:space="preserve"> ADDIN ZOTERO_ITEM CSL_CITATION {"citationID":"AYRjP4vJ","properties":{"formattedCitation":"[2,3,9]","plainCitation":"[2,3,9]","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label":"page"},{"id":3035,"uris":["http://zotero.org/users/5483459/items/A4NC89C5"],"itemData":{"id":3035,"type":"document","title":"Australian government. Australian Public Assessment Report for Linagliptin. Proprietary Product Name: Trajenta Sponsor: Boehringer Ingleheim (Australia) Pty Ltd. 2011."},"label":"page"},{"id":2939,"uris":["http://zotero.org/users/5483459/items/SJBZ4HU2"],"itemData":{"id":2939,"type":"document","title":"European  Medicines Agency.Assessment report Trajenta (linagliptin). Procedure No.: EMEA/H/C/002110/0000"},"label":"page"}],"schema":"https://github.com/citation-style-language/schema/raw/master/csl-citation.json"} </w:instrText>
      </w:r>
      <w:r>
        <w:fldChar w:fldCharType="separate"/>
      </w:r>
      <w:r w:rsidRPr="00BC7954">
        <w:t>[2,3,9]</w:t>
      </w:r>
      <w:r>
        <w:fldChar w:fldCharType="end"/>
      </w:r>
      <w:r>
        <w:t>.</w:t>
      </w:r>
    </w:p>
    <w:p w14:paraId="3E9BFC77" w14:textId="44692A01" w:rsidR="004B1452" w:rsidRDefault="004B1452" w:rsidP="00106AB7">
      <w:pPr>
        <w:ind w:firstLine="709"/>
      </w:pPr>
      <w:r w:rsidRPr="00D21625">
        <w:t xml:space="preserve">В </w:t>
      </w:r>
      <w:r>
        <w:t>52</w:t>
      </w:r>
      <w:r w:rsidR="00045C00">
        <w:t>-</w:t>
      </w:r>
      <w:r w:rsidRPr="00D21625">
        <w:t xml:space="preserve">недельном исследовании у </w:t>
      </w:r>
      <w:r>
        <w:t xml:space="preserve">обезьян </w:t>
      </w:r>
      <w:r w:rsidRPr="00E90291">
        <w:rPr>
          <w:i/>
          <w:iCs/>
        </w:rPr>
        <w:t>Cynomolgus</w:t>
      </w:r>
      <w:r>
        <w:t xml:space="preserve"> (4 самки, 4 самца) </w:t>
      </w:r>
      <w:r w:rsidRPr="00D21625">
        <w:t xml:space="preserve">линаглиптин вводили перорально один раз в </w:t>
      </w:r>
      <w:r w:rsidR="007A2ED1">
        <w:t>сутки</w:t>
      </w:r>
      <w:r w:rsidRPr="00D21625">
        <w:t xml:space="preserve"> через желудочный зонд в дозах </w:t>
      </w:r>
      <w:r>
        <w:t xml:space="preserve">1, 10, 100 мг/кг/сутки. </w:t>
      </w:r>
      <w:r w:rsidRPr="00EE69EB">
        <w:t>Клиническим признак</w:t>
      </w:r>
      <w:r w:rsidR="007A2ED1">
        <w:t>ом</w:t>
      </w:r>
      <w:r w:rsidRPr="00EE69EB">
        <w:t xml:space="preserve"> интоксикации был</w:t>
      </w:r>
      <w:r w:rsidR="007A2ED1">
        <w:t>а</w:t>
      </w:r>
      <w:r w:rsidRPr="00EE69EB">
        <w:t xml:space="preserve"> </w:t>
      </w:r>
      <w:r>
        <w:t>рвота</w:t>
      </w:r>
      <w:r w:rsidR="007A2ED1">
        <w:t>.</w:t>
      </w:r>
      <w:r>
        <w:t xml:space="preserve"> Органами-мишенями токсичности был</w:t>
      </w:r>
      <w:r w:rsidR="007A2ED1">
        <w:t>а</w:t>
      </w:r>
      <w:r>
        <w:t xml:space="preserve"> поджелудочная железа</w:t>
      </w:r>
      <w:r w:rsidR="00A3182E">
        <w:t>. Зарегистрирован</w:t>
      </w:r>
      <w:r w:rsidR="007A2ED1">
        <w:t xml:space="preserve"> </w:t>
      </w:r>
      <w:r>
        <w:t xml:space="preserve">1 </w:t>
      </w:r>
      <w:r w:rsidR="00A3182E">
        <w:t>смертельный случай</w:t>
      </w:r>
      <w:r>
        <w:t>, пр</w:t>
      </w:r>
      <w:r w:rsidR="00045C00">
        <w:t>и дозе 100 мг/кг, при некропсии</w:t>
      </w:r>
      <w:r w:rsidR="007A2ED1">
        <w:t xml:space="preserve"> причина смерти – </w:t>
      </w:r>
      <w:r>
        <w:t xml:space="preserve">нефротический синдром. NOAEL = 10 мг/кг/сутки, что соответствует 44 </w:t>
      </w:r>
      <w:bookmarkStart w:id="133" w:name="_Hlk121100573"/>
      <w:r w:rsidR="00A3182E">
        <w:t xml:space="preserve">кратному превышению </w:t>
      </w:r>
      <w:r>
        <w:t>максимально</w:t>
      </w:r>
      <w:r w:rsidRPr="00093E95">
        <w:t xml:space="preserve"> </w:t>
      </w:r>
      <w:r>
        <w:t xml:space="preserve">рекомендованной дозы </w:t>
      </w:r>
      <w:r w:rsidR="00A3182E">
        <w:t xml:space="preserve">для </w:t>
      </w:r>
      <w:r>
        <w:t xml:space="preserve">человека </w:t>
      </w:r>
      <w:r>
        <w:fldChar w:fldCharType="begin"/>
      </w:r>
      <w:r>
        <w:instrText xml:space="preserve"> ADDIN ZOTERO_ITEM CSL_CITATION {"citationID":"YpzwFbB3","properties":{"formattedCitation":"[2,3,9]","plainCitation":"[2,3,9]","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label":"page"},{"id":3035,"uris":["http://zotero.org/users/5483459/items/A4NC89C5"],"itemData":{"id":3035,"type":"document","title":"Australian government. Australian Public Assessment Report for Linagliptin. Proprietary Product Name: Trajenta Sponsor: Boehringer Ingleheim (Australia) Pty Ltd. 2011."},"label":"page"},{"id":2939,"uris":["http://zotero.org/users/5483459/items/SJBZ4HU2"],"itemData":{"id":2939,"type":"document","title":"European  Medicines Agency.Assessment report Trajenta (linagliptin). Procedure No.: EMEA/H/C/002110/0000"},"label":"page"}],"schema":"https://github.com/citation-style-language/schema/raw/master/csl-citation.json"} </w:instrText>
      </w:r>
      <w:r>
        <w:fldChar w:fldCharType="separate"/>
      </w:r>
      <w:r w:rsidRPr="00BC7954">
        <w:t>[2,3,9]</w:t>
      </w:r>
      <w:r>
        <w:fldChar w:fldCharType="end"/>
      </w:r>
      <w:r>
        <w:t>.</w:t>
      </w:r>
    </w:p>
    <w:p w14:paraId="157D2212" w14:textId="77777777" w:rsidR="004B1452" w:rsidRDefault="004B1452" w:rsidP="004B1452">
      <w:pPr>
        <w:pStyle w:val="3"/>
        <w:spacing w:after="240"/>
        <w:rPr>
          <w:rStyle w:val="apple-converted-space"/>
          <w:rFonts w:ascii="Times New Roman" w:eastAsia="Calibri" w:hAnsi="Times New Roman"/>
          <w:bCs w:val="0"/>
          <w:color w:val="000000" w:themeColor="text1"/>
          <w:shd w:val="clear" w:color="auto" w:fill="FFFFFF"/>
        </w:rPr>
      </w:pPr>
      <w:bookmarkStart w:id="134" w:name="_Toc139361966"/>
      <w:bookmarkEnd w:id="113"/>
      <w:bookmarkEnd w:id="133"/>
      <w:r w:rsidRPr="005E6358">
        <w:rPr>
          <w:rFonts w:ascii="Times New Roman" w:hAnsi="Times New Roman"/>
          <w:color w:val="000000" w:themeColor="text1"/>
          <w:szCs w:val="24"/>
        </w:rPr>
        <w:t>3.3.3.</w:t>
      </w:r>
      <w:bookmarkStart w:id="135" w:name="_Toc477355751"/>
      <w:r>
        <w:rPr>
          <w:rFonts w:ascii="Times New Roman" w:hAnsi="Times New Roman"/>
          <w:color w:val="000000" w:themeColor="text1"/>
          <w:szCs w:val="24"/>
        </w:rPr>
        <w:t xml:space="preserve"> </w:t>
      </w:r>
      <w:r w:rsidRPr="005E6358">
        <w:rPr>
          <w:rStyle w:val="apple-converted-space"/>
          <w:rFonts w:ascii="Times New Roman" w:eastAsia="Calibri" w:hAnsi="Times New Roman"/>
          <w:bCs w:val="0"/>
          <w:color w:val="000000" w:themeColor="text1"/>
          <w:shd w:val="clear" w:color="auto" w:fill="FFFFFF"/>
        </w:rPr>
        <w:t>Генотоксичность</w:t>
      </w:r>
      <w:bookmarkEnd w:id="134"/>
      <w:bookmarkEnd w:id="135"/>
    </w:p>
    <w:p w14:paraId="7C90B73F" w14:textId="63D0CF84" w:rsidR="004B1452" w:rsidRDefault="00045C00" w:rsidP="00327FE6">
      <w:pPr>
        <w:ind w:firstLine="709"/>
      </w:pPr>
      <w:bookmarkStart w:id="136" w:name="_Hlk121100974"/>
      <w:r>
        <w:t>Линаглиптин</w:t>
      </w:r>
      <w:r w:rsidR="004B1452" w:rsidRPr="003B3424">
        <w:t xml:space="preserve"> </w:t>
      </w:r>
      <w:r w:rsidR="004B1452">
        <w:t xml:space="preserve">и его метаболит CD 1750 не показали признаков генотоксичности в стандартной батарее </w:t>
      </w:r>
      <w:r w:rsidR="00CA1B22">
        <w:t xml:space="preserve">тестов на </w:t>
      </w:r>
      <w:r w:rsidR="004B1452">
        <w:t>генотоксичност</w:t>
      </w:r>
      <w:r w:rsidR="00CA1B22">
        <w:t>ь</w:t>
      </w:r>
      <w:r w:rsidR="004B1452">
        <w:t xml:space="preserve"> </w:t>
      </w:r>
      <w:bookmarkEnd w:id="136"/>
      <w:r w:rsidR="004B1452">
        <w:t xml:space="preserve">(тест Эймса </w:t>
      </w:r>
      <w:r w:rsidR="004B1452" w:rsidRPr="00352A63">
        <w:rPr>
          <w:i/>
          <w:iCs/>
        </w:rPr>
        <w:t>in vitro</w:t>
      </w:r>
      <w:r w:rsidR="004B1452">
        <w:t xml:space="preserve">, </w:t>
      </w:r>
      <w:bookmarkStart w:id="137" w:name="_Hlk120980700"/>
      <w:r w:rsidR="00CA1B22">
        <w:t xml:space="preserve">тест на </w:t>
      </w:r>
      <w:r w:rsidR="004B1452">
        <w:t>хромосомн</w:t>
      </w:r>
      <w:r w:rsidR="00CA1B22">
        <w:t xml:space="preserve">ые </w:t>
      </w:r>
      <w:r w:rsidR="004B1452">
        <w:t>аберраци</w:t>
      </w:r>
      <w:r w:rsidR="00CA1B22">
        <w:t>и в клетках</w:t>
      </w:r>
      <w:r w:rsidR="004B1452">
        <w:t xml:space="preserve"> </w:t>
      </w:r>
      <w:r w:rsidR="004E6FD6" w:rsidRPr="004E6FD6">
        <w:t>яичник</w:t>
      </w:r>
      <w:r w:rsidR="00CA1B22">
        <w:t>а</w:t>
      </w:r>
      <w:r w:rsidR="004E6FD6" w:rsidRPr="004E6FD6">
        <w:t xml:space="preserve"> китайского хомячка </w:t>
      </w:r>
      <w:r w:rsidR="004E6FD6">
        <w:t>(</w:t>
      </w:r>
      <w:r w:rsidR="004B1452">
        <w:t>CHO</w:t>
      </w:r>
      <w:r w:rsidR="004E6FD6">
        <w:t>)</w:t>
      </w:r>
      <w:bookmarkEnd w:id="137"/>
      <w:r w:rsidR="004B1452">
        <w:t xml:space="preserve">, </w:t>
      </w:r>
      <w:r w:rsidR="004B1452" w:rsidRPr="00004A9A">
        <w:t>микроядерн</w:t>
      </w:r>
      <w:r w:rsidR="004B1452">
        <w:t>ый</w:t>
      </w:r>
      <w:r w:rsidR="004B1452" w:rsidRPr="00004A9A">
        <w:t xml:space="preserve"> </w:t>
      </w:r>
      <w:r w:rsidR="00CA1B22">
        <w:t>тест в клетках</w:t>
      </w:r>
      <w:r w:rsidR="004B1452" w:rsidRPr="00004A9A">
        <w:t xml:space="preserve"> костного мозга крыс </w:t>
      </w:r>
      <w:r w:rsidR="004B1452" w:rsidRPr="00004A9A">
        <w:rPr>
          <w:i/>
          <w:iCs/>
        </w:rPr>
        <w:t>in vivo</w:t>
      </w:r>
      <w:r w:rsidR="004B1452">
        <w:t xml:space="preserve"> (4-недельный микронуклеус крысы). Некоторые примеси </w:t>
      </w:r>
      <w:r w:rsidR="008C430F">
        <w:t>линаглиптина</w:t>
      </w:r>
      <w:r w:rsidR="004B1452">
        <w:t xml:space="preserve"> треб</w:t>
      </w:r>
      <w:r w:rsidR="008C430F">
        <w:t>овали</w:t>
      </w:r>
      <w:r w:rsidR="004B1452">
        <w:t xml:space="preserve"> квалификации на основании спецификаций на превышение квалификационного порога. </w:t>
      </w:r>
      <w:r w:rsidR="008C430F">
        <w:t>П</w:t>
      </w:r>
      <w:r w:rsidR="004B1452">
        <w:t>роведены исследования генотоксичности для всех потенциальн</w:t>
      </w:r>
      <w:r w:rsidR="0049014F">
        <w:t>о генотоксичных</w:t>
      </w:r>
      <w:r w:rsidR="004B1452">
        <w:t xml:space="preserve"> примесей. Кроме того, все примеси лекарственного вещества были изучены во всех токсикологических исследованиях на крысах или обезьянах (обычно обоих видов) и в исследования канцерогенности</w:t>
      </w:r>
      <w:r w:rsidR="004E6FD6">
        <w:t xml:space="preserve"> </w:t>
      </w:r>
      <w:r w:rsidR="004E6FD6">
        <w:fldChar w:fldCharType="begin"/>
      </w:r>
      <w:r w:rsidR="004E6FD6">
        <w:instrText xml:space="preserve"> ADDIN ZOTERO_ITEM CSL_CITATION {"citationID":"wB3RSRkM","properties":{"formattedCitation":"[9]","plainCitation":"[9]","noteIndex":0},"citationItems":[{"id":3035,"uris":["http://zotero.org/users/5483459/items/A4NC89C5"],"itemData":{"id":3035,"type":"document","title":"Australian government. Australian Public Assessment Report for Linagliptin. Proprietary Product Name: Trajenta Sponsor: Boehringer Ingleheim (Australia) Pty Ltd. 2011."}}],"schema":"https://github.com/citation-style-language/schema/raw/master/csl-citation.json"} </w:instrText>
      </w:r>
      <w:r w:rsidR="004E6FD6">
        <w:fldChar w:fldCharType="separate"/>
      </w:r>
      <w:r w:rsidR="004E6FD6" w:rsidRPr="0039752F">
        <w:t>[9]</w:t>
      </w:r>
      <w:r w:rsidR="004E6FD6">
        <w:fldChar w:fldCharType="end"/>
      </w:r>
      <w:r w:rsidR="004B1452">
        <w:t>.</w:t>
      </w:r>
    </w:p>
    <w:p w14:paraId="56D2DA41" w14:textId="77777777" w:rsidR="004B1452" w:rsidRDefault="004B1452" w:rsidP="004B1452">
      <w:pPr>
        <w:pStyle w:val="3"/>
        <w:spacing w:after="240"/>
        <w:rPr>
          <w:rFonts w:ascii="Times New Roman" w:hAnsi="Times New Roman"/>
          <w:color w:val="000000" w:themeColor="text1"/>
          <w:szCs w:val="24"/>
        </w:rPr>
      </w:pPr>
      <w:bookmarkStart w:id="138" w:name="_Toc477355752"/>
      <w:bookmarkStart w:id="139" w:name="_Toc139361967"/>
      <w:r w:rsidRPr="005E6358">
        <w:rPr>
          <w:rFonts w:ascii="Times New Roman" w:hAnsi="Times New Roman"/>
          <w:color w:val="000000" w:themeColor="text1"/>
          <w:szCs w:val="24"/>
        </w:rPr>
        <w:t>3.3.4.</w:t>
      </w:r>
      <w:r>
        <w:rPr>
          <w:rFonts w:ascii="Times New Roman" w:hAnsi="Times New Roman"/>
          <w:color w:val="000000" w:themeColor="text1"/>
          <w:szCs w:val="24"/>
        </w:rPr>
        <w:t xml:space="preserve"> </w:t>
      </w:r>
      <w:r w:rsidRPr="005E6358">
        <w:rPr>
          <w:rFonts w:ascii="Times New Roman" w:hAnsi="Times New Roman"/>
          <w:color w:val="000000" w:themeColor="text1"/>
          <w:szCs w:val="24"/>
        </w:rPr>
        <w:t>Канцерогенность</w:t>
      </w:r>
      <w:bookmarkEnd w:id="138"/>
      <w:bookmarkEnd w:id="139"/>
    </w:p>
    <w:p w14:paraId="720BDEE1" w14:textId="68797737" w:rsidR="004B1452" w:rsidRDefault="004B1452" w:rsidP="0049014F">
      <w:pPr>
        <w:ind w:firstLine="709"/>
      </w:pPr>
      <w:bookmarkStart w:id="140" w:name="_Hlk121101004"/>
      <w:r>
        <w:t>Канцерогенный потенциал линаглиптина при пероральном введении изучался в двухгодичных исследованиях у мышей и крыс. Уровни доз были выбраны при экспозициях &gt;25 раз превышает ожидаемое клиническое воздействие при самых высоких уровнях дозы в каждом исследовании. В исследовании на мышах повышенная заболеваемость лимфомой наблюдалась у самок, получавших 80 мг/кг/</w:t>
      </w:r>
      <w:r w:rsidR="004E6FD6">
        <w:t>сутки</w:t>
      </w:r>
      <w:r>
        <w:t xml:space="preserve"> линаглиптина по сравнению с контрольной группой. Не было отмечено увеличения </w:t>
      </w:r>
      <w:r w:rsidR="00292322">
        <w:t xml:space="preserve">количества </w:t>
      </w:r>
      <w:r>
        <w:t>лимфом в группе самцов</w:t>
      </w:r>
      <w:r w:rsidR="00292322">
        <w:t>.</w:t>
      </w:r>
      <w:r>
        <w:t xml:space="preserve"> </w:t>
      </w:r>
      <w:r w:rsidR="00292322">
        <w:t>Не отмечалось</w:t>
      </w:r>
      <w:r>
        <w:t xml:space="preserve"> </w:t>
      </w:r>
      <w:r w:rsidR="00292322">
        <w:t>увеличения количеств</w:t>
      </w:r>
      <w:r w:rsidR="00910061">
        <w:t>а</w:t>
      </w:r>
      <w:r>
        <w:t xml:space="preserve"> лимфоидн</w:t>
      </w:r>
      <w:r w:rsidR="00292322">
        <w:t>ых</w:t>
      </w:r>
      <w:r>
        <w:t xml:space="preserve"> гиперплази</w:t>
      </w:r>
      <w:r w:rsidR="00292322">
        <w:t>й</w:t>
      </w:r>
      <w:r>
        <w:t xml:space="preserve"> в селезенке или тимусе </w:t>
      </w:r>
      <w:r>
        <w:lastRenderedPageBreak/>
        <w:t>животных обоего пола</w:t>
      </w:r>
      <w:r w:rsidR="00292322">
        <w:t>, связанных с введением линаглиптина</w:t>
      </w:r>
      <w:r>
        <w:t xml:space="preserve">. </w:t>
      </w:r>
      <w:r w:rsidR="006223B2">
        <w:t>Л</w:t>
      </w:r>
      <w:r>
        <w:t xml:space="preserve">имфома </w:t>
      </w:r>
      <w:r w:rsidR="006223B2">
        <w:t xml:space="preserve">у самок мышей была </w:t>
      </w:r>
      <w:r w:rsidR="00045C00">
        <w:t xml:space="preserve">признана </w:t>
      </w:r>
      <w:r>
        <w:t xml:space="preserve">спонтанной и не связанной с приемом линаглиптина. Не наблюдалось дозозависимого или статистически значимого увеличения частоты возникновения опухолей в исследовании </w:t>
      </w:r>
      <w:r w:rsidR="006223B2">
        <w:t xml:space="preserve">у </w:t>
      </w:r>
      <w:r>
        <w:t>крыс. NOAEL</w:t>
      </w:r>
      <w:r w:rsidR="006223B2">
        <w:t>=</w:t>
      </w:r>
      <w:r>
        <w:t xml:space="preserve"> </w:t>
      </w:r>
      <w:r w:rsidR="006223B2">
        <w:t xml:space="preserve">80 мг/кг/сутки </w:t>
      </w:r>
      <w:r>
        <w:t>для опухолей, связанных с введением линаглиптина</w:t>
      </w:r>
      <w:r w:rsidR="006223B2">
        <w:t xml:space="preserve"> перорально у мышей</w:t>
      </w:r>
      <w:r>
        <w:t>, 60 мг/кг/</w:t>
      </w:r>
      <w:r w:rsidR="006223B2" w:rsidRPr="006223B2">
        <w:t xml:space="preserve"> </w:t>
      </w:r>
      <w:r w:rsidR="006223B2">
        <w:t xml:space="preserve">сутки </w:t>
      </w:r>
      <w:r>
        <w:t xml:space="preserve">у крыс </w:t>
      </w:r>
      <w:r>
        <w:fldChar w:fldCharType="begin"/>
      </w:r>
      <w:r>
        <w:instrText xml:space="preserve"> ADDIN ZOTERO_ITEM CSL_CITATION {"citationID":"wB3RSRkM","properties":{"formattedCitation":"[9]","plainCitation":"[9]","noteIndex":0},"citationItems":[{"id":3035,"uris":["http://zotero.org/users/5483459/items/A4NC89C5"],"itemData":{"id":3035,"type":"document","title":"Australian government. Australian Public Assessment Report for Linagliptin. Proprietary Product Name: Trajenta Sponsor: Boehringer Ingleheim (Australia) Pty Ltd. 2011."}}],"schema":"https://github.com/citation-style-language/schema/raw/master/csl-citation.json"} </w:instrText>
      </w:r>
      <w:r>
        <w:fldChar w:fldCharType="separate"/>
      </w:r>
      <w:r w:rsidRPr="0039752F">
        <w:t>[9]</w:t>
      </w:r>
      <w:r>
        <w:fldChar w:fldCharType="end"/>
      </w:r>
      <w:r>
        <w:t xml:space="preserve">. </w:t>
      </w:r>
    </w:p>
    <w:p w14:paraId="4C7253D3" w14:textId="77777777" w:rsidR="004B1452" w:rsidRDefault="004B1452" w:rsidP="004B1452">
      <w:pPr>
        <w:pStyle w:val="3"/>
        <w:spacing w:after="240"/>
        <w:rPr>
          <w:rFonts w:ascii="Times New Roman" w:hAnsi="Times New Roman"/>
          <w:color w:val="000000" w:themeColor="text1"/>
          <w:szCs w:val="24"/>
        </w:rPr>
      </w:pPr>
      <w:bookmarkStart w:id="141" w:name="_Toc477355753"/>
      <w:bookmarkStart w:id="142" w:name="_Toc139361968"/>
      <w:r w:rsidRPr="005E6358">
        <w:rPr>
          <w:rFonts w:ascii="Times New Roman" w:hAnsi="Times New Roman"/>
          <w:color w:val="000000" w:themeColor="text1"/>
          <w:szCs w:val="24"/>
        </w:rPr>
        <w:t>3.3.5. Репродуктивная и онтогенетическая токсичность</w:t>
      </w:r>
      <w:bookmarkEnd w:id="141"/>
      <w:bookmarkEnd w:id="142"/>
    </w:p>
    <w:bookmarkEnd w:id="140"/>
    <w:p w14:paraId="5906A9AE" w14:textId="46A47D46" w:rsidR="004B1452" w:rsidRDefault="004B1452" w:rsidP="004B1452">
      <w:pPr>
        <w:ind w:firstLine="709"/>
      </w:pPr>
      <w:r>
        <w:t>Был представлен стандартный набор исследований репродуктивной токсичности, в ходе которых изучалась фертильность (крысы), эмбриофетальн</w:t>
      </w:r>
      <w:r w:rsidR="000F0B5B">
        <w:t>ая</w:t>
      </w:r>
      <w:r>
        <w:t xml:space="preserve"> токсичность (крысы и кролики) и пре-/постнатальное развитие (крысы).</w:t>
      </w:r>
    </w:p>
    <w:p w14:paraId="6FA864DB" w14:textId="77777777" w:rsidR="004B1452" w:rsidRDefault="004B1452" w:rsidP="004B1452">
      <w:pPr>
        <w:pStyle w:val="4"/>
        <w:spacing w:after="240"/>
        <w:rPr>
          <w:rFonts w:ascii="Times New Roman" w:hAnsi="Times New Roman"/>
          <w:color w:val="000000" w:themeColor="text1"/>
          <w:sz w:val="24"/>
          <w:szCs w:val="24"/>
        </w:rPr>
      </w:pPr>
      <w:bookmarkStart w:id="143" w:name="_Toc139361969"/>
      <w:r>
        <w:rPr>
          <w:rFonts w:ascii="Times New Roman" w:hAnsi="Times New Roman"/>
          <w:color w:val="000000" w:themeColor="text1"/>
          <w:sz w:val="24"/>
          <w:szCs w:val="24"/>
        </w:rPr>
        <w:t>3.3.5.1. Влияние на фертильность и ранняя эмбриональная токсичность</w:t>
      </w:r>
      <w:bookmarkEnd w:id="143"/>
    </w:p>
    <w:p w14:paraId="2A320DEF" w14:textId="47486881" w:rsidR="004B1452" w:rsidRDefault="004B1452" w:rsidP="000F0B5B">
      <w:pPr>
        <w:ind w:firstLine="709"/>
      </w:pPr>
      <w:r w:rsidRPr="009C1245">
        <w:t>Влияние на фертильность</w:t>
      </w:r>
      <w:r>
        <w:t xml:space="preserve"> был</w:t>
      </w:r>
      <w:r w:rsidR="000F0B5B">
        <w:t>о</w:t>
      </w:r>
      <w:r>
        <w:t xml:space="preserve"> изучены у крыс, </w:t>
      </w:r>
      <w:r w:rsidRPr="00D21625">
        <w:t xml:space="preserve">линаглиптин вводили перорально один раз в </w:t>
      </w:r>
      <w:r w:rsidR="00C8014B">
        <w:t>сутки</w:t>
      </w:r>
      <w:r w:rsidRPr="00D21625">
        <w:t xml:space="preserve"> через желудочный зонд </w:t>
      </w:r>
      <w:r>
        <w:t>в дозах 10, 30, 240 мг/кг/сутки.</w:t>
      </w:r>
    </w:p>
    <w:p w14:paraId="68109C82" w14:textId="77777777" w:rsidR="00201BB7" w:rsidRDefault="004B1452" w:rsidP="00201BB7">
      <w:pPr>
        <w:ind w:firstLine="709"/>
      </w:pPr>
      <w:r>
        <w:t xml:space="preserve">NOAEL составила (самцы) = 240 мг/кг </w:t>
      </w:r>
      <w:bookmarkStart w:id="144" w:name="_Hlk121101045"/>
      <w:r w:rsidR="00201BB7">
        <w:t>(~800</w:t>
      </w:r>
      <w:r w:rsidR="00201BB7" w:rsidRPr="00786D75">
        <w:t xml:space="preserve"> </w:t>
      </w:r>
      <w:r w:rsidR="00201BB7">
        <w:t>кратное превышение максимально</w:t>
      </w:r>
      <w:r w:rsidR="00201BB7" w:rsidRPr="00093E95">
        <w:t xml:space="preserve"> </w:t>
      </w:r>
      <w:r w:rsidR="00201BB7">
        <w:t>рекомендованной дозы для человека), оценено по данным исследования хронического воздействия на крысах).</w:t>
      </w:r>
    </w:p>
    <w:p w14:paraId="37A60C1F" w14:textId="771AE14A" w:rsidR="00201BB7" w:rsidRDefault="00201BB7" w:rsidP="00201BB7">
      <w:pPr>
        <w:ind w:firstLine="709"/>
      </w:pPr>
      <w:r>
        <w:t>NOAEL (самки) = 240 мг/кг (~1000</w:t>
      </w:r>
      <w:r w:rsidRPr="00786D75">
        <w:t xml:space="preserve"> </w:t>
      </w:r>
      <w:r>
        <w:t>кратное превышение максимально</w:t>
      </w:r>
      <w:r w:rsidRPr="00093E95">
        <w:t xml:space="preserve"> </w:t>
      </w:r>
      <w:r>
        <w:t>рекомендованной дозы человека), оценено по данным исследований репродуктивной токсичности.</w:t>
      </w:r>
    </w:p>
    <w:p w14:paraId="5E9F03D6" w14:textId="5C475573" w:rsidR="004B1452" w:rsidRDefault="004B1452" w:rsidP="00201BB7">
      <w:pPr>
        <w:ind w:firstLine="709"/>
      </w:pPr>
      <w:r>
        <w:t xml:space="preserve">NOAEL для репродуктивной и ранней эмбриофетальной токсичности у крыс </w:t>
      </w:r>
      <w:r w:rsidR="00681AF1">
        <w:t>составил</w:t>
      </w:r>
      <w:r w:rsidR="00D06A60">
        <w:t xml:space="preserve"> </w:t>
      </w:r>
      <w:r>
        <w:t>240 мг/кг/день. При дозе 240 мг/кг/день наблюдались признаки легкой токсичности у половозрелых самцов и самок крыс, характеризующиеся значительным снижением прибавки массы тела и снижение потребления пищи по сравнению с контролем.</w:t>
      </w:r>
      <w:r w:rsidR="00D06A60">
        <w:t xml:space="preserve"> </w:t>
      </w:r>
      <w:r>
        <w:t>При гистологи</w:t>
      </w:r>
      <w:r w:rsidR="00681AF1">
        <w:t>ческом обследовании</w:t>
      </w:r>
      <w:r>
        <w:t xml:space="preserve"> не было обнаружено признаков гистопатологии яичек или влиянии на сперматогенез, индекс фертильности не изменился</w:t>
      </w:r>
      <w:r w:rsidR="00D06A60">
        <w:t xml:space="preserve"> </w:t>
      </w:r>
      <w:r w:rsidR="00D06A60">
        <w:fldChar w:fldCharType="begin"/>
      </w:r>
      <w:r w:rsidR="00D06A60">
        <w:instrText xml:space="preserve"> ADDIN ZOTERO_ITEM CSL_CITATION {"citationID":"dDIbXbAI","properties":{"formattedCitation":"[3,9]","plainCitation":"[3,9]","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label":"page"},{"id":3035,"uris":["http://zotero.org/users/5483459/items/A4NC89C5"],"itemData":{"id":3035,"type":"document","title":"Australian government. Australian Public Assessment Report for Linagliptin. Proprietary Product Name: Trajenta Sponsor: Boehringer Ingleheim (Australia) Pty Ltd. 2011."},"label":"page"}],"schema":"https://github.com/citation-style-language/schema/raw/master/csl-citation.json"} </w:instrText>
      </w:r>
      <w:r w:rsidR="00D06A60">
        <w:fldChar w:fldCharType="separate"/>
      </w:r>
      <w:r w:rsidR="00D06A60" w:rsidRPr="00B97E22">
        <w:t>[3,9]</w:t>
      </w:r>
      <w:r w:rsidR="00D06A60">
        <w:fldChar w:fldCharType="end"/>
      </w:r>
      <w:r w:rsidR="00D06A60">
        <w:t>.</w:t>
      </w:r>
    </w:p>
    <w:p w14:paraId="1563201B" w14:textId="77777777" w:rsidR="004B1452" w:rsidRDefault="004B1452" w:rsidP="004B1452">
      <w:pPr>
        <w:pStyle w:val="4"/>
        <w:spacing w:after="240"/>
        <w:rPr>
          <w:rFonts w:ascii="Times New Roman" w:hAnsi="Times New Roman"/>
          <w:color w:val="000000" w:themeColor="text1"/>
          <w:sz w:val="24"/>
          <w:szCs w:val="24"/>
        </w:rPr>
      </w:pPr>
      <w:bookmarkStart w:id="145" w:name="_Toc139361970"/>
      <w:bookmarkEnd w:id="144"/>
      <w:r>
        <w:rPr>
          <w:rFonts w:ascii="Times New Roman" w:hAnsi="Times New Roman"/>
          <w:color w:val="000000" w:themeColor="text1"/>
          <w:sz w:val="24"/>
          <w:szCs w:val="24"/>
        </w:rPr>
        <w:t>3.3.5.2. Эмбрио-фетальная токсичность</w:t>
      </w:r>
      <w:bookmarkEnd w:id="145"/>
    </w:p>
    <w:p w14:paraId="16D36CD9" w14:textId="08F817E7" w:rsidR="004B1452" w:rsidRDefault="004B1452" w:rsidP="004B1452">
      <w:pPr>
        <w:ind w:firstLine="709"/>
      </w:pPr>
      <w:bookmarkStart w:id="146" w:name="_Hlk121101139"/>
      <w:r>
        <w:t xml:space="preserve">При исследовании влияния </w:t>
      </w:r>
      <w:r w:rsidRPr="00D21625">
        <w:t>линаглиптин</w:t>
      </w:r>
      <w:r>
        <w:t>а</w:t>
      </w:r>
      <w:r w:rsidRPr="00D21625">
        <w:t xml:space="preserve"> </w:t>
      </w:r>
      <w:r>
        <w:t xml:space="preserve">на развитие эмбриона и плода у крыс, </w:t>
      </w:r>
      <w:r w:rsidRPr="00D21625">
        <w:t xml:space="preserve">линаглиптин вводили перорально один раз в </w:t>
      </w:r>
      <w:r w:rsidR="00C679E0">
        <w:t>сутки</w:t>
      </w:r>
      <w:r w:rsidRPr="00D21625">
        <w:t xml:space="preserve"> через желудочный зонд </w:t>
      </w:r>
      <w:r>
        <w:t>в дозах 10, 30, 240 мг/кг/сут</w:t>
      </w:r>
      <w:r w:rsidR="00C679E0">
        <w:t>ки</w:t>
      </w:r>
      <w:r>
        <w:t>.</w:t>
      </w:r>
    </w:p>
    <w:bookmarkEnd w:id="146"/>
    <w:p w14:paraId="48038DC9" w14:textId="71BC891C" w:rsidR="004B1452" w:rsidRDefault="004B1452" w:rsidP="004B1452">
      <w:pPr>
        <w:ind w:firstLine="709"/>
      </w:pPr>
      <w:r>
        <w:t xml:space="preserve">NOAEL (материнский) = 30 мг/кг (49 кратное </w:t>
      </w:r>
      <w:r w:rsidR="00CA73CF">
        <w:t>превышение</w:t>
      </w:r>
      <w:r>
        <w:t xml:space="preserve"> максимально</w:t>
      </w:r>
      <w:r w:rsidRPr="00093E95">
        <w:t xml:space="preserve"> </w:t>
      </w:r>
      <w:r>
        <w:t>рекомендованной дозы человека).</w:t>
      </w:r>
    </w:p>
    <w:p w14:paraId="4B632066" w14:textId="698A2991" w:rsidR="004B1452" w:rsidRDefault="004B1452" w:rsidP="004B1452">
      <w:pPr>
        <w:ind w:firstLine="709"/>
      </w:pPr>
      <w:r>
        <w:t>Определение NOAEL для материнской токсичности было основан</w:t>
      </w:r>
      <w:r w:rsidR="00CA73CF">
        <w:t>о</w:t>
      </w:r>
      <w:r>
        <w:t xml:space="preserve"> на </w:t>
      </w:r>
      <w:r w:rsidR="00C679E0">
        <w:t xml:space="preserve">показателях </w:t>
      </w:r>
      <w:r>
        <w:t>снижения прироста массы тела матери и уменьшени</w:t>
      </w:r>
      <w:r w:rsidR="00CA73CF">
        <w:t>я</w:t>
      </w:r>
      <w:r>
        <w:t xml:space="preserve"> количества потребление пищи. Введение линаглиптин</w:t>
      </w:r>
      <w:r w:rsidR="00CA73CF">
        <w:t>а</w:t>
      </w:r>
      <w:r>
        <w:t xml:space="preserve"> также приводил</w:t>
      </w:r>
      <w:r w:rsidR="00561FD4">
        <w:t>о</w:t>
      </w:r>
      <w:r>
        <w:t xml:space="preserve"> к незначительному уменьшению количества желтых тел, эмбриофетальной выживаемости, снижени</w:t>
      </w:r>
      <w:r w:rsidR="00561FD4">
        <w:t>ю</w:t>
      </w:r>
      <w:r>
        <w:t xml:space="preserve"> числа имплантаций и жизнеспособных плодов и увеличени</w:t>
      </w:r>
      <w:r w:rsidR="00561FD4">
        <w:t>ю</w:t>
      </w:r>
      <w:r>
        <w:t xml:space="preserve"> поздней резорбции и преимплантационн</w:t>
      </w:r>
      <w:r w:rsidR="00C679E0">
        <w:t>ых</w:t>
      </w:r>
      <w:r>
        <w:t xml:space="preserve"> потер</w:t>
      </w:r>
      <w:r w:rsidR="00C679E0">
        <w:t>ь</w:t>
      </w:r>
      <w:r>
        <w:t>.</w:t>
      </w:r>
    </w:p>
    <w:p w14:paraId="34DED4BA" w14:textId="34757887" w:rsidR="004B1452" w:rsidRDefault="004B1452" w:rsidP="004B1452">
      <w:pPr>
        <w:ind w:firstLine="709"/>
      </w:pPr>
      <w:r>
        <w:t xml:space="preserve">NOAEL (фетальный) = 30 мг/кг (49 кратное </w:t>
      </w:r>
      <w:r w:rsidR="00561FD4">
        <w:t>превышение</w:t>
      </w:r>
      <w:r>
        <w:t xml:space="preserve"> максимально</w:t>
      </w:r>
      <w:r w:rsidRPr="00093E95">
        <w:t xml:space="preserve"> </w:t>
      </w:r>
      <w:r>
        <w:t xml:space="preserve">рекомендованной дозы человека). </w:t>
      </w:r>
      <w:r w:rsidR="00045C00">
        <w:t>Определение NOAEL для фетальной</w:t>
      </w:r>
      <w:r>
        <w:t xml:space="preserve"> токсичности было основано на выявлении скелетных пороков развития, </w:t>
      </w:r>
      <w:r w:rsidR="00E72A8B">
        <w:t xml:space="preserve">частота </w:t>
      </w:r>
      <w:r>
        <w:t>которы</w:t>
      </w:r>
      <w:r w:rsidR="00E72A8B">
        <w:t>х</w:t>
      </w:r>
      <w:r>
        <w:t xml:space="preserve"> </w:t>
      </w:r>
      <w:r w:rsidR="00E72A8B">
        <w:t>была немного</w:t>
      </w:r>
      <w:r>
        <w:t xml:space="preserve"> выше, чем в контроле при дозе 10 мг/кг, но не 30 мг/кг. Увеличение эмбриофетальной внутриутробной смертности произошло при дозе 240 мг/кг/день. Три порока развития скелета были чаще  </w:t>
      </w:r>
      <w:r w:rsidR="00C679E0">
        <w:t xml:space="preserve">зарегистрированы </w:t>
      </w:r>
      <w:r>
        <w:t xml:space="preserve">по сравнению с контролем – расщелина тела шейного позвонка, расщелина тела грудного позвонка, плоские и утолщенные ребра </w:t>
      </w:r>
      <w:r>
        <w:fldChar w:fldCharType="begin"/>
      </w:r>
      <w:r>
        <w:instrText xml:space="preserve"> ADDIN ZOTERO_ITEM CSL_CITATION {"citationID":"n6ZtL7yW","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A56070">
        <w:t>[3]</w:t>
      </w:r>
      <w:r>
        <w:fldChar w:fldCharType="end"/>
      </w:r>
      <w:r>
        <w:t>.</w:t>
      </w:r>
    </w:p>
    <w:p w14:paraId="6393BE15" w14:textId="4F00BAA2" w:rsidR="004B1452" w:rsidRDefault="004B1452" w:rsidP="004B1452">
      <w:pPr>
        <w:ind w:firstLine="709"/>
      </w:pPr>
      <w:r>
        <w:lastRenderedPageBreak/>
        <w:t xml:space="preserve">При исследовании влияния </w:t>
      </w:r>
      <w:r w:rsidRPr="00D21625">
        <w:t>линаглиптин</w:t>
      </w:r>
      <w:r>
        <w:t>а</w:t>
      </w:r>
      <w:r w:rsidRPr="00D21625">
        <w:t xml:space="preserve"> </w:t>
      </w:r>
      <w:r>
        <w:t xml:space="preserve">на развитие эмбриона и плода у кроликов, </w:t>
      </w:r>
      <w:r w:rsidRPr="00D21625">
        <w:t xml:space="preserve">линаглиптин вводили перорально один раз в </w:t>
      </w:r>
      <w:r w:rsidR="00C679E0">
        <w:t>сутки</w:t>
      </w:r>
      <w:r w:rsidRPr="00D21625">
        <w:t xml:space="preserve"> через желудочный зонд </w:t>
      </w:r>
      <w:r>
        <w:t>в дозах 4, 25, 150 мг/кг/сут</w:t>
      </w:r>
      <w:r w:rsidR="00C679E0">
        <w:t>ки</w:t>
      </w:r>
      <w:r>
        <w:t>.</w:t>
      </w:r>
    </w:p>
    <w:p w14:paraId="35F015A7" w14:textId="79E47A78" w:rsidR="004B1452" w:rsidRDefault="004B1452" w:rsidP="004B1452">
      <w:pPr>
        <w:ind w:firstLine="709"/>
      </w:pPr>
      <w:bookmarkStart w:id="147" w:name="_Hlk121101083"/>
      <w:r>
        <w:t xml:space="preserve">NOAEL (материнский) = 25 мг/кг (78 кратное </w:t>
      </w:r>
      <w:r w:rsidR="004B6550">
        <w:t>превышение</w:t>
      </w:r>
      <w:r>
        <w:t xml:space="preserve"> максимально</w:t>
      </w:r>
      <w:r w:rsidRPr="00093E95">
        <w:t xml:space="preserve"> </w:t>
      </w:r>
      <w:r>
        <w:t xml:space="preserve">рекомендованной дозы </w:t>
      </w:r>
      <w:r w:rsidR="004B6550">
        <w:t xml:space="preserve">для </w:t>
      </w:r>
      <w:r>
        <w:t>человека). Определение NOAEL для материнской токсичности было основан</w:t>
      </w:r>
      <w:r w:rsidR="00C679E0">
        <w:t>о</w:t>
      </w:r>
      <w:r>
        <w:t xml:space="preserve"> на </w:t>
      </w:r>
      <w:r w:rsidR="00045C00">
        <w:t xml:space="preserve">показателях </w:t>
      </w:r>
      <w:r>
        <w:t>снижени</w:t>
      </w:r>
      <w:r w:rsidR="004B6550">
        <w:t>е</w:t>
      </w:r>
      <w:r>
        <w:t xml:space="preserve"> прибавки массы тела </w:t>
      </w:r>
      <w:r w:rsidR="00C679E0">
        <w:t xml:space="preserve">на 39% </w:t>
      </w:r>
      <w:r>
        <w:t xml:space="preserve">по сравнению с контрольной группой на 28-й день беременности и снижение потребление пищи при дозе 150 мг/кг/день. </w:t>
      </w:r>
    </w:p>
    <w:p w14:paraId="567B8255" w14:textId="3F713C6C" w:rsidR="004B1452" w:rsidRDefault="004B1452" w:rsidP="004B1452">
      <w:pPr>
        <w:ind w:firstLine="709"/>
      </w:pPr>
      <w:r>
        <w:t>NOAEL (фетальный) = 150 мг/кг (</w:t>
      </w:r>
      <w:r w:rsidR="006831AE">
        <w:t xml:space="preserve">на основании выявленных </w:t>
      </w:r>
      <w:r>
        <w:t>порок</w:t>
      </w:r>
      <w:r w:rsidR="006831AE">
        <w:t>ов</w:t>
      </w:r>
      <w:r>
        <w:t xml:space="preserve"> развития плода</w:t>
      </w:r>
      <w:r w:rsidR="006831AE">
        <w:t xml:space="preserve"> при</w:t>
      </w:r>
      <w:r>
        <w:t xml:space="preserve"> </w:t>
      </w:r>
      <w:r w:rsidR="006831AE">
        <w:t>200</w:t>
      </w:r>
      <w:r w:rsidRPr="004B1C8B">
        <w:t xml:space="preserve"> </w:t>
      </w:r>
      <w:r>
        <w:t>кратно</w:t>
      </w:r>
      <w:r w:rsidR="006831AE">
        <w:t>м</w:t>
      </w:r>
      <w:r>
        <w:t xml:space="preserve"> </w:t>
      </w:r>
      <w:r w:rsidR="0029299F">
        <w:t>превышении</w:t>
      </w:r>
      <w:r>
        <w:t xml:space="preserve"> максимально</w:t>
      </w:r>
      <w:r w:rsidRPr="00093E95">
        <w:t xml:space="preserve"> </w:t>
      </w:r>
      <w:r>
        <w:t>рекомендованной дозы человека). О</w:t>
      </w:r>
      <w:r w:rsidR="0029299F">
        <w:t xml:space="preserve">пределение NOAEL для фетальной </w:t>
      </w:r>
      <w:r>
        <w:t>токсичности было основано на выявлении повышенн</w:t>
      </w:r>
      <w:r w:rsidR="006831AE">
        <w:t>ой</w:t>
      </w:r>
      <w:r>
        <w:t xml:space="preserve"> частот</w:t>
      </w:r>
      <w:r w:rsidR="006831AE">
        <w:t>ы</w:t>
      </w:r>
      <w:r>
        <w:t xml:space="preserve"> внутриутробных </w:t>
      </w:r>
      <w:r w:rsidR="006831AE">
        <w:t>пороков развития</w:t>
      </w:r>
      <w:r>
        <w:t xml:space="preserve"> желчного пузыря/гипоплазии желчного пузыря</w:t>
      </w:r>
      <w:r w:rsidR="00D37B19">
        <w:t xml:space="preserve"> </w:t>
      </w:r>
      <w:r w:rsidR="00D37B19">
        <w:fldChar w:fldCharType="begin"/>
      </w:r>
      <w:r w:rsidR="00D37B19">
        <w:instrText xml:space="preserve"> ADDIN ZOTERO_ITEM CSL_CITATION {"citationID":"n6ZtL7yW","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rsidR="00D37B19">
        <w:fldChar w:fldCharType="separate"/>
      </w:r>
      <w:r w:rsidR="00D37B19" w:rsidRPr="00A56070">
        <w:t>[3]</w:t>
      </w:r>
      <w:r w:rsidR="00D37B19">
        <w:fldChar w:fldCharType="end"/>
      </w:r>
      <w:r w:rsidR="00D37B19">
        <w:t>.</w:t>
      </w:r>
    </w:p>
    <w:p w14:paraId="5B43C879" w14:textId="77777777" w:rsidR="004B1452" w:rsidRDefault="004B1452" w:rsidP="004B1452">
      <w:pPr>
        <w:pStyle w:val="4"/>
        <w:spacing w:after="240"/>
        <w:rPr>
          <w:rFonts w:ascii="Times New Roman" w:hAnsi="Times New Roman"/>
          <w:color w:val="000000" w:themeColor="text1"/>
          <w:sz w:val="24"/>
          <w:szCs w:val="24"/>
        </w:rPr>
      </w:pPr>
      <w:bookmarkStart w:id="148" w:name="_Toc139361971"/>
      <w:bookmarkEnd w:id="147"/>
      <w:r w:rsidRPr="00584662">
        <w:rPr>
          <w:rFonts w:ascii="Times New Roman" w:eastAsia="MS Mincho" w:hAnsi="Times New Roman"/>
          <w:b w:val="0"/>
          <w:bCs w:val="0"/>
          <w:sz w:val="24"/>
          <w:szCs w:val="24"/>
        </w:rPr>
        <w:t>.</w:t>
      </w:r>
      <w:r>
        <w:rPr>
          <w:rFonts w:ascii="Times New Roman" w:hAnsi="Times New Roman"/>
          <w:color w:val="000000" w:themeColor="text1"/>
          <w:sz w:val="24"/>
          <w:szCs w:val="24"/>
        </w:rPr>
        <w:t>3.3.5.3. Влияние на п</w:t>
      </w:r>
      <w:r w:rsidRPr="002211BA">
        <w:rPr>
          <w:rFonts w:ascii="Times New Roman" w:hAnsi="Times New Roman"/>
          <w:color w:val="000000" w:themeColor="text1"/>
          <w:sz w:val="24"/>
          <w:szCs w:val="24"/>
        </w:rPr>
        <w:t>рената</w:t>
      </w:r>
      <w:r>
        <w:rPr>
          <w:rFonts w:ascii="Times New Roman" w:hAnsi="Times New Roman"/>
          <w:color w:val="000000" w:themeColor="text1"/>
          <w:sz w:val="24"/>
          <w:szCs w:val="24"/>
        </w:rPr>
        <w:t>льное и постнатальное развитие</w:t>
      </w:r>
      <w:bookmarkEnd w:id="148"/>
    </w:p>
    <w:p w14:paraId="526EC2BE" w14:textId="6CA46983" w:rsidR="004B1452" w:rsidRDefault="004B1452" w:rsidP="0029299F">
      <w:pPr>
        <w:ind w:firstLine="709"/>
      </w:pPr>
      <w:bookmarkStart w:id="149" w:name="_Hlk121101226"/>
      <w:r>
        <w:t xml:space="preserve">Для оценки </w:t>
      </w:r>
      <w:r w:rsidR="0029299F">
        <w:t xml:space="preserve">влияния на </w:t>
      </w:r>
      <w:r>
        <w:t>пре- и постнатально</w:t>
      </w:r>
      <w:r w:rsidR="0029299F">
        <w:t>е</w:t>
      </w:r>
      <w:r>
        <w:t xml:space="preserve"> развити</w:t>
      </w:r>
      <w:r w:rsidR="0029299F">
        <w:t>е у</w:t>
      </w:r>
      <w:r>
        <w:t xml:space="preserve"> крыс </w:t>
      </w:r>
      <w:r w:rsidRPr="00D21625">
        <w:t xml:space="preserve">линаглиптин вводили перорально один раз в </w:t>
      </w:r>
      <w:r w:rsidR="00D37B19">
        <w:t xml:space="preserve">сутки </w:t>
      </w:r>
      <w:r w:rsidRPr="00D21625">
        <w:t xml:space="preserve">через желудочный зонд </w:t>
      </w:r>
      <w:r w:rsidR="00045C00">
        <w:t xml:space="preserve">в дозах </w:t>
      </w:r>
      <w:r>
        <w:t>10, 30, 300 мг/кг/сут.</w:t>
      </w:r>
    </w:p>
    <w:bookmarkEnd w:id="149"/>
    <w:p w14:paraId="7E31C55E" w14:textId="6F9AFEA4" w:rsidR="004B1452" w:rsidRDefault="004B1452" w:rsidP="0029299F">
      <w:pPr>
        <w:ind w:firstLine="709"/>
      </w:pPr>
      <w:r>
        <w:t>NOAEL (материнский) = 30 мг/кг (49</w:t>
      </w:r>
      <w:r w:rsidRPr="00C55E3B">
        <w:t xml:space="preserve"> </w:t>
      </w:r>
      <w:r>
        <w:t xml:space="preserve">кратное </w:t>
      </w:r>
      <w:r w:rsidR="0029299F">
        <w:t>превышение</w:t>
      </w:r>
      <w:r>
        <w:t xml:space="preserve"> максимально</w:t>
      </w:r>
      <w:r w:rsidRPr="00093E95">
        <w:t xml:space="preserve"> </w:t>
      </w:r>
      <w:r>
        <w:t>рекомендованной дозы человека).</w:t>
      </w:r>
    </w:p>
    <w:p w14:paraId="566D98E3" w14:textId="36E38B7B" w:rsidR="004B1452" w:rsidRDefault="004B1452" w:rsidP="0029299F">
      <w:pPr>
        <w:ind w:firstLine="709"/>
      </w:pPr>
      <w:r>
        <w:t>NOAEL (плод) = 30 мг/кг (24</w:t>
      </w:r>
      <w:r w:rsidRPr="00C55E3B">
        <w:t xml:space="preserve"> </w:t>
      </w:r>
      <w:r>
        <w:t xml:space="preserve">кратное </w:t>
      </w:r>
      <w:r w:rsidR="0029299F">
        <w:t>превышение</w:t>
      </w:r>
      <w:r>
        <w:t xml:space="preserve"> максимально</w:t>
      </w:r>
      <w:r w:rsidRPr="00093E95">
        <w:t xml:space="preserve"> </w:t>
      </w:r>
      <w:r>
        <w:t>рекомендованной дозы человека рассчитано на основе 50% воздействия на плод) по сравнению с воздействием на мать.</w:t>
      </w:r>
    </w:p>
    <w:p w14:paraId="458F327A" w14:textId="2EF19090" w:rsidR="004B1452" w:rsidRPr="0053681B" w:rsidRDefault="004B1452" w:rsidP="0029299F">
      <w:pPr>
        <w:ind w:firstLine="709"/>
      </w:pPr>
      <w:bookmarkStart w:id="150" w:name="_Hlk121101201"/>
      <w:r>
        <w:t>Введение крысам во время беременности (F0), в период внутриутробного развития и в период лактации (F1) 300</w:t>
      </w:r>
      <w:r w:rsidR="00553441">
        <w:t xml:space="preserve"> </w:t>
      </w:r>
      <w:r>
        <w:t xml:space="preserve">мг/кг линаглиптина (&gt; 1000 кратное </w:t>
      </w:r>
      <w:r w:rsidR="005D7AFE">
        <w:t>превышение</w:t>
      </w:r>
      <w:r>
        <w:t xml:space="preserve"> максимально</w:t>
      </w:r>
      <w:r w:rsidRPr="00093E95">
        <w:t xml:space="preserve"> </w:t>
      </w:r>
      <w:r>
        <w:t xml:space="preserve">рекомендованной дозы </w:t>
      </w:r>
      <w:r w:rsidR="005D7AFE">
        <w:t xml:space="preserve">для </w:t>
      </w:r>
      <w:r>
        <w:t>человека) приводили к задержке роста и развития потомства</w:t>
      </w:r>
      <w:r w:rsidR="00553441">
        <w:t>.</w:t>
      </w:r>
      <w:r>
        <w:t xml:space="preserve"> Отмечались отсроченные роды и повышенные постимплантационные потери. Вес потомства (F1) был низким при рождении и оставался ниже, чем в контрольной группе. </w:t>
      </w:r>
      <w:r w:rsidR="005D7AFE">
        <w:t>Животные в п</w:t>
      </w:r>
      <w:r>
        <w:t>отомств</w:t>
      </w:r>
      <w:r w:rsidR="005D7AFE">
        <w:t>е</w:t>
      </w:r>
      <w:r>
        <w:t xml:space="preserve"> (F1) также имели умеренные задержки в физическом развитии, обучении/памяти, физической активность/исследовательском поведении и количеств</w:t>
      </w:r>
      <w:r w:rsidR="0050797A">
        <w:t>е</w:t>
      </w:r>
      <w:r>
        <w:t xml:space="preserve"> жизнеспособного потомства (F2) после спаривания</w:t>
      </w:r>
      <w:bookmarkEnd w:id="150"/>
      <w:r w:rsidR="00FF120E">
        <w:t xml:space="preserve"> </w:t>
      </w:r>
      <w:r w:rsidR="00FF120E">
        <w:fldChar w:fldCharType="begin"/>
      </w:r>
      <w:r w:rsidR="00FF120E">
        <w:instrText xml:space="preserve"> ADDIN ZOTERO_ITEM CSL_CITATION {"citationID":"n6ZtL7yW","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rsidR="00FF120E">
        <w:fldChar w:fldCharType="separate"/>
      </w:r>
      <w:r w:rsidR="00FF120E" w:rsidRPr="00A56070">
        <w:t>[3]</w:t>
      </w:r>
      <w:r w:rsidR="00FF120E">
        <w:fldChar w:fldCharType="end"/>
      </w:r>
      <w:r w:rsidR="00FF120E">
        <w:t>.</w:t>
      </w:r>
    </w:p>
    <w:p w14:paraId="21904F62" w14:textId="77777777" w:rsidR="004B1452" w:rsidRDefault="004B1452" w:rsidP="004B1452">
      <w:pPr>
        <w:pStyle w:val="4"/>
        <w:spacing w:after="240"/>
        <w:rPr>
          <w:rFonts w:ascii="Times New Roman" w:hAnsi="Times New Roman"/>
          <w:color w:val="000000" w:themeColor="text1"/>
          <w:sz w:val="24"/>
          <w:szCs w:val="24"/>
        </w:rPr>
      </w:pPr>
      <w:bookmarkStart w:id="151" w:name="_Toc139361972"/>
      <w:r w:rsidRPr="002211BA">
        <w:rPr>
          <w:rFonts w:ascii="Times New Roman" w:hAnsi="Times New Roman"/>
          <w:color w:val="000000" w:themeColor="text1"/>
          <w:sz w:val="24"/>
          <w:szCs w:val="24"/>
        </w:rPr>
        <w:t>3.</w:t>
      </w:r>
      <w:r>
        <w:rPr>
          <w:rFonts w:ascii="Times New Roman" w:hAnsi="Times New Roman"/>
          <w:color w:val="000000" w:themeColor="text1"/>
          <w:sz w:val="24"/>
          <w:szCs w:val="24"/>
        </w:rPr>
        <w:t>3.5.4</w:t>
      </w:r>
      <w:r w:rsidRPr="002211BA">
        <w:rPr>
          <w:rFonts w:ascii="Times New Roman" w:hAnsi="Times New Roman"/>
          <w:color w:val="000000" w:themeColor="text1"/>
          <w:sz w:val="24"/>
          <w:szCs w:val="24"/>
        </w:rPr>
        <w:t>. Ювенильная токсичность</w:t>
      </w:r>
      <w:bookmarkEnd w:id="151"/>
    </w:p>
    <w:p w14:paraId="38422D02" w14:textId="7559426E" w:rsidR="004B1452" w:rsidRDefault="004B1452" w:rsidP="0050797A">
      <w:pPr>
        <w:ind w:firstLine="709"/>
      </w:pPr>
      <w:r>
        <w:t>Не проводили исследований влияния линаглиптина на ювенильную</w:t>
      </w:r>
      <w:r w:rsidR="00255CCA">
        <w:t xml:space="preserve"> </w:t>
      </w:r>
      <w:r>
        <w:t xml:space="preserve">токсичность </w:t>
      </w:r>
      <w:r>
        <w:fldChar w:fldCharType="begin"/>
      </w:r>
      <w:r>
        <w:instrText xml:space="preserve"> ADDIN ZOTERO_ITEM CSL_CITATION {"citationID":"7idQq94J","properties":{"formattedCitation":"[1\\uc0\\u8211{}3,9]","plainCitation":"[1–3,9]","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2978,"uris":["http://zotero.org/users/5483459/items/DHAYHB8P"],"itemData":{"id":2978,"type":"document","title":"U.S. Food and Drug Administration. Drug Approval Package. Tradjenta (Linagliptin)  tablets. Company:  Boehringer Ingelheim Pharmaceuticals, Inc. Pharmacology Review.Application No.:  201280 Approval Date: 04.03.2011"},"label":"page"},{"id":3035,"uris":["http://zotero.org/users/5483459/items/A4NC89C5"],"itemData":{"id":3035,"type":"document","title":"Australian government. Australian Public Assessment Report for Linagliptin. Proprietary Product Name: Trajenta Sponsor: Boehringer Ingleheim (Australia) Pty Ltd. 2011."},"label":"page"}],"schema":"https://github.com/citation-style-language/schema/raw/master/csl-citation.json"} </w:instrText>
      </w:r>
      <w:r>
        <w:fldChar w:fldCharType="separate"/>
      </w:r>
      <w:r w:rsidRPr="0032219A">
        <w:t>[1–3,9]</w:t>
      </w:r>
      <w:r>
        <w:fldChar w:fldCharType="end"/>
      </w:r>
      <w:r>
        <w:t xml:space="preserve"> </w:t>
      </w:r>
    </w:p>
    <w:p w14:paraId="5DC5675D" w14:textId="77777777" w:rsidR="004B1452" w:rsidRPr="005E6358" w:rsidRDefault="004B1452" w:rsidP="004B1452">
      <w:pPr>
        <w:pStyle w:val="3"/>
        <w:spacing w:after="240"/>
        <w:rPr>
          <w:rFonts w:ascii="Times New Roman" w:hAnsi="Times New Roman"/>
          <w:color w:val="000000" w:themeColor="text1"/>
          <w:szCs w:val="24"/>
        </w:rPr>
      </w:pPr>
      <w:bookmarkStart w:id="152" w:name="_Toc99740815"/>
      <w:bookmarkStart w:id="153" w:name="_Toc139361973"/>
      <w:r>
        <w:rPr>
          <w:rFonts w:ascii="Times New Roman" w:hAnsi="Times New Roman"/>
          <w:color w:val="000000" w:themeColor="text1"/>
          <w:szCs w:val="24"/>
        </w:rPr>
        <w:t>3.3.6</w:t>
      </w:r>
      <w:r w:rsidRPr="005E6358">
        <w:rPr>
          <w:rFonts w:ascii="Times New Roman" w:hAnsi="Times New Roman"/>
          <w:color w:val="000000" w:themeColor="text1"/>
          <w:szCs w:val="24"/>
        </w:rPr>
        <w:t xml:space="preserve">. </w:t>
      </w:r>
      <w:r w:rsidRPr="00781AE0">
        <w:rPr>
          <w:rFonts w:ascii="Times New Roman" w:hAnsi="Times New Roman"/>
          <w:color w:val="000000" w:themeColor="text1"/>
          <w:szCs w:val="24"/>
        </w:rPr>
        <w:t>Местная переносимость</w:t>
      </w:r>
      <w:bookmarkEnd w:id="152"/>
      <w:bookmarkEnd w:id="153"/>
    </w:p>
    <w:p w14:paraId="246B280A" w14:textId="79486182" w:rsidR="004B1452" w:rsidRPr="00C5790E" w:rsidRDefault="008F3350" w:rsidP="005B61DA">
      <w:pPr>
        <w:ind w:firstLine="709"/>
      </w:pPr>
      <w:r>
        <w:t>В и</w:t>
      </w:r>
      <w:r w:rsidR="004B1452" w:rsidRPr="00C5790E">
        <w:t>сследования</w:t>
      </w:r>
      <w:r>
        <w:t>х</w:t>
      </w:r>
      <w:r w:rsidR="004B1452" w:rsidRPr="00C5790E">
        <w:t xml:space="preserve"> местной переносимости не выяви</w:t>
      </w:r>
      <w:r>
        <w:t>лено</w:t>
      </w:r>
      <w:r w:rsidR="004B1452" w:rsidRPr="00C5790E">
        <w:t xml:space="preserve"> раздражения после местно</w:t>
      </w:r>
      <w:r w:rsidR="004B1452">
        <w:t>го</w:t>
      </w:r>
      <w:r w:rsidR="004B1452" w:rsidRPr="00C5790E">
        <w:t xml:space="preserve"> нанесени</w:t>
      </w:r>
      <w:r w:rsidR="004B1452">
        <w:t>я</w:t>
      </w:r>
      <w:r w:rsidR="004B1452" w:rsidRPr="00C5790E">
        <w:t xml:space="preserve"> на кожу</w:t>
      </w:r>
      <w:r w:rsidR="004B1452">
        <w:t>, при проведении внутримышечных, внутривенных и</w:t>
      </w:r>
      <w:r w:rsidR="004B1452" w:rsidRPr="00C5790E">
        <w:t xml:space="preserve"> внутриартериальн</w:t>
      </w:r>
      <w:r w:rsidR="004B1452">
        <w:t>ых</w:t>
      </w:r>
      <w:r w:rsidR="004B1452" w:rsidRPr="00C5790E">
        <w:t xml:space="preserve"> инъекци</w:t>
      </w:r>
      <w:r w:rsidR="004B1452">
        <w:t>й</w:t>
      </w:r>
      <w:r w:rsidR="004B1452" w:rsidRPr="00C5790E">
        <w:t xml:space="preserve"> у кроликов </w:t>
      </w:r>
      <w:r w:rsidR="004B1452">
        <w:t>и</w:t>
      </w:r>
      <w:r w:rsidR="004B1452" w:rsidRPr="00C5790E">
        <w:t xml:space="preserve"> крыс. Гемосовместимость была продемонстрирована </w:t>
      </w:r>
      <w:r w:rsidR="004B1452" w:rsidRPr="00C5790E">
        <w:rPr>
          <w:i/>
          <w:iCs/>
          <w:lang w:val="en-US"/>
        </w:rPr>
        <w:t>in</w:t>
      </w:r>
      <w:r w:rsidR="004B1452" w:rsidRPr="00C5790E">
        <w:rPr>
          <w:i/>
          <w:iCs/>
        </w:rPr>
        <w:t xml:space="preserve"> </w:t>
      </w:r>
      <w:r w:rsidR="004B1452" w:rsidRPr="00C5790E">
        <w:rPr>
          <w:i/>
          <w:iCs/>
          <w:lang w:val="en-US"/>
        </w:rPr>
        <w:t>vitro</w:t>
      </w:r>
      <w:r w:rsidR="004B1452" w:rsidRPr="00C5790E">
        <w:t xml:space="preserve"> в анализах</w:t>
      </w:r>
      <w:r w:rsidR="004B1452">
        <w:t xml:space="preserve"> </w:t>
      </w:r>
      <w:r w:rsidR="004B1452" w:rsidRPr="00C5790E">
        <w:t>с кровью человека (инкубация с линаглиптином ≤0,5 мг/мл</w:t>
      </w:r>
      <w:r w:rsidR="004B1452">
        <w:t xml:space="preserve">) </w:t>
      </w:r>
      <w:r w:rsidR="004B1452">
        <w:fldChar w:fldCharType="begin"/>
      </w:r>
      <w:r w:rsidR="004B1452">
        <w:instrText xml:space="preserve"> ADDIN ZOTERO_ITEM CSL_CITATION {"citationID":"dDIbXbAI","properties":{"formattedCitation":"[3,9]","plainCitation":"[3,9]","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label":"page"},{"id":3035,"uris":["http://zotero.org/users/5483459/items/A4NC89C5"],"itemData":{"id":3035,"type":"document","title":"Australian government. Australian Public Assessment Report for Linagliptin. Proprietary Product Name: Trajenta Sponsor: Boehringer Ingleheim (Australia) Pty Ltd. 2011."},"label":"page"}],"schema":"https://github.com/citation-style-language/schema/raw/master/csl-citation.json"} </w:instrText>
      </w:r>
      <w:r w:rsidR="004B1452">
        <w:fldChar w:fldCharType="separate"/>
      </w:r>
      <w:r w:rsidR="004B1452" w:rsidRPr="00B97E22">
        <w:t>[3,9]</w:t>
      </w:r>
      <w:r w:rsidR="004B1452">
        <w:fldChar w:fldCharType="end"/>
      </w:r>
      <w:r w:rsidR="004B1452">
        <w:t>.</w:t>
      </w:r>
    </w:p>
    <w:p w14:paraId="5D6C12FA" w14:textId="77777777" w:rsidR="0049695C" w:rsidRDefault="0049695C" w:rsidP="004B1452">
      <w:pPr>
        <w:pStyle w:val="3"/>
        <w:spacing w:after="240"/>
        <w:rPr>
          <w:rFonts w:ascii="Times New Roman" w:hAnsi="Times New Roman"/>
          <w:color w:val="000000" w:themeColor="text1"/>
          <w:szCs w:val="24"/>
        </w:rPr>
        <w:sectPr w:rsidR="0049695C" w:rsidSect="00AB01E2">
          <w:footnotePr>
            <w:pos w:val="beneathText"/>
          </w:footnotePr>
          <w:pgSz w:w="11906" w:h="16838"/>
          <w:pgMar w:top="1134" w:right="849" w:bottom="1134" w:left="1701" w:header="708" w:footer="709" w:gutter="0"/>
          <w:cols w:space="708"/>
          <w:docGrid w:linePitch="360"/>
        </w:sectPr>
      </w:pPr>
    </w:p>
    <w:p w14:paraId="3DEBD017" w14:textId="42FC2033" w:rsidR="004B1452" w:rsidRDefault="004B1452" w:rsidP="004B1452">
      <w:pPr>
        <w:pStyle w:val="3"/>
        <w:spacing w:after="240"/>
        <w:rPr>
          <w:rFonts w:ascii="Times New Roman" w:hAnsi="Times New Roman"/>
          <w:color w:val="000000" w:themeColor="text1"/>
          <w:szCs w:val="24"/>
        </w:rPr>
      </w:pPr>
      <w:bookmarkStart w:id="154" w:name="_Toc139361974"/>
      <w:r>
        <w:rPr>
          <w:rFonts w:ascii="Times New Roman" w:hAnsi="Times New Roman"/>
          <w:color w:val="000000" w:themeColor="text1"/>
          <w:szCs w:val="24"/>
        </w:rPr>
        <w:lastRenderedPageBreak/>
        <w:t>3.3.7</w:t>
      </w:r>
      <w:r w:rsidRPr="005E6358">
        <w:rPr>
          <w:rFonts w:ascii="Times New Roman" w:hAnsi="Times New Roman"/>
          <w:color w:val="000000" w:themeColor="text1"/>
          <w:szCs w:val="24"/>
        </w:rPr>
        <w:t xml:space="preserve">. </w:t>
      </w:r>
      <w:bookmarkStart w:id="155" w:name="_Hlk121101335"/>
      <w:r>
        <w:rPr>
          <w:rFonts w:ascii="Times New Roman" w:hAnsi="Times New Roman"/>
          <w:color w:val="000000" w:themeColor="text1"/>
          <w:szCs w:val="24"/>
        </w:rPr>
        <w:t>Токсикокинетика</w:t>
      </w:r>
      <w:bookmarkEnd w:id="154"/>
    </w:p>
    <w:p w14:paraId="1A9ACEA3" w14:textId="77777777" w:rsidR="004B1452" w:rsidRDefault="004B1452" w:rsidP="004B1452">
      <w:pPr>
        <w:rPr>
          <w:b/>
          <w:bCs/>
        </w:rPr>
      </w:pPr>
      <w:r w:rsidRPr="0028661A">
        <w:rPr>
          <w:b/>
          <w:bCs/>
        </w:rPr>
        <w:t>Крысы</w:t>
      </w:r>
    </w:p>
    <w:p w14:paraId="3825CBA6" w14:textId="77777777" w:rsidR="008F3350" w:rsidRDefault="008F3350" w:rsidP="008F3350">
      <w:pPr>
        <w:ind w:firstLine="709"/>
      </w:pPr>
    </w:p>
    <w:p w14:paraId="3FF5F33F" w14:textId="36C56FC7" w:rsidR="004B1452" w:rsidRDefault="004B1452" w:rsidP="008F3350">
      <w:pPr>
        <w:ind w:firstLine="709"/>
      </w:pPr>
      <w:r w:rsidRPr="00D21625">
        <w:t xml:space="preserve">В </w:t>
      </w:r>
      <w:r>
        <w:t>26</w:t>
      </w:r>
      <w:r w:rsidRPr="00D21625">
        <w:t xml:space="preserve">- недельном исследовании у </w:t>
      </w:r>
      <w:r>
        <w:t>крыс</w:t>
      </w:r>
      <w:r w:rsidRPr="00D21625">
        <w:t xml:space="preserve"> </w:t>
      </w:r>
      <w:r>
        <w:t xml:space="preserve">(20 самок, 20 самцов) </w:t>
      </w:r>
      <w:r w:rsidRPr="00D21625">
        <w:t xml:space="preserve">линаглиптин вводили перорально один раз в </w:t>
      </w:r>
      <w:r w:rsidR="007810C3">
        <w:t>сутки</w:t>
      </w:r>
      <w:r w:rsidRPr="00D21625">
        <w:t xml:space="preserve"> через желудочный зонд в </w:t>
      </w:r>
      <w:r w:rsidR="00A11B8A" w:rsidRPr="00D21625">
        <w:t xml:space="preserve">дозах </w:t>
      </w:r>
      <w:r w:rsidR="00A11B8A">
        <w:t>30</w:t>
      </w:r>
      <w:r>
        <w:t xml:space="preserve">, 100, 300 мг/кг/сутки. </w:t>
      </w:r>
      <w:r w:rsidRPr="00B97E22">
        <w:t>Препарат легко всасывался после перорального введения через желудочный зонд. Концентрации в плазме были</w:t>
      </w:r>
      <w:r>
        <w:t xml:space="preserve"> </w:t>
      </w:r>
      <w:r w:rsidRPr="00B97E22">
        <w:t xml:space="preserve">немного выше в равновесном состоянии на 88-й день по сравнению с 1-м днем. </w:t>
      </w:r>
    </w:p>
    <w:p w14:paraId="59817BEC" w14:textId="753CA650" w:rsidR="004B1452" w:rsidRDefault="004B1452" w:rsidP="008F3350">
      <w:pPr>
        <w:ind w:firstLine="709"/>
      </w:pPr>
      <w:r w:rsidRPr="00D21625">
        <w:t xml:space="preserve">В </w:t>
      </w:r>
      <w:r>
        <w:t>104</w:t>
      </w:r>
      <w:r w:rsidRPr="00D21625">
        <w:t xml:space="preserve">- недельном исследовании у </w:t>
      </w:r>
      <w:r>
        <w:t>крыс</w:t>
      </w:r>
      <w:r w:rsidRPr="00D21625">
        <w:t xml:space="preserve"> </w:t>
      </w:r>
      <w:r>
        <w:t xml:space="preserve">(55 самок, 55 самцов) </w:t>
      </w:r>
      <w:r w:rsidRPr="00D21625">
        <w:t xml:space="preserve">линаглиптин вводили перорально один раз в </w:t>
      </w:r>
      <w:r w:rsidR="007810C3">
        <w:t>сутки</w:t>
      </w:r>
      <w:r w:rsidRPr="00D21625">
        <w:t xml:space="preserve"> через желудочный зонд в </w:t>
      </w:r>
      <w:r w:rsidR="00A11B8A" w:rsidRPr="00D21625">
        <w:t xml:space="preserve">дозах </w:t>
      </w:r>
      <w:r w:rsidR="00A11B8A">
        <w:t>30</w:t>
      </w:r>
      <w:r>
        <w:t xml:space="preserve">, 100, 300 мг/кг/сутки. </w:t>
      </w:r>
    </w:p>
    <w:p w14:paraId="577BE3E0" w14:textId="7F6CBCE1" w:rsidR="004B1452" w:rsidRDefault="004B1452" w:rsidP="008F3350">
      <w:pPr>
        <w:ind w:firstLine="709"/>
      </w:pPr>
      <w:r>
        <w:t xml:space="preserve">У групп с высокой </w:t>
      </w:r>
      <w:r w:rsidR="00A11B8A">
        <w:t>дозой вариабельность</w:t>
      </w:r>
      <w:r>
        <w:t xml:space="preserve"> внутри групп колебалась от 16% до 80% для </w:t>
      </w:r>
      <w:r w:rsidRPr="00D21625">
        <w:t>линаглиптин</w:t>
      </w:r>
      <w:r>
        <w:t>а</w:t>
      </w:r>
      <w:r w:rsidRPr="00D21625">
        <w:t xml:space="preserve"> </w:t>
      </w:r>
      <w:r>
        <w:t>и был</w:t>
      </w:r>
      <w:r w:rsidR="00A11B8A">
        <w:t>а</w:t>
      </w:r>
      <w:r>
        <w:t xml:space="preserve"> выше для метаболита CD 1750. C</w:t>
      </w:r>
      <w:r w:rsidRPr="004C4187">
        <w:rPr>
          <w:vertAlign w:val="subscript"/>
        </w:rPr>
        <w:t>max</w:t>
      </w:r>
      <w:r>
        <w:t xml:space="preserve"> и AUC бы</w:t>
      </w:r>
      <w:r w:rsidR="007810C3">
        <w:t>ли</w:t>
      </w:r>
      <w:r>
        <w:t xml:space="preserve"> в 11 раз выше на 179-й день по сравнению с 1-м днем. Равновесная концентрация на 361 день исследования была анало</w:t>
      </w:r>
      <w:r w:rsidR="009D3190">
        <w:t>г</w:t>
      </w:r>
      <w:r>
        <w:t xml:space="preserve">ичной концентрации препарата на 179-й день </w:t>
      </w:r>
    </w:p>
    <w:p w14:paraId="46E1EBBB" w14:textId="77777777" w:rsidR="004B1452" w:rsidRDefault="004B1452" w:rsidP="004B1452">
      <w:pPr>
        <w:ind w:firstLine="709"/>
      </w:pPr>
    </w:p>
    <w:p w14:paraId="641D393A" w14:textId="77777777" w:rsidR="004B1452" w:rsidRPr="00B97E22" w:rsidRDefault="004B1452" w:rsidP="004B1452">
      <w:pPr>
        <w:rPr>
          <w:b/>
          <w:bCs/>
        </w:rPr>
      </w:pPr>
      <w:r w:rsidRPr="00B97E22">
        <w:rPr>
          <w:b/>
          <w:bCs/>
        </w:rPr>
        <w:t>Обезьяны</w:t>
      </w:r>
    </w:p>
    <w:p w14:paraId="3F8175C6" w14:textId="77777777" w:rsidR="008F3350" w:rsidRDefault="008F3350" w:rsidP="004B1452">
      <w:pPr>
        <w:ind w:firstLine="567"/>
      </w:pPr>
    </w:p>
    <w:p w14:paraId="50294D2C" w14:textId="65263851" w:rsidR="004B1452" w:rsidRDefault="004B1452" w:rsidP="00A11B8A">
      <w:pPr>
        <w:ind w:firstLine="709"/>
      </w:pPr>
      <w:r>
        <w:t>В</w:t>
      </w:r>
      <w:r w:rsidR="00A11B8A">
        <w:t xml:space="preserve"> 52-</w:t>
      </w:r>
      <w:r w:rsidRPr="00B97E22">
        <w:t xml:space="preserve">недельном исследовании у обезьян </w:t>
      </w:r>
      <w:r w:rsidRPr="00FF120E">
        <w:rPr>
          <w:i/>
          <w:iCs/>
        </w:rPr>
        <w:t xml:space="preserve">Cynomolgus </w:t>
      </w:r>
      <w:r w:rsidRPr="00B97E22">
        <w:t xml:space="preserve">(4 самки, 4 самца) линаглиптин вводили перорально один раз в </w:t>
      </w:r>
      <w:r w:rsidR="009D3190">
        <w:t>сутки</w:t>
      </w:r>
      <w:r w:rsidRPr="00B97E22">
        <w:t xml:space="preserve"> через желудочный зонд в дозах 1, 10, 100 мг/кг/сутки.</w:t>
      </w:r>
    </w:p>
    <w:p w14:paraId="5B82686D" w14:textId="76B064F5" w:rsidR="004B1452" w:rsidRDefault="004B1452" w:rsidP="00A11B8A">
      <w:pPr>
        <w:ind w:firstLine="709"/>
      </w:pPr>
      <w:r>
        <w:t>Препарат легко всасывался после перорального введения (T</w:t>
      </w:r>
      <w:r w:rsidRPr="00B97E22">
        <w:rPr>
          <w:vertAlign w:val="subscript"/>
        </w:rPr>
        <w:t>max</w:t>
      </w:r>
      <w:r>
        <w:t xml:space="preserve"> ≈ 0,5–4 ч). Основной метаболит CD 1750, имел сходную T</w:t>
      </w:r>
      <w:r w:rsidRPr="00B97E22">
        <w:rPr>
          <w:vertAlign w:val="subscript"/>
        </w:rPr>
        <w:t>max</w:t>
      </w:r>
      <w:r>
        <w:t xml:space="preserve"> и </w:t>
      </w:r>
      <w:r w:rsidR="00A02479">
        <w:t xml:space="preserve">регистрировался </w:t>
      </w:r>
      <w:r>
        <w:t xml:space="preserve"> приблизительно </w:t>
      </w:r>
      <w:r w:rsidR="00A02479">
        <w:t xml:space="preserve">в </w:t>
      </w:r>
      <w:r>
        <w:t>20-30%</w:t>
      </w:r>
      <w:r w:rsidR="00494F46">
        <w:t xml:space="preserve"> </w:t>
      </w:r>
      <w:r w:rsidR="00FF120E">
        <w:fldChar w:fldCharType="begin"/>
      </w:r>
      <w:r w:rsidR="00FF120E">
        <w:instrText xml:space="preserve"> ADDIN ZOTERO_ITEM CSL_CITATION {"citationID":"n6ZtL7yW","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rsidR="00FF120E">
        <w:fldChar w:fldCharType="separate"/>
      </w:r>
      <w:r w:rsidR="00FF120E" w:rsidRPr="00A56070">
        <w:t>[3]</w:t>
      </w:r>
      <w:r w:rsidR="00FF120E">
        <w:fldChar w:fldCharType="end"/>
      </w:r>
      <w:r w:rsidR="00FF120E">
        <w:t>.</w:t>
      </w:r>
    </w:p>
    <w:p w14:paraId="34ECF677" w14:textId="77777777" w:rsidR="004B1452" w:rsidRPr="005E6358" w:rsidRDefault="004B1452" w:rsidP="004B1452">
      <w:pPr>
        <w:pStyle w:val="3"/>
        <w:spacing w:after="240"/>
        <w:rPr>
          <w:rFonts w:ascii="Times New Roman" w:hAnsi="Times New Roman"/>
          <w:color w:val="000000" w:themeColor="text1"/>
          <w:szCs w:val="24"/>
        </w:rPr>
      </w:pPr>
      <w:bookmarkStart w:id="156" w:name="_Toc139361975"/>
      <w:bookmarkEnd w:id="155"/>
      <w:r w:rsidRPr="00C0012D">
        <w:rPr>
          <w:rFonts w:ascii="Times New Roman" w:hAnsi="Times New Roman"/>
          <w:color w:val="000000" w:themeColor="text1"/>
          <w:szCs w:val="24"/>
        </w:rPr>
        <w:t xml:space="preserve">3.3.8. </w:t>
      </w:r>
      <w:r w:rsidRPr="00781AE0">
        <w:rPr>
          <w:rFonts w:ascii="Times New Roman" w:hAnsi="Times New Roman"/>
          <w:color w:val="000000" w:themeColor="text1"/>
          <w:szCs w:val="24"/>
        </w:rPr>
        <w:t>Прочие исследования</w:t>
      </w:r>
      <w:bookmarkEnd w:id="156"/>
    </w:p>
    <w:p w14:paraId="01B7F70B" w14:textId="77777777" w:rsidR="004B1452" w:rsidRDefault="004B1452" w:rsidP="004B1452">
      <w:pPr>
        <w:pStyle w:val="4"/>
        <w:spacing w:after="240"/>
        <w:rPr>
          <w:rFonts w:ascii="Times New Roman" w:hAnsi="Times New Roman"/>
          <w:color w:val="000000" w:themeColor="text1"/>
          <w:sz w:val="24"/>
          <w:szCs w:val="24"/>
        </w:rPr>
      </w:pPr>
      <w:bookmarkStart w:id="157" w:name="_Toc139361976"/>
      <w:r>
        <w:rPr>
          <w:rFonts w:ascii="Times New Roman" w:hAnsi="Times New Roman"/>
          <w:color w:val="000000" w:themeColor="text1"/>
          <w:sz w:val="24"/>
          <w:szCs w:val="24"/>
        </w:rPr>
        <w:t>3.3.8</w:t>
      </w:r>
      <w:r w:rsidRPr="002E7351">
        <w:rPr>
          <w:rFonts w:ascii="Times New Roman" w:hAnsi="Times New Roman"/>
          <w:color w:val="000000" w:themeColor="text1"/>
          <w:sz w:val="24"/>
          <w:szCs w:val="24"/>
        </w:rPr>
        <w:t>.</w:t>
      </w:r>
      <w:r>
        <w:rPr>
          <w:rFonts w:ascii="Times New Roman" w:hAnsi="Times New Roman"/>
          <w:color w:val="000000" w:themeColor="text1"/>
          <w:sz w:val="24"/>
          <w:szCs w:val="24"/>
        </w:rPr>
        <w:t xml:space="preserve">1. </w:t>
      </w:r>
      <w:r w:rsidRPr="002E7351">
        <w:rPr>
          <w:rFonts w:ascii="Times New Roman" w:hAnsi="Times New Roman"/>
          <w:color w:val="000000" w:themeColor="text1"/>
          <w:sz w:val="24"/>
          <w:szCs w:val="24"/>
        </w:rPr>
        <w:t>Фототоксичность</w:t>
      </w:r>
      <w:bookmarkEnd w:id="157"/>
    </w:p>
    <w:p w14:paraId="098D233D" w14:textId="77777777" w:rsidR="004B1452" w:rsidRDefault="004B1452" w:rsidP="008F3350">
      <w:pPr>
        <w:ind w:firstLine="709"/>
      </w:pPr>
      <w:r>
        <w:t xml:space="preserve">Линаглиптин имеет второй максимум поглощения при длине волны более 290 нм (U09-1738). Фототоксический потенциал линаглиптина оценивали в клинических условиях </w:t>
      </w:r>
      <w:r>
        <w:fldChar w:fldCharType="begin"/>
      </w:r>
      <w:r>
        <w:instrText xml:space="preserve"> ADDIN ZOTERO_ITEM CSL_CITATION {"citationID":"D5n2T6HA","properties":{"formattedCitation":"[9]","plainCitation":"[9]","noteIndex":0},"citationItems":[{"id":3035,"uris":["http://zotero.org/users/5483459/items/A4NC89C5"],"itemData":{"id":3035,"type":"document","title":"Australian government. Australian Public Assessment Report for Linagliptin. Proprietary Product Name: Trajenta Sponsor: Boehringer Ingleheim (Australia) Pty Ltd. 2011."}}],"schema":"https://github.com/citation-style-language/schema/raw/master/csl-citation.json"} </w:instrText>
      </w:r>
      <w:r>
        <w:fldChar w:fldCharType="separate"/>
      </w:r>
      <w:r w:rsidRPr="007A0CA9">
        <w:t>[9]</w:t>
      </w:r>
      <w:r>
        <w:fldChar w:fldCharType="end"/>
      </w:r>
      <w:r>
        <w:t>.</w:t>
      </w:r>
    </w:p>
    <w:p w14:paraId="068D7E28" w14:textId="77777777" w:rsidR="004B1452" w:rsidRDefault="004B1452" w:rsidP="004B1452">
      <w:pPr>
        <w:pStyle w:val="4"/>
        <w:spacing w:after="240"/>
        <w:rPr>
          <w:rFonts w:ascii="Times New Roman" w:hAnsi="Times New Roman"/>
          <w:color w:val="000000" w:themeColor="text1"/>
          <w:sz w:val="24"/>
          <w:szCs w:val="24"/>
        </w:rPr>
      </w:pPr>
      <w:bookmarkStart w:id="158" w:name="_Toc139361977"/>
      <w:r w:rsidRPr="002E7351">
        <w:rPr>
          <w:rFonts w:ascii="Times New Roman" w:hAnsi="Times New Roman"/>
          <w:color w:val="000000" w:themeColor="text1"/>
          <w:sz w:val="24"/>
          <w:szCs w:val="24"/>
        </w:rPr>
        <w:t>3</w:t>
      </w:r>
      <w:r>
        <w:rPr>
          <w:rFonts w:ascii="Times New Roman" w:hAnsi="Times New Roman"/>
          <w:color w:val="000000" w:themeColor="text1"/>
          <w:sz w:val="24"/>
          <w:szCs w:val="24"/>
        </w:rPr>
        <w:t>.3.8.2</w:t>
      </w:r>
      <w:r w:rsidRPr="002E7351">
        <w:rPr>
          <w:rFonts w:ascii="Times New Roman" w:hAnsi="Times New Roman"/>
          <w:color w:val="000000" w:themeColor="text1"/>
          <w:sz w:val="24"/>
          <w:szCs w:val="24"/>
        </w:rPr>
        <w:t>. Иммунотоксичность</w:t>
      </w:r>
      <w:bookmarkEnd w:id="158"/>
    </w:p>
    <w:p w14:paraId="7D2D8854" w14:textId="14FC178B" w:rsidR="004B1452" w:rsidRDefault="004B1452" w:rsidP="004B1452">
      <w:pPr>
        <w:ind w:firstLine="709"/>
      </w:pPr>
      <w:r>
        <w:t>Специализированные исследования иммунотоксичности не проводились. Зависимый от Т-клеток гуморальный ответ не изменился у крыс, получавших линаглиптин в течение 2 недель по 1000 мг/кг/день перорально</w:t>
      </w:r>
      <w:r w:rsidR="00CD1964">
        <w:t>.</w:t>
      </w:r>
      <w:r>
        <w:t xml:space="preserve"> Хотя ДПП-4 является корецептором с CD3 для активации и пролиферации Т-клеток, не было указаний на то, что другие ингибиторы ДПП-4 влияют на функцию Т-клеток при терапевтическом воздействии.</w:t>
      </w:r>
      <w:r w:rsidR="00CD1964">
        <w:t xml:space="preserve"> </w:t>
      </w:r>
      <w:r>
        <w:t xml:space="preserve">На основании приведенных данных не прогнозируется никакого значительного иммунотоксического риска для клинического применения линаглиптина </w:t>
      </w:r>
      <w:r>
        <w:fldChar w:fldCharType="begin"/>
      </w:r>
      <w:r>
        <w:instrText xml:space="preserve"> ADDIN ZOTERO_ITEM CSL_CITATION {"citationID":"O77E26pS","properties":{"formattedCitation":"[9]","plainCitation":"[9]","noteIndex":0},"citationItems":[{"id":3035,"uris":["http://zotero.org/users/5483459/items/A4NC89C5"],"itemData":{"id":3035,"type":"document","title":"Australian government. Australian Public Assessment Report for Linagliptin. Proprietary Product Name: Trajenta Sponsor: Boehringer Ingleheim (Australia) Pty Ltd. 2011."}}],"schema":"https://github.com/citation-style-language/schema/raw/master/csl-citation.json"} </w:instrText>
      </w:r>
      <w:r>
        <w:fldChar w:fldCharType="separate"/>
      </w:r>
      <w:r w:rsidRPr="00A429F6">
        <w:t>[9]</w:t>
      </w:r>
      <w:r>
        <w:fldChar w:fldCharType="end"/>
      </w:r>
      <w:r>
        <w:t>.</w:t>
      </w:r>
    </w:p>
    <w:p w14:paraId="56D3FE38" w14:textId="77777777" w:rsidR="004B1452" w:rsidRDefault="004B1452" w:rsidP="004B1452">
      <w:pPr>
        <w:pStyle w:val="4"/>
        <w:spacing w:after="240"/>
        <w:rPr>
          <w:rFonts w:ascii="Times New Roman" w:hAnsi="Times New Roman"/>
          <w:color w:val="000000" w:themeColor="text1"/>
          <w:sz w:val="24"/>
          <w:szCs w:val="24"/>
        </w:rPr>
      </w:pPr>
      <w:bookmarkStart w:id="159" w:name="_Toc139361978"/>
      <w:r w:rsidRPr="002E7351">
        <w:rPr>
          <w:rFonts w:ascii="Times New Roman" w:hAnsi="Times New Roman"/>
          <w:color w:val="000000" w:themeColor="text1"/>
          <w:sz w:val="24"/>
          <w:szCs w:val="24"/>
        </w:rPr>
        <w:t>3</w:t>
      </w:r>
      <w:r>
        <w:rPr>
          <w:rFonts w:ascii="Times New Roman" w:hAnsi="Times New Roman"/>
          <w:color w:val="000000" w:themeColor="text1"/>
          <w:sz w:val="24"/>
          <w:szCs w:val="24"/>
        </w:rPr>
        <w:t>.3.8.3</w:t>
      </w:r>
      <w:r w:rsidRPr="002E7351">
        <w:rPr>
          <w:rFonts w:ascii="Times New Roman" w:hAnsi="Times New Roman"/>
          <w:color w:val="000000" w:themeColor="text1"/>
          <w:sz w:val="24"/>
          <w:szCs w:val="24"/>
        </w:rPr>
        <w:t xml:space="preserve">. </w:t>
      </w:r>
      <w:r>
        <w:rPr>
          <w:rFonts w:ascii="Times New Roman" w:hAnsi="Times New Roman"/>
          <w:color w:val="000000" w:themeColor="text1"/>
          <w:sz w:val="24"/>
          <w:szCs w:val="24"/>
        </w:rPr>
        <w:t>Псевдоаллергические реакции</w:t>
      </w:r>
      <w:bookmarkEnd w:id="159"/>
    </w:p>
    <w:p w14:paraId="1DCC9F76" w14:textId="19546D01" w:rsidR="004B1452" w:rsidRDefault="00062A47" w:rsidP="004B1452">
      <w:pPr>
        <w:ind w:firstLine="709"/>
      </w:pPr>
      <w:r>
        <w:t>В</w:t>
      </w:r>
      <w:r w:rsidR="004B1452">
        <w:t xml:space="preserve"> исследованиях токсичности при многократном введении у собак отмечались явления гиперчувствительности, котор</w:t>
      </w:r>
      <w:r w:rsidR="0006421D">
        <w:t>ые</w:t>
      </w:r>
      <w:r w:rsidR="004B1452">
        <w:t xml:space="preserve"> был</w:t>
      </w:r>
      <w:r w:rsidR="0006421D">
        <w:t>и</w:t>
      </w:r>
      <w:r w:rsidR="004B1452">
        <w:t xml:space="preserve"> расценен</w:t>
      </w:r>
      <w:r w:rsidR="0006421D">
        <w:t>ы</w:t>
      </w:r>
      <w:r w:rsidR="004B1452">
        <w:t xml:space="preserve"> как псевдоаллергическая реакция, поскольку она проявилась без предварительной сенсибилизации. Реакция была связана со значительным повышением уровня гистамина в плазме и зависела от дозы. В 2-недельном исследовании у собак псевдоаллергические реакции наблюдалась при дозе 15 мг/кг/</w:t>
      </w:r>
      <w:r w:rsidR="0095670B">
        <w:t>сутки</w:t>
      </w:r>
      <w:r w:rsidR="004B1452">
        <w:t xml:space="preserve"> и выше. </w:t>
      </w:r>
    </w:p>
    <w:p w14:paraId="4E0E21AC" w14:textId="71867953" w:rsidR="004B1452" w:rsidRDefault="001C452E" w:rsidP="004B1452">
      <w:pPr>
        <w:ind w:firstLine="709"/>
      </w:pPr>
      <w:r>
        <w:lastRenderedPageBreak/>
        <w:t>В</w:t>
      </w:r>
      <w:r w:rsidR="004B1452">
        <w:t xml:space="preserve"> исследовании на обезьянах клинических признаков псевдоаллергии и повышения концентрации гистамина в плазме крови у яванских макак при пероральном введении не наблюдалось в дозах до 300 мг/кг/день, а у макак-резусов до 150 мг/кг</w:t>
      </w:r>
      <w:r w:rsidR="00770A3D">
        <w:t xml:space="preserve"> </w:t>
      </w:r>
      <w:r w:rsidR="00770A3D">
        <w:fldChar w:fldCharType="begin"/>
      </w:r>
      <w:r w:rsidR="00770A3D">
        <w:instrText xml:space="preserve"> ADDIN ZOTERO_ITEM CSL_CITATION {"citationID":"O77E26pS","properties":{"formattedCitation":"[9]","plainCitation":"[9]","noteIndex":0},"citationItems":[{"id":3035,"uris":["http://zotero.org/users/5483459/items/A4NC89C5"],"itemData":{"id":3035,"type":"document","title":"Australian government. Australian Public Assessment Report for Linagliptin. Proprietary Product Name: Trajenta Sponsor: Boehringer Ingleheim (Australia) Pty Ltd. 2011."}}],"schema":"https://github.com/citation-style-language/schema/raw/master/csl-citation.json"} </w:instrText>
      </w:r>
      <w:r w:rsidR="00770A3D">
        <w:fldChar w:fldCharType="separate"/>
      </w:r>
      <w:r w:rsidR="00770A3D" w:rsidRPr="00A429F6">
        <w:t>[9]</w:t>
      </w:r>
      <w:r w:rsidR="00770A3D">
        <w:fldChar w:fldCharType="end"/>
      </w:r>
      <w:r w:rsidR="00770A3D">
        <w:t>.</w:t>
      </w:r>
    </w:p>
    <w:p w14:paraId="0F2E98FB" w14:textId="77777777" w:rsidR="004B1452" w:rsidRDefault="004B1452" w:rsidP="004B1452">
      <w:pPr>
        <w:pStyle w:val="4"/>
        <w:spacing w:after="240"/>
        <w:rPr>
          <w:rFonts w:ascii="Times New Roman" w:hAnsi="Times New Roman"/>
          <w:color w:val="000000" w:themeColor="text1"/>
          <w:sz w:val="24"/>
          <w:szCs w:val="24"/>
        </w:rPr>
      </w:pPr>
      <w:bookmarkStart w:id="160" w:name="_Toc139361979"/>
      <w:r w:rsidRPr="002E7351">
        <w:rPr>
          <w:rFonts w:ascii="Times New Roman" w:hAnsi="Times New Roman"/>
          <w:color w:val="000000" w:themeColor="text1"/>
          <w:sz w:val="24"/>
          <w:szCs w:val="24"/>
        </w:rPr>
        <w:t>3</w:t>
      </w:r>
      <w:r>
        <w:rPr>
          <w:rFonts w:ascii="Times New Roman" w:hAnsi="Times New Roman"/>
          <w:color w:val="000000" w:themeColor="text1"/>
          <w:sz w:val="24"/>
          <w:szCs w:val="24"/>
        </w:rPr>
        <w:t>.3.8.4</w:t>
      </w:r>
      <w:r w:rsidRPr="002E7351">
        <w:rPr>
          <w:rFonts w:ascii="Times New Roman" w:hAnsi="Times New Roman"/>
          <w:color w:val="000000" w:themeColor="text1"/>
          <w:sz w:val="24"/>
          <w:szCs w:val="24"/>
        </w:rPr>
        <w:t xml:space="preserve">. </w:t>
      </w:r>
      <w:r>
        <w:rPr>
          <w:rFonts w:ascii="Times New Roman" w:hAnsi="Times New Roman"/>
          <w:color w:val="000000" w:themeColor="text1"/>
          <w:sz w:val="24"/>
          <w:szCs w:val="24"/>
        </w:rPr>
        <w:t>Токсичность метаболитов</w:t>
      </w:r>
      <w:bookmarkEnd w:id="160"/>
    </w:p>
    <w:p w14:paraId="09AF9254" w14:textId="6A28A879" w:rsidR="004B1452" w:rsidRDefault="004B1452" w:rsidP="008F3350">
      <w:pPr>
        <w:ind w:firstLine="709"/>
      </w:pPr>
      <w:r w:rsidRPr="00D8638E">
        <w:t xml:space="preserve">CD 1790 </w:t>
      </w:r>
      <w:r>
        <w:t>определя</w:t>
      </w:r>
      <w:r w:rsidR="001C452E">
        <w:t>л</w:t>
      </w:r>
      <w:r>
        <w:t>ся</w:t>
      </w:r>
      <w:r w:rsidRPr="00D8638E">
        <w:t xml:space="preserve"> у мышей, крыс, кроликов и обезьян, и его токсичность была</w:t>
      </w:r>
      <w:r>
        <w:t xml:space="preserve"> </w:t>
      </w:r>
      <w:r w:rsidRPr="00D8638E">
        <w:t>оценен</w:t>
      </w:r>
      <w:r>
        <w:t>а</w:t>
      </w:r>
      <w:r w:rsidRPr="00D8638E">
        <w:t xml:space="preserve"> в токсикологических исследованиях. Ни</w:t>
      </w:r>
      <w:r>
        <w:t xml:space="preserve"> у </w:t>
      </w:r>
      <w:r w:rsidRPr="00D8638E">
        <w:t xml:space="preserve">CD 1790, ни </w:t>
      </w:r>
      <w:r>
        <w:t>у</w:t>
      </w:r>
      <w:r w:rsidRPr="00D8638E">
        <w:t xml:space="preserve"> други</w:t>
      </w:r>
      <w:r>
        <w:t>х</w:t>
      </w:r>
      <w:r w:rsidRPr="00D8638E">
        <w:t xml:space="preserve"> метаболит</w:t>
      </w:r>
      <w:r>
        <w:t xml:space="preserve">ов не была </w:t>
      </w:r>
      <w:r w:rsidRPr="00D8638E">
        <w:t>обнаружен</w:t>
      </w:r>
      <w:r>
        <w:t>а</w:t>
      </w:r>
      <w:r w:rsidRPr="00D8638E">
        <w:t xml:space="preserve"> фармакологическ</w:t>
      </w:r>
      <w:r>
        <w:t>ая</w:t>
      </w:r>
      <w:r w:rsidRPr="00D8638E">
        <w:t xml:space="preserve"> </w:t>
      </w:r>
      <w:r>
        <w:t>активность</w:t>
      </w:r>
      <w:r w:rsidRPr="00D8638E">
        <w:t xml:space="preserve"> </w:t>
      </w:r>
      <w:r w:rsidRPr="00D8638E">
        <w:rPr>
          <w:i/>
          <w:iCs/>
        </w:rPr>
        <w:t>in vitro</w:t>
      </w:r>
      <w:r w:rsidRPr="00D8638E">
        <w:t xml:space="preserve"> </w:t>
      </w:r>
      <w:r w:rsidR="001C452E">
        <w:t>в отношении</w:t>
      </w:r>
      <w:r w:rsidRPr="00D8638E">
        <w:t xml:space="preserve"> ингибирования </w:t>
      </w:r>
      <w:r>
        <w:t>ДПП-4</w:t>
      </w:r>
      <w:r w:rsidRPr="00D8638E">
        <w:t xml:space="preserve">. CD 1790 продемонстрировал очень низкую активность и неполное ингибирование </w:t>
      </w:r>
      <w:r>
        <w:t>ДПП-4</w:t>
      </w:r>
      <w:r w:rsidRPr="00D8638E">
        <w:t>, что</w:t>
      </w:r>
      <w:r>
        <w:t xml:space="preserve"> является</w:t>
      </w:r>
      <w:r w:rsidRPr="00D8638E">
        <w:t xml:space="preserve"> фармакологически незначимым </w:t>
      </w:r>
      <w:r>
        <w:fldChar w:fldCharType="begin"/>
      </w:r>
      <w:r>
        <w:instrText xml:space="preserve"> ADDIN ZOTERO_ITEM CSL_CITATION {"citationID":"LL5cAc8P","properties":{"formattedCitation":"[3]","plainCitation":"[3]","noteIndex":0},"citationItems":[{"id":2978,"uris":["http://zotero.org/users/5483459/items/DHAYHB8P"],"itemData":{"id":2978,"type":"document","title":"U.S. Food and Drug Administration. Drug Approval Package. Tradjenta (Linagliptin)  tablets. Company:  Boehringer Ingelheim Pharmaceuticals, Inc. Pharmacology Review.Application No.:  201280 Approval Date: 04.03.2011"}}],"schema":"https://github.com/citation-style-language/schema/raw/master/csl-citation.json"} </w:instrText>
      </w:r>
      <w:r>
        <w:fldChar w:fldCharType="separate"/>
      </w:r>
      <w:r w:rsidRPr="00827CAB">
        <w:t>[3]</w:t>
      </w:r>
      <w:r>
        <w:fldChar w:fldCharType="end"/>
      </w:r>
      <w:r w:rsidR="008F3350">
        <w:t>.</w:t>
      </w:r>
    </w:p>
    <w:p w14:paraId="2F8D5C62" w14:textId="01E28A1D" w:rsidR="004B1452" w:rsidRDefault="004B1452" w:rsidP="004B1452">
      <w:pPr>
        <w:pStyle w:val="4"/>
        <w:spacing w:after="240"/>
        <w:rPr>
          <w:rFonts w:ascii="Times New Roman" w:hAnsi="Times New Roman"/>
          <w:color w:val="000000" w:themeColor="text1"/>
          <w:sz w:val="24"/>
          <w:szCs w:val="24"/>
        </w:rPr>
      </w:pPr>
      <w:bookmarkStart w:id="161" w:name="_Toc139361980"/>
      <w:r w:rsidRPr="002E7351">
        <w:rPr>
          <w:rFonts w:ascii="Times New Roman" w:hAnsi="Times New Roman"/>
          <w:color w:val="000000" w:themeColor="text1"/>
          <w:sz w:val="24"/>
          <w:szCs w:val="24"/>
        </w:rPr>
        <w:t>3</w:t>
      </w:r>
      <w:r>
        <w:rPr>
          <w:rFonts w:ascii="Times New Roman" w:hAnsi="Times New Roman"/>
          <w:color w:val="000000" w:themeColor="text1"/>
          <w:sz w:val="24"/>
          <w:szCs w:val="24"/>
        </w:rPr>
        <w:t>.3.8.5</w:t>
      </w:r>
      <w:r w:rsidRPr="002E7351">
        <w:rPr>
          <w:rFonts w:ascii="Times New Roman" w:hAnsi="Times New Roman"/>
          <w:color w:val="000000" w:themeColor="text1"/>
          <w:sz w:val="24"/>
          <w:szCs w:val="24"/>
        </w:rPr>
        <w:t xml:space="preserve">. </w:t>
      </w:r>
      <w:r>
        <w:rPr>
          <w:rFonts w:ascii="Times New Roman" w:hAnsi="Times New Roman"/>
          <w:color w:val="000000" w:themeColor="text1"/>
          <w:sz w:val="24"/>
          <w:szCs w:val="24"/>
        </w:rPr>
        <w:t>Токсичность примесей</w:t>
      </w:r>
      <w:bookmarkEnd w:id="161"/>
    </w:p>
    <w:p w14:paraId="0E033EC8" w14:textId="5DA7E203" w:rsidR="00137A99" w:rsidRDefault="00137A99" w:rsidP="008F3350">
      <w:pPr>
        <w:ind w:firstLine="709"/>
      </w:pPr>
      <w:r>
        <w:t>Примеси присутствовали в пределах от &lt; 0,05 до 0,68%</w:t>
      </w:r>
      <w:r w:rsidR="00C302BA">
        <w:t xml:space="preserve">. Все органические примеси были квалифицированы в анализах генетической токсичности и </w:t>
      </w:r>
      <w:r w:rsidR="00C302BA" w:rsidRPr="00C302BA">
        <w:rPr>
          <w:i/>
          <w:iCs/>
        </w:rPr>
        <w:t>in vivo</w:t>
      </w:r>
      <w:r w:rsidR="00C302BA">
        <w:t xml:space="preserve"> в доклинических токсикологических исследованиях</w:t>
      </w:r>
      <w:r w:rsidR="0012593E">
        <w:t xml:space="preserve"> и</w:t>
      </w:r>
      <w:r w:rsidR="00E75788">
        <w:t xml:space="preserve"> </w:t>
      </w:r>
      <w:r w:rsidR="0012593E">
        <w:t xml:space="preserve">в исследованиях канцерогенности. </w:t>
      </w:r>
      <w:r w:rsidR="00677C70">
        <w:t>Установлено</w:t>
      </w:r>
      <w:r w:rsidR="00A44C4D">
        <w:t xml:space="preserve">, что ни одна примесь не представляет </w:t>
      </w:r>
      <w:r w:rsidR="00C302BA">
        <w:t>значительный токсикологический риск.</w:t>
      </w:r>
      <w:r>
        <w:t xml:space="preserve"> </w:t>
      </w:r>
      <w:r w:rsidR="00A44C4D">
        <w:t>Не</w:t>
      </w:r>
      <w:r w:rsidR="00951739">
        <w:t xml:space="preserve"> </w:t>
      </w:r>
      <w:r w:rsidR="00822EA0">
        <w:t>был</w:t>
      </w:r>
      <w:r w:rsidR="00A44C4D">
        <w:t>о</w:t>
      </w:r>
      <w:r w:rsidR="00822EA0">
        <w:t xml:space="preserve"> </w:t>
      </w:r>
      <w:r w:rsidR="00951739">
        <w:t xml:space="preserve">обнаружено генотоксичности, </w:t>
      </w:r>
      <w:r w:rsidR="00822EA0">
        <w:t xml:space="preserve">канцерогенности и других видов токсичности при проведенных исследованиях </w:t>
      </w:r>
      <w:r w:rsidR="00FA71EC">
        <w:fldChar w:fldCharType="begin"/>
      </w:r>
      <w:r w:rsidR="00FA71EC">
        <w:instrText xml:space="preserve"> ADDIN ZOTERO_ITEM CSL_CITATION {"citationID":"7idQq94J","properties":{"formattedCitation":"[1\\uc0\\u8211{}3,9]","plainCitation":"[1–3,9]","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2978,"uris":["http://zotero.org/users/5483459/items/DHAYHB8P"],"itemData":{"id":2978,"type":"document","title":"U.S. Food and Drug Administration. Drug Approval Package. Tradjenta (Linagliptin)  tablets. Company:  Boehringer Ingelheim Pharmaceuticals, Inc. Pharmacology Review.Application No.:  201280 Approval Date: 04.03.2011"},"label":"page"},{"id":3035,"uris":["http://zotero.org/users/5483459/items/A4NC89C5"],"itemData":{"id":3035,"type":"document","title":"Australian government. Australian Public Assessment Report for Linagliptin. Proprietary Product Name: Trajenta Sponsor: Boehringer Ingleheim (Australia) Pty Ltd. 2011."},"label":"page"}],"schema":"https://github.com/citation-style-language/schema/raw/master/csl-citation.json"} </w:instrText>
      </w:r>
      <w:r w:rsidR="00FA71EC">
        <w:fldChar w:fldCharType="separate"/>
      </w:r>
      <w:r w:rsidR="00FA71EC" w:rsidRPr="0032219A">
        <w:t>[1–3,9]</w:t>
      </w:r>
      <w:r w:rsidR="00FA71EC">
        <w:fldChar w:fldCharType="end"/>
      </w:r>
      <w:r w:rsidR="00682839">
        <w:t>.</w:t>
      </w:r>
    </w:p>
    <w:p w14:paraId="621E590E" w14:textId="6CC5FBAD" w:rsidR="004B1452" w:rsidRPr="007A0CD3" w:rsidRDefault="004B1452" w:rsidP="004B1452">
      <w:pPr>
        <w:pStyle w:val="2"/>
        <w:spacing w:line="240" w:lineRule="auto"/>
        <w:rPr>
          <w:color w:val="000000" w:themeColor="text1"/>
          <w:szCs w:val="24"/>
          <w:lang w:val="en-US"/>
        </w:rPr>
      </w:pPr>
      <w:bookmarkStart w:id="162" w:name="_Toc139361981"/>
      <w:r>
        <w:rPr>
          <w:color w:val="000000" w:themeColor="text1"/>
          <w:szCs w:val="24"/>
        </w:rPr>
        <w:t>Список</w:t>
      </w:r>
      <w:r w:rsidRPr="007A0CD3">
        <w:rPr>
          <w:color w:val="000000" w:themeColor="text1"/>
          <w:szCs w:val="24"/>
          <w:lang w:val="en-US"/>
        </w:rPr>
        <w:t xml:space="preserve"> </w:t>
      </w:r>
      <w:r>
        <w:rPr>
          <w:color w:val="000000" w:themeColor="text1"/>
          <w:szCs w:val="24"/>
        </w:rPr>
        <w:t>литературы</w:t>
      </w:r>
      <w:bookmarkEnd w:id="162"/>
    </w:p>
    <w:p w14:paraId="414B6645" w14:textId="77777777" w:rsidR="004B1452" w:rsidRPr="002356EB" w:rsidRDefault="004B1452" w:rsidP="002356EB">
      <w:pPr>
        <w:pStyle w:val="afff2"/>
        <w:spacing w:after="0"/>
        <w:rPr>
          <w:lang w:val="en-US"/>
        </w:rPr>
      </w:pPr>
      <w:r w:rsidRPr="002356EB">
        <w:fldChar w:fldCharType="begin"/>
      </w:r>
      <w:r w:rsidRPr="002356EB">
        <w:rPr>
          <w:lang w:val="en-US"/>
        </w:rPr>
        <w:instrText xml:space="preserve"> ADDIN ZOTERO_BIBL {"uncited":[],"omitted":[],"custom":[]} CSL_BIBLIOGRAPHY </w:instrText>
      </w:r>
      <w:r w:rsidRPr="002356EB">
        <w:fldChar w:fldCharType="separate"/>
      </w:r>
      <w:r w:rsidRPr="002356EB">
        <w:rPr>
          <w:lang w:val="en-US"/>
        </w:rPr>
        <w:t xml:space="preserve">1. </w:t>
      </w:r>
      <w:r w:rsidRPr="002356EB">
        <w:rPr>
          <w:lang w:val="en-US"/>
        </w:rPr>
        <w:tab/>
        <w:t xml:space="preserve">European  Medicines agency.Summary of product characteristics.Trajenta 5 mg film-coated tablets.First published: 06/10/2011. Last updated: 15/04/2013. </w:t>
      </w:r>
    </w:p>
    <w:p w14:paraId="049F4C65" w14:textId="344D4AE2" w:rsidR="004B1452" w:rsidRPr="002356EB" w:rsidRDefault="004B1452" w:rsidP="002356EB">
      <w:pPr>
        <w:pStyle w:val="afff2"/>
        <w:spacing w:after="0"/>
        <w:rPr>
          <w:lang w:val="en-US"/>
        </w:rPr>
      </w:pPr>
      <w:r w:rsidRPr="002356EB">
        <w:rPr>
          <w:lang w:val="en-US"/>
        </w:rPr>
        <w:t xml:space="preserve">2. </w:t>
      </w:r>
      <w:r w:rsidRPr="002356EB">
        <w:rPr>
          <w:lang w:val="en-US"/>
        </w:rPr>
        <w:tab/>
        <w:t xml:space="preserve">European Medicines Agency.Assessment report Trajenta (linagliptin). Procedure No.: EMEA/H/C/002110/0000. </w:t>
      </w:r>
    </w:p>
    <w:p w14:paraId="6E4284AC" w14:textId="4023410C" w:rsidR="004B1452" w:rsidRPr="002356EB" w:rsidRDefault="004B1452" w:rsidP="002356EB">
      <w:pPr>
        <w:pStyle w:val="afff2"/>
        <w:spacing w:after="0"/>
        <w:rPr>
          <w:lang w:val="en-US"/>
        </w:rPr>
      </w:pPr>
      <w:r w:rsidRPr="002356EB">
        <w:rPr>
          <w:lang w:val="en-US"/>
        </w:rPr>
        <w:t xml:space="preserve">3. </w:t>
      </w:r>
      <w:r w:rsidRPr="002356EB">
        <w:rPr>
          <w:lang w:val="en-US"/>
        </w:rPr>
        <w:tab/>
        <w:t xml:space="preserve">U.S. Food and Drug Administration. Drug Approval Package. Tradjenta (Linagliptin)  tablets. Company: Boehringer Ingelheim Pharmaceuticals, Inc. Pharmacology Review.Application No.: 201280 Approval Date: 04.03.2011. </w:t>
      </w:r>
    </w:p>
    <w:p w14:paraId="08E8AD5A" w14:textId="77777777" w:rsidR="004B1452" w:rsidRPr="002356EB" w:rsidRDefault="004B1452" w:rsidP="002356EB">
      <w:pPr>
        <w:pStyle w:val="afff2"/>
        <w:spacing w:after="0"/>
        <w:rPr>
          <w:lang w:val="en-US"/>
        </w:rPr>
      </w:pPr>
      <w:r w:rsidRPr="002356EB">
        <w:rPr>
          <w:lang w:val="en-US"/>
        </w:rPr>
        <w:t xml:space="preserve">4. </w:t>
      </w:r>
      <w:r w:rsidRPr="002356EB">
        <w:rPr>
          <w:lang w:val="en-US"/>
        </w:rPr>
        <w:tab/>
        <w:t xml:space="preserve">Yokoi N, Hoshino M, Hidaka S, Yoshida E, Beppu M, Hoshikawa R, </w:t>
      </w:r>
      <w:r w:rsidRPr="002356EB">
        <w:t>и</w:t>
      </w:r>
      <w:r w:rsidRPr="002356EB">
        <w:rPr>
          <w:lang w:val="en-US"/>
        </w:rPr>
        <w:t xml:space="preserve"> </w:t>
      </w:r>
      <w:r w:rsidRPr="002356EB">
        <w:t>др</w:t>
      </w:r>
      <w:r w:rsidRPr="002356EB">
        <w:rPr>
          <w:lang w:val="en-US"/>
        </w:rPr>
        <w:t xml:space="preserve">. A Novel Rat Model of Type 2 Diabetes: The Zucker Fatty Diabetes Mellitus ZFDM Rat. J Diabetes Res. 2013 </w:t>
      </w:r>
      <w:r w:rsidRPr="002356EB">
        <w:t>г</w:t>
      </w:r>
      <w:r w:rsidRPr="002356EB">
        <w:rPr>
          <w:lang w:val="en-US"/>
        </w:rPr>
        <w:t xml:space="preserve">.;2013:103731. </w:t>
      </w:r>
    </w:p>
    <w:p w14:paraId="614F1AB4" w14:textId="77777777" w:rsidR="004B1452" w:rsidRPr="002356EB" w:rsidRDefault="004B1452" w:rsidP="002356EB">
      <w:pPr>
        <w:pStyle w:val="afff2"/>
        <w:spacing w:after="0"/>
        <w:rPr>
          <w:lang w:val="en-US"/>
        </w:rPr>
      </w:pPr>
      <w:r w:rsidRPr="002356EB">
        <w:rPr>
          <w:lang w:val="en-US"/>
        </w:rPr>
        <w:t xml:space="preserve">5. </w:t>
      </w:r>
      <w:r w:rsidRPr="002356EB">
        <w:rPr>
          <w:lang w:val="en-US"/>
        </w:rPr>
        <w:tab/>
        <w:t xml:space="preserve">Suriano F, Vieira-Silva S, Falony G, Roumain M, Paquot A, Pelicaen R, </w:t>
      </w:r>
      <w:r w:rsidRPr="002356EB">
        <w:t>и</w:t>
      </w:r>
      <w:r w:rsidRPr="002356EB">
        <w:rPr>
          <w:lang w:val="en-US"/>
        </w:rPr>
        <w:t xml:space="preserve"> </w:t>
      </w:r>
      <w:r w:rsidRPr="002356EB">
        <w:t>др</w:t>
      </w:r>
      <w:r w:rsidRPr="002356EB">
        <w:rPr>
          <w:lang w:val="en-US"/>
        </w:rPr>
        <w:t xml:space="preserve">. Novel insights into the genetically obese (ob/ob) and diabetic (db/db) mice: two sides of the same coin. Microbiome. 28 </w:t>
      </w:r>
      <w:r w:rsidRPr="002356EB">
        <w:t>июнь</w:t>
      </w:r>
      <w:r w:rsidRPr="002356EB">
        <w:rPr>
          <w:lang w:val="en-US"/>
        </w:rPr>
        <w:t xml:space="preserve"> 2021 </w:t>
      </w:r>
      <w:r w:rsidRPr="002356EB">
        <w:t>г</w:t>
      </w:r>
      <w:r w:rsidRPr="002356EB">
        <w:rPr>
          <w:lang w:val="en-US"/>
        </w:rPr>
        <w:t xml:space="preserve">.;9:147. </w:t>
      </w:r>
    </w:p>
    <w:p w14:paraId="32C05065" w14:textId="77777777" w:rsidR="004B1452" w:rsidRPr="002356EB" w:rsidRDefault="004B1452" w:rsidP="002356EB">
      <w:pPr>
        <w:pStyle w:val="afff2"/>
        <w:spacing w:after="0"/>
        <w:rPr>
          <w:lang w:val="en-US"/>
        </w:rPr>
      </w:pPr>
      <w:r w:rsidRPr="002356EB">
        <w:rPr>
          <w:lang w:val="en-US"/>
        </w:rPr>
        <w:t xml:space="preserve">6. </w:t>
      </w:r>
      <w:r w:rsidRPr="002356EB">
        <w:rPr>
          <w:lang w:val="en-US"/>
        </w:rPr>
        <w:tab/>
        <w:t xml:space="preserve">Abhangi KV, Patel JI. Neuroprotective effects of linagliptin in a rotenone-induced rat model of Parkinson’s disease. Indian J Pharmacol. 2022 </w:t>
      </w:r>
      <w:r w:rsidRPr="002356EB">
        <w:t>г</w:t>
      </w:r>
      <w:r w:rsidRPr="002356EB">
        <w:rPr>
          <w:lang w:val="en-US"/>
        </w:rPr>
        <w:t xml:space="preserve">.;54(1):46–50. </w:t>
      </w:r>
    </w:p>
    <w:p w14:paraId="16D906D7" w14:textId="77777777" w:rsidR="004B1452" w:rsidRPr="002356EB" w:rsidRDefault="004B1452" w:rsidP="002356EB">
      <w:pPr>
        <w:pStyle w:val="afff2"/>
        <w:spacing w:after="0"/>
        <w:rPr>
          <w:lang w:val="en-US"/>
        </w:rPr>
      </w:pPr>
      <w:r w:rsidRPr="002356EB">
        <w:rPr>
          <w:lang w:val="en-US"/>
        </w:rPr>
        <w:t xml:space="preserve">7. </w:t>
      </w:r>
      <w:r w:rsidRPr="002356EB">
        <w:rPr>
          <w:lang w:val="en-US"/>
        </w:rPr>
        <w:tab/>
        <w:t xml:space="preserve">Hussien YA, Mansour DF, Nada SA, Abd El-Rahman SS, Abdelsalam RM, Attia AS, </w:t>
      </w:r>
      <w:r w:rsidRPr="002356EB">
        <w:t>и</w:t>
      </w:r>
      <w:r w:rsidRPr="002356EB">
        <w:rPr>
          <w:lang w:val="en-US"/>
        </w:rPr>
        <w:t xml:space="preserve"> </w:t>
      </w:r>
      <w:r w:rsidRPr="002356EB">
        <w:t>др</w:t>
      </w:r>
      <w:r w:rsidRPr="002356EB">
        <w:rPr>
          <w:lang w:val="en-US"/>
        </w:rPr>
        <w:t>. Linagliptin attenuates thioacetamide-induced hepatic encephalopathy in rats: Modulation of C/EBP-</w:t>
      </w:r>
      <w:r w:rsidRPr="002356EB">
        <w:t>β</w:t>
      </w:r>
      <w:r w:rsidRPr="002356EB">
        <w:rPr>
          <w:lang w:val="en-US"/>
        </w:rPr>
        <w:t xml:space="preserve"> and CX3CL1/Fractalkine, neuro-inflammation, oxidative stress and behavioral defects. Life Sci. 15 </w:t>
      </w:r>
      <w:r w:rsidRPr="002356EB">
        <w:t>апрель</w:t>
      </w:r>
      <w:r w:rsidRPr="002356EB">
        <w:rPr>
          <w:lang w:val="en-US"/>
        </w:rPr>
        <w:t xml:space="preserve"> 2022 </w:t>
      </w:r>
      <w:r w:rsidRPr="002356EB">
        <w:t>г</w:t>
      </w:r>
      <w:r w:rsidRPr="002356EB">
        <w:rPr>
          <w:lang w:val="en-US"/>
        </w:rPr>
        <w:t xml:space="preserve">.;295:120378. </w:t>
      </w:r>
    </w:p>
    <w:p w14:paraId="1EE818E9" w14:textId="77777777" w:rsidR="004B1452" w:rsidRPr="002356EB" w:rsidRDefault="004B1452" w:rsidP="002356EB">
      <w:pPr>
        <w:pStyle w:val="afff2"/>
        <w:spacing w:after="0"/>
        <w:rPr>
          <w:lang w:val="en-US"/>
        </w:rPr>
      </w:pPr>
      <w:r w:rsidRPr="002356EB">
        <w:rPr>
          <w:lang w:val="en-US"/>
        </w:rPr>
        <w:t xml:space="preserve">8. </w:t>
      </w:r>
      <w:r w:rsidRPr="002356EB">
        <w:rPr>
          <w:lang w:val="en-US"/>
        </w:rPr>
        <w:tab/>
        <w:t xml:space="preserve">Gu N, Park SI, Chung H, Jin X, Lee S, Kim TE. Possibility of pharmacokinetic drug interaction between a DPP-4 inhibitor and a SGLT2 inhibitor. Translational and Clinical Pharmacology. </w:t>
      </w:r>
      <w:r w:rsidRPr="002356EB">
        <w:t>март</w:t>
      </w:r>
      <w:r w:rsidRPr="002356EB">
        <w:rPr>
          <w:lang w:val="en-US"/>
        </w:rPr>
        <w:t xml:space="preserve"> 2020 </w:t>
      </w:r>
      <w:r w:rsidRPr="002356EB">
        <w:t>г</w:t>
      </w:r>
      <w:r w:rsidRPr="002356EB">
        <w:rPr>
          <w:lang w:val="en-US"/>
        </w:rPr>
        <w:t xml:space="preserve">.;28(1):17–33. </w:t>
      </w:r>
    </w:p>
    <w:p w14:paraId="49105BF7" w14:textId="77777777" w:rsidR="004B1452" w:rsidRPr="002356EB" w:rsidRDefault="004B1452" w:rsidP="002356EB">
      <w:pPr>
        <w:pStyle w:val="afff2"/>
        <w:spacing w:after="0"/>
        <w:rPr>
          <w:lang w:val="en-US"/>
        </w:rPr>
      </w:pPr>
      <w:r w:rsidRPr="002356EB">
        <w:rPr>
          <w:lang w:val="en-US"/>
        </w:rPr>
        <w:t xml:space="preserve">9. </w:t>
      </w:r>
      <w:r w:rsidRPr="002356EB">
        <w:rPr>
          <w:lang w:val="en-US"/>
        </w:rPr>
        <w:tab/>
        <w:t xml:space="preserve">Australian government. Australian Public Assessment Report for Linagliptin. Proprietary Product Name: Trajenta Sponsor: Boehringer Ingleheim (Australia) Pty Ltd. 2011. </w:t>
      </w:r>
    </w:p>
    <w:p w14:paraId="13A4EAD9" w14:textId="77777777" w:rsidR="004B1452" w:rsidRPr="004B1452" w:rsidRDefault="004B1452" w:rsidP="002356EB">
      <w:pPr>
        <w:rPr>
          <w:lang w:val="en-US"/>
        </w:rPr>
      </w:pPr>
      <w:r w:rsidRPr="002356EB">
        <w:fldChar w:fldCharType="end"/>
      </w:r>
    </w:p>
    <w:p w14:paraId="6102A19E" w14:textId="573E2E4D" w:rsidR="004B1452" w:rsidRDefault="004B1452" w:rsidP="004B1452">
      <w:pPr>
        <w:jc w:val="left"/>
        <w:rPr>
          <w:rStyle w:val="aa"/>
          <w:rFonts w:cs="Arial"/>
          <w:b/>
          <w:bCs/>
          <w:color w:val="auto"/>
          <w:kern w:val="32"/>
          <w:szCs w:val="32"/>
          <w:u w:val="none"/>
          <w:lang w:val="en-US"/>
        </w:rPr>
      </w:pPr>
    </w:p>
    <w:p w14:paraId="3CFF0CC8" w14:textId="77777777" w:rsidR="004B1452" w:rsidRPr="005E6358" w:rsidRDefault="004B1452" w:rsidP="004B1452">
      <w:pPr>
        <w:pStyle w:val="12"/>
        <w:spacing w:line="240" w:lineRule="auto"/>
        <w:rPr>
          <w:rFonts w:cs="Times New Roman"/>
          <w:color w:val="000000" w:themeColor="text1"/>
          <w:szCs w:val="24"/>
        </w:rPr>
      </w:pPr>
      <w:bookmarkStart w:id="163" w:name="_Toc139361982"/>
      <w:r w:rsidRPr="005E6358">
        <w:rPr>
          <w:rFonts w:cs="Times New Roman"/>
          <w:color w:val="000000" w:themeColor="text1"/>
          <w:szCs w:val="24"/>
        </w:rPr>
        <w:lastRenderedPageBreak/>
        <w:t xml:space="preserve">4. </w:t>
      </w:r>
      <w:bookmarkStart w:id="164" w:name="_Hlk118304075"/>
      <w:r w:rsidRPr="005E6358">
        <w:rPr>
          <w:rFonts w:cs="Times New Roman"/>
          <w:color w:val="000000" w:themeColor="text1"/>
          <w:szCs w:val="24"/>
        </w:rPr>
        <w:t>ДЕЙСТВИЕ У ЧЕЛОВЕКА</w:t>
      </w:r>
      <w:bookmarkEnd w:id="163"/>
    </w:p>
    <w:p w14:paraId="1F9A1B17" w14:textId="77777777" w:rsidR="004B1452" w:rsidRDefault="004B1452" w:rsidP="004B1452">
      <w:pPr>
        <w:pStyle w:val="2"/>
        <w:spacing w:before="120" w:after="120" w:line="240" w:lineRule="auto"/>
        <w:rPr>
          <w:color w:val="000000" w:themeColor="text1"/>
          <w:szCs w:val="24"/>
        </w:rPr>
      </w:pPr>
      <w:bookmarkStart w:id="165" w:name="_Toc139361983"/>
      <w:r w:rsidRPr="005E6358">
        <w:rPr>
          <w:color w:val="000000" w:themeColor="text1"/>
          <w:szCs w:val="24"/>
        </w:rPr>
        <w:t>Введение и резюме</w:t>
      </w:r>
      <w:bookmarkEnd w:id="165"/>
    </w:p>
    <w:p w14:paraId="49DBE802" w14:textId="5DD6E61F" w:rsidR="00834A44" w:rsidRDefault="00834A44" w:rsidP="00834A44">
      <w:pPr>
        <w:ind w:firstLine="709"/>
        <w:contextualSpacing/>
      </w:pPr>
      <w:r w:rsidRPr="00EC3299">
        <w:t xml:space="preserve">Клинических исследований препарата </w:t>
      </w:r>
      <w:r w:rsidRPr="00EC3299">
        <w:rPr>
          <w:lang w:val="en-US" w:eastAsia="ru-RU"/>
        </w:rPr>
        <w:t>D</w:t>
      </w:r>
      <w:r w:rsidRPr="00EC3299">
        <w:rPr>
          <w:lang w:eastAsia="ru-RU"/>
        </w:rPr>
        <w:t>T-</w:t>
      </w:r>
      <w:r w:rsidRPr="00EC3299">
        <w:rPr>
          <w:lang w:val="en-US" w:eastAsia="ru-RU"/>
        </w:rPr>
        <w:t>LNG</w:t>
      </w:r>
      <w:r w:rsidRPr="00EC3299">
        <w:t xml:space="preserve">, таблетки, покрытые пленочной оболочкой, 5 мг (АО «Р-Фарм», Россия) не проводилось. Так как препарат </w:t>
      </w:r>
      <w:r w:rsidRPr="00EC3299">
        <w:rPr>
          <w:lang w:val="en-US" w:eastAsia="ru-RU"/>
        </w:rPr>
        <w:t>D</w:t>
      </w:r>
      <w:r w:rsidRPr="00EC3299">
        <w:rPr>
          <w:lang w:eastAsia="ru-RU"/>
        </w:rPr>
        <w:t>T-</w:t>
      </w:r>
      <w:r w:rsidRPr="00EC3299">
        <w:rPr>
          <w:lang w:val="en-US" w:eastAsia="ru-RU"/>
        </w:rPr>
        <w:t>LNG</w:t>
      </w:r>
      <w:r w:rsidRPr="00EC3299">
        <w:t>, разработанный АО «Р-Фарм», Россия, представляет собой воспроизведенный препарат линаглиптина, ожидается, что его свойства будут идентичны свойствам оригинального препарата Тражента</w:t>
      </w:r>
      <w:r w:rsidRPr="00EC3299">
        <w:rPr>
          <w:vertAlign w:val="superscript"/>
        </w:rPr>
        <w:t>®</w:t>
      </w:r>
      <w:r w:rsidRPr="00EC3299">
        <w:t>, таблетки, покрытые пленочной оболочкой, 5 мг (</w:t>
      </w:r>
      <w:r w:rsidR="00EC3299" w:rsidRPr="00EC3299">
        <w:rPr>
          <w:rFonts w:eastAsia="Calibri"/>
          <w:bCs/>
        </w:rPr>
        <w:t>Берингер Ингельхайм Интернешнл ГмбХ, Германия</w:t>
      </w:r>
      <w:r w:rsidRPr="00EC3299">
        <w:t xml:space="preserve">), которому </w:t>
      </w:r>
      <w:r w:rsidRPr="00EC3299">
        <w:rPr>
          <w:lang w:val="en-US" w:eastAsia="ru-RU"/>
        </w:rPr>
        <w:t>D</w:t>
      </w:r>
      <w:r w:rsidRPr="00EC3299">
        <w:rPr>
          <w:lang w:eastAsia="ru-RU"/>
        </w:rPr>
        <w:t>T-</w:t>
      </w:r>
      <w:r w:rsidR="00EC3299" w:rsidRPr="00EC3299">
        <w:rPr>
          <w:lang w:val="en-US" w:eastAsia="ru-RU"/>
        </w:rPr>
        <w:t>LNG</w:t>
      </w:r>
      <w:r w:rsidRPr="00EC3299">
        <w:t xml:space="preserve"> полностью соответствует по качественному и количественному составу действующ</w:t>
      </w:r>
      <w:r w:rsidR="00EC3299" w:rsidRPr="00EC3299">
        <w:t>его вещества и качественному составу</w:t>
      </w:r>
      <w:r w:rsidRPr="00EC3299">
        <w:t xml:space="preserve"> вспомогательных веществ, а также по лекарственной форме и дозировке. В связи с этим ниже приводятся данные клинических исследований оригинального препарата </w:t>
      </w:r>
      <w:r w:rsidR="00EC3299" w:rsidRPr="00EC3299">
        <w:t>линаглиптина</w:t>
      </w:r>
      <w:r w:rsidRPr="00EC3299">
        <w:t>.</w:t>
      </w:r>
    </w:p>
    <w:p w14:paraId="57BAC83D" w14:textId="0E23919B" w:rsidR="008200B5" w:rsidRDefault="008200B5" w:rsidP="00356B7B">
      <w:pPr>
        <w:ind w:firstLine="709"/>
        <w:rPr>
          <w:noProof/>
        </w:rPr>
      </w:pPr>
      <w:r>
        <w:rPr>
          <w:noProof/>
        </w:rPr>
        <w:t>Линаглиптин участвует в инактивации гормонов инкретинов —</w:t>
      </w:r>
      <w:r w:rsidR="00ED62D0">
        <w:rPr>
          <w:noProof/>
        </w:rPr>
        <w:t xml:space="preserve"> </w:t>
      </w:r>
      <w:r>
        <w:rPr>
          <w:noProof/>
        </w:rPr>
        <w:t>ГПП-1 и ГИП. Эти гормоны быстро разрушаются ферментом ДПП-4. Оба эти инкретина участвуют в поддержании концентрации глюкозы на физиологическом уровне. Базальные концентрации ГПП-1 и ГИП в течение суток низкие, они быстро повышаются в ответ на прием пищи. ГПП-1 и ГИП усиливают биосинтез инсулина и его секрецию бета-клетками поджелудочной железы при нормальной или повышенной концентрации глюкозы крови. Линаглиптин активно связывается с ферментом ДПП-4 (связь обратимая), что вызывает устойчивое повышение концентрации инкретинов и длительное сохранение их активности.</w:t>
      </w:r>
    </w:p>
    <w:p w14:paraId="36888E9A" w14:textId="041F4F6C" w:rsidR="008200B5" w:rsidRDefault="008200B5" w:rsidP="00356B7B">
      <w:pPr>
        <w:ind w:firstLine="709"/>
      </w:pPr>
      <w:r>
        <w:t xml:space="preserve">После перорального приема дозы 5 мг линаглиптин быстро всасывается с пиком концентрации в плазме крови, возникающим через 1,5–2,5 часа после введения (медиана </w:t>
      </w:r>
      <w:r>
        <w:rPr>
          <w:lang w:val="en-US"/>
        </w:rPr>
        <w:t>T</w:t>
      </w:r>
      <w:r w:rsidRPr="003979D6">
        <w:rPr>
          <w:vertAlign w:val="subscript"/>
        </w:rPr>
        <w:t>max</w:t>
      </w:r>
      <w:r>
        <w:t>), что свидетельствует о преобладании всасывание в верхних отделах</w:t>
      </w:r>
      <w:r w:rsidR="0049354E">
        <w:t xml:space="preserve"> желудочно-кишечного тракта. Ф</w:t>
      </w:r>
      <w:r>
        <w:t>армакодинамические исследования, в которых изучалась связь концентрации линаглиптина в плазме с ингибированием ДПП-4</w:t>
      </w:r>
      <w:r w:rsidR="0049354E">
        <w:t xml:space="preserve"> продемонстрировали</w:t>
      </w:r>
      <w:r>
        <w:t>, что IC</w:t>
      </w:r>
      <w:r w:rsidRPr="005127F2">
        <w:rPr>
          <w:vertAlign w:val="subscript"/>
        </w:rPr>
        <w:t>50</w:t>
      </w:r>
      <w:r>
        <w:t xml:space="preserve"> линаглиптина составля</w:t>
      </w:r>
      <w:r w:rsidR="0049354E">
        <w:t>ет</w:t>
      </w:r>
      <w:r>
        <w:t xml:space="preserve"> приблизительно 2-4 нмоль/л, IC</w:t>
      </w:r>
      <w:r w:rsidRPr="005127F2">
        <w:rPr>
          <w:vertAlign w:val="subscript"/>
        </w:rPr>
        <w:t>80</w:t>
      </w:r>
      <w:r>
        <w:t xml:space="preserve"> составля</w:t>
      </w:r>
      <w:r w:rsidR="0049354E">
        <w:t>ет</w:t>
      </w:r>
      <w:r>
        <w:t xml:space="preserve"> приблизительно 4-6 нмоль/л, а I</w:t>
      </w:r>
      <w:r w:rsidRPr="00C77621">
        <w:rPr>
          <w:vertAlign w:val="subscript"/>
        </w:rPr>
        <w:t>max</w:t>
      </w:r>
      <w:r>
        <w:t xml:space="preserve"> может быть принято за 100% ингибирование ДПП-4. Влияние на ДПП-4</w:t>
      </w:r>
      <w:r w:rsidRPr="00C77621">
        <w:t xml:space="preserve"> </w:t>
      </w:r>
      <w:r>
        <w:t>сохраня</w:t>
      </w:r>
      <w:r w:rsidR="0049354E">
        <w:t>етс</w:t>
      </w:r>
      <w:r>
        <w:t xml:space="preserve">я в течение 24 часов. </w:t>
      </w:r>
    </w:p>
    <w:p w14:paraId="5F59D45D" w14:textId="5A72D5B3" w:rsidR="008200B5" w:rsidRDefault="008200B5" w:rsidP="00356B7B">
      <w:pPr>
        <w:ind w:firstLine="709"/>
      </w:pPr>
      <w:r w:rsidRPr="008B4EDB">
        <w:t xml:space="preserve">Средний кажущийся </w:t>
      </w:r>
      <w:r>
        <w:t>о</w:t>
      </w:r>
      <w:r w:rsidRPr="008B4EDB">
        <w:t xml:space="preserve">бъем распределения </w:t>
      </w:r>
      <w:r>
        <w:t>(</w:t>
      </w:r>
      <w:r w:rsidRPr="008B4EDB">
        <w:t>Vss</w:t>
      </w:r>
      <w:r>
        <w:t>)</w:t>
      </w:r>
      <w:r w:rsidRPr="008B4EDB">
        <w:t xml:space="preserve"> </w:t>
      </w:r>
      <w:r w:rsidRPr="00CC6355">
        <w:t>после однократного внутривенного введения линаглиптина в дозе 5 мг здоровым добровольцам составляет примерно 1110 литров, что указывает на интенсивное распределение в тканях. Связывание линаглиптина с белками плазмы зависит от его концентрации и составля</w:t>
      </w:r>
      <w:r>
        <w:t>ло</w:t>
      </w:r>
      <w:r w:rsidRPr="00CC6355">
        <w:t xml:space="preserve"> при концентрации 1 нмоль/л около 99 </w:t>
      </w:r>
      <w:r>
        <w:t>%</w:t>
      </w:r>
      <w:r w:rsidRPr="00CC6355">
        <w:t xml:space="preserve">, а при концентрации более 30 нмоль/л </w:t>
      </w:r>
      <w:r w:rsidR="0033698F">
        <w:t xml:space="preserve">– </w:t>
      </w:r>
      <w:r w:rsidRPr="00CC6355">
        <w:t>75-89</w:t>
      </w:r>
      <w:r>
        <w:t>%</w:t>
      </w:r>
      <w:r w:rsidRPr="00CC6355">
        <w:t>, что отражает насыщение связывания линаглиптина с ДПП-4 по мере увеличения его концентрации. При высокой концентрации, когда возникает полное насыщение ДПП-4, 7</w:t>
      </w:r>
      <w:r w:rsidR="0033698F">
        <w:t>0-80</w:t>
      </w:r>
      <w:r w:rsidRPr="00CC6355">
        <w:t>% линаглиптина связывается с другими белками плазмы (не с ДПП-4), а 20-30 % линаглиптина находится в плазме в несвязанном состоянии</w:t>
      </w:r>
      <w:r>
        <w:t>.</w:t>
      </w:r>
    </w:p>
    <w:p w14:paraId="1434E169" w14:textId="77777777" w:rsidR="008200B5" w:rsidRDefault="008200B5" w:rsidP="00356B7B">
      <w:pPr>
        <w:ind w:firstLine="709"/>
      </w:pPr>
      <w:r>
        <w:t>Плазменные концентрации линаглиптина снижаются трехфазным образом с длительным конечным периодом полувыведения (конечный период полувыведения линаглиптина более 100 часов), что в большей степени связано со связыванием линаглиптина с ДПП-4 и не способствует кумуляции лекарственного средства.</w:t>
      </w:r>
    </w:p>
    <w:p w14:paraId="4BB822A8" w14:textId="56B08A94" w:rsidR="008200B5" w:rsidRDefault="008200B5" w:rsidP="00356B7B">
      <w:pPr>
        <w:ind w:firstLine="709"/>
      </w:pPr>
      <w:r>
        <w:t xml:space="preserve">Преимущественный путь выведения </w:t>
      </w:r>
      <w:r w:rsidR="00D2796B">
        <w:t xml:space="preserve">– </w:t>
      </w:r>
      <w:r>
        <w:t xml:space="preserve">через кишечник. Через 4 дня после перорального применения </w:t>
      </w:r>
      <w:r w:rsidR="0033698F">
        <w:t xml:space="preserve">радиоактивно </w:t>
      </w:r>
      <w:r>
        <w:t xml:space="preserve">меченого </w:t>
      </w:r>
      <w:r w:rsidRPr="00DF4122">
        <w:rPr>
          <w:vertAlign w:val="superscript"/>
        </w:rPr>
        <w:t>14</w:t>
      </w:r>
      <w:r>
        <w:t>C</w:t>
      </w:r>
      <w:r w:rsidR="0033698F">
        <w:t>-</w:t>
      </w:r>
      <w:r>
        <w:t xml:space="preserve">линаглиптина у здоровых добровольцев выводилось примерно 85 % дозы (через кишечник 80 %, почками 5 %) при клиренсе креатинина примерно 70 мл/мин. </w:t>
      </w:r>
    </w:p>
    <w:p w14:paraId="721652A2" w14:textId="1D64B522" w:rsidR="008200B5" w:rsidRDefault="008200B5" w:rsidP="00356B7B">
      <w:pPr>
        <w:ind w:firstLine="709"/>
      </w:pPr>
      <w:r>
        <w:t xml:space="preserve">Программа 3 фазы клинических исследований для линаглиптина </w:t>
      </w:r>
      <w:r w:rsidR="00BA7D3D">
        <w:t>включала изучение</w:t>
      </w:r>
      <w:r>
        <w:t xml:space="preserve"> эффективност</w:t>
      </w:r>
      <w:r w:rsidR="00BA7D3D">
        <w:t>и</w:t>
      </w:r>
      <w:r>
        <w:t xml:space="preserve"> линаглиптина в монотерапии и в комбинации с 3 важными </w:t>
      </w:r>
      <w:r w:rsidRPr="005B2F71">
        <w:rPr>
          <w:rFonts w:eastAsia="TimesNewRomanPSMT"/>
          <w:lang w:eastAsia="en-US"/>
        </w:rPr>
        <w:t>ПССП</w:t>
      </w:r>
      <w:r>
        <w:rPr>
          <w:rFonts w:eastAsia="TimesNewRomanPSMT"/>
          <w:lang w:eastAsia="en-US"/>
        </w:rPr>
        <w:t>:</w:t>
      </w:r>
      <w:r>
        <w:t xml:space="preserve"> </w:t>
      </w:r>
      <w:r>
        <w:lastRenderedPageBreak/>
        <w:t xml:space="preserve">метформином, сульфонилмочевиной и пиоглитазоном. Предполагалось, что эти комбинации будут клинически эффективны, учитывая потенциально взаимодополняющие механизмы действия – добавление препаратов, направленных на инсулинорезистентность и/или чрезмерное печеночное производство глюкозы (агонист PPARγ или метформин) с линаглиптином, препаратом, действие которого направлено на повышение секреции инсулина и снижение концентрации глюкагона. </w:t>
      </w:r>
    </w:p>
    <w:p w14:paraId="5D6CF541" w14:textId="77777777" w:rsidR="008200B5" w:rsidRDefault="008200B5" w:rsidP="00356B7B">
      <w:pPr>
        <w:ind w:firstLine="709"/>
      </w:pPr>
      <w:r>
        <w:t xml:space="preserve">Эффективность и безопасность монотерапии линаглиптином была оценена в двойном слепом плацебо-контролируемом исследовании продолжительностью 24 недели. </w:t>
      </w:r>
    </w:p>
    <w:p w14:paraId="3809A7BD" w14:textId="330114FB" w:rsidR="008200B5" w:rsidRPr="00BA7D3D" w:rsidRDefault="00BA7D3D" w:rsidP="00BA7D3D">
      <w:pPr>
        <w:ind w:firstLine="709"/>
      </w:pPr>
      <w:r>
        <w:t>Л</w:t>
      </w:r>
      <w:r w:rsidR="008200B5" w:rsidRPr="0060778A">
        <w:t xml:space="preserve">ечение линаглиптином </w:t>
      </w:r>
      <w:r>
        <w:t>приводило</w:t>
      </w:r>
      <w:r w:rsidR="008200B5" w:rsidRPr="0060778A">
        <w:t xml:space="preserve"> </w:t>
      </w:r>
      <w:r w:rsidR="008200B5">
        <w:t>к снижению</w:t>
      </w:r>
      <w:r w:rsidR="008200B5" w:rsidRPr="0060778A">
        <w:t xml:space="preserve"> изменени</w:t>
      </w:r>
      <w:r>
        <w:t>я</w:t>
      </w:r>
      <w:r w:rsidR="008200B5" w:rsidRPr="0060778A">
        <w:t xml:space="preserve"> HbA1c по сравнению с исходным уровнем на -0,69% (p </w:t>
      </w:r>
      <w:r w:rsidR="00D92F14" w:rsidRPr="0060778A">
        <w:t>&lt;0</w:t>
      </w:r>
      <w:r w:rsidR="008200B5" w:rsidRPr="0060778A">
        <w:t xml:space="preserve">,0001) через 24 недели. У пациентов с исходным уровнем HbA1c ≥ 9,0 % снижение HbA1c составило 1,01 % (p </w:t>
      </w:r>
      <w:r w:rsidR="00D92F14" w:rsidRPr="0060778A">
        <w:t>&lt;0</w:t>
      </w:r>
      <w:r w:rsidR="008200B5" w:rsidRPr="0060778A">
        <w:t>,0001)</w:t>
      </w:r>
      <w:r w:rsidR="008200B5">
        <w:t xml:space="preserve">. </w:t>
      </w:r>
      <w:r w:rsidR="008200B5" w:rsidRPr="0060778A">
        <w:t>Пациенты, получавшие линаглиптин достигали снижения HbA1c на ≥0,5% через 24 недели</w:t>
      </w:r>
      <w:r w:rsidR="008200B5">
        <w:t xml:space="preserve"> в сравнении с </w:t>
      </w:r>
      <w:r w:rsidR="00652372">
        <w:t>группой</w:t>
      </w:r>
      <w:r w:rsidR="00652372" w:rsidRPr="0060778A">
        <w:t xml:space="preserve"> </w:t>
      </w:r>
      <w:r w:rsidR="00652372">
        <w:t>плацебо</w:t>
      </w:r>
      <w:r w:rsidR="008200B5">
        <w:t xml:space="preserve"> </w:t>
      </w:r>
      <w:r w:rsidR="008200B5" w:rsidRPr="0060778A">
        <w:t xml:space="preserve">(47,1% и 19,0% соответственно; отношение шансов, ОШ = 4,2, р &lt;0,0001). Уровень глюкозы в плазме натощак </w:t>
      </w:r>
      <w:r w:rsidR="008200B5">
        <w:t>снизился</w:t>
      </w:r>
      <w:r w:rsidR="008200B5" w:rsidRPr="0060778A">
        <w:t xml:space="preserve"> на -1,3 ммоль/л (p </w:t>
      </w:r>
      <w:r w:rsidR="00D92F14" w:rsidRPr="0060778A">
        <w:t>&lt;0</w:t>
      </w:r>
      <w:r w:rsidR="008200B5" w:rsidRPr="0060778A">
        <w:t>,0001) при приеме линаглиптина по сравнению с плацебо</w:t>
      </w:r>
      <w:r w:rsidR="008200B5">
        <w:t>.</w:t>
      </w:r>
      <w:r w:rsidR="008200B5" w:rsidRPr="0060778A">
        <w:t xml:space="preserve"> </w:t>
      </w:r>
      <w:r w:rsidR="008200B5">
        <w:t>С</w:t>
      </w:r>
      <w:r w:rsidR="008200B5" w:rsidRPr="0060778A">
        <w:t>реднее снижение</w:t>
      </w:r>
      <w:r w:rsidR="008200B5">
        <w:t xml:space="preserve"> </w:t>
      </w:r>
      <w:r w:rsidR="00652372">
        <w:t xml:space="preserve">глюкозы </w:t>
      </w:r>
      <w:r w:rsidR="00652372" w:rsidRPr="0060778A">
        <w:t>через</w:t>
      </w:r>
      <w:r w:rsidR="008200B5">
        <w:t xml:space="preserve"> 2 часа после приема пищи составило</w:t>
      </w:r>
      <w:r w:rsidR="008200B5" w:rsidRPr="0060778A">
        <w:t xml:space="preserve"> -3,2 ммоль/л</w:t>
      </w:r>
      <w:r w:rsidR="008200B5">
        <w:t xml:space="preserve"> </w:t>
      </w:r>
      <w:r w:rsidR="008200B5" w:rsidRPr="0060778A">
        <w:t xml:space="preserve">по сравнению с исходным уровнем (p </w:t>
      </w:r>
      <w:r w:rsidR="00D92F14" w:rsidRPr="0060778A">
        <w:t>&lt;0</w:t>
      </w:r>
      <w:r w:rsidR="008200B5" w:rsidRPr="0060778A">
        <w:t>,0001)</w:t>
      </w:r>
      <w:r w:rsidR="008200B5">
        <w:t>.</w:t>
      </w:r>
    </w:p>
    <w:p w14:paraId="4D9345A6" w14:textId="4DC13E5C" w:rsidR="008200B5" w:rsidRDefault="00652372" w:rsidP="00652372">
      <w:pPr>
        <w:ind w:firstLine="709"/>
      </w:pPr>
      <w:r>
        <w:t>В</w:t>
      </w:r>
      <w:r w:rsidR="008200B5">
        <w:t xml:space="preserve"> международно</w:t>
      </w:r>
      <w:r>
        <w:t>м</w:t>
      </w:r>
      <w:r w:rsidR="008200B5">
        <w:t xml:space="preserve"> рандомизированно</w:t>
      </w:r>
      <w:r>
        <w:t>м</w:t>
      </w:r>
      <w:r w:rsidR="008200B5">
        <w:t xml:space="preserve"> двойно</w:t>
      </w:r>
      <w:r>
        <w:t>м</w:t>
      </w:r>
      <w:r w:rsidR="008200B5">
        <w:t xml:space="preserve"> слепо</w:t>
      </w:r>
      <w:r>
        <w:t>м</w:t>
      </w:r>
      <w:r w:rsidR="008200B5">
        <w:t xml:space="preserve"> плацебо-контролируемо</w:t>
      </w:r>
      <w:r>
        <w:t>м</w:t>
      </w:r>
      <w:r w:rsidR="008200B5">
        <w:t xml:space="preserve"> исследовани</w:t>
      </w:r>
      <w:r>
        <w:t>и</w:t>
      </w:r>
      <w:r w:rsidR="008200B5">
        <w:t xml:space="preserve"> в параллельных группах изучени</w:t>
      </w:r>
      <w:r>
        <w:t>я</w:t>
      </w:r>
      <w:r w:rsidR="008200B5">
        <w:t xml:space="preserve"> эффективности комбинированной </w:t>
      </w:r>
      <w:r w:rsidR="00EF31B6">
        <w:t>терапии линаглиптина</w:t>
      </w:r>
      <w:r w:rsidR="008200B5" w:rsidRPr="0060778A">
        <w:t xml:space="preserve"> </w:t>
      </w:r>
      <w:r>
        <w:t xml:space="preserve">с пиоглитазоном </w:t>
      </w:r>
      <w:r w:rsidR="008200B5">
        <w:t xml:space="preserve">разница в средних значениях HbA1c в группе линаглиптина по сравнению с плацебо составила -0,51% (95% доверительный интервал [ДИ] -0,71, -0,30; p </w:t>
      </w:r>
      <w:r w:rsidR="00D92F14">
        <w:t>&lt;0</w:t>
      </w:r>
      <w:r w:rsidR="008200B5">
        <w:t>,0001). Снижение уровня ГПН было значительно больше для группы линаглиптин плюс пиоглитазон, чем для плацебо плюс пиоглитазон; -1,8 и -1,0 ммоль/л</w:t>
      </w:r>
      <w:r w:rsidR="00EF31B6">
        <w:t>,</w:t>
      </w:r>
      <w:r w:rsidR="008200B5">
        <w:t xml:space="preserve"> соответственно (95% ДИ -1,2, -0,4; p </w:t>
      </w:r>
      <w:r w:rsidR="00D92F14">
        <w:t>&lt;0</w:t>
      </w:r>
      <w:r w:rsidR="008200B5">
        <w:t xml:space="preserve">,0001). Пациенты, принимавшие линаглиптин плюс пиоглитазон, по сравнению с теми, кто получал плацебо плюс пиоглитазон, с большей вероятностью достигали уровня HbA1c &lt;7,0% (42,9 против 30,5% соответственно; p = 0,0051) и снижения HbA1c ≥0,5% (75,0 против 50,8 % соответственно, p </w:t>
      </w:r>
      <w:r w:rsidR="00D92F14">
        <w:t>&lt;0</w:t>
      </w:r>
      <w:r w:rsidR="008200B5">
        <w:t>,0001.</w:t>
      </w:r>
    </w:p>
    <w:p w14:paraId="2D2C10AD" w14:textId="77A90C75" w:rsidR="008200B5" w:rsidRPr="00F77D2A" w:rsidRDefault="00EF31B6" w:rsidP="00EF31B6">
      <w:pPr>
        <w:ind w:firstLine="709"/>
      </w:pPr>
      <w:r>
        <w:t>В</w:t>
      </w:r>
      <w:r w:rsidR="008200B5" w:rsidRPr="0016106D">
        <w:t xml:space="preserve"> международно</w:t>
      </w:r>
      <w:r>
        <w:t>м</w:t>
      </w:r>
      <w:r w:rsidR="008200B5" w:rsidRPr="0016106D">
        <w:t xml:space="preserve"> рандомизированно</w:t>
      </w:r>
      <w:r>
        <w:t>м</w:t>
      </w:r>
      <w:r w:rsidR="008200B5" w:rsidRPr="0016106D">
        <w:t xml:space="preserve"> двойно</w:t>
      </w:r>
      <w:r>
        <w:t>м</w:t>
      </w:r>
      <w:r w:rsidR="008200B5" w:rsidRPr="0016106D">
        <w:t xml:space="preserve"> слепо</w:t>
      </w:r>
      <w:r>
        <w:t>м</w:t>
      </w:r>
      <w:r w:rsidR="008200B5" w:rsidRPr="0016106D">
        <w:t xml:space="preserve"> плацебо-контролируемо</w:t>
      </w:r>
      <w:r>
        <w:t>м</w:t>
      </w:r>
      <w:r w:rsidR="008200B5" w:rsidRPr="0016106D">
        <w:t xml:space="preserve"> исследовани</w:t>
      </w:r>
      <w:r>
        <w:t>и</w:t>
      </w:r>
      <w:r w:rsidR="008200B5" w:rsidRPr="0016106D">
        <w:t xml:space="preserve"> в параллельных группах</w:t>
      </w:r>
      <w:r>
        <w:t xml:space="preserve"> </w:t>
      </w:r>
      <w:r w:rsidR="008200B5">
        <w:t>линаглиптин</w:t>
      </w:r>
      <w:r w:rsidR="0060089C">
        <w:t xml:space="preserve"> (+метформин)</w:t>
      </w:r>
      <w:r w:rsidR="008200B5">
        <w:t xml:space="preserve"> показал значительное снижение по сравнению с плацебо</w:t>
      </w:r>
      <w:r w:rsidR="0060089C">
        <w:t xml:space="preserve"> (+метформин)</w:t>
      </w:r>
      <w:r w:rsidR="008200B5">
        <w:t xml:space="preserve"> средних значений по сравнению с исходным уровнем </w:t>
      </w:r>
      <w:r w:rsidR="0060089C">
        <w:t xml:space="preserve">следующих показателей: </w:t>
      </w:r>
      <w:r w:rsidR="008200B5">
        <w:t>HbA1c (-0,49 против 0,15%), ГПН (-0,59 против 0,58 ммоль/л) и у</w:t>
      </w:r>
      <w:r w:rsidR="008200B5" w:rsidRPr="00B41EC9">
        <w:t>ровн</w:t>
      </w:r>
      <w:r w:rsidR="008200B5">
        <w:t>я</w:t>
      </w:r>
      <w:r w:rsidR="008200B5" w:rsidRPr="00B41EC9">
        <w:t xml:space="preserve"> глюкоз</w:t>
      </w:r>
      <w:r w:rsidR="008200B5">
        <w:t>ы</w:t>
      </w:r>
      <w:r w:rsidR="008200B5" w:rsidRPr="00B41EC9">
        <w:t xml:space="preserve"> в </w:t>
      </w:r>
      <w:r w:rsidR="00145B9C" w:rsidRPr="00B41EC9">
        <w:t>крови через</w:t>
      </w:r>
      <w:r w:rsidR="008200B5" w:rsidRPr="00B41EC9">
        <w:t xml:space="preserve"> 2 часа после приема пищи</w:t>
      </w:r>
      <w:r w:rsidR="008200B5">
        <w:t xml:space="preserve"> (-2,7 против 0,7 ммоль/л), р </w:t>
      </w:r>
      <w:r w:rsidR="00D32DC2">
        <w:t>&lt;0</w:t>
      </w:r>
      <w:r w:rsidR="008200B5">
        <w:t xml:space="preserve">,0001. Добавление линаглиптина в дозе 5 мг 1 раз в сутки у пациентов с СД 2, недостаточно контролируемым метформином, приводило к значительному и клинически значимому улучшение гликемического контроля без увеличения </w:t>
      </w:r>
      <w:r w:rsidR="0060089C">
        <w:t>массы тела</w:t>
      </w:r>
      <w:r w:rsidR="008200B5">
        <w:t xml:space="preserve"> или повышенного риска гипогликемии.</w:t>
      </w:r>
    </w:p>
    <w:p w14:paraId="296E4B16" w14:textId="1D916C20" w:rsidR="008200B5" w:rsidRPr="0016106D" w:rsidRDefault="00145B9C" w:rsidP="00145B9C">
      <w:pPr>
        <w:ind w:firstLine="709"/>
      </w:pPr>
      <w:r>
        <w:t>В</w:t>
      </w:r>
      <w:r w:rsidR="008200B5">
        <w:t xml:space="preserve"> </w:t>
      </w:r>
      <w:r w:rsidR="008200B5" w:rsidRPr="006840D6">
        <w:t>многоцентрово</w:t>
      </w:r>
      <w:r>
        <w:t>м</w:t>
      </w:r>
      <w:r w:rsidR="008200B5" w:rsidRPr="006840D6">
        <w:t xml:space="preserve"> 24-недельно</w:t>
      </w:r>
      <w:r>
        <w:t>м</w:t>
      </w:r>
      <w:r w:rsidR="008200B5" w:rsidRPr="006840D6">
        <w:t xml:space="preserve"> рандомизированно</w:t>
      </w:r>
      <w:r>
        <w:t>м</w:t>
      </w:r>
      <w:r w:rsidR="008200B5" w:rsidRPr="006840D6">
        <w:t xml:space="preserve"> двойно</w:t>
      </w:r>
      <w:r>
        <w:t>м</w:t>
      </w:r>
      <w:r w:rsidR="008200B5" w:rsidRPr="006840D6">
        <w:t xml:space="preserve"> слепо</w:t>
      </w:r>
      <w:r>
        <w:t>м</w:t>
      </w:r>
      <w:r w:rsidR="008200B5" w:rsidRPr="006840D6">
        <w:t xml:space="preserve"> исследовани</w:t>
      </w:r>
      <w:r>
        <w:t>и</w:t>
      </w:r>
      <w:r w:rsidR="008200B5" w:rsidRPr="006840D6">
        <w:t xml:space="preserve"> в параллельных группах с участием 1058 пациентов, сравнивающе</w:t>
      </w:r>
      <w:r>
        <w:t>м</w:t>
      </w:r>
      <w:r w:rsidR="008200B5" w:rsidRPr="006840D6">
        <w:t xml:space="preserve"> </w:t>
      </w:r>
      <w:r w:rsidR="008200B5">
        <w:t xml:space="preserve">лечение </w:t>
      </w:r>
      <w:r w:rsidR="008200B5" w:rsidRPr="006840D6">
        <w:t>линаглиптин</w:t>
      </w:r>
      <w:r w:rsidR="008200B5">
        <w:t>ом</w:t>
      </w:r>
      <w:r w:rsidR="008200B5" w:rsidRPr="006840D6">
        <w:t xml:space="preserve"> (5 мг один раз в </w:t>
      </w:r>
      <w:r w:rsidR="008200B5">
        <w:t>сутки</w:t>
      </w:r>
      <w:r w:rsidR="008200B5" w:rsidRPr="006840D6">
        <w:t xml:space="preserve">) и плацебо при добавлении к </w:t>
      </w:r>
      <w:r w:rsidR="008200B5">
        <w:t xml:space="preserve">комбинации </w:t>
      </w:r>
      <w:r w:rsidR="008200B5" w:rsidRPr="006840D6">
        <w:t>ме</w:t>
      </w:r>
      <w:r>
        <w:t xml:space="preserve">тформин плюс сульфонилмочевина, </w:t>
      </w:r>
      <w:r w:rsidR="008200B5">
        <w:t xml:space="preserve">на 24-й неделе среднее изменение HbA(1c) по сравнению с исходным уровнем составило -7 ммоль/моль (-0,62%) [95% ДИ от -8 до -6 ммоль/моль (от -0,73 до -0,50%).; р &lt;0,0001]. Больше участников с исходным уровнем HbA(1c) ≥ 53 ммоль/моль (≥ </w:t>
      </w:r>
      <w:r w:rsidR="001E078D">
        <w:t>7,0%) достигли уровня HbA(1c) &lt;</w:t>
      </w:r>
      <w:r w:rsidR="008200B5">
        <w:t xml:space="preserve">53 ммоль/моль (&lt;7,0%) при применении линаглиптина по сравнению с плацебо (29,2% против 8,1%, </w:t>
      </w:r>
      <w:r>
        <w:rPr>
          <w:lang w:val="en-US"/>
        </w:rPr>
        <w:t>p</w:t>
      </w:r>
      <w:r w:rsidR="00D32DC2">
        <w:t xml:space="preserve"> </w:t>
      </w:r>
      <w:r w:rsidR="008200B5">
        <w:t>&lt;0,0001). ГПН снижалась при приеме линаглиптина по сравнению с плацебо (-0,7 мм</w:t>
      </w:r>
      <w:r w:rsidR="001E078D">
        <w:t>оль/л, 95% ДИ от -1,0 до -0,4; р</w:t>
      </w:r>
      <w:r w:rsidR="008200B5">
        <w:t xml:space="preserve">&lt;0,0001). У пациентов с СД2 добавление линаглиптина к метформину, назначаемому в комбинации с сульфонилмочевиной, значительно улучшало гликемический контроль. </w:t>
      </w:r>
    </w:p>
    <w:p w14:paraId="0743473D" w14:textId="32DC8952" w:rsidR="008200B5" w:rsidRDefault="008200B5" w:rsidP="00356B7B">
      <w:pPr>
        <w:pStyle w:val="OT"/>
        <w:spacing w:after="0"/>
        <w:ind w:firstLine="709"/>
        <w:rPr>
          <w:sz w:val="24"/>
          <w:szCs w:val="24"/>
        </w:rPr>
      </w:pPr>
      <w:r w:rsidRPr="00296518">
        <w:rPr>
          <w:sz w:val="24"/>
          <w:szCs w:val="24"/>
        </w:rPr>
        <w:t>В анализ безопасности включены исследования, котор</w:t>
      </w:r>
      <w:r w:rsidR="001E078D">
        <w:rPr>
          <w:sz w:val="24"/>
          <w:szCs w:val="24"/>
        </w:rPr>
        <w:t>ые проводились у пациентов с СД</w:t>
      </w:r>
      <w:r w:rsidRPr="00296518">
        <w:rPr>
          <w:sz w:val="24"/>
          <w:szCs w:val="24"/>
        </w:rPr>
        <w:t>2</w:t>
      </w:r>
      <w:r>
        <w:rPr>
          <w:sz w:val="24"/>
          <w:szCs w:val="24"/>
        </w:rPr>
        <w:t>. В</w:t>
      </w:r>
      <w:r w:rsidRPr="00C41DF0">
        <w:rPr>
          <w:sz w:val="24"/>
          <w:szCs w:val="24"/>
        </w:rPr>
        <w:t xml:space="preserve">се исследования у пациентов с сахарным диабетом 2 типа включали в общей </w:t>
      </w:r>
      <w:r w:rsidRPr="00C41DF0">
        <w:rPr>
          <w:sz w:val="24"/>
          <w:szCs w:val="24"/>
        </w:rPr>
        <w:lastRenderedPageBreak/>
        <w:t>сложности 6198 пациентов. Из них 4687</w:t>
      </w:r>
      <w:r>
        <w:rPr>
          <w:sz w:val="24"/>
          <w:szCs w:val="24"/>
        </w:rPr>
        <w:t xml:space="preserve"> </w:t>
      </w:r>
      <w:r w:rsidRPr="00C41DF0">
        <w:rPr>
          <w:sz w:val="24"/>
          <w:szCs w:val="24"/>
        </w:rPr>
        <w:t xml:space="preserve">пациентов получали линаглиптин (в любой дозе), а 4040 пациентов получали линаглиптин в дозе 5 мг </w:t>
      </w:r>
      <w:r>
        <w:rPr>
          <w:sz w:val="24"/>
          <w:szCs w:val="24"/>
        </w:rPr>
        <w:t>один раз в день</w:t>
      </w:r>
      <w:r w:rsidRPr="00C41DF0">
        <w:rPr>
          <w:sz w:val="24"/>
          <w:szCs w:val="24"/>
        </w:rPr>
        <w:t>.</w:t>
      </w:r>
      <w:r>
        <w:rPr>
          <w:sz w:val="24"/>
          <w:szCs w:val="24"/>
        </w:rPr>
        <w:t xml:space="preserve"> </w:t>
      </w:r>
      <w:r w:rsidRPr="00C41DF0">
        <w:rPr>
          <w:sz w:val="24"/>
          <w:szCs w:val="24"/>
        </w:rPr>
        <w:t>Из пациентов, получавших линаглиптин в дозе 5 мг, 3430 пациентов подвергались воздействию в течение 6 месяцев или дольше</w:t>
      </w:r>
      <w:r>
        <w:rPr>
          <w:sz w:val="24"/>
          <w:szCs w:val="24"/>
        </w:rPr>
        <w:t xml:space="preserve">, </w:t>
      </w:r>
      <w:r>
        <w:t xml:space="preserve">2390 </w:t>
      </w:r>
      <w:r w:rsidRPr="00C41DF0">
        <w:rPr>
          <w:sz w:val="24"/>
          <w:szCs w:val="24"/>
        </w:rPr>
        <w:t xml:space="preserve">пациентов в течение 12 месяцев или дольше и 536 пациентов в течение 18 месяцев или дольше. </w:t>
      </w:r>
    </w:p>
    <w:p w14:paraId="3B10A423" w14:textId="72AADA98" w:rsidR="008200B5" w:rsidRDefault="008200B5" w:rsidP="00356B7B">
      <w:pPr>
        <w:pStyle w:val="OT"/>
        <w:spacing w:after="0"/>
        <w:ind w:firstLine="709"/>
        <w:rPr>
          <w:sz w:val="24"/>
          <w:szCs w:val="24"/>
        </w:rPr>
      </w:pPr>
      <w:r w:rsidRPr="00326568">
        <w:rPr>
          <w:sz w:val="24"/>
          <w:szCs w:val="24"/>
        </w:rPr>
        <w:t xml:space="preserve">Общий процент пациентов с нежелательными явлениями был сопоставим между видами лечения (плацебо 53,8% по сравнению с линаглиптином 55,0%). Доля пациентов с нежелательными явлениями легкой (36,8% против 37,6% в группе плацебо и линаглиптина соответственно), средней тяжести (15,6% против 15,6%) или тяжелой (1,4% против 1,8%) интенсивности были одинаковыми. Нежелательные явления, связанные с лекарственным </w:t>
      </w:r>
      <w:r w:rsidR="0084744D">
        <w:rPr>
          <w:sz w:val="24"/>
          <w:szCs w:val="24"/>
        </w:rPr>
        <w:t>препаратом</w:t>
      </w:r>
      <w:r w:rsidRPr="00326568">
        <w:rPr>
          <w:sz w:val="24"/>
          <w:szCs w:val="24"/>
        </w:rPr>
        <w:t>, были немного более частыми в группе линаглиптина, чем в группе плацебо (10,4%</w:t>
      </w:r>
      <w:r>
        <w:rPr>
          <w:sz w:val="24"/>
          <w:szCs w:val="24"/>
        </w:rPr>
        <w:t xml:space="preserve"> </w:t>
      </w:r>
      <w:r w:rsidRPr="00326568">
        <w:rPr>
          <w:sz w:val="24"/>
          <w:szCs w:val="24"/>
        </w:rPr>
        <w:t>против</w:t>
      </w:r>
      <w:r>
        <w:rPr>
          <w:sz w:val="24"/>
          <w:szCs w:val="24"/>
        </w:rPr>
        <w:t xml:space="preserve"> </w:t>
      </w:r>
      <w:r w:rsidRPr="00326568">
        <w:rPr>
          <w:sz w:val="24"/>
          <w:szCs w:val="24"/>
        </w:rPr>
        <w:t xml:space="preserve">8,5%). Самое частое связанное с линаглиптином нежелательное явление была гипогликемия с более высокой частотой в группе линаглиптина (2,4% против 5,0% в группе плацебо и линаглиптина соответственно, возникающая преимущественно на фоне </w:t>
      </w:r>
      <w:r>
        <w:rPr>
          <w:sz w:val="24"/>
          <w:szCs w:val="24"/>
        </w:rPr>
        <w:t xml:space="preserve">приема </w:t>
      </w:r>
      <w:r w:rsidRPr="00326568">
        <w:rPr>
          <w:sz w:val="24"/>
          <w:szCs w:val="24"/>
        </w:rPr>
        <w:t>метформина), и гипергликемия с более высокой частотой в группе плацебо. группа (1,5% против 0,5%)</w:t>
      </w:r>
      <w:r>
        <w:rPr>
          <w:sz w:val="24"/>
          <w:szCs w:val="24"/>
        </w:rPr>
        <w:t>.</w:t>
      </w:r>
    </w:p>
    <w:p w14:paraId="0875964E" w14:textId="03545B63" w:rsidR="008200B5" w:rsidRDefault="008200B5" w:rsidP="002F4265">
      <w:pPr>
        <w:ind w:firstLine="709"/>
      </w:pPr>
      <w:r w:rsidRPr="00C41DF0">
        <w:t xml:space="preserve">Частота преждевременного прекращения приема исследуемого препарата была выше в группе плацебо, чем в группе линаглиптина (3,6% против 2,3%). Разница была в основном связана с более высокой частотой гипергликемии (0,9% против 0,2%) и повышением уровня глюкозы в крови (0,4% против 0,1%) в группе плацебо. </w:t>
      </w:r>
      <w:r w:rsidR="002F4265">
        <w:t>Как и ожидалось, гипергликемия возникала с большей частотой в группе плацебо/фон, чем в группе линаглиптина (10,6% против 5,0%). И наоборот, гипогликемия реже встречалась в группе плацебо (4,1%), чем в группе линаглиптина (7,6%).</w:t>
      </w:r>
    </w:p>
    <w:p w14:paraId="2213DBAB" w14:textId="77777777" w:rsidR="008200B5" w:rsidRPr="00785050" w:rsidRDefault="008200B5" w:rsidP="00356B7B">
      <w:pPr>
        <w:pStyle w:val="OT"/>
        <w:spacing w:after="0"/>
        <w:ind w:firstLine="709"/>
        <w:rPr>
          <w:sz w:val="24"/>
          <w:szCs w:val="24"/>
        </w:rPr>
      </w:pPr>
      <w:r w:rsidRPr="00326568">
        <w:rPr>
          <w:sz w:val="24"/>
          <w:szCs w:val="24"/>
        </w:rPr>
        <w:t>Частота серьезных нежелательных явлений была низкой в обеих группах лечения (2,5% против 2,7%). Было 2 серьезных нежелательных явления со смертельным исходом в группе линаглиптина и ни одного в группе плацебо</w:t>
      </w:r>
      <w:r>
        <w:rPr>
          <w:sz w:val="24"/>
          <w:szCs w:val="24"/>
        </w:rPr>
        <w:t>.</w:t>
      </w:r>
    </w:p>
    <w:p w14:paraId="7CC97E26" w14:textId="294BD7C3" w:rsidR="008200B5" w:rsidRPr="0016106D" w:rsidRDefault="008200B5" w:rsidP="00356B7B">
      <w:pPr>
        <w:ind w:firstLine="709"/>
      </w:pPr>
      <w:r>
        <w:t xml:space="preserve">В целом, инфекции и инвазии были наиболее частыми побочными эффектами. Нарушения опорно-двигательного аппарата и соединительной ткани; респираторные, торакальные и медиастинальные расстройства, а также сосудистые расстройства встречались с большей частотой в группе линаглиптина, однако разница никогда не превышала 2%. Кроме того, в группе линаглиптина также наблюдались более высокие частоты заболеваний кожи и подкожной клетчатки (2,6% против 4,0%). </w:t>
      </w:r>
    </w:p>
    <w:p w14:paraId="2DDE4E8C" w14:textId="77777777" w:rsidR="004B1452" w:rsidRDefault="004B1452" w:rsidP="004B1452">
      <w:pPr>
        <w:pStyle w:val="2"/>
        <w:spacing w:line="240" w:lineRule="auto"/>
        <w:rPr>
          <w:color w:val="000000" w:themeColor="text1"/>
          <w:szCs w:val="24"/>
        </w:rPr>
      </w:pPr>
      <w:bookmarkStart w:id="166" w:name="_Toc139361984"/>
      <w:r w:rsidRPr="005E6358">
        <w:rPr>
          <w:color w:val="000000" w:themeColor="text1"/>
          <w:szCs w:val="24"/>
        </w:rPr>
        <w:t>4.1. Фармакокинетика у человека</w:t>
      </w:r>
      <w:bookmarkEnd w:id="166"/>
    </w:p>
    <w:p w14:paraId="44782408" w14:textId="77777777" w:rsidR="004B1452" w:rsidRDefault="004B1452" w:rsidP="008F1986">
      <w:pPr>
        <w:ind w:firstLine="709"/>
      </w:pPr>
      <w:bookmarkStart w:id="167" w:name="_Hlk118204976"/>
      <w:r>
        <w:t xml:space="preserve">Фармакокинетические параметры </w:t>
      </w:r>
      <w:r w:rsidRPr="003E3E7C">
        <w:rPr>
          <w:lang w:eastAsia="ru-RU" w:bidi="ru-RU"/>
        </w:rPr>
        <w:t xml:space="preserve">линаглиптина </w:t>
      </w:r>
      <w:r>
        <w:t>изучались у здоровых взрослых добровольцев, у пациентов с печеночной недостаточностью, почечной недостаточностью и СД.</w:t>
      </w:r>
    </w:p>
    <w:p w14:paraId="500B1235" w14:textId="77777777" w:rsidR="004B1452" w:rsidRDefault="004B1452" w:rsidP="004B1452">
      <w:pPr>
        <w:pStyle w:val="3"/>
        <w:spacing w:after="240"/>
        <w:rPr>
          <w:rFonts w:ascii="Times New Roman" w:hAnsi="Times New Roman"/>
          <w:bCs w:val="0"/>
          <w:szCs w:val="24"/>
        </w:rPr>
      </w:pPr>
      <w:bookmarkStart w:id="168" w:name="_Toc99740826"/>
      <w:bookmarkStart w:id="169" w:name="_Toc52190579"/>
      <w:bookmarkStart w:id="170" w:name="_Toc139361985"/>
      <w:r w:rsidRPr="002E7351">
        <w:rPr>
          <w:rFonts w:ascii="Times New Roman" w:hAnsi="Times New Roman"/>
          <w:bCs w:val="0"/>
          <w:szCs w:val="24"/>
        </w:rPr>
        <w:t>4</w:t>
      </w:r>
      <w:r w:rsidRPr="009D7041">
        <w:rPr>
          <w:rFonts w:ascii="Times New Roman" w:hAnsi="Times New Roman"/>
          <w:bCs w:val="0"/>
          <w:szCs w:val="24"/>
        </w:rPr>
        <w:t>.1.</w:t>
      </w:r>
      <w:r>
        <w:rPr>
          <w:rFonts w:ascii="Times New Roman" w:hAnsi="Times New Roman"/>
          <w:bCs w:val="0"/>
          <w:szCs w:val="24"/>
        </w:rPr>
        <w:t>1. Всасывание</w:t>
      </w:r>
      <w:bookmarkEnd w:id="168"/>
      <w:bookmarkEnd w:id="170"/>
    </w:p>
    <w:p w14:paraId="53C66A26" w14:textId="36AFAE53" w:rsidR="004B1452" w:rsidRDefault="004B1452" w:rsidP="00836279">
      <w:pPr>
        <w:ind w:firstLine="709"/>
      </w:pPr>
      <w:bookmarkStart w:id="171" w:name="_Hlk121690882"/>
      <w:r>
        <w:t xml:space="preserve">После перорального приема дозы 5 мг линаглиптин быстро всасывается с пиком </w:t>
      </w:r>
      <w:r w:rsidR="00A0598A">
        <w:t xml:space="preserve">концентрации </w:t>
      </w:r>
      <w:r>
        <w:t>в плазме крови, возникающи</w:t>
      </w:r>
      <w:r w:rsidR="00A0598A">
        <w:t>м</w:t>
      </w:r>
      <w:r>
        <w:t xml:space="preserve"> через 1,5–2,5 часа после введения дозы (медиана </w:t>
      </w:r>
      <w:r w:rsidR="003979D6">
        <w:rPr>
          <w:lang w:val="en-US"/>
        </w:rPr>
        <w:t>T</w:t>
      </w:r>
      <w:r w:rsidRPr="003979D6">
        <w:rPr>
          <w:vertAlign w:val="subscript"/>
        </w:rPr>
        <w:t>max</w:t>
      </w:r>
      <w:r>
        <w:t>), что свидетельствует о преобладании всасывани</w:t>
      </w:r>
      <w:r w:rsidR="00C8641A">
        <w:t>я</w:t>
      </w:r>
      <w:r>
        <w:t xml:space="preserve"> в верхних отделах кишечника. Линаглиптин имеет пероральную системную биодоступность 30%. Кроме того, линаглиптин является хорошо растворимым лекарственным средством. Таким образом, линаглиптин можно отнести к лекарственным веществам класса 3 согласно Системе биофармацевтической классификации (BCS</w:t>
      </w:r>
      <w:bookmarkEnd w:id="171"/>
      <w:r>
        <w:t>)</w:t>
      </w:r>
      <w:r w:rsidRPr="00C703AE">
        <w:t xml:space="preserve"> </w:t>
      </w:r>
      <w:r>
        <w:fldChar w:fldCharType="begin"/>
      </w:r>
      <w:r>
        <w:instrText xml:space="preserve"> ADDIN ZOTERO_ITEM CSL_CITATION {"citationID":"15pxkbOb","properties":{"formattedCitation":"[1,2]","plainCitation":"[1,2]","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schema":"https://github.com/citation-style-language/schema/raw/master/csl-citation.json"} </w:instrText>
      </w:r>
      <w:r>
        <w:fldChar w:fldCharType="separate"/>
      </w:r>
      <w:r w:rsidRPr="00AF05DE">
        <w:t>[1,2]</w:t>
      </w:r>
      <w:r>
        <w:fldChar w:fldCharType="end"/>
      </w:r>
      <w:r>
        <w:t>.</w:t>
      </w:r>
    </w:p>
    <w:p w14:paraId="7DE3070C" w14:textId="77777777" w:rsidR="004B1452" w:rsidRDefault="004B1452" w:rsidP="004B1452">
      <w:pPr>
        <w:ind w:firstLine="851"/>
      </w:pPr>
    </w:p>
    <w:p w14:paraId="09924FFF" w14:textId="305512DE" w:rsidR="004B1452" w:rsidRPr="00F97308" w:rsidRDefault="004B1452" w:rsidP="004B1452">
      <w:pPr>
        <w:rPr>
          <w:b/>
          <w:bCs/>
        </w:rPr>
      </w:pPr>
      <w:r w:rsidRPr="00F97308">
        <w:rPr>
          <w:b/>
          <w:bCs/>
        </w:rPr>
        <w:lastRenderedPageBreak/>
        <w:t xml:space="preserve">Исследования </w:t>
      </w:r>
      <w:r w:rsidR="00C8641A">
        <w:rPr>
          <w:b/>
          <w:bCs/>
        </w:rPr>
        <w:t>влияния пищи</w:t>
      </w:r>
    </w:p>
    <w:p w14:paraId="24E53C96" w14:textId="77777777" w:rsidR="00C8641A" w:rsidRDefault="00C8641A" w:rsidP="004B1452">
      <w:pPr>
        <w:ind w:firstLine="851"/>
      </w:pPr>
    </w:p>
    <w:p w14:paraId="4D13AE32" w14:textId="68C39066" w:rsidR="004B1452" w:rsidRDefault="004B777D" w:rsidP="00C8641A">
      <w:pPr>
        <w:ind w:firstLine="709"/>
      </w:pPr>
      <w:r>
        <w:t>И</w:t>
      </w:r>
      <w:r w:rsidR="004B1452">
        <w:t>зучено влияние высококалорийной и жирной пищи на фармакокинетику однократной дозы линаглиптина 5 мг в виде таблеток. Прием пищи продлевает время достижения максимальных концентраций в плазме на 2 часа и снижает C</w:t>
      </w:r>
      <w:r w:rsidR="004B1452" w:rsidRPr="00A65B6E">
        <w:rPr>
          <w:vertAlign w:val="subscript"/>
        </w:rPr>
        <w:t>max</w:t>
      </w:r>
      <w:r w:rsidR="004B1452">
        <w:t xml:space="preserve"> на 15%. Влияния на AUC</w:t>
      </w:r>
      <w:r w:rsidR="004B1452" w:rsidRPr="00E576DE">
        <w:rPr>
          <w:vertAlign w:val="subscript"/>
        </w:rPr>
        <w:t>0-72</w:t>
      </w:r>
      <w:r w:rsidR="004B1452">
        <w:t xml:space="preserve"> не наблюдалось. Другие фармакокинетические параметры линаглиптина были сопоставимы </w:t>
      </w:r>
      <w:r w:rsidR="003979D6">
        <w:t>при приеме</w:t>
      </w:r>
      <w:r w:rsidR="003979D6" w:rsidRPr="003979D6">
        <w:t xml:space="preserve"> </w:t>
      </w:r>
      <w:r w:rsidR="004B1452">
        <w:t xml:space="preserve">натощак и после еды. Таким образом, линаглиптин можно принимать независимо от приема пищи </w:t>
      </w:r>
      <w:r w:rsidR="004B1452">
        <w:fldChar w:fldCharType="begin"/>
      </w:r>
      <w:r w:rsidR="004B1452">
        <w:instrText xml:space="preserve"> ADDIN ZOTERO_ITEM CSL_CITATION {"citationID":"VOfSuOIS","properties":{"formattedCitation":"[2,3]","plainCitation":"[2,3]","noteIndex":0},"citationItems":[{"id":2939,"uris":["http://zotero.org/users/5483459/items/SJBZ4HU2"],"itemData":{"id":2939,"type":"document","title":"European  Medicines Agency.Assessment report Trajenta (linagliptin). Procedure No.: EMEA/H/C/002110/0000"},"label":"page"},{"id":3042,"uris":["http://zotero.org/users/5483459/items/8P37IGM4"],"itemData":{"id":3042,"type":"article-journal","abstract":"OBJECTIVE: The objective of this study was to determine the relative bioavailability of the dipeptidyl-peptidase-4 (DPP-4) inhibitor linagliptin when administered with and without food, in accordance with regulatory requirements to support dosing recommendations for patients.\nMETHODS: This was a randomized, open-label, crossover study involving 32 healthy white male and female subjects. All subjects received a single dose of 5 mg linagliptin after an overnight fast of at least 10 hours, or immediately after ingestion of a high-fat, high-calorie breakfast. These treatments were separated by a period of 5 weeks. Plasma samples for pharmacokinetic analysis were collected before dosing and at prespecified time points after dosing. The concentration of linagliptin in these samples was analyzed by high-performance liquid chromatography coupled to tandem mass spectrometry. Relative bioavailability was assessed by the total area under the curve between 0 and 72 hours (AUC(0-72)) and maximum measured plasma concentration (C(max)) of linagliptin. Tolerability was also assessed.\nRESULTS: In 32 subjects (mean age, 34.8 years; weight, 74.3 kg; male, 53%; white race, 100%), intake of a high-fat meal resulted in comparable bioavailability with regard to AUC(0-72) (geometric mean ratio [GMR] between the fed and fasted group means was 103.5%; 90% CI, 98.1%-109.2%). Individuals' responses to food ranged from a maximum increase in exposure of 38% to a decrease of 32% relative to the fasted state. The concurrent intake of food increased the time to reach maximum plasma concentration (T(max)) by approximately 2 hours and reduced C(max) by about 15% (GMR 84.7%; 90% CI, 75.9%-94.6%). Since adequate drug exposure for inhibition of DPP-4 was still given for the entire 24-hour dosing interval, this result was considered to be of no clinical relevance. Linagliptin was well tolerated during the study.\nCONCLUSIONS: Intake of a high-fat meal reduced the rate of linagliptin absorption but had no influence on the extent of absorption; this finding suggests that food has no relevant influence on the efficacy of linagliptin.","container-title":"Clinical Therapeutics","DOI":"10.1016/j.clinthera.2011.07.005","ISSN":"1879-114X","issue":"8","journalAbbreviation":"Clin Ther","language":"eng","note":"PMID: 21803422","page":"1096-1103","source":"PubMed","title":"A randomized, open-label, crossover study evaluating the effect of food on the relative bioavailability of linagliptin in healthy subjects","volume":"33","author":[{"family":"Graefe-Mody","given":"Ulrike"},{"family":"Giessmann","given":"Thomas"},{"family":"Ring","given":"Arne"},{"family":"Iovino","given":"Mario"},{"family":"Woerle","given":"Hans-Juergen"}],"issued":{"date-parts":[["2011",8]]}},"label":"page"}],"schema":"https://github.com/citation-style-language/schema/raw/master/csl-citation.json"} </w:instrText>
      </w:r>
      <w:r w:rsidR="004B1452">
        <w:fldChar w:fldCharType="separate"/>
      </w:r>
      <w:r w:rsidR="004B1452" w:rsidRPr="00EA59C6">
        <w:t>[2,3]</w:t>
      </w:r>
      <w:r w:rsidR="004B1452">
        <w:fldChar w:fldCharType="end"/>
      </w:r>
      <w:r w:rsidR="004B1452">
        <w:t>.</w:t>
      </w:r>
    </w:p>
    <w:p w14:paraId="070E95B9" w14:textId="77777777" w:rsidR="004B1452" w:rsidRDefault="004B1452" w:rsidP="004B1452">
      <w:pPr>
        <w:pStyle w:val="3"/>
        <w:spacing w:after="240"/>
        <w:rPr>
          <w:rFonts w:ascii="Times New Roman" w:hAnsi="Times New Roman"/>
          <w:bCs w:val="0"/>
          <w:szCs w:val="24"/>
        </w:rPr>
      </w:pPr>
      <w:bookmarkStart w:id="172" w:name="_Toc52190578"/>
      <w:bookmarkStart w:id="173" w:name="_Toc99740827"/>
      <w:bookmarkStart w:id="174" w:name="_Toc139361986"/>
      <w:r w:rsidRPr="002E7351">
        <w:rPr>
          <w:rFonts w:ascii="Times New Roman" w:hAnsi="Times New Roman"/>
          <w:bCs w:val="0"/>
          <w:szCs w:val="24"/>
        </w:rPr>
        <w:t>4</w:t>
      </w:r>
      <w:r w:rsidRPr="009D7041">
        <w:rPr>
          <w:rFonts w:ascii="Times New Roman" w:hAnsi="Times New Roman"/>
          <w:bCs w:val="0"/>
          <w:szCs w:val="24"/>
        </w:rPr>
        <w:t>.1.</w:t>
      </w:r>
      <w:r>
        <w:rPr>
          <w:rFonts w:ascii="Times New Roman" w:hAnsi="Times New Roman"/>
          <w:bCs w:val="0"/>
          <w:szCs w:val="24"/>
        </w:rPr>
        <w:t>2.</w:t>
      </w:r>
      <w:r w:rsidRPr="009D7041">
        <w:rPr>
          <w:rFonts w:ascii="Times New Roman" w:hAnsi="Times New Roman"/>
          <w:bCs w:val="0"/>
          <w:szCs w:val="24"/>
        </w:rPr>
        <w:t xml:space="preserve"> Распределение</w:t>
      </w:r>
      <w:bookmarkEnd w:id="172"/>
      <w:bookmarkEnd w:id="173"/>
      <w:bookmarkEnd w:id="174"/>
    </w:p>
    <w:p w14:paraId="5592A0B7" w14:textId="3F9366DA" w:rsidR="004B1452" w:rsidRDefault="008B4EDB" w:rsidP="004B777D">
      <w:pPr>
        <w:ind w:firstLine="709"/>
      </w:pPr>
      <w:bookmarkStart w:id="175" w:name="_Hlk121690920"/>
      <w:r w:rsidRPr="008B4EDB">
        <w:t xml:space="preserve">Средний кажущийся </w:t>
      </w:r>
      <w:r>
        <w:t>о</w:t>
      </w:r>
      <w:r w:rsidRPr="008B4EDB">
        <w:t xml:space="preserve">бъем распределения </w:t>
      </w:r>
      <w:r>
        <w:t>(</w:t>
      </w:r>
      <w:r w:rsidRPr="008B4EDB">
        <w:t>Vss</w:t>
      </w:r>
      <w:r>
        <w:t>)</w:t>
      </w:r>
      <w:r w:rsidRPr="008B4EDB">
        <w:t xml:space="preserve"> </w:t>
      </w:r>
      <w:r w:rsidR="004B1452" w:rsidRPr="00CC6355">
        <w:t>после однократного внутривенного введения линаглиптина в дозе 5 мг здоровым добровольцам составляет примерно 1110 литров, что указывает на интенсивное распределение в тканях. Связывание линаглиптина с белками плазмы завис</w:t>
      </w:r>
      <w:r w:rsidR="004B777D">
        <w:t>ело</w:t>
      </w:r>
      <w:r w:rsidR="004B1452" w:rsidRPr="00CC6355">
        <w:t xml:space="preserve"> от его концентрации и составля</w:t>
      </w:r>
      <w:r w:rsidR="004D6A0F">
        <w:t>ло</w:t>
      </w:r>
      <w:r w:rsidR="004B1452" w:rsidRPr="00CC6355">
        <w:t xml:space="preserve"> при концентрации 1 нмоль/л около 99 </w:t>
      </w:r>
      <w:r w:rsidR="00EA16C0">
        <w:t>%</w:t>
      </w:r>
      <w:r w:rsidR="004B1452" w:rsidRPr="00CC6355">
        <w:t xml:space="preserve">, а при концентрации более 30 нмоль/л </w:t>
      </w:r>
      <w:r w:rsidR="004B777D">
        <w:t xml:space="preserve">– </w:t>
      </w:r>
      <w:r w:rsidR="004B1452" w:rsidRPr="00CC6355">
        <w:t>75-89</w:t>
      </w:r>
      <w:r w:rsidR="00EA16C0">
        <w:t>%</w:t>
      </w:r>
      <w:r w:rsidR="004B1452" w:rsidRPr="00CC6355">
        <w:t>, что отражает насыщение связывания линаглиптина с ДПП-4 по мере увеличения его концентрации. При высокой концентрации, когда возникае</w:t>
      </w:r>
      <w:r w:rsidR="004B777D">
        <w:t>т полное насыщение ДПП-4, 70-80</w:t>
      </w:r>
      <w:r w:rsidR="004B1452" w:rsidRPr="00CC6355">
        <w:t>% линаглиптина связывается с другими белками плазмы (не с ДПП-4), а 20-30 % линаглиптина находится в плазме в несвязанном состоянии</w:t>
      </w:r>
      <w:r w:rsidR="004B1452">
        <w:t xml:space="preserve"> </w:t>
      </w:r>
      <w:r w:rsidR="004B1452">
        <w:fldChar w:fldCharType="begin"/>
      </w:r>
      <w:r w:rsidR="004B1452">
        <w:instrText xml:space="preserve"> ADDIN ZOTERO_ITEM CSL_CITATION {"citationID":"qlsfmtGo","properties":{"formattedCitation":"[1]","plainCitation":"[1]","noteIndex":0},"citationItems":[{"id":3008,"uris":["http://zotero.org/users/5483459/items/A4YJC5H7"],"itemData":{"id":3008,"type":"document","title":"European  Medicines agency.Summary of product characteristics.Trajenta 5 mg film-coated tablets.First published: 06/10/2011. Last updated: 15/04/2013"}}],"schema":"https://github.com/citation-style-language/schema/raw/master/csl-citation.json"} </w:instrText>
      </w:r>
      <w:r w:rsidR="004B1452">
        <w:fldChar w:fldCharType="separate"/>
      </w:r>
      <w:r w:rsidR="004B1452" w:rsidRPr="00884D67">
        <w:t>[1]</w:t>
      </w:r>
      <w:r w:rsidR="004B1452">
        <w:fldChar w:fldCharType="end"/>
      </w:r>
      <w:r w:rsidR="004B1452">
        <w:t xml:space="preserve">. </w:t>
      </w:r>
    </w:p>
    <w:p w14:paraId="752C6365" w14:textId="77777777" w:rsidR="004B1452" w:rsidRDefault="004B1452" w:rsidP="004B1452">
      <w:pPr>
        <w:pStyle w:val="3"/>
        <w:spacing w:after="240"/>
        <w:rPr>
          <w:rFonts w:ascii="Times New Roman" w:hAnsi="Times New Roman"/>
          <w:bCs w:val="0"/>
          <w:szCs w:val="24"/>
        </w:rPr>
      </w:pPr>
      <w:bookmarkStart w:id="176" w:name="_Toc139361987"/>
      <w:bookmarkEnd w:id="175"/>
      <w:r w:rsidRPr="00095D49">
        <w:rPr>
          <w:rFonts w:ascii="Times New Roman" w:hAnsi="Times New Roman"/>
          <w:bCs w:val="0"/>
          <w:szCs w:val="24"/>
        </w:rPr>
        <w:t>4</w:t>
      </w:r>
      <w:r w:rsidRPr="009D7041">
        <w:rPr>
          <w:rFonts w:ascii="Times New Roman" w:hAnsi="Times New Roman"/>
          <w:bCs w:val="0"/>
          <w:szCs w:val="24"/>
        </w:rPr>
        <w:t>.</w:t>
      </w:r>
      <w:r>
        <w:rPr>
          <w:rFonts w:ascii="Times New Roman" w:hAnsi="Times New Roman"/>
          <w:bCs w:val="0"/>
          <w:szCs w:val="24"/>
        </w:rPr>
        <w:t>1.3</w:t>
      </w:r>
      <w:r w:rsidRPr="009D7041">
        <w:rPr>
          <w:rFonts w:ascii="Times New Roman" w:hAnsi="Times New Roman"/>
          <w:bCs w:val="0"/>
          <w:szCs w:val="24"/>
        </w:rPr>
        <w:t>. Метаболизм</w:t>
      </w:r>
      <w:bookmarkEnd w:id="169"/>
      <w:bookmarkEnd w:id="176"/>
    </w:p>
    <w:p w14:paraId="42EE0E81" w14:textId="288721B0" w:rsidR="004B1452" w:rsidRPr="00CB06CA" w:rsidRDefault="004B1452" w:rsidP="004B777D">
      <w:pPr>
        <w:ind w:firstLine="709"/>
      </w:pPr>
      <w:r>
        <w:t>Преобладающим метаболитом является CD</w:t>
      </w:r>
      <w:r w:rsidR="009C5514">
        <w:t xml:space="preserve"> </w:t>
      </w:r>
      <w:r>
        <w:t xml:space="preserve">1790 (образуется изоформой CYP3A4), терапевтически неактивен </w:t>
      </w:r>
      <w:r>
        <w:fldChar w:fldCharType="begin"/>
      </w:r>
      <w:r>
        <w:instrText xml:space="preserve"> ADDIN ZOTERO_ITEM CSL_CITATION {"citationID":"UH9ipGQ4","properties":{"formattedCitation":"[4]","plainCitation":"[4]","noteIndex":0},"citationItems":[{"id":3014,"uris":["http://zotero.org/users/5483459/items/GEX9J9W2"],"itemData":{"id":3014,"type":"document","title":"U.S. Food and Drug Administration. Drug Approval Package. Tradjenta (Linagliptin)  tablets. Company:  Boehringer Ingelheim Pharmaceuticals, Inc. Medical Review. Application No.:  201280 Approval Date: 04.03.2011"}}],"schema":"https://github.com/citation-style-language/schema/raw/master/csl-citation.json"} </w:instrText>
      </w:r>
      <w:r>
        <w:fldChar w:fldCharType="separate"/>
      </w:r>
      <w:r w:rsidRPr="00EA59C6">
        <w:t>[4]</w:t>
      </w:r>
      <w:r>
        <w:fldChar w:fldCharType="end"/>
      </w:r>
      <w:r>
        <w:t>. В плазме CD 1790 был идентифицирован как основной метаболит</w:t>
      </w:r>
      <w:r w:rsidR="00EE1932">
        <w:t>, его концентрация составляла</w:t>
      </w:r>
      <w:r>
        <w:t xml:space="preserve"> 16,9%</w:t>
      </w:r>
      <w:r w:rsidR="00EE1932">
        <w:t>.</w:t>
      </w:r>
      <w:r>
        <w:t xml:space="preserve"> Линаглиптин метаболизируется в основном CYP3A4 </w:t>
      </w:r>
      <w:r>
        <w:fldChar w:fldCharType="begin"/>
      </w:r>
      <w:r>
        <w:instrText xml:space="preserve"> ADDIN ZOTERO_ITEM CSL_CITATION {"citationID":"zJ58gfBK","properties":{"formattedCitation":"[2]","plainCitation":"[2]","noteIndex":0},"citationItems":[{"id":2939,"uris":["http://zotero.org/users/5483459/items/SJBZ4HU2"],"itemData":{"id":2939,"type":"document","title":"European  Medicines Agency.Assessment report Trajenta (linagliptin). Procedure No.: EMEA/H/C/002110/0000"}}],"schema":"https://github.com/citation-style-language/schema/raw/master/csl-citation.json"} </w:instrText>
      </w:r>
      <w:r>
        <w:fldChar w:fldCharType="separate"/>
      </w:r>
      <w:r w:rsidRPr="00CA610C">
        <w:t>[2]</w:t>
      </w:r>
      <w:r>
        <w:fldChar w:fldCharType="end"/>
      </w:r>
      <w:r>
        <w:t>.</w:t>
      </w:r>
    </w:p>
    <w:p w14:paraId="41AF4B99" w14:textId="77777777" w:rsidR="004B1452" w:rsidRDefault="004B1452" w:rsidP="004B1452">
      <w:pPr>
        <w:pStyle w:val="3"/>
        <w:spacing w:after="240"/>
        <w:rPr>
          <w:rFonts w:ascii="Times New Roman" w:hAnsi="Times New Roman"/>
          <w:bCs w:val="0"/>
          <w:szCs w:val="24"/>
        </w:rPr>
      </w:pPr>
      <w:bookmarkStart w:id="177" w:name="_Toc52190580"/>
      <w:bookmarkStart w:id="178" w:name="_Toc139361988"/>
      <w:r>
        <w:rPr>
          <w:rFonts w:ascii="Times New Roman" w:hAnsi="Times New Roman"/>
          <w:bCs w:val="0"/>
          <w:szCs w:val="24"/>
        </w:rPr>
        <w:t>4</w:t>
      </w:r>
      <w:r w:rsidRPr="009505C5">
        <w:rPr>
          <w:rFonts w:ascii="Times New Roman" w:hAnsi="Times New Roman"/>
          <w:bCs w:val="0"/>
          <w:szCs w:val="24"/>
        </w:rPr>
        <w:t>.</w:t>
      </w:r>
      <w:r>
        <w:rPr>
          <w:rFonts w:ascii="Times New Roman" w:hAnsi="Times New Roman"/>
          <w:bCs w:val="0"/>
          <w:szCs w:val="24"/>
        </w:rPr>
        <w:t>1.4</w:t>
      </w:r>
      <w:r w:rsidRPr="009505C5">
        <w:rPr>
          <w:rFonts w:ascii="Times New Roman" w:hAnsi="Times New Roman"/>
          <w:bCs w:val="0"/>
          <w:szCs w:val="24"/>
        </w:rPr>
        <w:t>. Выведение</w:t>
      </w:r>
      <w:bookmarkEnd w:id="177"/>
      <w:bookmarkEnd w:id="178"/>
    </w:p>
    <w:p w14:paraId="7CF3F329" w14:textId="77777777" w:rsidR="004B1452" w:rsidRDefault="004B1452" w:rsidP="004B1452">
      <w:pPr>
        <w:ind w:firstLine="709"/>
      </w:pPr>
      <w:bookmarkStart w:id="179" w:name="_Hlk121690936"/>
      <w:r>
        <w:t>Плазменные концентрации линаглиптина снижаются трехфазным образом с длительным конечным периодом полувыведения (конечный период полувыведения линаглиптина более 100 часов), что в большей степени связано со связыванием линаглиптина с ДПП-4 и не способствует кумуляции лекарственного средства.</w:t>
      </w:r>
    </w:p>
    <w:p w14:paraId="35C47025" w14:textId="09822D29" w:rsidR="004B1452" w:rsidRDefault="004B1452" w:rsidP="004B1452">
      <w:pPr>
        <w:ind w:firstLine="709"/>
      </w:pPr>
      <w:r>
        <w:t xml:space="preserve">Преимущественный путь выведения </w:t>
      </w:r>
      <w:r w:rsidR="00E60F45">
        <w:t xml:space="preserve">– </w:t>
      </w:r>
      <w:r>
        <w:t xml:space="preserve">через кишечник. Через 4 дня после перорального применения </w:t>
      </w:r>
      <w:r w:rsidR="00A248BA">
        <w:t xml:space="preserve">радиоактивно </w:t>
      </w:r>
      <w:r>
        <w:t xml:space="preserve">меченого </w:t>
      </w:r>
      <w:r w:rsidRPr="00DF4122">
        <w:rPr>
          <w:vertAlign w:val="superscript"/>
        </w:rPr>
        <w:t>14</w:t>
      </w:r>
      <w:r>
        <w:t>C</w:t>
      </w:r>
      <w:r w:rsidR="00A248BA">
        <w:t>-</w:t>
      </w:r>
      <w:r>
        <w:t>линаглиптина у здоровых добровольцев выводилось примерно 85 % дозы (через кишечник 80 %</w:t>
      </w:r>
      <w:r w:rsidR="00A0598A">
        <w:t xml:space="preserve">, </w:t>
      </w:r>
      <w:r>
        <w:t xml:space="preserve">почками 5 </w:t>
      </w:r>
      <w:r w:rsidR="00EE1932">
        <w:t>%</w:t>
      </w:r>
      <w:r>
        <w:t xml:space="preserve">) при клиренсе креатинина примерно 70 мл/мин </w:t>
      </w:r>
      <w:r>
        <w:fldChar w:fldCharType="begin"/>
      </w:r>
      <w:r>
        <w:instrText xml:space="preserve"> ADDIN ZOTERO_ITEM CSL_CITATION {"citationID":"aTsd51ZY","properties":{"formattedCitation":"[1,2]","plainCitation":"[1,2]","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schema":"https://github.com/citation-style-language/schema/raw/master/csl-citation.json"} </w:instrText>
      </w:r>
      <w:r>
        <w:fldChar w:fldCharType="separate"/>
      </w:r>
      <w:r w:rsidRPr="00DF4122">
        <w:t>[1,2]</w:t>
      </w:r>
      <w:r>
        <w:fldChar w:fldCharType="end"/>
      </w:r>
      <w:r>
        <w:t>.</w:t>
      </w:r>
    </w:p>
    <w:bookmarkEnd w:id="179"/>
    <w:p w14:paraId="4C0F05D8" w14:textId="16C30111" w:rsidR="004B1452" w:rsidRDefault="004B1452" w:rsidP="004B1452">
      <w:pPr>
        <w:ind w:firstLine="709"/>
      </w:pPr>
      <w:r>
        <w:t>После однократного ежедневного приема 5 мг линаглиптина равновесные концентрации в плазме достигаются после третьей дозы. Плазменная AUC линаглиптин</w:t>
      </w:r>
      <w:r w:rsidR="00A0598A">
        <w:t>а</w:t>
      </w:r>
      <w:r>
        <w:t xml:space="preserve"> увеличи</w:t>
      </w:r>
      <w:r w:rsidR="00A248BA">
        <w:t>валась</w:t>
      </w:r>
      <w:r>
        <w:t xml:space="preserve"> примерно на 33% после приема 5 мг в равновесном состоянии по сравнению с первой дозой </w:t>
      </w:r>
      <w:r>
        <w:fldChar w:fldCharType="begin"/>
      </w:r>
      <w:r>
        <w:instrText xml:space="preserve"> ADDIN ZOTERO_ITEM CSL_CITATION {"citationID":"mlDJYOrA","properties":{"formattedCitation":"[4]","plainCitation":"[4]","noteIndex":0},"citationItems":[{"id":3014,"uris":["http://zotero.org/users/5483459/items/GEX9J9W2"],"itemData":{"id":3014,"type":"document","title":"U.S. Food and Drug Administration. Drug Approval Package. Tradjenta (Linagliptin)  tablets. Company:  Boehringer Ingelheim Pharmaceuticals, Inc. Medical Review. Application No.:  201280 Approval Date: 04.03.2011"}}],"schema":"https://github.com/citation-style-language/schema/raw/master/csl-citation.json"} </w:instrText>
      </w:r>
      <w:r>
        <w:fldChar w:fldCharType="separate"/>
      </w:r>
      <w:r w:rsidRPr="00EA59C6">
        <w:t>[4]</w:t>
      </w:r>
      <w:r>
        <w:fldChar w:fldCharType="end"/>
      </w:r>
      <w:r>
        <w:t>.</w:t>
      </w:r>
    </w:p>
    <w:p w14:paraId="77601777" w14:textId="77777777" w:rsidR="004B1452" w:rsidRDefault="004B1452" w:rsidP="004B1452">
      <w:pPr>
        <w:pStyle w:val="3"/>
        <w:spacing w:after="240"/>
        <w:rPr>
          <w:rFonts w:ascii="Times New Roman" w:hAnsi="Times New Roman"/>
          <w:bCs w:val="0"/>
          <w:szCs w:val="24"/>
        </w:rPr>
      </w:pPr>
      <w:bookmarkStart w:id="180" w:name="_Toc83655951"/>
      <w:bookmarkStart w:id="181" w:name="_Toc139361989"/>
      <w:bookmarkEnd w:id="167"/>
      <w:r>
        <w:rPr>
          <w:rFonts w:ascii="Times New Roman" w:hAnsi="Times New Roman"/>
          <w:bCs w:val="0"/>
          <w:szCs w:val="24"/>
        </w:rPr>
        <w:t>4.1.</w:t>
      </w:r>
      <w:r w:rsidRPr="00E75618">
        <w:rPr>
          <w:rFonts w:ascii="Times New Roman" w:hAnsi="Times New Roman"/>
          <w:bCs w:val="0"/>
          <w:szCs w:val="24"/>
        </w:rPr>
        <w:t>5. Линейность фармакокинетики</w:t>
      </w:r>
      <w:bookmarkEnd w:id="180"/>
      <w:bookmarkEnd w:id="181"/>
    </w:p>
    <w:p w14:paraId="3C7134EE" w14:textId="3A6263BA" w:rsidR="004B1452" w:rsidRDefault="004B1452" w:rsidP="004B1452">
      <w:pPr>
        <w:ind w:firstLine="709"/>
        <w:rPr>
          <w:b/>
          <w:bCs/>
        </w:rPr>
      </w:pPr>
      <w:bookmarkStart w:id="182" w:name="_Toc52190581"/>
      <w:r>
        <w:t>Из-за зависящего от концентрации связывания линаглиптина с ДПП-4, фармакокинетика лин</w:t>
      </w:r>
      <w:r w:rsidR="00F05924">
        <w:t>аглиптина, не является линейной</w:t>
      </w:r>
      <w:r>
        <w:t xml:space="preserve"> для доз от 1 мг до 600 мг </w:t>
      </w:r>
      <w:r>
        <w:fldChar w:fldCharType="begin"/>
      </w:r>
      <w:r>
        <w:instrText xml:space="preserve"> ADDIN ZOTERO_ITEM CSL_CITATION {"citationID":"I6m4O9Oh","properties":{"formattedCitation":"[4]","plainCitation":"[4]","noteIndex":0},"citationItems":[{"id":3014,"uris":["http://zotero.org/users/5483459/items/GEX9J9W2"],"itemData":{"id":3014,"type":"document","title":"U.S. Food and Drug Administration. Drug Approval Package. Tradjenta (Linagliptin)  tablets. Company:  Boehringer Ingelheim Pharmaceuticals, Inc. Medical Review. Application No.:  201280 Approval Date: 04.03.2011"}}],"schema":"https://github.com/citation-style-language/schema/raw/master/csl-citation.json"} </w:instrText>
      </w:r>
      <w:r>
        <w:fldChar w:fldCharType="separate"/>
      </w:r>
      <w:r w:rsidRPr="00EA59C6">
        <w:t>[</w:t>
      </w:r>
      <w:r w:rsidR="00F05924">
        <w:t xml:space="preserve">1, </w:t>
      </w:r>
      <w:r w:rsidRPr="00EA59C6">
        <w:t>4]</w:t>
      </w:r>
      <w:r>
        <w:fldChar w:fldCharType="end"/>
      </w:r>
      <w:r>
        <w:t>.</w:t>
      </w:r>
    </w:p>
    <w:p w14:paraId="5E085C4F" w14:textId="77777777" w:rsidR="004B1452" w:rsidRPr="00E75618" w:rsidRDefault="004B1452" w:rsidP="004B1452">
      <w:pPr>
        <w:pStyle w:val="3"/>
        <w:spacing w:after="240"/>
        <w:rPr>
          <w:rFonts w:ascii="Times New Roman" w:hAnsi="Times New Roman"/>
          <w:bCs w:val="0"/>
          <w:szCs w:val="24"/>
        </w:rPr>
      </w:pPr>
      <w:bookmarkStart w:id="183" w:name="_Toc139361990"/>
      <w:r w:rsidRPr="00E75618">
        <w:rPr>
          <w:rFonts w:ascii="Times New Roman" w:hAnsi="Times New Roman"/>
          <w:bCs w:val="0"/>
          <w:szCs w:val="24"/>
        </w:rPr>
        <w:lastRenderedPageBreak/>
        <w:t>4.</w:t>
      </w:r>
      <w:r>
        <w:rPr>
          <w:rFonts w:ascii="Times New Roman" w:hAnsi="Times New Roman"/>
          <w:bCs w:val="0"/>
          <w:szCs w:val="24"/>
        </w:rPr>
        <w:t>1.6</w:t>
      </w:r>
      <w:r w:rsidRPr="00E75618">
        <w:rPr>
          <w:rFonts w:ascii="Times New Roman" w:hAnsi="Times New Roman"/>
          <w:bCs w:val="0"/>
          <w:szCs w:val="24"/>
        </w:rPr>
        <w:t>. Фармакокинетика у особых групп пациентов</w:t>
      </w:r>
      <w:bookmarkEnd w:id="182"/>
      <w:bookmarkEnd w:id="183"/>
    </w:p>
    <w:p w14:paraId="01CA3857" w14:textId="77777777" w:rsidR="004B1452" w:rsidRPr="00E75618" w:rsidRDefault="004B1452" w:rsidP="0049695C">
      <w:pPr>
        <w:pStyle w:val="4"/>
        <w:spacing w:after="240"/>
        <w:rPr>
          <w:rFonts w:ascii="Times New Roman" w:hAnsi="Times New Roman"/>
          <w:color w:val="000000" w:themeColor="text1"/>
          <w:sz w:val="24"/>
          <w:szCs w:val="24"/>
        </w:rPr>
      </w:pPr>
      <w:bookmarkStart w:id="184" w:name="_Toc52190582"/>
      <w:bookmarkStart w:id="185" w:name="_Toc139361991"/>
      <w:r w:rsidRPr="00E75618">
        <w:rPr>
          <w:rFonts w:ascii="Times New Roman" w:hAnsi="Times New Roman"/>
          <w:color w:val="000000" w:themeColor="text1"/>
          <w:sz w:val="24"/>
          <w:szCs w:val="24"/>
        </w:rPr>
        <w:t>4.</w:t>
      </w:r>
      <w:r>
        <w:rPr>
          <w:rFonts w:ascii="Times New Roman" w:hAnsi="Times New Roman"/>
          <w:color w:val="000000" w:themeColor="text1"/>
          <w:sz w:val="24"/>
          <w:szCs w:val="24"/>
        </w:rPr>
        <w:t>1.6</w:t>
      </w:r>
      <w:r w:rsidRPr="00E75618">
        <w:rPr>
          <w:rFonts w:ascii="Times New Roman" w:hAnsi="Times New Roman"/>
          <w:color w:val="000000" w:themeColor="text1"/>
          <w:sz w:val="24"/>
          <w:szCs w:val="24"/>
        </w:rPr>
        <w:t>.1. В</w:t>
      </w:r>
      <w:r>
        <w:rPr>
          <w:rFonts w:ascii="Times New Roman" w:hAnsi="Times New Roman"/>
          <w:color w:val="000000" w:themeColor="text1"/>
          <w:sz w:val="24"/>
          <w:szCs w:val="24"/>
        </w:rPr>
        <w:t>лияние в</w:t>
      </w:r>
      <w:r w:rsidRPr="00E75618">
        <w:rPr>
          <w:rFonts w:ascii="Times New Roman" w:hAnsi="Times New Roman"/>
          <w:color w:val="000000" w:themeColor="text1"/>
          <w:sz w:val="24"/>
          <w:szCs w:val="24"/>
        </w:rPr>
        <w:t>озраст</w:t>
      </w:r>
      <w:r>
        <w:rPr>
          <w:rFonts w:ascii="Times New Roman" w:hAnsi="Times New Roman"/>
          <w:color w:val="000000" w:themeColor="text1"/>
          <w:sz w:val="24"/>
          <w:szCs w:val="24"/>
        </w:rPr>
        <w:t>а</w:t>
      </w:r>
      <w:r w:rsidRPr="00E75618">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массы тела, </w:t>
      </w:r>
      <w:r w:rsidRPr="00E75618">
        <w:rPr>
          <w:rFonts w:ascii="Times New Roman" w:hAnsi="Times New Roman"/>
          <w:color w:val="000000" w:themeColor="text1"/>
          <w:sz w:val="24"/>
          <w:szCs w:val="24"/>
        </w:rPr>
        <w:t>пол</w:t>
      </w:r>
      <w:r>
        <w:rPr>
          <w:rFonts w:ascii="Times New Roman" w:hAnsi="Times New Roman"/>
          <w:color w:val="000000" w:themeColor="text1"/>
          <w:sz w:val="24"/>
          <w:szCs w:val="24"/>
        </w:rPr>
        <w:t>а</w:t>
      </w:r>
      <w:r w:rsidRPr="00E75618">
        <w:rPr>
          <w:rFonts w:ascii="Times New Roman" w:hAnsi="Times New Roman"/>
          <w:color w:val="000000" w:themeColor="text1"/>
          <w:sz w:val="24"/>
          <w:szCs w:val="24"/>
        </w:rPr>
        <w:t xml:space="preserve"> и рас</w:t>
      </w:r>
      <w:bookmarkEnd w:id="184"/>
      <w:r>
        <w:rPr>
          <w:rFonts w:ascii="Times New Roman" w:hAnsi="Times New Roman"/>
          <w:color w:val="000000" w:themeColor="text1"/>
          <w:sz w:val="24"/>
          <w:szCs w:val="24"/>
        </w:rPr>
        <w:t>ы</w:t>
      </w:r>
      <w:bookmarkEnd w:id="185"/>
    </w:p>
    <w:p w14:paraId="45E01BD3" w14:textId="77777777" w:rsidR="004B1452" w:rsidRDefault="004B1452" w:rsidP="00F05924">
      <w:pPr>
        <w:pStyle w:val="affb"/>
        <w:spacing w:before="0" w:after="0" w:line="240" w:lineRule="auto"/>
        <w:rPr>
          <w:rStyle w:val="ac"/>
        </w:rPr>
      </w:pPr>
      <w:bookmarkStart w:id="186" w:name="_Toc52190583"/>
      <w:r w:rsidRPr="00282493">
        <w:rPr>
          <w:rStyle w:val="ac"/>
        </w:rPr>
        <w:t xml:space="preserve">Влияние пола </w:t>
      </w:r>
    </w:p>
    <w:p w14:paraId="45AFE14E" w14:textId="77777777" w:rsidR="00F05924" w:rsidRDefault="00F05924" w:rsidP="00F05924">
      <w:pPr>
        <w:ind w:firstLine="709"/>
        <w:rPr>
          <w:rStyle w:val="ac"/>
          <w:b w:val="0"/>
          <w:bCs w:val="0"/>
        </w:rPr>
      </w:pPr>
    </w:p>
    <w:p w14:paraId="41984CAA" w14:textId="7F865281" w:rsidR="004B1452" w:rsidRDefault="004B1452" w:rsidP="00F05924">
      <w:pPr>
        <w:ind w:firstLine="709"/>
        <w:rPr>
          <w:rStyle w:val="ac"/>
          <w:b w:val="0"/>
          <w:bCs w:val="0"/>
        </w:rPr>
      </w:pPr>
      <w:r w:rsidRPr="00C215BA">
        <w:rPr>
          <w:rStyle w:val="ac"/>
          <w:b w:val="0"/>
          <w:bCs w:val="0"/>
        </w:rPr>
        <w:t xml:space="preserve">В популяционном фармакокинетическом </w:t>
      </w:r>
      <w:r w:rsidR="004D6A0F">
        <w:rPr>
          <w:rStyle w:val="ac"/>
          <w:b w:val="0"/>
          <w:bCs w:val="0"/>
        </w:rPr>
        <w:t>исследовании</w:t>
      </w:r>
      <w:r w:rsidR="00F05924">
        <w:rPr>
          <w:rStyle w:val="ac"/>
          <w:b w:val="0"/>
          <w:bCs w:val="0"/>
        </w:rPr>
        <w:t xml:space="preserve"> с</w:t>
      </w:r>
      <w:r w:rsidRPr="00C215BA">
        <w:rPr>
          <w:rStyle w:val="ac"/>
          <w:b w:val="0"/>
          <w:bCs w:val="0"/>
        </w:rPr>
        <w:t xml:space="preserve"> участие</w:t>
      </w:r>
      <w:r w:rsidR="00F05924">
        <w:rPr>
          <w:rStyle w:val="ac"/>
          <w:b w:val="0"/>
          <w:bCs w:val="0"/>
        </w:rPr>
        <w:t>м 459 пациентов</w:t>
      </w:r>
      <w:r w:rsidRPr="00C215BA">
        <w:rPr>
          <w:rStyle w:val="ac"/>
          <w:b w:val="0"/>
          <w:bCs w:val="0"/>
        </w:rPr>
        <w:t xml:space="preserve"> </w:t>
      </w:r>
      <w:r w:rsidR="00A0598A">
        <w:rPr>
          <w:rStyle w:val="ac"/>
          <w:b w:val="0"/>
          <w:bCs w:val="0"/>
        </w:rPr>
        <w:t>оценивалось влияние по</w:t>
      </w:r>
      <w:r w:rsidR="00A35E17">
        <w:rPr>
          <w:rStyle w:val="ac"/>
          <w:b w:val="0"/>
          <w:bCs w:val="0"/>
        </w:rPr>
        <w:t>л</w:t>
      </w:r>
      <w:r w:rsidR="00A0598A">
        <w:rPr>
          <w:rStyle w:val="ac"/>
          <w:b w:val="0"/>
          <w:bCs w:val="0"/>
        </w:rPr>
        <w:t xml:space="preserve">а и веса на фармакокинетические параметры линаглиптина. </w:t>
      </w:r>
      <w:r w:rsidR="00F05924">
        <w:rPr>
          <w:rStyle w:val="ac"/>
          <w:b w:val="0"/>
          <w:bCs w:val="0"/>
        </w:rPr>
        <w:t>Разница</w:t>
      </w:r>
      <w:r w:rsidRPr="00C215BA">
        <w:rPr>
          <w:rStyle w:val="ac"/>
          <w:b w:val="0"/>
          <w:bCs w:val="0"/>
        </w:rPr>
        <w:t xml:space="preserve"> в экспозиции </w:t>
      </w:r>
      <w:r w:rsidR="00A0598A">
        <w:rPr>
          <w:rStyle w:val="ac"/>
          <w:b w:val="0"/>
          <w:bCs w:val="0"/>
        </w:rPr>
        <w:t xml:space="preserve">линаглиптина у женщин была на </w:t>
      </w:r>
      <w:r w:rsidRPr="00C215BA">
        <w:rPr>
          <w:rStyle w:val="ac"/>
          <w:b w:val="0"/>
          <w:bCs w:val="0"/>
        </w:rPr>
        <w:t>9% выше, чем у мужчин</w:t>
      </w:r>
      <w:r w:rsidR="00A35E17">
        <w:rPr>
          <w:rStyle w:val="ac"/>
          <w:b w:val="0"/>
          <w:bCs w:val="0"/>
        </w:rPr>
        <w:t xml:space="preserve"> и не расценен</w:t>
      </w:r>
      <w:r w:rsidR="004D6A0F">
        <w:rPr>
          <w:rStyle w:val="ac"/>
          <w:b w:val="0"/>
          <w:bCs w:val="0"/>
        </w:rPr>
        <w:t>а</w:t>
      </w:r>
      <w:r w:rsidR="00A35E17">
        <w:rPr>
          <w:rStyle w:val="ac"/>
          <w:b w:val="0"/>
          <w:bCs w:val="0"/>
        </w:rPr>
        <w:t>, как клинически значим</w:t>
      </w:r>
      <w:r w:rsidR="004D6A0F">
        <w:rPr>
          <w:rStyle w:val="ac"/>
          <w:b w:val="0"/>
          <w:bCs w:val="0"/>
        </w:rPr>
        <w:t>ая</w:t>
      </w:r>
      <w:r w:rsidRPr="00C215BA">
        <w:rPr>
          <w:rStyle w:val="ac"/>
          <w:b w:val="0"/>
          <w:bCs w:val="0"/>
        </w:rPr>
        <w:t xml:space="preserve">. Влияние веса было менее 20% </w:t>
      </w:r>
      <w:r w:rsidR="00A35E17">
        <w:rPr>
          <w:rStyle w:val="ac"/>
          <w:b w:val="0"/>
          <w:bCs w:val="0"/>
        </w:rPr>
        <w:t>и</w:t>
      </w:r>
      <w:r w:rsidRPr="00C215BA">
        <w:rPr>
          <w:rStyle w:val="ac"/>
          <w:b w:val="0"/>
          <w:bCs w:val="0"/>
        </w:rPr>
        <w:t xml:space="preserve"> не имеет клинического значения</w:t>
      </w:r>
      <w:r w:rsidR="00F05924">
        <w:rPr>
          <w:rStyle w:val="ac"/>
          <w:b w:val="0"/>
          <w:bCs w:val="0"/>
        </w:rPr>
        <w:t>.</w:t>
      </w:r>
    </w:p>
    <w:p w14:paraId="5F182A61" w14:textId="77777777" w:rsidR="00F05924" w:rsidRPr="00E17A0A" w:rsidRDefault="00F05924" w:rsidP="00F05924">
      <w:pPr>
        <w:ind w:firstLine="709"/>
        <w:rPr>
          <w:rStyle w:val="ac"/>
          <w:b w:val="0"/>
          <w:bCs w:val="0"/>
        </w:rPr>
      </w:pPr>
    </w:p>
    <w:p w14:paraId="0AC1EC87" w14:textId="77777777" w:rsidR="004B1452" w:rsidRDefault="004B1452" w:rsidP="00F05924">
      <w:pPr>
        <w:pStyle w:val="affb"/>
        <w:spacing w:before="0" w:after="0" w:line="240" w:lineRule="auto"/>
        <w:rPr>
          <w:rStyle w:val="ac"/>
        </w:rPr>
      </w:pPr>
      <w:r w:rsidRPr="00470A4F">
        <w:rPr>
          <w:rStyle w:val="ac"/>
        </w:rPr>
        <w:t xml:space="preserve">Влияние расы </w:t>
      </w:r>
    </w:p>
    <w:p w14:paraId="263FEC06" w14:textId="77777777" w:rsidR="00F05924" w:rsidRDefault="00F05924" w:rsidP="00F05924">
      <w:pPr>
        <w:ind w:firstLine="851"/>
        <w:rPr>
          <w:rStyle w:val="ac"/>
          <w:b w:val="0"/>
          <w:bCs w:val="0"/>
        </w:rPr>
      </w:pPr>
    </w:p>
    <w:p w14:paraId="4C9BB78E" w14:textId="2A9F7983" w:rsidR="004B1452" w:rsidRPr="00F47D12" w:rsidRDefault="004B1452" w:rsidP="00F05924">
      <w:pPr>
        <w:ind w:firstLine="709"/>
        <w:rPr>
          <w:rStyle w:val="ac"/>
          <w:b w:val="0"/>
          <w:bCs w:val="0"/>
        </w:rPr>
      </w:pPr>
      <w:r w:rsidRPr="00F47D12">
        <w:rPr>
          <w:rStyle w:val="ac"/>
          <w:b w:val="0"/>
          <w:bCs w:val="0"/>
        </w:rPr>
        <w:t>На основании комплексного анализа имеющихся фармакокинетических данных расовая принадлежность не оказ</w:t>
      </w:r>
      <w:r w:rsidR="00BA6AAD">
        <w:rPr>
          <w:rStyle w:val="ac"/>
          <w:b w:val="0"/>
          <w:bCs w:val="0"/>
        </w:rPr>
        <w:t>ывает</w:t>
      </w:r>
      <w:r w:rsidRPr="00F47D12">
        <w:rPr>
          <w:rStyle w:val="ac"/>
          <w:b w:val="0"/>
          <w:bCs w:val="0"/>
        </w:rPr>
        <w:t xml:space="preserve"> влияния на концентрацию линаглиптина в плазме крови</w:t>
      </w:r>
      <w:r w:rsidR="004D6A0F">
        <w:rPr>
          <w:rStyle w:val="ac"/>
          <w:b w:val="0"/>
          <w:bCs w:val="0"/>
        </w:rPr>
        <w:t xml:space="preserve"> у</w:t>
      </w:r>
      <w:r w:rsidRPr="00F47D12">
        <w:rPr>
          <w:rStyle w:val="ac"/>
          <w:b w:val="0"/>
          <w:bCs w:val="0"/>
        </w:rPr>
        <w:t xml:space="preserve"> пациентов кавказского, латиноамериканского, африканского и азиатского происхождения. Кроме того, фармакокинетические характеристики линаглиптина были признаны сходными в специальных исследованиях I фазы у японских, китайских и кавказских здоровых добровольцев.</w:t>
      </w:r>
      <w:r>
        <w:rPr>
          <w:rStyle w:val="ac"/>
          <w:b w:val="0"/>
          <w:bCs w:val="0"/>
        </w:rPr>
        <w:t xml:space="preserve"> </w:t>
      </w:r>
      <w:r w:rsidRPr="00F47D12">
        <w:rPr>
          <w:rStyle w:val="ac"/>
          <w:b w:val="0"/>
          <w:bCs w:val="0"/>
        </w:rPr>
        <w:t>Корректировка доз</w:t>
      </w:r>
      <w:r w:rsidR="00BA6AAD">
        <w:rPr>
          <w:rStyle w:val="ac"/>
          <w:b w:val="0"/>
          <w:bCs w:val="0"/>
        </w:rPr>
        <w:t>ы</w:t>
      </w:r>
      <w:r w:rsidRPr="00F47D12">
        <w:rPr>
          <w:rStyle w:val="ac"/>
          <w:b w:val="0"/>
          <w:bCs w:val="0"/>
        </w:rPr>
        <w:t xml:space="preserve"> в зависимости от расовой принадлежности не требуется</w:t>
      </w:r>
      <w:r>
        <w:rPr>
          <w:rStyle w:val="ac"/>
          <w:b w:val="0"/>
          <w:bCs w:val="0"/>
        </w:rPr>
        <w:t xml:space="preserve"> </w:t>
      </w:r>
      <w:r>
        <w:rPr>
          <w:rStyle w:val="ac"/>
          <w:b w:val="0"/>
          <w:bCs w:val="0"/>
        </w:rPr>
        <w:fldChar w:fldCharType="begin"/>
      </w:r>
      <w:r>
        <w:rPr>
          <w:rStyle w:val="ac"/>
          <w:b w:val="0"/>
          <w:bCs w:val="0"/>
        </w:rPr>
        <w:instrText xml:space="preserve"> ADDIN ZOTERO_ITEM CSL_CITATION {"citationID":"DwRSyYVH","properties":{"formattedCitation":"[1]","plainCitation":"[1]","noteIndex":0},"citationItems":[{"id":3008,"uris":["http://zotero.org/users/5483459/items/A4YJC5H7"],"itemData":{"id":3008,"type":"document","title":"European  Medicines agency.Summary of product characteristics.Trajenta 5 mg film-coated tablets.First published: 06/10/2011. Last updated: 15/04/2013"}}],"schema":"https://github.com/citation-style-language/schema/raw/master/csl-citation.json"} </w:instrText>
      </w:r>
      <w:r>
        <w:rPr>
          <w:rStyle w:val="ac"/>
          <w:b w:val="0"/>
          <w:bCs w:val="0"/>
        </w:rPr>
        <w:fldChar w:fldCharType="separate"/>
      </w:r>
      <w:r w:rsidRPr="009868F9">
        <w:t>[1]</w:t>
      </w:r>
      <w:r>
        <w:rPr>
          <w:rStyle w:val="ac"/>
          <w:b w:val="0"/>
          <w:bCs w:val="0"/>
        </w:rPr>
        <w:fldChar w:fldCharType="end"/>
      </w:r>
      <w:r>
        <w:rPr>
          <w:rStyle w:val="ac"/>
          <w:b w:val="0"/>
          <w:bCs w:val="0"/>
        </w:rPr>
        <w:t>.</w:t>
      </w:r>
    </w:p>
    <w:p w14:paraId="0CDDAB7D" w14:textId="77777777" w:rsidR="004B1452" w:rsidRDefault="004B1452" w:rsidP="0049695C">
      <w:pPr>
        <w:pStyle w:val="4"/>
        <w:spacing w:after="240"/>
        <w:rPr>
          <w:rFonts w:ascii="Times New Roman" w:hAnsi="Times New Roman"/>
          <w:color w:val="000000" w:themeColor="text1"/>
          <w:sz w:val="24"/>
          <w:szCs w:val="24"/>
        </w:rPr>
      </w:pPr>
      <w:bookmarkStart w:id="187" w:name="_Toc139361992"/>
      <w:r w:rsidRPr="00F42555">
        <w:rPr>
          <w:rFonts w:ascii="Times New Roman" w:hAnsi="Times New Roman"/>
          <w:color w:val="000000" w:themeColor="text1"/>
          <w:sz w:val="24"/>
          <w:szCs w:val="24"/>
        </w:rPr>
        <w:t>4.</w:t>
      </w:r>
      <w:r>
        <w:rPr>
          <w:rFonts w:ascii="Times New Roman" w:hAnsi="Times New Roman"/>
          <w:color w:val="000000" w:themeColor="text1"/>
          <w:sz w:val="24"/>
          <w:szCs w:val="24"/>
        </w:rPr>
        <w:t>1.6</w:t>
      </w:r>
      <w:r w:rsidRPr="00F42555">
        <w:rPr>
          <w:rFonts w:ascii="Times New Roman" w:hAnsi="Times New Roman"/>
          <w:color w:val="000000" w:themeColor="text1"/>
          <w:sz w:val="24"/>
          <w:szCs w:val="24"/>
        </w:rPr>
        <w:t>.2. Почечная недостаточность</w:t>
      </w:r>
      <w:bookmarkEnd w:id="186"/>
      <w:bookmarkEnd w:id="187"/>
    </w:p>
    <w:p w14:paraId="77ECFB7A" w14:textId="4E5EC4EC" w:rsidR="004B1452" w:rsidRDefault="0007476F" w:rsidP="00BA6AAD">
      <w:pPr>
        <w:ind w:firstLine="709"/>
      </w:pPr>
      <w:r>
        <w:t>П</w:t>
      </w:r>
      <w:r w:rsidR="004B1452" w:rsidRPr="00436733">
        <w:t xml:space="preserve">роведено открытое исследование </w:t>
      </w:r>
      <w:r w:rsidR="00E06DE4">
        <w:t>по оценке ф</w:t>
      </w:r>
      <w:r w:rsidR="006D57FF">
        <w:t xml:space="preserve">армакокинетических параметров при </w:t>
      </w:r>
      <w:r w:rsidR="00E06DE4">
        <w:t>применени</w:t>
      </w:r>
      <w:r w:rsidR="006D57FF">
        <w:t>и</w:t>
      </w:r>
      <w:r w:rsidR="00E06DE4">
        <w:t xml:space="preserve"> </w:t>
      </w:r>
      <w:r w:rsidR="004B1452" w:rsidRPr="00436733">
        <w:t>многократных доз линаглиптина (5 мг) у больных с различной степенью хронической почечной недостаточности по сравнению с со здоровыми добровольцами (ClinicalTrials.gov Identifier: NCT02191228)</w:t>
      </w:r>
      <w:r w:rsidR="004B1452">
        <w:t xml:space="preserve"> </w:t>
      </w:r>
      <w:r w:rsidR="004B1452">
        <w:fldChar w:fldCharType="begin"/>
      </w:r>
      <w:r w:rsidR="004B1452">
        <w:instrText xml:space="preserve"> ADDIN ZOTERO_ITEM CSL_CITATION {"citationID":"Uga8FQw8","properties":{"formattedCitation":"[5]","plainCitation":"[5]","noteIndex":0},"citationItems":[{"id":3036,"uris":["http://zotero.org/users/5483459/items/B3HG7ALY"],"itemData":{"id":3036,"type":"report","abstract":"The main objective of this study was to assess the effect of normal and impaired renal function on the safety, pharmacokinetics, and pharmacodynamics of linagliptin following oral administration of 5 mg daily for 7 days (Groups 1 to 3), 5 mg daily for 10 days (Groups 6 and 7), or as a single dose (Groups 4 and 5)","genre":"Clinical trial registration","note":"submitted: July 15, 2014","number":"NCT02191228","publisher":"clinicaltrials.gov","source":"clinicaltrials.gov","title":"Pharmacokinetics, Pharmacodynamics, Safety and Tolerability of Single and Multiple 5 mg Doses of Linagliptin Tablets in Patients With Different Degrees of Renal Impairment in Comparison to Subjects With Normal Renal Function in a Monocentric, Open, Parallel-group, Phase I Trial","title-short":"Pharmacokinetics, Pharmacodynamics, Safety and Tolerability of Single and Multiple Doses of Linagliptin Tablets in Patients With Different Degrees of Renal Impairment in Comparison to Subjects With Normal Renal Function","URL":"https://clinicaltrials.gov/ct2/show/NCT02191228","author":[{"literal":"Boehringer Ingelheim"}],"accessed":{"date-parts":[["2022",12,2]]},"issued":{"date-parts":[["2014",7,15]]}}}],"schema":"https://github.com/citation-style-language/schema/raw/master/csl-citation.json"} </w:instrText>
      </w:r>
      <w:r w:rsidR="004B1452">
        <w:fldChar w:fldCharType="separate"/>
      </w:r>
      <w:r w:rsidR="004B1452" w:rsidRPr="00EA59C6">
        <w:t>[5]</w:t>
      </w:r>
      <w:r w:rsidR="004B1452">
        <w:fldChar w:fldCharType="end"/>
      </w:r>
      <w:r w:rsidR="004B1452">
        <w:t>.</w:t>
      </w:r>
    </w:p>
    <w:p w14:paraId="7B99F7ED" w14:textId="55D37489" w:rsidR="004B1452" w:rsidRDefault="004B1452" w:rsidP="004A277F">
      <w:pPr>
        <w:ind w:firstLine="709"/>
      </w:pPr>
      <w:r w:rsidRPr="00436733">
        <w:t>В исследование были включены пациенты с почечной недостаточностью, классифицированн</w:t>
      </w:r>
      <w:r w:rsidR="0007476F">
        <w:t>ой</w:t>
      </w:r>
      <w:r w:rsidRPr="00436733">
        <w:t xml:space="preserve"> по </w:t>
      </w:r>
      <w:r w:rsidR="006D57FF">
        <w:t>клирен</w:t>
      </w:r>
      <w:r w:rsidR="0079411A">
        <w:rPr>
          <w:lang w:val="en-US"/>
        </w:rPr>
        <w:t>c</w:t>
      </w:r>
      <w:r w:rsidR="00F6778D">
        <w:t>у креатинина (</w:t>
      </w:r>
      <w:r>
        <w:t>КК</w:t>
      </w:r>
      <w:r w:rsidR="00F6778D">
        <w:t>)</w:t>
      </w:r>
      <w:r>
        <w:t xml:space="preserve"> </w:t>
      </w:r>
      <w:r w:rsidR="0007476F">
        <w:t>как легкой степени</w:t>
      </w:r>
      <w:r>
        <w:t xml:space="preserve"> (от 50 до &lt;80 мл/мин), умеренно </w:t>
      </w:r>
      <w:r w:rsidR="0007476F">
        <w:t>тяжелой</w:t>
      </w:r>
      <w:r>
        <w:t xml:space="preserve"> (от 30 до &lt;50 мл/мин) и тяжел</w:t>
      </w:r>
      <w:r w:rsidR="0007476F">
        <w:t>ой</w:t>
      </w:r>
      <w:r>
        <w:t xml:space="preserve"> (&lt;30 мл/мин), а также </w:t>
      </w:r>
      <w:r w:rsidR="0007476F">
        <w:t>пациенты</w:t>
      </w:r>
      <w:r>
        <w:t xml:space="preserve"> с </w:t>
      </w:r>
      <w:r w:rsidR="00F6778D">
        <w:t>хронической почечной недостаточностью (</w:t>
      </w:r>
      <w:r>
        <w:t>ХПН</w:t>
      </w:r>
      <w:r w:rsidR="00F6778D">
        <w:t>)</w:t>
      </w:r>
      <w:r>
        <w:t>, находящи</w:t>
      </w:r>
      <w:r w:rsidR="0007476F">
        <w:t>е</w:t>
      </w:r>
      <w:r>
        <w:t>ся на гемодиализе. Кроме того, пациентов с СД2 и тяжелой почечн</w:t>
      </w:r>
      <w:r w:rsidR="0029133F">
        <w:t>ой</w:t>
      </w:r>
      <w:r>
        <w:t xml:space="preserve"> недостаточность</w:t>
      </w:r>
      <w:r w:rsidR="0029133F">
        <w:t>ю</w:t>
      </w:r>
      <w:r>
        <w:t xml:space="preserve"> (&lt;30 мл/мин) сравнивали с больными СД2 с нормальной функцией почек. </w:t>
      </w:r>
      <w:r w:rsidR="004A277F">
        <w:t>В</w:t>
      </w:r>
      <w:r>
        <w:t xml:space="preserve"> равновесном состоянии концентрация линаглиптина у пациентов с легкой почечной недостаточностью была сопоставим</w:t>
      </w:r>
      <w:r w:rsidR="00F6778D">
        <w:t>а</w:t>
      </w:r>
      <w:r>
        <w:t xml:space="preserve"> со здоровыми субъектами. При умеренной почечной недостаточности концентрация примерно в 1,7 раза уве</w:t>
      </w:r>
      <w:r w:rsidR="00F6778D">
        <w:t>л</w:t>
      </w:r>
      <w:r>
        <w:t xml:space="preserve">ичилась по сравнению с контролем. Концентрация у больных СД2 и тяжелой почечная недостаточностью увеличивается примерно в 1,4 раза по сравнению с больными СД2 с нормальной функцией почек. AUC линаглиптина у пациентов с терминальной почечной недостаточностью </w:t>
      </w:r>
      <w:r w:rsidR="00F6778D">
        <w:t xml:space="preserve">была </w:t>
      </w:r>
      <w:r w:rsidR="004A277F">
        <w:t>сопоставимой с</w:t>
      </w:r>
      <w:r w:rsidR="00F6778D">
        <w:t xml:space="preserve"> AUC </w:t>
      </w:r>
      <w:r w:rsidR="000F6082">
        <w:t>у пациентов</w:t>
      </w:r>
      <w:r>
        <w:t xml:space="preserve"> с умеренной или тяжелой почечной недостаточностью. Таким образом, не требуется корректировка дозы линаглиптина у пациентов с любой степенью почечной недостаточности </w:t>
      </w:r>
      <w:r>
        <w:fldChar w:fldCharType="begin"/>
      </w:r>
      <w:r>
        <w:instrText xml:space="preserve"> ADDIN ZOTERO_ITEM CSL_CITATION {"citationID":"GMI8BwrZ","properties":{"formattedCitation":"[1]","plainCitation":"[1]","noteIndex":0},"citationItems":[{"id":3008,"uris":["http://zotero.org/users/5483459/items/A4YJC5H7"],"itemData":{"id":3008,"type":"document","title":"European  Medicines agency.Summary of product characteristics.Trajenta 5 mg film-coated tablets.First published: 06/10/2011. Last updated: 15/04/2013"}}],"schema":"https://github.com/citation-style-language/schema/raw/master/csl-citation.json"} </w:instrText>
      </w:r>
      <w:r>
        <w:fldChar w:fldCharType="separate"/>
      </w:r>
      <w:r w:rsidRPr="004A3A34">
        <w:t>[1]</w:t>
      </w:r>
      <w:r>
        <w:fldChar w:fldCharType="end"/>
      </w:r>
      <w:r>
        <w:t>.</w:t>
      </w:r>
    </w:p>
    <w:p w14:paraId="2EC227D4" w14:textId="77777777" w:rsidR="004B1452" w:rsidRDefault="004B1452" w:rsidP="0049695C">
      <w:pPr>
        <w:pStyle w:val="4"/>
        <w:spacing w:after="240"/>
        <w:rPr>
          <w:rFonts w:ascii="Times New Roman" w:hAnsi="Times New Roman"/>
          <w:color w:val="000000" w:themeColor="text1"/>
          <w:sz w:val="24"/>
          <w:szCs w:val="24"/>
        </w:rPr>
      </w:pPr>
      <w:bookmarkStart w:id="188" w:name="_Toc52190584"/>
      <w:bookmarkStart w:id="189" w:name="_Toc139361993"/>
      <w:r>
        <w:rPr>
          <w:rFonts w:ascii="Times New Roman" w:hAnsi="Times New Roman"/>
          <w:color w:val="000000" w:themeColor="text1"/>
          <w:sz w:val="24"/>
          <w:szCs w:val="24"/>
        </w:rPr>
        <w:t>4</w:t>
      </w:r>
      <w:r w:rsidRPr="00F42555">
        <w:rPr>
          <w:rFonts w:ascii="Times New Roman" w:hAnsi="Times New Roman"/>
          <w:color w:val="000000" w:themeColor="text1"/>
          <w:sz w:val="24"/>
          <w:szCs w:val="24"/>
        </w:rPr>
        <w:t>.</w:t>
      </w:r>
      <w:r>
        <w:rPr>
          <w:rFonts w:ascii="Times New Roman" w:hAnsi="Times New Roman"/>
          <w:color w:val="000000" w:themeColor="text1"/>
          <w:sz w:val="24"/>
          <w:szCs w:val="24"/>
        </w:rPr>
        <w:t>1.6</w:t>
      </w:r>
      <w:r w:rsidRPr="00F42555">
        <w:rPr>
          <w:rFonts w:ascii="Times New Roman" w:hAnsi="Times New Roman"/>
          <w:color w:val="000000" w:themeColor="text1"/>
          <w:sz w:val="24"/>
          <w:szCs w:val="24"/>
        </w:rPr>
        <w:t>.3. Печеночная недостаточность</w:t>
      </w:r>
      <w:bookmarkEnd w:id="188"/>
      <w:bookmarkEnd w:id="189"/>
    </w:p>
    <w:p w14:paraId="697EBB17" w14:textId="0C3CB9AF" w:rsidR="004B1452" w:rsidRDefault="004A277F" w:rsidP="00EA777B">
      <w:pPr>
        <w:ind w:firstLine="709"/>
      </w:pPr>
      <w:r>
        <w:t>П</w:t>
      </w:r>
      <w:r w:rsidR="004B1452" w:rsidRPr="00436733">
        <w:t xml:space="preserve">роведено исследование оценки фармакокинетики линаглиптина (5 мг) у </w:t>
      </w:r>
      <w:r w:rsidR="00422CE6" w:rsidRPr="007E283E">
        <w:t>пациентов с печеночной недостаточностью легкой, средней и тяжелой степени (по классификации Чайлд-Пью)</w:t>
      </w:r>
      <w:r w:rsidR="00422CE6">
        <w:t xml:space="preserve"> </w:t>
      </w:r>
      <w:r w:rsidR="004B1452">
        <w:t xml:space="preserve">(ClinicalTrials.gov Identifier: NCT02183376) </w:t>
      </w:r>
      <w:r w:rsidR="004B1452">
        <w:fldChar w:fldCharType="begin"/>
      </w:r>
      <w:r w:rsidR="004B1452">
        <w:instrText xml:space="preserve"> ADDIN ZOTERO_ITEM CSL_CITATION {"citationID":"ojgwvldw","properties":{"formattedCitation":"[6]","plainCitation":"[6]","noteIndex":0},"citationItems":[{"id":3037,"uris":["http://zotero.org/users/5483459/items/3ZTQGXSZ"],"itemData":{"id":3037,"type":"report","abstract":"To investigate the influence of mild, moderate, and severe liver impairment on the pharmacokinetics and pharmacodynamics of linagliptin in comparison with a control group with normal hepatic function after single or multiple oral administration of 5 mg linagliptin tablets","genre":"Clinical trial registration","note":"submitted: July 4, 2014","number":"NCT02183376","publisher":"clinicaltrials.gov","source":"clinicaltrials.gov","title":"Pharmacokinetics and Pharmacodynamics of BI 1356 5 mg Once Daily in Male and Female Subjects With Different Degrees of Liver Impairment (Child Pugh Classification A-C) as Compared to Male and Female Healthy Subjects (a Non-blinded, Parallel Group Study of Phase I)","title-short":"Pharmacokinetics and Pharmacodynamics of BI 1356 in Subjects With Different Degrees of Liver Impairment as Compared to Healthy Subjects","URL":"https://clinicaltrials.gov/ct2/show/NCT02183376","author":[{"literal":"Boehringer Ingelheim"}],"accessed":{"date-parts":[["2022",12,2]]},"issued":{"date-parts":[["2014",7,4]]}}}],"schema":"https://github.com/citation-style-language/schema/raw/master/csl-citation.json"} </w:instrText>
      </w:r>
      <w:r w:rsidR="004B1452">
        <w:fldChar w:fldCharType="separate"/>
      </w:r>
      <w:r w:rsidR="004B1452" w:rsidRPr="00EA59C6">
        <w:t>[6]</w:t>
      </w:r>
      <w:r w:rsidR="004B1452">
        <w:fldChar w:fldCharType="end"/>
      </w:r>
      <w:r w:rsidR="004B1452">
        <w:t xml:space="preserve">. </w:t>
      </w:r>
      <w:r w:rsidR="00422CE6">
        <w:t>С</w:t>
      </w:r>
      <w:r w:rsidR="004B1452" w:rsidRPr="007E283E">
        <w:t>редние значения AUC и С</w:t>
      </w:r>
      <w:r w:rsidR="004B1452" w:rsidRPr="007E283E">
        <w:rPr>
          <w:vertAlign w:val="subscript"/>
          <w:lang w:val="en-US"/>
        </w:rPr>
        <w:t>max</w:t>
      </w:r>
      <w:r w:rsidR="004B1452" w:rsidRPr="007E283E">
        <w:t xml:space="preserve"> </w:t>
      </w:r>
      <w:r w:rsidR="004B1452" w:rsidRPr="007E283E">
        <w:lastRenderedPageBreak/>
        <w:t xml:space="preserve">линаглиптина после его многократного применения в дозе 5 мг были сходны с соответствующими значениями у здоровых </w:t>
      </w:r>
      <w:r w:rsidR="004B1452">
        <w:t>добровольцев</w:t>
      </w:r>
      <w:r w:rsidR="004B1452" w:rsidRPr="007E283E">
        <w:t>.</w:t>
      </w:r>
      <w:r w:rsidR="004B1452">
        <w:t xml:space="preserve"> Фармакокинетика линаглиптина лишь незначительно изменялась при болезнях печени. Отмечалось снижен</w:t>
      </w:r>
      <w:r w:rsidR="00422CE6">
        <w:t>ие</w:t>
      </w:r>
      <w:r w:rsidR="004B1452">
        <w:t xml:space="preserve"> концентраци</w:t>
      </w:r>
      <w:r w:rsidR="00422CE6">
        <w:t>и</w:t>
      </w:r>
      <w:r w:rsidR="004B1452">
        <w:t xml:space="preserve">  основного метаболита, однако это снижение не имеет клинического значения </w:t>
      </w:r>
      <w:r w:rsidR="004B1452">
        <w:fldChar w:fldCharType="begin"/>
      </w:r>
      <w:r w:rsidR="004B1452">
        <w:instrText xml:space="preserve"> ADDIN ZOTERO_ITEM CSL_CITATION {"citationID":"HPok3shA","properties":{"formattedCitation":"[2]","plainCitation":"[2]","noteIndex":0},"citationItems":[{"id":2939,"uris":["http://zotero.org/users/5483459/items/SJBZ4HU2"],"itemData":{"id":2939,"type":"document","title":"European  Medicines Agency.Assessment report Trajenta (linagliptin). Procedure No.: EMEA/H/C/002110/0000"}}],"schema":"https://github.com/citation-style-language/schema/raw/master/csl-citation.json"} </w:instrText>
      </w:r>
      <w:r w:rsidR="004B1452">
        <w:fldChar w:fldCharType="separate"/>
      </w:r>
      <w:r w:rsidR="004B1452" w:rsidRPr="002F1CA9">
        <w:t>[2]</w:t>
      </w:r>
      <w:r w:rsidR="004B1452">
        <w:fldChar w:fldCharType="end"/>
      </w:r>
      <w:r w:rsidR="004B1452">
        <w:t>.</w:t>
      </w:r>
    </w:p>
    <w:p w14:paraId="3DDC61B5" w14:textId="77777777" w:rsidR="004B1452" w:rsidRDefault="004B1452" w:rsidP="0049695C">
      <w:pPr>
        <w:pStyle w:val="4"/>
        <w:spacing w:after="240"/>
        <w:rPr>
          <w:rFonts w:ascii="Times New Roman" w:hAnsi="Times New Roman"/>
          <w:color w:val="000000" w:themeColor="text1"/>
          <w:sz w:val="24"/>
          <w:szCs w:val="24"/>
        </w:rPr>
      </w:pPr>
      <w:bookmarkStart w:id="190" w:name="_Toc139361994"/>
      <w:r>
        <w:rPr>
          <w:rFonts w:ascii="Times New Roman" w:hAnsi="Times New Roman"/>
          <w:color w:val="000000" w:themeColor="text1"/>
          <w:sz w:val="24"/>
          <w:szCs w:val="24"/>
        </w:rPr>
        <w:t>4</w:t>
      </w:r>
      <w:r w:rsidRPr="00F42555">
        <w:rPr>
          <w:rFonts w:ascii="Times New Roman" w:hAnsi="Times New Roman"/>
          <w:color w:val="000000" w:themeColor="text1"/>
          <w:sz w:val="24"/>
          <w:szCs w:val="24"/>
        </w:rPr>
        <w:t>.</w:t>
      </w:r>
      <w:r>
        <w:rPr>
          <w:rFonts w:ascii="Times New Roman" w:hAnsi="Times New Roman"/>
          <w:color w:val="000000" w:themeColor="text1"/>
          <w:sz w:val="24"/>
          <w:szCs w:val="24"/>
        </w:rPr>
        <w:t>1.6</w:t>
      </w:r>
      <w:r w:rsidRPr="00F42555">
        <w:rPr>
          <w:rFonts w:ascii="Times New Roman" w:hAnsi="Times New Roman"/>
          <w:color w:val="000000" w:themeColor="text1"/>
          <w:sz w:val="24"/>
          <w:szCs w:val="24"/>
        </w:rPr>
        <w:t>.</w:t>
      </w:r>
      <w:r>
        <w:rPr>
          <w:rFonts w:ascii="Times New Roman" w:hAnsi="Times New Roman"/>
          <w:color w:val="000000" w:themeColor="text1"/>
          <w:sz w:val="24"/>
          <w:szCs w:val="24"/>
        </w:rPr>
        <w:t>4</w:t>
      </w:r>
      <w:r w:rsidRPr="00F42555">
        <w:rPr>
          <w:rFonts w:ascii="Times New Roman" w:hAnsi="Times New Roman"/>
          <w:color w:val="000000" w:themeColor="text1"/>
          <w:sz w:val="24"/>
          <w:szCs w:val="24"/>
        </w:rPr>
        <w:t xml:space="preserve">. </w:t>
      </w:r>
      <w:r>
        <w:rPr>
          <w:rFonts w:ascii="Times New Roman" w:hAnsi="Times New Roman"/>
          <w:color w:val="000000" w:themeColor="text1"/>
          <w:sz w:val="24"/>
          <w:szCs w:val="24"/>
        </w:rPr>
        <w:t>Сахарный диабет 2 типа</w:t>
      </w:r>
      <w:bookmarkEnd w:id="190"/>
    </w:p>
    <w:p w14:paraId="4A9D3C5D" w14:textId="77777777" w:rsidR="004B1452" w:rsidRDefault="004B1452" w:rsidP="00422CE6">
      <w:pPr>
        <w:ind w:firstLine="709"/>
      </w:pPr>
      <w:r w:rsidRPr="008457A6">
        <w:t xml:space="preserve">Линаглиптин продемонстрировал нелинейный фармакокинетический профиль у пациентов с СД2, что согласуется с результатами предыдущих исследований у здоровых </w:t>
      </w:r>
      <w:r>
        <w:t xml:space="preserve">добровольцев </w:t>
      </w:r>
      <w:r>
        <w:fldChar w:fldCharType="begin"/>
      </w:r>
      <w:r>
        <w:instrText xml:space="preserve"> ADDIN ZOTERO_ITEM CSL_CITATION {"citationID":"2WcmrCHH","properties":{"formattedCitation":"[7]","plainCitation":"[7]","noteIndex":0},"citationItems":[{"id":3047,"uris":["http://zotero.org/users/5483459/items/GWUY2K6T"],"itemData":{"id":3047,"type":"article-journal","abstract":"Linagliptin is a dipeptidyl peptidase (DPP)-4 inhibitor, used to treat type 2 diabetes mellitus (T2DM). Population pharmacokinetic and pharmacodynamic analyses were performed to characterize the impact of clinically relevant intrinsic/extrinsic factors (covariates) on linagliptin exposure and DPP-4 inhibition in patients with T2DM.","container-title":"Clinical Pharmacokinetics","DOI":"10.1007/s40262-014-0232-4","ISSN":"1179-1926","issue":"7","journalAbbreviation":"Clin Pharmacokinet","language":"en","page":"737-750","source":"Springer Link","title":"Population Pharmacokinetics and Pharmacodynamics of Linagliptin in Patients with Type 2 Diabetes Mellitus","volume":"54","author":[{"family":"Retlich","given":"Silke"},{"family":"Duval","given":"Vincent"},{"family":"Graefe-Mody","given":"Ulrike"},{"family":"Friedrich","given":"Christian"},{"family":"Patel","given":"Sanjay"},{"family":"Jaehde","given":"Ulrich"},{"family":"Staab","given":"Alexander"}],"issued":{"date-parts":[["2015",7,1]]}}}],"schema":"https://github.com/citation-style-language/schema/raw/master/csl-citation.json"} </w:instrText>
      </w:r>
      <w:r>
        <w:fldChar w:fldCharType="separate"/>
      </w:r>
      <w:r w:rsidRPr="00857E99">
        <w:t>[7]</w:t>
      </w:r>
      <w:r>
        <w:fldChar w:fldCharType="end"/>
      </w:r>
      <w:r>
        <w:t>.</w:t>
      </w:r>
    </w:p>
    <w:p w14:paraId="0D218CF0" w14:textId="104A35D1" w:rsidR="004B1452" w:rsidRDefault="004B1452" w:rsidP="00422CE6">
      <w:pPr>
        <w:ind w:firstLine="709"/>
      </w:pPr>
      <w:r w:rsidRPr="003D60F1">
        <w:t xml:space="preserve">Фармакокинетические характеристики линаглиптина позволяют назначать его один раз в сутки широкому кругу пациентов с сахарным диабетом 2 типа. В отличие от большинства других ингибиторов дипептидилпептидазы-4, линаглиптин в основном выводится непочечным путем и у пациентов с почечной недостаточностью коррекции дозы не требуется. Кроме того, </w:t>
      </w:r>
      <w:r w:rsidR="00134FD6">
        <w:t>концентрация</w:t>
      </w:r>
      <w:r w:rsidRPr="003D60F1">
        <w:t xml:space="preserve"> линаглиптина существенно не изменяется у пациентов с печеночной недостаточностью, и для таких пациентов коррекция дозы не требуется. Линаглиптин обладает уникальными фармакологическими свойствами в классе ингибиторов дипептидилпептидазы-4. Доза линаглиптина 5 мг </w:t>
      </w:r>
      <w:r w:rsidR="00134FD6">
        <w:t>возможна к применению</w:t>
      </w:r>
      <w:r w:rsidRPr="003D60F1">
        <w:t xml:space="preserve"> </w:t>
      </w:r>
      <w:r w:rsidR="00134FD6">
        <w:t xml:space="preserve">у </w:t>
      </w:r>
      <w:r w:rsidRPr="003D60F1">
        <w:t>пациентов с сахарным диабетом 2 типа независимо от их этнической принадлежности</w:t>
      </w:r>
      <w:r w:rsidR="00134FD6">
        <w:t>,</w:t>
      </w:r>
      <w:r w:rsidRPr="003D60F1">
        <w:t xml:space="preserve"> наличия почечной или печеночной недостаточности</w:t>
      </w:r>
      <w:r>
        <w:t xml:space="preserve"> </w:t>
      </w:r>
      <w:r>
        <w:fldChar w:fldCharType="begin"/>
      </w:r>
      <w:r>
        <w:instrText xml:space="preserve"> ADDIN ZOTERO_ITEM CSL_CITATION {"citationID":"FeOw8fCz","properties":{"formattedCitation":"[8]","plainCitation":"[8]","noteIndex":0},"citationItems":[{"id":3044,"uris":["http://zotero.org/users/5483459/items/4F5ZTDHG"],"itemData":{"id":3044,"type":"artic</w:instrText>
      </w:r>
      <w:r>
        <w:rPr>
          <w:rFonts w:hint="eastAsia"/>
        </w:rPr>
        <w:instrText>le-journal","abstract":"Our aims were to summarize the clinical pharmacokinetics and pharmacodynamics of the dipeptidyl</w:instrText>
      </w:r>
      <w:r>
        <w:rPr>
          <w:rFonts w:hint="eastAsia"/>
        </w:rPr>
        <w:instrText>‐</w:instrText>
      </w:r>
      <w:r>
        <w:rPr>
          <w:rFonts w:hint="eastAsia"/>
        </w:rPr>
        <w:instrText>peptidase</w:instrText>
      </w:r>
      <w:r>
        <w:rPr>
          <w:rFonts w:hint="eastAsia"/>
        </w:rPr>
        <w:instrText>‐</w:instrText>
      </w:r>
      <w:r>
        <w:rPr>
          <w:rFonts w:hint="eastAsia"/>
        </w:rPr>
        <w:instrText>4 inhibitor, linagliptin, and to consider how these characteristics influence its clinical utility. Differences between linagliptin and other dipeptidyl</w:instrText>
      </w:r>
      <w:r>
        <w:rPr>
          <w:rFonts w:hint="eastAsia"/>
        </w:rPr>
        <w:instrText>‐</w:instrText>
      </w:r>
      <w:r>
        <w:rPr>
          <w:rFonts w:hint="eastAsia"/>
        </w:rPr>
        <w:instrText>peptidase</w:instrText>
      </w:r>
      <w:r>
        <w:rPr>
          <w:rFonts w:hint="eastAsia"/>
        </w:rPr>
        <w:instrText>‐</w:instrText>
      </w:r>
      <w:r>
        <w:rPr>
          <w:rFonts w:hint="eastAsia"/>
        </w:rPr>
        <w:instrText>4 inhibitors were also considered, in addition to the influence of Asian race on the pharmacology of linagliptin. Linagliptin has a xanthine</w:instrText>
      </w:r>
      <w:r>
        <w:rPr>
          <w:rFonts w:hint="eastAsia"/>
        </w:rPr>
        <w:instrText>‐</w:instrText>
      </w:r>
      <w:r>
        <w:rPr>
          <w:rFonts w:hint="eastAsia"/>
        </w:rPr>
        <w:instrText>based structure, a difference that might account for some of the pharmacological differences observed with linagliptin versus other dipeptidyl</w:instrText>
      </w:r>
      <w:r>
        <w:rPr>
          <w:rFonts w:hint="eastAsia"/>
        </w:rPr>
        <w:instrText>‐</w:instrText>
      </w:r>
      <w:r>
        <w:rPr>
          <w:rFonts w:hint="eastAsia"/>
        </w:rPr>
        <w:instrText>peptidase</w:instrText>
      </w:r>
      <w:r>
        <w:rPr>
          <w:rFonts w:hint="eastAsia"/>
        </w:rPr>
        <w:instrText>‐</w:instrText>
      </w:r>
      <w:r>
        <w:rPr>
          <w:rFonts w:hint="eastAsia"/>
        </w:rPr>
        <w:instrText>4 inhibitors. The long terminal half</w:instrText>
      </w:r>
      <w:r>
        <w:rPr>
          <w:rFonts w:hint="eastAsia"/>
        </w:rPr>
        <w:instrText>‐</w:instrText>
      </w:r>
      <w:r>
        <w:rPr>
          <w:rFonts w:hint="eastAsia"/>
        </w:rPr>
        <w:instrText>life of linagliptin results from its strong binding to dipeptidyl</w:instrText>
      </w:r>
      <w:r>
        <w:rPr>
          <w:rFonts w:hint="eastAsia"/>
        </w:rPr>
        <w:instrText>‐</w:instrText>
      </w:r>
      <w:r>
        <w:rPr>
          <w:rFonts w:hint="eastAsia"/>
        </w:rPr>
        <w:instrText>peptidase</w:instrText>
      </w:r>
      <w:r>
        <w:rPr>
          <w:rFonts w:hint="eastAsia"/>
        </w:rPr>
        <w:instrText>‐</w:instrText>
      </w:r>
      <w:r>
        <w:rPr>
          <w:rFonts w:hint="eastAsia"/>
        </w:rPr>
        <w:instrText>4. Despite this, linagliptin shows a short accumulation half</w:instrText>
      </w:r>
      <w:r>
        <w:rPr>
          <w:rFonts w:hint="eastAsia"/>
        </w:rPr>
        <w:instrText>‐</w:instrText>
      </w:r>
      <w:r>
        <w:rPr>
          <w:rFonts w:hint="eastAsia"/>
        </w:rPr>
        <w:instrText>life, as a result of saturable, high</w:instrText>
      </w:r>
      <w:r>
        <w:rPr>
          <w:rFonts w:hint="eastAsia"/>
        </w:rPr>
        <w:instrText>‐</w:instrText>
      </w:r>
      <w:r>
        <w:rPr>
          <w:rFonts w:hint="eastAsia"/>
        </w:rPr>
        <w:instrText>affinity binding to dipeptidyl</w:instrText>
      </w:r>
      <w:r>
        <w:rPr>
          <w:rFonts w:hint="eastAsia"/>
        </w:rPr>
        <w:instrText>‐</w:instrText>
      </w:r>
      <w:r>
        <w:rPr>
          <w:rFonts w:hint="eastAsia"/>
        </w:rPr>
        <w:instrText>peptidase</w:instrText>
      </w:r>
      <w:r>
        <w:rPr>
          <w:rFonts w:hint="eastAsia"/>
        </w:rPr>
        <w:instrText>‐</w:instrText>
      </w:r>
      <w:r>
        <w:rPr>
          <w:rFonts w:hint="eastAsia"/>
        </w:rPr>
        <w:instrText>4. The pharmacokinetic characteristics of linagliptin make it suitable for once</w:instrText>
      </w:r>
      <w:r>
        <w:rPr>
          <w:rFonts w:hint="eastAsia"/>
        </w:rPr>
        <w:instrText>‐</w:instrText>
      </w:r>
      <w:r>
        <w:rPr>
          <w:rFonts w:hint="eastAsia"/>
        </w:rPr>
        <w:instrText>daily dosing in a broad range of patients with type 2 diabetes mellitus. Unlike most other dipeptidyl</w:instrText>
      </w:r>
      <w:r>
        <w:rPr>
          <w:rFonts w:hint="eastAsia"/>
        </w:rPr>
        <w:instrText>‐</w:instrText>
      </w:r>
      <w:r>
        <w:rPr>
          <w:rFonts w:hint="eastAsia"/>
        </w:rPr>
        <w:instrText>peptidase</w:instrText>
      </w:r>
      <w:r>
        <w:rPr>
          <w:rFonts w:hint="eastAsia"/>
        </w:rPr>
        <w:instrText>‐</w:instrText>
      </w:r>
      <w:r>
        <w:rPr>
          <w:rFonts w:hint="eastAsia"/>
        </w:rPr>
        <w:instrText>4 inhibitors, linagliptin has a largely non</w:instrText>
      </w:r>
      <w:r>
        <w:rPr>
          <w:rFonts w:hint="eastAsia"/>
        </w:rPr>
        <w:instrText>‐</w:instrText>
      </w:r>
      <w:r>
        <w:rPr>
          <w:rFonts w:hint="eastAsia"/>
        </w:rPr>
        <w:instrText>renal excretion route, and dose adjustment is not required in patients with renal impairment. Furthermore, linagliptin exposure is not substantially altered in patients with hepatic impairment, and dose adjustment is not necessary for these patients. The 5</w:instrText>
      </w:r>
      <w:r>
        <w:rPr>
          <w:rFonts w:hint="eastAsia"/>
        </w:rPr>
        <w:instrText>‐</w:instrText>
      </w:r>
      <w:r>
        <w:rPr>
          <w:rFonts w:hint="eastAsia"/>
        </w:rPr>
        <w:instrText>mg dose is also suitable for patients of Asian ethnicity. Linagliptin shows unique pharmacological features within the dipeptidyl</w:instrText>
      </w:r>
      <w:r>
        <w:rPr>
          <w:rFonts w:hint="eastAsia"/>
        </w:rPr>
        <w:instrText>‐</w:instrText>
      </w:r>
      <w:r>
        <w:rPr>
          <w:rFonts w:hint="eastAsia"/>
        </w:rPr>
        <w:instrText>peptidase</w:instrText>
      </w:r>
      <w:r>
        <w:rPr>
          <w:rFonts w:hint="eastAsia"/>
        </w:rPr>
        <w:instrText>‐</w:instrText>
      </w:r>
      <w:r>
        <w:rPr>
          <w:rFonts w:hint="eastAsia"/>
        </w:rPr>
        <w:instrText>4 inhibitor class. Although most clinical trials of linagliptin have involved largely Caucasian populations, data on the pharmacokinetic/pharmacodynamic properties of linagliptin show that these features are not substantially altered in Asian populations. The 5</w:instrText>
      </w:r>
      <w:r>
        <w:rPr>
          <w:rFonts w:hint="eastAsia"/>
        </w:rPr>
        <w:instrText>‐</w:instrText>
      </w:r>
      <w:r>
        <w:rPr>
          <w:rFonts w:hint="eastAsia"/>
        </w:rPr>
        <w:instrText>mg dose of linagliptin is suitable for patients wit</w:instrText>
      </w:r>
      <w:r>
        <w:instrText xml:space="preserve">h type 2 diabetes mellitus irrespective of their ethnicity or the presence of renal or hepatic impairment.","container-title":"Journal of Diabetes Investigation","DOI":"10.1111/jdi.12528","ISSN":"2040-1116","issue":"1","journalAbbreviation":"J Diabetes Investig","note":"PMID: 27180612\nPMCID: PMC5217889","page":"19-28","source":"PubMed Central","title":"Pharmacokinetic and pharmacodynamic evaluation of linagliptin for the treatment of type 2 diabetes mellitus, with consideration of Asian patient populations","volume":"8","author":[{"family":"Ceriello","given":"Antonio"},{"family":"Inagaki","given":"Nobuya"}],"issued":{"date-parts":[["2017",1]]}}}],"schema":"https://github.com/citation-style-language/schema/raw/master/csl-citation.json"} </w:instrText>
      </w:r>
      <w:r>
        <w:fldChar w:fldCharType="separate"/>
      </w:r>
      <w:r w:rsidRPr="00857E99">
        <w:t>[8]</w:t>
      </w:r>
      <w:r>
        <w:fldChar w:fldCharType="end"/>
      </w:r>
      <w:r>
        <w:t>.</w:t>
      </w:r>
    </w:p>
    <w:p w14:paraId="48CD7D68" w14:textId="63989F8E" w:rsidR="008E6896" w:rsidRDefault="008E6896" w:rsidP="0049695C">
      <w:pPr>
        <w:pStyle w:val="4"/>
        <w:spacing w:after="240"/>
        <w:rPr>
          <w:rFonts w:ascii="Times New Roman" w:hAnsi="Times New Roman"/>
          <w:color w:val="000000" w:themeColor="text1"/>
          <w:sz w:val="24"/>
          <w:szCs w:val="24"/>
        </w:rPr>
      </w:pPr>
      <w:bookmarkStart w:id="191" w:name="_Toc139361995"/>
      <w:r>
        <w:rPr>
          <w:rFonts w:ascii="Times New Roman" w:hAnsi="Times New Roman"/>
          <w:color w:val="000000" w:themeColor="text1"/>
          <w:sz w:val="24"/>
          <w:szCs w:val="24"/>
        </w:rPr>
        <w:t>4</w:t>
      </w:r>
      <w:r w:rsidRPr="00F42555">
        <w:rPr>
          <w:rFonts w:ascii="Times New Roman" w:hAnsi="Times New Roman"/>
          <w:color w:val="000000" w:themeColor="text1"/>
          <w:sz w:val="24"/>
          <w:szCs w:val="24"/>
        </w:rPr>
        <w:t>.</w:t>
      </w:r>
      <w:r>
        <w:rPr>
          <w:rFonts w:ascii="Times New Roman" w:hAnsi="Times New Roman"/>
          <w:color w:val="000000" w:themeColor="text1"/>
          <w:sz w:val="24"/>
          <w:szCs w:val="24"/>
        </w:rPr>
        <w:t>1.6</w:t>
      </w:r>
      <w:r w:rsidRPr="00F42555">
        <w:rPr>
          <w:rFonts w:ascii="Times New Roman" w:hAnsi="Times New Roman"/>
          <w:color w:val="000000" w:themeColor="text1"/>
          <w:sz w:val="24"/>
          <w:szCs w:val="24"/>
        </w:rPr>
        <w:t>.</w:t>
      </w:r>
      <w:r>
        <w:rPr>
          <w:rFonts w:ascii="Times New Roman" w:hAnsi="Times New Roman"/>
          <w:color w:val="000000" w:themeColor="text1"/>
          <w:sz w:val="24"/>
          <w:szCs w:val="24"/>
        </w:rPr>
        <w:t>5</w:t>
      </w:r>
      <w:r w:rsidRPr="00F42555">
        <w:rPr>
          <w:rFonts w:ascii="Times New Roman" w:hAnsi="Times New Roman"/>
          <w:color w:val="000000" w:themeColor="text1"/>
          <w:sz w:val="24"/>
          <w:szCs w:val="24"/>
        </w:rPr>
        <w:t xml:space="preserve">. </w:t>
      </w:r>
      <w:r>
        <w:rPr>
          <w:rFonts w:ascii="Times New Roman" w:hAnsi="Times New Roman"/>
          <w:color w:val="000000" w:themeColor="text1"/>
          <w:sz w:val="24"/>
          <w:szCs w:val="24"/>
        </w:rPr>
        <w:t>Влияние возраста</w:t>
      </w:r>
      <w:bookmarkEnd w:id="191"/>
    </w:p>
    <w:p w14:paraId="09FF3C84" w14:textId="04EDD48C" w:rsidR="008E6896" w:rsidRDefault="008E6896" w:rsidP="00751562">
      <w:r>
        <w:tab/>
        <w:t>Коррекции дозы в зависимости от возраста не требуется. Опыт применения у пациентов старше 75 лет ограничен.</w:t>
      </w:r>
    </w:p>
    <w:p w14:paraId="5B287BCC" w14:textId="77777777" w:rsidR="004B1452" w:rsidRDefault="004B1452" w:rsidP="0049695C">
      <w:pPr>
        <w:spacing w:before="240" w:after="240"/>
        <w:rPr>
          <w:b/>
          <w:bCs/>
        </w:rPr>
      </w:pPr>
      <w:r w:rsidRPr="00AB20DF">
        <w:rPr>
          <w:b/>
          <w:bCs/>
        </w:rPr>
        <w:t>4</w:t>
      </w:r>
      <w:r w:rsidRPr="00620389">
        <w:rPr>
          <w:b/>
          <w:bCs/>
        </w:rPr>
        <w:t>.</w:t>
      </w:r>
      <w:r>
        <w:rPr>
          <w:b/>
          <w:bCs/>
        </w:rPr>
        <w:t>1.7</w:t>
      </w:r>
      <w:r w:rsidRPr="00620389">
        <w:rPr>
          <w:b/>
          <w:bCs/>
        </w:rPr>
        <w:t xml:space="preserve">. </w:t>
      </w:r>
      <w:r w:rsidRPr="00A06148">
        <w:rPr>
          <w:b/>
        </w:rPr>
        <w:t>Фармакокине</w:t>
      </w:r>
      <w:r>
        <w:rPr>
          <w:b/>
          <w:bCs/>
        </w:rPr>
        <w:t>тические лекарственные взаимодействия</w:t>
      </w:r>
    </w:p>
    <w:p w14:paraId="3B222C2F" w14:textId="3F416FF1" w:rsidR="004B1452" w:rsidRDefault="004B1452" w:rsidP="004B1452">
      <w:pPr>
        <w:ind w:firstLine="709"/>
      </w:pPr>
      <w:r w:rsidRPr="00F70B71">
        <w:t>Совместное назначение линаглиптина с ритонавиром, ингибитором P-gp/CYP3A4, прив</w:t>
      </w:r>
      <w:r w:rsidR="00FF0CC4">
        <w:t>оди</w:t>
      </w:r>
      <w:r w:rsidRPr="00F70B71">
        <w:t xml:space="preserve">ло к 2-кратному увеличению </w:t>
      </w:r>
      <w:r>
        <w:t>концентрации</w:t>
      </w:r>
      <w:r w:rsidRPr="00F70B71">
        <w:t xml:space="preserve"> и 3-кратному увеличению C</w:t>
      </w:r>
      <w:r w:rsidRPr="00F70B71">
        <w:rPr>
          <w:vertAlign w:val="subscript"/>
        </w:rPr>
        <w:t>max</w:t>
      </w:r>
      <w:r w:rsidRPr="00F70B71">
        <w:t>. Это объясняется увеличением биодоступности вследствие ингибирования P-gp, в то время как на выведение линаглиптина ритонавир оказывал незначительное влияние. В связи с</w:t>
      </w:r>
      <w:r w:rsidR="00FF0CC4">
        <w:t>о</w:t>
      </w:r>
      <w:r w:rsidRPr="00F70B71">
        <w:t xml:space="preserve"> </w:t>
      </w:r>
      <w:r w:rsidR="00FF0CC4">
        <w:t>значительным запасом</w:t>
      </w:r>
      <w:r>
        <w:t xml:space="preserve"> </w:t>
      </w:r>
      <w:r w:rsidRPr="00F70B71">
        <w:t>безопасности линаглиптина</w:t>
      </w:r>
      <w:r w:rsidR="00FF0CC4">
        <w:t xml:space="preserve"> по данным </w:t>
      </w:r>
      <w:r w:rsidR="006B5F1A">
        <w:t>доклинических исследований</w:t>
      </w:r>
      <w:r w:rsidRPr="00F70B71">
        <w:t>, увеличени</w:t>
      </w:r>
      <w:r w:rsidR="006B5F1A">
        <w:t>е</w:t>
      </w:r>
      <w:r w:rsidRPr="00F70B71">
        <w:t xml:space="preserve"> воздействия линаглиптина при одновременном применении ингибиторов P-gp/CYP3A4 считается приемлемым, особенно если это </w:t>
      </w:r>
      <w:r w:rsidR="006B5F1A">
        <w:t>увеличение является преходящим. Описанные</w:t>
      </w:r>
      <w:r w:rsidRPr="00F70B71">
        <w:t xml:space="preserve"> изменения фармакокинетики линаглиптина не были признаны клинически значимыми. </w:t>
      </w:r>
    </w:p>
    <w:p w14:paraId="2905D035" w14:textId="77777777" w:rsidR="004B1452" w:rsidRPr="00F70B71" w:rsidRDefault="004B1452" w:rsidP="004B1452">
      <w:pPr>
        <w:ind w:firstLine="709"/>
      </w:pPr>
      <w:r>
        <w:t>К</w:t>
      </w:r>
      <w:r w:rsidRPr="00F70B71">
        <w:t xml:space="preserve">линически значимых взаимодействий с другими ингибиторами P-гликопротеина/CYP3A4 не ожидается. </w:t>
      </w:r>
    </w:p>
    <w:p w14:paraId="5F113F85" w14:textId="415C4956" w:rsidR="004B1452" w:rsidRDefault="004B1452" w:rsidP="004B1452">
      <w:pPr>
        <w:ind w:firstLine="709"/>
      </w:pPr>
      <w:r w:rsidRPr="00F70B71">
        <w:t xml:space="preserve">Совместное </w:t>
      </w:r>
      <w:r>
        <w:t>применение с</w:t>
      </w:r>
      <w:r w:rsidRPr="00F70B71">
        <w:t xml:space="preserve"> рифампицином, индуктором P-gp/CYP3A4, прив</w:t>
      </w:r>
      <w:r w:rsidR="00254285">
        <w:t>оди</w:t>
      </w:r>
      <w:r w:rsidRPr="00F70B71">
        <w:t xml:space="preserve">ло к снижению на 40% </w:t>
      </w:r>
      <w:r>
        <w:t>концентрации</w:t>
      </w:r>
      <w:r w:rsidRPr="00F70B71">
        <w:t xml:space="preserve"> линаглиптина</w:t>
      </w:r>
      <w:r>
        <w:t xml:space="preserve"> и </w:t>
      </w:r>
      <w:r w:rsidRPr="00F70B71">
        <w:t xml:space="preserve">снижению относительной </w:t>
      </w:r>
      <w:r>
        <w:t>концентрации</w:t>
      </w:r>
      <w:r w:rsidRPr="00F70B71">
        <w:t xml:space="preserve"> метаболита CD 1790, образованного CYP3A4, что объясняется индукцией P-gp</w:t>
      </w:r>
      <w:r>
        <w:t>.</w:t>
      </w:r>
    </w:p>
    <w:p w14:paraId="33BEA8FC" w14:textId="47645FA1" w:rsidR="004B1452" w:rsidRPr="00F70B71" w:rsidRDefault="004B1452" w:rsidP="004B1452">
      <w:pPr>
        <w:ind w:firstLine="709"/>
      </w:pPr>
      <w:r w:rsidRPr="00F70B71">
        <w:t xml:space="preserve">Снижение </w:t>
      </w:r>
      <w:r>
        <w:t>концентрации</w:t>
      </w:r>
      <w:r w:rsidRPr="00F70B71">
        <w:t xml:space="preserve"> линаглиптина зависит от времени</w:t>
      </w:r>
      <w:r w:rsidR="00134FD6">
        <w:t>,</w:t>
      </w:r>
      <w:r w:rsidRPr="00F70B71">
        <w:t xml:space="preserve"> что позволяет предположить, что эффективность линаглиптина в комбинации с индукторами P-gp может быть не достигнута</w:t>
      </w:r>
      <w:r>
        <w:t xml:space="preserve">, </w:t>
      </w:r>
      <w:r w:rsidRPr="00F70B71">
        <w:t xml:space="preserve">особенно при длительном применении. Совместное назначение с другими индукторами P-гликопротеина и CYP3A4, такими как карбамазепин, фенобарбитал и фенитоин, не изучалось. </w:t>
      </w:r>
    </w:p>
    <w:p w14:paraId="346592F4" w14:textId="6E5C185F" w:rsidR="004B1452" w:rsidRPr="00F70B71" w:rsidRDefault="004B1452" w:rsidP="004B1452">
      <w:pPr>
        <w:ind w:firstLine="709"/>
      </w:pPr>
      <w:r w:rsidRPr="00F70B71">
        <w:t xml:space="preserve">Данные </w:t>
      </w:r>
      <w:r w:rsidRPr="00BA3927">
        <w:rPr>
          <w:i/>
          <w:iCs/>
        </w:rPr>
        <w:t>in vitro</w:t>
      </w:r>
      <w:r w:rsidRPr="00F70B71">
        <w:t xml:space="preserve"> свидетельствуют об отсутствии риска взаимодействия, связанного с ингибированием CYP450 или белков-транспортеров линаглиптином. Это было </w:t>
      </w:r>
      <w:r w:rsidRPr="00F70B71">
        <w:lastRenderedPageBreak/>
        <w:t>подтверждено клиническими исследованиями, в которых линаглиптин не оказывал клинически значимого влияния на фармакокинетику метформина, глибурида, пиоглитазона, варфарина, симвастатина, дигоксина или пероральных контрацептивов</w:t>
      </w:r>
      <w:r>
        <w:t xml:space="preserve"> </w:t>
      </w:r>
      <w:r>
        <w:fldChar w:fldCharType="begin"/>
      </w:r>
      <w:r>
        <w:instrText xml:space="preserve"> ADDIN ZOTERO_ITEM CSL_CITATION {"citationID":"V5hey1q7","properties":{"formattedCitation":"[9,10]","plainCitation":"[9,10]","noteIndex":0},"citationItems":[{"id":3038,"uris":["http://zotero.org/users/5483459/items/TIWCRPFJ"],"itemData":{"id":3038,"type":"article-journal","abstract":"The aim of this study was to investigate whether multiple doses of the oral and highly selective dipeptidyl peptidase-4 inhibitor linagliptin affect the steady-state pharmacokinetics of the P-glycoprotein substrate digoxin. This single-center, open-label, two-period cross-over study involved healthy subjects (n = 20), randomized to treatment sequence AB or BA, where A comprised 0.25 mg digoxin qd for 5 days, then 0.25 mg digoxin qd plus 5 mg linagliptin qd for 6 days, and B comprised 0.25 mg digoxin qd for 11 days. A treatment-free period (≥35 days for AB and 14 days for BA) separated each treatment in both sequences. There were no clinically significant changes in steady-state pharmacokinetic parameters of digoxin when it was co-administered with linagliptin. The ratio of the adjusted-by-treatment geometric mean ratios and associated 90% confidence intervals for the AUC(τ,ss), C (max,ss) and renal clearance (CL( R,0-24,ss)) of digoxin were all within the bioequivalence range 80-125%, which is important as digoxin has a narrow therapeutic range. There was a low incidence of adverse events, which were randomly distributed between treatment groups. In conclusion, linagliptin did not alter the pharmacokinetics of digoxin in this study, indicating that linagliptin does not inhibit P-glycoprotein or other transporters relevant for digoxin pharmacokinetics. These results suggest that linagliptin and digoxin can be co-administered without dose adjustment. Administration of digoxin alone and with linagliptin was well tolerated.","container-title":"European Journal of Drug Metabolism and Pharmacokinetics","DOI":"10.1007/s13318-011-0028-y","ISSN":"0378-7966","issue":"1","journalAbbreviation":"Eur J Drug Metab Pharmacokinet","language":"eng","note":"PMID: 21340661","page":"17-24","source":"PubMed","title":"Evaluation of the pharmacokinetic interaction after multiple oral doses of linagliptin and digoxin in healthy volunteers","volume":"36","author":[{"family":"Friedrich","given":"C."},{"family":"Ring","given":"A."},{"family":"Brand","given":"T."},{"family":"Sennewald","given":"R."},{"family":"Graefe-Mody","given":"E. U."},{"family":"Woerle","given":"H.-J."}],"issued":{"date-parts":[["2011",3]]}},"label":"page"},{"id":3040,"uris":["http://zotero.org/users/5483459/items/6HWA9C4U"],"itemData":{"id":3040,"type":"article-journal","abstract":"OBJECTIVE: Linagliptin (BI 1356) is a novel, orally available inhibitor of dipeptidyl peptidase-4 (DPP-4). Linagliptin improves glycaemic control in type 2 diabetic patients by increasing the half-life of the incretin hormone glucagon-like peptide-1 (GLP-1). Linagliptin is expected to be used as monotherapy or in combination with other antihyperglycaemic agents. This study was conducted to investigate potential pharmacokinetic or pharmacodynamic interactions between linagliptin and metformin.\nMETHODS: This randomised, monocentric, open-label, two-way crossover design study was conducted in 16 healthy male subjects. Linagliptin (10 mg/day) and metformin (850 mg three times daily) were each administered alone and concomitantly. The steady-state pharmacokinetics of linagliptin and metformin and the inhibition of DPP-4 activity were determined at the end of each dosing period.\nRESULTS: Co-administration of linagliptin had no apparent effect on metformin exposure (metformin AUC(tau,ss); geometric mean ratio [GMR] co-administration:individual administration was 1.01; 90% confidence interval [CI] was 0.89-1.14). Effects on maximum concentration (C(max,ss)) were small (GMR: 0.89; 90% CI: 0.78-1.00). Co-administration of metformin did not significantly affect C(max,ss) of linagliptin (GMR: 1.03; 90% CI: 0.86-1.24), but increased AUC(tau)(,ss) by 20% (GMR: 1.20; 90% CI: 1.07-1.34). Metformin alone had no effect on DPP-4 activity, and the inhibition of DPP-4 caused by linagliptin was not affected by concomitant administration of metformin. Tolerability was good whether linagliptin and metformin were administered alone or concomitantly. No serious adverse events occurred and the frequency of adverse events was low; 7 events in 6 subjects. The most frequent events were related to the gastrointestinal tract, as expected with metformin. Importantly, no subjects experienced signs or symptoms relating to episodes of hypoglycaemia.\nCONCLUSION: In this small, multiple dose study carried out in healthy subjects, co-administration of linagliptin with metformin did not have a clinically relevant effect on the pharmacokinetics or pharmacodynamics of either agent. This study suggests linagliptin and metformin can safely be administered concomitantly in type 2 diabetes patients without dose adjustment; larger, longer-term clinical trials in diabetic patients are underway.","container-title":"Current Medical Research and Opinion","DOI":"10.1185/03007990903094361","ISSN":"1473-4877","issue":"8","journalAbbreviation":"Curr Med Res Opin","language":"eng","note":"PMID: 19552619","page":"1963-1972","source":"PubMed","title":"Evaluation of the potential for steady-state pharmacokinetic and pharmacodynamic interactions between the DPP-4 inhibitor linagliptin and metformin in healthy subjects","volume":"25","author":[{"family":"Graefe-Mody","given":"E. U."},{"family":"Padula","given":"S."},{"family":"Ring","given":"A."},{"family":"Withopf","given":"B."},{"family":"Dugi","given":"K. A."}],"issued":{"date-parts":[["2009",8]]}},"label":"page"}],"schema":"https://github.com/citation-style-language/schema/raw/master/csl-citation.json"} </w:instrText>
      </w:r>
      <w:r>
        <w:fldChar w:fldCharType="separate"/>
      </w:r>
      <w:r w:rsidRPr="00857E99">
        <w:t>[9,10]</w:t>
      </w:r>
      <w:r>
        <w:fldChar w:fldCharType="end"/>
      </w:r>
      <w:r>
        <w:t>.</w:t>
      </w:r>
    </w:p>
    <w:p w14:paraId="37C37874" w14:textId="77777777" w:rsidR="004B1452" w:rsidRDefault="004B1452" w:rsidP="0049695C">
      <w:pPr>
        <w:pStyle w:val="2"/>
        <w:spacing w:line="240" w:lineRule="auto"/>
      </w:pPr>
      <w:bookmarkStart w:id="192" w:name="_Toc139361996"/>
      <w:r w:rsidRPr="00143CD4">
        <w:t>4.2. Фармакодинамика у человека</w:t>
      </w:r>
      <w:bookmarkEnd w:id="192"/>
    </w:p>
    <w:p w14:paraId="60F0BD80" w14:textId="77777777" w:rsidR="004B1452" w:rsidRDefault="004B1452" w:rsidP="0049695C">
      <w:pPr>
        <w:pStyle w:val="111"/>
      </w:pPr>
      <w:bookmarkStart w:id="193" w:name="_Toc76119875"/>
      <w:bookmarkStart w:id="194" w:name="_Toc90285299"/>
      <w:bookmarkStart w:id="195" w:name="_Toc139361997"/>
      <w:r>
        <w:t>4.2.1. Ф</w:t>
      </w:r>
      <w:r w:rsidRPr="00BC1CB6">
        <w:t>армакодинамика и механизм действия</w:t>
      </w:r>
      <w:bookmarkEnd w:id="193"/>
      <w:bookmarkEnd w:id="194"/>
      <w:bookmarkEnd w:id="195"/>
      <w:r>
        <w:t xml:space="preserve"> </w:t>
      </w:r>
    </w:p>
    <w:p w14:paraId="0EA2BCA8" w14:textId="1027FF4C" w:rsidR="004B1452" w:rsidRDefault="008E6896" w:rsidP="00166A0E">
      <w:pPr>
        <w:ind w:firstLine="709"/>
      </w:pPr>
      <w:r>
        <w:t>Прием пищи стимулирует</w:t>
      </w:r>
      <w:r w:rsidR="004B1452">
        <w:t xml:space="preserve"> секрецию желудочно-кишечного тракта, инкретиновые гормоны, ГПП-1 и ГИП, оба из которых оказывают глюкозозависимое инсулинотропное действие и способствуют выработке инсулина поджелудочной железой и глюкагона для поддержания гомеостаза глюкозы. ГПП-1 снижает уровень глюкозы в крови, увеличивая высвобождение инсулина, стимулированное глюкозой. Период полувыведения ГПП-1 из плазмы ограничен несколькими мину</w:t>
      </w:r>
      <w:r w:rsidR="00166A0E">
        <w:t xml:space="preserve">тами из-за быстрого протеолиза </w:t>
      </w:r>
      <w:r w:rsidR="004B1452">
        <w:t xml:space="preserve">ферментом ДПП-4. Ингибирование ДПП-4 продлевает период полувыведения активных ГПП-1 и тем самым повышает уровень инсулина в плазме и снижает уровень глюкозы в плазме </w:t>
      </w:r>
      <w:r w:rsidR="004B1452">
        <w:fldChar w:fldCharType="begin"/>
      </w:r>
      <w:r w:rsidR="004B1452">
        <w:instrText xml:space="preserve"> ADDIN ZOTERO_ITEM CSL_CITATION {"citationID":"bsdTH9W0","properties":{"formattedCitation":"[1,2,4]","plainCitation":"[1,2,4]","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3014,"uris":["http://zotero.org/users/5483459/items/GEX9J9W2"],"itemData":{"id":3014,"type":"document","title":"U.S. Food and Drug Administration. Drug Approval Package. Tradjenta (Linagliptin)  tablets. Company:  Boehringer Ingelheim Pharmaceuticals, Inc. Medical Review. Application No.:  201280 Approval Date: 04.03.2011"},"label":"page"}],"schema":"https://github.com/citation-style-language/schema/raw/master/csl-citation.json"} </w:instrText>
      </w:r>
      <w:r w:rsidR="004B1452">
        <w:fldChar w:fldCharType="separate"/>
      </w:r>
      <w:r w:rsidR="004B1452" w:rsidRPr="0039158F">
        <w:t>[1,2,4]</w:t>
      </w:r>
      <w:r w:rsidR="004B1452">
        <w:fldChar w:fldCharType="end"/>
      </w:r>
      <w:r w:rsidR="004B1452">
        <w:t>.</w:t>
      </w:r>
    </w:p>
    <w:p w14:paraId="142C34C1" w14:textId="550FC7A8" w:rsidR="004B1452" w:rsidRDefault="004B1452" w:rsidP="00166A0E">
      <w:pPr>
        <w:ind w:firstLine="709"/>
      </w:pPr>
      <w:r>
        <w:t xml:space="preserve">Ингибирование ДПП-4 является наиболее значимым биомаркером эффективности линаглиптина. Медиана ингибирования ДПП-4 на уровне 80% принята в качестве порогового значения на основании опубликованных данных по результатам клинических исследований. Глюкоза в плазме и </w:t>
      </w:r>
      <w:r w:rsidR="00812434">
        <w:t xml:space="preserve">уровень </w:t>
      </w:r>
      <w:r>
        <w:t>активн</w:t>
      </w:r>
      <w:r w:rsidR="00812434">
        <w:t>ого</w:t>
      </w:r>
      <w:r>
        <w:t xml:space="preserve"> </w:t>
      </w:r>
      <w:r w:rsidRPr="006A52CC">
        <w:t xml:space="preserve">ГПП-1 </w:t>
      </w:r>
      <w:r w:rsidR="007B74F8">
        <w:t xml:space="preserve">являются </w:t>
      </w:r>
      <w:r>
        <w:t>другими маркерами э</w:t>
      </w:r>
      <w:r w:rsidR="00166A0E">
        <w:t>ффективности.  В исследованиях</w:t>
      </w:r>
      <w:r>
        <w:t xml:space="preserve"> изучени</w:t>
      </w:r>
      <w:r w:rsidR="00166A0E">
        <w:t>я</w:t>
      </w:r>
      <w:r>
        <w:t xml:space="preserve"> фармакодинамика лингалиптина </w:t>
      </w:r>
      <w:r w:rsidR="00166A0E">
        <w:t>исследовали</w:t>
      </w:r>
      <w:r>
        <w:t xml:space="preserve"> биомаркеры</w:t>
      </w:r>
      <w:r w:rsidR="00166A0E">
        <w:t>:</w:t>
      </w:r>
      <w:r>
        <w:t xml:space="preserve"> глюкагон, С-пептид, инсулин, фруктозамин, 1,5-ангидроглюцитол и HbA1c. </w:t>
      </w:r>
    </w:p>
    <w:p w14:paraId="7EF07AAB" w14:textId="1E6C715F" w:rsidR="004B1452" w:rsidRDefault="004B1452" w:rsidP="00166A0E">
      <w:pPr>
        <w:ind w:firstLine="709"/>
      </w:pPr>
      <w:r>
        <w:t>Ингибирование ДПП-4 измерено в 10 исследованиях после многократного приема линаглиптина (1 мг, 2,5 мг, 5 мг и 10 мг) у пациентов с СД2 и у здоровых добровольцев.</w:t>
      </w:r>
    </w:p>
    <w:p w14:paraId="6A9EF8EA" w14:textId="11E4F6B2" w:rsidR="004B1452" w:rsidRDefault="004B1452" w:rsidP="00166A0E">
      <w:pPr>
        <w:ind w:firstLine="709"/>
      </w:pPr>
      <w:r>
        <w:t xml:space="preserve">Средний уровень ингибирования ДПП-4 составил &gt;80% у пациентов, получавших 5 мг линаглиптина один раз в день. Дозы 1 мг и 2,5 мг были менее эффективны, в то время как более высокие дозы не приводили к значительному увеличению медианы ингибирования ДПП-4. Последовательное ингибирование ДПП-4 на уровне &gt;80% при приеме 5 мг линаглиптина наблюдалось у японцев, а также у кавказских и японских здоровых добровольцев. На основании этих результатов 5 мг было выбрано в качестве терапевтической дозы </w:t>
      </w:r>
      <w:r>
        <w:fldChar w:fldCharType="begin"/>
      </w:r>
      <w:r>
        <w:instrText xml:space="preserve"> ADDIN ZOTERO_ITEM CSL_CITATION {"citationID":"WwylYfz2","properties":{"formattedCitation":"[2]","plainCitation":"[2]","noteIndex":0},"citationItems":[{"id":2939,"uris":["http://zotero.org/users/5483459/items/SJBZ4HU2"],"itemData":{"id":2939,"type":"document","title":"European  Medicines Agency.Assessment report Trajenta (linagliptin). Procedure No.: EMEA/H/C/002110/0000"}}],"schema":"https://github.com/citation-style-language/schema/raw/master/csl-citation.json"} </w:instrText>
      </w:r>
      <w:r>
        <w:fldChar w:fldCharType="separate"/>
      </w:r>
      <w:r w:rsidRPr="00174653">
        <w:t>[2]</w:t>
      </w:r>
      <w:r>
        <w:fldChar w:fldCharType="end"/>
      </w:r>
      <w:r>
        <w:t>.</w:t>
      </w:r>
    </w:p>
    <w:p w14:paraId="6FC02084" w14:textId="3E451238" w:rsidR="004B1452" w:rsidRDefault="004B1452" w:rsidP="00166A0E">
      <w:pPr>
        <w:ind w:firstLine="709"/>
      </w:pPr>
      <w:r>
        <w:t xml:space="preserve">Результаты по вторичным параметрам, таким как </w:t>
      </w:r>
      <w:r w:rsidR="006950E7">
        <w:t xml:space="preserve">уровень </w:t>
      </w:r>
      <w:r>
        <w:t>активн</w:t>
      </w:r>
      <w:r w:rsidR="006950E7">
        <w:t>ого</w:t>
      </w:r>
      <w:r>
        <w:t xml:space="preserve"> </w:t>
      </w:r>
      <w:r w:rsidRPr="006A52CC">
        <w:t>ГПП-1</w:t>
      </w:r>
      <w:r>
        <w:t>, глюкоз</w:t>
      </w:r>
      <w:r w:rsidR="006950E7">
        <w:t>ы</w:t>
      </w:r>
      <w:r>
        <w:t>, инсулин</w:t>
      </w:r>
      <w:r w:rsidR="006950E7">
        <w:t>а</w:t>
      </w:r>
      <w:r>
        <w:t xml:space="preserve"> и глюкагон</w:t>
      </w:r>
      <w:r w:rsidR="006950E7">
        <w:t>а</w:t>
      </w:r>
      <w:r>
        <w:t xml:space="preserve">, соответствовали первичным параметрам, не было выявлено четкой разницы в эффекте между дозами 2,5 мг и 5 мг </w:t>
      </w:r>
      <w:r>
        <w:fldChar w:fldCharType="begin"/>
      </w:r>
      <w:r>
        <w:instrText xml:space="preserve"> ADDIN ZOTERO_ITEM CSL_CITATION {"citationID":"IwP3frWt","properties":{"formattedCitation":"[1,2,4]","plainCitation":"[1,2,4]","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3014,"uris":["http://zotero.org/users/5483459/items/GEX9J9W2"],"itemData":{"id":3014,"type":"document","title":"U.S. Food and Drug Administration. Drug Approval Package. Tradjenta (Linagliptin)  tablets. Company:  Boehringer Ingelheim Pharmaceuticals, Inc. Medical Review. Application No.:  201280 Approval Date: 04.03.2011"},"label":"page"}],"schema":"https://github.com/citation-style-language/schema/raw/master/csl-citation.json"} </w:instrText>
      </w:r>
      <w:r>
        <w:fldChar w:fldCharType="separate"/>
      </w:r>
      <w:r w:rsidRPr="0039158F">
        <w:t>[1,2,4]</w:t>
      </w:r>
      <w:r>
        <w:fldChar w:fldCharType="end"/>
      </w:r>
      <w:r>
        <w:t>.</w:t>
      </w:r>
    </w:p>
    <w:p w14:paraId="4783CB1B" w14:textId="1ECB2092" w:rsidR="004B1452" w:rsidRDefault="004B1452" w:rsidP="00166A0E">
      <w:pPr>
        <w:ind w:firstLine="709"/>
      </w:pPr>
      <w:bookmarkStart w:id="196" w:name="_Hlk121690988"/>
      <w:r>
        <w:t xml:space="preserve">Были проведены фармакодинамические исследования, в которых изучалась связь концентрации линаглиптина в плазме с ингибированием ДПП-4. В результате исследований было выяснено, что </w:t>
      </w:r>
      <w:r w:rsidR="00B63015">
        <w:t xml:space="preserve">значение </w:t>
      </w:r>
      <w:r>
        <w:t>IC</w:t>
      </w:r>
      <w:r w:rsidRPr="005127F2">
        <w:rPr>
          <w:vertAlign w:val="subscript"/>
        </w:rPr>
        <w:t>50</w:t>
      </w:r>
      <w:r>
        <w:t xml:space="preserve"> линаглиптина составля</w:t>
      </w:r>
      <w:r w:rsidR="00B63015">
        <w:t>ет</w:t>
      </w:r>
      <w:r>
        <w:t xml:space="preserve"> приблизительно 2-4 нмоль/л, IC</w:t>
      </w:r>
      <w:r w:rsidRPr="005127F2">
        <w:rPr>
          <w:vertAlign w:val="subscript"/>
        </w:rPr>
        <w:t>80</w:t>
      </w:r>
      <w:r>
        <w:t xml:space="preserve"> составля</w:t>
      </w:r>
      <w:r w:rsidR="00B63015">
        <w:t>ет</w:t>
      </w:r>
      <w:r>
        <w:t xml:space="preserve"> приблизительно 4-6 нмоль/л, а I</w:t>
      </w:r>
      <w:r w:rsidRPr="00C77621">
        <w:rPr>
          <w:vertAlign w:val="subscript"/>
        </w:rPr>
        <w:t>max</w:t>
      </w:r>
      <w:r>
        <w:t xml:space="preserve"> может быть принято за 100% ингибирование ДПП-4. Влияние на ДПП-4</w:t>
      </w:r>
      <w:r w:rsidRPr="00C77621">
        <w:t xml:space="preserve"> </w:t>
      </w:r>
      <w:r>
        <w:t>сохранял</w:t>
      </w:r>
      <w:r w:rsidR="00B63015">
        <w:t>ось</w:t>
      </w:r>
      <w:r>
        <w:t xml:space="preserve"> в течение 24 часов. </w:t>
      </w:r>
    </w:p>
    <w:p w14:paraId="2613A1E1" w14:textId="68CB3FDF" w:rsidR="004B1452" w:rsidRPr="002F7E55" w:rsidRDefault="004B1452" w:rsidP="00166A0E">
      <w:pPr>
        <w:ind w:firstLine="709"/>
      </w:pPr>
      <w:r>
        <w:t xml:space="preserve">Активность ДПП-4 </w:t>
      </w:r>
      <w:r w:rsidR="00B63015">
        <w:t>возвращалась</w:t>
      </w:r>
      <w:r>
        <w:t xml:space="preserve"> к исходному уровню через 96 часов после введения линаглиптина. Не было существенной разницы между двумя дозами линаглиптина 5 мг и 10 мг в отношении ингибирования ДПП-4. Ингибирование ДПП-4 было максимальным при дозе 10 мг. Режим утренней дозы 5 мг и 2,5 мг два раза в день приводил к аналогичному и достаточному ингибированию ДПП-4 в течение всего периода лечения. Увеличение концентрации ГПП-1 стабилизировалось при дозе 5 мг как после однократного, так и многократного приема. Линаглиптин не оказывал пролонгир</w:t>
      </w:r>
      <w:r w:rsidR="007B74F8">
        <w:t xml:space="preserve">ующего действия на интервал QT </w:t>
      </w:r>
      <w:r>
        <w:fldChar w:fldCharType="begin"/>
      </w:r>
      <w:r>
        <w:instrText xml:space="preserve"> ADDIN ZOTERO_ITEM CSL_CITATION {"citationID":"d7mAkMxp","properties":{"formattedCitation":"[3,11,12]","plainCitation":"[3,11,12]","noteIndex":0},"citationItems":[{"id":3042,"uris":["http://zotero.org/users/5483459/items/8P37IGM4"],"itemData":{"id":3042,"type":"article-journal","abstract":"OBJECTIVE: The objective of this study was to determine the relative bioavailability of the dipeptidyl-peptidase-4 (DPP-4) inhibitor linagliptin when administered with and without food, in accordance with regulatory requirements to support dosing recommendations for patients.\nMETHODS: This was a randomized, open-label, crossover study involving 32 healthy white male and female subjects. All subjects received a single dose of 5 mg linagliptin after an overnight fast of at least 10 hours, or immediately after ingestion of a high-fat, high-calorie breakfast. These treatments were separated by a period of 5 weeks. Plasma samples for pharmacokinetic analysis were collected before dosing and at prespecified time points after dosing. The concentration of linagliptin in these samples was analyzed by high-performance liquid chromatography coupled to tandem mass spectrometry. Relative bioavailability was assessed by the total area under the curve between 0 and 72 hours (AUC(0-72)) and maximum measured plasma concentration (C(max)) of linagliptin. Tolerability was also assessed.\nRESULTS: In 32 subjects (mean age, 34.8 years; weight, 74.3 kg; male, 53%; white race, 100%), intake of a high-fat meal resulted in comparable bioavailability with regard to AUC(0-72) (geometric mean ratio [GMR] between the fed and fasted group means was 103.5%; 90% CI, 98.1%-109.2%). Individuals' responses to food ranged from a maximum increase in exposure of 38% to a decrease of 32% relative to the fasted state. The concurrent intake of food increased the time to reach maximum plasma concentration (T(max)) by approximately 2 hours and reduced C(max) by about 15% (GMR 84.7%; 90% CI, 75.9%-94.6%). Since adequate drug exposure for inhibition of DPP-4 was still given for the entire 24-hour dosing interval, this result was considered to be of no clinical relevance. Linagliptin was well tolerated during the study.\nCONCLUSIONS: Intake of a high-fat meal reduced the rate of linagliptin absorption but had no influence on the extent of absorption; this finding suggests that food has no relevant influence on the efficacy of linagliptin.","container-title":"Clinical Therapeutics","DOI":"10.1016/j.clinthera.2011.07.005","ISSN":"1879-114X","issue":"8","journalAbbreviation":"Clin Ther","language":"eng","note":"PMID: 21803422","page":"1096-1103","source":"PubMed","title":"A randomized, open-label, crossover study evaluating the effect of food on the relative bioavailability of linagliptin in healthy subjects","volume":"33","author":[{"family":"Graefe-Mody","given":"Ulrike"},{"family":"Giessmann","given":"Thomas"},{"family":"Ring","given":"Arne"},{"family":"Iovino","given":"Mario"},{"family":"Woerle","given":"Hans-Juergen"}],"issued":{"date-parts":[["2011",8]]}},"label":"page"},{"id":3049,"uris":["http://zotero.org/users/5483459/items/FMFWWQV9"],"itemData":{"id":3049,"type":"report","abstract":"The objective of the current study was to investigate safety, tolerability, pharmacokinetics and pharmacodynamics of BI 1356 BS.","genre":"Clinical trial registration","note":"submitted: June 24, 2014","number":"NCT02173665","publisher":"clinicaltrials.gov","source":"clinicaltrials.gov","title":"Safety, Tolerability, Pharmacokinetics and Pharmacodynamics of Single Rising Oral Doses of BI 1356 BS as a Solution at Dose Levels 2.5 -5 mg and Tablets at Dose Levels 25 - 600 mg Administered to Healthy Male Subjects. A Randomised, Double-blind, Placebo-controlled Trial, Including an Intra-subject Bioavailability Comparison of 100 mg BI 1356 BS as Tablet and as Solution. BI 1356 BS as Tablet and as Solution","title-short":"Safety, Tolerability, Pharmacokinetics and Pharmacodynamics of Single Rising Oral Doses of BI 1356 BS Administered to Healthy Male Subjects","URL":"https://clinicaltrials.gov/ct2/show/NCT02173665","author":[{"literal":"Boehringer Ingelheim"}],"accessed":{"date-parts":[["2022",12,2]]},"issued":{"date-parts":[["2014",7,4]]}},"label":"page"},{"id":3051,"uris":["http://zotero.org/users/5483459/items/DP4V6894"],"itemData":{"id":3051,"type":"report","abstract":"Assessment of the effect of BI 1356 or Placebo on prolongation of the QT interval","genre":"Clinical trial registration","note":"submitted: July 4, 2014","number":"NCT02183467","publisher":"clinicaltrials.gov","source":"clinicaltrials.gov","title":"Assessment of the Effect of 5 mg and 100 mg of BI 1356 as Single Dose on the QT Interval in Healthy Female and Male Subjects. A Randomised, Placebo Controlled, Double-blind, Four-way Crossover Study With Moxifloxacin as Positive Control","title-short":"Effect of BI 1356 as Single Dose on the QT Interval in Healthy Female and Male Subjects","URL":"https://clinicaltrials.gov/ct2/show/NCT02183467","author":[{"literal":"Boehringer Ingelheim"}],"accessed":{"date-parts":[["2022",12,2]]},"issued":{"date-parts":[["2014",7,4]]}},"label":"page"}],"schema":"https://github.com/citation-style-language/schema/raw/master/csl-citation.json"} </w:instrText>
      </w:r>
      <w:r>
        <w:fldChar w:fldCharType="separate"/>
      </w:r>
      <w:r w:rsidRPr="00845E32">
        <w:t>[3,11,12]</w:t>
      </w:r>
      <w:r>
        <w:fldChar w:fldCharType="end"/>
      </w:r>
      <w:r w:rsidRPr="002F7E55">
        <w:t xml:space="preserve">. </w:t>
      </w:r>
    </w:p>
    <w:bookmarkEnd w:id="196"/>
    <w:p w14:paraId="0CA3BAC0" w14:textId="77777777" w:rsidR="0049695C" w:rsidRDefault="0049695C" w:rsidP="004B1452">
      <w:pPr>
        <w:spacing w:before="240" w:after="240"/>
        <w:outlineLvl w:val="2"/>
        <w:rPr>
          <w:b/>
          <w:bCs/>
        </w:rPr>
        <w:sectPr w:rsidR="0049695C" w:rsidSect="00AB01E2">
          <w:footnotePr>
            <w:pos w:val="beneathText"/>
          </w:footnotePr>
          <w:pgSz w:w="11906" w:h="16838"/>
          <w:pgMar w:top="1134" w:right="849" w:bottom="1134" w:left="1701" w:header="708" w:footer="709" w:gutter="0"/>
          <w:cols w:space="708"/>
          <w:docGrid w:linePitch="360"/>
        </w:sectPr>
      </w:pPr>
    </w:p>
    <w:p w14:paraId="5A35EAC3" w14:textId="22680C11" w:rsidR="004B1452" w:rsidRDefault="004B1452" w:rsidP="004B1452">
      <w:pPr>
        <w:spacing w:before="240" w:after="240"/>
        <w:outlineLvl w:val="2"/>
        <w:rPr>
          <w:b/>
          <w:bCs/>
        </w:rPr>
      </w:pPr>
      <w:bookmarkStart w:id="197" w:name="_Toc139361998"/>
      <w:r>
        <w:rPr>
          <w:b/>
          <w:bCs/>
        </w:rPr>
        <w:lastRenderedPageBreak/>
        <w:t xml:space="preserve">4.2.3. </w:t>
      </w:r>
      <w:r>
        <w:rPr>
          <w:b/>
        </w:rPr>
        <w:t xml:space="preserve">Фармакодинамические </w:t>
      </w:r>
      <w:r>
        <w:rPr>
          <w:b/>
          <w:bCs/>
        </w:rPr>
        <w:t>лекарственные взаимодействия</w:t>
      </w:r>
      <w:bookmarkEnd w:id="197"/>
    </w:p>
    <w:p w14:paraId="617C1341" w14:textId="55885032" w:rsidR="004B1452" w:rsidRDefault="004B1452" w:rsidP="004B1452">
      <w:pPr>
        <w:ind w:firstLine="709"/>
      </w:pPr>
      <w:r w:rsidRPr="009E601D">
        <w:t xml:space="preserve">В клинических исследованиях, где </w:t>
      </w:r>
      <w:r w:rsidR="00291BDF" w:rsidRPr="009E601D">
        <w:t xml:space="preserve">линаглиптин </w:t>
      </w:r>
      <w:r w:rsidRPr="009E601D">
        <w:t>применялся в виде монотерапии, комбинированной терапии с метформином, комбинированной терапии с препаратами сульфонилмочевины, комбинированной терапии с инсулином, комбинированной терапии с метформином и препаратами сульфонилмочевины, комбинированной терапии с пиоглитазоном, комбинированной терапии с метформином и пиоглитазоном, комбинированной терапии с метформином</w:t>
      </w:r>
      <w:r w:rsidR="00291BDF">
        <w:t xml:space="preserve"> в сравнении с глимепиридом был</w:t>
      </w:r>
      <w:r w:rsidRPr="009E601D">
        <w:t xml:space="preserve"> </w:t>
      </w:r>
      <w:r>
        <w:t xml:space="preserve">показан аддитивный эффект комбинации препаратов, </w:t>
      </w:r>
      <w:r w:rsidRPr="009E601D">
        <w:t>доказано статистически значимое снижение гликированного НЬА1с и уменьшение концентрации глюкозы плазмы натощак (ГПН)</w:t>
      </w:r>
      <w:r>
        <w:t xml:space="preserve"> </w:t>
      </w:r>
      <w:r>
        <w:fldChar w:fldCharType="begin"/>
      </w:r>
      <w:r>
        <w:instrText xml:space="preserve"> ADDIN ZOTERO_ITEM CSL_CITATION {"citationID":"xijrlV1y","properties":{"formattedCitation":"[13\\uc0\\u8211{}15]","plainCitation":"[13–15]","noteIndex":0},"citationItems":[{"id":3060,"uris":["http://zotero.org/users/5483459/items/D6EGL64J"],"itemData":{"id":3060,"type":"article-journal","abstract":"We validated the effect of linagliptin, an oral dipeptidyl peptidase-4 inhibitor, on nonalcoholic fatty liver disease (NAFLD) in patients with type 2 diabetes mellitus (T2DM). A total of 50 patients with NAFLD and T2DM treated with metformin were randomized (1:1) to metformin plus add-on linagliptin (linagliptin group) or to an increased dose of metformin (metformin group) for 52 weeks. The primary endpoint was change in hepatic steatosis from baseline to week 52 as quantified by unenhanced computed tomography imaging. Secondary endpoints included changes in the levels of anthropometric, biochemical and adipokinetic markers. The linagliptin group showed no statistically significant reduction in hepatic steatosis as compared to the metformin group (P = 0.97), although changes in hepatic steatosis were significantly correlated with decreased liver enzymes in both groups. Body weight was significantly reduced in the metformin group but not in the linagliptin group (P = 0.002). Serum leptin levels were significantly increased in the linagliptin group compared to the metformin group (P = 0.003), and were correlated with the changes body weight in whole samples. Adverse events were not different between the two groups (P = 0.78). Add-on linagliptin demonstrated a safe profile but was not superior to increased metformin in reducing hepatic steatosis.","container-title":"Diabetes, Obesity &amp; Metabolism","DOI":"10.1111/dom.14263","ISSN":"1463-1326","issue":"3","journalAbbreviation":"Diabetes Obes Metab","language":"eng","note":"PMID: 33236464","page":"832-837","source":"PubMed","title":"Metformin dose increase versus added linagliptin in non-alcoholic fatty liver disease and type 2 diabetes: An analysis of the J-LINK study","title-short":"Metformin dose increase versus added linagliptin in non-alcoholic fatty liver disease and type 2 diabetes","volume":"23","author":[{"family":"Komorizono","given":"Yasuji"},{"family":"Hosoyamada","given":"Kaori"},{"family":"Imamura","given":"Naoko"},{"family":"Kajiya","given":"Shoko"},{"family":"Hashiguchi","given":"Yasuhiro"},{"family":"Ueyama","given":"Norio"},{"family":"Shinmaki","given":"Hirohiko"},{"family":"Koriyama","given":"Nobuyuki"},{"family":"Tsukasa","given":"Masako"},{"family":"Kamada","given":"Tetsuro"}],"issued":{"date-parts":[["2021",3]]}},"label":"page"},{"id":3058,"uris":["http://zotero.org/users/5483459/items/M8CUHEWX"],"itemData":{"id":3058,"type":"article-journal","abstract":"This 24-week, double-blind, placebo-controlled, phase III trial evaluated the efficacy and safety of linagliptin in 206 Chinese patients with inadequately controlled (glycated haemoglobin [HbA1c] 7.5%-10.0%) type 2 diabetes mellitus (T2DM) receiving insulin (basal or premixed) ± metformin. Patients were randomized (1:1) to receive linagliptin 5 mg/d or placebo. The decrease from baseline in HbA1c (primary endpoint) was greater with linagliptin than with placebo (-0.61% vs. -0.20%, adjusted mean difference -0.40%; P = 0.0016). Linagliptin demonstrated significantly greater improvement in 2-hour postprandial glucose (-1.77 mmol/L [-31.95 mg/dL]; P &lt; 0.001), and a numerical reduction in fasting plasma glucose (-0.34 mmol/L [-6.2 mg/dL]; P = 0.2241) versus placebo. Proportionally more patients on linagliptin achieved a HbA1c reduction of ≥0.5% versus those on placebo (odds ratio 2.293, P &lt; 0.01). Adverse events in both groups were similar, with no new safety findings or clinically relevant changes in body weight. Among investigator-defined hypoglycaemic events (linagliptin: 17.3%; placebo: 12.7%; odds ratio 1.48, P = 0.337), none were severe. In Chinese patients with T2DM, linagliptin add-on to insulin improved glycaemic control and was well tolerated, without increased risk of hypoglycaemia or weight gain.","container-title":"Diabetes, Obesity &amp; Metabolism","DOI":"10.1111/dom.14231","ISSN":"1463-1326","issue":"2","journalAbbreviation":"Diabetes Obes Metab","language":"eng","note":"PMID: 33074590","page":"642-647","source":"PubMed","title":"Efficacy and safety of linagliptin as add-on therapy to insulin in Chinese patients with type 2 diabetes mellitus: A randomized, double-blind, placebo-controlled trial","title-short":"Efficacy and safety of linagliptin as add-on therapy to insulin in Chinese patients with type 2 diabetes mellitus","volume":"23","author":[{"family":"Yang","given":"Wenying"},{"family":"Xu","given":"Xiangjin"},{"family":"Lei","given":"Tao"},{"family":"Ma","given":"Jianhua"},{"family":"Li","given":"Ling"},{"family":"Shen","given":"Jie"},{"family":"Ye","given":"Binqi"},{"family":"Zhu","given":"Sandy"},{"family":"Meinicke","given":"Thomas"}],"issued":{"date-parts":[["2021",2]]}},"label":"page"},{"id":3055,"uris":["http://zotero.org/users/5483459/items/IS4372AD"],"itemData":{"id":3055,"type":"article-journal","abstract":"OBJECTIVES: Fixed-dose combination (FDC) therapy can improve outcomes in type 2 diabetes (T2D). We evaluated the bioequivalence of 2 doses of an FDC of extended-release metformin (metformin XR), empagliflozin, a sodium-glucose co-transporter 2 inhibitor, and linagliptin, a dipeptidyl peptidase-4 inhibitor, versus corresponding free tablet combinations.\nMETHODS: Two randomized, open-label, two-way crossover studies in healthy adults compared: 2 FDC tablets of empagliflozin 5 mg/linagliptin 2.5 mg/metformin XR 1000 mg (Study 1; N = 30), 1 FDC tablet of empagliflozin 25 mg/linagliptin 5 mg/metformin XR 1000 mg (Study 2; N = 30) versus corresponding dose of free combinations. Subjects received study medication under fed conditions; washout was ≥35 days between treatments. Primary endpoints: area under the plasma concentration-time curve (AUC) from time 0 to last quantifiable data point for empagliflozin and metformin; AUC from time 0 to 72 hours for linagliptin, and peak plasma concentration (Cmax) for empagliflozin, linagliptin, and metformin. Bioequivalence was defined as adjusted geometric mean ratios (FDC: free combination) and two-sided 90% confidence intervals (CIs) of AUC and Cmax for each component within 80.00-125.00%.\nRESULTS: Study 1: 27/29 and 28/30 treated participants were included in the pharmacokinetic analysis for the FDC and free combination periods, respectively. Study 2: 29/29 treated participants were included in the pharmacokinetic analysis for both periods. The adjusted geometric mean ratios of FDCs to their respective free tablet combinations and two-sided 90% CIs were all within the predefined range. The shapes of the mean plasma concentration-time profile of empagliflozin, linagliptin, and metformin XR were similar for subjects in the FDC and free combination groups in both studies. No serious adverse events were reported.\nCONCLUSION: The evaluated doses of empagliflozin/linagliptin/metformin XR FDC tablets were bioequivalent to the corresponding free combinations. Based on these two bioequivalence studies and existing phase 3 data, the FDA has recently approved this triple FDC to improve glycemic control in adults with T2D.","container-title":"Postgraduate Medicine","DOI":"10.1080/00325481.2020.1750228","ISSN":"1941-9260","issue":"4","journalAbbreviation":"Postgrad Med","language":"eng","note":"PMID: 32366156","page":"337-345","source":"PubMed","title":"Triple fixed-dose combination empagliflozin, linagliptin, and metformin for patients with type 2 diabetes","volume":"132","author":[{"family":"Lingvay","given":"Ildiko"},{"family":"Beetz","given":"Nadine"},{"family":"Sennewald","given":"Regina"},{"family":"Schuler-Metz","given":"Annette"},{"family":"Bertulis","given":"Julia"},{"family":"Loley","given":"Christina"},{"family":"Lang","given":"Benjamin"},{"family":"Lippert","given":"Caroline"},{"family":"Lee","given":"Jisoo"},{"family":"Manning","given":"Linda Shapiro"},{"family":"Terada","given":"Derek"}],"issued":{"date-parts":[["2020",5]]}},"label":"page"}],"schema":"https://github.com/citation-style-language/schema/raw/master/csl-citation.json"} </w:instrText>
      </w:r>
      <w:r>
        <w:fldChar w:fldCharType="separate"/>
      </w:r>
      <w:r w:rsidRPr="00441D58">
        <w:t>[13–15]</w:t>
      </w:r>
      <w:r>
        <w:fldChar w:fldCharType="end"/>
      </w:r>
      <w:r>
        <w:t>.</w:t>
      </w:r>
    </w:p>
    <w:p w14:paraId="6FFB8B56" w14:textId="77777777" w:rsidR="004B1452" w:rsidRDefault="004B1452" w:rsidP="0049695C">
      <w:pPr>
        <w:pStyle w:val="2"/>
        <w:spacing w:line="240" w:lineRule="auto"/>
        <w:rPr>
          <w:color w:val="000000" w:themeColor="text1"/>
          <w:szCs w:val="24"/>
        </w:rPr>
      </w:pPr>
      <w:bookmarkStart w:id="198" w:name="_Toc139361999"/>
      <w:r w:rsidRPr="003C3091">
        <w:rPr>
          <w:color w:val="000000" w:themeColor="text1"/>
          <w:szCs w:val="24"/>
        </w:rPr>
        <w:t>4.3. Безопасность и эффективность</w:t>
      </w:r>
      <w:bookmarkEnd w:id="198"/>
    </w:p>
    <w:p w14:paraId="201D6392" w14:textId="77777777" w:rsidR="004B1452" w:rsidRDefault="004B1452" w:rsidP="0049695C">
      <w:pPr>
        <w:pStyle w:val="3"/>
        <w:spacing w:after="240"/>
        <w:rPr>
          <w:rFonts w:ascii="Times New Roman" w:hAnsi="Times New Roman"/>
          <w:szCs w:val="24"/>
        </w:rPr>
      </w:pPr>
      <w:bookmarkStart w:id="199" w:name="_Toc52190587"/>
      <w:bookmarkStart w:id="200" w:name="_Toc139362000"/>
      <w:r w:rsidRPr="003C3091">
        <w:rPr>
          <w:rFonts w:ascii="Times New Roman" w:hAnsi="Times New Roman"/>
          <w:szCs w:val="24"/>
        </w:rPr>
        <w:t>4.3.1</w:t>
      </w:r>
      <w:bookmarkEnd w:id="199"/>
      <w:r w:rsidRPr="003C3091">
        <w:rPr>
          <w:rFonts w:ascii="Times New Roman" w:hAnsi="Times New Roman"/>
          <w:szCs w:val="24"/>
        </w:rPr>
        <w:t>. Клиническая эффективность</w:t>
      </w:r>
      <w:bookmarkEnd w:id="200"/>
    </w:p>
    <w:p w14:paraId="22819F4C" w14:textId="63C7EBCB" w:rsidR="004B1452" w:rsidRDefault="00831299" w:rsidP="00DB7BBA">
      <w:pPr>
        <w:ind w:firstLine="709"/>
      </w:pPr>
      <w:r>
        <w:t>Проведено</w:t>
      </w:r>
      <w:r w:rsidR="004B1452">
        <w:t xml:space="preserve"> одиннадцать исследований </w:t>
      </w:r>
      <w:r w:rsidR="007B74F8">
        <w:t>II</w:t>
      </w:r>
      <w:r w:rsidR="004B1452">
        <w:t>/</w:t>
      </w:r>
      <w:r w:rsidR="007B74F8">
        <w:t>III</w:t>
      </w:r>
      <w:r w:rsidR="004B1452">
        <w:t xml:space="preserve"> фазы с различным дизайном, продолжительностью лечения и различными конечными точками эффективности и безопасности линаглиптина. В этих 11 исследованиях 4278 пациентов получали линаглиптин (в любой дозе), а 3872 </w:t>
      </w:r>
      <w:r w:rsidR="00D45BBB">
        <w:t>–</w:t>
      </w:r>
      <w:r w:rsidR="004B1452">
        <w:t xml:space="preserve"> линаглиптин в дозе 5 мг. В общей сложности 1117 пациентов получали плацебо и 1073 пациента </w:t>
      </w:r>
      <w:r w:rsidR="00D45BBB">
        <w:t>–</w:t>
      </w:r>
      <w:r w:rsidR="004B1452">
        <w:t xml:space="preserve"> линаглиптин. </w:t>
      </w:r>
    </w:p>
    <w:p w14:paraId="61C8F67B" w14:textId="15FABF5C" w:rsidR="004B1452" w:rsidRDefault="004B1452" w:rsidP="00DB7BBA">
      <w:pPr>
        <w:ind w:firstLine="709"/>
      </w:pPr>
      <w:bookmarkStart w:id="201" w:name="_Hlk121101759"/>
      <w:bookmarkStart w:id="202" w:name="_Hlk121691023"/>
      <w:r>
        <w:t xml:space="preserve">Программа </w:t>
      </w:r>
      <w:r w:rsidR="00DB7BBA">
        <w:t xml:space="preserve">исследований </w:t>
      </w:r>
      <w:r>
        <w:t xml:space="preserve">III фазы линаглиптина </w:t>
      </w:r>
      <w:r w:rsidR="00DB7BBA">
        <w:t>включала изучение</w:t>
      </w:r>
      <w:r>
        <w:t xml:space="preserve"> эффективност</w:t>
      </w:r>
      <w:r w:rsidR="00DB7BBA">
        <w:t>и</w:t>
      </w:r>
      <w:r>
        <w:t xml:space="preserve"> линаглиптина в монотерапии и в комбинации с 3 важными </w:t>
      </w:r>
      <w:r w:rsidR="007B74F8">
        <w:t>гипогли</w:t>
      </w:r>
      <w:r w:rsidR="00134FD6">
        <w:t>кемическими препаратами</w:t>
      </w:r>
      <w:r>
        <w:t xml:space="preserve">: метформином, сульфонилмочевиной и агонистом пиоглитазоном. Предполагалось, что эти комбинации будут </w:t>
      </w:r>
      <w:r w:rsidR="00134FD6">
        <w:t>клинически эффективны</w:t>
      </w:r>
      <w:r>
        <w:t xml:space="preserve">, учитывая потенциально взаимодополняющие механизмы действия </w:t>
      </w:r>
      <w:r w:rsidR="00134FD6">
        <w:t>–</w:t>
      </w:r>
      <w:r>
        <w:t xml:space="preserve"> добавление </w:t>
      </w:r>
      <w:r w:rsidR="00134FD6">
        <w:t>препаратов</w:t>
      </w:r>
      <w:r>
        <w:t xml:space="preserve">, направленных на инсулинорезистентность и/или чрезмерное печеночное производство глюкозы (агонист PPARγ или метформин) с линаглиптином, препаратом, действие которого направлено на повышение секреции инсулина и снижение концентрации глюкагона </w:t>
      </w:r>
      <w:r>
        <w:fldChar w:fldCharType="begin"/>
      </w:r>
      <w:r>
        <w:instrText xml:space="preserve"> ADDIN ZOTERO_ITEM CSL_CITATION {"citationID":"DHU5zDjm","properties":{"formattedCitation":"[2]","plainCitation":"[2]","noteIndex":0},"citationItems":[{"id":2939,"uris":["http://zotero.org/users/5483459/items/SJBZ4HU2"],"itemData":{"id":2939,"type":"document","title":"European  Medicines Agency.Assessment report Trajenta (linagliptin). Procedure No.: EMEA/H/C/002110/0000"}}],"schema":"https://github.com/citation-style-language/schema/raw/master/csl-citation.json"} </w:instrText>
      </w:r>
      <w:r>
        <w:fldChar w:fldCharType="separate"/>
      </w:r>
      <w:r w:rsidRPr="007A4188">
        <w:t>[2]</w:t>
      </w:r>
      <w:r>
        <w:fldChar w:fldCharType="end"/>
      </w:r>
      <w:bookmarkEnd w:id="201"/>
      <w:r>
        <w:t>.</w:t>
      </w:r>
    </w:p>
    <w:bookmarkEnd w:id="202"/>
    <w:p w14:paraId="12297EAF" w14:textId="77777777" w:rsidR="00353C82" w:rsidRPr="00353C82" w:rsidRDefault="00353C82" w:rsidP="00353C82">
      <w:pPr>
        <w:ind w:firstLine="709"/>
        <w:rPr>
          <w:color w:val="000000" w:themeColor="text1"/>
        </w:rPr>
      </w:pPr>
      <w:r w:rsidRPr="00353C82">
        <w:rPr>
          <w:color w:val="000000" w:themeColor="text1"/>
        </w:rPr>
        <w:t>В Таблице 4–1 представлены данные базовых исследований эффективности, эти исследования были рандомизированными, международными, двойными слепыми, плацебо-контролируемыми, продолжительностью до 52 недель. Рандомизация была стратифицирована по уровню HbA1c и объему предшествующего противодиабетического лечения.</w:t>
      </w:r>
    </w:p>
    <w:p w14:paraId="5CEDA7BC" w14:textId="77777777" w:rsidR="00353C82" w:rsidRPr="00353C82" w:rsidRDefault="00353C82" w:rsidP="00353C82">
      <w:pPr>
        <w:ind w:firstLine="709"/>
      </w:pPr>
    </w:p>
    <w:p w14:paraId="15D14598" w14:textId="3CB78274" w:rsidR="00353C82" w:rsidRPr="00353C82" w:rsidRDefault="00353C82" w:rsidP="00353C82">
      <w:r w:rsidRPr="00353C82">
        <w:rPr>
          <w:b/>
          <w:bCs/>
        </w:rPr>
        <w:t xml:space="preserve">Таблица 4-1. </w:t>
      </w:r>
      <w:r w:rsidRPr="00353C82">
        <w:t>Регистрационные исследования III фазы при применении линаглиптина в монотерапии и в комбинированной терапии с другими гипогликемичес</w:t>
      </w:r>
      <w:r w:rsidR="00C878FE">
        <w:t>кими лекарственными препаратами</w:t>
      </w:r>
    </w:p>
    <w:tbl>
      <w:tblPr>
        <w:tblStyle w:val="a8"/>
        <w:tblW w:w="9351" w:type="dxa"/>
        <w:tblLayout w:type="fixed"/>
        <w:tblLook w:val="04A0" w:firstRow="1" w:lastRow="0" w:firstColumn="1" w:lastColumn="0" w:noHBand="0" w:noVBand="1"/>
      </w:tblPr>
      <w:tblGrid>
        <w:gridCol w:w="2547"/>
        <w:gridCol w:w="2835"/>
        <w:gridCol w:w="1417"/>
        <w:gridCol w:w="1701"/>
        <w:gridCol w:w="851"/>
      </w:tblGrid>
      <w:tr w:rsidR="00353C82" w:rsidRPr="00353C82" w14:paraId="6A27DE3C" w14:textId="77777777" w:rsidTr="000D5A5B">
        <w:trPr>
          <w:tblHeader/>
        </w:trPr>
        <w:tc>
          <w:tcPr>
            <w:tcW w:w="2547" w:type="dxa"/>
            <w:shd w:val="clear" w:color="auto" w:fill="D9D9D9" w:themeFill="background1" w:themeFillShade="D9"/>
            <w:vAlign w:val="center"/>
          </w:tcPr>
          <w:p w14:paraId="1867943D" w14:textId="77777777" w:rsidR="00353C82" w:rsidRPr="00353C82" w:rsidRDefault="00353C82" w:rsidP="00353C82">
            <w:pPr>
              <w:jc w:val="center"/>
              <w:rPr>
                <w:b/>
                <w:bCs/>
                <w:sz w:val="22"/>
                <w:szCs w:val="22"/>
              </w:rPr>
            </w:pPr>
            <w:bookmarkStart w:id="203" w:name="_Hlk118109450"/>
            <w:r w:rsidRPr="00353C82">
              <w:rPr>
                <w:b/>
                <w:bCs/>
                <w:sz w:val="22"/>
                <w:szCs w:val="22"/>
              </w:rPr>
              <w:t>Нозология, схема терапии</w:t>
            </w:r>
          </w:p>
        </w:tc>
        <w:tc>
          <w:tcPr>
            <w:tcW w:w="2835" w:type="dxa"/>
            <w:shd w:val="clear" w:color="auto" w:fill="D9D9D9" w:themeFill="background1" w:themeFillShade="D9"/>
            <w:vAlign w:val="center"/>
          </w:tcPr>
          <w:p w14:paraId="58AEAE97" w14:textId="77777777" w:rsidR="00353C82" w:rsidRPr="00353C82" w:rsidRDefault="00353C82" w:rsidP="00353C82">
            <w:pPr>
              <w:ind w:left="-105" w:right="-108"/>
              <w:jc w:val="center"/>
              <w:rPr>
                <w:b/>
                <w:bCs/>
                <w:sz w:val="22"/>
                <w:szCs w:val="22"/>
              </w:rPr>
            </w:pPr>
            <w:r w:rsidRPr="00353C82">
              <w:rPr>
                <w:b/>
                <w:bCs/>
                <w:sz w:val="22"/>
                <w:szCs w:val="22"/>
              </w:rPr>
              <w:t>Идентификационный</w:t>
            </w:r>
          </w:p>
          <w:p w14:paraId="406CCD2B" w14:textId="77777777" w:rsidR="00353C82" w:rsidRPr="00353C82" w:rsidRDefault="00353C82" w:rsidP="00353C82">
            <w:pPr>
              <w:ind w:left="-105" w:right="-108"/>
              <w:jc w:val="center"/>
              <w:rPr>
                <w:b/>
                <w:bCs/>
                <w:sz w:val="22"/>
                <w:szCs w:val="22"/>
              </w:rPr>
            </w:pPr>
            <w:r w:rsidRPr="00353C82">
              <w:rPr>
                <w:b/>
                <w:bCs/>
                <w:sz w:val="22"/>
                <w:szCs w:val="22"/>
              </w:rPr>
              <w:t>номер</w:t>
            </w:r>
          </w:p>
        </w:tc>
        <w:tc>
          <w:tcPr>
            <w:tcW w:w="1417" w:type="dxa"/>
            <w:shd w:val="clear" w:color="auto" w:fill="D9D9D9" w:themeFill="background1" w:themeFillShade="D9"/>
            <w:vAlign w:val="center"/>
          </w:tcPr>
          <w:p w14:paraId="2907BD32" w14:textId="77777777" w:rsidR="00353C82" w:rsidRPr="00353C82" w:rsidRDefault="00353C82" w:rsidP="00353C82">
            <w:pPr>
              <w:jc w:val="center"/>
              <w:rPr>
                <w:b/>
                <w:bCs/>
                <w:sz w:val="22"/>
                <w:szCs w:val="22"/>
              </w:rPr>
            </w:pPr>
            <w:r w:rsidRPr="00353C82">
              <w:rPr>
                <w:b/>
                <w:bCs/>
                <w:sz w:val="22"/>
                <w:szCs w:val="22"/>
              </w:rPr>
              <w:t>Количество пациентов</w:t>
            </w:r>
          </w:p>
        </w:tc>
        <w:tc>
          <w:tcPr>
            <w:tcW w:w="1701" w:type="dxa"/>
            <w:shd w:val="clear" w:color="auto" w:fill="D9D9D9" w:themeFill="background1" w:themeFillShade="D9"/>
            <w:vAlign w:val="center"/>
          </w:tcPr>
          <w:p w14:paraId="28F1E116" w14:textId="77777777" w:rsidR="00353C82" w:rsidRPr="00353C82" w:rsidRDefault="00353C82" w:rsidP="00353C82">
            <w:pPr>
              <w:jc w:val="center"/>
              <w:rPr>
                <w:b/>
                <w:bCs/>
                <w:sz w:val="22"/>
                <w:szCs w:val="22"/>
              </w:rPr>
            </w:pPr>
            <w:r w:rsidRPr="00353C82">
              <w:rPr>
                <w:b/>
                <w:bCs/>
                <w:sz w:val="22"/>
                <w:szCs w:val="22"/>
              </w:rPr>
              <w:t>Первичная конечна точка</w:t>
            </w:r>
          </w:p>
        </w:tc>
        <w:tc>
          <w:tcPr>
            <w:tcW w:w="851" w:type="dxa"/>
            <w:shd w:val="clear" w:color="auto" w:fill="D9D9D9" w:themeFill="background1" w:themeFillShade="D9"/>
            <w:vAlign w:val="center"/>
          </w:tcPr>
          <w:p w14:paraId="6254CC20" w14:textId="77777777" w:rsidR="00353C82" w:rsidRPr="00353C82" w:rsidRDefault="00353C82" w:rsidP="00353C82">
            <w:pPr>
              <w:ind w:left="-88"/>
              <w:jc w:val="center"/>
              <w:rPr>
                <w:b/>
                <w:bCs/>
                <w:sz w:val="22"/>
                <w:szCs w:val="22"/>
              </w:rPr>
            </w:pPr>
            <w:r w:rsidRPr="00353C82">
              <w:rPr>
                <w:b/>
                <w:bCs/>
                <w:sz w:val="22"/>
                <w:szCs w:val="22"/>
              </w:rPr>
              <w:t>Публикации</w:t>
            </w:r>
          </w:p>
        </w:tc>
      </w:tr>
      <w:tr w:rsidR="00353C82" w:rsidRPr="00353C82" w14:paraId="04ADC869" w14:textId="77777777" w:rsidTr="0049695C">
        <w:tc>
          <w:tcPr>
            <w:tcW w:w="2547" w:type="dxa"/>
          </w:tcPr>
          <w:p w14:paraId="1685923E" w14:textId="77777777" w:rsidR="00353C82" w:rsidRPr="00353C82" w:rsidRDefault="00353C82" w:rsidP="0049695C">
            <w:pPr>
              <w:spacing w:before="120" w:after="120"/>
              <w:jc w:val="left"/>
              <w:rPr>
                <w:sz w:val="22"/>
                <w:szCs w:val="22"/>
              </w:rPr>
            </w:pPr>
            <w:r w:rsidRPr="00353C82">
              <w:rPr>
                <w:sz w:val="22"/>
                <w:szCs w:val="22"/>
              </w:rPr>
              <w:t>СД2, монотерапия</w:t>
            </w:r>
          </w:p>
        </w:tc>
        <w:tc>
          <w:tcPr>
            <w:tcW w:w="2835" w:type="dxa"/>
          </w:tcPr>
          <w:p w14:paraId="1D482453" w14:textId="77777777" w:rsidR="00353C82" w:rsidRPr="00353C82" w:rsidRDefault="00353C82" w:rsidP="0049695C">
            <w:pPr>
              <w:jc w:val="left"/>
              <w:rPr>
                <w:sz w:val="22"/>
                <w:szCs w:val="22"/>
              </w:rPr>
            </w:pPr>
            <w:r w:rsidRPr="00353C82">
              <w:rPr>
                <w:sz w:val="22"/>
                <w:szCs w:val="22"/>
              </w:rPr>
              <w:t>1218.16</w:t>
            </w:r>
          </w:p>
          <w:p w14:paraId="2583D053" w14:textId="730B94A4" w:rsidR="00353C82" w:rsidRPr="00353C82" w:rsidRDefault="00353C82" w:rsidP="0049695C">
            <w:pPr>
              <w:jc w:val="left"/>
              <w:rPr>
                <w:sz w:val="22"/>
                <w:szCs w:val="22"/>
                <w:lang w:val="en-US"/>
              </w:rPr>
            </w:pPr>
          </w:p>
          <w:p w14:paraId="4CDBB80C" w14:textId="77777777" w:rsidR="00353C82" w:rsidRPr="00353C82" w:rsidRDefault="00353C82" w:rsidP="0049695C">
            <w:pPr>
              <w:jc w:val="left"/>
              <w:rPr>
                <w:sz w:val="22"/>
                <w:szCs w:val="22"/>
                <w:lang w:val="en-US"/>
              </w:rPr>
            </w:pPr>
            <w:r w:rsidRPr="00353C82">
              <w:rPr>
                <w:sz w:val="22"/>
                <w:szCs w:val="22"/>
                <w:lang w:val="en-US"/>
              </w:rPr>
              <w:t>ClinicalTrials.gov Identifier*</w:t>
            </w:r>
          </w:p>
          <w:p w14:paraId="24309188" w14:textId="77777777" w:rsidR="00353C82" w:rsidRPr="00353C82" w:rsidRDefault="00353C82" w:rsidP="0049695C">
            <w:pPr>
              <w:jc w:val="left"/>
              <w:rPr>
                <w:sz w:val="22"/>
                <w:szCs w:val="22"/>
              </w:rPr>
            </w:pPr>
            <w:r w:rsidRPr="00353C82">
              <w:rPr>
                <w:sz w:val="22"/>
                <w:szCs w:val="22"/>
                <w:lang w:val="en-US"/>
              </w:rPr>
              <w:t>NCT00621140</w:t>
            </w:r>
          </w:p>
        </w:tc>
        <w:tc>
          <w:tcPr>
            <w:tcW w:w="1417" w:type="dxa"/>
          </w:tcPr>
          <w:p w14:paraId="764BDAD5" w14:textId="77777777" w:rsidR="00353C82" w:rsidRPr="00353C82" w:rsidRDefault="00353C82" w:rsidP="0049695C">
            <w:pPr>
              <w:jc w:val="left"/>
              <w:rPr>
                <w:sz w:val="22"/>
                <w:szCs w:val="22"/>
              </w:rPr>
            </w:pPr>
            <w:r w:rsidRPr="00353C82">
              <w:rPr>
                <w:sz w:val="22"/>
                <w:szCs w:val="22"/>
              </w:rPr>
              <w:t>503</w:t>
            </w:r>
          </w:p>
        </w:tc>
        <w:tc>
          <w:tcPr>
            <w:tcW w:w="1701" w:type="dxa"/>
          </w:tcPr>
          <w:p w14:paraId="571701B5" w14:textId="77777777" w:rsidR="00353C82" w:rsidRPr="00353C82" w:rsidRDefault="00353C82" w:rsidP="0049695C">
            <w:pPr>
              <w:jc w:val="left"/>
              <w:rPr>
                <w:sz w:val="22"/>
                <w:szCs w:val="22"/>
              </w:rPr>
            </w:pPr>
            <w:r w:rsidRPr="00353C82">
              <w:rPr>
                <w:sz w:val="22"/>
                <w:szCs w:val="22"/>
              </w:rPr>
              <w:t>Динамика HbA1c</w:t>
            </w:r>
          </w:p>
        </w:tc>
        <w:tc>
          <w:tcPr>
            <w:tcW w:w="851" w:type="dxa"/>
          </w:tcPr>
          <w:p w14:paraId="28A95EFD" w14:textId="77777777" w:rsidR="00353C82" w:rsidRPr="00353C82" w:rsidRDefault="00353C82" w:rsidP="0049695C">
            <w:pPr>
              <w:ind w:right="182" w:firstLine="32"/>
              <w:jc w:val="left"/>
              <w:rPr>
                <w:sz w:val="22"/>
                <w:szCs w:val="22"/>
              </w:rPr>
            </w:pPr>
            <w:r w:rsidRPr="00353C82">
              <w:rPr>
                <w:sz w:val="22"/>
                <w:szCs w:val="22"/>
              </w:rPr>
              <w:fldChar w:fldCharType="begin"/>
            </w:r>
            <w:r w:rsidRPr="00353C82">
              <w:rPr>
                <w:sz w:val="22"/>
                <w:szCs w:val="22"/>
              </w:rPr>
              <w:instrText xml:space="preserve"> ADDIN ZOTERO_ITEM CSL_CITATION {"citationID":"Q8QrsPjd","properties":{"formattedCitation":"[16]","plainCitation":"[16]","noteIndex":0},"citationItems":[{"id":3067,"uris":["http://zotero.org/users/5483459/items/YW5AZQKD"],"itemData":{"id":3067,"type":"article-journal","abstract":"AIM: To assess the safety and efficacy of the potent and selective dipeptidyl peptidase-4 inhibitor linagliptin 5 mg when given for 24 weeks to patients with type 2 diabetes who were either treatment-naive or who had received one oral antidiabetes drug (OAD).\nMETHODS: This multicentre, randomized, parallel group, phase III study compared linagliptin treatment (5 mg once daily, n = 336) with placebo (n = 167) for 24 weeks in type 2 diabetes patients. Before randomization, patients pretreated with one OAD underwent a washout period of 6 weeks, which included a placebo run-in period during the last 2 weeks. Patients previously untreated with an OAD underwent a 2-week placebo run-in period. The primary endpoint was the change in HbA1c from baseline after 24 weeks of treatment.\nRESULTS: Linagliptin treatment resulted in a placebo-corrected change in HbA1c from baseline of -0.69% (p &lt; 0.0001) at 24 weeks. In patients with baseline HbA1c ≥ 9.0%, the adjusted reduction in HbA1c was 1.01% (p &lt; 0.0001). Patients treated with linagliptin were more likely to achieve a reduction in HbA1c of ≥0.5% at 24 weeks than those in the placebo arm (47.1 and 19.0%, respectively; odds ratio, OR = 4.2, p &lt; 0.0001). Fasting plasma glucose improved by -1.3 mmol/l (p &lt; 0.0001) with linagliptin vs. placebo, and linagliptin produced an adjusted mean reduction from baseline after 24 weeks in 2-h postprandial glucose of -3.2 mmol/l (p &lt; 0.0001). Statistically significant and relevant treatment differences were observed for proinsulin/insulin ratio (p = 0.025), Homeostasis Model Assessment-%B (p = 0.049) and disposition index (p = 0.0005). There was no excess of hypoglycaemic episodes with linagliptin vs. placebo and no patient required third-party intervention. Mild or moderate renal impairment did not influence the trough plasma levels of linagliptin.\nCONCLUSIONS: Monotherapy with linagliptin produced a significant, clinically meaningful and sustained improvement in glycaemic control, accompanied by enhanced parameters of β-cell function. The safety profile of linagliptin was comparable with that of placebo.","container-title":"Diabetes, Obesity &amp; Metabolism","DOI":"10.1111/j.1463-1326.2010.01350.x","ISSN":"1463-1326","issue":"3","journalAbbreviation":"Diabetes Obes Metab","language":"eng","note":"PMID: 21205122","page":"258-267","source":"PubMed","title":"Effect of linagliptin monotherapy on glycaemic control and markers of β-cell function in patients with inadequately controlled type 2 diabetes: a randomized controlled trial","title-short":"Effect of linagliptin monotherapy on glycaemic control and markers of β-cell function in patients with inadequately controlled type 2 diabetes","volume":"13","author":[{"family":"Del Prato","given":"S."},{"family":"Barnett","given":"A. H."},{"family":"Huisman","given":"H."},{"family":"Neubacher","given":"D."},{"family":"Woerle","given":"H.-J."},{"family":"Dugi","given":"K. A."}],"issued":{"date-parts":[["2011",3]]}}}],"schema":"https://github.com/citation-style-language/schema/raw/master/csl-citation.json"} </w:instrText>
            </w:r>
            <w:r w:rsidRPr="00353C82">
              <w:rPr>
                <w:sz w:val="22"/>
                <w:szCs w:val="22"/>
              </w:rPr>
              <w:fldChar w:fldCharType="separate"/>
            </w:r>
            <w:r w:rsidRPr="00353C82">
              <w:rPr>
                <w:sz w:val="22"/>
                <w:szCs w:val="22"/>
              </w:rPr>
              <w:t>[16]</w:t>
            </w:r>
            <w:r w:rsidRPr="00353C82">
              <w:rPr>
                <w:sz w:val="22"/>
                <w:szCs w:val="22"/>
              </w:rPr>
              <w:fldChar w:fldCharType="end"/>
            </w:r>
          </w:p>
        </w:tc>
      </w:tr>
      <w:tr w:rsidR="00353C82" w:rsidRPr="00353C82" w14:paraId="352FBC08" w14:textId="77777777" w:rsidTr="0049695C">
        <w:tc>
          <w:tcPr>
            <w:tcW w:w="2547" w:type="dxa"/>
          </w:tcPr>
          <w:p w14:paraId="19EE15F9" w14:textId="77777777" w:rsidR="00353C82" w:rsidRPr="00353C82" w:rsidRDefault="00353C82" w:rsidP="0049695C">
            <w:pPr>
              <w:jc w:val="left"/>
              <w:rPr>
                <w:sz w:val="22"/>
                <w:szCs w:val="22"/>
              </w:rPr>
            </w:pPr>
            <w:r w:rsidRPr="00353C82">
              <w:rPr>
                <w:sz w:val="22"/>
                <w:szCs w:val="22"/>
              </w:rPr>
              <w:t>СД2, комбинированнаяс пиоглитазоном</w:t>
            </w:r>
          </w:p>
        </w:tc>
        <w:tc>
          <w:tcPr>
            <w:tcW w:w="2835" w:type="dxa"/>
          </w:tcPr>
          <w:p w14:paraId="5DCDC347" w14:textId="77777777" w:rsidR="00353C82" w:rsidRPr="00353C82" w:rsidRDefault="00353C82" w:rsidP="0049695C">
            <w:pPr>
              <w:jc w:val="left"/>
              <w:rPr>
                <w:sz w:val="22"/>
                <w:szCs w:val="22"/>
              </w:rPr>
            </w:pPr>
            <w:r w:rsidRPr="00353C82">
              <w:rPr>
                <w:sz w:val="22"/>
                <w:szCs w:val="22"/>
              </w:rPr>
              <w:t>1218.15</w:t>
            </w:r>
          </w:p>
          <w:p w14:paraId="39C9621F" w14:textId="77777777" w:rsidR="00353C82" w:rsidRPr="00353C82" w:rsidRDefault="00353C82" w:rsidP="0049695C">
            <w:pPr>
              <w:jc w:val="left"/>
              <w:rPr>
                <w:sz w:val="22"/>
                <w:szCs w:val="22"/>
              </w:rPr>
            </w:pPr>
          </w:p>
          <w:p w14:paraId="7DC6053E" w14:textId="77777777" w:rsidR="00353C82" w:rsidRPr="00353C82" w:rsidRDefault="00353C82" w:rsidP="0049695C">
            <w:pPr>
              <w:jc w:val="left"/>
              <w:rPr>
                <w:sz w:val="22"/>
                <w:szCs w:val="22"/>
              </w:rPr>
            </w:pPr>
            <w:bookmarkStart w:id="204" w:name="_Hlk126331420"/>
            <w:r w:rsidRPr="00353C82">
              <w:rPr>
                <w:sz w:val="22"/>
                <w:szCs w:val="22"/>
                <w:lang w:val="en-US"/>
              </w:rPr>
              <w:t>ClinicalTrials</w:t>
            </w:r>
            <w:r w:rsidRPr="00353C82">
              <w:rPr>
                <w:sz w:val="22"/>
                <w:szCs w:val="22"/>
              </w:rPr>
              <w:t>.</w:t>
            </w:r>
            <w:r w:rsidRPr="00353C82">
              <w:rPr>
                <w:sz w:val="22"/>
                <w:szCs w:val="22"/>
                <w:lang w:val="en-US"/>
              </w:rPr>
              <w:t>gov</w:t>
            </w:r>
            <w:r w:rsidRPr="00353C82">
              <w:rPr>
                <w:sz w:val="22"/>
                <w:szCs w:val="22"/>
              </w:rPr>
              <w:t xml:space="preserve"> </w:t>
            </w:r>
            <w:r w:rsidRPr="00353C82">
              <w:rPr>
                <w:sz w:val="22"/>
                <w:szCs w:val="22"/>
                <w:lang w:val="en-US"/>
              </w:rPr>
              <w:t>Identifier</w:t>
            </w:r>
            <w:r w:rsidRPr="00353C82">
              <w:rPr>
                <w:sz w:val="22"/>
                <w:szCs w:val="22"/>
              </w:rPr>
              <w:t xml:space="preserve">: </w:t>
            </w:r>
            <w:r w:rsidRPr="00353C82">
              <w:rPr>
                <w:sz w:val="22"/>
                <w:szCs w:val="22"/>
                <w:lang w:val="en-US"/>
              </w:rPr>
              <w:t>NCT</w:t>
            </w:r>
            <w:r w:rsidRPr="00353C82">
              <w:rPr>
                <w:sz w:val="22"/>
                <w:szCs w:val="22"/>
              </w:rPr>
              <w:t>00641043</w:t>
            </w:r>
            <w:bookmarkEnd w:id="204"/>
          </w:p>
        </w:tc>
        <w:tc>
          <w:tcPr>
            <w:tcW w:w="1417" w:type="dxa"/>
          </w:tcPr>
          <w:p w14:paraId="30C40E64" w14:textId="77777777" w:rsidR="00353C82" w:rsidRPr="00353C82" w:rsidRDefault="00353C82" w:rsidP="0049695C">
            <w:pPr>
              <w:jc w:val="left"/>
              <w:rPr>
                <w:sz w:val="22"/>
                <w:szCs w:val="22"/>
              </w:rPr>
            </w:pPr>
            <w:r w:rsidRPr="00353C82">
              <w:rPr>
                <w:color w:val="000000"/>
                <w:sz w:val="22"/>
                <w:szCs w:val="22"/>
                <w:shd w:val="clear" w:color="auto" w:fill="FFFFFF"/>
              </w:rPr>
              <w:t>389</w:t>
            </w:r>
          </w:p>
        </w:tc>
        <w:tc>
          <w:tcPr>
            <w:tcW w:w="1701" w:type="dxa"/>
          </w:tcPr>
          <w:p w14:paraId="6C68D756" w14:textId="77777777" w:rsidR="00353C82" w:rsidRPr="00353C82" w:rsidRDefault="00353C82" w:rsidP="0049695C">
            <w:pPr>
              <w:jc w:val="left"/>
              <w:rPr>
                <w:sz w:val="22"/>
                <w:szCs w:val="22"/>
              </w:rPr>
            </w:pPr>
            <w:r w:rsidRPr="00353C82">
              <w:rPr>
                <w:sz w:val="22"/>
                <w:szCs w:val="22"/>
              </w:rPr>
              <w:t>Динамика HbA1c</w:t>
            </w:r>
          </w:p>
        </w:tc>
        <w:tc>
          <w:tcPr>
            <w:tcW w:w="851" w:type="dxa"/>
          </w:tcPr>
          <w:p w14:paraId="0D19E340" w14:textId="77777777" w:rsidR="00353C82" w:rsidRPr="00353C82" w:rsidRDefault="00353C82" w:rsidP="0049695C">
            <w:pPr>
              <w:ind w:right="182" w:firstLine="32"/>
              <w:jc w:val="left"/>
              <w:rPr>
                <w:sz w:val="22"/>
                <w:szCs w:val="22"/>
              </w:rPr>
            </w:pPr>
            <w:r w:rsidRPr="00353C82">
              <w:rPr>
                <w:sz w:val="22"/>
                <w:szCs w:val="22"/>
              </w:rPr>
              <w:fldChar w:fldCharType="begin"/>
            </w:r>
            <w:r w:rsidRPr="00353C82">
              <w:rPr>
                <w:sz w:val="22"/>
                <w:szCs w:val="22"/>
              </w:rPr>
              <w:instrText xml:space="preserve"> ADDIN ZOTERO_ITEM CSL_CITATION {"citationID":"WrDowhLK","properties":{"formattedCitation":"[17]","plainCitation":"[17]","noteIndex":0},"citationItems":[{"id":3065,"uris":["http://zotero.org/users/5483459/items/LDC4CPNG"],"itemData":{"id":3065,"type":"article-journal","abstract":"AIMS: To compare the efficacy, safety and tolerability of linagliptin or placebo administered for 24 weeks in combination with pioglitazone in patients with type 2 diabetes mellitus (T2DM) exhibiting insufficient glycaemic control (HbA1c 7.5-11.0%).\nMETHODS: Patients were randomized to receive the initial combination of 30 mg pioglitazone plus 5 mg linagliptin (n = 259) or pioglitazone plus placebo (n = 130), all once daily. The primary endpoint was change from baseline in HbA1c after 24 weeks of treatment, adjusted for baseline HbA1c and prior antidiabetes medication.\nRESULTS: After 24 weeks of treatment, the adjusted mean change (±s.e.) in HbA1c with the initial combination of linagliptin plus pioglitazone was -1.06% (±0.06), compared with -0.56% (±0.09) for placebo plus pioglitazone. The difference in adjusted mean HbA1c in the linagliptin group compared with placebo was -0.51% (95% confidence interval [CI] -0.71, -0.30; p &lt; 0.0001). Reductions in fasting plasma glucose (FPG) were significantly greater for linagliptin plus pioglitazone than with placebo plus pioglitazone; -1.8 and -1.0 mmol/l, respectively, equating to a treatment difference of -0.8 mmol/l (95% CI -1.2, -0.4; p &lt; 0.0001). Patients taking linagliptin plus pioglitazone, compared with those receiving placebo plus pioglitazone, were more likely to achieve HbA1c of &lt;7.0% (42.9 vs. 30.5%, respectively; p = 0.0051) and reduction in HbA1c of ≥0.5% (75.0 vs. 50.8%, respectively; p &lt; 0.0001). β-cell function, exemplified by the ratio of relative change in adjusted mean HOMA-IR and disposition index, improved. The proportion of patients that experienced at least one adverse event was similar for both groups. Hypoglycaemic episodes (all mild) occurred in 1.2% of the linagliptin plus pioglitazone patients and none in the placebo plus pioglitazone group.\nCONCLUSION: Initial combination therapy with linagliptin plus pioglitazone was well tolerated and produced significant and clinically meaningful improvements in glycaemic control. This combination may offer a valuable additive initial treatment option for T2DM, particularly where metformin either is not well tolerated or is contraindicated, such as in patients with renal impairment.","container-title":"Diabetes, Obesity &amp; Metabolism","DOI":"10.1111/j.1463-1326.2011.01391.x","ISSN":"1463-1326","issue":"7","journalAbbreviation":"Diabetes Obes Metab","language":"eng","note":"PMID: 21410628","page":"653-661","source":"PubMed","title":"Efficacy and safety of initial combination therapy with linagliptin and pioglitazone in patients with inadequately controlled type 2 diabetes: a randomized, double-blind, placebo-controlled study","title-short":"Efficacy and safety of initial combination therapy with linagliptin and pioglitazone in patients with inadequately controlled type 2 diabetes","volume":"13","author":[{"family":"Gomis","given":"R."},{"family":"Espadero","given":"R.-M."},{"family":"Jones","given":"R."},{"family":"Woerle","given":"H. J."},{"family":"Dugi","given":"K. A."}],"issued":{"date-parts":[["2011",7]]}}}],"schema":"https://github.com/citation-style-language/schema/raw/master/csl-citation.json"} </w:instrText>
            </w:r>
            <w:r w:rsidRPr="00353C82">
              <w:rPr>
                <w:sz w:val="22"/>
                <w:szCs w:val="22"/>
              </w:rPr>
              <w:fldChar w:fldCharType="separate"/>
            </w:r>
            <w:r w:rsidRPr="00353C82">
              <w:rPr>
                <w:sz w:val="22"/>
                <w:szCs w:val="22"/>
              </w:rPr>
              <w:t>[17]</w:t>
            </w:r>
            <w:r w:rsidRPr="00353C82">
              <w:rPr>
                <w:sz w:val="22"/>
                <w:szCs w:val="22"/>
              </w:rPr>
              <w:fldChar w:fldCharType="end"/>
            </w:r>
          </w:p>
        </w:tc>
      </w:tr>
      <w:tr w:rsidR="00353C82" w:rsidRPr="00353C82" w14:paraId="75315113" w14:textId="77777777" w:rsidTr="0049695C">
        <w:tc>
          <w:tcPr>
            <w:tcW w:w="2547" w:type="dxa"/>
          </w:tcPr>
          <w:p w14:paraId="034D5813" w14:textId="77777777" w:rsidR="00353C82" w:rsidRPr="00353C82" w:rsidRDefault="00353C82" w:rsidP="0049695C">
            <w:pPr>
              <w:jc w:val="left"/>
              <w:rPr>
                <w:sz w:val="22"/>
                <w:szCs w:val="22"/>
              </w:rPr>
            </w:pPr>
            <w:r w:rsidRPr="00353C82">
              <w:rPr>
                <w:sz w:val="22"/>
                <w:szCs w:val="22"/>
              </w:rPr>
              <w:t>СД2, комбинированнаяс метформином</w:t>
            </w:r>
          </w:p>
        </w:tc>
        <w:tc>
          <w:tcPr>
            <w:tcW w:w="2835" w:type="dxa"/>
          </w:tcPr>
          <w:p w14:paraId="49388A39" w14:textId="77777777" w:rsidR="00353C82" w:rsidRPr="00353C82" w:rsidRDefault="00353C82" w:rsidP="0049695C">
            <w:pPr>
              <w:jc w:val="left"/>
              <w:rPr>
                <w:sz w:val="22"/>
                <w:szCs w:val="22"/>
              </w:rPr>
            </w:pPr>
            <w:r w:rsidRPr="00353C82">
              <w:rPr>
                <w:sz w:val="22"/>
                <w:szCs w:val="22"/>
              </w:rPr>
              <w:t>1218.17</w:t>
            </w:r>
          </w:p>
          <w:p w14:paraId="191B84D4" w14:textId="77777777" w:rsidR="00353C82" w:rsidRPr="00353C82" w:rsidRDefault="00353C82" w:rsidP="0049695C">
            <w:pPr>
              <w:jc w:val="left"/>
              <w:rPr>
                <w:sz w:val="22"/>
                <w:szCs w:val="22"/>
              </w:rPr>
            </w:pPr>
          </w:p>
          <w:p w14:paraId="4FC37482" w14:textId="77777777" w:rsidR="00353C82" w:rsidRPr="00353C82" w:rsidRDefault="00353C82" w:rsidP="0049695C">
            <w:pPr>
              <w:jc w:val="left"/>
              <w:rPr>
                <w:sz w:val="22"/>
                <w:szCs w:val="22"/>
              </w:rPr>
            </w:pPr>
            <w:r w:rsidRPr="00353C82">
              <w:rPr>
                <w:sz w:val="22"/>
                <w:szCs w:val="22"/>
                <w:lang w:val="en-US"/>
              </w:rPr>
              <w:lastRenderedPageBreak/>
              <w:t>ClinicalTrials.gov Identifier: NCT00601250</w:t>
            </w:r>
          </w:p>
        </w:tc>
        <w:tc>
          <w:tcPr>
            <w:tcW w:w="1417" w:type="dxa"/>
          </w:tcPr>
          <w:p w14:paraId="1859819C" w14:textId="77777777" w:rsidR="00353C82" w:rsidRPr="00353C82" w:rsidRDefault="00353C82" w:rsidP="0049695C">
            <w:pPr>
              <w:jc w:val="left"/>
              <w:rPr>
                <w:sz w:val="22"/>
                <w:szCs w:val="22"/>
              </w:rPr>
            </w:pPr>
            <w:r w:rsidRPr="00353C82">
              <w:rPr>
                <w:sz w:val="22"/>
                <w:szCs w:val="22"/>
              </w:rPr>
              <w:lastRenderedPageBreak/>
              <w:t>701</w:t>
            </w:r>
          </w:p>
        </w:tc>
        <w:tc>
          <w:tcPr>
            <w:tcW w:w="1701" w:type="dxa"/>
          </w:tcPr>
          <w:p w14:paraId="3CCE041B" w14:textId="77777777" w:rsidR="00353C82" w:rsidRPr="00353C82" w:rsidRDefault="00353C82" w:rsidP="0049695C">
            <w:pPr>
              <w:jc w:val="left"/>
              <w:rPr>
                <w:sz w:val="22"/>
                <w:szCs w:val="22"/>
              </w:rPr>
            </w:pPr>
            <w:r w:rsidRPr="00353C82">
              <w:rPr>
                <w:sz w:val="22"/>
                <w:szCs w:val="22"/>
              </w:rPr>
              <w:t>Динамика HbA1c</w:t>
            </w:r>
          </w:p>
        </w:tc>
        <w:tc>
          <w:tcPr>
            <w:tcW w:w="851" w:type="dxa"/>
          </w:tcPr>
          <w:p w14:paraId="46804FC2" w14:textId="77777777" w:rsidR="00353C82" w:rsidRPr="00353C82" w:rsidRDefault="00353C82" w:rsidP="0049695C">
            <w:pPr>
              <w:ind w:right="182" w:firstLine="32"/>
              <w:jc w:val="left"/>
              <w:rPr>
                <w:sz w:val="22"/>
                <w:szCs w:val="22"/>
              </w:rPr>
            </w:pPr>
          </w:p>
          <w:p w14:paraId="4380980C" w14:textId="77777777" w:rsidR="00353C82" w:rsidRPr="00353C82" w:rsidRDefault="00353C82" w:rsidP="0049695C">
            <w:pPr>
              <w:ind w:right="182" w:firstLine="32"/>
              <w:jc w:val="left"/>
              <w:rPr>
                <w:sz w:val="22"/>
                <w:szCs w:val="22"/>
              </w:rPr>
            </w:pPr>
            <w:r w:rsidRPr="00353C82">
              <w:rPr>
                <w:sz w:val="22"/>
                <w:szCs w:val="22"/>
              </w:rPr>
              <w:fldChar w:fldCharType="begin"/>
            </w:r>
            <w:r w:rsidRPr="00353C82">
              <w:rPr>
                <w:sz w:val="22"/>
                <w:szCs w:val="22"/>
              </w:rPr>
              <w:instrText xml:space="preserve"> ADDIN ZOTERO_ITEM CSL_CITATION {"citationID":"nDdpjLOR","properties":{"formattedCitation":"[18]","plainCitation":"[18]","noteIndex":0},"citationItems":[{"id":3069,"uris":["http://zotero.org/users/5483459/items/FDFZTR65"],"itemData":{"id":3069,"type":"article-journal","abstract":"AIM: To evaluate the efficacy and safety of the potent and selective dipeptidyl peptidase-4 (DPP-4) inhibitor linagliptin administered as add-on therapy to metformin in patients with type 2 diabetes with inadequate glycaemic control.\nMETHODS: This 24-week, randomized, placebo-controlled, double-blind, parallel-group study was carried out in 82 centres in 10 countries. Patients with HbA1c levels of 7.0-10.0% on metformin and a maximum of one additional antidiabetes medication, which was discontinued at screening, continued on metformin ≥1500 mg/day for 6 weeks, including a placebo run-in period of 2 weeks, before being randomized to linagliptin 5 mg once daily (n = 524) or placebo (n = 177) add-on. The primary outcome was the change from baseline in HbA1c after 24 weeks of treatment, evaluated with an analysis of covariance (ANCOVA).\nRESULTS: Mean baseline HbA1c and fasting plasma glucose (FPG) were 8.1% and 9.4 mmol/l, respectively. Linagliptin showed significant reductions vs. placebo in adjusted mean changes from baseline of HbA1c (-0.49 vs. 0.15%), FPG (-0.59 vs. 0.58 mmol/l) and 2hPPG (-2.7 vs. 1.0 mmol/l); all p &lt; 0.0001. Hypoglycaemia was rare, occurring in three patients (0.6%) treated with linagliptin and five patients (2.8%) in the placebo group. Body weight did not change significantly from baseline in both groups (-0.5 kg placebo, -0.4 kg linagliptin).\nCONCLUSIONS: The addition of linagliptin 5 mg once daily in patients with type 2 diabetes inadequately controlled on metformin resulted in a significant and clinically meaningful improvement in glycaemic control without weight gain or increased risk of hypoglycaemia.","container-title":"Diabetes, Obesity &amp; Metabolism","DOI":"10.1111/j.1463-1326.2010.01326.x","ISSN":"1463-1326","issue":"1","journalAbbreviation":"Diabetes Obes Metab","language":"eng","note":"PMID: 21114605","page":"65-74","source":"PubMed","title":"Safety and efficacy of linagliptin as add-on therapy to metformin in patients with type 2 diabetes: a randomized, double-blind, placebo-controlled study","title-short":"Safety and efficacy of linagliptin as add-on therapy to metformin in patients with type 2 diabetes","volume":"13","author":[{"family":"Taskinen","given":"M.-R."},{"family":"Rosenstock","given":"J."},{"family":"Tamminen","given":"I."},{"family":"Kubiak","given":"R."},{"family":"Patel","given":"S."},{"family":"Dugi","given":"K. A."},{"family":"Woerle","given":"H.-J."}],"issued":{"date-parts":[["2011",1]]}}}],"schema":"https://github.com/citation-style-language/schema/raw/master/csl-citation.json"} </w:instrText>
            </w:r>
            <w:r w:rsidRPr="00353C82">
              <w:rPr>
                <w:sz w:val="22"/>
                <w:szCs w:val="22"/>
              </w:rPr>
              <w:fldChar w:fldCharType="separate"/>
            </w:r>
            <w:r w:rsidRPr="00353C82">
              <w:rPr>
                <w:sz w:val="22"/>
                <w:szCs w:val="22"/>
              </w:rPr>
              <w:t>[18]</w:t>
            </w:r>
            <w:r w:rsidRPr="00353C82">
              <w:rPr>
                <w:sz w:val="22"/>
                <w:szCs w:val="22"/>
              </w:rPr>
              <w:fldChar w:fldCharType="end"/>
            </w:r>
          </w:p>
          <w:p w14:paraId="3755E4A5" w14:textId="77777777" w:rsidR="00353C82" w:rsidRPr="00353C82" w:rsidRDefault="00353C82" w:rsidP="0049695C">
            <w:pPr>
              <w:ind w:right="182" w:firstLine="32"/>
              <w:jc w:val="left"/>
              <w:rPr>
                <w:sz w:val="22"/>
                <w:szCs w:val="22"/>
              </w:rPr>
            </w:pPr>
          </w:p>
        </w:tc>
      </w:tr>
      <w:tr w:rsidR="00353C82" w:rsidRPr="00353C82" w14:paraId="73DD8110" w14:textId="77777777" w:rsidTr="0049695C">
        <w:tc>
          <w:tcPr>
            <w:tcW w:w="2547" w:type="dxa"/>
          </w:tcPr>
          <w:p w14:paraId="00003C85" w14:textId="77777777" w:rsidR="00353C82" w:rsidRPr="00353C82" w:rsidRDefault="00353C82" w:rsidP="0049695C">
            <w:pPr>
              <w:jc w:val="left"/>
              <w:rPr>
                <w:sz w:val="22"/>
                <w:szCs w:val="22"/>
              </w:rPr>
            </w:pPr>
            <w:r w:rsidRPr="00353C82">
              <w:rPr>
                <w:sz w:val="22"/>
                <w:szCs w:val="22"/>
              </w:rPr>
              <w:lastRenderedPageBreak/>
              <w:t>СД2, комбинированная с метформином и сульфонилмочевиной</w:t>
            </w:r>
          </w:p>
        </w:tc>
        <w:tc>
          <w:tcPr>
            <w:tcW w:w="2835" w:type="dxa"/>
          </w:tcPr>
          <w:p w14:paraId="241E5C1C" w14:textId="77777777" w:rsidR="00353C82" w:rsidRPr="00353C82" w:rsidRDefault="00353C82" w:rsidP="0049695C">
            <w:pPr>
              <w:jc w:val="left"/>
              <w:rPr>
                <w:sz w:val="22"/>
                <w:szCs w:val="22"/>
              </w:rPr>
            </w:pPr>
            <w:r w:rsidRPr="00353C82">
              <w:rPr>
                <w:sz w:val="22"/>
                <w:szCs w:val="22"/>
                <w:lang w:val="en-US"/>
              </w:rPr>
              <w:t>1218.18</w:t>
            </w:r>
          </w:p>
          <w:p w14:paraId="3BC074F1" w14:textId="77777777" w:rsidR="00353C82" w:rsidRPr="00353C82" w:rsidRDefault="00353C82" w:rsidP="0049695C">
            <w:pPr>
              <w:jc w:val="left"/>
              <w:rPr>
                <w:sz w:val="22"/>
                <w:szCs w:val="22"/>
              </w:rPr>
            </w:pPr>
          </w:p>
          <w:p w14:paraId="61530FD9" w14:textId="77777777" w:rsidR="00353C82" w:rsidRPr="00353C82" w:rsidRDefault="00353C82" w:rsidP="0049695C">
            <w:pPr>
              <w:jc w:val="left"/>
              <w:rPr>
                <w:sz w:val="22"/>
                <w:szCs w:val="22"/>
              </w:rPr>
            </w:pPr>
            <w:r w:rsidRPr="00353C82">
              <w:rPr>
                <w:sz w:val="22"/>
                <w:szCs w:val="22"/>
                <w:lang w:val="en-US"/>
              </w:rPr>
              <w:t>ClinicalTrials.gov Identifier: NCT00602472</w:t>
            </w:r>
          </w:p>
        </w:tc>
        <w:tc>
          <w:tcPr>
            <w:tcW w:w="1417" w:type="dxa"/>
          </w:tcPr>
          <w:p w14:paraId="4A93F0EA" w14:textId="77777777" w:rsidR="00353C82" w:rsidRPr="00353C82" w:rsidRDefault="00353C82" w:rsidP="0049695C">
            <w:pPr>
              <w:jc w:val="left"/>
              <w:rPr>
                <w:sz w:val="22"/>
                <w:szCs w:val="22"/>
              </w:rPr>
            </w:pPr>
            <w:r w:rsidRPr="00353C82">
              <w:rPr>
                <w:sz w:val="22"/>
                <w:szCs w:val="22"/>
              </w:rPr>
              <w:t>1058</w:t>
            </w:r>
          </w:p>
        </w:tc>
        <w:tc>
          <w:tcPr>
            <w:tcW w:w="1701" w:type="dxa"/>
          </w:tcPr>
          <w:p w14:paraId="288E2F3B" w14:textId="77777777" w:rsidR="00353C82" w:rsidRPr="00353C82" w:rsidRDefault="00353C82" w:rsidP="0049695C">
            <w:pPr>
              <w:jc w:val="left"/>
              <w:rPr>
                <w:sz w:val="22"/>
                <w:szCs w:val="22"/>
              </w:rPr>
            </w:pPr>
            <w:r w:rsidRPr="00353C82">
              <w:rPr>
                <w:sz w:val="22"/>
                <w:szCs w:val="22"/>
              </w:rPr>
              <w:t>Динамика HbA1c</w:t>
            </w:r>
          </w:p>
        </w:tc>
        <w:tc>
          <w:tcPr>
            <w:tcW w:w="851" w:type="dxa"/>
          </w:tcPr>
          <w:p w14:paraId="71B6A553" w14:textId="77777777" w:rsidR="00353C82" w:rsidRPr="00353C82" w:rsidRDefault="00353C82" w:rsidP="0049695C">
            <w:pPr>
              <w:ind w:right="182" w:firstLine="32"/>
              <w:jc w:val="left"/>
              <w:rPr>
                <w:sz w:val="22"/>
                <w:szCs w:val="22"/>
              </w:rPr>
            </w:pPr>
          </w:p>
          <w:p w14:paraId="06F15884" w14:textId="77777777" w:rsidR="00353C82" w:rsidRPr="00353C82" w:rsidRDefault="00353C82" w:rsidP="0049695C">
            <w:pPr>
              <w:ind w:right="182" w:firstLine="32"/>
              <w:jc w:val="left"/>
              <w:rPr>
                <w:sz w:val="22"/>
                <w:szCs w:val="22"/>
              </w:rPr>
            </w:pPr>
            <w:r w:rsidRPr="00353C82">
              <w:rPr>
                <w:sz w:val="22"/>
                <w:szCs w:val="22"/>
              </w:rPr>
              <w:fldChar w:fldCharType="begin"/>
            </w:r>
            <w:r w:rsidRPr="00353C82">
              <w:rPr>
                <w:sz w:val="22"/>
                <w:szCs w:val="22"/>
              </w:rPr>
              <w:instrText xml:space="preserve"> ADDIN ZOTERO_ITEM CSL_CITATION {"citationID":"1WOA5EAt","properties":{"formattedCitation":"[19]","plainCitation":"[19]","noteIndex":0},"citationItems":[{"id":3071,"uris":["http://zotero.org/users/5483459/items/4WM3629W"],"itemData":{"id":3071,"type":"article-journal","abstract":"AIMS: To examine the efficacy and safety of the dipeptidyl peptidase-4 inhibitor linagliptin in persons with Type 2 diabetes mellitus inadequately controlled [HbA(1c) 53-86 mmol/mol (7.0-10.0%)] by metformin and sulphonylurea combination treatment.\nMETHODS: A multi-centre, 24-week, randomized, double-blind, parallel-group study in 1058 patients comparing linagliptin (5 mg once daily) and placebo when added to metformin plus sulphonylurea. The primary endpoint was the change in HbA(1c) after 24 weeks.\nRESULTS: At week 24, the linagliptin placebo-corrected HbA(1c) adjusted mean change from baseline was -7 mmol/mol (-0.62%) [95% CI -8 to -6 mmol/mol (-0.73 to -0.50%); P &lt; 0.0001]. More participants with baseline HbA(1c) ≥ 53 mmol/mol (≥ 7.0%) achieved an HbA(1c) &lt; 53 mmol/mol (&lt;7.0%) with linagliptin compared with placebo (29.2% vs. 8.1%, P&lt; 0.0001). Fasting plasma glucose was reduced with linagliptin relative to placebo (-0.7 mmol/l, 95% CI -1.0 to -0.4; P&lt;0.0001). Improvements in homeostasis model assessment of β-cell function were seen with linagliptin (P&lt;0.001). The proportion of patients who reported a severe adverse event was low in both groups (linagliptin 2.4%; placebo 1.5%). Symptomatic hypoglycaemia occurred in 16.7 and 10.3% of the linagliptin and placebo groups, respectively. Hypoglycaemia was generally mild or moderate; severe hypoglycaemia was reported in 2.7 and 4.8% of the participants experiencing hypoglycaemic episodes in the linagliptin and placebo groups, respectively. No significant weight changes were noted.\nCONCLUSIONS: In patients with Type 2 diabetes, adding linagliptin to metformin given in combination with a sulphonylurea significantly improved glycaemic control and this was well tolerated. Linagliptin could provide a valuable treatment option for individuals with inadequate glycaemic control despite ongoing combination therapy with metformin and a sulphonylurea.","container-title":"Diabetic Medicine: A Journal of the British Diabetic Association","DOI":"10.1111/j.1464-5491.2011.03387.x","ISSN":"1464-5491","issue":"11","journalAbbreviation":"Diabet Med","language":"eng","note":"PMID: 21781152","page":"1352-1361","source":"PubMed","title":"Efficacy and safety of linagliptin in persons with type 2 diabetes inadequately controlled by a combination of metformin and sulphonylurea: a 24-week randomized study","title-short":"Efficacy and safety of linagliptin in persons with type 2 diabetes inadequately controlled by a combination of metformin and sulphonylurea","volume":"28","author":[{"family":"Owens","given":"D. R."},{"family":"Swallow","given":"R."},{"family":"Dugi","given":"K. A."},{"family":"Woerle","given":"H. J."}],"issued":{"date-parts":[["2011",11]]}}}],"schema":"https://github.com/citation-style-language/schema/raw/master/csl-citation.json"} </w:instrText>
            </w:r>
            <w:r w:rsidRPr="00353C82">
              <w:rPr>
                <w:sz w:val="22"/>
                <w:szCs w:val="22"/>
              </w:rPr>
              <w:fldChar w:fldCharType="separate"/>
            </w:r>
            <w:r w:rsidRPr="00353C82">
              <w:rPr>
                <w:sz w:val="22"/>
                <w:szCs w:val="22"/>
              </w:rPr>
              <w:t>[19]</w:t>
            </w:r>
            <w:r w:rsidRPr="00353C82">
              <w:rPr>
                <w:sz w:val="22"/>
                <w:szCs w:val="22"/>
              </w:rPr>
              <w:fldChar w:fldCharType="end"/>
            </w:r>
          </w:p>
        </w:tc>
      </w:tr>
      <w:tr w:rsidR="00353C82" w:rsidRPr="00353C82" w14:paraId="54CD0E54" w14:textId="77777777" w:rsidTr="0049695C">
        <w:tc>
          <w:tcPr>
            <w:tcW w:w="2547" w:type="dxa"/>
          </w:tcPr>
          <w:p w14:paraId="13AD3D19" w14:textId="77777777" w:rsidR="00353C82" w:rsidRPr="00353C82" w:rsidRDefault="00353C82" w:rsidP="0049695C">
            <w:pPr>
              <w:jc w:val="left"/>
              <w:rPr>
                <w:sz w:val="22"/>
                <w:szCs w:val="22"/>
              </w:rPr>
            </w:pPr>
            <w:r w:rsidRPr="00353C82">
              <w:rPr>
                <w:sz w:val="22"/>
                <w:szCs w:val="22"/>
              </w:rPr>
              <w:t>СД2, комбинированная с эмпаглифлозином</w:t>
            </w:r>
          </w:p>
        </w:tc>
        <w:tc>
          <w:tcPr>
            <w:tcW w:w="2835" w:type="dxa"/>
          </w:tcPr>
          <w:p w14:paraId="780DAC57" w14:textId="77777777" w:rsidR="00353C82" w:rsidRPr="00353C82" w:rsidRDefault="00353C82" w:rsidP="0049695C">
            <w:pPr>
              <w:jc w:val="left"/>
              <w:rPr>
                <w:sz w:val="22"/>
                <w:szCs w:val="22"/>
              </w:rPr>
            </w:pPr>
            <w:r w:rsidRPr="00353C82">
              <w:rPr>
                <w:color w:val="000000"/>
                <w:sz w:val="22"/>
                <w:szCs w:val="22"/>
                <w:shd w:val="clear" w:color="auto" w:fill="FFFFFF"/>
              </w:rPr>
              <w:t>1275.10</w:t>
            </w:r>
          </w:p>
          <w:p w14:paraId="3F9971A7" w14:textId="77777777" w:rsidR="00353C82" w:rsidRPr="00353C82" w:rsidRDefault="00353C82" w:rsidP="0049695C">
            <w:pPr>
              <w:jc w:val="left"/>
              <w:rPr>
                <w:sz w:val="22"/>
                <w:szCs w:val="22"/>
              </w:rPr>
            </w:pPr>
          </w:p>
          <w:p w14:paraId="7CA9EACE" w14:textId="77777777" w:rsidR="00353C82" w:rsidRPr="00353C82" w:rsidRDefault="00353C82" w:rsidP="0049695C">
            <w:pPr>
              <w:jc w:val="left"/>
              <w:rPr>
                <w:sz w:val="22"/>
                <w:szCs w:val="22"/>
              </w:rPr>
            </w:pPr>
            <w:r w:rsidRPr="00353C82">
              <w:rPr>
                <w:color w:val="000000"/>
                <w:sz w:val="22"/>
                <w:szCs w:val="22"/>
                <w:shd w:val="clear" w:color="auto" w:fill="FFFFFF"/>
                <w:lang w:val="en-US"/>
              </w:rPr>
              <w:t>ClinicalTrials</w:t>
            </w:r>
            <w:r w:rsidRPr="00353C82">
              <w:rPr>
                <w:color w:val="000000"/>
                <w:sz w:val="22"/>
                <w:szCs w:val="22"/>
                <w:shd w:val="clear" w:color="auto" w:fill="FFFFFF"/>
              </w:rPr>
              <w:t>.</w:t>
            </w:r>
            <w:r w:rsidRPr="00353C82">
              <w:rPr>
                <w:color w:val="000000"/>
                <w:sz w:val="22"/>
                <w:szCs w:val="22"/>
                <w:shd w:val="clear" w:color="auto" w:fill="FFFFFF"/>
                <w:lang w:val="en-US"/>
              </w:rPr>
              <w:t>gov</w:t>
            </w:r>
            <w:r w:rsidRPr="00353C82">
              <w:rPr>
                <w:color w:val="000000"/>
                <w:sz w:val="22"/>
                <w:szCs w:val="22"/>
                <w:shd w:val="clear" w:color="auto" w:fill="FFFFFF"/>
              </w:rPr>
              <w:t xml:space="preserve"> </w:t>
            </w:r>
            <w:r w:rsidRPr="00353C82">
              <w:rPr>
                <w:color w:val="000000"/>
                <w:sz w:val="22"/>
                <w:szCs w:val="22"/>
                <w:shd w:val="clear" w:color="auto" w:fill="FFFFFF"/>
                <w:lang w:val="en-US"/>
              </w:rPr>
              <w:t>Identifier</w:t>
            </w:r>
            <w:r w:rsidRPr="00353C82">
              <w:rPr>
                <w:color w:val="000000"/>
                <w:sz w:val="22"/>
                <w:szCs w:val="22"/>
                <w:shd w:val="clear" w:color="auto" w:fill="FFFFFF"/>
              </w:rPr>
              <w:t xml:space="preserve">: </w:t>
            </w:r>
            <w:r w:rsidRPr="00353C82">
              <w:rPr>
                <w:color w:val="000000"/>
                <w:sz w:val="22"/>
                <w:szCs w:val="22"/>
                <w:shd w:val="clear" w:color="auto" w:fill="FFFFFF"/>
                <w:lang w:val="en-US"/>
              </w:rPr>
              <w:t>NCT</w:t>
            </w:r>
            <w:r w:rsidRPr="00353C82">
              <w:rPr>
                <w:color w:val="000000"/>
                <w:sz w:val="22"/>
                <w:szCs w:val="22"/>
                <w:shd w:val="clear" w:color="auto" w:fill="FFFFFF"/>
              </w:rPr>
              <w:t>01734785</w:t>
            </w:r>
          </w:p>
        </w:tc>
        <w:tc>
          <w:tcPr>
            <w:tcW w:w="1417" w:type="dxa"/>
          </w:tcPr>
          <w:p w14:paraId="1DA1EA8E" w14:textId="77777777" w:rsidR="00353C82" w:rsidRPr="00353C82" w:rsidRDefault="00353C82" w:rsidP="0049695C">
            <w:pPr>
              <w:jc w:val="left"/>
              <w:rPr>
                <w:sz w:val="22"/>
                <w:szCs w:val="22"/>
              </w:rPr>
            </w:pPr>
            <w:r w:rsidRPr="00353C82">
              <w:rPr>
                <w:sz w:val="22"/>
                <w:szCs w:val="22"/>
              </w:rPr>
              <w:t>708</w:t>
            </w:r>
          </w:p>
        </w:tc>
        <w:tc>
          <w:tcPr>
            <w:tcW w:w="1701" w:type="dxa"/>
          </w:tcPr>
          <w:p w14:paraId="67B01E07" w14:textId="77777777" w:rsidR="00353C82" w:rsidRPr="00353C82" w:rsidRDefault="00353C82" w:rsidP="0049695C">
            <w:pPr>
              <w:jc w:val="left"/>
              <w:rPr>
                <w:sz w:val="22"/>
                <w:szCs w:val="22"/>
              </w:rPr>
            </w:pPr>
            <w:r w:rsidRPr="00353C82">
              <w:rPr>
                <w:sz w:val="22"/>
                <w:szCs w:val="22"/>
              </w:rPr>
              <w:t>Динамика HbA1c</w:t>
            </w:r>
          </w:p>
        </w:tc>
        <w:tc>
          <w:tcPr>
            <w:tcW w:w="851" w:type="dxa"/>
          </w:tcPr>
          <w:p w14:paraId="6A7CE794" w14:textId="77777777" w:rsidR="00353C82" w:rsidRPr="00353C82" w:rsidRDefault="00353C82" w:rsidP="0049695C">
            <w:pPr>
              <w:ind w:right="182" w:firstLine="32"/>
              <w:jc w:val="left"/>
              <w:rPr>
                <w:sz w:val="22"/>
                <w:szCs w:val="22"/>
              </w:rPr>
            </w:pPr>
            <w:r w:rsidRPr="00353C82">
              <w:rPr>
                <w:sz w:val="22"/>
                <w:szCs w:val="22"/>
              </w:rPr>
              <w:fldChar w:fldCharType="begin"/>
            </w:r>
            <w:r w:rsidRPr="00353C82">
              <w:rPr>
                <w:sz w:val="22"/>
                <w:szCs w:val="22"/>
              </w:rPr>
              <w:instrText xml:space="preserve"> ADDIN ZOTERO_ITEM CSL_CITATION {"citationID":"qBgHpaTE","properties":{"formattedCitation":"[20]","plainCitation":"[20]","noteIndex":0},"citationItems":[{"id":3312,"uris":["http://zotero.org/users/5483459/items/9QALRG6L"],"itemData":{"id":3312,"type":"article-journal","abstract":"AIM: To evaluate the efficacy and safety of linagliptin vs placebo as add-on to empagliflozin and metformin in patients with type 2 diabetes.\nMATERIALS AND METHODS: Patients with inadequate glycaemic control despite stable-dose metformin received open-label empagliflozin 10 mg (study 1) or 25 mg (study 2) as add-on therapy for 16 weeks. Subsequently, those with HbA1c ≥7.0 and ≤10.5% (&gt;53 and ≤91 mmol/mol) (N = 482) were randomized to 24 weeks' double-blind, double-dummy treatment with linagliptin 5 mg or placebo in study 1, or to linagliptin 5 mg or placebo in study 2; all patients continued treatment with metformin and empagliflozin 10 mg (study 1) or metformin and empagliflozin 25 mg (study 2). The primary endpoint was change from baseline (defined as the last value before first intake of randomized, double-blind treatment) in HbA1c at week 24.\nRESULTS: At week 24, HbA1c (mean baseline 7.82-8.04 [62-64 mmol/mol]) was significantly reduced with linagliptin vs placebo; adjusted mean (SE) differences in change from baseline in HbA1c with linagliptin vs placebo were -.32% (.10) (-3.59 [1.08] mmol/mol) ( P = .001) for patients on empagliflozin 10 mg and metformin, and -0.47% (0.10) (-5.15 [1.04] mmol/mol) ( P &lt; 0.001) for patients on empagliflozin 25 mg and metformin. Adverse events were reported in more patients receiving placebo than in those receiving linagliptin: 55.5% vs 48.4% in study 1 and 58.9% vs 52.7% in study 2.\nCONCLUSIONS: Linagliptin as add-on to empagliflozin and metformin for 24 weeks improved glycaemic control vs placebo, and was well tolerated.","container-title":"Diabetes, Obesity &amp; Metabolism","DOI":"10.1111/dom.12814","ISSN":"1463-1326","issue":"2","journalAbbreviation":"Diabetes Obes Metab","language":"eng","note":"PMID: 27762093","page":"266-274","source":"PubMed","title":"Linagliptin as add-on to empagliflozin and metformin in patients with type 2 diabetes: Two 24-week randomized, double-blind, double-dummy, parallel-group trials","title-short":"Linagliptin as add-on to empagliflozin and metformin in patients with type 2 diabetes","volume":"19","author":[{"family":"Tinahones","given":"Francisco J."},{"family":"Gallwitz","given":"Baptist"},{"family":"Nordaby","given":"Matias"},{"family":"Götz","given":"Sophia"},{"family":"Maldonado-Lutomirsky","given":"Mario"},{"family":"Woerle","given":"Hans J."},{"family":"Broedl","given":"Uli C."}],"issued":{"date-parts":[["2017",2]]}}}],"schema":"https://github.com/citation-style-language/schema/raw/master/csl-citation.json"} </w:instrText>
            </w:r>
            <w:r w:rsidRPr="00353C82">
              <w:rPr>
                <w:sz w:val="22"/>
                <w:szCs w:val="22"/>
              </w:rPr>
              <w:fldChar w:fldCharType="separate"/>
            </w:r>
            <w:r w:rsidRPr="00353C82">
              <w:rPr>
                <w:sz w:val="22"/>
                <w:szCs w:val="22"/>
              </w:rPr>
              <w:t>[20]</w:t>
            </w:r>
            <w:r w:rsidRPr="00353C82">
              <w:rPr>
                <w:sz w:val="22"/>
                <w:szCs w:val="22"/>
              </w:rPr>
              <w:fldChar w:fldCharType="end"/>
            </w:r>
          </w:p>
        </w:tc>
      </w:tr>
      <w:tr w:rsidR="00353C82" w:rsidRPr="00353C82" w14:paraId="588C738D" w14:textId="77777777" w:rsidTr="0049695C">
        <w:trPr>
          <w:trHeight w:val="964"/>
        </w:trPr>
        <w:tc>
          <w:tcPr>
            <w:tcW w:w="2547" w:type="dxa"/>
          </w:tcPr>
          <w:p w14:paraId="59AB8621" w14:textId="77777777" w:rsidR="00353C82" w:rsidRPr="00353C82" w:rsidRDefault="00353C82" w:rsidP="0049695C">
            <w:pPr>
              <w:jc w:val="left"/>
              <w:rPr>
                <w:sz w:val="22"/>
                <w:szCs w:val="22"/>
              </w:rPr>
            </w:pPr>
            <w:r w:rsidRPr="00353C82">
              <w:rPr>
                <w:sz w:val="22"/>
                <w:szCs w:val="22"/>
              </w:rPr>
              <w:t xml:space="preserve">СД2, комбинированная с базальным инсулином, </w:t>
            </w:r>
          </w:p>
          <w:p w14:paraId="0E9A02C6" w14:textId="1B5FDD20" w:rsidR="00353C82" w:rsidRPr="00353C82" w:rsidRDefault="000D5A5B" w:rsidP="0049695C">
            <w:pPr>
              <w:jc w:val="left"/>
              <w:rPr>
                <w:sz w:val="22"/>
                <w:szCs w:val="22"/>
              </w:rPr>
            </w:pPr>
            <w:r>
              <w:rPr>
                <w:sz w:val="22"/>
                <w:szCs w:val="22"/>
              </w:rPr>
              <w:t>метформином, пиоглитазоном</w:t>
            </w:r>
          </w:p>
        </w:tc>
        <w:tc>
          <w:tcPr>
            <w:tcW w:w="2835" w:type="dxa"/>
          </w:tcPr>
          <w:p w14:paraId="2AC5D6AC" w14:textId="77777777" w:rsidR="00353C82" w:rsidRPr="00353C82" w:rsidRDefault="00353C82" w:rsidP="0049695C">
            <w:pPr>
              <w:jc w:val="left"/>
              <w:rPr>
                <w:color w:val="000000"/>
                <w:sz w:val="22"/>
                <w:szCs w:val="22"/>
                <w:shd w:val="clear" w:color="auto" w:fill="FFFFFF"/>
                <w:lang w:val="en-US"/>
              </w:rPr>
            </w:pPr>
            <w:r w:rsidRPr="00353C82">
              <w:rPr>
                <w:color w:val="000000"/>
                <w:sz w:val="22"/>
                <w:szCs w:val="22"/>
                <w:shd w:val="clear" w:color="auto" w:fill="FFFFFF"/>
                <w:lang w:val="en-US"/>
              </w:rPr>
              <w:t>ClinicalTrials.gov Identifier: NCT00798161</w:t>
            </w:r>
          </w:p>
        </w:tc>
        <w:tc>
          <w:tcPr>
            <w:tcW w:w="1417" w:type="dxa"/>
          </w:tcPr>
          <w:p w14:paraId="02C94141" w14:textId="77777777" w:rsidR="00353C82" w:rsidRPr="00353C82" w:rsidRDefault="00353C82" w:rsidP="0049695C">
            <w:pPr>
              <w:jc w:val="left"/>
              <w:rPr>
                <w:sz w:val="22"/>
                <w:szCs w:val="22"/>
              </w:rPr>
            </w:pPr>
            <w:r w:rsidRPr="00353C82">
              <w:rPr>
                <w:sz w:val="22"/>
                <w:szCs w:val="22"/>
              </w:rPr>
              <w:t>857</w:t>
            </w:r>
          </w:p>
        </w:tc>
        <w:tc>
          <w:tcPr>
            <w:tcW w:w="1701" w:type="dxa"/>
          </w:tcPr>
          <w:p w14:paraId="7DD91A00" w14:textId="77777777" w:rsidR="00353C82" w:rsidRPr="00353C82" w:rsidRDefault="00353C82" w:rsidP="0049695C">
            <w:pPr>
              <w:jc w:val="left"/>
              <w:rPr>
                <w:sz w:val="22"/>
                <w:szCs w:val="22"/>
              </w:rPr>
            </w:pPr>
            <w:r w:rsidRPr="00353C82">
              <w:rPr>
                <w:sz w:val="22"/>
                <w:szCs w:val="22"/>
              </w:rPr>
              <w:t>Динамика HbA1c</w:t>
            </w:r>
          </w:p>
        </w:tc>
        <w:tc>
          <w:tcPr>
            <w:tcW w:w="851" w:type="dxa"/>
          </w:tcPr>
          <w:p w14:paraId="0CC76578" w14:textId="77777777" w:rsidR="00353C82" w:rsidRPr="00353C82" w:rsidRDefault="00353C82" w:rsidP="0049695C">
            <w:pPr>
              <w:widowControl w:val="0"/>
              <w:autoSpaceDE w:val="0"/>
              <w:autoSpaceDN w:val="0"/>
              <w:adjustRightInd w:val="0"/>
              <w:spacing w:after="120"/>
              <w:ind w:right="182" w:firstLine="32"/>
              <w:jc w:val="left"/>
              <w:rPr>
                <w:sz w:val="22"/>
                <w:szCs w:val="22"/>
                <w:lang w:eastAsia="ru-RU"/>
              </w:rPr>
            </w:pPr>
            <w:r w:rsidRPr="00353C82">
              <w:rPr>
                <w:sz w:val="22"/>
                <w:szCs w:val="22"/>
                <w:lang w:eastAsia="ru-RU"/>
              </w:rPr>
              <w:fldChar w:fldCharType="begin"/>
            </w:r>
            <w:r w:rsidRPr="00353C82">
              <w:rPr>
                <w:sz w:val="22"/>
                <w:szCs w:val="22"/>
                <w:lang w:eastAsia="ru-RU"/>
              </w:rPr>
              <w:instrText xml:space="preserve"> ADDIN ZOTERO_ITEM CSL_CITATION {"citationID":"CJk7J83m","properties":{"formattedCitation":"[21]","plainCitation":"[21]","noteIndex":0},"citationItems":[{"id":3314,"uris":["http://zotero.org/users/5483459/items/RP3WM9RJ"],"itemData":{"id":3314,"type":"article-journal","abstract":"AIM: To evaluate the efficacy and safety of linagliptin in people with Type 2 diabetes inadequately controlled on basal insulin and metformin.\nMETHODS: This was a post hoc subanalysis of participants who received basal insulin and metformin in a global phase III study that randomized participants (1:1) to receive linagliptin 5 mg once daily or placebo for ≥52 weeks as add-on therapy to basal insulin alone or in combination with metformin and/or pioglitazone. During the first 24 weeks, the background dose of basal insulin remained stable; thereafter, adjustments based on glucose concentrations were recommended. The primary endpoint of the subanalysis was the change from baseline in HbA1c after 24 weeks. The safety analysis incorporated data up to a maximum of 110 weeks.\nRESULTS: A total of 950 participants receiving background insulin and metformin were included in this subanalysis (linagliptin and placebo, both n = 475). At week 24, the placebo-corrected adjusted mean (±se) change from baseline in HbA1c with linagliptin was -7 (±1) mmol/mol [-0.7 (±0.1) %; 95% CI -0.8, -0.6; P &lt; 0.0001]. The overall frequency of drug-related adverse events (linagliptin, 18.9%; placebo, 21.9%) and investigator-reported hypoglycaemia (linagliptin, 30.7%; placebo, 31.6%) were similar in both groups at the end of treatment. The frequency of severe hypoglycaemia was low (linagliptin, 1.7%; placebo, 0.8%). No meaningful changes in mean (±sd) body weight were noted in either group [week 52: linagliptin, -0.5 (±3.2) kg; placebo, 0.0 (±3.1) kg].\nCONCLUSIONS: Linagliptin added to basal insulin and metformin improved glycaemic control, without increasing the risk of hypoglycaemia or body weight gain.","container-title":"Diabetic Medicine: A Journal of the British Diabetic Association","DOI":"10.1111/dme.13041","ISSN":"1464-5491","issue":"7","journalAbbreviation":"Diabet Med","language":"eng","note":"PMID: 26605991","page":"926-933","source":"PubMed","title":"Efficacy and safety of linagliptin as add-on therapy to basal insulin and metformin in people with Type 2 diabetes","volume":"33","author":[{"family":"Durán-Garcia","given":"S."},{"family":"Lee","given":"J."},{"family":"Yki-Järvinen","given":"H."},{"family":"Rosenstock","given":"J."},{"family":"Hehnke","given":"U."},{"family":"Thiemann","given":"S."},{"family":"Patel","given":"S."},{"family":"Woerle","given":"H.-J."}],"issued":{"date-parts":[["2016",7]]}}}],"schema":"https://github.com/citation-style-language/schema/raw/master/csl-citation.json"} </w:instrText>
            </w:r>
            <w:r w:rsidRPr="00353C82">
              <w:rPr>
                <w:sz w:val="22"/>
                <w:szCs w:val="22"/>
                <w:lang w:eastAsia="ru-RU"/>
              </w:rPr>
              <w:fldChar w:fldCharType="separate"/>
            </w:r>
            <w:r w:rsidRPr="00353C82">
              <w:rPr>
                <w:sz w:val="22"/>
                <w:szCs w:val="20"/>
                <w:lang w:eastAsia="ru-RU"/>
              </w:rPr>
              <w:t>[21]</w:t>
            </w:r>
            <w:r w:rsidRPr="00353C82">
              <w:rPr>
                <w:sz w:val="22"/>
                <w:szCs w:val="22"/>
                <w:lang w:eastAsia="ru-RU"/>
              </w:rPr>
              <w:fldChar w:fldCharType="end"/>
            </w:r>
          </w:p>
        </w:tc>
      </w:tr>
      <w:tr w:rsidR="00353C82" w:rsidRPr="00353C82" w14:paraId="3A708271" w14:textId="77777777" w:rsidTr="0049695C">
        <w:tc>
          <w:tcPr>
            <w:tcW w:w="2547" w:type="dxa"/>
          </w:tcPr>
          <w:p w14:paraId="5C30B755" w14:textId="370BE193" w:rsidR="00353C82" w:rsidRPr="00353C82" w:rsidRDefault="00353C82" w:rsidP="0049695C">
            <w:pPr>
              <w:jc w:val="left"/>
              <w:rPr>
                <w:sz w:val="22"/>
                <w:szCs w:val="22"/>
              </w:rPr>
            </w:pPr>
            <w:r w:rsidRPr="00353C82">
              <w:rPr>
                <w:sz w:val="22"/>
                <w:szCs w:val="22"/>
              </w:rPr>
              <w:t xml:space="preserve">СД2, комбинированная с </w:t>
            </w:r>
            <w:r w:rsidR="000D5A5B">
              <w:rPr>
                <w:sz w:val="22"/>
                <w:szCs w:val="22"/>
              </w:rPr>
              <w:t>метформином, глимепиридом</w:t>
            </w:r>
          </w:p>
        </w:tc>
        <w:tc>
          <w:tcPr>
            <w:tcW w:w="2835" w:type="dxa"/>
          </w:tcPr>
          <w:p w14:paraId="53F61158" w14:textId="77777777" w:rsidR="00353C82" w:rsidRPr="000D5A5B" w:rsidRDefault="00353C82" w:rsidP="0049695C">
            <w:pPr>
              <w:jc w:val="left"/>
              <w:rPr>
                <w:color w:val="000000"/>
                <w:sz w:val="22"/>
                <w:szCs w:val="22"/>
                <w:shd w:val="clear" w:color="auto" w:fill="FFFFFF"/>
              </w:rPr>
            </w:pPr>
          </w:p>
          <w:p w14:paraId="2204322A" w14:textId="77777777" w:rsidR="00353C82" w:rsidRPr="00353C82" w:rsidRDefault="00353C82" w:rsidP="0049695C">
            <w:pPr>
              <w:jc w:val="left"/>
              <w:rPr>
                <w:color w:val="000000"/>
                <w:sz w:val="22"/>
                <w:szCs w:val="22"/>
                <w:shd w:val="clear" w:color="auto" w:fill="FFFFFF"/>
                <w:lang w:val="en-US"/>
              </w:rPr>
            </w:pPr>
            <w:r w:rsidRPr="00353C82">
              <w:rPr>
                <w:color w:val="000000"/>
                <w:sz w:val="22"/>
                <w:szCs w:val="22"/>
                <w:shd w:val="clear" w:color="auto" w:fill="FFFFFF"/>
                <w:lang w:val="en-US"/>
              </w:rPr>
              <w:t>ClinicalTrials.gov Identifier: NCT00622284</w:t>
            </w:r>
          </w:p>
        </w:tc>
        <w:tc>
          <w:tcPr>
            <w:tcW w:w="1417" w:type="dxa"/>
          </w:tcPr>
          <w:p w14:paraId="16053CE4" w14:textId="77777777" w:rsidR="00353C82" w:rsidRPr="00353C82" w:rsidRDefault="00353C82" w:rsidP="0049695C">
            <w:pPr>
              <w:jc w:val="left"/>
              <w:rPr>
                <w:sz w:val="22"/>
                <w:szCs w:val="22"/>
              </w:rPr>
            </w:pPr>
            <w:r w:rsidRPr="00353C82">
              <w:rPr>
                <w:sz w:val="22"/>
                <w:szCs w:val="22"/>
              </w:rPr>
              <w:t>1560</w:t>
            </w:r>
          </w:p>
        </w:tc>
        <w:tc>
          <w:tcPr>
            <w:tcW w:w="1701" w:type="dxa"/>
          </w:tcPr>
          <w:p w14:paraId="61FDC32E" w14:textId="77777777" w:rsidR="00353C82" w:rsidRPr="00353C82" w:rsidRDefault="00353C82" w:rsidP="0049695C">
            <w:pPr>
              <w:jc w:val="left"/>
              <w:rPr>
                <w:sz w:val="22"/>
                <w:szCs w:val="22"/>
              </w:rPr>
            </w:pPr>
            <w:r w:rsidRPr="00353C82">
              <w:rPr>
                <w:sz w:val="22"/>
                <w:szCs w:val="22"/>
              </w:rPr>
              <w:t>Динамика HbA1c</w:t>
            </w:r>
          </w:p>
        </w:tc>
        <w:tc>
          <w:tcPr>
            <w:tcW w:w="851" w:type="dxa"/>
          </w:tcPr>
          <w:p w14:paraId="263E2DD1" w14:textId="66078A95" w:rsidR="00353C82" w:rsidRPr="00353C82" w:rsidRDefault="00353C82" w:rsidP="0049695C">
            <w:pPr>
              <w:ind w:right="182" w:firstLine="32"/>
              <w:jc w:val="left"/>
            </w:pPr>
            <w:r w:rsidRPr="00353C82">
              <w:fldChar w:fldCharType="begin"/>
            </w:r>
            <w:r w:rsidRPr="00353C82">
              <w:instrText xml:space="preserve"> ADDIN ZOTERO_ITEM CSL_CITATION {"citationID":"pguMuG1r","properties":{"formattedCitation":"[22]","plainCitation":"[22]","noteIndex":0},"citationItems":[{"id":3316,"uris":["http://zotero.org/users/5483459/items/TLTSYJA7"],"itemData":{"id":3316,"type":"article-journal","abstract":"BACKGROUND: Addition of a sulphonylurea to metformin improves glycaemic control in type 2 diabetes, but is associated with hypoglycaemia and weight gain. We aimed to compare a dipeptidyl peptidase-4 inhibitor (linagliptin) against a commonly used sulphonylurea (glimepiride).\nMETHODS: In this 2-year, parallel-group, non-inferiority double-blind trial, outpatients with type 2 diabetes and glycated haemoglobin A(1c) (HbA(1c)) 6·5-10·0% on stable metformin alone or with one additional oral antidiabetic drug (washed out during screening) were randomly assigned (1:1) by computer-generated random sequence via a voice or web response system to linagliptin (5 mg) or glimepiride (1-4 mg) orally once daily. Study investigators and participants were masked to treatment assignment. The primary endpoint was change in HbA(1c) from baseline to week 104. Analyses included all patients randomly assigned to treatment groups who received at least one dose of treatment, had a baseline HbA(1c) measurement, and had at least one on-treatment HbA(1c) measurement. This trial is registered at ClinicalTrials.gov, number NCT00622284.\nFINDINGS: 777 patients were randomly assigned to linagliptin and 775 to glimepiride; 764 and 755 were included in analysis of the primary endpoint. Reductions in adjusted mean HbA(1c) (baseline 7·69% [SE 0·03] in both groups) were similar in the linagliptin (-0·16% [SE 0·03]) and glimepiride groups (-0·36% [0·03]; difference 0·20%, 97·5% CI 0·09-0·30), meeting the predefined non-inferiority criterion of 0·35%. Fewer participants had hypoglycaemia (58 [7%] of 776 vs 280 [36%] of 775 patients, p&lt;0·0001) or severe hypoglycaemia (1 [&lt;1%] vs 12 [2%]) with linagliptin compared with glimepiride. Linagliptin was associated with significantly fewer cardiovascular events (12 vs 26 patients; relative risk 0·46, 95% CI 0·23-0·91, p=0·0213).\nINTERPRETATION: The results of this long-term randomised active-controlled trial advance the clinical evidence and comparative effectiveness bases for treatment options available to patients with type 2 diabetes mellitus. The findings could improve decision making for clinical treatment when metformin alone is insufficient.\nFUNDING: Boehringer Ingelheim.","container-title":"Lancet (London, England)","DOI":"10.1016/S0140-6736(12)60691-6","ISSN":"1474-547X","issue":"9840","journalAbbreviation":"Lancet","language":"eng","note":"PMID: 22748821","page":"475-483","source":"PubMed","title":"2-year efficacy and safety of linagliptin compared with glimepiride in patients with type 2 diabetes inadequately controlled on metformin: a randomised, double-blind, non-inferiority trial","title-short":"2-year efficacy and safety of linagliptin compared with glimepiride in patients with type 2 diabetes inadequately controlled on metformin","volume":"380","author":[{"family":"Gallwitz","given":"Baptist"},{"family":"Rosenstock","given":"Julio"},{"family":"Rauch","given":"Thomas"},{"family":"Bhattacharya","given":"Sudipta"},{"family":"Patel","given":"Sanjay"},{"family":"Eynatten","given":"Maximilian","non-dropping-particle":"von"},{"family":"Dugi","given":"Klaus A."},{"family":"Woerle","given":"Hans-Juergen"}],"issued":{"date-parts":[["2012",8,4]]}}}],"schema":"https://github.com/citation-style-language/schema/raw/master/csl-citation.json"} </w:instrText>
            </w:r>
            <w:r w:rsidRPr="00353C82">
              <w:fldChar w:fldCharType="separate"/>
            </w:r>
            <w:r w:rsidRPr="00353C82">
              <w:t>[22]</w:t>
            </w:r>
            <w:r w:rsidRPr="00353C82">
              <w:fldChar w:fldCharType="end"/>
            </w:r>
          </w:p>
        </w:tc>
      </w:tr>
    </w:tbl>
    <w:p w14:paraId="66F222BA" w14:textId="77777777" w:rsidR="004B1452" w:rsidRPr="009173EA" w:rsidRDefault="004B1452" w:rsidP="0049695C">
      <w:pPr>
        <w:pStyle w:val="1111"/>
        <w:numPr>
          <w:ilvl w:val="0"/>
          <w:numId w:val="0"/>
        </w:numPr>
        <w:rPr>
          <w:b/>
          <w:bCs w:val="0"/>
        </w:rPr>
      </w:pPr>
      <w:bookmarkStart w:id="205" w:name="_Toc139362001"/>
      <w:bookmarkEnd w:id="203"/>
      <w:r w:rsidRPr="009173EA">
        <w:rPr>
          <w:b/>
          <w:bCs w:val="0"/>
        </w:rPr>
        <w:t>4.3.1.1.</w:t>
      </w:r>
      <w:r w:rsidRPr="009173EA">
        <w:t xml:space="preserve"> </w:t>
      </w:r>
      <w:bookmarkStart w:id="206" w:name="_Hlk121101816"/>
      <w:r w:rsidRPr="009173EA">
        <w:rPr>
          <w:b/>
          <w:bCs w:val="0"/>
        </w:rPr>
        <w:t>Линаглиптин в качестве монотерапии у пациентов, которым противопоказан метформин</w:t>
      </w:r>
      <w:bookmarkEnd w:id="205"/>
    </w:p>
    <w:p w14:paraId="7A664B5F" w14:textId="15D021CD" w:rsidR="004B1452" w:rsidRDefault="004B1452" w:rsidP="004C664E">
      <w:pPr>
        <w:ind w:firstLine="709"/>
      </w:pPr>
      <w:bookmarkStart w:id="207" w:name="_Hlk121691068"/>
      <w:r>
        <w:t>Эффективность и безопасность монотерапии линаглиптином была оценена в двойном слепом плацебо-контролируемом исследовании</w:t>
      </w:r>
      <w:r w:rsidR="00C84D15">
        <w:t xml:space="preserve"> продолжительностью 24 недели. </w:t>
      </w:r>
      <w:r w:rsidRPr="0052385E">
        <w:t xml:space="preserve">В этом многоцентровом рандомизированном исследовании </w:t>
      </w:r>
      <w:r w:rsidR="00902BE8">
        <w:t>3</w:t>
      </w:r>
      <w:r w:rsidRPr="0052385E">
        <w:t xml:space="preserve"> фазы </w:t>
      </w:r>
      <w:r w:rsidR="00C84D15">
        <w:t>в</w:t>
      </w:r>
      <w:r w:rsidRPr="0052385E">
        <w:t xml:space="preserve"> параллельны</w:t>
      </w:r>
      <w:r w:rsidR="00C84D15">
        <w:t>х</w:t>
      </w:r>
      <w:r w:rsidRPr="0052385E">
        <w:t xml:space="preserve"> группа</w:t>
      </w:r>
      <w:r w:rsidR="00C84D15">
        <w:t>х</w:t>
      </w:r>
      <w:r w:rsidRPr="0052385E">
        <w:t xml:space="preserve"> сравнивали лечение линаглиптином (5 мг один раз в день, n = 336) с плацебо (n = 167) в течение 24 недель у пациентов с </w:t>
      </w:r>
      <w:r w:rsidR="00134FD6">
        <w:t>СД2</w:t>
      </w:r>
      <w:r w:rsidRPr="0052385E">
        <w:t xml:space="preserve">. Перед рандомизацией пациенты, предварительно получавшие один </w:t>
      </w:r>
      <w:r w:rsidR="00902BE8" w:rsidRPr="005B2F71">
        <w:rPr>
          <w:rFonts w:eastAsia="TimesNewRomanPSMT"/>
          <w:lang w:eastAsia="en-US"/>
        </w:rPr>
        <w:t>ПССП</w:t>
      </w:r>
      <w:r w:rsidRPr="0052385E">
        <w:t xml:space="preserve">, прошли 6-недельный период </w:t>
      </w:r>
      <w:r w:rsidR="00E7671F">
        <w:t>отмывки</w:t>
      </w:r>
      <w:r w:rsidRPr="0052385E">
        <w:t xml:space="preserve">, который включал вводной период плацебо в течение последних 2 недель. Пациенты, ранее не получавшие </w:t>
      </w:r>
      <w:r w:rsidR="00902BE8" w:rsidRPr="005B2F71">
        <w:rPr>
          <w:rFonts w:eastAsia="TimesNewRomanPSMT"/>
          <w:lang w:eastAsia="en-US"/>
        </w:rPr>
        <w:t>ПССП</w:t>
      </w:r>
      <w:r w:rsidRPr="0052385E">
        <w:t xml:space="preserve">, прошли 2-недельный подготовительный период </w:t>
      </w:r>
      <w:r w:rsidR="003826A0">
        <w:t xml:space="preserve">и получали только </w:t>
      </w:r>
      <w:r w:rsidRPr="0052385E">
        <w:t xml:space="preserve">плацебо. Первичной конечной точкой </w:t>
      </w:r>
      <w:r w:rsidR="003826A0">
        <w:t xml:space="preserve">эффективности </w:t>
      </w:r>
      <w:r w:rsidRPr="0052385E">
        <w:t>было изменение уровня HbA1c по сравнению с исходным уровнем через 24 недели лечения.</w:t>
      </w:r>
    </w:p>
    <w:p w14:paraId="41668169" w14:textId="4FA9C3A5" w:rsidR="004B1452" w:rsidRDefault="004B1452" w:rsidP="00CC674C">
      <w:pPr>
        <w:ind w:firstLine="709"/>
      </w:pPr>
      <w:r>
        <w:t xml:space="preserve">Популяция исследования – пациенты с СД2, ранее не принимавшие лекарственные препараты или получавшие не более одного </w:t>
      </w:r>
      <w:r w:rsidR="00B916E2" w:rsidRPr="00B916E2">
        <w:t>ПССП</w:t>
      </w:r>
      <w:r w:rsidR="00B916E2">
        <w:t xml:space="preserve">, </w:t>
      </w:r>
      <w:r>
        <w:t xml:space="preserve">за исключением </w:t>
      </w:r>
      <w:bookmarkStart w:id="208" w:name="_Hlk121094794"/>
      <w:r>
        <w:t>агониста PPARγ</w:t>
      </w:r>
      <w:bookmarkEnd w:id="208"/>
      <w:r>
        <w:t xml:space="preserve"> со стабильной дозой в течение 10 недель до </w:t>
      </w:r>
      <w:r w:rsidR="003826A0">
        <w:t>включени</w:t>
      </w:r>
      <w:r w:rsidR="0069712F">
        <w:t>я</w:t>
      </w:r>
      <w:r w:rsidR="003826A0">
        <w:t xml:space="preserve"> в </w:t>
      </w:r>
      <w:r>
        <w:t>исследовани</w:t>
      </w:r>
      <w:r w:rsidR="003826A0">
        <w:t>е</w:t>
      </w:r>
      <w:r>
        <w:t>. HbA1c</w:t>
      </w:r>
      <w:r w:rsidR="003826A0">
        <w:t xml:space="preserve"> </w:t>
      </w:r>
      <w:r w:rsidR="0069712F">
        <w:t>составлял</w:t>
      </w:r>
      <w:r w:rsidR="003826A0">
        <w:t xml:space="preserve"> </w:t>
      </w:r>
      <w:r>
        <w:t>при скрининге от 7,0% до 10,0% у пациентов, ранее не получавших лечения, и от 6,5% до 9,0% у пациентов, ранее получавших лечение. HbA1c в начале вводного периода</w:t>
      </w:r>
      <w:r w:rsidR="003826A0">
        <w:t xml:space="preserve"> составлял</w:t>
      </w:r>
      <w:r>
        <w:t xml:space="preserve"> от 7,0% до 10,0%. В этом исследовании не было ограничений по степени почечной недостаточности.</w:t>
      </w:r>
    </w:p>
    <w:p w14:paraId="147F6367" w14:textId="457FE3E4" w:rsidR="004B1452" w:rsidRDefault="004B1452" w:rsidP="00CC674C">
      <w:pPr>
        <w:ind w:firstLine="709"/>
      </w:pPr>
      <w:r>
        <w:t>Первичн</w:t>
      </w:r>
      <w:r w:rsidR="0069712F">
        <w:t>ой</w:t>
      </w:r>
      <w:r>
        <w:t xml:space="preserve"> конечн</w:t>
      </w:r>
      <w:r w:rsidR="00B916E2">
        <w:t>о</w:t>
      </w:r>
      <w:r w:rsidR="0069712F">
        <w:t>й</w:t>
      </w:r>
      <w:r>
        <w:t xml:space="preserve"> точк</w:t>
      </w:r>
      <w:r w:rsidR="0069712F">
        <w:t>ой</w:t>
      </w:r>
      <w:r>
        <w:t xml:space="preserve"> эффективности </w:t>
      </w:r>
      <w:r w:rsidR="0069712F">
        <w:t>было</w:t>
      </w:r>
      <w:r>
        <w:t xml:space="preserve"> и</w:t>
      </w:r>
      <w:r w:rsidRPr="00712F99">
        <w:t>зменение HbA1c по сравнению с исходным уровнем на 24-й неделе</w:t>
      </w:r>
      <w:r>
        <w:t>.</w:t>
      </w:r>
    </w:p>
    <w:p w14:paraId="0B5297DC" w14:textId="5C550880" w:rsidR="00CC674C" w:rsidRDefault="00E7671F" w:rsidP="008106F7">
      <w:pPr>
        <w:ind w:firstLine="709"/>
      </w:pPr>
      <w:r>
        <w:t>Л</w:t>
      </w:r>
      <w:r w:rsidR="004B1452" w:rsidRPr="0060778A">
        <w:t>ечение линаглиптином прив</w:t>
      </w:r>
      <w:r w:rsidR="00CC674C">
        <w:t>оди</w:t>
      </w:r>
      <w:r w:rsidR="004B1452" w:rsidRPr="0060778A">
        <w:t xml:space="preserve">ло </w:t>
      </w:r>
      <w:r w:rsidR="0069712F">
        <w:t>к снижению</w:t>
      </w:r>
      <w:r w:rsidR="004B1452" w:rsidRPr="0060778A">
        <w:t xml:space="preserve"> HbA1c по сравнению с исходным уровнем на -0,69% (p </w:t>
      </w:r>
      <w:r w:rsidR="00DF2018" w:rsidRPr="0060778A">
        <w:t>&lt;0</w:t>
      </w:r>
      <w:r w:rsidR="004B1452" w:rsidRPr="0060778A">
        <w:t xml:space="preserve">,0001) через 24 недели. У пациентов с исходным уровнем HbA1c ≥ 9,0 % снижение HbA1c составило 1,01 % (p </w:t>
      </w:r>
      <w:r w:rsidR="00DF2018" w:rsidRPr="0060778A">
        <w:t>&lt;0</w:t>
      </w:r>
      <w:r w:rsidR="004B1452" w:rsidRPr="0060778A">
        <w:t>,0001)</w:t>
      </w:r>
      <w:bookmarkEnd w:id="206"/>
      <w:r w:rsidR="004B1452">
        <w:t xml:space="preserve"> (Рисунок 4-1).</w:t>
      </w:r>
      <w:bookmarkEnd w:id="207"/>
    </w:p>
    <w:p w14:paraId="05F8CC0F" w14:textId="77777777" w:rsidR="008106F7" w:rsidRDefault="008106F7" w:rsidP="008106F7">
      <w:pPr>
        <w:ind w:firstLine="709"/>
        <w:rPr>
          <w:b/>
          <w:bCs/>
        </w:rPr>
      </w:pPr>
    </w:p>
    <w:p w14:paraId="425BDD75" w14:textId="77777777" w:rsidR="000D5A5B" w:rsidRDefault="000D5A5B" w:rsidP="00CC674C">
      <w:pPr>
        <w:rPr>
          <w:b/>
          <w:bCs/>
        </w:rPr>
      </w:pPr>
    </w:p>
    <w:p w14:paraId="1B4A207C" w14:textId="77777777" w:rsidR="000D5A5B" w:rsidRDefault="000D5A5B" w:rsidP="00CC674C">
      <w:pPr>
        <w:rPr>
          <w:b/>
          <w:bCs/>
        </w:rPr>
      </w:pPr>
    </w:p>
    <w:p w14:paraId="5B2A33CE" w14:textId="77777777" w:rsidR="000D5A5B" w:rsidRDefault="000D5A5B" w:rsidP="00CC674C">
      <w:pPr>
        <w:rPr>
          <w:b/>
          <w:bCs/>
        </w:rPr>
      </w:pPr>
    </w:p>
    <w:p w14:paraId="69721229" w14:textId="77777777" w:rsidR="00C878FE" w:rsidRDefault="00C878FE">
      <w:pPr>
        <w:rPr>
          <w:b/>
          <w:bCs/>
        </w:rPr>
      </w:pPr>
      <w:r>
        <w:rPr>
          <w:b/>
          <w:bCs/>
        </w:rPr>
        <w:br w:type="page"/>
      </w:r>
    </w:p>
    <w:p w14:paraId="2E4285A7" w14:textId="676A05EC" w:rsidR="004B1452" w:rsidRDefault="004B1452" w:rsidP="00CC674C">
      <w:r w:rsidRPr="0056058B">
        <w:rPr>
          <w:b/>
          <w:bCs/>
        </w:rPr>
        <w:lastRenderedPageBreak/>
        <w:t>Рисунок 4-</w:t>
      </w:r>
      <w:r>
        <w:rPr>
          <w:b/>
          <w:bCs/>
        </w:rPr>
        <w:t>1</w:t>
      </w:r>
      <w:r w:rsidRPr="0056058B">
        <w:rPr>
          <w:b/>
          <w:bCs/>
        </w:rPr>
        <w:t xml:space="preserve">. </w:t>
      </w:r>
      <w:r w:rsidRPr="00384E1B">
        <w:t>Динамика H</w:t>
      </w:r>
      <w:r>
        <w:t xml:space="preserve">bA1c (среднее значение ± стандартная ошибка) после </w:t>
      </w:r>
      <w:r w:rsidR="0069712F">
        <w:t>применения</w:t>
      </w:r>
      <w:r>
        <w:t xml:space="preserve"> линаглиптин</w:t>
      </w:r>
      <w:r w:rsidR="0069712F">
        <w:t>а</w:t>
      </w:r>
      <w:r>
        <w:t xml:space="preserve"> 5 мг или плацебо в течение 24 недель </w:t>
      </w:r>
      <w:r w:rsidR="000175CB">
        <w:t>в популяции</w:t>
      </w:r>
      <w:r>
        <w:t xml:space="preserve"> FAS</w:t>
      </w:r>
      <w:r w:rsidR="000175CB">
        <w:t xml:space="preserve"> </w:t>
      </w:r>
      <w:r w:rsidR="000175CB">
        <w:fldChar w:fldCharType="begin"/>
      </w:r>
      <w:r w:rsidR="000175CB">
        <w:instrText xml:space="preserve"> ADDIN ZOTERO_ITEM CSL_CITATION {"citationID":"79u76TSX","properties":{"formattedCitation":"[16]","plainCitation":"[16]","noteIndex":0},"citationItems":[{"id":3067,"uris":["http://zotero.org/users/5483459/items/YW5AZQKD"],"itemData":{"id":3067,"type":"article-journal","abstract":"AIM: To assess the safety and efficacy of the potent and selective dipeptidyl peptidase-4 inhibitor linagliptin 5 mg when given for 24 weeks to patients with type 2 diabetes who were either treatment-naive or who had received one oral antidiabetes drug (OAD).\nMETHODS: This multicentre, randomized, parallel group, phase III study compared linagliptin treatment (5 mg once daily, n = 336) with placebo (n = 167) for 24 weeks in type 2 diabetes patients. Before randomization, patients pretreated with one OAD underwent a washout period of 6 weeks, which included a placebo run-in period during the last 2 weeks. Patients previously untreated with an OAD underwent a 2-week placebo run-in period. The primary endpoint was the change in HbA1c from baseline after 24 weeks of treatment.\nRESULTS: Linagliptin treatment resulted in a placebo-corrected change in HbA1c from baseline of -0.69% (p &lt; 0.0001) at 24 weeks. In patients with baseline HbA1c ≥ 9.0%, the adjusted reduction in HbA1c was 1.01% (p &lt; 0.0001). Patients treated with linagliptin were more likely to achieve a reduction in HbA1c of ≥0.5% at 24 weeks than those in the placebo arm (47.1 and 19.0%, respectively; odds ratio, OR = 4.2, p &lt; 0.0001). Fasting plasma glucose improved by -1.3 mmol/l (p &lt; 0.0001) with linagliptin vs. placebo, and linagliptin produced an adjusted mean reduction from baseline after 24 weeks in 2-h postprandial glucose of -3.2 mmol/l (p &lt; 0.0001). Statistically significant and relevant treatment differences were observed for proinsulin/insulin ratio (p = 0.025), Homeostasis Model Assessment-%B (p = 0.049) and disposition index (p = 0.0005). There was no excess of hypoglycaemic episodes with linagliptin vs. placebo and no patient required third-party intervention. Mild or moderate renal impairment did not influence the trough plasma levels of linagliptin.\nCONCLUSIONS: Monotherapy with linagliptin produced a significant, clinically meaningful and sustained improvement in glycaemic control, accompanied by enhanced parameters of β-cell function. The safety profile of linagliptin was comparable with that of placebo.","container-title":"Diabetes, Obesity &amp; Metabolism","DOI":"10.1111/j.1463-1326.2010.01350.x","ISSN":"1463-1326","issue":"3","journalAbbreviation":"Diabetes Obes Metab","language":"eng","note":"PMID: 21205122","page":"258-267","source":"PubMed","title":"Effect of linagliptin monotherapy on glycaemic control and markers of β-cell function in patients with inadequately controlled type 2 diabetes: a randomized controlled trial","title-short":"Effect of linagliptin monotherapy on glycaemic control and markers of β-cell function in patients with inadequately controlled type 2 diabetes","volume":"13","author":[{"family":"Del Prato","given":"S."},{"family":"Barnett","given":"A. H."},{"family":"Huisman","given":"H."},{"family":"Neubacher","given":"D."},{"family":"Woerle","given":"H.-J."},{"family":"Dugi","given":"K. A."}],"issued":{"date-parts":[["2011",3]]}}}],"schema":"https://github.com/citation-style-language/schema/raw/master/csl-citation.json"} </w:instrText>
      </w:r>
      <w:r w:rsidR="000175CB">
        <w:fldChar w:fldCharType="separate"/>
      </w:r>
      <w:r w:rsidR="000175CB" w:rsidRPr="004619FD">
        <w:t>[16]</w:t>
      </w:r>
      <w:r w:rsidR="000175CB">
        <w:fldChar w:fldCharType="end"/>
      </w:r>
      <w:r w:rsidR="00CC674C">
        <w:t>.</w:t>
      </w:r>
    </w:p>
    <w:p w14:paraId="30A7E27C" w14:textId="22877216" w:rsidR="000175CB" w:rsidRPr="00B54840" w:rsidRDefault="004B1452" w:rsidP="00AD04CF">
      <w:pPr>
        <w:jc w:val="center"/>
      </w:pPr>
      <w:r>
        <w:rPr>
          <w:noProof/>
          <w:lang w:eastAsia="ru-RU"/>
        </w:rPr>
        <w:drawing>
          <wp:inline distT="0" distB="0" distL="0" distR="0" wp14:anchorId="75796A56" wp14:editId="0963AC8C">
            <wp:extent cx="5231533" cy="3171825"/>
            <wp:effectExtent l="19050" t="19050" r="26670" b="952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1071" cy="3183670"/>
                    </a:xfrm>
                    <a:prstGeom prst="rect">
                      <a:avLst/>
                    </a:prstGeom>
                    <a:noFill/>
                    <a:ln>
                      <a:solidFill>
                        <a:schemeClr val="tx1"/>
                      </a:solidFill>
                    </a:ln>
                  </pic:spPr>
                </pic:pic>
              </a:graphicData>
            </a:graphic>
          </wp:inline>
        </w:drawing>
      </w:r>
    </w:p>
    <w:p w14:paraId="7F2044D0" w14:textId="77777777" w:rsidR="00AD04CF" w:rsidRPr="00AD04CF" w:rsidRDefault="00AD04CF" w:rsidP="004B1452">
      <w:pPr>
        <w:pStyle w:val="afff8"/>
        <w:rPr>
          <w:b/>
        </w:rPr>
      </w:pPr>
      <w:r w:rsidRPr="00AD04CF">
        <w:rPr>
          <w:b/>
        </w:rPr>
        <w:t>Примечание:</w:t>
      </w:r>
    </w:p>
    <w:p w14:paraId="2160170E" w14:textId="22A2DC3F" w:rsidR="00012A90" w:rsidRPr="000175CB" w:rsidRDefault="000175CB" w:rsidP="004B1452">
      <w:pPr>
        <w:pStyle w:val="afff8"/>
      </w:pPr>
      <w:r w:rsidRPr="000175CB">
        <w:t>Отличия изменени</w:t>
      </w:r>
      <w:r w:rsidR="0070340F">
        <w:t>й</w:t>
      </w:r>
      <w:r w:rsidRPr="000175CB">
        <w:t xml:space="preserve"> по сравнению с исходным уровнем </w:t>
      </w:r>
      <w:r w:rsidRPr="000175CB">
        <w:rPr>
          <w:lang w:val="en-US"/>
        </w:rPr>
        <w:t>HbA</w:t>
      </w:r>
      <w:r w:rsidRPr="000175CB">
        <w:t>1</w:t>
      </w:r>
      <w:r w:rsidRPr="000175CB">
        <w:rPr>
          <w:lang w:val="en-US"/>
        </w:rPr>
        <w:t>c</w:t>
      </w:r>
      <w:r w:rsidRPr="000175CB">
        <w:t xml:space="preserve"> между плацебо и линаглиптином были </w:t>
      </w:r>
      <w:r w:rsidR="0070340F">
        <w:t xml:space="preserve">статистически </w:t>
      </w:r>
      <w:r w:rsidRPr="000175CB">
        <w:t xml:space="preserve">значимы в каждый момент времени </w:t>
      </w:r>
      <w:r>
        <w:t>с начала лечения</w:t>
      </w:r>
      <w:r w:rsidRPr="000175CB">
        <w:t xml:space="preserve"> (</w:t>
      </w:r>
      <w:r w:rsidRPr="000175CB">
        <w:rPr>
          <w:lang w:val="en-US"/>
        </w:rPr>
        <w:t>p</w:t>
      </w:r>
      <w:r w:rsidRPr="000175CB">
        <w:t xml:space="preserve"> &lt;0,0001)</w:t>
      </w:r>
    </w:p>
    <w:p w14:paraId="40C4B771" w14:textId="5F49EDBB" w:rsidR="004B1452" w:rsidRPr="00772ED7" w:rsidRDefault="00AD04CF" w:rsidP="004B1452">
      <w:pPr>
        <w:pStyle w:val="afff8"/>
      </w:pPr>
      <w:r w:rsidRPr="00772ED7">
        <w:rPr>
          <w:lang w:val="en-US"/>
        </w:rPr>
        <w:t>HbA</w:t>
      </w:r>
      <w:r w:rsidRPr="00772ED7">
        <w:t>1</w:t>
      </w:r>
      <w:r w:rsidRPr="00772ED7">
        <w:rPr>
          <w:lang w:val="en-US"/>
        </w:rPr>
        <w:t>c</w:t>
      </w:r>
      <w:r w:rsidRPr="00772ED7">
        <w:t xml:space="preserve"> (</w:t>
      </w:r>
      <w:r w:rsidR="004B1452" w:rsidRPr="00772ED7">
        <w:rPr>
          <w:lang w:val="en-US"/>
        </w:rPr>
        <w:t>mean</w:t>
      </w:r>
      <w:r w:rsidR="004B1452" w:rsidRPr="00772ED7">
        <w:t>) – средние значения гликированного гемоглобина</w:t>
      </w:r>
    </w:p>
    <w:p w14:paraId="55BE41DE" w14:textId="617C20B2" w:rsidR="004B1452" w:rsidRPr="00772ED7" w:rsidRDefault="00AD04CF" w:rsidP="004B1452">
      <w:pPr>
        <w:pStyle w:val="afff8"/>
      </w:pPr>
      <w:r w:rsidRPr="00772ED7">
        <w:rPr>
          <w:lang w:val="en-US"/>
        </w:rPr>
        <w:t>Linagliptin</w:t>
      </w:r>
      <w:r w:rsidR="004B1452" w:rsidRPr="00772ED7">
        <w:t xml:space="preserve"> 5 </w:t>
      </w:r>
      <w:r w:rsidR="004B1452" w:rsidRPr="00772ED7">
        <w:rPr>
          <w:lang w:val="en-US"/>
        </w:rPr>
        <w:t>mg</w:t>
      </w:r>
      <w:r>
        <w:t xml:space="preserve"> </w:t>
      </w:r>
      <w:r w:rsidR="004B1452" w:rsidRPr="00772ED7">
        <w:t xml:space="preserve">– </w:t>
      </w:r>
      <w:r w:rsidR="00012A90">
        <w:t xml:space="preserve">группа, получавшая </w:t>
      </w:r>
      <w:r w:rsidR="004B1452" w:rsidRPr="00772ED7">
        <w:t xml:space="preserve">линаглиптин 5 мг </w:t>
      </w:r>
    </w:p>
    <w:p w14:paraId="7EF1B6FD" w14:textId="32B35A15" w:rsidR="004B1452" w:rsidRDefault="00AD04CF" w:rsidP="004B1452">
      <w:pPr>
        <w:pStyle w:val="afff8"/>
      </w:pPr>
      <w:r w:rsidRPr="00772ED7">
        <w:rPr>
          <w:lang w:val="en-US"/>
        </w:rPr>
        <w:t>Placebo</w:t>
      </w:r>
      <w:r>
        <w:t xml:space="preserve"> </w:t>
      </w:r>
      <w:r w:rsidR="004B1452" w:rsidRPr="00772ED7">
        <w:t>–</w:t>
      </w:r>
      <w:r w:rsidR="00012A90" w:rsidRPr="00012A90">
        <w:t xml:space="preserve"> </w:t>
      </w:r>
      <w:r w:rsidR="00012A90">
        <w:t xml:space="preserve">группа, получавшая </w:t>
      </w:r>
      <w:r w:rsidR="004B1452" w:rsidRPr="00772ED7">
        <w:t xml:space="preserve">плацебо </w:t>
      </w:r>
    </w:p>
    <w:p w14:paraId="1A0603D8" w14:textId="60560469" w:rsidR="004B1452" w:rsidRPr="00772ED7" w:rsidRDefault="00AD04CF" w:rsidP="004B1452">
      <w:pPr>
        <w:pStyle w:val="afff8"/>
      </w:pPr>
      <w:r>
        <w:rPr>
          <w:lang w:val="en-US"/>
        </w:rPr>
        <w:t>Treatment</w:t>
      </w:r>
      <w:r w:rsidR="004B1452" w:rsidRPr="00384E1B">
        <w:t xml:space="preserve"> </w:t>
      </w:r>
      <w:r w:rsidR="004B1452">
        <w:rPr>
          <w:lang w:val="en-US"/>
        </w:rPr>
        <w:t>duration</w:t>
      </w:r>
      <w:r>
        <w:t xml:space="preserve"> </w:t>
      </w:r>
      <w:r w:rsidRPr="00772ED7">
        <w:t>–</w:t>
      </w:r>
      <w:r w:rsidR="004B1452">
        <w:t xml:space="preserve"> продолжительность лечения</w:t>
      </w:r>
    </w:p>
    <w:p w14:paraId="73CE39BA" w14:textId="0F4FB754" w:rsidR="004B1452" w:rsidRPr="00772ED7" w:rsidRDefault="00AD04CF" w:rsidP="004B1452">
      <w:pPr>
        <w:pStyle w:val="afff8"/>
      </w:pPr>
      <w:r>
        <w:rPr>
          <w:lang w:val="en-US"/>
        </w:rPr>
        <w:t>Baseline</w:t>
      </w:r>
      <w:r>
        <w:t xml:space="preserve"> </w:t>
      </w:r>
      <w:r w:rsidRPr="00772ED7">
        <w:t>–</w:t>
      </w:r>
      <w:r>
        <w:t xml:space="preserve"> </w:t>
      </w:r>
      <w:r w:rsidRPr="00585061">
        <w:t>исходные</w:t>
      </w:r>
      <w:r w:rsidR="004B1452">
        <w:t xml:space="preserve"> значения</w:t>
      </w:r>
    </w:p>
    <w:p w14:paraId="4989809E" w14:textId="1652C248" w:rsidR="004B1452" w:rsidRDefault="00AD04CF" w:rsidP="004B1452">
      <w:pPr>
        <w:pStyle w:val="afff8"/>
      </w:pPr>
      <w:r>
        <w:rPr>
          <w:lang w:val="en-US"/>
        </w:rPr>
        <w:t>Week</w:t>
      </w:r>
      <w:r>
        <w:t xml:space="preserve"> </w:t>
      </w:r>
      <w:r w:rsidRPr="00772ED7">
        <w:t>–</w:t>
      </w:r>
      <w:r>
        <w:t xml:space="preserve"> </w:t>
      </w:r>
      <w:r w:rsidRPr="00585061">
        <w:t>неделя</w:t>
      </w:r>
    </w:p>
    <w:p w14:paraId="3B18048A" w14:textId="3802152D" w:rsidR="004B1452" w:rsidRDefault="00012A90" w:rsidP="004B1452">
      <w:pPr>
        <w:pStyle w:val="afff8"/>
      </w:pPr>
      <w:r w:rsidRPr="00012A90">
        <w:t>FAS</w:t>
      </w:r>
      <w:r>
        <w:t xml:space="preserve"> – популяция полного набора данных для анализа</w:t>
      </w:r>
    </w:p>
    <w:p w14:paraId="2373057D" w14:textId="77777777" w:rsidR="004B1452" w:rsidRDefault="004B1452" w:rsidP="004B1452">
      <w:pPr>
        <w:pStyle w:val="afff8"/>
      </w:pPr>
    </w:p>
    <w:p w14:paraId="0EA660B5" w14:textId="75E1EF00" w:rsidR="004B1452" w:rsidRDefault="004B1452" w:rsidP="004B1452">
      <w:pPr>
        <w:ind w:firstLine="709"/>
      </w:pPr>
      <w:bookmarkStart w:id="209" w:name="_Hlk121101902"/>
      <w:bookmarkStart w:id="210" w:name="_Hlk121691120"/>
      <w:r w:rsidRPr="0060778A">
        <w:t>Пациенты, получавшие линаглиптин достигали снижения HbA1c на ≥0,5% через 24 недели</w:t>
      </w:r>
      <w:r w:rsidR="00E14BCE">
        <w:t xml:space="preserve"> в сравнении с </w:t>
      </w:r>
      <w:r w:rsidR="00AD04CF">
        <w:t>группой</w:t>
      </w:r>
      <w:r w:rsidR="00AD04CF" w:rsidRPr="0060778A">
        <w:t xml:space="preserve"> </w:t>
      </w:r>
      <w:r w:rsidR="00AD04CF">
        <w:t>плацебо</w:t>
      </w:r>
      <w:r w:rsidR="00E14BCE">
        <w:t xml:space="preserve"> </w:t>
      </w:r>
      <w:r w:rsidRPr="0060778A">
        <w:t>(47,1</w:t>
      </w:r>
      <w:r w:rsidR="00E14BCE" w:rsidRPr="0060778A">
        <w:t>%</w:t>
      </w:r>
      <w:r w:rsidRPr="0060778A">
        <w:t xml:space="preserve"> и 19,0% соответственно; </w:t>
      </w:r>
      <w:bookmarkStart w:id="211" w:name="_Hlk121086265"/>
      <w:r w:rsidRPr="0060778A">
        <w:t xml:space="preserve">отношение шансов, ОШ </w:t>
      </w:r>
      <w:bookmarkEnd w:id="211"/>
      <w:r w:rsidRPr="0060778A">
        <w:t xml:space="preserve">= 4,2, р &lt;0,0001). Уровень глюкозы в плазме натощак </w:t>
      </w:r>
      <w:r w:rsidR="00202A24">
        <w:t>снизился</w:t>
      </w:r>
      <w:r w:rsidRPr="0060778A">
        <w:t xml:space="preserve"> на -1,3 ммоль/л (p </w:t>
      </w:r>
      <w:r w:rsidR="00DF2018" w:rsidRPr="0060778A">
        <w:t>&lt;0</w:t>
      </w:r>
      <w:r w:rsidRPr="0060778A">
        <w:t>,0001) при приеме линаглиптина по сравнению с плацебо</w:t>
      </w:r>
      <w:r w:rsidR="00E14BCE">
        <w:t>.</w:t>
      </w:r>
      <w:r w:rsidRPr="0060778A">
        <w:t xml:space="preserve"> </w:t>
      </w:r>
      <w:r w:rsidR="00E14BCE">
        <w:t>С</w:t>
      </w:r>
      <w:r w:rsidRPr="0060778A">
        <w:t>реднее снижение</w:t>
      </w:r>
      <w:r w:rsidR="00E14BCE">
        <w:t xml:space="preserve"> глюкозы </w:t>
      </w:r>
      <w:r w:rsidRPr="0060778A">
        <w:t xml:space="preserve"> </w:t>
      </w:r>
      <w:r w:rsidR="00E14BCE">
        <w:t>через 2 часа после приема пищи составило</w:t>
      </w:r>
      <w:r w:rsidRPr="0060778A">
        <w:t xml:space="preserve"> -3,2 ммоль/л</w:t>
      </w:r>
      <w:r w:rsidR="00E14BCE">
        <w:t xml:space="preserve"> </w:t>
      </w:r>
      <w:r w:rsidR="00E14BCE" w:rsidRPr="0060778A">
        <w:t xml:space="preserve">по сравнению с исходным уровнем </w:t>
      </w:r>
      <w:r w:rsidRPr="0060778A">
        <w:t xml:space="preserve">(p &lt; 0,0001) </w:t>
      </w:r>
      <w:bookmarkEnd w:id="209"/>
      <w:r>
        <w:fldChar w:fldCharType="begin"/>
      </w:r>
      <w:r>
        <w:instrText xml:space="preserve"> ADDIN ZOTERO_ITEM CSL_CITATION {"citationID":"79u76TSX","properties":{"formattedCitation":"[16]","plainCitation":"[16]","noteIndex":0},"citationItems":[{"id":3067,"uris":["http://zotero.org/users/5483459/items/YW5AZQKD"],"itemData":{"id":3067,"type":"article-journal","abstract":"AIM: To assess the safety and efficacy of the potent and selective dipeptidyl peptidase-4 inhibitor linagliptin 5 mg when given for 24 weeks to patients with type 2 diabetes who were either treatment-naive or who had received one oral antidiabetes drug (OAD).\nMETHODS: This multicentre, randomized, parallel group, phase III study compared linagliptin treatment (5 mg once daily, n = 336) with placebo (n = 167) for 24 weeks in type 2 diabetes patients. Before randomization, patients pretreated with one OAD underwent a washout period of 6 weeks, which included a placebo run-in period during the last 2 weeks. Patients previously untreated with an OAD underwent a 2-week placebo run-in period. The primary endpoint was the change in HbA1c from baseline after 24 weeks of treatment.\nRESULTS: Linagliptin treatment resulted in a placebo-corrected change in HbA1c from baseline of -0.69% (p &lt; 0.0001) at 24 weeks. In patients with baseline HbA1c ≥ 9.0%, the adjusted reduction in HbA1c was 1.01% (p &lt; 0.0001). Patients treated with linagliptin were more likely to achieve a reduction in HbA1c of ≥0.5% at 24 weeks than those in the placebo arm (47.1 and 19.0%, respectively; odds ratio, OR = 4.2, p &lt; 0.0001). Fasting plasma glucose improved by -1.3 mmol/l (p &lt; 0.0001) with linagliptin vs. placebo, and linagliptin produced an adjusted mean reduction from baseline after 24 weeks in 2-h postprandial glucose of -3.2 mmol/l (p &lt; 0.0001). Statistically significant and relevant treatment differences were observed for proinsulin/insulin ratio (p = 0.025), Homeostasis Model Assessment-%B (p = 0.049) and disposition index (p = 0.0005). There was no excess of hypoglycaemic episodes with linagliptin vs. placebo and no patient required third-party intervention. Mild or moderate renal impairment did not influence the trough plasma levels of linagliptin.\nCONCLUSIONS: Monotherapy with linagliptin produced a significant, clinically meaningful and sustained improvement in glycaemic control, accompanied by enhanced parameters of β-cell function. The safety profile of linagliptin was comparable with that of placebo.","container-title":"Diabetes, Obesity &amp; Metabolism","DOI":"10.1111/j.1463-1326.2010.01350.x","ISSN":"1463-1326","issue":"3","journalAbbreviation":"Diabetes Obes Metab","language":"eng","note":"PMID: 21205122","page":"258-267","source":"PubMed","title":"Effect of linagliptin monotherapy on glycaemic control and markers of β-cell function in patients with inadequately controlled type 2 diabetes: a randomized controlled trial","title-short":"Effect of linagliptin monotherapy on glycaemic control and markers of β-cell function in patients with inadequately controlled type 2 diabetes","volume":"13","author":[{"family":"Del Prato","given":"S."},{"family":"Barnett","given":"A. H."},{"family":"Huisman","given":"H."},{"family":"Neubacher","given":"D."},{"family":"Woerle","given":"H.-J."},{"family":"Dugi","given":"K. A."}],"issued":{"date-parts":[["2011",3]]}}}],"schema":"https://github.com/citation-style-language/schema/raw/master/csl-citation.json"} </w:instrText>
      </w:r>
      <w:r>
        <w:fldChar w:fldCharType="separate"/>
      </w:r>
      <w:r w:rsidRPr="004619FD">
        <w:t>[16]</w:t>
      </w:r>
      <w:r>
        <w:fldChar w:fldCharType="end"/>
      </w:r>
      <w:r w:rsidRPr="0060778A">
        <w:t xml:space="preserve">. </w:t>
      </w:r>
    </w:p>
    <w:p w14:paraId="1FD8C07F" w14:textId="33CDB84B" w:rsidR="004B1452" w:rsidRPr="00C442E0" w:rsidRDefault="00512BB5" w:rsidP="00C442E0">
      <w:pPr>
        <w:ind w:firstLine="709"/>
        <w:rPr>
          <w:color w:val="FF0000"/>
        </w:rPr>
      </w:pPr>
      <w:r>
        <w:t>Эффективность и безопасность монотерапии линаглиптином также оценивали у пациентов, которым терапия метформином не подходит из-за непер</w:t>
      </w:r>
      <w:r w:rsidR="006E0B17">
        <w:t>е</w:t>
      </w:r>
      <w:r>
        <w:t>носимости других гипогликемических препаратов, или она противопоказана из-за почечной недостаточности, в двойном слепом плацебо-контролируемом исследовании продолжительностью 18 недель. Линаглиптин обеспечил значительно</w:t>
      </w:r>
      <w:r w:rsidR="004C664E">
        <w:t>е</w:t>
      </w:r>
      <w:r>
        <w:t xml:space="preserve"> улучшение уровня гликированного гемоглобина (изменение на -0,57% по сравнению с плацебо) по сравнению со средним исходным уро</w:t>
      </w:r>
      <w:r w:rsidR="004C664E">
        <w:t xml:space="preserve">внем гликированного гемоглобина </w:t>
      </w:r>
      <w:r>
        <w:t>8,09%. Линаглиптин также продемонстрировал значительное улучшение уровня глюкозы в плазме натощак по сравнению с плацебо. Н</w:t>
      </w:r>
      <w:r w:rsidR="00C442E0">
        <w:t>а</w:t>
      </w:r>
      <w:r>
        <w:t xml:space="preserve">блюдаемая частота гипогликемии у пациентов, получавших линаглиптин, была сходной с плацебо </w:t>
      </w:r>
      <w:r w:rsidRPr="00512BB5">
        <w:t>[1]</w:t>
      </w:r>
      <w:r>
        <w:t>.</w:t>
      </w:r>
      <w:bookmarkEnd w:id="210"/>
    </w:p>
    <w:p w14:paraId="5475B56E" w14:textId="77777777" w:rsidR="00C442E0" w:rsidRPr="00C442E0" w:rsidRDefault="00C442E0" w:rsidP="00C442E0">
      <w:pPr>
        <w:keepNext/>
        <w:spacing w:before="240" w:after="240"/>
        <w:outlineLvl w:val="3"/>
        <w:rPr>
          <w:b/>
          <w:color w:val="000000" w:themeColor="text1"/>
        </w:rPr>
      </w:pPr>
      <w:bookmarkStart w:id="212" w:name="_Toc126492022"/>
      <w:bookmarkStart w:id="213" w:name="_Toc52190594"/>
      <w:bookmarkStart w:id="214" w:name="_Hlk521885199"/>
      <w:bookmarkStart w:id="215" w:name="_Toc139362002"/>
      <w:r w:rsidRPr="00C442E0">
        <w:rPr>
          <w:b/>
          <w:color w:val="000000" w:themeColor="text1"/>
        </w:rPr>
        <w:lastRenderedPageBreak/>
        <w:t>4.3.1.2. Комбинированной терапии с другими гипогликемическими лекарственными препаратами, включая инсулин, в том случае, если при терапии этими препаратами не достигается адекватный гликемический контроль</w:t>
      </w:r>
      <w:bookmarkEnd w:id="212"/>
      <w:bookmarkEnd w:id="215"/>
    </w:p>
    <w:p w14:paraId="42BE1FF1" w14:textId="77777777" w:rsidR="00C442E0" w:rsidRPr="00C442E0" w:rsidRDefault="00C442E0" w:rsidP="00C442E0">
      <w:pPr>
        <w:keepNext/>
        <w:spacing w:before="240" w:after="240"/>
        <w:outlineLvl w:val="3"/>
        <w:rPr>
          <w:b/>
          <w:i/>
          <w:iCs/>
          <w:color w:val="000000" w:themeColor="text1"/>
        </w:rPr>
      </w:pPr>
      <w:bookmarkStart w:id="216" w:name="_Toc126492023"/>
      <w:bookmarkStart w:id="217" w:name="_Toc139362003"/>
      <w:r w:rsidRPr="00C442E0">
        <w:rPr>
          <w:b/>
          <w:color w:val="000000" w:themeColor="text1"/>
        </w:rPr>
        <w:t xml:space="preserve">4.3.1.2.1. </w:t>
      </w:r>
      <w:bookmarkStart w:id="218" w:name="_Hlk121691152"/>
      <w:r w:rsidRPr="00C442E0">
        <w:rPr>
          <w:b/>
          <w:iCs/>
          <w:color w:val="000000" w:themeColor="text1"/>
        </w:rPr>
        <w:t xml:space="preserve">Комбинация с </w:t>
      </w:r>
      <w:r w:rsidRPr="00C442E0">
        <w:rPr>
          <w:b/>
          <w:bCs/>
          <w:iCs/>
          <w:color w:val="000000" w:themeColor="text1"/>
        </w:rPr>
        <w:t>пиоглитазон</w:t>
      </w:r>
      <w:r w:rsidRPr="00C442E0">
        <w:rPr>
          <w:b/>
          <w:iCs/>
          <w:color w:val="000000" w:themeColor="text1"/>
        </w:rPr>
        <w:t>ом</w:t>
      </w:r>
      <w:bookmarkEnd w:id="216"/>
      <w:bookmarkEnd w:id="217"/>
    </w:p>
    <w:p w14:paraId="12DC385F" w14:textId="63D661BC" w:rsidR="00C442E0" w:rsidRPr="00C442E0" w:rsidRDefault="00510808" w:rsidP="00656EEA">
      <w:pPr>
        <w:ind w:firstLine="709"/>
      </w:pPr>
      <w:r>
        <w:t>П</w:t>
      </w:r>
      <w:r w:rsidR="00C442E0" w:rsidRPr="00C442E0">
        <w:t>роведено международное рандомизированное двойное слепое плацебо-контролируемое исследование в параллельных группах, состоящее из открытого 2-недельного вводного курса плацебо, затем 24-недельного периода двойного слепого лечения и 1-недельного последующего наблюдения после прекращения приема исследуемого препарата (ClinicalTrials.gov Identifier: NCT00641043).</w:t>
      </w:r>
    </w:p>
    <w:p w14:paraId="256B437E" w14:textId="07ADAC75" w:rsidR="00C442E0" w:rsidRPr="00C442E0" w:rsidRDefault="00C442E0" w:rsidP="00656EEA">
      <w:pPr>
        <w:ind w:firstLine="709"/>
      </w:pPr>
      <w:r w:rsidRPr="00C442E0">
        <w:t>Популяция исследования – пациенты с СД2, ранее не принимавшие лекарственные препараты или получавшие ПССП в виде монотерапии или комбинированную терапию. HbA1c при скрининге составлял от 7,5% до 11,0% у пациентов, ранее не получавших лечения, и от 7,0% до 9,5% у пациентов, ранее получавших ПССП.</w:t>
      </w:r>
    </w:p>
    <w:p w14:paraId="1F090E58" w14:textId="05B6E56A" w:rsidR="00C442E0" w:rsidRPr="00C442E0" w:rsidRDefault="00C442E0" w:rsidP="00656EEA">
      <w:pPr>
        <w:ind w:firstLine="709"/>
      </w:pPr>
      <w:r w:rsidRPr="00C442E0">
        <w:t xml:space="preserve">389 пациентов были рандомизированы в соотношении 2:1 </w:t>
      </w:r>
      <w:r w:rsidR="00656EEA">
        <w:t>для получения терапии в течение</w:t>
      </w:r>
      <w:r w:rsidRPr="00C442E0">
        <w:t xml:space="preserve"> 24 недел</w:t>
      </w:r>
      <w:r w:rsidR="00656EEA">
        <w:t>ь</w:t>
      </w:r>
      <w:r w:rsidRPr="00C442E0">
        <w:t xml:space="preserve"> в группу 5 мг линаглиптина, либо плацебо в качестве начальной комбинации с 30 мг пиоглитазона (группы линаглиптин+пиоглитазон и плацебо+пиоглитазон соответственно).</w:t>
      </w:r>
    </w:p>
    <w:p w14:paraId="39780A14" w14:textId="65ED32AE" w:rsidR="00C442E0" w:rsidRPr="00C442E0" w:rsidRDefault="00C442E0" w:rsidP="00656EEA">
      <w:pPr>
        <w:ind w:firstLine="709"/>
      </w:pPr>
      <w:r w:rsidRPr="00C442E0">
        <w:t>Первичная конечная точка эффективности была изменение HbA1c по сравнению с исходным уровнем на 24-й неделе</w:t>
      </w:r>
      <w:r w:rsidR="00656EEA">
        <w:t>. С</w:t>
      </w:r>
      <w:r w:rsidRPr="00C442E0">
        <w:t>реднее изменение (± стандартное отклонение) HbA1c для начальной комбинации линаглиптина и пиоглитазона составило -1,06% (±0,06) по сравнению с -0,56% (±0,09) для плацебо плюс пиоглитазон (Рисунок 4-2).</w:t>
      </w:r>
    </w:p>
    <w:bookmarkEnd w:id="218"/>
    <w:p w14:paraId="4D277F60" w14:textId="77777777" w:rsidR="00C442E0" w:rsidRPr="00C442E0" w:rsidRDefault="00C442E0" w:rsidP="00C442E0">
      <w:pPr>
        <w:ind w:firstLine="851"/>
      </w:pPr>
    </w:p>
    <w:p w14:paraId="7D89B7D6" w14:textId="56E951CD" w:rsidR="00C442E0" w:rsidRPr="00C442E0" w:rsidRDefault="00C442E0" w:rsidP="00C442E0">
      <w:r w:rsidRPr="00C442E0">
        <w:rPr>
          <w:b/>
          <w:bCs/>
        </w:rPr>
        <w:t xml:space="preserve">Рисунок 4-2. </w:t>
      </w:r>
      <w:r w:rsidRPr="00C442E0">
        <w:t>Динамика  HbA1c после лечения в группах линаглиптин 5 мг + пиоглитазон 30 мг или плацебо +</w:t>
      </w:r>
      <w:r w:rsidRPr="00C442E0">
        <w:rPr>
          <w:vertAlign w:val="subscript"/>
        </w:rPr>
        <w:t xml:space="preserve"> </w:t>
      </w:r>
      <w:r w:rsidRPr="00C442E0">
        <w:t xml:space="preserve">пиоглитазон 30 мг в течение 24 недель  (популяция  LOCF) </w:t>
      </w:r>
      <w:r w:rsidRPr="00C442E0">
        <w:fldChar w:fldCharType="begin"/>
      </w:r>
      <w:r w:rsidRPr="00C442E0">
        <w:instrText xml:space="preserve"> ADDIN ZOTERO_ITEM CSL_CITATION {"citationID":"jTwsjUS8","properties":{"formattedCitation":"[17]","plainCitation":"[17]","noteIndex":0},"citationItems":[{"id":3065,"uris":["http://zotero.org/users/5483459/items/LDC4CPNG"],"itemData":{"id":3065,"type":"article-journal","abstract":"AIMS: To compare the efficacy, safety and tolerability of linagliptin or placebo administered for 24 weeks in combination with pioglitazone in patients with type 2 diabetes mellitus (T2DM) exhibiting insufficient glycaemic control (HbA1c 7.5-11.0%).\nMETHODS: Patients were randomized to receive the initial combination of 30 mg pioglitazone plus 5 mg linagliptin (n = 259) or pioglitazone plus placebo (n = 130), all once daily. The primary endpoint was change from baseline in HbA1c after 24 weeks of treatment, adjusted for baseline HbA1c and prior antidiabetes medication.\nRESULTS: After 24 weeks of treatment, the adjusted mean change (±s.e.) in HbA1c with the initial combination of linagliptin plus pioglitazone was -1.06% (±0.06), compared with -0.56% (±0.09) for placebo plus pioglitazone. The difference in adjusted mean HbA1c in the linagliptin group compared with placebo was -0.51% (95% confidence interval [CI] -0.71, -0.30; p &lt; 0.0001). Reductions in fasting plasma glucose (FPG) were significantly greater for linagliptin plus pioglitazone than with placebo plus pioglitazone; -1.8 and -1.0 mmol/l, respectively, equating to a treatment difference of -0.8 mmol/l (95% CI -1.2, -0.4; p &lt; 0.0001). Patients taking linagliptin plus pioglitazone, compared with those receiving placebo plus pioglitazone, were more likely to achieve HbA1c of &lt;7.0% (42.9 vs. 30.5%, respectively; p = 0.0051) and reduction in HbA1c of ≥0.5% (75.0 vs. 50.8%, respectively; p &lt; 0.0001). β-cell function, exemplified by the ratio of relative change in adjusted mean HOMA-IR and disposition index, improved. The proportion of patients that experienced at least one adverse event was similar for both groups. Hypoglycaemic episodes (all mild) occurred in 1.2% of the linagliptin plus pioglitazone patients and none in the placebo plus pioglitazone group.\nCONCLUSION: Initial combination therapy with linagliptin plus pioglitazone was well tolerated and produced significant and clinically meaningful improvements in glycaemic control. This combination may offer a valuable additive initial treatment option for T2DM, particularly where metformin either is not well tolerated or is contraindicated, such as in patients with renal impairment.","container-title":"Diabetes, Obesity &amp; Metabolism","DOI":"10.1111/j.1463-1326.2011.01391.x","ISSN":"1463-1326","issue":"7","journalAbbreviation":"Diabetes Obes Metab","language":"eng","note":"PMID: 21410628","page":"653-661","source":"PubMed","title":"Efficacy and safety of initial combination therapy with linagliptin and pioglitazone in patients with inadequately controlled type 2 diabetes: a randomized, double-blind, placebo-controlled study","title-short":"Efficacy and safety of initial combination therapy with linagliptin and pioglitazone in patients with inadequately controlled type 2 diabetes","volume":"13","author":[{"family":"Gomis","given":"R."},{"family":"Espadero","given":"R.-M."},{"family":"Jones","given":"R."},{"family":"Woerle","given":"H. J."},{"family":"Dugi","given":"K. A."}],"issued":{"date-parts":[["2011",7]]}}}],"schema":"https://github.com/citation-style-language/schema/raw/master/csl-citation.json"} </w:instrText>
      </w:r>
      <w:r w:rsidRPr="00C442E0">
        <w:fldChar w:fldCharType="separate"/>
      </w:r>
      <w:r w:rsidRPr="00C442E0">
        <w:t>[17]</w:t>
      </w:r>
      <w:r w:rsidRPr="00C442E0">
        <w:fldChar w:fldCharType="end"/>
      </w:r>
      <w:r w:rsidRPr="00C442E0">
        <w:t>.</w:t>
      </w:r>
    </w:p>
    <w:p w14:paraId="275E96D6" w14:textId="162D2AAA" w:rsidR="00C442E0" w:rsidRPr="00C442E0" w:rsidRDefault="00C442E0" w:rsidP="00B00AE1">
      <w:pPr>
        <w:jc w:val="center"/>
      </w:pPr>
      <w:r w:rsidRPr="00C442E0">
        <w:rPr>
          <w:noProof/>
          <w:lang w:eastAsia="ru-RU"/>
        </w:rPr>
        <w:drawing>
          <wp:inline distT="0" distB="0" distL="0" distR="0" wp14:anchorId="257A85C9" wp14:editId="2AAF3B67">
            <wp:extent cx="4853727" cy="2781300"/>
            <wp:effectExtent l="19050" t="19050" r="23495" b="1905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72540" cy="2792080"/>
                    </a:xfrm>
                    <a:prstGeom prst="rect">
                      <a:avLst/>
                    </a:prstGeom>
                    <a:noFill/>
                    <a:ln w="9525" cmpd="sng">
                      <a:solidFill>
                        <a:srgbClr val="000000"/>
                      </a:solidFill>
                      <a:miter lim="800000"/>
                      <a:headEnd/>
                      <a:tailEnd/>
                    </a:ln>
                    <a:effectLst/>
                  </pic:spPr>
                </pic:pic>
              </a:graphicData>
            </a:graphic>
          </wp:inline>
        </w:drawing>
      </w:r>
    </w:p>
    <w:p w14:paraId="5F9E1B29" w14:textId="77777777" w:rsidR="00B00AE1" w:rsidRDefault="00B00AE1" w:rsidP="00C442E0">
      <w:pPr>
        <w:rPr>
          <w:b/>
          <w:sz w:val="20"/>
          <w:szCs w:val="20"/>
        </w:rPr>
      </w:pPr>
      <w:r w:rsidRPr="00B00AE1">
        <w:rPr>
          <w:b/>
          <w:sz w:val="20"/>
          <w:szCs w:val="20"/>
        </w:rPr>
        <w:t>Примечание:</w:t>
      </w:r>
    </w:p>
    <w:p w14:paraId="4BFF5A52" w14:textId="2AB43D3D" w:rsidR="00C442E0" w:rsidRPr="00C442E0" w:rsidRDefault="00C442E0" w:rsidP="00C442E0">
      <w:pPr>
        <w:rPr>
          <w:b/>
          <w:sz w:val="20"/>
          <w:szCs w:val="20"/>
        </w:rPr>
      </w:pPr>
      <w:r w:rsidRPr="00C442E0">
        <w:rPr>
          <w:sz w:val="20"/>
          <w:szCs w:val="20"/>
          <w:lang w:eastAsia="ru-RU"/>
        </w:rPr>
        <w:t xml:space="preserve">Отличия изменений по сравнению с исходным уровнем </w:t>
      </w:r>
      <w:r w:rsidRPr="00C442E0">
        <w:rPr>
          <w:sz w:val="20"/>
          <w:szCs w:val="20"/>
          <w:lang w:val="en-US" w:eastAsia="ru-RU"/>
        </w:rPr>
        <w:t>HbA</w:t>
      </w:r>
      <w:r w:rsidRPr="00C442E0">
        <w:rPr>
          <w:sz w:val="20"/>
          <w:szCs w:val="20"/>
          <w:lang w:eastAsia="ru-RU"/>
        </w:rPr>
        <w:t>1</w:t>
      </w:r>
      <w:r w:rsidRPr="00C442E0">
        <w:rPr>
          <w:sz w:val="20"/>
          <w:szCs w:val="20"/>
          <w:lang w:val="en-US" w:eastAsia="ru-RU"/>
        </w:rPr>
        <w:t>c</w:t>
      </w:r>
      <w:r w:rsidRPr="00C442E0">
        <w:rPr>
          <w:sz w:val="20"/>
          <w:szCs w:val="20"/>
          <w:lang w:eastAsia="ru-RU"/>
        </w:rPr>
        <w:t xml:space="preserve"> между плацебо и линаглиптином были статистически значимы в каждый момент времени с начала лечения (</w:t>
      </w:r>
      <w:r w:rsidRPr="00C442E0">
        <w:rPr>
          <w:sz w:val="20"/>
          <w:szCs w:val="20"/>
          <w:lang w:val="en-US" w:eastAsia="ru-RU"/>
        </w:rPr>
        <w:t>p</w:t>
      </w:r>
      <w:r w:rsidRPr="00C442E0">
        <w:rPr>
          <w:sz w:val="20"/>
          <w:szCs w:val="20"/>
          <w:lang w:eastAsia="ru-RU"/>
        </w:rPr>
        <w:t xml:space="preserve"> &lt;0,0001)</w:t>
      </w:r>
    </w:p>
    <w:p w14:paraId="1E38D123" w14:textId="18819F37" w:rsidR="00C442E0" w:rsidRPr="00C442E0" w:rsidRDefault="00DF2018" w:rsidP="00C442E0">
      <w:pPr>
        <w:rPr>
          <w:sz w:val="20"/>
          <w:szCs w:val="20"/>
          <w:lang w:eastAsia="ru-RU"/>
        </w:rPr>
      </w:pPr>
      <w:r w:rsidRPr="00C442E0">
        <w:rPr>
          <w:sz w:val="20"/>
          <w:szCs w:val="20"/>
          <w:lang w:val="en-US" w:eastAsia="ru-RU"/>
        </w:rPr>
        <w:t>HbA</w:t>
      </w:r>
      <w:r w:rsidRPr="00C442E0">
        <w:rPr>
          <w:sz w:val="20"/>
          <w:szCs w:val="20"/>
          <w:lang w:eastAsia="ru-RU"/>
        </w:rPr>
        <w:t>1</w:t>
      </w:r>
      <w:r w:rsidRPr="00C442E0">
        <w:rPr>
          <w:sz w:val="20"/>
          <w:szCs w:val="20"/>
          <w:lang w:val="en-US" w:eastAsia="ru-RU"/>
        </w:rPr>
        <w:t>c</w:t>
      </w:r>
      <w:r w:rsidRPr="00C442E0">
        <w:rPr>
          <w:sz w:val="20"/>
          <w:szCs w:val="20"/>
          <w:lang w:eastAsia="ru-RU"/>
        </w:rPr>
        <w:t xml:space="preserve"> (</w:t>
      </w:r>
      <w:r w:rsidR="00C442E0" w:rsidRPr="00C442E0">
        <w:rPr>
          <w:sz w:val="20"/>
          <w:szCs w:val="20"/>
          <w:lang w:val="en-US" w:eastAsia="ru-RU"/>
        </w:rPr>
        <w:t>mean</w:t>
      </w:r>
      <w:r w:rsidR="00C442E0" w:rsidRPr="00C442E0">
        <w:rPr>
          <w:sz w:val="20"/>
          <w:szCs w:val="20"/>
          <w:lang w:eastAsia="ru-RU"/>
        </w:rPr>
        <w:t>) – средние значения гликированного гемоглобина</w:t>
      </w:r>
    </w:p>
    <w:p w14:paraId="04BBDAEC" w14:textId="0DB723A6" w:rsidR="00C442E0" w:rsidRPr="00C442E0" w:rsidRDefault="00C442E0" w:rsidP="00C442E0">
      <w:pPr>
        <w:rPr>
          <w:sz w:val="20"/>
          <w:szCs w:val="20"/>
          <w:lang w:eastAsia="ru-RU"/>
        </w:rPr>
      </w:pPr>
      <w:r w:rsidRPr="00C442E0">
        <w:rPr>
          <w:sz w:val="20"/>
          <w:szCs w:val="20"/>
          <w:lang w:eastAsia="ru-RU"/>
        </w:rPr>
        <w:t>LOCF</w:t>
      </w:r>
      <w:r w:rsidR="008B6B4C">
        <w:rPr>
          <w:sz w:val="20"/>
          <w:szCs w:val="20"/>
          <w:lang w:eastAsia="ru-RU"/>
        </w:rPr>
        <w:t xml:space="preserve"> </w:t>
      </w:r>
      <w:r w:rsidRPr="00C442E0">
        <w:rPr>
          <w:sz w:val="20"/>
          <w:szCs w:val="20"/>
          <w:lang w:eastAsia="ru-RU"/>
        </w:rPr>
        <w:t>–</w:t>
      </w:r>
      <w:r w:rsidR="008B6B4C">
        <w:rPr>
          <w:sz w:val="20"/>
          <w:szCs w:val="20"/>
          <w:lang w:eastAsia="ru-RU"/>
        </w:rPr>
        <w:t xml:space="preserve"> </w:t>
      </w:r>
      <w:r w:rsidRPr="00C442E0">
        <w:rPr>
          <w:sz w:val="20"/>
          <w:szCs w:val="20"/>
          <w:lang w:eastAsia="ru-RU"/>
        </w:rPr>
        <w:t xml:space="preserve">Анализ данных с учетом сведений о выбывших больных </w:t>
      </w:r>
    </w:p>
    <w:p w14:paraId="35CA53D8" w14:textId="4903F58B" w:rsidR="00C442E0" w:rsidRPr="00C442E0" w:rsidRDefault="00DF2018" w:rsidP="00C442E0">
      <w:pPr>
        <w:rPr>
          <w:sz w:val="20"/>
          <w:szCs w:val="20"/>
          <w:lang w:eastAsia="ru-RU"/>
        </w:rPr>
      </w:pPr>
      <w:r w:rsidRPr="00C442E0">
        <w:rPr>
          <w:sz w:val="20"/>
          <w:szCs w:val="20"/>
          <w:lang w:val="en-US" w:eastAsia="ru-RU"/>
        </w:rPr>
        <w:t>Linagliptin</w:t>
      </w:r>
      <w:r w:rsidR="00C442E0" w:rsidRPr="00C442E0">
        <w:rPr>
          <w:sz w:val="20"/>
          <w:szCs w:val="20"/>
          <w:lang w:eastAsia="ru-RU"/>
        </w:rPr>
        <w:t xml:space="preserve"> 5 </w:t>
      </w:r>
      <w:r w:rsidR="00C442E0" w:rsidRPr="00C442E0">
        <w:rPr>
          <w:sz w:val="20"/>
          <w:szCs w:val="20"/>
          <w:lang w:val="en-US" w:eastAsia="ru-RU"/>
        </w:rPr>
        <w:t>mg</w:t>
      </w:r>
      <w:r w:rsidR="00C442E0" w:rsidRPr="00C442E0">
        <w:rPr>
          <w:sz w:val="20"/>
          <w:szCs w:val="20"/>
          <w:lang w:eastAsia="ru-RU"/>
        </w:rPr>
        <w:t xml:space="preserve"> + </w:t>
      </w:r>
      <w:r w:rsidR="00C442E0" w:rsidRPr="00C442E0">
        <w:rPr>
          <w:sz w:val="20"/>
          <w:szCs w:val="20"/>
          <w:lang w:val="en-US" w:eastAsia="ru-RU"/>
        </w:rPr>
        <w:t>pioglitazone</w:t>
      </w:r>
      <w:r w:rsidR="00C442E0" w:rsidRPr="00C442E0">
        <w:rPr>
          <w:sz w:val="20"/>
          <w:szCs w:val="20"/>
          <w:lang w:eastAsia="ru-RU"/>
        </w:rPr>
        <w:t xml:space="preserve"> 30 </w:t>
      </w:r>
      <w:r w:rsidR="00C442E0" w:rsidRPr="00C442E0">
        <w:rPr>
          <w:sz w:val="20"/>
          <w:szCs w:val="20"/>
          <w:lang w:val="en-US" w:eastAsia="ru-RU"/>
        </w:rPr>
        <w:t>mg</w:t>
      </w:r>
      <w:r w:rsidR="008B6B4C">
        <w:rPr>
          <w:sz w:val="20"/>
          <w:szCs w:val="20"/>
          <w:lang w:eastAsia="ru-RU"/>
        </w:rPr>
        <w:t xml:space="preserve"> – линаглиптин</w:t>
      </w:r>
      <w:r w:rsidR="00C442E0" w:rsidRPr="00C442E0">
        <w:rPr>
          <w:sz w:val="20"/>
          <w:szCs w:val="20"/>
          <w:lang w:eastAsia="ru-RU"/>
        </w:rPr>
        <w:t xml:space="preserve"> 5 мг + пиоглитазон 30 мг</w:t>
      </w:r>
    </w:p>
    <w:p w14:paraId="2DFF6395" w14:textId="2E106A6C" w:rsidR="00C442E0" w:rsidRPr="00C442E0" w:rsidRDefault="00DF2018" w:rsidP="00C442E0">
      <w:pPr>
        <w:rPr>
          <w:sz w:val="20"/>
          <w:szCs w:val="20"/>
          <w:lang w:eastAsia="ru-RU"/>
        </w:rPr>
      </w:pPr>
      <w:r w:rsidRPr="00C442E0">
        <w:rPr>
          <w:sz w:val="20"/>
          <w:szCs w:val="20"/>
          <w:lang w:val="en-US" w:eastAsia="ru-RU"/>
        </w:rPr>
        <w:t>Placebo</w:t>
      </w:r>
      <w:r w:rsidR="00C442E0" w:rsidRPr="00C442E0">
        <w:rPr>
          <w:sz w:val="20"/>
          <w:szCs w:val="20"/>
          <w:lang w:eastAsia="ru-RU"/>
        </w:rPr>
        <w:t xml:space="preserve"> + </w:t>
      </w:r>
      <w:r w:rsidR="00C442E0" w:rsidRPr="00C442E0">
        <w:rPr>
          <w:sz w:val="20"/>
          <w:szCs w:val="20"/>
          <w:lang w:val="en-US" w:eastAsia="ru-RU"/>
        </w:rPr>
        <w:t>pioglitazone</w:t>
      </w:r>
      <w:r w:rsidR="00C442E0" w:rsidRPr="00C442E0">
        <w:rPr>
          <w:sz w:val="20"/>
          <w:szCs w:val="20"/>
          <w:lang w:eastAsia="ru-RU"/>
        </w:rPr>
        <w:t xml:space="preserve"> 30 </w:t>
      </w:r>
      <w:r w:rsidR="00C442E0" w:rsidRPr="00C442E0">
        <w:rPr>
          <w:sz w:val="20"/>
          <w:szCs w:val="20"/>
          <w:lang w:val="en-US" w:eastAsia="ru-RU"/>
        </w:rPr>
        <w:t>mg</w:t>
      </w:r>
      <w:r w:rsidR="00C442E0" w:rsidRPr="00C442E0">
        <w:rPr>
          <w:sz w:val="20"/>
          <w:szCs w:val="20"/>
          <w:lang w:eastAsia="ru-RU"/>
        </w:rPr>
        <w:t xml:space="preserve"> –</w:t>
      </w:r>
      <w:r w:rsidR="008B6B4C">
        <w:rPr>
          <w:sz w:val="20"/>
          <w:szCs w:val="20"/>
          <w:lang w:eastAsia="ru-RU"/>
        </w:rPr>
        <w:t xml:space="preserve"> </w:t>
      </w:r>
      <w:r w:rsidR="00C442E0" w:rsidRPr="00C442E0">
        <w:rPr>
          <w:sz w:val="20"/>
          <w:szCs w:val="20"/>
          <w:lang w:eastAsia="ru-RU"/>
        </w:rPr>
        <w:t>плацебо + пиоглитазон 30 мг</w:t>
      </w:r>
    </w:p>
    <w:p w14:paraId="3CBAABB4" w14:textId="0C70D805" w:rsidR="00C442E0" w:rsidRPr="00C442E0" w:rsidRDefault="00DF2018" w:rsidP="00C442E0">
      <w:pPr>
        <w:rPr>
          <w:sz w:val="20"/>
          <w:szCs w:val="20"/>
          <w:lang w:eastAsia="ru-RU"/>
        </w:rPr>
      </w:pPr>
      <w:r w:rsidRPr="00C442E0">
        <w:rPr>
          <w:sz w:val="20"/>
          <w:szCs w:val="20"/>
          <w:lang w:val="en-US" w:eastAsia="ru-RU"/>
        </w:rPr>
        <w:t>Treatment</w:t>
      </w:r>
      <w:r w:rsidR="00C442E0" w:rsidRPr="00C442E0">
        <w:rPr>
          <w:sz w:val="20"/>
          <w:szCs w:val="20"/>
          <w:lang w:eastAsia="ru-RU"/>
        </w:rPr>
        <w:t xml:space="preserve"> </w:t>
      </w:r>
      <w:r w:rsidR="00C442E0" w:rsidRPr="00C442E0">
        <w:rPr>
          <w:sz w:val="20"/>
          <w:szCs w:val="20"/>
          <w:lang w:val="en-US" w:eastAsia="ru-RU"/>
        </w:rPr>
        <w:t>duration</w:t>
      </w:r>
      <w:r w:rsidR="00C442E0" w:rsidRPr="00C442E0">
        <w:rPr>
          <w:sz w:val="20"/>
          <w:szCs w:val="20"/>
          <w:lang w:eastAsia="ru-RU"/>
        </w:rPr>
        <w:t>- продолжительность лечения</w:t>
      </w:r>
      <w:r w:rsidR="008B6B4C">
        <w:rPr>
          <w:sz w:val="20"/>
          <w:szCs w:val="20"/>
          <w:lang w:eastAsia="ru-RU"/>
        </w:rPr>
        <w:t xml:space="preserve">, </w:t>
      </w:r>
      <w:r w:rsidR="00C442E0" w:rsidRPr="00C442E0">
        <w:rPr>
          <w:sz w:val="20"/>
          <w:szCs w:val="20"/>
          <w:lang w:val="en-US" w:eastAsia="ru-RU"/>
        </w:rPr>
        <w:t>baseline</w:t>
      </w:r>
      <w:r w:rsidR="00C442E0" w:rsidRPr="00C442E0">
        <w:rPr>
          <w:sz w:val="20"/>
          <w:szCs w:val="20"/>
          <w:lang w:eastAsia="ru-RU"/>
        </w:rPr>
        <w:t>-исходные значения</w:t>
      </w:r>
      <w:r w:rsidR="008B6B4C">
        <w:rPr>
          <w:sz w:val="20"/>
          <w:szCs w:val="20"/>
          <w:lang w:eastAsia="ru-RU"/>
        </w:rPr>
        <w:t xml:space="preserve">, </w:t>
      </w:r>
      <w:r w:rsidR="00C442E0" w:rsidRPr="00C442E0">
        <w:rPr>
          <w:sz w:val="20"/>
          <w:szCs w:val="20"/>
          <w:lang w:val="en-US" w:eastAsia="ru-RU"/>
        </w:rPr>
        <w:t>week</w:t>
      </w:r>
      <w:r w:rsidR="00C442E0" w:rsidRPr="00C442E0">
        <w:rPr>
          <w:sz w:val="20"/>
          <w:szCs w:val="20"/>
          <w:lang w:eastAsia="ru-RU"/>
        </w:rPr>
        <w:t>-неделя</w:t>
      </w:r>
      <w:r w:rsidR="008B6B4C">
        <w:rPr>
          <w:sz w:val="20"/>
          <w:szCs w:val="20"/>
          <w:lang w:eastAsia="ru-RU"/>
        </w:rPr>
        <w:t>.</w:t>
      </w:r>
    </w:p>
    <w:p w14:paraId="723C1ACE" w14:textId="77777777" w:rsidR="00C442E0" w:rsidRPr="00C442E0" w:rsidRDefault="00C442E0" w:rsidP="00C442E0">
      <w:pPr>
        <w:ind w:firstLine="709"/>
      </w:pPr>
      <w:bookmarkStart w:id="219" w:name="_Hlk121691266"/>
      <w:r w:rsidRPr="00C442E0">
        <w:lastRenderedPageBreak/>
        <w:t xml:space="preserve">Разница в среднем HbA1c в группе линаглиптина по сравнению с плацебо составила -0,51% (95% [ДИ] -0,71, -0,30; p &lt;0,0001). Снижение уровня </w:t>
      </w:r>
      <w:bookmarkStart w:id="220" w:name="_Hlk121079380"/>
      <w:r w:rsidRPr="00C442E0">
        <w:t xml:space="preserve">ГПН </w:t>
      </w:r>
      <w:bookmarkEnd w:id="220"/>
      <w:r w:rsidRPr="00C442E0">
        <w:t xml:space="preserve">было значительно более выраженным в группе линаглиптин и пиоглитазон, чем в группе плацебо и пиоглитазон; -1,8 и -1,0 ммоль/л соответственно (95% ДИ -1,2, -0,4; p &lt;0,0001). Пациенты, принимавшие линаглиптин и пиоглитазон, по сравнению с теми, кто получал плацебо и пиоглитазон, с большей вероятностью достигали уровня HbA1c &lt;7,0% (42,9 против 30,5% соответственно; p = 0,0051) и снижения HbA1c ≥0,5% (75,0 против 50,8. % соответственно, p &lt; 0,0001) </w:t>
      </w:r>
      <w:r w:rsidRPr="00C442E0">
        <w:fldChar w:fldCharType="begin"/>
      </w:r>
      <w:r w:rsidRPr="00C442E0">
        <w:instrText xml:space="preserve"> ADDIN ZOTERO_ITEM CSL_CITATION {"citationID":"fYmwJra9","properties":{"formattedCitation":"[17]","plainCitation":"[17]","noteIndex":0},"citationItems":[{"id":3065,"uris":["http://zotero.org/users/5483459/items/LDC4CPNG"],"itemData":{"id":3065,"type":"article-journal","abstract":"AIMS: To compare the efficacy, safety and tolerability of linagliptin or placebo administered for 24 weeks in combination with pioglitazone in patients with type 2 diabetes mellitus (T2DM) exhibiting insufficient glycaemic control (HbA1c 7.5-11.0%).\nMETHODS: Patients were randomized to receive the initial combination of 30 mg pioglitazone plus 5 mg linagliptin (n = 259) or pioglitazone plus placebo (n = 130), all once daily. The primary endpoint was change from baseline in HbA1c after 24 weeks of treatment, adjusted for baseline HbA1c and prior antidiabetes medication.\nRESULTS: After 24 weeks of treatment, the adjusted mean change (±s.e.) in HbA1c with the initial combination of linagliptin plus pioglitazone was -1.06% (±0.06), compared with -0.56% (±0.09) for placebo plus pioglitazone. The difference in adjusted mean HbA1c in the linagliptin group compared with placebo was -0.51% (95% confidence interval [CI] -0.71, -0.30; p &lt; 0.0001). Reductions in fasting plasma glucose (FPG) were significantly greater for linagliptin plus pioglitazone than with placebo plus pioglitazone; -1.8 and -1.0 mmol/l, respectively, equating to a treatment difference of -0.8 mmol/l (95% CI -1.2, -0.4; p &lt; 0.0001). Patients taking linagliptin plus pioglitazone, compared with those receiving placebo plus pioglitazone, were more likely to achieve HbA1c of &lt;7.0% (42.9 vs. 30.5%, respectively; p = 0.0051) and reduction in HbA1c of ≥0.5% (75.0 vs. 50.8%, respectively; p &lt; 0.0001). β-cell function, exemplified by the ratio of relative change in adjusted mean HOMA-IR and disposition index, improved. The proportion of patients that experienced at least one adverse event was similar for both groups. Hypoglycaemic episodes (all mild) occurred in 1.2% of the linagliptin plus pioglitazone patients and none in the placebo plus pioglitazone group.\nCONCLUSION: Initial combination therapy with linagliptin plus pioglitazone was well tolerated and produced significant and clinically meaningful improvements in glycaemic control. This combination may offer a valuable additive initial treatment option for T2DM, particularly where metformin either is not well tolerated or is contraindicated, such as in patients with renal impairment.","container-title":"Diabetes, Obesity &amp; Metabolism","DOI":"10.1111/j.1463-1326.2011.01391.x","ISSN":"1463-1326","issue":"7","journalAbbreviation":"Diabetes Obes Metab","language":"eng","note":"PMID: 21410628","page":"653-661","source":"PubMed","title":"Efficacy and safety of initial combination therapy with linagliptin and pioglitazone in patients with inadequately controlled type 2 diabetes: a randomized, double-blind, placebo-controlled study","title-short":"Efficacy and safety of initial combination therapy with linagliptin and pioglitazone in patients with inadequately controlled type 2 diabetes","volume":"13","author":[{"family":"Gomis","given":"R."},{"family":"Espadero","given":"R.-M."},{"family":"Jones","given":"R."},{"family":"Woerle","given":"H. J."},{"family":"Dugi","given":"K. A."}],"issued":{"date-parts":[["2011",7]]}}}],"schema":"https://github.com/citation-style-language/schema/raw/master/csl-citation.json"} </w:instrText>
      </w:r>
      <w:r w:rsidRPr="00C442E0">
        <w:fldChar w:fldCharType="separate"/>
      </w:r>
      <w:r w:rsidRPr="00C442E0">
        <w:t>[17]</w:t>
      </w:r>
      <w:r w:rsidRPr="00C442E0">
        <w:fldChar w:fldCharType="end"/>
      </w:r>
      <w:r w:rsidRPr="00C442E0">
        <w:t>.</w:t>
      </w:r>
    </w:p>
    <w:p w14:paraId="06DD4FC5" w14:textId="77777777" w:rsidR="00C442E0" w:rsidRPr="00C442E0" w:rsidRDefault="00C442E0" w:rsidP="0049695C">
      <w:pPr>
        <w:keepNext/>
        <w:spacing w:before="240" w:after="240"/>
        <w:outlineLvl w:val="3"/>
        <w:rPr>
          <w:b/>
          <w:i/>
          <w:iCs/>
          <w:color w:val="000000" w:themeColor="text1"/>
        </w:rPr>
      </w:pPr>
      <w:bookmarkStart w:id="221" w:name="_Toc126492024"/>
      <w:bookmarkStart w:id="222" w:name="_Toc139362004"/>
      <w:bookmarkEnd w:id="219"/>
      <w:r w:rsidRPr="00C442E0">
        <w:rPr>
          <w:b/>
          <w:color w:val="000000" w:themeColor="text1"/>
        </w:rPr>
        <w:t xml:space="preserve">4.3.1.2.2. </w:t>
      </w:r>
      <w:bookmarkStart w:id="223" w:name="_Hlk121691330"/>
      <w:r w:rsidRPr="00C442E0">
        <w:rPr>
          <w:b/>
          <w:iCs/>
          <w:color w:val="000000" w:themeColor="text1"/>
        </w:rPr>
        <w:t xml:space="preserve">Комбинация с </w:t>
      </w:r>
      <w:bookmarkStart w:id="224" w:name="_Hlk121102212"/>
      <w:r w:rsidRPr="00C442E0">
        <w:rPr>
          <w:b/>
          <w:iCs/>
          <w:color w:val="000000" w:themeColor="text1"/>
        </w:rPr>
        <w:t>метформином</w:t>
      </w:r>
      <w:bookmarkEnd w:id="221"/>
      <w:bookmarkEnd w:id="222"/>
      <w:r w:rsidRPr="00C442E0">
        <w:rPr>
          <w:b/>
          <w:i/>
          <w:iCs/>
          <w:color w:val="000000" w:themeColor="text1"/>
        </w:rPr>
        <w:t xml:space="preserve"> </w:t>
      </w:r>
      <w:bookmarkEnd w:id="224"/>
    </w:p>
    <w:p w14:paraId="7349E0A6" w14:textId="30384042" w:rsidR="00C442E0" w:rsidRPr="00C442E0" w:rsidRDefault="001E4BE5" w:rsidP="00C1461C">
      <w:pPr>
        <w:ind w:firstLine="709"/>
      </w:pPr>
      <w:bookmarkStart w:id="225" w:name="_Hlk121102240"/>
      <w:r>
        <w:t>П</w:t>
      </w:r>
      <w:r w:rsidR="00C442E0" w:rsidRPr="00C442E0">
        <w:t xml:space="preserve">роведено международное рандомизированное двойное слепое плацебо-контролируемое исследование в параллельных группах, состоящее из открытого 2-недельного вводного курса плацебо, затем 24-недельного периода двойного слепого лечения и 1-недельного последующего наблюдения после прекращения приема исследуемого препарата. </w:t>
      </w:r>
    </w:p>
    <w:bookmarkEnd w:id="223"/>
    <w:p w14:paraId="743C4753" w14:textId="77777777" w:rsidR="00C442E0" w:rsidRPr="00C442E0" w:rsidRDefault="00C442E0" w:rsidP="00C1461C">
      <w:pPr>
        <w:ind w:firstLine="709"/>
      </w:pPr>
      <w:r w:rsidRPr="00C442E0">
        <w:t xml:space="preserve">Популяция исследования – пациенты с СД2, предварительно получавшие либо метформин отдельно, либо метформин в комбинации с одним ПССП (кроме пиоглитазона, розиглитазона, инсулина) не менее 10 недель. Для включения в исследование пациенты должны были принимать дозу </w:t>
      </w:r>
      <w:r w:rsidRPr="00C442E0">
        <w:rPr>
          <w:color w:val="000000" w:themeColor="text1"/>
        </w:rPr>
        <w:t>метформина ≥1500 мг/сутки</w:t>
      </w:r>
      <w:r w:rsidRPr="00C442E0">
        <w:t xml:space="preserve">. HbA1c при скрининге составлял от 7,0% до 10,0% у пациентов, предварительно получавших только метформин и от 6,5% до 9,0% у пациентов, предварительно получавших метформин в комбинации с одним другим ПССП. HbA1c в начале вводного периода составлял от 7,0% до 10,0%. </w:t>
      </w:r>
    </w:p>
    <w:p w14:paraId="47892148" w14:textId="77777777" w:rsidR="00C442E0" w:rsidRPr="00C442E0" w:rsidRDefault="00C442E0" w:rsidP="00C1461C">
      <w:pPr>
        <w:ind w:firstLine="709"/>
      </w:pPr>
      <w:r w:rsidRPr="00C442E0">
        <w:t>Цель исследования – оценить эффективность и безопасность линаглиптина, вводимого в качестве дополнительной терапии с метформином у больных СД 2 с неадекватным гликемическим контролем. Первичная конечная точка эффективности была изменение HbA1c по сравнению с исходным уровнем на 24-й неделе.</w:t>
      </w:r>
    </w:p>
    <w:p w14:paraId="72CE90CF" w14:textId="0E8C3BC2" w:rsidR="00C442E0" w:rsidRPr="00C442E0" w:rsidRDefault="00C1461C" w:rsidP="00C1461C">
      <w:pPr>
        <w:ind w:firstLine="709"/>
      </w:pPr>
      <w:bookmarkStart w:id="226" w:name="_Hlk121691406"/>
      <w:bookmarkEnd w:id="225"/>
      <w:r>
        <w:t>В</w:t>
      </w:r>
      <w:r w:rsidR="00C442E0" w:rsidRPr="00C442E0">
        <w:t xml:space="preserve"> группе линаглиптина отмечалось значительное снижение по сравнению с исходным уровнем HbA1c в сравнении с группой плацебо (-0,49 против 0,15%), ГПН (-0,59 против 0,58 ммоль/л) и уровня глюкозы в крови через 2 часа после приема пищи (-2,7 против 0,7 ммоль/л), р </w:t>
      </w:r>
      <w:r w:rsidR="00DF2018" w:rsidRPr="00C442E0">
        <w:t>&lt;0</w:t>
      </w:r>
      <w:r w:rsidR="00C442E0" w:rsidRPr="00C442E0">
        <w:t xml:space="preserve">,0001. Включение линаглиптина с схему лечения в дозе 5 мг 1 раз в сутки пациентам с СД 2, получающим метформин, приводило к значительному и клинически значимому улучшение гликемического контроля без увеличения веса или повышенного риска гипогликемии </w:t>
      </w:r>
      <w:r w:rsidR="00C442E0" w:rsidRPr="00C442E0">
        <w:fldChar w:fldCharType="begin"/>
      </w:r>
      <w:r w:rsidR="00C442E0" w:rsidRPr="00C442E0">
        <w:instrText xml:space="preserve"> ADDIN ZOTERO_ITEM CSL_CITATION {"citationID":"UqeNO14o","properties":{"formattedCitation":"[18]","plainCitation":"[18]","noteIndex":0},"citationItems":[{"id":3069,"uris":["http://zotero.org/users/5483459/items/FDFZTR65"],"itemData":{"id":3069,"type":"article-journal","abstract":"AIM: To evaluate the efficacy and safety of the potent and selective dipeptidyl peptidase-4 (DPP-4) inhibitor linagliptin administered as add-on therapy to metformin in patients with type 2 diabetes with inadequate glycaemic control.\nMETHODS: This 24-week, randomized, placebo-controlled, double-blind, parallel-group study was carried out in 82 centres in 10 countries. Patients with HbA1c levels of 7.0-10.0% on metformin and a maximum of one additional antidiabetes medication, which was discontinued at screening, continued on metformin ≥1500 mg/day for 6 weeks, including a placebo run-in period of 2 weeks, before being randomized to linagliptin 5 mg once daily (n = 524) or placebo (n = 177) add-on. The primary outcome was the change from baseline in HbA1c after 24 weeks of treatment, evaluated with an analysis of covariance (ANCOVA).\nRESULTS: Mean baseline HbA1c and fasting plasma glucose (FPG) were 8.1% and 9.4 mmol/l, respectively. Linagliptin showed significant reductions vs. placebo in adjusted mean changes from baseline of HbA1c (-0.49 vs. 0.15%), FPG (-0.59 vs. 0.58 mmol/l) and 2hPPG (-2.7 vs. 1.0 mmol/l); all p &lt; 0.0001. Hypoglycaemia was rare, occurring in three patients (0.6%) treated with linagliptin and five patients (2.8%) in the placebo group. Body weight did not change significantly from baseline in both groups (-0.5 kg placebo, -0.4 kg linagliptin).\nCONCLUSIONS: The addition of linagliptin 5 mg once daily in patients with type 2 diabetes inadequately controlled on metformin resulted in a significant and clinically meaningful improvement in glycaemic control without weight gain or increased risk of hypoglycaemia.","container-title":"Diabetes, Obesity &amp; Metabolism","DOI":"10.1111/j.1463-1326.2010.01326.x","ISSN":"1463-1326","issue":"1","journalAbbreviation":"Diabetes Obes Metab","language":"eng","note":"PMID: 21114605","page":"65-74","source":"PubMed","title":"Safety and efficacy of linagliptin as add-on therapy to metformin in patients with type 2 diabetes: a randomized, double-blind, placebo-controlled study","title-short":"Safety and efficacy of linagliptin as add-on therapy to metformin in patients with type 2 diabetes","volume":"13","author":[{"family":"Taskinen","given":"M.-R."},{"family":"Rosenstock","given":"J."},{"family":"Tamminen","given":"I."},{"family":"Kubiak","given":"R."},{"family":"Patel","given":"S."},{"family":"Dugi","given":"K. A."},{"family":"Woerle","given":"H.-J."}],"issued":{"date-parts":[["2011",1]]}}}],"schema":"https://github.com/citation-style-language/schema/raw/master/csl-citation.json"} </w:instrText>
      </w:r>
      <w:r w:rsidR="00C442E0" w:rsidRPr="00C442E0">
        <w:fldChar w:fldCharType="separate"/>
      </w:r>
      <w:r w:rsidR="00C442E0" w:rsidRPr="00C442E0">
        <w:t>[18]</w:t>
      </w:r>
      <w:r w:rsidR="00C442E0" w:rsidRPr="00C442E0">
        <w:fldChar w:fldCharType="end"/>
      </w:r>
      <w:r w:rsidR="00C442E0" w:rsidRPr="00C442E0">
        <w:t>.</w:t>
      </w:r>
    </w:p>
    <w:p w14:paraId="7996443D" w14:textId="77777777" w:rsidR="00C442E0" w:rsidRPr="00C442E0" w:rsidRDefault="00C442E0" w:rsidP="0049695C">
      <w:pPr>
        <w:keepNext/>
        <w:spacing w:before="240" w:after="240"/>
        <w:outlineLvl w:val="3"/>
        <w:rPr>
          <w:b/>
          <w:iCs/>
          <w:color w:val="000000" w:themeColor="text1"/>
        </w:rPr>
      </w:pPr>
      <w:bookmarkStart w:id="227" w:name="_Toc126492025"/>
      <w:bookmarkStart w:id="228" w:name="_Toc139362005"/>
      <w:bookmarkEnd w:id="226"/>
      <w:r w:rsidRPr="00C442E0">
        <w:rPr>
          <w:b/>
          <w:iCs/>
          <w:color w:val="000000" w:themeColor="text1"/>
        </w:rPr>
        <w:t xml:space="preserve">4.3.1.2.3. Комбинация с </w:t>
      </w:r>
      <w:bookmarkStart w:id="229" w:name="_Hlk121102352"/>
      <w:r w:rsidRPr="00C442E0">
        <w:rPr>
          <w:b/>
          <w:iCs/>
          <w:color w:val="000000" w:themeColor="text1"/>
        </w:rPr>
        <w:t>метформином и сульфонилмочевиной</w:t>
      </w:r>
      <w:bookmarkEnd w:id="227"/>
      <w:bookmarkEnd w:id="228"/>
    </w:p>
    <w:p w14:paraId="14C4DFDC" w14:textId="65EB805D" w:rsidR="00C442E0" w:rsidRPr="00C442E0" w:rsidRDefault="001E6DA4" w:rsidP="001E6DA4">
      <w:pPr>
        <w:ind w:firstLine="709"/>
      </w:pPr>
      <w:bookmarkStart w:id="230" w:name="_Hlk121691432"/>
      <w:r>
        <w:t>П</w:t>
      </w:r>
      <w:r w:rsidR="00C442E0" w:rsidRPr="00C442E0">
        <w:t>роведено многоцентровое 24-недельное рандомизированное двойное слепое исследование в параллельных группах с участием 1058 пациентов, в котором сравнивалось лечение линаглиптином (5 мг один раз в сутки) и плацебо при добавлении к комбинации метформин и сульфонилмочевина (</w:t>
      </w:r>
      <w:r w:rsidR="00C442E0" w:rsidRPr="00C442E0">
        <w:rPr>
          <w:lang w:val="en-US"/>
        </w:rPr>
        <w:t>ClinicalTrials</w:t>
      </w:r>
      <w:r w:rsidR="00C442E0" w:rsidRPr="00C442E0">
        <w:t>.</w:t>
      </w:r>
      <w:r w:rsidR="00C442E0" w:rsidRPr="00C442E0">
        <w:rPr>
          <w:lang w:val="en-US"/>
        </w:rPr>
        <w:t>gov</w:t>
      </w:r>
      <w:r w:rsidR="00C442E0" w:rsidRPr="00C442E0">
        <w:t xml:space="preserve"> </w:t>
      </w:r>
      <w:r w:rsidR="00C442E0" w:rsidRPr="00C442E0">
        <w:rPr>
          <w:lang w:val="en-US"/>
        </w:rPr>
        <w:t>Identifier</w:t>
      </w:r>
      <w:r w:rsidR="00C442E0" w:rsidRPr="00C442E0">
        <w:t xml:space="preserve">: </w:t>
      </w:r>
      <w:r w:rsidR="00C442E0" w:rsidRPr="00C442E0">
        <w:rPr>
          <w:lang w:val="en-US"/>
        </w:rPr>
        <w:t>NCT</w:t>
      </w:r>
      <w:r w:rsidR="00C442E0" w:rsidRPr="00C442E0">
        <w:t>00602472).</w:t>
      </w:r>
    </w:p>
    <w:bookmarkEnd w:id="230"/>
    <w:p w14:paraId="5FCCAC99" w14:textId="77777777" w:rsidR="00C442E0" w:rsidRPr="00C442E0" w:rsidRDefault="00C442E0" w:rsidP="001E6DA4">
      <w:pPr>
        <w:ind w:firstLine="709"/>
      </w:pPr>
      <w:r w:rsidRPr="00C442E0">
        <w:t>Цель исследования – изучить эффективность и безопасность линаглиптина у лиц с недостаточно контролируемым сахарным диабетом 2 типа при комбинированном лечении метформином и сульфонилмочевиной.</w:t>
      </w:r>
    </w:p>
    <w:p w14:paraId="4A0653D4" w14:textId="5FA6D023" w:rsidR="00C442E0" w:rsidRPr="00C442E0" w:rsidRDefault="00C442E0" w:rsidP="001E6DA4">
      <w:pPr>
        <w:ind w:firstLine="709"/>
      </w:pPr>
      <w:r w:rsidRPr="00C442E0">
        <w:t>Популяция– 1058 пациентов с СД2, которые лечились только стабильной общей суточной дозой 1500 мг метформина и дозой препарата сульфонилмочевины, которая была индивидуальной максимально переносимой дозой сульфонилмочевины. Как доза, так и режим дозирования метформина и сульфонилмочевины должны были быть стабильными в течение 10 недель до включения в исследование. Первичной конечной точкой было изменение уровня HbA (1c) через 24 недели.</w:t>
      </w:r>
    </w:p>
    <w:p w14:paraId="6FCADB95" w14:textId="0AE41991" w:rsidR="00C442E0" w:rsidRPr="00C442E0" w:rsidRDefault="0017536E" w:rsidP="001E6DA4">
      <w:pPr>
        <w:ind w:firstLine="709"/>
      </w:pPr>
      <w:bookmarkStart w:id="231" w:name="_Hlk121691451"/>
      <w:r>
        <w:lastRenderedPageBreak/>
        <w:t>Установлено</w:t>
      </w:r>
      <w:r w:rsidR="00C442E0" w:rsidRPr="00C442E0">
        <w:t xml:space="preserve">, что на 24-й неделе среднее изменение HbA(1c) по сравнению с исходным уровнем составило -7 ммоль/моль (-0,62%) [95% ДИ от -8 до -6 ммоль/моль (от -0,73 до -0,50%) р &lt;0,0001]. Больше участников с исходным уровнем HbA(1c) ≥ 53 ммоль/моль (≥ 7,0%) достигли уровня HbA(1c) &lt;53 ммоль/моль (&lt;7,0%) при применении линаглиптина по сравнению с плацебо (29,2% против 8,1%, </w:t>
      </w:r>
      <w:r w:rsidR="00DF2018">
        <w:rPr>
          <w:lang w:val="en-US"/>
        </w:rPr>
        <w:t>p</w:t>
      </w:r>
      <w:r w:rsidR="00DF2018" w:rsidRPr="00C442E0">
        <w:t xml:space="preserve"> &lt;</w:t>
      </w:r>
      <w:r w:rsidR="00C442E0" w:rsidRPr="00C442E0">
        <w:t xml:space="preserve">0,0001) (Рисунок 4-3). ГПН также снижалась при приеме линаглиптина по сравнению с плацебо (-0,7 ммоль/л, 95% ДИ от -1,0 до -0,4; </w:t>
      </w:r>
      <w:r w:rsidR="008973B3">
        <w:rPr>
          <w:lang w:val="en-US"/>
        </w:rPr>
        <w:t>p</w:t>
      </w:r>
      <w:r w:rsidR="00C442E0" w:rsidRPr="00C442E0">
        <w:t xml:space="preserve"> &lt;0,0001). У пациентов с СД2 включение линаглиптина с метформином, назначаемому в комбинации с сульфонилмочевиной, значительно улучшало гликемический контроль. Линаглиптин может быть возможным вариантом лечения для лиц с неадекватным гликемическим контролем при применении комбинированной терапии метформином и производным сульфонилмочевины </w:t>
      </w:r>
      <w:bookmarkEnd w:id="231"/>
      <w:r w:rsidR="00C442E0" w:rsidRPr="00C442E0">
        <w:fldChar w:fldCharType="begin"/>
      </w:r>
      <w:r w:rsidR="00C442E0" w:rsidRPr="00C442E0">
        <w:instrText xml:space="preserve"> ADDIN ZOTERO_ITEM CSL_CITATION {"citationID":"eDaHn5FE","properties":{"formattedCitation":"[19]","plainCitation":"[19]","noteIndex":0},"citationItems":[{"id":3071,"uris":["http://zotero.org/users/5483459/items/4WM3629W"],"itemData":{"id":3071,"type":"article-journal","abstract":"AIMS: To examine the efficacy and safety of the dipeptidyl peptidase-4 inhibitor linagliptin in persons with Type 2 diabetes mellitus inadequately controlled [HbA(1c) 53-86 mmol/mol (7.0-10.0%)] by metformin and sulphonylurea combination treatment.\nMETHODS: A multi-centre, 24-week, randomized, double-blind, parallel-group study in 1058 patients comparing linagliptin (5 mg once daily) and placebo when added to metformin plus sulphonylurea. The primary endpoint was the change in HbA(1c) after 24 weeks.\nRESULTS: At week 24, the linagliptin placebo-corrected HbA(1c) adjusted mean change from baseline was -7 mmol/mol (-0.62%) [95% CI -8 to -6 mmol/mol (-0.73 to -0.50%); P &lt; 0.0001]. More participants with baseline HbA(1c) ≥ 53 mmol/mol (≥ 7.0%) achieved an HbA(1c) &lt; 53 mmol/mol (&lt;7.0%) with linagliptin compared with placebo (29.2% vs. 8.1%, P&lt; 0.0001). Fasting plasma glucose was reduced with linagliptin relative to placebo (-0.7 mmol/l, 95% CI -1.0 to -0.4; P&lt;0.0001). Improvements in homeostasis model assessment of β-cell function were seen with linagliptin (P&lt;0.001). The proportion of patients who reported a severe adverse event was low in both groups (linagliptin 2.4%; placebo 1.5%). Symptomatic hypoglycaemia occurred in 16.7 and 10.3% of the linagliptin and placebo groups, respectively. Hypoglycaemia was generally mild or moderate; severe hypoglycaemia was reported in 2.7 and 4.8% of the participants experiencing hypoglycaemic episodes in the linagliptin and placebo groups, respectively. No significant weight changes were noted.\nCONCLUSIONS: In patients with Type 2 diabetes, adding linagliptin to metformin given in combination with a sulphonylurea significantly improved glycaemic control and this was well tolerated. Linagliptin could provide a valuable treatment option for individuals with inadequate glycaemic control despite ongoing combination therapy with metformin and a sulphonylurea.","container-title":"Diabetic Medicine: A Journal of the British Diabetic Association","DOI":"10.1111/j.1464-5491.2011.03387.x","ISSN":"1464-5491","issue":"11","journalAbbreviation":"Diabet Med","language":"eng","note":"PMID: 21781152","page":"1352-1361","source":"PubMed","title":"Efficacy and safety of linagliptin in persons with type 2 diabetes inadequately controlled by a combination of metformin and sulphonylurea: a 24-week randomized study","title-short":"Efficacy and safety of linagliptin in persons with type 2 diabetes inadequately controlled by a combination of metformin and sulphonylurea","volume":"28","author":[{"family":"Owens","given":"D. R."},{"family":"Swallow","given":"R."},{"family":"Dugi","given":"K. A."},{"family":"Woerle","given":"H. J."}],"issued":{"date-parts":[["2011",11]]}}}],"schema":"https://github.com/citation-style-language/schema/raw/master/csl-citation.json"} </w:instrText>
      </w:r>
      <w:r w:rsidR="00C442E0" w:rsidRPr="00C442E0">
        <w:fldChar w:fldCharType="separate"/>
      </w:r>
      <w:r w:rsidR="00C442E0" w:rsidRPr="00C442E0">
        <w:t>[19]</w:t>
      </w:r>
      <w:r w:rsidR="00C442E0" w:rsidRPr="00C442E0">
        <w:fldChar w:fldCharType="end"/>
      </w:r>
      <w:r w:rsidR="00C442E0" w:rsidRPr="00C442E0">
        <w:t>.</w:t>
      </w:r>
    </w:p>
    <w:p w14:paraId="5456CEBA" w14:textId="77777777" w:rsidR="00C442E0" w:rsidRPr="00C442E0" w:rsidRDefault="00C442E0" w:rsidP="00C442E0">
      <w:pPr>
        <w:ind w:firstLine="709"/>
      </w:pPr>
    </w:p>
    <w:bookmarkEnd w:id="229"/>
    <w:p w14:paraId="03AA0BAF" w14:textId="6D4D97F7" w:rsidR="00C442E0" w:rsidRPr="00C442E0" w:rsidRDefault="00865DA0" w:rsidP="008973B3">
      <w:r>
        <w:rPr>
          <w:b/>
          <w:bCs/>
        </w:rPr>
        <w:t>Рисунок 4-3.</w:t>
      </w:r>
      <w:r w:rsidR="00C442E0" w:rsidRPr="00C442E0">
        <w:t xml:space="preserve"> Среднее изменение HbA1c по сравнению с исходным уровнем при лечении линаглиптином 5 мг (n = 778) или плацебо (n = 262) в течение 24 недель в качестве дополнительной терапии к метформину и сульфонилмочевине </w:t>
      </w:r>
      <w:r w:rsidR="00C442E0" w:rsidRPr="00C442E0">
        <w:fldChar w:fldCharType="begin"/>
      </w:r>
      <w:r w:rsidR="00C442E0" w:rsidRPr="00C442E0">
        <w:instrText xml:space="preserve"> ADDIN ZOTERO_ITEM CSL_CITATION {"citationID":"6MjGX5Ge","properties":{"formattedCitation":"[19]","plainCitation":"[19]","noteIndex":0},"citationItems":[{"id":3071,"uris":["http://zotero.org/users/5483459/items/4WM3629W"],"itemData":{"id":3071,"type":"article-journal","abstract":"AIMS: To examine the efficacy and safety of the dipeptidyl peptidase-4 inhibitor linagliptin in persons with Type 2 diabetes mellitus inadequately controlled [HbA(1c) 53-86 mmol/mol (7.0-10.0%)] by metformin and sulphonylurea combination treatment.\nMETHODS: A multi-centre, 24-week, randomized, double-blind, parallel-group study in 1058 patients comparing linagliptin (5 mg once daily) and placebo when added to metformin plus sulphonylurea. The primary endpoint was the change in HbA(1c) after 24 weeks.\nRESULTS: At week 24, the linagliptin placebo-corrected HbA(1c) adjusted mean change from baseline was -7 mmol/mol (-0.62%) [95% CI -8 to -6 mmol/mol (-0.73 to -0.50%); P &lt; 0.0001]. More participants with baseline HbA(1c) ≥ 53 mmol/mol (≥ 7.0%) achieved an HbA(1c) &lt; 53 mmol/mol (&lt;7.0%) with linagliptin compared with placebo (29.2% vs. 8.1%, P&lt; 0.0001). Fasting plasma glucose was reduced with linagliptin relative to placebo (-0.7 mmol/l, 95% CI -1.0 to -0.4; P&lt;0.0001). Improvements in homeostasis model assessment of β-cell function were seen with linagliptin (P&lt;0.001). The proportion of patients who reported a severe adverse event was low in both groups (linagliptin 2.4%; placebo 1.5%). Symptomatic hypoglycaemia occurred in 16.7 and 10.3% of the linagliptin and placebo groups, respectively. Hypoglycaemia was generally mild or moderate; severe hypoglycaemia was reported in 2.7 and 4.8% of the participants experiencing hypoglycaemic episodes in the linagliptin and placebo groups, respectively. No significant weight changes were noted.\nCONCLUSIONS: In patients with Type 2 diabetes, adding linagliptin to metformin given in combination with a sulphonylurea significantly improved glycaemic control and this was well tolerated. Linagliptin could provide a valuable treatment option for individuals with inadequate glycaemic control despite ongoing combination therapy with metformin and a sulphonylurea.","container-title":"Diabetic Medicine: A Journal of the British Diabetic Association","DOI":"10.1111/j.1464-5491.2011.03387.x","ISSN":"1464-5491","issue":"11","journalAbbreviation":"Diabet Med","language":"eng","note":"PMID: 21781152","page":"1352-1361","source":"PubMed","title":"Efficacy and safety of linagliptin in persons with type 2 diabetes inadequately controlled by a combination of metformin and sulphonylurea: a 24-week randomized study","title-short":"Efficacy and safety of linagliptin in persons with type 2 diabetes inadequately controlled by a combination of metformin and sulphonylurea","volume":"28","author":[{"family":"Owens","given":"D. R."},{"family":"Swallow","given":"R."},{"family":"Dugi","given":"K. A."},{"family":"Woerle","given":"H. J."}],"issued":{"date-parts":[["2011",11]]}}}],"schema":"https://github.com/citation-style-language/schema/raw/master/csl-citation.json"} </w:instrText>
      </w:r>
      <w:r w:rsidR="00C442E0" w:rsidRPr="00C442E0">
        <w:fldChar w:fldCharType="separate"/>
      </w:r>
      <w:r w:rsidR="00C442E0" w:rsidRPr="00C442E0">
        <w:t>[19]</w:t>
      </w:r>
      <w:r w:rsidR="00C442E0" w:rsidRPr="00C442E0">
        <w:fldChar w:fldCharType="end"/>
      </w:r>
      <w:r w:rsidR="00C442E0" w:rsidRPr="00C442E0">
        <w:t xml:space="preserve">. </w:t>
      </w:r>
    </w:p>
    <w:p w14:paraId="5F13BF9E" w14:textId="1B7AD5CA" w:rsidR="00C442E0" w:rsidRPr="00C442E0" w:rsidRDefault="00C442E0" w:rsidP="008973B3">
      <w:pPr>
        <w:jc w:val="center"/>
      </w:pPr>
      <w:r w:rsidRPr="00C442E0">
        <w:rPr>
          <w:noProof/>
          <w:lang w:eastAsia="ru-RU"/>
        </w:rPr>
        <w:drawing>
          <wp:inline distT="0" distB="0" distL="0" distR="0" wp14:anchorId="686B370D" wp14:editId="23A22890">
            <wp:extent cx="5072634" cy="2522076"/>
            <wp:effectExtent l="19050" t="19050" r="13970" b="1206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a:picLocks noChangeAspect="1" noChangeArrowheads="1"/>
                    </pic:cNvPicPr>
                  </pic:nvPicPr>
                  <pic:blipFill>
                    <a:blip r:embed="rId20">
                      <a:clrChange>
                        <a:clrFrom>
                          <a:srgbClr val="DEEFF1"/>
                        </a:clrFrom>
                        <a:clrTo>
                          <a:srgbClr val="DEEFF1">
                            <a:alpha val="0"/>
                          </a:srgbClr>
                        </a:clrTo>
                      </a:clrChange>
                      <a:duotone>
                        <a:prstClr val="black"/>
                        <a:schemeClr val="bg1">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5072380" cy="2521585"/>
                    </a:xfrm>
                    <a:prstGeom prst="rect">
                      <a:avLst/>
                    </a:prstGeom>
                    <a:noFill/>
                    <a:ln>
                      <a:solidFill>
                        <a:sysClr val="windowText" lastClr="000000"/>
                      </a:solidFill>
                    </a:ln>
                  </pic:spPr>
                </pic:pic>
              </a:graphicData>
            </a:graphic>
          </wp:inline>
        </w:drawing>
      </w:r>
    </w:p>
    <w:p w14:paraId="0D4653E2" w14:textId="77777777" w:rsidR="008973B3" w:rsidRPr="008973B3" w:rsidRDefault="008973B3" w:rsidP="00C442E0">
      <w:pPr>
        <w:rPr>
          <w:b/>
          <w:sz w:val="20"/>
          <w:lang w:eastAsia="ru-RU"/>
        </w:rPr>
      </w:pPr>
      <w:r w:rsidRPr="008973B3">
        <w:rPr>
          <w:b/>
          <w:sz w:val="20"/>
          <w:lang w:eastAsia="ru-RU"/>
        </w:rPr>
        <w:t>Примечание:</w:t>
      </w:r>
    </w:p>
    <w:p w14:paraId="13AAF76E" w14:textId="0D583DC5" w:rsidR="00C442E0" w:rsidRPr="00C442E0" w:rsidRDefault="00C442E0" w:rsidP="008973B3">
      <w:pPr>
        <w:rPr>
          <w:sz w:val="20"/>
          <w:lang w:eastAsia="ru-RU"/>
        </w:rPr>
      </w:pPr>
      <w:r w:rsidRPr="00C442E0">
        <w:rPr>
          <w:sz w:val="20"/>
          <w:lang w:eastAsia="ru-RU"/>
        </w:rPr>
        <w:t xml:space="preserve">Отличия изменений по сравнению с исходным уровнем </w:t>
      </w:r>
      <w:r w:rsidRPr="00C442E0">
        <w:rPr>
          <w:sz w:val="20"/>
          <w:lang w:val="en-US" w:eastAsia="ru-RU"/>
        </w:rPr>
        <w:t>HbA</w:t>
      </w:r>
      <w:r w:rsidRPr="00C442E0">
        <w:rPr>
          <w:sz w:val="20"/>
          <w:lang w:eastAsia="ru-RU"/>
        </w:rPr>
        <w:t>1</w:t>
      </w:r>
      <w:r w:rsidRPr="00C442E0">
        <w:rPr>
          <w:sz w:val="20"/>
          <w:lang w:val="en-US" w:eastAsia="ru-RU"/>
        </w:rPr>
        <w:t>c</w:t>
      </w:r>
      <w:r w:rsidRPr="00C442E0">
        <w:rPr>
          <w:sz w:val="20"/>
          <w:lang w:eastAsia="ru-RU"/>
        </w:rPr>
        <w:t xml:space="preserve"> между плацебо и линаглиптином были статистически значимы в каждый момент времени с начала лечения (</w:t>
      </w:r>
      <w:r w:rsidRPr="00C442E0">
        <w:rPr>
          <w:sz w:val="20"/>
          <w:lang w:val="en-US" w:eastAsia="ru-RU"/>
        </w:rPr>
        <w:t>p</w:t>
      </w:r>
      <w:r w:rsidRPr="00C442E0">
        <w:rPr>
          <w:sz w:val="20"/>
          <w:lang w:eastAsia="ru-RU"/>
        </w:rPr>
        <w:t xml:space="preserve"> &lt;0,0001)</w:t>
      </w:r>
    </w:p>
    <w:p w14:paraId="20E2E113" w14:textId="14E43E33" w:rsidR="00C442E0" w:rsidRPr="00C442E0" w:rsidRDefault="00C442E0" w:rsidP="008973B3">
      <w:pPr>
        <w:ind w:left="284"/>
        <w:rPr>
          <w:sz w:val="20"/>
          <w:lang w:eastAsia="ru-RU"/>
        </w:rPr>
      </w:pPr>
      <w:r w:rsidRPr="00C442E0">
        <w:rPr>
          <w:lang w:eastAsia="ru-RU"/>
        </w:rPr>
        <w:t>●</w:t>
      </w:r>
      <w:r w:rsidRPr="00C442E0">
        <w:rPr>
          <w:sz w:val="20"/>
          <w:lang w:eastAsia="ru-RU"/>
        </w:rPr>
        <w:t xml:space="preserve"> – группа линаглиптин</w:t>
      </w:r>
      <w:r w:rsidR="008973B3">
        <w:rPr>
          <w:sz w:val="20"/>
          <w:lang w:eastAsia="ru-RU"/>
        </w:rPr>
        <w:t>а</w:t>
      </w:r>
      <w:r w:rsidRPr="00C442E0">
        <w:rPr>
          <w:sz w:val="20"/>
          <w:lang w:eastAsia="ru-RU"/>
        </w:rPr>
        <w:t xml:space="preserve"> 5 мг</w:t>
      </w:r>
    </w:p>
    <w:p w14:paraId="3AE14C87" w14:textId="292BD8C8" w:rsidR="00C442E0" w:rsidRPr="00C442E0" w:rsidRDefault="00C442E0" w:rsidP="008973B3">
      <w:pPr>
        <w:ind w:left="284"/>
        <w:rPr>
          <w:sz w:val="20"/>
          <w:lang w:eastAsia="ru-RU"/>
        </w:rPr>
      </w:pPr>
      <w:r w:rsidRPr="00C442E0">
        <w:rPr>
          <w:lang w:eastAsia="ru-RU"/>
        </w:rPr>
        <w:t>□</w:t>
      </w:r>
      <w:r w:rsidR="008973B3">
        <w:rPr>
          <w:lang w:eastAsia="ru-RU"/>
        </w:rPr>
        <w:t xml:space="preserve"> </w:t>
      </w:r>
      <w:r w:rsidRPr="00C442E0">
        <w:rPr>
          <w:sz w:val="20"/>
          <w:lang w:eastAsia="ru-RU"/>
        </w:rPr>
        <w:t>–</w:t>
      </w:r>
      <w:r w:rsidR="008973B3">
        <w:rPr>
          <w:sz w:val="20"/>
          <w:lang w:eastAsia="ru-RU"/>
        </w:rPr>
        <w:t xml:space="preserve"> </w:t>
      </w:r>
      <w:r w:rsidRPr="00C442E0">
        <w:rPr>
          <w:sz w:val="20"/>
          <w:lang w:eastAsia="ru-RU"/>
        </w:rPr>
        <w:t>группа плацебо</w:t>
      </w:r>
    </w:p>
    <w:p w14:paraId="70419A7A" w14:textId="77777777" w:rsidR="00C442E0" w:rsidRPr="00C442E0" w:rsidRDefault="00C442E0" w:rsidP="008973B3">
      <w:pPr>
        <w:ind w:left="284"/>
        <w:rPr>
          <w:sz w:val="20"/>
          <w:lang w:eastAsia="ru-RU"/>
        </w:rPr>
      </w:pPr>
      <w:r w:rsidRPr="00C442E0">
        <w:rPr>
          <w:sz w:val="20"/>
          <w:lang w:eastAsia="ru-RU"/>
        </w:rPr>
        <w:t>Adjusted HbA1c (mean) – скорректированные средние значения гликированного гемоглобина</w:t>
      </w:r>
    </w:p>
    <w:p w14:paraId="1FD02672" w14:textId="2BCFE035" w:rsidR="00C442E0" w:rsidRPr="00C442E0" w:rsidRDefault="008973B3" w:rsidP="008973B3">
      <w:pPr>
        <w:ind w:left="284"/>
        <w:rPr>
          <w:sz w:val="20"/>
          <w:lang w:eastAsia="ru-RU"/>
        </w:rPr>
      </w:pPr>
      <w:r w:rsidRPr="00C442E0">
        <w:rPr>
          <w:sz w:val="20"/>
          <w:lang w:eastAsia="ru-RU"/>
        </w:rPr>
        <w:t>B</w:t>
      </w:r>
      <w:r w:rsidR="00C442E0" w:rsidRPr="00C442E0">
        <w:rPr>
          <w:sz w:val="20"/>
          <w:lang w:eastAsia="ru-RU"/>
        </w:rPr>
        <w:t>aseline</w:t>
      </w:r>
      <w:r>
        <w:rPr>
          <w:sz w:val="20"/>
          <w:lang w:eastAsia="ru-RU"/>
        </w:rPr>
        <w:t xml:space="preserve"> </w:t>
      </w:r>
      <w:r w:rsidRPr="00C442E0">
        <w:rPr>
          <w:sz w:val="20"/>
          <w:lang w:eastAsia="ru-RU"/>
        </w:rPr>
        <w:t>–</w:t>
      </w:r>
      <w:r>
        <w:rPr>
          <w:sz w:val="20"/>
          <w:lang w:eastAsia="ru-RU"/>
        </w:rPr>
        <w:t xml:space="preserve"> </w:t>
      </w:r>
      <w:r w:rsidR="00C442E0" w:rsidRPr="00C442E0">
        <w:rPr>
          <w:sz w:val="20"/>
          <w:lang w:eastAsia="ru-RU"/>
        </w:rPr>
        <w:t>исходные значения</w:t>
      </w:r>
    </w:p>
    <w:p w14:paraId="61CD7342" w14:textId="3F0336F2" w:rsidR="00C442E0" w:rsidRPr="00C442E0" w:rsidRDefault="008973B3" w:rsidP="008973B3">
      <w:pPr>
        <w:ind w:left="284"/>
        <w:rPr>
          <w:sz w:val="20"/>
          <w:lang w:eastAsia="ru-RU"/>
        </w:rPr>
      </w:pPr>
      <w:r w:rsidRPr="00C442E0">
        <w:rPr>
          <w:sz w:val="20"/>
          <w:lang w:eastAsia="ru-RU"/>
        </w:rPr>
        <w:t>W</w:t>
      </w:r>
      <w:r w:rsidR="00C442E0" w:rsidRPr="00C442E0">
        <w:rPr>
          <w:sz w:val="20"/>
          <w:lang w:eastAsia="ru-RU"/>
        </w:rPr>
        <w:t>eek</w:t>
      </w:r>
      <w:r>
        <w:rPr>
          <w:sz w:val="20"/>
          <w:lang w:eastAsia="ru-RU"/>
        </w:rPr>
        <w:t xml:space="preserve"> </w:t>
      </w:r>
      <w:r w:rsidRPr="00C442E0">
        <w:rPr>
          <w:sz w:val="20"/>
          <w:lang w:eastAsia="ru-RU"/>
        </w:rPr>
        <w:t>–</w:t>
      </w:r>
      <w:r>
        <w:rPr>
          <w:sz w:val="20"/>
          <w:lang w:eastAsia="ru-RU"/>
        </w:rPr>
        <w:t xml:space="preserve"> </w:t>
      </w:r>
      <w:r w:rsidR="00C442E0" w:rsidRPr="00C442E0">
        <w:rPr>
          <w:sz w:val="20"/>
          <w:lang w:eastAsia="ru-RU"/>
        </w:rPr>
        <w:t>неделя</w:t>
      </w:r>
    </w:p>
    <w:p w14:paraId="21CB83C5" w14:textId="77777777" w:rsidR="00C442E0" w:rsidRPr="00C442E0" w:rsidRDefault="00C442E0" w:rsidP="00C442E0">
      <w:pPr>
        <w:keepNext/>
        <w:spacing w:before="240" w:after="240"/>
        <w:outlineLvl w:val="3"/>
        <w:rPr>
          <w:b/>
          <w:iCs/>
          <w:color w:val="000000" w:themeColor="text1"/>
        </w:rPr>
      </w:pPr>
      <w:bookmarkStart w:id="232" w:name="_Toc126492026"/>
      <w:bookmarkStart w:id="233" w:name="_Toc139362006"/>
      <w:r w:rsidRPr="00C442E0">
        <w:rPr>
          <w:b/>
          <w:iCs/>
          <w:color w:val="000000" w:themeColor="text1"/>
        </w:rPr>
        <w:t>4.3.1.2.4. Комбинация с метформином и эмпаглифлозином</w:t>
      </w:r>
      <w:bookmarkEnd w:id="232"/>
      <w:bookmarkEnd w:id="233"/>
    </w:p>
    <w:p w14:paraId="178AD969" w14:textId="2800F0F8" w:rsidR="00C442E0" w:rsidRPr="00C442E0" w:rsidRDefault="008973B3" w:rsidP="00C442E0">
      <w:pPr>
        <w:ind w:firstLine="709"/>
      </w:pPr>
      <w:r>
        <w:t>П</w:t>
      </w:r>
      <w:r w:rsidR="00C442E0" w:rsidRPr="00C442E0">
        <w:t>роведено многоцентровое 24-недельное рандомизированное двойное слепое исследование оценки эффективности и безопасности линаглиптина у лиц с недостаточно контролируемым СД2 при комбинированном лечении метформином и эмпаглифлозином.</w:t>
      </w:r>
    </w:p>
    <w:p w14:paraId="44C35781" w14:textId="77777777" w:rsidR="00C442E0" w:rsidRPr="00C442E0" w:rsidRDefault="00C442E0" w:rsidP="00C442E0">
      <w:pPr>
        <w:ind w:firstLine="709"/>
      </w:pPr>
      <w:r w:rsidRPr="00C442E0">
        <w:t xml:space="preserve">Первичной конечной точкой было изменение уровня HbA(1c) через 24 недели лечения. </w:t>
      </w:r>
    </w:p>
    <w:p w14:paraId="1500B8D9" w14:textId="0F1B1325" w:rsidR="00C442E0" w:rsidRPr="00C442E0" w:rsidRDefault="00E344C2" w:rsidP="00C442E0">
      <w:pPr>
        <w:ind w:firstLine="709"/>
      </w:pPr>
      <w:r>
        <w:t>Н</w:t>
      </w:r>
      <w:r w:rsidR="00C442E0" w:rsidRPr="00C442E0">
        <w:t xml:space="preserve">а 24-й неделе </w:t>
      </w:r>
      <w:r w:rsidR="00C442E0" w:rsidRPr="00C442E0">
        <w:rPr>
          <w:lang w:val="en-US"/>
        </w:rPr>
        <w:t>HbA</w:t>
      </w:r>
      <w:r w:rsidR="00C442E0" w:rsidRPr="00C442E0">
        <w:t>1</w:t>
      </w:r>
      <w:r w:rsidR="00C442E0" w:rsidRPr="00C442E0">
        <w:rPr>
          <w:lang w:val="en-US"/>
        </w:rPr>
        <w:t>c</w:t>
      </w:r>
      <w:r w:rsidR="00C442E0" w:rsidRPr="00C442E0">
        <w:t xml:space="preserve"> (средний исходный уровень 7,82–8,04 [62–64 ммоль/моль]) значительно снизился при приеме линаглиптина в комбинации с эмпаглифлозином 10 мг и метформинм на -0,32% (-3,59 [1,08] ммоль/моль) (</w:t>
      </w:r>
      <w:r>
        <w:rPr>
          <w:lang w:val="en-US"/>
        </w:rPr>
        <w:t>p</w:t>
      </w:r>
      <w:r w:rsidR="00C442E0" w:rsidRPr="00C442E0">
        <w:t xml:space="preserve"> = 0,001). </w:t>
      </w:r>
      <w:r w:rsidR="00C442E0" w:rsidRPr="00C442E0">
        <w:rPr>
          <w:lang w:val="en-US"/>
        </w:rPr>
        <w:t>HbA</w:t>
      </w:r>
      <w:r w:rsidR="00C442E0" w:rsidRPr="00C442E0">
        <w:t>1</w:t>
      </w:r>
      <w:r w:rsidR="00C442E0" w:rsidRPr="00C442E0">
        <w:rPr>
          <w:lang w:val="en-US"/>
        </w:rPr>
        <w:t>c</w:t>
      </w:r>
      <w:r w:rsidR="00C442E0" w:rsidRPr="00C442E0">
        <w:t xml:space="preserve"> для пациентов принимавших линаглиптина в комбинации с эмпаглифлозинм 25 мг и метформином </w:t>
      </w:r>
      <w:r w:rsidR="00C442E0" w:rsidRPr="00C442E0">
        <w:lastRenderedPageBreak/>
        <w:t>снизился на -0,47% (-5,15 [1,04] ммоль/моль) (</w:t>
      </w:r>
      <w:r>
        <w:rPr>
          <w:lang w:val="en-US"/>
        </w:rPr>
        <w:t>p</w:t>
      </w:r>
      <w:r w:rsidR="00C442E0" w:rsidRPr="00C442E0">
        <w:t xml:space="preserve"> &lt;0,001). Линаглиптин может быть возможным вариантом лечения для лиц с неадекватным гликемическим контролем при применении комбинированной терапии метформином и эмпаглифлозином </w:t>
      </w:r>
      <w:r w:rsidR="00C442E0" w:rsidRPr="00C442E0">
        <w:fldChar w:fldCharType="begin"/>
      </w:r>
      <w:r w:rsidR="00C442E0" w:rsidRPr="00C442E0">
        <w:instrText xml:space="preserve"> ADDIN ZOTERO_ITEM CSL_CITATION {"citationID":"N2CWRr54","properties":{"formattedCitation":"[20]","plainCitation":"[20]","noteIndex":0},"citationItems":[{"id":3312,"uris":["http://zotero.org/users/5483459/items/9QALRG6L"],"itemData":{"id":3312,"type":"article-journal","abstract":"AIM: To evaluate the efficacy and safety of linagliptin vs placebo as add-on to empagliflozin and metformin in patients with type 2 diabetes.\nMATERIALS AND METHODS: Patients with inadequate glycaemic control despite stable-dose metformin received open-label empagliflozin 10 mg (study 1) or 25 mg (study 2) as add-on therapy for 16 weeks. Subsequently, those with HbA1c ≥7.0 and ≤10.5% (&gt;53 and ≤91 mmol/mol) (N = 482) were randomized to 24 weeks' double-blind, double-dummy treatment with linagliptin 5 mg or placebo in study 1, or to linagliptin 5 mg or placebo in study 2; all patients continued treatment with metformin and empagliflozin 10 mg (study 1) or metformin and empagliflozin 25 mg (study 2). The primary endpoint was change from baseline (defined as the last value before first intake of randomized, double-blind treatment) in HbA1c at week 24.\nRESULTS: At week 24, HbA1c (mean baseline 7.82-8.04 [62-64 mmol/mol]) was significantly reduced with linagliptin vs placebo; adjusted mean (SE) differences in change from baseline in HbA1c with linagliptin vs placebo were -.32% (.10) (-3.59 [1.08] mmol/mol) ( P = .001) for patients on empagliflozin 10 mg and metformin, and -0.47% (0.10) (-5.15 [1.04] mmol/mol) ( P &lt; 0.001) for patients on empagliflozin 25 mg and metformin. Adverse events were reported in more patients receiving placebo than in those receiving linagliptin: 55.5% vs 48.4% in study 1 and 58.9% vs 52.7% in study 2.\nCONCLUSIONS: Linagliptin as add-on to empagliflozin and metformin for 24 weeks improved glycaemic control vs placebo, and was well tolerated.","container-title":"Diabetes, Obesity &amp; Metabolism","DOI":"10.1111/dom.12814","ISSN":"1463-1326","issue":"2","journalAbbreviation":"Diabetes Obes Metab","language":"eng","note":"PMID: 27762093","page":"266-274","source":"PubMed","title":"Linagliptin as add-on to empagliflozin and metformin in patients with type 2 diabetes: Two 24-week randomized, double-blind, double-dummy, parallel-group trials","title-short":"Linagliptin as add-on to empagliflozin and metformin in patients with type 2 diabetes","volume":"19","author":[{"family":"Tinahones","given":"Francisco J."},{"family":"Gallwitz","given":"Baptist"},{"family":"Nordaby","given":"Matias"},{"family":"Götz","given":"Sophia"},{"family":"Maldonado-Lutomirsky","given":"Mario"},{"family":"Woerle","given":"Hans J."},{"family":"Broedl","given":"Uli C."}],"issued":{"date-parts":[["2017",2]]}}}],"schema":"https://github.com/citation-style-language/schema/raw/master/csl-citation.json"} </w:instrText>
      </w:r>
      <w:r w:rsidR="00C442E0" w:rsidRPr="00C442E0">
        <w:fldChar w:fldCharType="separate"/>
      </w:r>
      <w:r w:rsidR="00C442E0" w:rsidRPr="00C442E0">
        <w:t>[20]</w:t>
      </w:r>
      <w:r w:rsidR="00C442E0" w:rsidRPr="00C442E0">
        <w:fldChar w:fldCharType="end"/>
      </w:r>
      <w:r w:rsidR="00C442E0" w:rsidRPr="00C442E0">
        <w:t>.</w:t>
      </w:r>
    </w:p>
    <w:p w14:paraId="57C00D29" w14:textId="77777777" w:rsidR="00C442E0" w:rsidRPr="002C6710" w:rsidRDefault="00C442E0" w:rsidP="00C442E0">
      <w:pPr>
        <w:keepNext/>
        <w:spacing w:before="240" w:after="240"/>
        <w:outlineLvl w:val="3"/>
        <w:rPr>
          <w:b/>
          <w:iCs/>
          <w:color w:val="000000" w:themeColor="text1"/>
        </w:rPr>
      </w:pPr>
      <w:bookmarkStart w:id="234" w:name="_Toc126492027"/>
      <w:bookmarkStart w:id="235" w:name="_Toc139362007"/>
      <w:r w:rsidRPr="002C6710">
        <w:rPr>
          <w:b/>
          <w:iCs/>
          <w:color w:val="000000" w:themeColor="text1"/>
        </w:rPr>
        <w:t>4.3.1.2.5. Комбинация с базальным инсулином, метформином и/или пиоглитазоном</w:t>
      </w:r>
      <w:bookmarkEnd w:id="234"/>
      <w:bookmarkEnd w:id="235"/>
    </w:p>
    <w:p w14:paraId="7DC5BDCD" w14:textId="4E183E06" w:rsidR="00C442E0" w:rsidRPr="00C442E0" w:rsidRDefault="006A7C9A" w:rsidP="00C442E0">
      <w:pPr>
        <w:ind w:firstLine="709"/>
      </w:pPr>
      <w:bookmarkStart w:id="236" w:name="_Hlk126452846"/>
      <w:r>
        <w:t>П</w:t>
      </w:r>
      <w:r w:rsidR="00C442E0" w:rsidRPr="00C442E0">
        <w:t>роведено многоцентровое 52-недельное рандомизированное двойное слепое исследование для оценки эффективности и безопасности линаглиптина у пациентов с СД 2 с недостаточным гликемически</w:t>
      </w:r>
      <w:r>
        <w:t>м</w:t>
      </w:r>
      <w:r w:rsidR="00C442E0" w:rsidRPr="00C442E0">
        <w:t xml:space="preserve"> контролем при применении базального инсулина, метформина и/или пиоглитазона </w:t>
      </w:r>
      <w:bookmarkEnd w:id="236"/>
      <w:r w:rsidR="00C442E0" w:rsidRPr="00C442E0">
        <w:t>(ClinicalTrials.gov Identifier: NCT01734785).</w:t>
      </w:r>
    </w:p>
    <w:p w14:paraId="260F4E7F" w14:textId="77777777" w:rsidR="00C442E0" w:rsidRPr="00C442E0" w:rsidRDefault="00C442E0" w:rsidP="00C442E0">
      <w:pPr>
        <w:ind w:firstLine="709"/>
      </w:pPr>
      <w:r w:rsidRPr="00C442E0">
        <w:t xml:space="preserve">В исследовании участники были рандомизированы (1:1) для получения линаглиптина 5 мг один раз в день или плацебо в течение ≥52 недель в качестве дополнения к терапии базальным инсулином или в комбинации с метформином и/или пиоглитазоном. В течение первых 24 недель доза базального инсулина оставалась неизменной, последующие 24 недели дозу базального инсулина корректировали в зависимости от уровня глюкозы. Первичной конечной точкой было изменение уровня HbA(1c) через 52 недели лечения. </w:t>
      </w:r>
    </w:p>
    <w:p w14:paraId="34431CB4" w14:textId="08317B8B" w:rsidR="00C442E0" w:rsidRPr="00C442E0" w:rsidRDefault="00C442E0" w:rsidP="00C442E0">
      <w:pPr>
        <w:ind w:firstLine="567"/>
      </w:pPr>
      <w:bookmarkStart w:id="237" w:name="_Hlk126452863"/>
      <w:r w:rsidRPr="00C442E0">
        <w:t>16% пациентов в группе линаглиптина и 7% пациентов в группе плацебо достигли значений HbA1c &lt;7,0% через 24 недели лечения (</w:t>
      </w:r>
      <w:r w:rsidR="00DF2018">
        <w:rPr>
          <w:lang w:val="en-US"/>
        </w:rPr>
        <w:t>p</w:t>
      </w:r>
      <w:r w:rsidR="00DF2018" w:rsidRPr="00C442E0">
        <w:t xml:space="preserve"> &lt;</w:t>
      </w:r>
      <w:r w:rsidRPr="00C442E0">
        <w:t>0,0001). Доля пациентов со снижением HbA1c ≥0,5% была выше в группе линаглиптина (37%) по сравнению с группой плацебо (17%) (</w:t>
      </w:r>
      <w:r w:rsidR="0063009E">
        <w:rPr>
          <w:lang w:val="en-US"/>
        </w:rPr>
        <w:t>p</w:t>
      </w:r>
      <w:r w:rsidRPr="00C442E0">
        <w:t xml:space="preserve"> &lt;0,0001). Среднее изменение дозы базального инсулина до 24-й недели составило 0,1 МЕ (стандартное отклонение [SD] 0,2) для пациентов, получавших линаглиптин и 0,4 МЕ (SD 0,2) для пациентов, получавших плацебо. Скорректированное среднее изменение дозы инсулина по сравнению с исходным уровнем на 52-й неделе составило 2,6 МЕ (SD 0,8) для линаглиптина и 4,2 МЕ (SD 0,8) для плацебо (</w:t>
      </w:r>
      <w:r w:rsidR="0063009E">
        <w:rPr>
          <w:lang w:val="en-US"/>
        </w:rPr>
        <w:t>p</w:t>
      </w:r>
      <w:r w:rsidRPr="00C442E0">
        <w:t xml:space="preserve"> &lt;0,003). Линаглиптин может быть возможным вариантом лечения для лиц с неадекватным гликемическим контролем при применении комбинированной терапии базальным инсулином, метформином и/или пиоглитазоном </w:t>
      </w:r>
      <w:r w:rsidRPr="00C442E0">
        <w:rPr>
          <w:szCs w:val="22"/>
        </w:rPr>
        <w:fldChar w:fldCharType="begin"/>
      </w:r>
      <w:r w:rsidRPr="00C442E0">
        <w:rPr>
          <w:szCs w:val="22"/>
        </w:rPr>
        <w:instrText xml:space="preserve"> ADDIN ZOTERO_ITEM CSL_CITATION {"citationID":"28hH6ERX","properties":{"formattedCitation":"[21]","plainCitation":"[21]","noteIndex":0},"citationItems":[{"id":3314,"uris":["http://zotero.org/users/5483459/items/RP3WM9RJ"],"itemData":{"id":3314,"type":"article-journal","abstract":"AIM: To evaluate the efficacy and safety of linagliptin in people with Type 2 diabetes inadequately controlled on basal insulin and metformin.\nMETHODS: This was a post hoc subanalysis of participants who received basal insulin and metformin in a global phase III study that randomized participants (1:1) to receive linagliptin 5 mg once daily or placebo for ≥52 weeks as add-on therapy to basal insulin alone or in combination with metformin and/or pioglitazone. During the first 24 weeks, the background dose of basal insulin remained stable; thereafter, adjustments based on glucose concentrations were recommended. The primary endpoint of the subanalysis was the change from baseline in HbA1c after 24 weeks. The safety analysis incorporated data up to a maximum of 110 weeks.\nRESULTS: A total of 950 participants receiving background insulin and metformin were included in this subanalysis (linagliptin and placebo, both n = 475). At week 24, the placebo-corrected adjusted mean (±se) change from baseline in HbA1c with linagliptin was -7 (±1) mmol/mol [-0.7 (±0.1) %; 95% CI -0.8, -0.6; P &lt; 0.0001]. The overall frequency of drug-related adverse events (linagliptin, 18.9%; placebo, 21.9%) and investigator-reported hypoglycaemia (linagliptin, 30.7%; placebo, 31.6%) were similar in both groups at the end of treatment. The frequency of severe hypoglycaemia was low (linagliptin, 1.7%; placebo, 0.8%). No meaningful changes in mean (±sd) body weight were noted in either group [week 52: linagliptin, -0.5 (±3.2) kg; placebo, 0.0 (±3.1) kg].\nCONCLUSIONS: Linagliptin added to basal insulin and metformin improved glycaemic control, without increasing the risk of hypoglycaemia or body weight gain.","container-title":"Diabetic Medicine: A Journal of the British Diabetic Association","DOI":"10.1111/dme.13041","ISSN":"1464-5491","issue":"7","journalAbbreviation":"Diabet Med","language":"eng","note":"PMID: 26605991","page":"926-933","source":"PubMed","title":"Efficacy and safety of linagliptin as add-on therapy to basal insulin and metformin in people with Type 2 diabetes","volume":"33","author":[{"family":"Durán-Garcia","given":"S."},{"family":"Lee","given":"J."},{"family":"Yki-Järvinen","given":"H."},{"family":"Rosenstock","given":"J."},{"family":"Hehnke","given":"U."},{"family":"Thiemann","given":"S."},{"family":"Patel","given":"S."},{"family":"Woerle","given":"H.-J."}],"issued":{"date-parts":[["2016",7]]}}}],"schema":"https://github.com/citation-style-language/schema/raw/master/csl-citation.json"} </w:instrText>
      </w:r>
      <w:r w:rsidRPr="00C442E0">
        <w:rPr>
          <w:szCs w:val="22"/>
        </w:rPr>
        <w:fldChar w:fldCharType="separate"/>
      </w:r>
      <w:r w:rsidRPr="00C442E0">
        <w:t>[21]</w:t>
      </w:r>
      <w:r w:rsidRPr="00C442E0">
        <w:rPr>
          <w:szCs w:val="22"/>
        </w:rPr>
        <w:fldChar w:fldCharType="end"/>
      </w:r>
      <w:r w:rsidRPr="00C442E0">
        <w:rPr>
          <w:szCs w:val="22"/>
        </w:rPr>
        <w:t>.</w:t>
      </w:r>
      <w:bookmarkEnd w:id="237"/>
    </w:p>
    <w:p w14:paraId="0DB0F292" w14:textId="77777777" w:rsidR="00C442E0" w:rsidRPr="00C442E0" w:rsidRDefault="00C442E0" w:rsidP="0049695C">
      <w:pPr>
        <w:keepNext/>
        <w:spacing w:before="240" w:after="240"/>
        <w:outlineLvl w:val="3"/>
        <w:rPr>
          <w:b/>
          <w:iCs/>
          <w:color w:val="000000" w:themeColor="text1"/>
        </w:rPr>
      </w:pPr>
      <w:bookmarkStart w:id="238" w:name="_Toc126492028"/>
      <w:bookmarkStart w:id="239" w:name="_Toc139362008"/>
      <w:r w:rsidRPr="00C442E0">
        <w:rPr>
          <w:b/>
          <w:iCs/>
          <w:color w:val="000000" w:themeColor="text1"/>
        </w:rPr>
        <w:t>4.3.1.2.6. Комбинация с метформином и/или глимепиридом</w:t>
      </w:r>
      <w:bookmarkEnd w:id="238"/>
      <w:bookmarkEnd w:id="239"/>
    </w:p>
    <w:p w14:paraId="585681F6" w14:textId="28F97ACD" w:rsidR="00C442E0" w:rsidRPr="00C442E0" w:rsidRDefault="005715FE" w:rsidP="00C442E0">
      <w:pPr>
        <w:ind w:firstLine="709"/>
      </w:pPr>
      <w:bookmarkStart w:id="240" w:name="_Hlk126452925"/>
      <w:r>
        <w:t>П</w:t>
      </w:r>
      <w:r w:rsidR="00C442E0" w:rsidRPr="00C442E0">
        <w:t xml:space="preserve">роведено многоцентровое 104-недельное рандомизированное двойное слепое исследование для оценки эффективности и безопасности применения линаглиптина у пациентов с СД 2 по сравнению с глимепиридом, назначаемым в качестве комбинированной терапии с метформином у пациентов с СД 2 </w:t>
      </w:r>
      <w:r w:rsidRPr="00C442E0">
        <w:t>с недостаточным гликемическим контролем</w:t>
      </w:r>
      <w:r w:rsidR="00C442E0" w:rsidRPr="00C442E0">
        <w:t xml:space="preserve"> </w:t>
      </w:r>
      <w:bookmarkEnd w:id="240"/>
      <w:r w:rsidR="00C442E0" w:rsidRPr="00C442E0">
        <w:t>(ClinicalTrials.gov Identifier: NCT00622284). Первичной конечной точкой было изменение уровня HbA(1c) через 104 недели лечения.</w:t>
      </w:r>
    </w:p>
    <w:p w14:paraId="09C499AE" w14:textId="77777777" w:rsidR="00C442E0" w:rsidRPr="00C442E0" w:rsidRDefault="00C442E0" w:rsidP="00C442E0">
      <w:pPr>
        <w:ind w:firstLine="709"/>
      </w:pPr>
      <w:r w:rsidRPr="00C442E0">
        <w:t>Пациенты получали только метформин с одним дополнительным противодиабетическим препаратом линаглиптин (5 мг) или глимепирид (1–4 мг) перорально однократно ежедневно в течение 2 лет. 777 пациентов были рандомизированы в группу линаглиптина и 775 — в группу глимепирида.</w:t>
      </w:r>
    </w:p>
    <w:p w14:paraId="56485D7C" w14:textId="10796382" w:rsidR="00C442E0" w:rsidRPr="00C442E0" w:rsidRDefault="005715FE" w:rsidP="00C442E0">
      <w:pPr>
        <w:ind w:firstLine="709"/>
      </w:pPr>
      <w:bookmarkStart w:id="241" w:name="_Hlk126452958"/>
      <w:r>
        <w:t>С</w:t>
      </w:r>
      <w:r w:rsidR="00C442E0" w:rsidRPr="00C442E0">
        <w:t xml:space="preserve">нижение скорректированного среднего HbA(1c) (исходный уровень 7,69% </w:t>
      </w:r>
      <w:r w:rsidR="00195057">
        <w:t xml:space="preserve">стандартная ошибка </w:t>
      </w:r>
      <w:r w:rsidR="00C442E0" w:rsidRPr="00C442E0">
        <w:t>[SE 0,03] в обеих группах) было одинаковым в группах линаглиптина (-0,16% [</w:t>
      </w:r>
      <w:r w:rsidR="00C11860">
        <w:t>SE 0,03]) и глимепирида (-0,36</w:t>
      </w:r>
      <w:r w:rsidR="00C442E0" w:rsidRPr="00C442E0">
        <w:t xml:space="preserve">% [0,03], разница 0,20%, 97,5% ДИ 0, 09–0, 30), что соответствует заранее определенному критерию не меньшей эффективности 0,35% (Рисунок 4.4.). У меньшего числа участников была гипогликемия (58 [7%] из 776 против 280 [36%] из 775 пациентов, </w:t>
      </w:r>
      <w:r w:rsidR="00DF2018" w:rsidRPr="00C442E0">
        <w:t>p &lt;</w:t>
      </w:r>
      <w:r w:rsidR="00C442E0" w:rsidRPr="00C442E0">
        <w:t>0,0001) или тяжелая гипогликемия (1 [&lt;1%] против 12 [2%]) при применении линаглиптина по сравнению с глимепиридом.</w:t>
      </w:r>
      <w:bookmarkEnd w:id="241"/>
      <w:r w:rsidR="00C442E0" w:rsidRPr="00C442E0">
        <w:t xml:space="preserve"> Линаглиптин </w:t>
      </w:r>
      <w:r w:rsidR="00C442E0" w:rsidRPr="00C442E0">
        <w:lastRenderedPageBreak/>
        <w:t>ассоциировался со значительно меньшим числом сердечно-сосудистых событий (12 пациентов по сравнению с 26, относительный риск 0,46, 95% ДИ 0,23-0,91, р=0,0213).</w:t>
      </w:r>
    </w:p>
    <w:p w14:paraId="31373D82" w14:textId="77777777" w:rsidR="00C442E0" w:rsidRPr="00C442E0" w:rsidRDefault="00C442E0" w:rsidP="00C442E0">
      <w:pPr>
        <w:ind w:firstLine="709"/>
      </w:pPr>
    </w:p>
    <w:p w14:paraId="2E700AE8" w14:textId="0E523EFE" w:rsidR="00C442E0" w:rsidRPr="00C442E0" w:rsidRDefault="00C442E0" w:rsidP="00C442E0">
      <w:r w:rsidRPr="00C442E0">
        <w:rPr>
          <w:b/>
          <w:bCs/>
        </w:rPr>
        <w:t xml:space="preserve">Рисунок 4-4. </w:t>
      </w:r>
      <w:r w:rsidRPr="00C442E0">
        <w:t xml:space="preserve">Среднее изменение HbA1c по сравнению с исходным уровнем при лечении линаглиптином или глимепиридом в течение 104 недель в качестве дополнительной терапии к метформину </w:t>
      </w:r>
      <w:r w:rsidRPr="00C442E0">
        <w:fldChar w:fldCharType="begin"/>
      </w:r>
      <w:r w:rsidRPr="00C442E0">
        <w:instrText xml:space="preserve"> ADDIN ZOTERO_ITEM CSL_CITATION {"citationID":"d8hjqPNC","properties":{"formattedCitation":"[22]","plainCitation":"[22]","noteIndex":0},"citationItems":[{"id":3316,"uris":["http://zotero.org/users/5483459/items/TLTSYJA7"],"itemData":{"id":3316,"type":"article-journal","abstract":"BACKGROUND: Addition of a sulphonylurea to metformin improves glycaemic control in type 2 diabetes, but is associated with hypoglycaemia and weight gain. We aimed to compare a dipeptidyl peptidase-4 inhibitor (linagliptin) against a commonly used sulphonylurea (glimepiride).\nMETHODS: In this 2-year, parallel-group, non-inferiority double-blind trial, outpatients with type 2 diabetes and glycated haemoglobin A(1c) (HbA(1c)) 6·5-10·0% on stable metformin alone or with one additional oral antidiabetic drug (washed out during screening) were randomly assigned (1:1) by computer-generated random sequence via a voice or web response system to linagliptin (5 mg) or glimepiride (1-4 mg) orally once daily. Study investigators and participants were masked to treatment assignment. The primary endpoint was change in HbA(1c) from baseline to week 104. Analyses included all patients randomly assigned to treatment groups who received at least one dose of treatment, had a baseline HbA(1c) measurement, and had at least one on-treatment HbA(1c) measurement. This trial is registered at ClinicalTrials.gov, number NCT00622284.\nFINDINGS: 777 patients were randomly assigned to linagliptin and 775 to glimepiride; 764 and 755 were included in analysis of the primary endpoint. Reductions in adjusted mean HbA(1c) (baseline 7·69% [SE 0·03] in both groups) were similar in the linagliptin (-0·16% [SE 0·03]) and glimepiride groups (-0·36% [0·03]; difference 0·20%, 97·5% CI 0·09-0·30), meeting the predefined non-inferiority criterion of 0·35%. Fewer participants had hypoglycaemia (58 [7%] of 776 vs 280 [36%] of 775 patients, p&lt;0·0001) or severe hypoglycaemia (1 [&lt;1%] vs 12 [2%]) with linagliptin compared with glimepiride. Linagliptin was associated with significantly fewer cardiovascular events (12 vs 26 patients; relative risk 0·46, 95% CI 0·23-0·91, p=0·0213).\nINTERPRETATION: The results of this long-term randomised active-controlled trial advance the clinical evidence and comparative effectiveness bases for treatment options available to patients with type 2 diabetes mellitus. The findings could improve decision making for clinical treatment when metformin alone is insufficient.\nFUNDING: Boehringer Ingelheim.","container-title":"Lancet (London, England)","DOI":"10.1016/S0140-6736(12)60691-6","ISSN":"1474-547X","issue":"9840","journalAbbreviation":"Lancet","language":"eng","note":"PMID: 22748821","page":"475-483","source":"PubMed","title":"2-year efficacy and safety of linagliptin compared with glimepiride in patients with type 2 diabetes inadequately controlled on metformin: a randomised, double-blind, non-inferiority trial","title-short":"2-year efficacy and safety of linagliptin compared with glimepiride in patients with type 2 diabetes inadequately controlled on metformin","volume":"380","author":[{"family":"Gallwitz","given":"Baptist"},{"family":"Rosenstock","given":"Julio"},{"family":"Rauch","given":"Thomas"},{"family":"Bhattacharya","given":"Sudipta"},{"family":"Patel","given":"Sanjay"},{"family":"Eynatten","given":"Maximilian","non-dropping-particle":"von"},{"family":"Dugi","given":"Klaus A."},{"family":"Woerle","given":"Hans-Juergen"}],"issued":{"date-parts":[["2012",8,4]]}}}],"schema":"https://github.com/citation-style-language/schema/raw/master/csl-citation.json"} </w:instrText>
      </w:r>
      <w:r w:rsidRPr="00C442E0">
        <w:fldChar w:fldCharType="separate"/>
      </w:r>
      <w:r w:rsidRPr="00C442E0">
        <w:t>[22]</w:t>
      </w:r>
      <w:r w:rsidRPr="00C442E0">
        <w:fldChar w:fldCharType="end"/>
      </w:r>
      <w:r w:rsidRPr="00C442E0">
        <w:t>.</w:t>
      </w:r>
    </w:p>
    <w:p w14:paraId="1B5F2A3E" w14:textId="1C095B39" w:rsidR="00C442E0" w:rsidRPr="00C442E0" w:rsidRDefault="00C442E0" w:rsidP="00432B8F">
      <w:pPr>
        <w:jc w:val="center"/>
      </w:pPr>
      <w:r w:rsidRPr="00C442E0">
        <w:rPr>
          <w:noProof/>
          <w:lang w:eastAsia="ru-RU"/>
        </w:rPr>
        <w:drawing>
          <wp:inline distT="0" distB="0" distL="0" distR="0" wp14:anchorId="742BCF0D" wp14:editId="1EEA4297">
            <wp:extent cx="4063365" cy="2512695"/>
            <wp:effectExtent l="19050" t="19050" r="13335" b="2095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63365" cy="2512695"/>
                    </a:xfrm>
                    <a:prstGeom prst="rect">
                      <a:avLst/>
                    </a:prstGeom>
                    <a:noFill/>
                    <a:ln w="9525" cmpd="sng">
                      <a:solidFill>
                        <a:srgbClr val="000000"/>
                      </a:solidFill>
                      <a:miter lim="800000"/>
                      <a:headEnd/>
                      <a:tailEnd/>
                    </a:ln>
                    <a:effectLst/>
                  </pic:spPr>
                </pic:pic>
              </a:graphicData>
            </a:graphic>
          </wp:inline>
        </w:drawing>
      </w:r>
    </w:p>
    <w:p w14:paraId="2CE45CB3" w14:textId="29EFDD9B" w:rsidR="00C442E0" w:rsidRPr="00C442E0" w:rsidRDefault="00C11860" w:rsidP="00C11860">
      <w:pPr>
        <w:rPr>
          <w:b/>
          <w:sz w:val="20"/>
          <w:szCs w:val="20"/>
        </w:rPr>
      </w:pPr>
      <w:r w:rsidRPr="00C11860">
        <w:rPr>
          <w:b/>
          <w:sz w:val="20"/>
          <w:szCs w:val="20"/>
        </w:rPr>
        <w:t>Примечание:</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5523"/>
      </w:tblGrid>
      <w:tr w:rsidR="00C442E0" w:rsidRPr="00C442E0" w14:paraId="37CE7943" w14:textId="77777777" w:rsidTr="00D92F14">
        <w:tc>
          <w:tcPr>
            <w:tcW w:w="3823" w:type="dxa"/>
          </w:tcPr>
          <w:p w14:paraId="4FC50024" w14:textId="77777777" w:rsidR="00C442E0" w:rsidRPr="00C442E0" w:rsidRDefault="00C442E0" w:rsidP="00C442E0">
            <w:pPr>
              <w:ind w:left="-251"/>
              <w:jc w:val="left"/>
              <w:rPr>
                <w:sz w:val="20"/>
                <w:szCs w:val="20"/>
                <w:lang w:eastAsia="ru-RU"/>
              </w:rPr>
            </w:pPr>
            <w:r w:rsidRPr="00C442E0">
              <w:rPr>
                <w:sz w:val="20"/>
                <w:szCs w:val="20"/>
                <w:lang w:eastAsia="ru-RU"/>
              </w:rPr>
              <w:t xml:space="preserve">   </w:t>
            </w:r>
            <w:r w:rsidRPr="00C442E0">
              <w:rPr>
                <w:rFonts w:eastAsia="MS Mincho"/>
                <w:sz w:val="20"/>
                <w:szCs w:val="20"/>
                <w:lang w:eastAsia="ru-RU"/>
              </w:rPr>
              <w:object w:dxaOrig="1980" w:dyaOrig="390" w14:anchorId="4FB324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9pt;height:19.5pt" o:ole="">
                  <v:imagedata r:id="rId22" o:title="" gain="1.25"/>
                  <v:shadow on="t" offset=",3pt" offset2=",2pt"/>
                </v:shape>
                <o:OLEObject Type="Embed" ProgID="PBrush" ShapeID="_x0000_i1025" DrawAspect="Content" ObjectID="_1749974816" r:id="rId23"/>
              </w:object>
            </w:r>
          </w:p>
        </w:tc>
        <w:tc>
          <w:tcPr>
            <w:tcW w:w="5523" w:type="dxa"/>
          </w:tcPr>
          <w:p w14:paraId="53A338FF" w14:textId="77777777" w:rsidR="00C442E0" w:rsidRPr="00C442E0" w:rsidRDefault="00C442E0" w:rsidP="00C442E0">
            <w:pPr>
              <w:jc w:val="left"/>
              <w:rPr>
                <w:sz w:val="20"/>
                <w:szCs w:val="20"/>
                <w:lang w:eastAsia="ru-RU"/>
              </w:rPr>
            </w:pPr>
            <w:r w:rsidRPr="00C442E0">
              <w:rPr>
                <w:sz w:val="20"/>
                <w:szCs w:val="20"/>
                <w:lang w:eastAsia="ru-RU"/>
              </w:rPr>
              <w:t>Группа линаглиптина, доза 5 мг 1 раз в день</w:t>
            </w:r>
          </w:p>
        </w:tc>
      </w:tr>
      <w:tr w:rsidR="00C442E0" w:rsidRPr="00C442E0" w14:paraId="6628C367" w14:textId="77777777" w:rsidTr="00D92F14">
        <w:tc>
          <w:tcPr>
            <w:tcW w:w="3823" w:type="dxa"/>
          </w:tcPr>
          <w:p w14:paraId="070EC507" w14:textId="77777777" w:rsidR="00C442E0" w:rsidRPr="00C442E0" w:rsidRDefault="00C442E0" w:rsidP="00C442E0">
            <w:pPr>
              <w:ind w:left="33"/>
              <w:jc w:val="left"/>
              <w:rPr>
                <w:sz w:val="20"/>
                <w:szCs w:val="20"/>
                <w:lang w:eastAsia="ru-RU"/>
              </w:rPr>
            </w:pPr>
            <w:r w:rsidRPr="00C442E0">
              <w:rPr>
                <w:rFonts w:eastAsia="MS Mincho"/>
                <w:sz w:val="20"/>
                <w:szCs w:val="20"/>
                <w:lang w:eastAsia="ru-RU"/>
              </w:rPr>
              <w:object w:dxaOrig="1995" w:dyaOrig="360" w14:anchorId="267AEA28">
                <v:shape id="_x0000_i1026" type="#_x0000_t75" style="width:99pt;height:18pt" o:ole="">
                  <v:imagedata r:id="rId24" o:title="" gain="1.25"/>
                </v:shape>
                <o:OLEObject Type="Embed" ProgID="PBrush" ShapeID="_x0000_i1026" DrawAspect="Content" ObjectID="_1749974817" r:id="rId25"/>
              </w:object>
            </w:r>
          </w:p>
        </w:tc>
        <w:tc>
          <w:tcPr>
            <w:tcW w:w="5523" w:type="dxa"/>
          </w:tcPr>
          <w:p w14:paraId="5CA94E2C" w14:textId="77777777" w:rsidR="00C442E0" w:rsidRPr="00C442E0" w:rsidRDefault="00C442E0" w:rsidP="00C442E0">
            <w:pPr>
              <w:jc w:val="left"/>
              <w:rPr>
                <w:sz w:val="20"/>
                <w:szCs w:val="20"/>
                <w:lang w:eastAsia="ru-RU"/>
              </w:rPr>
            </w:pPr>
            <w:r w:rsidRPr="00C442E0">
              <w:rPr>
                <w:sz w:val="20"/>
                <w:szCs w:val="20"/>
                <w:lang w:eastAsia="ru-RU"/>
              </w:rPr>
              <w:t>Группа глимепирида, доза 1–4  мг 1 раз в день</w:t>
            </w:r>
          </w:p>
        </w:tc>
      </w:tr>
      <w:tr w:rsidR="00C442E0" w:rsidRPr="00C442E0" w14:paraId="14D3B444" w14:textId="77777777" w:rsidTr="00D92F14">
        <w:tc>
          <w:tcPr>
            <w:tcW w:w="3823" w:type="dxa"/>
          </w:tcPr>
          <w:p w14:paraId="44DD22F4" w14:textId="77777777" w:rsidR="00C442E0" w:rsidRPr="00C442E0" w:rsidRDefault="00C442E0" w:rsidP="00C442E0">
            <w:pPr>
              <w:jc w:val="left"/>
              <w:rPr>
                <w:sz w:val="20"/>
                <w:szCs w:val="20"/>
                <w:lang w:eastAsia="ru-RU"/>
              </w:rPr>
            </w:pPr>
            <w:r w:rsidRPr="00C442E0">
              <w:rPr>
                <w:sz w:val="20"/>
                <w:szCs w:val="20"/>
                <w:lang w:eastAsia="ru-RU"/>
              </w:rPr>
              <w:t xml:space="preserve">Adjusted HbA1c (mean) – </w:t>
            </w:r>
          </w:p>
          <w:p w14:paraId="7292D0FD" w14:textId="77777777" w:rsidR="00C442E0" w:rsidRPr="00C442E0" w:rsidRDefault="00C442E0" w:rsidP="00C442E0">
            <w:pPr>
              <w:jc w:val="left"/>
              <w:rPr>
                <w:sz w:val="20"/>
                <w:szCs w:val="20"/>
                <w:lang w:eastAsia="ru-RU"/>
              </w:rPr>
            </w:pPr>
          </w:p>
        </w:tc>
        <w:tc>
          <w:tcPr>
            <w:tcW w:w="5523" w:type="dxa"/>
          </w:tcPr>
          <w:p w14:paraId="05687EC3" w14:textId="77777777" w:rsidR="00C442E0" w:rsidRPr="00C442E0" w:rsidRDefault="00C442E0" w:rsidP="00C442E0">
            <w:pPr>
              <w:jc w:val="left"/>
              <w:rPr>
                <w:sz w:val="20"/>
                <w:szCs w:val="20"/>
                <w:lang w:eastAsia="ru-RU"/>
              </w:rPr>
            </w:pPr>
            <w:r w:rsidRPr="00C442E0">
              <w:rPr>
                <w:sz w:val="20"/>
                <w:szCs w:val="20"/>
                <w:lang w:eastAsia="ru-RU"/>
              </w:rPr>
              <w:t>скорректированные средние значения гликированного гемоглобина</w:t>
            </w:r>
          </w:p>
        </w:tc>
      </w:tr>
      <w:tr w:rsidR="00C442E0" w:rsidRPr="00C442E0" w14:paraId="3C222474" w14:textId="77777777" w:rsidTr="00D92F14">
        <w:trPr>
          <w:trHeight w:val="90"/>
        </w:trPr>
        <w:tc>
          <w:tcPr>
            <w:tcW w:w="3823" w:type="dxa"/>
          </w:tcPr>
          <w:p w14:paraId="18B75BBD" w14:textId="77777777" w:rsidR="00C442E0" w:rsidRPr="00C442E0" w:rsidRDefault="00C442E0" w:rsidP="00C442E0">
            <w:pPr>
              <w:jc w:val="left"/>
              <w:rPr>
                <w:sz w:val="20"/>
                <w:szCs w:val="20"/>
                <w:lang w:eastAsia="ru-RU"/>
              </w:rPr>
            </w:pPr>
            <w:r w:rsidRPr="00C442E0">
              <w:rPr>
                <w:sz w:val="20"/>
                <w:szCs w:val="20"/>
                <w:lang w:eastAsia="ru-RU"/>
              </w:rPr>
              <w:t>week</w:t>
            </w:r>
          </w:p>
        </w:tc>
        <w:tc>
          <w:tcPr>
            <w:tcW w:w="5523" w:type="dxa"/>
          </w:tcPr>
          <w:p w14:paraId="4D471CA1" w14:textId="77777777" w:rsidR="00C442E0" w:rsidRPr="00C442E0" w:rsidRDefault="00C442E0" w:rsidP="00C442E0">
            <w:pPr>
              <w:jc w:val="left"/>
              <w:rPr>
                <w:sz w:val="20"/>
                <w:szCs w:val="20"/>
                <w:lang w:eastAsia="ru-RU"/>
              </w:rPr>
            </w:pPr>
            <w:r w:rsidRPr="00C442E0">
              <w:rPr>
                <w:sz w:val="20"/>
                <w:szCs w:val="20"/>
                <w:lang w:eastAsia="ru-RU"/>
              </w:rPr>
              <w:t>неделя</w:t>
            </w:r>
          </w:p>
        </w:tc>
      </w:tr>
    </w:tbl>
    <w:p w14:paraId="04DD596D" w14:textId="77777777" w:rsidR="00C442E0" w:rsidRPr="00C442E0" w:rsidRDefault="00C442E0" w:rsidP="00C442E0">
      <w:pPr>
        <w:ind w:firstLine="851"/>
      </w:pPr>
    </w:p>
    <w:p w14:paraId="3ABC5190" w14:textId="77777777" w:rsidR="00C442E0" w:rsidRPr="00C442E0" w:rsidRDefault="00C442E0" w:rsidP="00432B8F">
      <w:pPr>
        <w:ind w:firstLine="709"/>
      </w:pPr>
      <w:r w:rsidRPr="00C442E0">
        <w:t xml:space="preserve">Линаглиптин может быть возможным вариантом лечения, когда применение монотерапии метформином недостаточно для гликемического контроля СД 2 </w:t>
      </w:r>
      <w:r w:rsidRPr="00C442E0">
        <w:fldChar w:fldCharType="begin"/>
      </w:r>
      <w:r w:rsidRPr="00C442E0">
        <w:instrText xml:space="preserve"> ADDIN ZOTERO_ITEM CSL_CITATION {"citationID":"AKXaoc1b","properties":{"formattedCitation":"[22]","plainCitation":"[22]","noteIndex":0},"citationItems":[{"id":3316,"uris":["http://zotero.org/users/5483459/items/TLTSYJA7"],"itemData":{"id":3316,"type":"article-journal","abstract":"BACKGROUND: Addition of a sulphonylurea to metformin improves glycaemic control in type 2 diabetes, but is associated with hypoglycaemia and weight gain. We aimed to compare a dipeptidyl peptidase-4 inhibitor (linagliptin) against a commonly used sulphonylurea (glimepiride).\nMETHODS: In this 2-year, parallel-group, non-inferiority double-blind trial, outpatients with type 2 diabetes and glycated haemoglobin A(1c) (HbA(1c)) 6·5-10·0% on stable metformin alone or with one additional oral antidiabetic drug (washed out during screening) were randomly assigned (1:1) by computer-generated random sequence via a voice or web response system to linagliptin (5 mg) or glimepiride (1-4 mg) orally once daily. Study investigators and participants were masked to treatment assignment. The primary endpoint was change in HbA(1c) from baseline to week 104. Analyses included all patients randomly assigned to treatment groups who received at least one dose of treatment, had a baseline HbA(1c) measurement, and had at least one on-treatment HbA(1c) measurement. This trial is registered at ClinicalTrials.gov, number NCT00622284.\nFINDINGS: 777 patients were randomly assigned to linagliptin and 775 to glimepiride; 764 and 755 were included in analysis of the primary endpoint. Reductions in adjusted mean HbA(1c) (baseline 7·69% [SE 0·03] in both groups) were similar in the linagliptin (-0·16% [SE 0·03]) and glimepiride groups (-0·36% [0·03]; difference 0·20%, 97·5% CI 0·09-0·30), meeting the predefined non-inferiority criterion of 0·35%. Fewer participants had hypoglycaemia (58 [7%] of 776 vs 280 [36%] of 775 patients, p&lt;0·0001) or severe hypoglycaemia (1 [&lt;1%] vs 12 [2%]) with linagliptin compared with glimepiride. Linagliptin was associated with significantly fewer cardiovascular events (12 vs 26 patients; relative risk 0·46, 95% CI 0·23-0·91, p=0·0213).\nINTERPRETATION: The results of this long-term randomised active-controlled trial advance the clinical evidence and comparative effectiveness bases for treatment options available to patients with type 2 diabetes mellitus. The findings could improve decision making for clinical treatment when metformin alone is insufficient.\nFUNDING: Boehringer Ingelheim.","container-title":"Lancet (London, England)","DOI":"10.1016/S0140-6736(12)60691-6","ISSN":"1474-547X","issue":"9840","journalAbbreviation":"Lancet","language":"eng","note":"PMID: 22748821","page":"475-483","source":"PubMed","title":"2-year efficacy and safety of linagliptin compared with glimepiride in patients with type 2 diabetes inadequately controlled on metformin: a randomised, double-blind, non-inferiority trial","title-short":"2-year efficacy and safety of linagliptin compared with glimepiride in patients with type 2 diabetes inadequately controlled on metformin","volume":"380","author":[{"family":"Gallwitz","given":"Baptist"},{"family":"Rosenstock","given":"Julio"},{"family":"Rauch","given":"Thomas"},{"family":"Bhattacharya","given":"Sudipta"},{"family":"Patel","given":"Sanjay"},{"family":"Eynatten","given":"Maximilian","non-dropping-particle":"von"},{"family":"Dugi","given":"Klaus A."},{"family":"Woerle","given":"Hans-Juergen"}],"issued":{"date-parts":[["2012",8,4]]}}}],"schema":"https://github.com/citation-style-language/schema/raw/master/csl-citation.json"} </w:instrText>
      </w:r>
      <w:r w:rsidRPr="00C442E0">
        <w:fldChar w:fldCharType="separate"/>
      </w:r>
      <w:r w:rsidRPr="00C442E0">
        <w:t>[22]</w:t>
      </w:r>
      <w:r w:rsidRPr="00C442E0">
        <w:fldChar w:fldCharType="end"/>
      </w:r>
      <w:r w:rsidRPr="00C442E0">
        <w:t>.</w:t>
      </w:r>
    </w:p>
    <w:p w14:paraId="37C89333" w14:textId="77777777" w:rsidR="004B1452" w:rsidRDefault="004B1452" w:rsidP="00C442E0">
      <w:pPr>
        <w:pStyle w:val="111"/>
        <w:rPr>
          <w:lang w:eastAsia="en-US"/>
        </w:rPr>
      </w:pPr>
      <w:bookmarkStart w:id="242" w:name="_Toc139362009"/>
      <w:r w:rsidRPr="00620389">
        <w:rPr>
          <w:lang w:eastAsia="en-US"/>
        </w:rPr>
        <w:t>4.</w:t>
      </w:r>
      <w:r>
        <w:rPr>
          <w:lang w:eastAsia="en-US"/>
        </w:rPr>
        <w:t>3.2.</w:t>
      </w:r>
      <w:bookmarkEnd w:id="213"/>
      <w:r>
        <w:rPr>
          <w:lang w:eastAsia="en-US"/>
        </w:rPr>
        <w:t xml:space="preserve"> Клиническая безопасность</w:t>
      </w:r>
      <w:bookmarkEnd w:id="242"/>
      <w:r>
        <w:rPr>
          <w:lang w:eastAsia="en-US"/>
        </w:rPr>
        <w:t xml:space="preserve"> </w:t>
      </w:r>
      <w:bookmarkStart w:id="243" w:name="_Toc52190595"/>
    </w:p>
    <w:p w14:paraId="24C3DFD3" w14:textId="77777777" w:rsidR="004B1452" w:rsidRDefault="004B1452" w:rsidP="004B1452">
      <w:pPr>
        <w:spacing w:before="120" w:after="120"/>
        <w:outlineLvl w:val="2"/>
        <w:rPr>
          <w:b/>
          <w:bCs/>
        </w:rPr>
      </w:pPr>
      <w:bookmarkStart w:id="244" w:name="_Toc139362010"/>
      <w:r w:rsidRPr="00027CCE">
        <w:rPr>
          <w:b/>
          <w:bCs/>
        </w:rPr>
        <w:t>4.3.2.1. Группоспецифические эффекты</w:t>
      </w:r>
      <w:bookmarkEnd w:id="244"/>
    </w:p>
    <w:p w14:paraId="096E6265" w14:textId="5304EE5F" w:rsidR="004B1452" w:rsidRDefault="004B1452" w:rsidP="00432B8F">
      <w:pPr>
        <w:ind w:firstLine="709"/>
      </w:pPr>
      <w:r w:rsidRPr="00CB6830">
        <w:t xml:space="preserve">Ингибиторы дипептидилпептидазы-4 (ДПП-4) или глиптины относятся к классу миметиков инкретина. Эти препараты </w:t>
      </w:r>
      <w:r w:rsidR="005875CE">
        <w:t>используются</w:t>
      </w:r>
      <w:r w:rsidRPr="00CB6830">
        <w:t xml:space="preserve"> для лечения СД2 уже более десяти лет </w:t>
      </w:r>
      <w:r>
        <w:fldChar w:fldCharType="begin"/>
      </w:r>
      <w:r>
        <w:instrText xml:space="preserve"> ADDIN ZOTERO_ITEM CSL_CITATION {"citationID":"wU0oEcg2","properties":{"formattedCitation":"[20]","plainCitation":"[20]","noteIndex":0},"citationItems":[{"id":3073,"uris":["http://zotero.org/users/5483459/items/KD4JA3AM"],"itemData":{"id":3073,"type":"article-journal","abstract":"Dipeptidyl peptidase-4 (DPP-4) inhibitors or gliptins belong to the class of incretin mimetics. These drugs have been available on the market for the management of type 2 diabetes mellitus (T2DM) for over a decade. Sitagliptin, linagliptin, vildagliptin, saxagliptin and alogliptin are widely available globally, whilst anagliptin, gemigliptin and teneliptin are used mainly in the Asian countries. The glycemic control conferred by DPP-4 inhibitors varies among individual molecules with an average reduction of glycated hemoglobin (HbA1c) ranging between -0.5 to -1.0% with monotherapy. Additive effects on HbA1c reduction may result from combination therapy with other antidiabetics. Weak evidence from various studies suggests that DPP-4 inhibitors may be useful in treating nonalcoholic fatty liver disease (NAFLD) and polycystic ovary syndrome (PCOS). DPP-4 inhibitors safety is not established in pregnancy, and there is only meagre evidence of its use in T2DM among children. In line with the United States Food and Drug Administration (US FDA) recommendations, sitagliptin, linagliptin, saxagliptin and alogliptin have undergone rigorous cardiovascular outcome trials (CVOTs) in recent years, and the safety data for vildagliptin is available through retrospective analysis of various studies in meta-analysis. Small clinical trial, and meta-analysis based data are available for the CV safety of other DPP-4 inhibitors. In general, the CVOTs and other safety data do not reveal serious warning signals except for saxagliptin (higher risk of hospitalization from heart failure [hHF]), although there is no robust data on the risk of hHF among patients with moderate to severe HF at baseline treated with other DPP-4 inhibitors. This review critically appraises the efficacy and cardiovascular safety of DPP-4 inhibitors to empower clinicians to use this class of antidiabetic medications judiciously.","container-title":"Current Drug Safety","DOI":"10.2174/1574886315999200819150544","ISSN":"2212-3911","issue":"2","journalAbbreviation":"Curr Drug Saf","language":"eng","note":"PMID: 32819262","page":"154-164","source":"PubMed","title":"Efficacy and Cardiovascular Safety of DPP-4 Inhibitors","volume":"16","author":[{"family":"Subrahmanyan","given":"Nikhila A."},{"family":"Koshy","given":"Rithika M."},{"family":"Jacob","given":"Koshy"},{"family":"Pappachan","given":"Joseph M."}],"issued":{"date-parts":[["2021"]]}}}],"schema":"https://github.com/citation-style-language/schema/raw/master/csl-citation.json"} </w:instrText>
      </w:r>
      <w:r>
        <w:fldChar w:fldCharType="separate"/>
      </w:r>
      <w:r w:rsidRPr="00CB6830">
        <w:t>[20]</w:t>
      </w:r>
      <w:r>
        <w:fldChar w:fldCharType="end"/>
      </w:r>
      <w:r>
        <w:t xml:space="preserve">. </w:t>
      </w:r>
    </w:p>
    <w:p w14:paraId="6AC16DC4" w14:textId="1CC0FF5B" w:rsidR="004B1452" w:rsidRDefault="004B1452" w:rsidP="00432B8F">
      <w:pPr>
        <w:ind w:firstLine="709"/>
      </w:pPr>
      <w:r>
        <w:t xml:space="preserve">Общий профиль переносимости/безопасности ДПП-4 лучше, чем других </w:t>
      </w:r>
      <w:r w:rsidR="00B54840" w:rsidRPr="00B54840">
        <w:t>ПССП</w:t>
      </w:r>
      <w:r>
        <w:t xml:space="preserve">, не </w:t>
      </w:r>
      <w:r w:rsidR="00432B8F">
        <w:t>отмечается желудочно</w:t>
      </w:r>
      <w:r>
        <w:t xml:space="preserve">-кишечных побочных эффектов, отмечается минимальный риск развития гипогликемии и отсутствие прибавки в </w:t>
      </w:r>
      <w:r w:rsidR="00C75BC5">
        <w:t>массе тела</w:t>
      </w:r>
      <w:r>
        <w:t xml:space="preserve">. Сердечно-сосудистая безопасность ингибиторов ДПП-4 была продемонстрировано в мета-анализе </w:t>
      </w:r>
      <w:r w:rsidR="00C75BC5">
        <w:t>исследований</w:t>
      </w:r>
      <w:r>
        <w:t xml:space="preserve"> </w:t>
      </w:r>
      <w:r w:rsidR="00C75BC5">
        <w:t xml:space="preserve">3 </w:t>
      </w:r>
      <w:r>
        <w:t>фазы и в дв</w:t>
      </w:r>
      <w:r w:rsidR="00B54840">
        <w:t>ух</w:t>
      </w:r>
      <w:r>
        <w:t xml:space="preserve"> крупных проспективных исследования сердечно-сосудистых исходов. В отличие от классических противодиабетических средств (метформин, производные сульфонилмочевины, глитазоны), ингибиторы ДПП-4 доказали свою эффективность и безопасность для особых групп населения, таких как пожилые люди или больные СД2 с почечной недостаточностью </w:t>
      </w:r>
      <w:r>
        <w:fldChar w:fldCharType="begin"/>
      </w:r>
      <w:r>
        <w:instrText xml:space="preserve"> ADDIN ZOTERO_ITEM CSL_CITATION {"citationID":"O9MzwTAt","properties":{"formattedCitation":"[20,21]","plainCitation":"[20,21]","noteIndex":0},"citationItems":[{"id":3073,"uris":["http://zotero.org/users/5483459/items/KD4JA3AM"],"itemData":{"id":3073,"type":"article-journal","abstract":"Dipeptidyl peptidase-4 (DPP-4) inhibitors or gliptins belong to the class of incretin mimetics. These drugs have been available on the market for the management of type 2 diabetes mellitus (T2DM) for over a decade. Sitagliptin, linagliptin, vildagliptin, saxagliptin and alogliptin are widely available globally, whilst anagliptin, gemigliptin and teneliptin are used mainly in the Asian countries. The glycemic control conferred by DPP-4 inhibitors varies among individual molecules with an average reduction of glycated hemoglobin (HbA1c) ranging between -0.5 to -1.0% with monotherapy. Additive effects on HbA1c reduction may result from combination therapy with other antidiabetics. Weak evidence from various studies suggests that DPP-4 inhibitors may be useful in treating nonalcoholic fatty liver disease (NAFLD) and polycystic ovary syndrome (PCOS). DPP-4 inhibitors safety is not established in pregnancy, and there is only meagre evidence of its use in T2DM among children. In line with the United States Food and Drug Administration (US FDA) recommendations, sitagliptin, linagliptin, saxagliptin and alogliptin have undergone rigorous cardiovascular outcome trials (CVOTs) in recent years, and the safety data for vildagliptin is available through retrospective analysis of various studies in meta-analysis. Small clinical trial, and meta-analysis based data are available for the CV safety of other DPP-4 inhibitors. In general, the CVOTs and other safety data do not reveal serious warning signals except for saxagliptin (higher risk of hospitalization from heart failure [hHF]), although there is no robust data on the risk of hHF among patients with moderate to severe HF at baseline treated with other DPP-4 inhibitors. This review critically appraises the efficacy and cardiovascular safety of DPP-4 inhibitors to empower clinicians to use this class of antidiabetic medications judiciously.","container-title":"Current Drug Safety","DOI":"10.2174/1574886315999200819150544","ISSN":"2212-3911","issue":"2","journalAbbreviation":"Curr Drug Saf","language":"eng","note":"PMID: 32819262","page":"154-164","source":"PubMed","title":"Efficacy and Cardiovascular Safety of DPP-4 Inhibitors","volume":"16","author":[{"family":"Subrahmanyan","given":"Nikhila A."},{"family":"Koshy","given":"Rithika M."},{"family":"Jacob","given":"Koshy"},{"family":"Pappachan","given":"Joseph M."}],"issued":{"date-parts":[["2021"]]}},"label":"page"},{"id":3075,"uris":["http://zotero.org/users/5483459/items/KPT989SS"],"itemData":{"id":3075,"type":"article-journal","abstract":"INTRODUCTION: Dipeptidyl peptidase-4 (DPP-4) inhibitors (gliptins) occupy a growing place in the armamentarium of drugs used for the management of hyperglycemia in type 2 diabetes, although some safety concerns have been raised in recent years.\nAREAS COVERED: An updated review providing an analysis of available safety data (meta-analyses, randomized controlled trials, observational cohort and case-control studies and pharmacovigilance reports) with five commercialized DPP-4 inhibitors (sitagliptin, vildagliptin, saxagliptin, alogliptin, linagliptin). A special focus is given to overall safety profile; pancreatic adverse events (AEs) (acute pancreatitis, pancreatic cancer); overall cardiovascular safety (myocardial infarction and stroke); congestive heart failure concern and finally, safety in special populations (elderly, renal impairment).\nEXPERT OPINION: The good tolerance/safety profile of DPP-4 inhibitors has been largely confirmed, including in more fragile populations (elderly, renal impairment) with almost no increased risk of infection or gastrointestinal AEs, no weight gain and a minimal risk of hypoglycemia. Although an increased risk of acute pancreatitis and pancreatic cancer was suspected, the complete set of available data appears reassuring so far. Cardiovascular safety of DPP-4 inhibitors has been proven but an unexpected increased risk of heart failure has been reported which should be confirmed in ongoing trials and better understood. Further postmarketing surveillance is recommended.","container-title":"Expert Opinion on Drug Safety","DOI":"10.1517/14740338.2015.1006625","ISSN":"1744-764X","issue":"4","journalAbbreviation":"Expert Opin Drug Saf","language":"eng","note":"PMID: 25630605","page":"505-524","source":"PubMed","title":"Safety of dipeptidyl peptidase-4 inhibitors for treating type 2 diabetes","volume":"14","author":[{"family":"Scheen","given":"André J."}],"issued":{"date-parts":[["2015",4]]}},"label":"page"}],"schema":"https://github.com/citation-style-language/schema/raw/master/csl-citation.json"} </w:instrText>
      </w:r>
      <w:r>
        <w:fldChar w:fldCharType="separate"/>
      </w:r>
      <w:r w:rsidRPr="00C05551">
        <w:t>[20,21]</w:t>
      </w:r>
      <w:r>
        <w:fldChar w:fldCharType="end"/>
      </w:r>
      <w:r>
        <w:t xml:space="preserve">. </w:t>
      </w:r>
    </w:p>
    <w:p w14:paraId="199CF76F" w14:textId="65449E66" w:rsidR="004B1452" w:rsidRDefault="004B1452" w:rsidP="00432B8F">
      <w:pPr>
        <w:ind w:firstLine="709"/>
      </w:pPr>
      <w:r>
        <w:t xml:space="preserve">Хотя отчеты по фармаконадзору предполагают более высокий риск острого панкреатита и рака поджелудочной железы, данные из рандомизированных </w:t>
      </w:r>
      <w:r>
        <w:lastRenderedPageBreak/>
        <w:t xml:space="preserve">контролируемых исследований и крупных </w:t>
      </w:r>
      <w:r w:rsidR="00F45663">
        <w:t>на</w:t>
      </w:r>
      <w:r w:rsidR="00CA3463">
        <w:t>блюдательных</w:t>
      </w:r>
      <w:r>
        <w:t xml:space="preserve"> когортных исследований не подтверждают более высокий риск нежелательных явлений со стороны поджелудочной железы при применении ингибиторов ДПП-4 по сравнению с плацебо или активн</w:t>
      </w:r>
      <w:r w:rsidR="00CA3463">
        <w:t xml:space="preserve">ыми препаратами сравнения. </w:t>
      </w:r>
      <w:r>
        <w:t xml:space="preserve">Учитывая хороший баланс эффективности/безопасности, ингибиторы ДПП-4 являются безопасным вариантом для лечение гипергликемии при </w:t>
      </w:r>
      <w:r w:rsidR="00B54840">
        <w:t>СД2</w:t>
      </w:r>
      <w:r>
        <w:t xml:space="preserve"> </w:t>
      </w:r>
      <w:r>
        <w:fldChar w:fldCharType="begin"/>
      </w:r>
      <w:r>
        <w:instrText xml:space="preserve"> ADDIN ZOTERO_ITEM CSL_CITATION {"citationID":"PiOYuYKc","properties":{"formattedCitation":"[20,21]","plainCitation":"[20,21]","noteIndex":0},"citationItems":[{"id":3073,"uris":["http://zotero.org/users/5483459/items/KD4JA3AM"],"itemData":{"id":3073,"type":"article-journal","abstract":"Dipeptidyl peptidase-4 (DPP-4) inhibitors or gliptins belong to the class of incretin mimetics. These drugs have been available on the market for the management of type 2 diabetes mellitus (T2DM) for over a decade. Sitagliptin, linagliptin, vildagliptin, saxagliptin and alogliptin are widely available globally, whilst anagliptin, gemigliptin and teneliptin are used mainly in the Asian countries. The glycemic control conferred by DPP-4 inhibitors varies among individual molecules with an average reduction of glycated hemoglobin (HbA1c) ranging between -0.5 to -1.0% with monotherapy. Additive effects on HbA1c reduction may result from combination therapy with other antidiabetics. Weak evidence from various studies suggests that DPP-4 inhibitors may be useful in treating nonalcoholic fatty liver disease (NAFLD) and polycystic ovary syndrome (PCOS). DPP-4 inhibitors safety is not established in pregnancy, and there is only meagre evidence of its use in T2DM among children. In line with the United States Food and Drug Administration (US FDA) recommendations, sitagliptin, linagliptin, saxagliptin and alogliptin have undergone rigorous cardiovascular outcome trials (CVOTs) in recent years, and the safety data for vildagliptin is available through retrospective analysis of various studies in meta-analysis. Small clinical trial, and meta-analysis based data are available for the CV safety of other DPP-4 inhibitors. In general, the CVOTs and other safety data do not reveal serious warning signals except for saxagliptin (higher risk of hospitalization from heart failure [hHF]), although there is no robust data on the risk of hHF among patients with moderate to severe HF at baseline treated with other DPP-4 inhibitors. This review critically appraises the efficacy and cardiovascular safety of DPP-4 inhibitors to empower clinicians to use this class of antidiabetic medications judiciously.","container-title":"Current Drug Safety","DOI":"10.2174/1574886315999200819150544","ISSN":"2212-3911","issue":"2","journalAbbreviation":"Curr Drug Saf","language":"eng","note":"PMID: 32819262","page":"154-164","source":"PubMed","title":"Efficacy and Cardiovascular Safety of DPP-4 Inhibitors","volume":"16","author":[{"family":"Subrahmanyan","given":"Nikhila A."},{"family":"Koshy","given":"Rithika M."},{"family":"Jacob","given":"Koshy"},{"family":"Pappachan","given":"Joseph M."}],"issued":{"date-parts":[["2021"]]}},"label":"page"},{"id":3075,"uris":["http://zotero.org/users/5483459/items/KPT989SS"],"itemData":{"id":3075,"type":"article-journal","abstract":"INTRODUCTION: Dipeptidyl peptidase-4 (DPP-4) inhibitors (gliptins) occupy a growing place in the armamentarium of drugs used for the management of hyperglycemia in type 2 diabetes, although some safety concerns have been raised in recent years.\nAREAS COVERED: An updated review providing an analysis of available safety data (meta-analyses, randomized controlled trials, observational cohort and case-control studies and pharmacovigilance reports) with five commercialized DPP-4 inhibitors (sitagliptin, vildagliptin, saxagliptin, alogliptin, linagliptin). A special focus is given to overall safety profile; pancreatic adverse events (AEs) (acute pancreatitis, pancreatic cancer); overall cardiovascular safety (myocardial infarction and stroke); congestive heart failure concern and finally, safety in special populations (elderly, renal impairment).\nEXPERT OPINION: The good tolerance/safety profile of DPP-4 inhibitors has been largely confirmed, including in more fragile populations (elderly, renal impairment) with almost no increased risk of infection or gastrointestinal AEs, no weight gain and a minimal risk of hypoglycemia. Although an increased risk of acute pancreatitis and pancreatic cancer was suspected, the complete set of available data appears reassuring so far. Cardiovascular safety of DPP-4 inhibitors has been proven but an unexpected increased risk of heart failure has been reported which should be confirmed in ongoing trials and better understood. Further postmarketing surveillance is recommended.","container-title":"Expert Opinion on Drug Safety","DOI":"10.1517/14740338.2015.1006625","ISSN":"1744-764X","issue":"4","journalAbbreviation":"Expert Opin Drug Saf","language":"eng","note":"PMID: 25630605","page":"505-524","source":"PubMed","title":"Safety of dipeptidyl peptidase-4 inhibitors for treating type 2 diabetes","volume":"14","author":[{"family":"Scheen","given":"André J."}],"issued":{"date-parts":[["2015",4]]}},"label":"page"}],"schema":"https://github.com/citation-style-language/schema/raw/master/csl-citation.json"} </w:instrText>
      </w:r>
      <w:r>
        <w:fldChar w:fldCharType="separate"/>
      </w:r>
      <w:r w:rsidRPr="00C05551">
        <w:t>[20,21]</w:t>
      </w:r>
      <w:r>
        <w:fldChar w:fldCharType="end"/>
      </w:r>
      <w:r>
        <w:t>.</w:t>
      </w:r>
    </w:p>
    <w:p w14:paraId="35CD2123" w14:textId="77777777" w:rsidR="004B1452" w:rsidRDefault="004B1452" w:rsidP="004B1452">
      <w:pPr>
        <w:ind w:firstLine="709"/>
      </w:pPr>
    </w:p>
    <w:p w14:paraId="197CFDF4" w14:textId="6684EFAA" w:rsidR="004B1452" w:rsidRDefault="004B1452" w:rsidP="004B1452">
      <w:pPr>
        <w:rPr>
          <w:b/>
          <w:bCs/>
        </w:rPr>
      </w:pPr>
      <w:r w:rsidRPr="00027CCE">
        <w:rPr>
          <w:b/>
          <w:bCs/>
        </w:rPr>
        <w:t>4</w:t>
      </w:r>
      <w:r w:rsidRPr="00837623">
        <w:rPr>
          <w:b/>
          <w:bCs/>
        </w:rPr>
        <w:t>.3.2.2. Препарат-специфичные эффекты</w:t>
      </w:r>
      <w:r w:rsidR="00BC51AA">
        <w:rPr>
          <w:b/>
          <w:bCs/>
        </w:rPr>
        <w:t xml:space="preserve"> по данным регистрационных исследований</w:t>
      </w:r>
    </w:p>
    <w:p w14:paraId="3DDE2D21" w14:textId="77777777" w:rsidR="00255CCA" w:rsidRDefault="00255CCA" w:rsidP="004B1452">
      <w:pPr>
        <w:rPr>
          <w:b/>
          <w:bCs/>
        </w:rPr>
      </w:pPr>
    </w:p>
    <w:p w14:paraId="0E4F7394" w14:textId="77777777" w:rsidR="00CA3463" w:rsidRDefault="00CA3463" w:rsidP="00CA3463">
      <w:pPr>
        <w:pStyle w:val="OT"/>
        <w:spacing w:after="0"/>
        <w:ind w:firstLine="709"/>
        <w:rPr>
          <w:sz w:val="24"/>
          <w:szCs w:val="24"/>
        </w:rPr>
      </w:pPr>
      <w:bookmarkStart w:id="245" w:name="bookmark45"/>
      <w:bookmarkStart w:id="246" w:name="bookmark44"/>
      <w:bookmarkEnd w:id="243"/>
      <w:bookmarkEnd w:id="245"/>
      <w:bookmarkEnd w:id="246"/>
      <w:r w:rsidRPr="00296518">
        <w:rPr>
          <w:sz w:val="24"/>
          <w:szCs w:val="24"/>
        </w:rPr>
        <w:t>В анализ безопасности включены исследования, которые проводились у пациентов с СД 2</w:t>
      </w:r>
      <w:r>
        <w:rPr>
          <w:sz w:val="24"/>
          <w:szCs w:val="24"/>
        </w:rPr>
        <w:t>. В</w:t>
      </w:r>
      <w:r w:rsidRPr="00C41DF0">
        <w:rPr>
          <w:sz w:val="24"/>
          <w:szCs w:val="24"/>
        </w:rPr>
        <w:t>се исследования у пациентов с сахарным диабетом 2 типа включали в общей сложности 6198 пациентов. Из них 4687</w:t>
      </w:r>
      <w:r>
        <w:rPr>
          <w:sz w:val="24"/>
          <w:szCs w:val="24"/>
        </w:rPr>
        <w:t xml:space="preserve"> </w:t>
      </w:r>
      <w:r w:rsidRPr="00C41DF0">
        <w:rPr>
          <w:sz w:val="24"/>
          <w:szCs w:val="24"/>
        </w:rPr>
        <w:t xml:space="preserve">пациентов получали линаглиптин (в любой дозе), а 4040 пациентов получали линаглиптин в дозе 5 мг </w:t>
      </w:r>
      <w:r>
        <w:rPr>
          <w:sz w:val="24"/>
          <w:szCs w:val="24"/>
        </w:rPr>
        <w:t>один раз в день</w:t>
      </w:r>
      <w:r w:rsidRPr="00C41DF0">
        <w:rPr>
          <w:sz w:val="24"/>
          <w:szCs w:val="24"/>
        </w:rPr>
        <w:t>.</w:t>
      </w:r>
      <w:r>
        <w:rPr>
          <w:sz w:val="24"/>
          <w:szCs w:val="24"/>
        </w:rPr>
        <w:t xml:space="preserve"> </w:t>
      </w:r>
      <w:r w:rsidRPr="00C41DF0">
        <w:rPr>
          <w:sz w:val="24"/>
          <w:szCs w:val="24"/>
        </w:rPr>
        <w:t>Из пациентов, получавших линаглиптин в дозе 5 мг, 3430 пациентов подвергались воздействию в течение 6 месяцев или дольше</w:t>
      </w:r>
      <w:r>
        <w:rPr>
          <w:sz w:val="24"/>
          <w:szCs w:val="24"/>
        </w:rPr>
        <w:t xml:space="preserve">, </w:t>
      </w:r>
      <w:r>
        <w:t xml:space="preserve">2390 </w:t>
      </w:r>
      <w:r w:rsidRPr="00C41DF0">
        <w:rPr>
          <w:sz w:val="24"/>
          <w:szCs w:val="24"/>
        </w:rPr>
        <w:t xml:space="preserve">пациентов в течение 12 месяцев или дольше и 536 пациентов в течение 18 месяцев или дольше. </w:t>
      </w:r>
    </w:p>
    <w:p w14:paraId="1911B116" w14:textId="77777777" w:rsidR="00CA3463" w:rsidRPr="00981CA3" w:rsidRDefault="00CA3463" w:rsidP="00CA3463">
      <w:pPr>
        <w:pStyle w:val="OT"/>
        <w:spacing w:after="0"/>
        <w:ind w:firstLine="709"/>
        <w:rPr>
          <w:sz w:val="24"/>
          <w:szCs w:val="24"/>
        </w:rPr>
      </w:pPr>
      <w:bookmarkStart w:id="247" w:name="_Hlk126453340"/>
      <w:r w:rsidRPr="00981CA3">
        <w:rPr>
          <w:sz w:val="24"/>
          <w:szCs w:val="24"/>
        </w:rPr>
        <w:t>Были проведены клинические исследования по оценке безопасности линаглиптина у пациентов с СД 2 типа и тяжелой почечной недостаточностью</w:t>
      </w:r>
      <w:r>
        <w:rPr>
          <w:sz w:val="24"/>
          <w:szCs w:val="24"/>
        </w:rPr>
        <w:t>,</w:t>
      </w:r>
      <w:r w:rsidRPr="00981CA3">
        <w:rPr>
          <w:sz w:val="24"/>
          <w:szCs w:val="24"/>
        </w:rPr>
        <w:t xml:space="preserve"> у пожилых пациентов с СД 2, у пожилых пациентов с СД 2 </w:t>
      </w:r>
      <w:r>
        <w:rPr>
          <w:sz w:val="24"/>
          <w:szCs w:val="24"/>
        </w:rPr>
        <w:t>и</w:t>
      </w:r>
      <w:r w:rsidRPr="00981CA3">
        <w:rPr>
          <w:sz w:val="24"/>
          <w:szCs w:val="24"/>
        </w:rPr>
        <w:t xml:space="preserve"> сердечно-сосудистым заболеванием и/или заболеванием почек</w:t>
      </w:r>
      <w:r>
        <w:rPr>
          <w:sz w:val="24"/>
          <w:szCs w:val="24"/>
        </w:rPr>
        <w:t>.</w:t>
      </w:r>
      <w:r w:rsidRPr="00981CA3">
        <w:rPr>
          <w:sz w:val="24"/>
          <w:szCs w:val="24"/>
        </w:rPr>
        <w:t xml:space="preserve"> </w:t>
      </w:r>
    </w:p>
    <w:p w14:paraId="56C354EF" w14:textId="77777777" w:rsidR="00CA3463" w:rsidRPr="0068712D" w:rsidRDefault="00CA3463" w:rsidP="00CA3463">
      <w:pPr>
        <w:pStyle w:val="4"/>
        <w:spacing w:after="240"/>
        <w:rPr>
          <w:rFonts w:ascii="Times New Roman" w:hAnsi="Times New Roman"/>
          <w:iCs/>
          <w:sz w:val="24"/>
          <w:szCs w:val="24"/>
        </w:rPr>
      </w:pPr>
      <w:bookmarkStart w:id="248" w:name="_Toc126492031"/>
      <w:bookmarkStart w:id="249" w:name="_Toc139362011"/>
      <w:bookmarkEnd w:id="247"/>
      <w:r w:rsidRPr="0068712D">
        <w:rPr>
          <w:rFonts w:ascii="Times New Roman" w:hAnsi="Times New Roman"/>
          <w:iCs/>
          <w:sz w:val="24"/>
          <w:szCs w:val="24"/>
        </w:rPr>
        <w:t>4.3.2.2.1. Оценка долгосрочной безопасности линаглиптина у пациентов с СД 2 типа и тяжелой почечной недостаточностью</w:t>
      </w:r>
      <w:bookmarkEnd w:id="248"/>
      <w:bookmarkEnd w:id="249"/>
      <w:r w:rsidRPr="0068712D">
        <w:rPr>
          <w:rFonts w:ascii="Times New Roman" w:hAnsi="Times New Roman"/>
          <w:iCs/>
          <w:sz w:val="24"/>
          <w:szCs w:val="24"/>
        </w:rPr>
        <w:t xml:space="preserve"> </w:t>
      </w:r>
    </w:p>
    <w:p w14:paraId="1E9E3AA7" w14:textId="2C99E019" w:rsidR="00CA3463" w:rsidRPr="00B578C0" w:rsidRDefault="003E2D86" w:rsidP="00CA3463">
      <w:pPr>
        <w:ind w:firstLine="709"/>
      </w:pPr>
      <w:bookmarkStart w:id="250" w:name="_Hlk121102531"/>
      <w:r>
        <w:t>П</w:t>
      </w:r>
      <w:r w:rsidR="00CA3463" w:rsidRPr="001B4C32">
        <w:t xml:space="preserve">роведено многоцентровое </w:t>
      </w:r>
      <w:r w:rsidR="00CA3463">
        <w:t>52</w:t>
      </w:r>
      <w:r w:rsidR="00CA3463" w:rsidRPr="001B4C32">
        <w:t xml:space="preserve">-недельное рандомизированное двойное слепое исследование оценки </w:t>
      </w:r>
      <w:r>
        <w:t xml:space="preserve">эффективности </w:t>
      </w:r>
      <w:r w:rsidR="00CA3463" w:rsidRPr="001B4C32">
        <w:t>и безопасности применения линаглиптина у пациентов с СД 2 типа</w:t>
      </w:r>
      <w:r w:rsidR="00CA3463">
        <w:t xml:space="preserve"> и </w:t>
      </w:r>
      <w:r w:rsidR="00CA3463" w:rsidRPr="00894C26">
        <w:t>тяжелой почечной недостаточностью</w:t>
      </w:r>
      <w:r w:rsidR="00CA3463">
        <w:t>.</w:t>
      </w:r>
    </w:p>
    <w:p w14:paraId="373CECBD" w14:textId="77777777" w:rsidR="00CA3463" w:rsidRPr="00894C26" w:rsidRDefault="00CA3463" w:rsidP="00CA3463">
      <w:pPr>
        <w:pStyle w:val="OT"/>
        <w:spacing w:after="0"/>
        <w:ind w:firstLine="709"/>
        <w:rPr>
          <w:sz w:val="24"/>
          <w:szCs w:val="24"/>
        </w:rPr>
      </w:pPr>
      <w:r w:rsidRPr="00894C26">
        <w:rPr>
          <w:sz w:val="24"/>
          <w:szCs w:val="24"/>
        </w:rPr>
        <w:t xml:space="preserve">133 пациента с </w:t>
      </w:r>
      <w:r w:rsidRPr="001B4C32">
        <w:t xml:space="preserve">СД 2 </w:t>
      </w:r>
      <w:r w:rsidRPr="00894C26">
        <w:rPr>
          <w:sz w:val="24"/>
          <w:szCs w:val="24"/>
        </w:rPr>
        <w:t>(HbA1c 7,0–10,0%) и тяжелой почечной недостаточностью (расчетная скорость клубочковой фильтрации [рСКФ] &lt;30 мл/мин/1,73 м</w:t>
      </w:r>
      <w:r w:rsidRPr="00987753">
        <w:rPr>
          <w:sz w:val="24"/>
          <w:szCs w:val="24"/>
          <w:vertAlign w:val="superscript"/>
        </w:rPr>
        <w:t>2</w:t>
      </w:r>
      <w:r w:rsidRPr="00894C26">
        <w:rPr>
          <w:sz w:val="24"/>
          <w:szCs w:val="24"/>
        </w:rPr>
        <w:t>) были рандомизированы в группу линаглиптина 5 мг (n = 68) или плацебо (n = 65) один раз в день</w:t>
      </w:r>
      <w:r>
        <w:rPr>
          <w:sz w:val="24"/>
          <w:szCs w:val="24"/>
        </w:rPr>
        <w:t>,</w:t>
      </w:r>
      <w:r w:rsidRPr="00894C26">
        <w:rPr>
          <w:sz w:val="24"/>
          <w:szCs w:val="24"/>
        </w:rPr>
        <w:t xml:space="preserve"> в дополнение к базовой терапии. </w:t>
      </w:r>
      <w:r>
        <w:rPr>
          <w:sz w:val="24"/>
          <w:szCs w:val="24"/>
        </w:rPr>
        <w:t>После 12 недель лечения пациенты наблюдались с целью оценки безопасности терапии в течение 1 года.</w:t>
      </w:r>
    </w:p>
    <w:p w14:paraId="3752E0DB" w14:textId="77F79630" w:rsidR="00CA3463" w:rsidRPr="00B65A36" w:rsidRDefault="006F474C" w:rsidP="00CA3463">
      <w:pPr>
        <w:pStyle w:val="OT"/>
        <w:spacing w:after="0"/>
        <w:ind w:firstLine="709"/>
        <w:rPr>
          <w:sz w:val="24"/>
          <w:szCs w:val="24"/>
        </w:rPr>
      </w:pPr>
      <w:r>
        <w:rPr>
          <w:sz w:val="24"/>
          <w:szCs w:val="24"/>
        </w:rPr>
        <w:t>О</w:t>
      </w:r>
      <w:r w:rsidR="00CA3463" w:rsidRPr="00894C26">
        <w:rPr>
          <w:sz w:val="24"/>
          <w:szCs w:val="24"/>
        </w:rPr>
        <w:t xml:space="preserve">бщая частота </w:t>
      </w:r>
      <w:r w:rsidR="00CA3463">
        <w:rPr>
          <w:sz w:val="24"/>
          <w:szCs w:val="24"/>
        </w:rPr>
        <w:t>НЯ</w:t>
      </w:r>
      <w:r w:rsidR="00CA3463" w:rsidRPr="00894C26">
        <w:rPr>
          <w:sz w:val="24"/>
          <w:szCs w:val="24"/>
        </w:rPr>
        <w:t xml:space="preserve"> была одинаковой в течение 1 года </w:t>
      </w:r>
      <w:r w:rsidR="00CA3463">
        <w:rPr>
          <w:sz w:val="24"/>
          <w:szCs w:val="24"/>
        </w:rPr>
        <w:t xml:space="preserve">в группе линаглиптина и плацебо </w:t>
      </w:r>
      <w:r w:rsidR="00CA3463" w:rsidRPr="00894C26">
        <w:rPr>
          <w:sz w:val="24"/>
          <w:szCs w:val="24"/>
        </w:rPr>
        <w:t>(94,1 против 92,3%). Частота тяжелой гипогликемии при применении линаглиптина и плацебо была сравнительно низкой (по три пациента в группе). Линаглиптин и плацебо мало влияли на функцию почек (среднее изменение рСКФ -0,8 против -2,2 мл/мин/1,73 м</w:t>
      </w:r>
      <w:r w:rsidR="00CA3463" w:rsidRPr="00C37438">
        <w:rPr>
          <w:sz w:val="24"/>
          <w:szCs w:val="24"/>
          <w:vertAlign w:val="superscript"/>
        </w:rPr>
        <w:t>2</w:t>
      </w:r>
      <w:r w:rsidR="00CA3463" w:rsidRPr="00894C26">
        <w:rPr>
          <w:sz w:val="24"/>
          <w:szCs w:val="24"/>
        </w:rPr>
        <w:t>)</w:t>
      </w:r>
      <w:r w:rsidR="00CA3463">
        <w:rPr>
          <w:sz w:val="24"/>
          <w:szCs w:val="24"/>
        </w:rPr>
        <w:t>.</w:t>
      </w:r>
      <w:r w:rsidR="00CA3463" w:rsidRPr="00894C26">
        <w:rPr>
          <w:sz w:val="24"/>
          <w:szCs w:val="24"/>
        </w:rPr>
        <w:t xml:space="preserve"> </w:t>
      </w:r>
      <w:bookmarkStart w:id="251" w:name="_Hlk126453176"/>
      <w:r w:rsidR="00CA3463" w:rsidRPr="00B65A36">
        <w:rPr>
          <w:sz w:val="24"/>
          <w:szCs w:val="24"/>
        </w:rPr>
        <w:t>У пациентов с СД 2 типа и тяжелой почечной недостаточностью линаглиптин обеспечивал клинически значимое улучшение гликемического контроля с очень низким риском тяжелой гипогликемии, стабильной массой тела и отсутствием случаев почечной недостаточности, связанной с приемом препарата</w:t>
      </w:r>
      <w:bookmarkEnd w:id="251"/>
      <w:r w:rsidR="00CA3463" w:rsidRPr="00B65A36">
        <w:rPr>
          <w:sz w:val="24"/>
          <w:szCs w:val="24"/>
        </w:rPr>
        <w:t xml:space="preserve"> </w:t>
      </w:r>
      <w:r w:rsidR="00CA3463" w:rsidRPr="00B65A36">
        <w:rPr>
          <w:sz w:val="24"/>
          <w:szCs w:val="24"/>
        </w:rPr>
        <w:fldChar w:fldCharType="begin"/>
      </w:r>
      <w:r w:rsidR="00CA3463" w:rsidRPr="00B65A36">
        <w:rPr>
          <w:sz w:val="24"/>
          <w:szCs w:val="24"/>
        </w:rPr>
        <w:instrText xml:space="preserve"> ADDIN ZOTERO_ITEM CSL_CITATION {"citationID":"ruVvUhu3","properties":{"formattedCitation":"[25]","plainCitation":"[25]","noteIndex":0},"citationItems":[{"id":3318,"uris":["http://zotero.org/users/5483459/items/9JCFCFTB"],"itemData":{"id":3318,"type":"article-journal","abstract":"OBJECTIVE\nThis placebo-controlled study assessed long-term efficacy and safety of the dipeptidyl peptidase-4 inhibitor linagliptin in patients with type 2 diabetes and severe renal impairment (RI).\n\nRESEARCH DESIGN AND METHODS\nIn this 1-year, double-blind study, 133 patients with type 2 diabetes (HbA1c 7.0–10.0%) and severe RI (estimated glomerular filtration rate [eGFR] &lt;30 mL/min/1.73 m2) at screening were randomized to linagliptin 5 mg (n = 68) or placebo (n = 65) once daily, added to existing background therapy. The primary efficacy end point was HbA1c change from baseline to week 12. Efficacy and safety end points were assessed after 1 year.\n\nRESULTS\nAt week 12, adjusted mean HbA1c decreased by −0.76% with linagliptin and −0.15% with placebo (treatment difference, −0.60%; 95% CI −0.89 to −0.31; P &lt; 0.0001). HbA1c improvements were sustained with linagliptin (−0.71%) over placebo (0.01%) at 1 year (treatment difference −0.72%, −1.03 to −0.41; P &lt; 0.0001). Mean insulin doses decreased by −6.2 units with linagliptin and −0.3 units with placebo. Overall adverse event incidence was similar over 1 year (94.1 vs. 92.3%). Incidence of severe hypoglycemia with linagliptin and placebo was comparably low (three patients per group). Linagliptin and placebo had little effect on renal function (median change in eGFR, −0.8 vs. −2.2 mL/min/1.73 m2), and no drug-related renal failure occurred.\n\nCONCLUSIONS\nIn patients with type 2 diabetes and severe RI, linagliptin provided clinically meaningful improvements in glycemic control with very low risk of severe hypoglycemia, stable body weight, and no cases of drug-related renal failure. The potential for linagliptin to spare insulin and provide long-term renal safety warrants further investigations.","container-title":"Diabetes Care","DOI":"10.2337/dc12-0706","ISSN":"0149-5992","issue":"2","journalAbbreviation":"Diabetes Care","note":"PMID: 23033241\nPMCID: PMC3554278","page":"237-244","source":"PubMed Central","title":"Long-Term Efficacy and Safety of Linagliptin in Patients With Type 2 Diabetes and Severe Renal Impairment","volume":"36","author":[{"family":"McGill","given":"Janet B."},{"family":"Sloan","given":"Lance"},{"family":"Newman","given":"Jennifer"},{"family":"Patel","given":"Sanjay"},{"family":"Sauce","given":"Christophe"},{"family":"Eynatten","given":"Maximilian","non-dropping-particle":"von"},{"family":"Woerle","given":"Hans-Juergen"}],"issued":{"date-parts":[["2013",2]]}}}],"schema":"https://github.com/citation-style-language/schema/raw/master/csl-citation.json"} </w:instrText>
      </w:r>
      <w:r w:rsidR="00CA3463" w:rsidRPr="00B65A36">
        <w:rPr>
          <w:sz w:val="24"/>
          <w:szCs w:val="24"/>
        </w:rPr>
        <w:fldChar w:fldCharType="separate"/>
      </w:r>
      <w:r w:rsidR="00CA3463" w:rsidRPr="00B65A36">
        <w:rPr>
          <w:sz w:val="24"/>
          <w:szCs w:val="24"/>
        </w:rPr>
        <w:t>[</w:t>
      </w:r>
      <w:r w:rsidR="009113D4" w:rsidRPr="00BE477C">
        <w:rPr>
          <w:sz w:val="24"/>
          <w:szCs w:val="24"/>
        </w:rPr>
        <w:t>1</w:t>
      </w:r>
      <w:r w:rsidR="00CA3463" w:rsidRPr="00B65A36">
        <w:rPr>
          <w:sz w:val="24"/>
          <w:szCs w:val="24"/>
        </w:rPr>
        <w:t>]</w:t>
      </w:r>
      <w:r w:rsidR="00CA3463" w:rsidRPr="00B65A36">
        <w:rPr>
          <w:sz w:val="24"/>
          <w:szCs w:val="24"/>
        </w:rPr>
        <w:fldChar w:fldCharType="end"/>
      </w:r>
      <w:r w:rsidR="00CA3463" w:rsidRPr="00B65A36">
        <w:rPr>
          <w:sz w:val="24"/>
          <w:szCs w:val="24"/>
        </w:rPr>
        <w:t>.</w:t>
      </w:r>
    </w:p>
    <w:p w14:paraId="0189155E" w14:textId="77777777" w:rsidR="00CA3463" w:rsidRPr="0068712D" w:rsidRDefault="00CA3463" w:rsidP="00CA3463">
      <w:pPr>
        <w:pStyle w:val="4"/>
        <w:spacing w:after="240"/>
        <w:rPr>
          <w:rFonts w:ascii="Times New Roman" w:hAnsi="Times New Roman"/>
          <w:iCs/>
          <w:sz w:val="24"/>
          <w:szCs w:val="24"/>
        </w:rPr>
      </w:pPr>
      <w:bookmarkStart w:id="252" w:name="_Toc126492032"/>
      <w:bookmarkStart w:id="253" w:name="_Toc139362012"/>
      <w:r w:rsidRPr="0068712D">
        <w:rPr>
          <w:rFonts w:ascii="Times New Roman" w:hAnsi="Times New Roman"/>
          <w:iCs/>
          <w:sz w:val="24"/>
          <w:szCs w:val="24"/>
        </w:rPr>
        <w:t>4.3.2.2.2. Оценка безопасности линаглиптина у</w:t>
      </w:r>
      <w:r w:rsidRPr="0068712D">
        <w:t xml:space="preserve"> </w:t>
      </w:r>
      <w:r w:rsidRPr="0068712D">
        <w:rPr>
          <w:rFonts w:ascii="Times New Roman" w:hAnsi="Times New Roman"/>
          <w:iCs/>
          <w:sz w:val="24"/>
          <w:szCs w:val="24"/>
        </w:rPr>
        <w:t>пожилых пациентов с СД 2</w:t>
      </w:r>
      <w:bookmarkEnd w:id="252"/>
      <w:bookmarkEnd w:id="253"/>
      <w:r w:rsidRPr="0068712D">
        <w:rPr>
          <w:rFonts w:ascii="Times New Roman" w:hAnsi="Times New Roman"/>
          <w:iCs/>
          <w:sz w:val="24"/>
          <w:szCs w:val="24"/>
        </w:rPr>
        <w:t xml:space="preserve"> </w:t>
      </w:r>
    </w:p>
    <w:p w14:paraId="03056888" w14:textId="010853AB" w:rsidR="00CA3463" w:rsidRPr="00B65A36" w:rsidRDefault="00480BA6" w:rsidP="00CA3463">
      <w:pPr>
        <w:ind w:firstLine="709"/>
      </w:pPr>
      <w:r>
        <w:t>П</w:t>
      </w:r>
      <w:r w:rsidR="00CA3463" w:rsidRPr="00B65A36">
        <w:t>роведено многоцентровое 24-недельное рандомизированное двойное слепое исследование оценки безопасности применения линаглиптина у пожилых пациентов с СД2 типа (ClinicalTrials.gov Identifier: NCT01084005).</w:t>
      </w:r>
    </w:p>
    <w:p w14:paraId="0187D16C" w14:textId="77777777" w:rsidR="00CA3463" w:rsidRPr="00B65A36" w:rsidRDefault="00CA3463" w:rsidP="00CA3463">
      <w:pPr>
        <w:pStyle w:val="OT"/>
        <w:spacing w:after="0"/>
        <w:ind w:firstLine="709"/>
        <w:rPr>
          <w:sz w:val="24"/>
          <w:szCs w:val="24"/>
        </w:rPr>
      </w:pPr>
      <w:r w:rsidRPr="00B65A36">
        <w:rPr>
          <w:sz w:val="24"/>
          <w:szCs w:val="24"/>
        </w:rPr>
        <w:t xml:space="preserve">В исследование были включены пациенты в возрасте 70 лет и старше с СД2 типа, гликированным гемоглобином A1c (HbA1c) 7,0% или более, получавшие метформин, </w:t>
      </w:r>
      <w:r w:rsidRPr="00B65A36">
        <w:rPr>
          <w:sz w:val="24"/>
          <w:szCs w:val="24"/>
        </w:rPr>
        <w:lastRenderedPageBreak/>
        <w:t xml:space="preserve">производные сульфонилмочевины или базальный инсулин или комбинации этих препаратов. Пациенты были рандомизированы в соотношении 2:1 в группу линаглиптина 5 мг или плацебо. </w:t>
      </w:r>
    </w:p>
    <w:p w14:paraId="5279DB0F" w14:textId="74FCC684" w:rsidR="00CA3463" w:rsidRDefault="00CA3463" w:rsidP="00CA3463">
      <w:pPr>
        <w:pStyle w:val="OT"/>
        <w:spacing w:after="0"/>
        <w:ind w:firstLine="709"/>
        <w:rPr>
          <w:sz w:val="24"/>
          <w:szCs w:val="24"/>
        </w:rPr>
      </w:pPr>
      <w:r w:rsidRPr="00B65A36">
        <w:rPr>
          <w:sz w:val="24"/>
          <w:szCs w:val="24"/>
        </w:rPr>
        <w:t xml:space="preserve">Средний возраст пациентов составил 74,9 года (SD 4,3). Среднее значение HbA1c составило 7,8% (стандартное отклонение 0,8). </w:t>
      </w:r>
      <w:r w:rsidR="00480BA6">
        <w:rPr>
          <w:sz w:val="24"/>
          <w:szCs w:val="24"/>
        </w:rPr>
        <w:t>По результатам исследования</w:t>
      </w:r>
      <w:r w:rsidRPr="00B65A36">
        <w:rPr>
          <w:sz w:val="24"/>
          <w:szCs w:val="24"/>
        </w:rPr>
        <w:t>, общая безопасность и</w:t>
      </w:r>
      <w:r w:rsidRPr="00FF2A7A">
        <w:rPr>
          <w:sz w:val="24"/>
          <w:szCs w:val="24"/>
        </w:rPr>
        <w:t xml:space="preserve"> переносимость были практически одинаковыми в группах линаглиптина и плацебо</w:t>
      </w:r>
      <w:r>
        <w:rPr>
          <w:sz w:val="24"/>
          <w:szCs w:val="24"/>
        </w:rPr>
        <w:t>.</w:t>
      </w:r>
      <w:r w:rsidRPr="00FF2A7A">
        <w:rPr>
          <w:sz w:val="24"/>
          <w:szCs w:val="24"/>
        </w:rPr>
        <w:t xml:space="preserve"> </w:t>
      </w:r>
      <w:r>
        <w:rPr>
          <w:sz w:val="24"/>
          <w:szCs w:val="24"/>
        </w:rPr>
        <w:t>НЯ</w:t>
      </w:r>
      <w:r w:rsidRPr="00FF2A7A">
        <w:rPr>
          <w:sz w:val="24"/>
          <w:szCs w:val="24"/>
        </w:rPr>
        <w:t xml:space="preserve"> были отмечены у 75,9% пациентов в обеих группах (линаглиптин n=123, плацебо n=60). </w:t>
      </w:r>
      <w:r>
        <w:rPr>
          <w:sz w:val="24"/>
          <w:szCs w:val="24"/>
        </w:rPr>
        <w:t>СНЯ</w:t>
      </w:r>
      <w:r w:rsidRPr="00FF2A7A">
        <w:rPr>
          <w:sz w:val="24"/>
          <w:szCs w:val="24"/>
        </w:rPr>
        <w:t xml:space="preserve"> наблюдались у 8,6% (14) пациентов в группе линаглиптина и у 6,3% (5) пациентов в группе плацебо</w:t>
      </w:r>
      <w:r>
        <w:rPr>
          <w:sz w:val="24"/>
          <w:szCs w:val="24"/>
        </w:rPr>
        <w:t>,</w:t>
      </w:r>
      <w:r w:rsidRPr="00FF2A7A">
        <w:rPr>
          <w:sz w:val="24"/>
          <w:szCs w:val="24"/>
        </w:rPr>
        <w:t xml:space="preserve"> ни </w:t>
      </w:r>
      <w:r>
        <w:rPr>
          <w:sz w:val="24"/>
          <w:szCs w:val="24"/>
        </w:rPr>
        <w:t>одно СНЯ</w:t>
      </w:r>
      <w:r w:rsidRPr="00FF2A7A">
        <w:rPr>
          <w:sz w:val="24"/>
          <w:szCs w:val="24"/>
        </w:rPr>
        <w:t xml:space="preserve"> не был</w:t>
      </w:r>
      <w:r>
        <w:rPr>
          <w:sz w:val="24"/>
          <w:szCs w:val="24"/>
        </w:rPr>
        <w:t>о</w:t>
      </w:r>
      <w:r w:rsidRPr="00FF2A7A">
        <w:rPr>
          <w:sz w:val="24"/>
          <w:szCs w:val="24"/>
        </w:rPr>
        <w:t xml:space="preserve"> признан</w:t>
      </w:r>
      <w:r>
        <w:rPr>
          <w:sz w:val="24"/>
          <w:szCs w:val="24"/>
        </w:rPr>
        <w:t>о</w:t>
      </w:r>
      <w:r w:rsidRPr="00FF2A7A">
        <w:rPr>
          <w:sz w:val="24"/>
          <w:szCs w:val="24"/>
        </w:rPr>
        <w:t xml:space="preserve"> связанным с исследуемым препаратом. Гипогликемия была наиболее частым </w:t>
      </w:r>
      <w:r>
        <w:rPr>
          <w:sz w:val="24"/>
          <w:szCs w:val="24"/>
        </w:rPr>
        <w:t>НЯ</w:t>
      </w:r>
      <w:r w:rsidRPr="00FF2A7A">
        <w:rPr>
          <w:sz w:val="24"/>
          <w:szCs w:val="24"/>
        </w:rPr>
        <w:t xml:space="preserve"> в обеих группах, но не </w:t>
      </w:r>
      <w:r>
        <w:rPr>
          <w:sz w:val="24"/>
          <w:szCs w:val="24"/>
        </w:rPr>
        <w:t xml:space="preserve">было достоверной разницы между </w:t>
      </w:r>
      <w:r w:rsidRPr="00FF2A7A">
        <w:rPr>
          <w:sz w:val="24"/>
          <w:szCs w:val="24"/>
        </w:rPr>
        <w:t>группами (24,1% [39] в группе линаглиптина, 16,5% [13] в группе плацебо</w:t>
      </w:r>
      <w:r>
        <w:rPr>
          <w:sz w:val="24"/>
          <w:szCs w:val="24"/>
        </w:rPr>
        <w:t>,</w:t>
      </w:r>
      <w:r w:rsidRPr="00FF2A7A">
        <w:rPr>
          <w:sz w:val="24"/>
          <w:szCs w:val="24"/>
        </w:rPr>
        <w:t xml:space="preserve"> </w:t>
      </w:r>
      <w:r>
        <w:rPr>
          <w:sz w:val="24"/>
          <w:szCs w:val="24"/>
        </w:rPr>
        <w:t>ОШ</w:t>
      </w:r>
      <w:r w:rsidRPr="00FF2A7A">
        <w:rPr>
          <w:sz w:val="24"/>
          <w:szCs w:val="24"/>
        </w:rPr>
        <w:t xml:space="preserve"> 1,58, 95% ДИ 0,78–3,78, р=0,2083).</w:t>
      </w:r>
      <w:r>
        <w:rPr>
          <w:sz w:val="24"/>
          <w:szCs w:val="24"/>
        </w:rPr>
        <w:t xml:space="preserve"> </w:t>
      </w:r>
      <w:bookmarkStart w:id="254" w:name="_Hlk126453256"/>
      <w:r>
        <w:rPr>
          <w:sz w:val="24"/>
          <w:szCs w:val="24"/>
        </w:rPr>
        <w:t>У</w:t>
      </w:r>
      <w:r w:rsidRPr="00FF2A7A">
        <w:rPr>
          <w:sz w:val="24"/>
          <w:szCs w:val="24"/>
        </w:rPr>
        <w:t xml:space="preserve"> пожилых пациентов с </w:t>
      </w:r>
      <w:r>
        <w:rPr>
          <w:sz w:val="24"/>
          <w:szCs w:val="24"/>
        </w:rPr>
        <w:t>СД 2</w:t>
      </w:r>
      <w:r w:rsidRPr="00FF2A7A">
        <w:rPr>
          <w:sz w:val="24"/>
          <w:szCs w:val="24"/>
        </w:rPr>
        <w:t xml:space="preserve"> линаглиптин </w:t>
      </w:r>
      <w:r>
        <w:rPr>
          <w:sz w:val="24"/>
          <w:szCs w:val="24"/>
        </w:rPr>
        <w:t xml:space="preserve">в составе комбинированной терапии </w:t>
      </w:r>
      <w:r w:rsidRPr="00FF2A7A">
        <w:rPr>
          <w:sz w:val="24"/>
          <w:szCs w:val="24"/>
        </w:rPr>
        <w:t>эффективно снижал уровень глюкозы</w:t>
      </w:r>
      <w:r>
        <w:rPr>
          <w:sz w:val="24"/>
          <w:szCs w:val="24"/>
        </w:rPr>
        <w:t xml:space="preserve"> </w:t>
      </w:r>
      <w:r w:rsidRPr="00FF2A7A">
        <w:rPr>
          <w:sz w:val="24"/>
          <w:szCs w:val="24"/>
        </w:rPr>
        <w:t xml:space="preserve"> с профилем безопасности, сходным с плацебо</w:t>
      </w:r>
      <w:r>
        <w:rPr>
          <w:sz w:val="24"/>
          <w:szCs w:val="24"/>
        </w:rPr>
        <w:t xml:space="preserve"> </w:t>
      </w:r>
      <w:bookmarkEnd w:id="254"/>
      <w:r>
        <w:rPr>
          <w:sz w:val="24"/>
          <w:szCs w:val="24"/>
        </w:rPr>
        <w:fldChar w:fldCharType="begin"/>
      </w:r>
      <w:r>
        <w:rPr>
          <w:sz w:val="24"/>
          <w:szCs w:val="24"/>
        </w:rPr>
        <w:instrText xml:space="preserve"> ADDIN ZOTERO_ITEM CSL_CITATION {"citationID":"o0Mfr8hs","properties":{"formattedCitation":"[26]","plainCitation":"[26]","noteIndex":0},"citationItems":[{"id":3321,"uris":["http://zotero.org/users/5483459/items/3647CJL5"],"itemData":{"id":3321,"type":"article-journal","abstract":"BACKGROUND: A substantial proportion of patients with type 2 diabetes are elderly (≥65 years) but this group has been largely excluded from clinical studies of glucose-lowering drugs. We aimed to assess the effectiveness of linagliptin, a dipeptidyl peptidase-4 inhibitor, in elderly patients with type 2 diabetes.\nMETHODS: In this randomised, double-blind, parallel-group, multinational phase 3 study, patients aged 70 years or older with type 2 diabetes, glycated haemoglobin A1c (HbA1c) of 7·0% or more, receiving metformin, sulfonylureas, or basal insulin, or combinations of these drugs, were randomised (by computer-generated randomisation sequence, concealed with a voice-response system, stratified by HbA1c level [&lt;8·5% vs ≥8·5%] and insulin use [yes vs no], block size four) in a 2:1 ratio to once-daily oral treatment with linagliptin 5 mg or matching placebo for 24 weeks. Investigators and participants were masked to assignment throughout the study. The primary endpoint was change in HbA1c from baseline to week 24. This trial is registered with ClinicalTrials.gov, number NCT01084005.\nFINDINGS: 241 community-living outpatients were randomised (162 linagliptin, 79 placebo). Mean age was 74·9 years (SD 4·3). Mean HbA1c was 7·8% (SD 0·8). At week 24, placebo-adjusted mean change in HbA1c with linagliptin was -0·64% (95% CI -0·81 to -0·48, p&lt;0·0001). Overall safety and tolerability were much the same between the linagliptin and placebo groups; 75·9% of patients in both groups had an adverse event (linagliptin n=123, placebo n=60). No deaths occurred. Serious adverse events occurred in 8·6% (14) of patients in the linagliptin group and 6·3% (five) patients in the placebo group; none were deemed related to study drug. Hypoglycaemia was the most common adverse event in both groups, but did not differ between groups (24·1% [39] in the linagliptin group, 16·5% [13] in the placebo group; odds ratio 1·58, 95% CI 0·78-3·78, p=0·2083).\nINTERPRETATION: In elderly patients with type 2 diabetes linagliptin was efficacious in lowering glucose with a safety profile similar to placebo. These findings could inform treatment decisions for achieving individualised glycaemic goals with minimal risk in this important population of patients.\nFUNDING: Boehringer Ingelheim.","container-title":"Lancet (London, England)","DOI":"10.1016/S0140-6736(13)61500-7","ISSN":"1474-547X","issue":"9902","journalAbbreviation":"Lancet","language":"eng","note":"PMID: 23948125","page":"1413-1423","source":"PubMed","title":"Linagliptin for patients aged 70 years or older with type 2 diabetes inadequately controlled with common antidiabetes treatments: a randomised, double-blind, placebo-controlled trial","title-short":"Linagliptin for patients aged 70 years or older with type 2 diabetes inadequately controlled with common antidiabetes treatments","volume":"382","author":[{"family":"Barnett","given":"Anthony H."},{"family":"Huisman","given":"Holger"},{"family":"Jones","given":"Russell"},{"family":"Eynatten","given":"Maximilian","non-dropping-particle":"von"},{"family":"Patel","given":"Sanjay"},{"family":"Woerle","given":"Hans-Juergen"}],"issued":{"date-parts":[["2013",10,26]]}}}],"schema":"https://github.com/citation-style-language/schema/raw/master/csl-citation.json"} </w:instrText>
      </w:r>
      <w:r>
        <w:rPr>
          <w:sz w:val="24"/>
          <w:szCs w:val="24"/>
        </w:rPr>
        <w:fldChar w:fldCharType="separate"/>
      </w:r>
      <w:r w:rsidRPr="000F337C">
        <w:rPr>
          <w:sz w:val="24"/>
        </w:rPr>
        <w:t>[</w:t>
      </w:r>
      <w:r w:rsidR="0071208E" w:rsidRPr="00BE477C">
        <w:rPr>
          <w:sz w:val="24"/>
        </w:rPr>
        <w:t>1</w:t>
      </w:r>
      <w:r w:rsidRPr="000F337C">
        <w:rPr>
          <w:sz w:val="24"/>
        </w:rPr>
        <w:t>]</w:t>
      </w:r>
      <w:r>
        <w:rPr>
          <w:sz w:val="24"/>
          <w:szCs w:val="24"/>
        </w:rPr>
        <w:fldChar w:fldCharType="end"/>
      </w:r>
      <w:r>
        <w:rPr>
          <w:sz w:val="24"/>
          <w:szCs w:val="24"/>
        </w:rPr>
        <w:t>.</w:t>
      </w:r>
    </w:p>
    <w:p w14:paraId="27D5B034" w14:textId="77777777" w:rsidR="00CA3463" w:rsidRPr="0068712D" w:rsidRDefault="00CA3463" w:rsidP="00CA3463">
      <w:pPr>
        <w:pStyle w:val="4"/>
        <w:spacing w:after="240"/>
        <w:rPr>
          <w:rFonts w:ascii="Times New Roman" w:hAnsi="Times New Roman"/>
          <w:iCs/>
          <w:sz w:val="24"/>
          <w:szCs w:val="24"/>
        </w:rPr>
      </w:pPr>
      <w:bookmarkStart w:id="255" w:name="_Toc126492033"/>
      <w:bookmarkStart w:id="256" w:name="_Toc139362013"/>
      <w:r w:rsidRPr="0068712D">
        <w:rPr>
          <w:rFonts w:ascii="Times New Roman" w:hAnsi="Times New Roman"/>
          <w:iCs/>
          <w:sz w:val="24"/>
          <w:szCs w:val="24"/>
        </w:rPr>
        <w:t>4.3.2.2.3. Оценка долгосрочной безопасности линаглиптина у пожилых пациентов с СД 2 с сердечно-сосудистым заболеванием и/или заболеванием почек</w:t>
      </w:r>
      <w:bookmarkEnd w:id="255"/>
      <w:bookmarkEnd w:id="256"/>
      <w:r w:rsidRPr="0068712D">
        <w:rPr>
          <w:rFonts w:ascii="Times New Roman" w:hAnsi="Times New Roman"/>
          <w:iCs/>
          <w:sz w:val="24"/>
          <w:szCs w:val="24"/>
        </w:rPr>
        <w:t xml:space="preserve"> </w:t>
      </w:r>
    </w:p>
    <w:p w14:paraId="2AFFD868" w14:textId="34869C38" w:rsidR="00734AC8" w:rsidRPr="00734AC8" w:rsidRDefault="009B7AB3" w:rsidP="00C2163C">
      <w:pPr>
        <w:pStyle w:val="OT"/>
        <w:spacing w:after="0"/>
        <w:ind w:firstLine="709"/>
        <w:rPr>
          <w:sz w:val="24"/>
          <w:szCs w:val="24"/>
        </w:rPr>
      </w:pPr>
      <w:r>
        <w:rPr>
          <w:sz w:val="24"/>
          <w:szCs w:val="24"/>
        </w:rPr>
        <w:t>П</w:t>
      </w:r>
      <w:r w:rsidR="00CA3463" w:rsidRPr="00837C27">
        <w:rPr>
          <w:sz w:val="24"/>
          <w:szCs w:val="24"/>
        </w:rPr>
        <w:t>роведено многоцентровое 24-недельное рандомизированное двойное слепое исследование оценки безопасности применения линаглиптина у пожилых пациентов с СД2 с сердечно-сосудистым заболеванием и/или заболеванием почек</w:t>
      </w:r>
      <w:r w:rsidR="00CA3463">
        <w:rPr>
          <w:sz w:val="24"/>
          <w:szCs w:val="24"/>
        </w:rPr>
        <w:t xml:space="preserve"> (</w:t>
      </w:r>
      <w:r w:rsidR="00CA3463" w:rsidRPr="00165627">
        <w:rPr>
          <w:sz w:val="24"/>
          <w:szCs w:val="24"/>
        </w:rPr>
        <w:t>ClinicalTrials.gov Identifier: NCT01897532</w:t>
      </w:r>
      <w:r w:rsidR="00734AC8">
        <w:rPr>
          <w:sz w:val="24"/>
          <w:szCs w:val="24"/>
        </w:rPr>
        <w:t xml:space="preserve">, </w:t>
      </w:r>
      <w:r w:rsidR="00734AC8">
        <w:rPr>
          <w:sz w:val="24"/>
          <w:szCs w:val="24"/>
          <w:lang w:val="en-US"/>
        </w:rPr>
        <w:t>CARMELINA</w:t>
      </w:r>
      <w:r w:rsidR="00CA3463">
        <w:rPr>
          <w:sz w:val="24"/>
          <w:szCs w:val="24"/>
        </w:rPr>
        <w:t xml:space="preserve">). </w:t>
      </w:r>
      <w:r w:rsidR="00734AC8">
        <w:rPr>
          <w:sz w:val="24"/>
          <w:szCs w:val="24"/>
        </w:rPr>
        <w:t xml:space="preserve">Всего в исследование включено 6979 пациентов, которым назначали линаглиптин в дозе </w:t>
      </w:r>
      <w:r w:rsidR="00734AC8" w:rsidRPr="00734AC8">
        <w:rPr>
          <w:sz w:val="24"/>
          <w:szCs w:val="24"/>
        </w:rPr>
        <w:t xml:space="preserve">5 мг (3494) или плацебо (3485) </w:t>
      </w:r>
      <w:r w:rsidR="00734AC8">
        <w:rPr>
          <w:sz w:val="24"/>
          <w:szCs w:val="24"/>
        </w:rPr>
        <w:t>в качестве дополнительной терапии к</w:t>
      </w:r>
      <w:r w:rsidR="00734AC8" w:rsidRPr="00734AC8">
        <w:rPr>
          <w:sz w:val="24"/>
          <w:szCs w:val="24"/>
        </w:rPr>
        <w:t xml:space="preserve"> </w:t>
      </w:r>
      <w:r w:rsidR="006F1F5A">
        <w:rPr>
          <w:sz w:val="24"/>
          <w:szCs w:val="24"/>
        </w:rPr>
        <w:t>препаратам, ранее назначенным согласно региональным стандартам при</w:t>
      </w:r>
      <w:r w:rsidR="00734AC8" w:rsidRPr="00734AC8">
        <w:rPr>
          <w:sz w:val="24"/>
          <w:szCs w:val="24"/>
        </w:rPr>
        <w:t xml:space="preserve"> </w:t>
      </w:r>
      <w:r w:rsidR="00285EDC">
        <w:rPr>
          <w:sz w:val="24"/>
          <w:szCs w:val="24"/>
        </w:rPr>
        <w:t>повышенном</w:t>
      </w:r>
      <w:r w:rsidR="00734AC8" w:rsidRPr="00734AC8">
        <w:rPr>
          <w:sz w:val="24"/>
          <w:szCs w:val="24"/>
        </w:rPr>
        <w:t xml:space="preserve"> HbA1c</w:t>
      </w:r>
      <w:r w:rsidR="00285EDC">
        <w:rPr>
          <w:sz w:val="24"/>
          <w:szCs w:val="24"/>
        </w:rPr>
        <w:t xml:space="preserve">, наличии факторов риска сердечно-сосудистых заболеваний или </w:t>
      </w:r>
      <w:r w:rsidR="00734AC8" w:rsidRPr="00734AC8">
        <w:rPr>
          <w:sz w:val="24"/>
          <w:szCs w:val="24"/>
        </w:rPr>
        <w:t>почечн</w:t>
      </w:r>
      <w:r w:rsidR="00285EDC">
        <w:rPr>
          <w:sz w:val="24"/>
          <w:szCs w:val="24"/>
        </w:rPr>
        <w:t>ой</w:t>
      </w:r>
      <w:r w:rsidR="00734AC8" w:rsidRPr="00734AC8">
        <w:rPr>
          <w:sz w:val="24"/>
          <w:szCs w:val="24"/>
        </w:rPr>
        <w:t xml:space="preserve"> недостаточност</w:t>
      </w:r>
      <w:r w:rsidR="00285EDC">
        <w:rPr>
          <w:sz w:val="24"/>
          <w:szCs w:val="24"/>
        </w:rPr>
        <w:t>и</w:t>
      </w:r>
      <w:r w:rsidR="00734AC8" w:rsidRPr="00734AC8">
        <w:rPr>
          <w:sz w:val="24"/>
          <w:szCs w:val="24"/>
        </w:rPr>
        <w:t>. Исследуемая популяция включала 1211 (17,4%</w:t>
      </w:r>
      <w:r w:rsidR="00285EDC">
        <w:rPr>
          <w:sz w:val="24"/>
          <w:szCs w:val="24"/>
        </w:rPr>
        <w:t xml:space="preserve">) пациентов в возрасте ≥ 75 лет </w:t>
      </w:r>
      <w:r w:rsidR="00734AC8" w:rsidRPr="00734AC8">
        <w:rPr>
          <w:sz w:val="24"/>
          <w:szCs w:val="24"/>
        </w:rPr>
        <w:t xml:space="preserve">и 4348 (62,3%) пациентов с почечной недостаточностью. Приблизительно </w:t>
      </w:r>
      <w:r w:rsidR="00C2163C">
        <w:rPr>
          <w:sz w:val="24"/>
          <w:szCs w:val="24"/>
        </w:rPr>
        <w:t xml:space="preserve">у </w:t>
      </w:r>
      <w:r w:rsidR="00734AC8" w:rsidRPr="00734AC8">
        <w:rPr>
          <w:sz w:val="24"/>
          <w:szCs w:val="24"/>
        </w:rPr>
        <w:t xml:space="preserve">19% </w:t>
      </w:r>
      <w:r w:rsidR="00285EDC">
        <w:rPr>
          <w:sz w:val="24"/>
          <w:szCs w:val="24"/>
        </w:rPr>
        <w:t>включенных пациентов</w:t>
      </w:r>
      <w:r w:rsidR="00734AC8" w:rsidRPr="00734AC8">
        <w:rPr>
          <w:sz w:val="24"/>
          <w:szCs w:val="24"/>
        </w:rPr>
        <w:t xml:space="preserve"> </w:t>
      </w:r>
      <w:r w:rsidR="00C2163C">
        <w:rPr>
          <w:sz w:val="24"/>
          <w:szCs w:val="24"/>
        </w:rPr>
        <w:t xml:space="preserve">значение рСКФ </w:t>
      </w:r>
      <w:r w:rsidR="00734AC8" w:rsidRPr="00734AC8">
        <w:rPr>
          <w:sz w:val="24"/>
          <w:szCs w:val="24"/>
        </w:rPr>
        <w:t>≥45 до &lt;60 мл/мин/1,73 м</w:t>
      </w:r>
      <w:r w:rsidR="00734AC8" w:rsidRPr="00C2163C">
        <w:rPr>
          <w:sz w:val="24"/>
          <w:szCs w:val="24"/>
          <w:vertAlign w:val="superscript"/>
        </w:rPr>
        <w:t>2</w:t>
      </w:r>
      <w:r w:rsidR="00C2163C">
        <w:rPr>
          <w:sz w:val="24"/>
          <w:szCs w:val="24"/>
        </w:rPr>
        <w:t xml:space="preserve">, у </w:t>
      </w:r>
      <w:r w:rsidR="00734AC8" w:rsidRPr="00734AC8">
        <w:rPr>
          <w:sz w:val="24"/>
          <w:szCs w:val="24"/>
        </w:rPr>
        <w:t>28% рСКФ от ≥30 до &lt;45 мл/мин/1,73 м</w:t>
      </w:r>
      <w:r w:rsidR="00734AC8" w:rsidRPr="00C2163C">
        <w:rPr>
          <w:sz w:val="24"/>
          <w:szCs w:val="24"/>
          <w:vertAlign w:val="superscript"/>
        </w:rPr>
        <w:t>2</w:t>
      </w:r>
      <w:r w:rsidR="00C2163C">
        <w:rPr>
          <w:sz w:val="24"/>
          <w:szCs w:val="24"/>
        </w:rPr>
        <w:t xml:space="preserve">, </w:t>
      </w:r>
      <w:r w:rsidR="00734AC8" w:rsidRPr="00734AC8">
        <w:rPr>
          <w:sz w:val="24"/>
          <w:szCs w:val="24"/>
        </w:rPr>
        <w:t xml:space="preserve">и </w:t>
      </w:r>
      <w:r w:rsidR="00C2163C">
        <w:rPr>
          <w:sz w:val="24"/>
          <w:szCs w:val="24"/>
        </w:rPr>
        <w:t>у 15% рСКФ &lt;</w:t>
      </w:r>
      <w:r w:rsidR="00734AC8" w:rsidRPr="00734AC8">
        <w:rPr>
          <w:sz w:val="24"/>
          <w:szCs w:val="24"/>
        </w:rPr>
        <w:t>30 мл/мин/1,73 м</w:t>
      </w:r>
      <w:r w:rsidR="00734AC8" w:rsidRPr="00C2163C">
        <w:rPr>
          <w:sz w:val="24"/>
          <w:szCs w:val="24"/>
          <w:vertAlign w:val="superscript"/>
        </w:rPr>
        <w:t>2</w:t>
      </w:r>
      <w:r w:rsidR="00C2163C">
        <w:rPr>
          <w:sz w:val="24"/>
          <w:szCs w:val="24"/>
        </w:rPr>
        <w:t xml:space="preserve">. </w:t>
      </w:r>
      <w:r w:rsidR="00734AC8" w:rsidRPr="00734AC8">
        <w:rPr>
          <w:sz w:val="24"/>
          <w:szCs w:val="24"/>
        </w:rPr>
        <w:t>Среднее значение HbA1c на исходном уровне составляло 8,0%.</w:t>
      </w:r>
    </w:p>
    <w:p w14:paraId="727F1118" w14:textId="615A6308" w:rsidR="00734AC8" w:rsidRPr="00734AC8" w:rsidRDefault="00734AC8" w:rsidP="00CE10F1">
      <w:pPr>
        <w:pStyle w:val="OT"/>
        <w:spacing w:after="0"/>
        <w:ind w:firstLine="709"/>
        <w:rPr>
          <w:sz w:val="24"/>
          <w:szCs w:val="24"/>
        </w:rPr>
      </w:pPr>
      <w:r w:rsidRPr="00734AC8">
        <w:rPr>
          <w:sz w:val="24"/>
          <w:szCs w:val="24"/>
        </w:rPr>
        <w:t xml:space="preserve">Исследование было разработано для демонстрации не меньшей эффективности в отношении </w:t>
      </w:r>
      <w:r w:rsidR="00D04CA4">
        <w:rPr>
          <w:sz w:val="24"/>
          <w:szCs w:val="24"/>
        </w:rPr>
        <w:t xml:space="preserve">комбинированной </w:t>
      </w:r>
      <w:r w:rsidRPr="00734AC8">
        <w:rPr>
          <w:sz w:val="24"/>
          <w:szCs w:val="24"/>
        </w:rPr>
        <w:t>первичной конечной точки</w:t>
      </w:r>
      <w:r w:rsidR="00D04CA4">
        <w:rPr>
          <w:sz w:val="24"/>
          <w:szCs w:val="24"/>
        </w:rPr>
        <w:t xml:space="preserve"> по сердечно-сосудистым </w:t>
      </w:r>
      <w:r w:rsidR="00CE10F1">
        <w:rPr>
          <w:sz w:val="24"/>
          <w:szCs w:val="24"/>
        </w:rPr>
        <w:t>событиям</w:t>
      </w:r>
      <w:r w:rsidR="00D04CA4">
        <w:rPr>
          <w:sz w:val="24"/>
          <w:szCs w:val="24"/>
        </w:rPr>
        <w:t>, которая включала следующие события: первый случай</w:t>
      </w:r>
      <w:r w:rsidRPr="00734AC8">
        <w:rPr>
          <w:sz w:val="24"/>
          <w:szCs w:val="24"/>
        </w:rPr>
        <w:t xml:space="preserve"> смерти от сердечно-сосудистых заболеваний или нефатального инфаркта миокарда</w:t>
      </w:r>
      <w:r w:rsidR="002E0001">
        <w:rPr>
          <w:sz w:val="24"/>
          <w:szCs w:val="24"/>
        </w:rPr>
        <w:t xml:space="preserve"> </w:t>
      </w:r>
      <w:r w:rsidRPr="00734AC8">
        <w:rPr>
          <w:sz w:val="24"/>
          <w:szCs w:val="24"/>
        </w:rPr>
        <w:t>(ИМ) или несм</w:t>
      </w:r>
      <w:r w:rsidR="002E0001">
        <w:rPr>
          <w:sz w:val="24"/>
          <w:szCs w:val="24"/>
        </w:rPr>
        <w:t xml:space="preserve">ертельного инсульта. Комбинированная </w:t>
      </w:r>
      <w:r w:rsidR="002E0001" w:rsidRPr="00734AC8">
        <w:rPr>
          <w:sz w:val="24"/>
          <w:szCs w:val="24"/>
        </w:rPr>
        <w:t>первичн</w:t>
      </w:r>
      <w:r w:rsidR="002E0001">
        <w:rPr>
          <w:sz w:val="24"/>
          <w:szCs w:val="24"/>
        </w:rPr>
        <w:t>ая</w:t>
      </w:r>
      <w:r w:rsidR="002E0001" w:rsidRPr="00734AC8">
        <w:rPr>
          <w:sz w:val="24"/>
          <w:szCs w:val="24"/>
        </w:rPr>
        <w:t xml:space="preserve"> конечн</w:t>
      </w:r>
      <w:r w:rsidR="002E0001">
        <w:rPr>
          <w:sz w:val="24"/>
          <w:szCs w:val="24"/>
        </w:rPr>
        <w:t>ая</w:t>
      </w:r>
      <w:r w:rsidR="002E0001" w:rsidRPr="00734AC8">
        <w:rPr>
          <w:sz w:val="24"/>
          <w:szCs w:val="24"/>
        </w:rPr>
        <w:t xml:space="preserve"> точк</w:t>
      </w:r>
      <w:r w:rsidR="002E0001">
        <w:rPr>
          <w:sz w:val="24"/>
          <w:szCs w:val="24"/>
        </w:rPr>
        <w:t xml:space="preserve">а по </w:t>
      </w:r>
      <w:r w:rsidR="00CE10F1">
        <w:rPr>
          <w:sz w:val="24"/>
          <w:szCs w:val="24"/>
        </w:rPr>
        <w:t>почечным событиям определялась</w:t>
      </w:r>
      <w:r w:rsidRPr="00734AC8">
        <w:rPr>
          <w:sz w:val="24"/>
          <w:szCs w:val="24"/>
        </w:rPr>
        <w:t xml:space="preserve"> как почечная смерть или</w:t>
      </w:r>
      <w:r w:rsidR="00CE10F1">
        <w:rPr>
          <w:sz w:val="24"/>
          <w:szCs w:val="24"/>
        </w:rPr>
        <w:t xml:space="preserve"> </w:t>
      </w:r>
      <w:r w:rsidRPr="00734AC8">
        <w:rPr>
          <w:sz w:val="24"/>
          <w:szCs w:val="24"/>
        </w:rPr>
        <w:t>устойчивая терминальная стадия почечной недостаточности или устойчивое снижение рСКФ на 40% и более.</w:t>
      </w:r>
    </w:p>
    <w:p w14:paraId="2C537561" w14:textId="41BECBB2" w:rsidR="00734AC8" w:rsidRDefault="00734AC8" w:rsidP="00041586">
      <w:pPr>
        <w:pStyle w:val="OT"/>
        <w:spacing w:after="0"/>
        <w:ind w:firstLine="709"/>
        <w:rPr>
          <w:sz w:val="24"/>
          <w:szCs w:val="24"/>
        </w:rPr>
      </w:pPr>
      <w:r w:rsidRPr="00734AC8">
        <w:rPr>
          <w:sz w:val="24"/>
          <w:szCs w:val="24"/>
        </w:rPr>
        <w:t xml:space="preserve">При медиане наблюдения 2,2 года линаглиптин при добавлении к </w:t>
      </w:r>
      <w:r w:rsidR="0064593E">
        <w:rPr>
          <w:sz w:val="24"/>
          <w:szCs w:val="24"/>
        </w:rPr>
        <w:t xml:space="preserve">стандартной терапии не увеличивал риск </w:t>
      </w:r>
      <w:r w:rsidRPr="00734AC8">
        <w:rPr>
          <w:sz w:val="24"/>
          <w:szCs w:val="24"/>
        </w:rPr>
        <w:t xml:space="preserve">серьезных неблагоприятных сердечно-сосудистых событий или почечных исходов. Не </w:t>
      </w:r>
      <w:r w:rsidR="0064593E">
        <w:rPr>
          <w:sz w:val="24"/>
          <w:szCs w:val="24"/>
        </w:rPr>
        <w:t xml:space="preserve">отмечалось повышенного риска </w:t>
      </w:r>
      <w:r w:rsidRPr="00734AC8">
        <w:rPr>
          <w:sz w:val="24"/>
          <w:szCs w:val="24"/>
        </w:rPr>
        <w:t>госпитализаци</w:t>
      </w:r>
      <w:r w:rsidR="0064593E">
        <w:rPr>
          <w:sz w:val="24"/>
          <w:szCs w:val="24"/>
        </w:rPr>
        <w:t>и</w:t>
      </w:r>
      <w:r w:rsidRPr="00734AC8">
        <w:rPr>
          <w:sz w:val="24"/>
          <w:szCs w:val="24"/>
        </w:rPr>
        <w:t xml:space="preserve"> по поводу сердечной недостаточности, которая была дополнительной оцениваемой конечной точкой</w:t>
      </w:r>
      <w:r w:rsidR="0064593E">
        <w:rPr>
          <w:sz w:val="24"/>
          <w:szCs w:val="24"/>
        </w:rPr>
        <w:t>,</w:t>
      </w:r>
      <w:r w:rsidRPr="00734AC8">
        <w:rPr>
          <w:sz w:val="24"/>
          <w:szCs w:val="24"/>
        </w:rPr>
        <w:t xml:space="preserve"> по сравнению с</w:t>
      </w:r>
      <w:r w:rsidR="0064593E">
        <w:rPr>
          <w:sz w:val="24"/>
          <w:szCs w:val="24"/>
        </w:rPr>
        <w:t xml:space="preserve"> </w:t>
      </w:r>
      <w:r w:rsidRPr="00734AC8">
        <w:rPr>
          <w:sz w:val="24"/>
          <w:szCs w:val="24"/>
        </w:rPr>
        <w:t>пациент</w:t>
      </w:r>
      <w:r w:rsidR="0064593E">
        <w:rPr>
          <w:sz w:val="24"/>
          <w:szCs w:val="24"/>
        </w:rPr>
        <w:t>ами</w:t>
      </w:r>
      <w:r w:rsidR="00C878FE">
        <w:rPr>
          <w:sz w:val="24"/>
          <w:szCs w:val="24"/>
        </w:rPr>
        <w:t xml:space="preserve"> с сахарным диабетом 2 типа, которым линаглиптин не назначался </w:t>
      </w:r>
      <w:r w:rsidRPr="00734AC8">
        <w:rPr>
          <w:sz w:val="24"/>
          <w:szCs w:val="24"/>
        </w:rPr>
        <w:t xml:space="preserve">(см. таблицу </w:t>
      </w:r>
      <w:r w:rsidR="00865DA0">
        <w:rPr>
          <w:sz w:val="24"/>
          <w:szCs w:val="24"/>
        </w:rPr>
        <w:t>4-</w:t>
      </w:r>
      <w:r w:rsidRPr="00734AC8">
        <w:rPr>
          <w:sz w:val="24"/>
          <w:szCs w:val="24"/>
        </w:rPr>
        <w:t>2)</w:t>
      </w:r>
      <w:r w:rsidR="0068712D">
        <w:rPr>
          <w:sz w:val="24"/>
          <w:szCs w:val="24"/>
        </w:rPr>
        <w:t xml:space="preserve"> </w:t>
      </w:r>
      <w:r w:rsidR="0068712D" w:rsidRPr="0068712D">
        <w:rPr>
          <w:sz w:val="24"/>
          <w:szCs w:val="24"/>
        </w:rPr>
        <w:t>[1]</w:t>
      </w:r>
      <w:r w:rsidRPr="00734AC8">
        <w:rPr>
          <w:sz w:val="24"/>
          <w:szCs w:val="24"/>
        </w:rPr>
        <w:t>.</w:t>
      </w:r>
    </w:p>
    <w:p w14:paraId="3900B2D8" w14:textId="77777777" w:rsidR="00041586" w:rsidRPr="00734AC8" w:rsidRDefault="00041586" w:rsidP="00041586">
      <w:pPr>
        <w:pStyle w:val="OT"/>
        <w:spacing w:after="0"/>
        <w:ind w:firstLine="709"/>
        <w:rPr>
          <w:sz w:val="24"/>
          <w:szCs w:val="24"/>
        </w:rPr>
      </w:pPr>
    </w:p>
    <w:p w14:paraId="51A3ADB2" w14:textId="77777777" w:rsidR="00041586" w:rsidRDefault="00041586">
      <w:pPr>
        <w:rPr>
          <w:rFonts w:eastAsia="Times New Roman"/>
          <w:b/>
          <w:snapToGrid w:val="0"/>
          <w:lang w:eastAsia="ru-RU"/>
        </w:rPr>
      </w:pPr>
      <w:r>
        <w:rPr>
          <w:b/>
        </w:rPr>
        <w:br w:type="page"/>
      </w:r>
    </w:p>
    <w:p w14:paraId="4FB43B0E" w14:textId="7E291F57" w:rsidR="00BE34EC" w:rsidRDefault="00734AC8" w:rsidP="00041586">
      <w:pPr>
        <w:pStyle w:val="OT"/>
        <w:spacing w:after="0"/>
        <w:rPr>
          <w:sz w:val="24"/>
          <w:szCs w:val="24"/>
        </w:rPr>
      </w:pPr>
      <w:r w:rsidRPr="00041586">
        <w:rPr>
          <w:b/>
          <w:sz w:val="24"/>
          <w:szCs w:val="24"/>
        </w:rPr>
        <w:lastRenderedPageBreak/>
        <w:t xml:space="preserve">Таблица </w:t>
      </w:r>
      <w:r w:rsidR="00041586" w:rsidRPr="00041586">
        <w:rPr>
          <w:b/>
          <w:sz w:val="24"/>
          <w:szCs w:val="24"/>
        </w:rPr>
        <w:t>4-</w:t>
      </w:r>
      <w:r w:rsidRPr="00041586">
        <w:rPr>
          <w:b/>
          <w:sz w:val="24"/>
          <w:szCs w:val="24"/>
        </w:rPr>
        <w:t>2.</w:t>
      </w:r>
      <w:r w:rsidRPr="00734AC8">
        <w:rPr>
          <w:sz w:val="24"/>
          <w:szCs w:val="24"/>
        </w:rPr>
        <w:t xml:space="preserve"> Сердечно-сосудистые и почечные исходы в зависимости от группы лечения в исследовании CARMELINA</w:t>
      </w:r>
      <w:r w:rsidR="0068712D" w:rsidRPr="0068712D">
        <w:rPr>
          <w:sz w:val="24"/>
          <w:szCs w:val="24"/>
        </w:rPr>
        <w:t xml:space="preserve"> [1]</w:t>
      </w:r>
      <w:r w:rsidR="00BE34EC">
        <w:rPr>
          <w:sz w:val="24"/>
          <w:szCs w:val="24"/>
        </w:rPr>
        <w:t>.</w:t>
      </w:r>
    </w:p>
    <w:tbl>
      <w:tblPr>
        <w:tblStyle w:val="a8"/>
        <w:tblW w:w="0" w:type="auto"/>
        <w:tblLook w:val="04A0" w:firstRow="1" w:lastRow="0" w:firstColumn="1" w:lastColumn="0" w:noHBand="0" w:noVBand="1"/>
      </w:tblPr>
      <w:tblGrid>
        <w:gridCol w:w="1896"/>
        <w:gridCol w:w="1222"/>
        <w:gridCol w:w="1785"/>
        <w:gridCol w:w="1222"/>
        <w:gridCol w:w="1785"/>
        <w:gridCol w:w="1436"/>
      </w:tblGrid>
      <w:tr w:rsidR="001C426B" w:rsidRPr="0049695C" w14:paraId="2BA82ACC" w14:textId="77777777" w:rsidTr="0068712D">
        <w:tc>
          <w:tcPr>
            <w:tcW w:w="1911" w:type="dxa"/>
            <w:vMerge w:val="restart"/>
            <w:shd w:val="clear" w:color="auto" w:fill="D9D9D9" w:themeFill="background1" w:themeFillShade="D9"/>
            <w:vAlign w:val="center"/>
          </w:tcPr>
          <w:p w14:paraId="65E51DFB" w14:textId="3F0835D6" w:rsidR="00A65F2B" w:rsidRPr="0049695C" w:rsidRDefault="0049695C" w:rsidP="00C74953">
            <w:pPr>
              <w:pStyle w:val="OT"/>
              <w:spacing w:after="0"/>
              <w:jc w:val="center"/>
              <w:rPr>
                <w:b/>
                <w:sz w:val="24"/>
                <w:szCs w:val="24"/>
              </w:rPr>
            </w:pPr>
            <w:r w:rsidRPr="0049695C">
              <w:rPr>
                <w:b/>
                <w:sz w:val="24"/>
                <w:szCs w:val="24"/>
              </w:rPr>
              <w:t>Параметр</w:t>
            </w:r>
          </w:p>
        </w:tc>
        <w:tc>
          <w:tcPr>
            <w:tcW w:w="3030" w:type="dxa"/>
            <w:gridSpan w:val="2"/>
            <w:shd w:val="clear" w:color="auto" w:fill="D9D9D9" w:themeFill="background1" w:themeFillShade="D9"/>
            <w:vAlign w:val="center"/>
          </w:tcPr>
          <w:p w14:paraId="45484D1E" w14:textId="2C1A52F1" w:rsidR="00A65F2B" w:rsidRPr="0049695C" w:rsidRDefault="00A65F2B" w:rsidP="00C74953">
            <w:pPr>
              <w:pStyle w:val="OT"/>
              <w:spacing w:after="0"/>
              <w:jc w:val="center"/>
              <w:rPr>
                <w:b/>
                <w:sz w:val="24"/>
                <w:szCs w:val="24"/>
              </w:rPr>
            </w:pPr>
            <w:r w:rsidRPr="0049695C">
              <w:rPr>
                <w:b/>
                <w:sz w:val="24"/>
                <w:szCs w:val="24"/>
              </w:rPr>
              <w:t>Линаглиптин 5 мг</w:t>
            </w:r>
          </w:p>
        </w:tc>
        <w:tc>
          <w:tcPr>
            <w:tcW w:w="3030" w:type="dxa"/>
            <w:gridSpan w:val="2"/>
            <w:shd w:val="clear" w:color="auto" w:fill="D9D9D9" w:themeFill="background1" w:themeFillShade="D9"/>
            <w:vAlign w:val="center"/>
          </w:tcPr>
          <w:p w14:paraId="3D8DEC8C" w14:textId="61E35E69" w:rsidR="00A65F2B" w:rsidRPr="0049695C" w:rsidRDefault="00A65F2B" w:rsidP="00C74953">
            <w:pPr>
              <w:pStyle w:val="OT"/>
              <w:spacing w:after="0"/>
              <w:jc w:val="center"/>
              <w:rPr>
                <w:b/>
                <w:sz w:val="24"/>
                <w:szCs w:val="24"/>
              </w:rPr>
            </w:pPr>
            <w:r w:rsidRPr="0049695C">
              <w:rPr>
                <w:b/>
                <w:sz w:val="24"/>
                <w:szCs w:val="24"/>
              </w:rPr>
              <w:t>Плацебо</w:t>
            </w:r>
          </w:p>
        </w:tc>
        <w:tc>
          <w:tcPr>
            <w:tcW w:w="1375" w:type="dxa"/>
            <w:shd w:val="clear" w:color="auto" w:fill="D9D9D9" w:themeFill="background1" w:themeFillShade="D9"/>
            <w:vAlign w:val="center"/>
          </w:tcPr>
          <w:p w14:paraId="08B8913B" w14:textId="5D4AC90C" w:rsidR="00A65F2B" w:rsidRPr="0049695C" w:rsidRDefault="00A65F2B" w:rsidP="00C74953">
            <w:pPr>
              <w:pStyle w:val="OT"/>
              <w:spacing w:after="0"/>
              <w:jc w:val="center"/>
              <w:rPr>
                <w:b/>
                <w:sz w:val="24"/>
                <w:szCs w:val="24"/>
              </w:rPr>
            </w:pPr>
            <w:r w:rsidRPr="0049695C">
              <w:rPr>
                <w:b/>
                <w:sz w:val="24"/>
                <w:szCs w:val="24"/>
              </w:rPr>
              <w:t>Отношение рисков</w:t>
            </w:r>
          </w:p>
        </w:tc>
      </w:tr>
      <w:tr w:rsidR="00DB6EF1" w:rsidRPr="0049695C" w14:paraId="5B0823B6" w14:textId="77777777" w:rsidTr="0068712D">
        <w:tc>
          <w:tcPr>
            <w:tcW w:w="1911" w:type="dxa"/>
            <w:vMerge/>
            <w:shd w:val="clear" w:color="auto" w:fill="D9D9D9" w:themeFill="background1" w:themeFillShade="D9"/>
            <w:vAlign w:val="center"/>
          </w:tcPr>
          <w:p w14:paraId="6D7EADF2" w14:textId="77777777" w:rsidR="00281EE8" w:rsidRPr="0049695C" w:rsidRDefault="00281EE8" w:rsidP="00281EE8">
            <w:pPr>
              <w:pStyle w:val="OT"/>
              <w:spacing w:after="0"/>
              <w:jc w:val="center"/>
              <w:rPr>
                <w:sz w:val="24"/>
                <w:szCs w:val="24"/>
              </w:rPr>
            </w:pPr>
          </w:p>
        </w:tc>
        <w:tc>
          <w:tcPr>
            <w:tcW w:w="1231" w:type="dxa"/>
            <w:shd w:val="clear" w:color="auto" w:fill="D9D9D9" w:themeFill="background1" w:themeFillShade="D9"/>
            <w:vAlign w:val="center"/>
          </w:tcPr>
          <w:p w14:paraId="2FE414F3" w14:textId="7F2BBD5A" w:rsidR="00281EE8" w:rsidRPr="0049695C" w:rsidRDefault="00281EE8" w:rsidP="00281EE8">
            <w:pPr>
              <w:pStyle w:val="OT"/>
              <w:spacing w:after="0"/>
              <w:jc w:val="center"/>
              <w:rPr>
                <w:sz w:val="24"/>
                <w:szCs w:val="24"/>
              </w:rPr>
            </w:pPr>
            <w:r w:rsidRPr="0049695C">
              <w:rPr>
                <w:sz w:val="24"/>
                <w:szCs w:val="24"/>
              </w:rPr>
              <w:t>Число субъектов (%)</w:t>
            </w:r>
          </w:p>
        </w:tc>
        <w:tc>
          <w:tcPr>
            <w:tcW w:w="1799" w:type="dxa"/>
            <w:shd w:val="clear" w:color="auto" w:fill="D9D9D9" w:themeFill="background1" w:themeFillShade="D9"/>
            <w:vAlign w:val="center"/>
          </w:tcPr>
          <w:p w14:paraId="5C0487D1" w14:textId="6846E2CF" w:rsidR="00281EE8" w:rsidRPr="0049695C" w:rsidRDefault="00281EE8" w:rsidP="00281EE8">
            <w:pPr>
              <w:pStyle w:val="OT"/>
              <w:spacing w:after="0"/>
              <w:jc w:val="center"/>
              <w:rPr>
                <w:sz w:val="24"/>
                <w:szCs w:val="24"/>
              </w:rPr>
            </w:pPr>
            <w:r w:rsidRPr="0049695C">
              <w:rPr>
                <w:sz w:val="24"/>
                <w:szCs w:val="24"/>
              </w:rPr>
              <w:t>Заболеваемость (частота на 1000 пациенто-лет)</w:t>
            </w:r>
          </w:p>
        </w:tc>
        <w:tc>
          <w:tcPr>
            <w:tcW w:w="1231" w:type="dxa"/>
            <w:shd w:val="clear" w:color="auto" w:fill="D9D9D9" w:themeFill="background1" w:themeFillShade="D9"/>
            <w:vAlign w:val="center"/>
          </w:tcPr>
          <w:p w14:paraId="34DB3917" w14:textId="1624E606" w:rsidR="00281EE8" w:rsidRPr="0049695C" w:rsidRDefault="00281EE8" w:rsidP="00281EE8">
            <w:pPr>
              <w:pStyle w:val="OT"/>
              <w:spacing w:after="0"/>
              <w:jc w:val="center"/>
              <w:rPr>
                <w:sz w:val="24"/>
                <w:szCs w:val="24"/>
              </w:rPr>
            </w:pPr>
            <w:r w:rsidRPr="0049695C">
              <w:rPr>
                <w:sz w:val="24"/>
                <w:szCs w:val="24"/>
              </w:rPr>
              <w:t>Число субъектов (%)</w:t>
            </w:r>
          </w:p>
        </w:tc>
        <w:tc>
          <w:tcPr>
            <w:tcW w:w="1799" w:type="dxa"/>
            <w:shd w:val="clear" w:color="auto" w:fill="D9D9D9" w:themeFill="background1" w:themeFillShade="D9"/>
            <w:vAlign w:val="center"/>
          </w:tcPr>
          <w:p w14:paraId="5929EADD" w14:textId="20994029" w:rsidR="00281EE8" w:rsidRPr="0049695C" w:rsidRDefault="00281EE8" w:rsidP="00281EE8">
            <w:pPr>
              <w:pStyle w:val="OT"/>
              <w:spacing w:after="0"/>
              <w:jc w:val="center"/>
              <w:rPr>
                <w:sz w:val="24"/>
                <w:szCs w:val="24"/>
              </w:rPr>
            </w:pPr>
            <w:r w:rsidRPr="0049695C">
              <w:rPr>
                <w:sz w:val="24"/>
                <w:szCs w:val="24"/>
              </w:rPr>
              <w:t>Заболеваемость (частота на 1000 пациенто-лет)</w:t>
            </w:r>
          </w:p>
        </w:tc>
        <w:tc>
          <w:tcPr>
            <w:tcW w:w="1375" w:type="dxa"/>
            <w:shd w:val="clear" w:color="auto" w:fill="D9D9D9" w:themeFill="background1" w:themeFillShade="D9"/>
            <w:vAlign w:val="center"/>
          </w:tcPr>
          <w:p w14:paraId="38241360" w14:textId="1DC27D07" w:rsidR="00281EE8" w:rsidRPr="0049695C" w:rsidRDefault="004A790A" w:rsidP="00281EE8">
            <w:pPr>
              <w:pStyle w:val="OT"/>
              <w:spacing w:after="0"/>
              <w:jc w:val="center"/>
              <w:rPr>
                <w:sz w:val="24"/>
                <w:szCs w:val="24"/>
              </w:rPr>
            </w:pPr>
            <w:r w:rsidRPr="0049695C">
              <w:rPr>
                <w:sz w:val="24"/>
                <w:szCs w:val="24"/>
              </w:rPr>
              <w:t>95% ДИ</w:t>
            </w:r>
          </w:p>
        </w:tc>
      </w:tr>
      <w:tr w:rsidR="00DB6EF1" w:rsidRPr="0049695C" w14:paraId="6D66FE4E" w14:textId="77777777" w:rsidTr="005148B9">
        <w:tc>
          <w:tcPr>
            <w:tcW w:w="1911" w:type="dxa"/>
          </w:tcPr>
          <w:p w14:paraId="624EF527" w14:textId="43A1A238" w:rsidR="00C74953" w:rsidRPr="0049695C" w:rsidRDefault="004A790A" w:rsidP="00C74953">
            <w:pPr>
              <w:pStyle w:val="OT"/>
              <w:spacing w:after="0"/>
              <w:jc w:val="center"/>
              <w:rPr>
                <w:sz w:val="24"/>
                <w:szCs w:val="24"/>
              </w:rPr>
            </w:pPr>
            <w:r w:rsidRPr="0049695C">
              <w:rPr>
                <w:sz w:val="24"/>
                <w:szCs w:val="24"/>
              </w:rPr>
              <w:t>Число пациентов</w:t>
            </w:r>
          </w:p>
        </w:tc>
        <w:tc>
          <w:tcPr>
            <w:tcW w:w="1231" w:type="dxa"/>
            <w:vAlign w:val="center"/>
          </w:tcPr>
          <w:p w14:paraId="0A1FB290" w14:textId="381C71E7" w:rsidR="00C74953" w:rsidRPr="0049695C" w:rsidRDefault="005148B9" w:rsidP="00C74953">
            <w:pPr>
              <w:pStyle w:val="OT"/>
              <w:spacing w:after="0"/>
              <w:jc w:val="center"/>
              <w:rPr>
                <w:sz w:val="24"/>
                <w:szCs w:val="24"/>
              </w:rPr>
            </w:pPr>
            <w:r w:rsidRPr="0049695C">
              <w:rPr>
                <w:sz w:val="24"/>
                <w:szCs w:val="24"/>
              </w:rPr>
              <w:t>3494</w:t>
            </w:r>
          </w:p>
        </w:tc>
        <w:tc>
          <w:tcPr>
            <w:tcW w:w="1799" w:type="dxa"/>
            <w:vAlign w:val="center"/>
          </w:tcPr>
          <w:p w14:paraId="7D11E62C" w14:textId="77777777" w:rsidR="00C74953" w:rsidRPr="0049695C" w:rsidRDefault="00C74953" w:rsidP="00C74953">
            <w:pPr>
              <w:pStyle w:val="OT"/>
              <w:spacing w:after="0"/>
              <w:jc w:val="center"/>
              <w:rPr>
                <w:sz w:val="24"/>
                <w:szCs w:val="24"/>
              </w:rPr>
            </w:pPr>
          </w:p>
        </w:tc>
        <w:tc>
          <w:tcPr>
            <w:tcW w:w="1231" w:type="dxa"/>
            <w:vAlign w:val="center"/>
          </w:tcPr>
          <w:p w14:paraId="32B8181A" w14:textId="67489D2E" w:rsidR="00C74953" w:rsidRPr="0049695C" w:rsidRDefault="005148B9" w:rsidP="00C74953">
            <w:pPr>
              <w:pStyle w:val="OT"/>
              <w:spacing w:after="0"/>
              <w:jc w:val="center"/>
              <w:rPr>
                <w:sz w:val="24"/>
                <w:szCs w:val="24"/>
              </w:rPr>
            </w:pPr>
            <w:r w:rsidRPr="0049695C">
              <w:rPr>
                <w:sz w:val="24"/>
                <w:szCs w:val="24"/>
              </w:rPr>
              <w:t>3485</w:t>
            </w:r>
          </w:p>
        </w:tc>
        <w:tc>
          <w:tcPr>
            <w:tcW w:w="1799" w:type="dxa"/>
            <w:vAlign w:val="center"/>
          </w:tcPr>
          <w:p w14:paraId="5B81697F" w14:textId="77777777" w:rsidR="00C74953" w:rsidRPr="0049695C" w:rsidRDefault="00C74953" w:rsidP="00C74953">
            <w:pPr>
              <w:pStyle w:val="OT"/>
              <w:spacing w:after="0"/>
              <w:jc w:val="center"/>
              <w:rPr>
                <w:sz w:val="24"/>
                <w:szCs w:val="24"/>
              </w:rPr>
            </w:pPr>
          </w:p>
        </w:tc>
        <w:tc>
          <w:tcPr>
            <w:tcW w:w="1375" w:type="dxa"/>
            <w:vAlign w:val="center"/>
          </w:tcPr>
          <w:p w14:paraId="0EB914FE" w14:textId="77777777" w:rsidR="00C74953" w:rsidRPr="0049695C" w:rsidRDefault="00C74953" w:rsidP="00C74953">
            <w:pPr>
              <w:pStyle w:val="OT"/>
              <w:spacing w:after="0"/>
              <w:jc w:val="center"/>
              <w:rPr>
                <w:sz w:val="24"/>
                <w:szCs w:val="24"/>
              </w:rPr>
            </w:pPr>
          </w:p>
        </w:tc>
      </w:tr>
      <w:tr w:rsidR="00DB6EF1" w:rsidRPr="0049695C" w14:paraId="4D10F3D8" w14:textId="77777777" w:rsidTr="005148B9">
        <w:tc>
          <w:tcPr>
            <w:tcW w:w="1911" w:type="dxa"/>
          </w:tcPr>
          <w:p w14:paraId="2336F2B8" w14:textId="3535E591" w:rsidR="00C74953" w:rsidRPr="0049695C" w:rsidRDefault="00DB6EF1" w:rsidP="00C74953">
            <w:pPr>
              <w:pStyle w:val="OT"/>
              <w:spacing w:after="0"/>
              <w:jc w:val="center"/>
              <w:rPr>
                <w:sz w:val="24"/>
                <w:szCs w:val="24"/>
              </w:rPr>
            </w:pPr>
            <w:r w:rsidRPr="0049695C">
              <w:rPr>
                <w:sz w:val="24"/>
                <w:szCs w:val="24"/>
              </w:rPr>
              <w:t>Композитная первичная конечная точка (по сердечно-сосудистым событиям)</w:t>
            </w:r>
          </w:p>
        </w:tc>
        <w:tc>
          <w:tcPr>
            <w:tcW w:w="1231" w:type="dxa"/>
            <w:vAlign w:val="center"/>
          </w:tcPr>
          <w:p w14:paraId="0E0A4467" w14:textId="2F2037AC" w:rsidR="00C74953" w:rsidRPr="0049695C" w:rsidRDefault="005148B9" w:rsidP="00C74953">
            <w:pPr>
              <w:pStyle w:val="OT"/>
              <w:spacing w:after="0"/>
              <w:jc w:val="center"/>
              <w:rPr>
                <w:sz w:val="24"/>
                <w:szCs w:val="24"/>
              </w:rPr>
            </w:pPr>
            <w:r w:rsidRPr="0049695C">
              <w:rPr>
                <w:sz w:val="24"/>
                <w:szCs w:val="24"/>
              </w:rPr>
              <w:t>434 (12,4)</w:t>
            </w:r>
          </w:p>
        </w:tc>
        <w:tc>
          <w:tcPr>
            <w:tcW w:w="1799" w:type="dxa"/>
            <w:vAlign w:val="center"/>
          </w:tcPr>
          <w:p w14:paraId="3AEEE8CD" w14:textId="005A5E75" w:rsidR="00C74953" w:rsidRPr="0049695C" w:rsidRDefault="00911D2D" w:rsidP="00C74953">
            <w:pPr>
              <w:pStyle w:val="OT"/>
              <w:spacing w:after="0"/>
              <w:jc w:val="center"/>
              <w:rPr>
                <w:sz w:val="24"/>
                <w:szCs w:val="24"/>
              </w:rPr>
            </w:pPr>
            <w:r w:rsidRPr="0049695C">
              <w:rPr>
                <w:sz w:val="24"/>
                <w:szCs w:val="24"/>
              </w:rPr>
              <w:t>57,7</w:t>
            </w:r>
          </w:p>
        </w:tc>
        <w:tc>
          <w:tcPr>
            <w:tcW w:w="1231" w:type="dxa"/>
            <w:vAlign w:val="center"/>
          </w:tcPr>
          <w:p w14:paraId="7A65E1F3" w14:textId="3DEA62E3" w:rsidR="00C74953" w:rsidRPr="0049695C" w:rsidRDefault="00911D2D" w:rsidP="00C74953">
            <w:pPr>
              <w:pStyle w:val="OT"/>
              <w:spacing w:after="0"/>
              <w:jc w:val="center"/>
              <w:rPr>
                <w:sz w:val="24"/>
                <w:szCs w:val="24"/>
              </w:rPr>
            </w:pPr>
            <w:r w:rsidRPr="0049695C">
              <w:rPr>
                <w:sz w:val="24"/>
                <w:szCs w:val="24"/>
              </w:rPr>
              <w:t>420 (12,1)</w:t>
            </w:r>
          </w:p>
        </w:tc>
        <w:tc>
          <w:tcPr>
            <w:tcW w:w="1799" w:type="dxa"/>
            <w:vAlign w:val="center"/>
          </w:tcPr>
          <w:p w14:paraId="319A338B" w14:textId="16117041" w:rsidR="00C74953" w:rsidRPr="0049695C" w:rsidRDefault="00911D2D" w:rsidP="00C74953">
            <w:pPr>
              <w:pStyle w:val="OT"/>
              <w:spacing w:after="0"/>
              <w:jc w:val="center"/>
              <w:rPr>
                <w:sz w:val="24"/>
                <w:szCs w:val="24"/>
              </w:rPr>
            </w:pPr>
            <w:r w:rsidRPr="0049695C">
              <w:rPr>
                <w:sz w:val="24"/>
                <w:szCs w:val="24"/>
              </w:rPr>
              <w:t>56,3</w:t>
            </w:r>
          </w:p>
        </w:tc>
        <w:tc>
          <w:tcPr>
            <w:tcW w:w="1375" w:type="dxa"/>
            <w:vAlign w:val="center"/>
          </w:tcPr>
          <w:p w14:paraId="3036C3D3" w14:textId="77777777" w:rsidR="00791CA5" w:rsidRPr="0049695C" w:rsidRDefault="00911D2D" w:rsidP="00C74953">
            <w:pPr>
              <w:pStyle w:val="OT"/>
              <w:spacing w:after="0"/>
              <w:jc w:val="center"/>
              <w:rPr>
                <w:sz w:val="24"/>
                <w:szCs w:val="24"/>
              </w:rPr>
            </w:pPr>
            <w:r w:rsidRPr="0049695C">
              <w:rPr>
                <w:sz w:val="24"/>
                <w:szCs w:val="24"/>
              </w:rPr>
              <w:t xml:space="preserve">1,02 </w:t>
            </w:r>
          </w:p>
          <w:p w14:paraId="03B8368A" w14:textId="2D4E4EEE" w:rsidR="00C74953" w:rsidRPr="0049695C" w:rsidRDefault="00911D2D" w:rsidP="00C74953">
            <w:pPr>
              <w:pStyle w:val="OT"/>
              <w:spacing w:after="0"/>
              <w:jc w:val="center"/>
              <w:rPr>
                <w:sz w:val="24"/>
                <w:szCs w:val="24"/>
              </w:rPr>
            </w:pPr>
            <w:r w:rsidRPr="0049695C">
              <w:rPr>
                <w:sz w:val="24"/>
                <w:szCs w:val="24"/>
              </w:rPr>
              <w:t>(0,89; 1,17)*</w:t>
            </w:r>
          </w:p>
        </w:tc>
      </w:tr>
      <w:tr w:rsidR="00DB6EF1" w:rsidRPr="0049695C" w14:paraId="2C993C47" w14:textId="77777777" w:rsidTr="005148B9">
        <w:tc>
          <w:tcPr>
            <w:tcW w:w="1911" w:type="dxa"/>
          </w:tcPr>
          <w:p w14:paraId="1E6789A6" w14:textId="306FF96C" w:rsidR="00C74953" w:rsidRPr="0049695C" w:rsidRDefault="00DB6EF1" w:rsidP="00DB6EF1">
            <w:pPr>
              <w:pStyle w:val="OT"/>
              <w:spacing w:after="0"/>
              <w:jc w:val="center"/>
              <w:rPr>
                <w:sz w:val="24"/>
                <w:szCs w:val="24"/>
              </w:rPr>
            </w:pPr>
            <w:r w:rsidRPr="0049695C">
              <w:rPr>
                <w:sz w:val="24"/>
                <w:szCs w:val="24"/>
              </w:rPr>
              <w:t>Композитная вторичная конечная точка (по почечным событиям)</w:t>
            </w:r>
          </w:p>
        </w:tc>
        <w:tc>
          <w:tcPr>
            <w:tcW w:w="1231" w:type="dxa"/>
            <w:vAlign w:val="center"/>
          </w:tcPr>
          <w:p w14:paraId="05187987" w14:textId="5E491534" w:rsidR="00C74953" w:rsidRPr="0049695C" w:rsidRDefault="00A73ED2" w:rsidP="00C74953">
            <w:pPr>
              <w:pStyle w:val="OT"/>
              <w:spacing w:after="0"/>
              <w:jc w:val="center"/>
              <w:rPr>
                <w:sz w:val="24"/>
                <w:szCs w:val="24"/>
              </w:rPr>
            </w:pPr>
            <w:r w:rsidRPr="0049695C">
              <w:rPr>
                <w:sz w:val="24"/>
                <w:szCs w:val="24"/>
              </w:rPr>
              <w:t>327 (9,4)</w:t>
            </w:r>
          </w:p>
        </w:tc>
        <w:tc>
          <w:tcPr>
            <w:tcW w:w="1799" w:type="dxa"/>
            <w:vAlign w:val="center"/>
          </w:tcPr>
          <w:p w14:paraId="16FAE9D1" w14:textId="42907F7C" w:rsidR="00C74953" w:rsidRPr="0049695C" w:rsidRDefault="00A73ED2" w:rsidP="00C74953">
            <w:pPr>
              <w:pStyle w:val="OT"/>
              <w:spacing w:after="0"/>
              <w:jc w:val="center"/>
              <w:rPr>
                <w:sz w:val="24"/>
                <w:szCs w:val="24"/>
              </w:rPr>
            </w:pPr>
            <w:r w:rsidRPr="0049695C">
              <w:rPr>
                <w:sz w:val="24"/>
                <w:szCs w:val="24"/>
              </w:rPr>
              <w:t>48,9</w:t>
            </w:r>
          </w:p>
        </w:tc>
        <w:tc>
          <w:tcPr>
            <w:tcW w:w="1231" w:type="dxa"/>
            <w:vAlign w:val="center"/>
          </w:tcPr>
          <w:p w14:paraId="32E8AC20" w14:textId="200FC789" w:rsidR="00C74953" w:rsidRPr="0049695C" w:rsidRDefault="00A73ED2" w:rsidP="00C74953">
            <w:pPr>
              <w:pStyle w:val="OT"/>
              <w:spacing w:after="0"/>
              <w:jc w:val="center"/>
              <w:rPr>
                <w:sz w:val="24"/>
                <w:szCs w:val="24"/>
              </w:rPr>
            </w:pPr>
            <w:r w:rsidRPr="0049695C">
              <w:rPr>
                <w:sz w:val="24"/>
                <w:szCs w:val="24"/>
              </w:rPr>
              <w:t>306 (8,8)</w:t>
            </w:r>
          </w:p>
        </w:tc>
        <w:tc>
          <w:tcPr>
            <w:tcW w:w="1799" w:type="dxa"/>
            <w:vAlign w:val="center"/>
          </w:tcPr>
          <w:p w14:paraId="2320201E" w14:textId="02792918" w:rsidR="00C74953" w:rsidRPr="0049695C" w:rsidRDefault="00A73ED2" w:rsidP="00C74953">
            <w:pPr>
              <w:pStyle w:val="OT"/>
              <w:spacing w:after="0"/>
              <w:jc w:val="center"/>
              <w:rPr>
                <w:sz w:val="24"/>
                <w:szCs w:val="24"/>
              </w:rPr>
            </w:pPr>
            <w:r w:rsidRPr="0049695C">
              <w:rPr>
                <w:sz w:val="24"/>
                <w:szCs w:val="24"/>
              </w:rPr>
              <w:t>46,6</w:t>
            </w:r>
          </w:p>
        </w:tc>
        <w:tc>
          <w:tcPr>
            <w:tcW w:w="1375" w:type="dxa"/>
            <w:vAlign w:val="center"/>
          </w:tcPr>
          <w:p w14:paraId="4C2D29DC" w14:textId="77777777" w:rsidR="00791CA5" w:rsidRPr="0049695C" w:rsidRDefault="00A73ED2" w:rsidP="00C74953">
            <w:pPr>
              <w:pStyle w:val="OT"/>
              <w:spacing w:after="0"/>
              <w:jc w:val="center"/>
              <w:rPr>
                <w:sz w:val="24"/>
                <w:szCs w:val="24"/>
              </w:rPr>
            </w:pPr>
            <w:r w:rsidRPr="0049695C">
              <w:rPr>
                <w:sz w:val="24"/>
                <w:szCs w:val="24"/>
              </w:rPr>
              <w:t xml:space="preserve">1,04 </w:t>
            </w:r>
          </w:p>
          <w:p w14:paraId="227CE63B" w14:textId="2C657B05" w:rsidR="00C74953" w:rsidRPr="0049695C" w:rsidRDefault="00A73ED2" w:rsidP="00C74953">
            <w:pPr>
              <w:pStyle w:val="OT"/>
              <w:spacing w:after="0"/>
              <w:jc w:val="center"/>
              <w:rPr>
                <w:sz w:val="24"/>
                <w:szCs w:val="24"/>
              </w:rPr>
            </w:pPr>
            <w:r w:rsidRPr="0049695C">
              <w:rPr>
                <w:sz w:val="24"/>
                <w:szCs w:val="24"/>
              </w:rPr>
              <w:t>(0,89; 1,22)</w:t>
            </w:r>
          </w:p>
        </w:tc>
      </w:tr>
      <w:tr w:rsidR="00DB6EF1" w:rsidRPr="0049695C" w14:paraId="6B95F339" w14:textId="77777777" w:rsidTr="005148B9">
        <w:tc>
          <w:tcPr>
            <w:tcW w:w="1911" w:type="dxa"/>
          </w:tcPr>
          <w:p w14:paraId="0DAA3747" w14:textId="1D8AB2AC" w:rsidR="00C74953" w:rsidRPr="0049695C" w:rsidRDefault="00DB6EF1" w:rsidP="00C74953">
            <w:pPr>
              <w:pStyle w:val="OT"/>
              <w:spacing w:after="0"/>
              <w:jc w:val="center"/>
              <w:rPr>
                <w:sz w:val="24"/>
                <w:szCs w:val="24"/>
              </w:rPr>
            </w:pPr>
            <w:r w:rsidRPr="0049695C">
              <w:rPr>
                <w:sz w:val="24"/>
                <w:szCs w:val="24"/>
              </w:rPr>
              <w:t>Смертность по любым причинам</w:t>
            </w:r>
          </w:p>
        </w:tc>
        <w:tc>
          <w:tcPr>
            <w:tcW w:w="1231" w:type="dxa"/>
            <w:vAlign w:val="center"/>
          </w:tcPr>
          <w:p w14:paraId="56175D35" w14:textId="7BD27D41" w:rsidR="00C74953" w:rsidRPr="0049695C" w:rsidRDefault="00A73ED2" w:rsidP="00C74953">
            <w:pPr>
              <w:pStyle w:val="OT"/>
              <w:spacing w:after="0"/>
              <w:jc w:val="center"/>
              <w:rPr>
                <w:sz w:val="24"/>
                <w:szCs w:val="24"/>
              </w:rPr>
            </w:pPr>
            <w:r w:rsidRPr="0049695C">
              <w:rPr>
                <w:sz w:val="24"/>
                <w:szCs w:val="24"/>
              </w:rPr>
              <w:t>367 (10,5)</w:t>
            </w:r>
          </w:p>
        </w:tc>
        <w:tc>
          <w:tcPr>
            <w:tcW w:w="1799" w:type="dxa"/>
            <w:vAlign w:val="center"/>
          </w:tcPr>
          <w:p w14:paraId="595F9FDB" w14:textId="5CE522B5" w:rsidR="00C74953" w:rsidRPr="0049695C" w:rsidRDefault="00A73ED2" w:rsidP="00C74953">
            <w:pPr>
              <w:pStyle w:val="OT"/>
              <w:spacing w:after="0"/>
              <w:jc w:val="center"/>
              <w:rPr>
                <w:sz w:val="24"/>
                <w:szCs w:val="24"/>
              </w:rPr>
            </w:pPr>
            <w:r w:rsidRPr="0049695C">
              <w:rPr>
                <w:sz w:val="24"/>
                <w:szCs w:val="24"/>
              </w:rPr>
              <w:t>46,9</w:t>
            </w:r>
          </w:p>
        </w:tc>
        <w:tc>
          <w:tcPr>
            <w:tcW w:w="1231" w:type="dxa"/>
            <w:vAlign w:val="center"/>
          </w:tcPr>
          <w:p w14:paraId="44847A16" w14:textId="0F415959" w:rsidR="00C74953" w:rsidRPr="0049695C" w:rsidRDefault="00A73ED2" w:rsidP="00C74953">
            <w:pPr>
              <w:pStyle w:val="OT"/>
              <w:spacing w:after="0"/>
              <w:jc w:val="center"/>
              <w:rPr>
                <w:sz w:val="24"/>
                <w:szCs w:val="24"/>
              </w:rPr>
            </w:pPr>
            <w:r w:rsidRPr="0049695C">
              <w:rPr>
                <w:sz w:val="24"/>
                <w:szCs w:val="24"/>
              </w:rPr>
              <w:t>373 (10,7)</w:t>
            </w:r>
          </w:p>
        </w:tc>
        <w:tc>
          <w:tcPr>
            <w:tcW w:w="1799" w:type="dxa"/>
            <w:vAlign w:val="center"/>
          </w:tcPr>
          <w:p w14:paraId="294C7C8E" w14:textId="3FE7BE68" w:rsidR="00C74953" w:rsidRPr="0049695C" w:rsidRDefault="00A73ED2" w:rsidP="00C74953">
            <w:pPr>
              <w:pStyle w:val="OT"/>
              <w:spacing w:after="0"/>
              <w:jc w:val="center"/>
              <w:rPr>
                <w:sz w:val="24"/>
                <w:szCs w:val="24"/>
              </w:rPr>
            </w:pPr>
            <w:r w:rsidRPr="0049695C">
              <w:rPr>
                <w:sz w:val="24"/>
                <w:szCs w:val="24"/>
              </w:rPr>
              <w:t>48,0</w:t>
            </w:r>
          </w:p>
        </w:tc>
        <w:tc>
          <w:tcPr>
            <w:tcW w:w="1375" w:type="dxa"/>
            <w:vAlign w:val="center"/>
          </w:tcPr>
          <w:p w14:paraId="190C329B" w14:textId="77777777" w:rsidR="00791CA5" w:rsidRPr="0049695C" w:rsidRDefault="00A73ED2" w:rsidP="00C74953">
            <w:pPr>
              <w:pStyle w:val="OT"/>
              <w:spacing w:after="0"/>
              <w:jc w:val="center"/>
              <w:rPr>
                <w:sz w:val="24"/>
                <w:szCs w:val="24"/>
              </w:rPr>
            </w:pPr>
            <w:r w:rsidRPr="0049695C">
              <w:rPr>
                <w:sz w:val="24"/>
                <w:szCs w:val="24"/>
              </w:rPr>
              <w:t xml:space="preserve">0,98 </w:t>
            </w:r>
          </w:p>
          <w:p w14:paraId="76530FE6" w14:textId="0FAA730B" w:rsidR="00C74953" w:rsidRPr="0049695C" w:rsidRDefault="00A73ED2" w:rsidP="00C74953">
            <w:pPr>
              <w:pStyle w:val="OT"/>
              <w:spacing w:after="0"/>
              <w:jc w:val="center"/>
              <w:rPr>
                <w:sz w:val="24"/>
                <w:szCs w:val="24"/>
              </w:rPr>
            </w:pPr>
            <w:r w:rsidRPr="0049695C">
              <w:rPr>
                <w:sz w:val="24"/>
                <w:szCs w:val="24"/>
              </w:rPr>
              <w:t>(0,84; 1,13)</w:t>
            </w:r>
          </w:p>
        </w:tc>
      </w:tr>
      <w:tr w:rsidR="00DB6EF1" w:rsidRPr="0049695C" w14:paraId="54A0BBE8" w14:textId="77777777" w:rsidTr="005148B9">
        <w:tc>
          <w:tcPr>
            <w:tcW w:w="1911" w:type="dxa"/>
          </w:tcPr>
          <w:p w14:paraId="72A0B788" w14:textId="44937D39" w:rsidR="00C74953" w:rsidRPr="0049695C" w:rsidRDefault="00DB6EF1" w:rsidP="00114668">
            <w:pPr>
              <w:pStyle w:val="OT"/>
              <w:spacing w:after="0"/>
              <w:jc w:val="center"/>
              <w:rPr>
                <w:sz w:val="24"/>
                <w:szCs w:val="24"/>
              </w:rPr>
            </w:pPr>
            <w:r w:rsidRPr="0049695C">
              <w:rPr>
                <w:sz w:val="24"/>
                <w:szCs w:val="24"/>
              </w:rPr>
              <w:t>Смертность по серд</w:t>
            </w:r>
            <w:r w:rsidR="00114668" w:rsidRPr="0049695C">
              <w:rPr>
                <w:sz w:val="24"/>
                <w:szCs w:val="24"/>
              </w:rPr>
              <w:t>е</w:t>
            </w:r>
            <w:r w:rsidRPr="0049695C">
              <w:rPr>
                <w:sz w:val="24"/>
                <w:szCs w:val="24"/>
              </w:rPr>
              <w:t xml:space="preserve">чно-сосудистым </w:t>
            </w:r>
            <w:r w:rsidR="00114668" w:rsidRPr="0049695C">
              <w:rPr>
                <w:sz w:val="24"/>
                <w:szCs w:val="24"/>
              </w:rPr>
              <w:t>причинам</w:t>
            </w:r>
          </w:p>
        </w:tc>
        <w:tc>
          <w:tcPr>
            <w:tcW w:w="1231" w:type="dxa"/>
            <w:vAlign w:val="center"/>
          </w:tcPr>
          <w:p w14:paraId="1AADD6EB" w14:textId="17DF339E" w:rsidR="00C74953" w:rsidRPr="0049695C" w:rsidRDefault="00A73ED2" w:rsidP="00C74953">
            <w:pPr>
              <w:pStyle w:val="OT"/>
              <w:spacing w:after="0"/>
              <w:jc w:val="center"/>
              <w:rPr>
                <w:sz w:val="24"/>
                <w:szCs w:val="24"/>
              </w:rPr>
            </w:pPr>
            <w:r w:rsidRPr="0049695C">
              <w:rPr>
                <w:sz w:val="24"/>
                <w:szCs w:val="24"/>
              </w:rPr>
              <w:t>255 (7,3)</w:t>
            </w:r>
          </w:p>
        </w:tc>
        <w:tc>
          <w:tcPr>
            <w:tcW w:w="1799" w:type="dxa"/>
            <w:vAlign w:val="center"/>
          </w:tcPr>
          <w:p w14:paraId="1A1AA840" w14:textId="1C54921B" w:rsidR="00C74953" w:rsidRPr="0049695C" w:rsidRDefault="00A73ED2" w:rsidP="00C74953">
            <w:pPr>
              <w:pStyle w:val="OT"/>
              <w:spacing w:after="0"/>
              <w:jc w:val="center"/>
              <w:rPr>
                <w:sz w:val="24"/>
                <w:szCs w:val="24"/>
              </w:rPr>
            </w:pPr>
            <w:r w:rsidRPr="0049695C">
              <w:rPr>
                <w:sz w:val="24"/>
                <w:szCs w:val="24"/>
              </w:rPr>
              <w:t>32,6</w:t>
            </w:r>
          </w:p>
        </w:tc>
        <w:tc>
          <w:tcPr>
            <w:tcW w:w="1231" w:type="dxa"/>
            <w:vAlign w:val="center"/>
          </w:tcPr>
          <w:p w14:paraId="0BB55F8B" w14:textId="42F312D2" w:rsidR="00C74953" w:rsidRPr="0049695C" w:rsidRDefault="00A73ED2" w:rsidP="00C74953">
            <w:pPr>
              <w:pStyle w:val="OT"/>
              <w:spacing w:after="0"/>
              <w:jc w:val="center"/>
              <w:rPr>
                <w:sz w:val="24"/>
                <w:szCs w:val="24"/>
              </w:rPr>
            </w:pPr>
            <w:r w:rsidRPr="0049695C">
              <w:rPr>
                <w:sz w:val="24"/>
                <w:szCs w:val="24"/>
              </w:rPr>
              <w:t>264 (7,6)</w:t>
            </w:r>
          </w:p>
        </w:tc>
        <w:tc>
          <w:tcPr>
            <w:tcW w:w="1799" w:type="dxa"/>
            <w:vAlign w:val="center"/>
          </w:tcPr>
          <w:p w14:paraId="481F0521" w14:textId="5643DFBC" w:rsidR="00C74953" w:rsidRPr="0049695C" w:rsidRDefault="00A73ED2" w:rsidP="00C74953">
            <w:pPr>
              <w:pStyle w:val="OT"/>
              <w:spacing w:after="0"/>
              <w:jc w:val="center"/>
              <w:rPr>
                <w:sz w:val="24"/>
                <w:szCs w:val="24"/>
              </w:rPr>
            </w:pPr>
            <w:r w:rsidRPr="0049695C">
              <w:rPr>
                <w:sz w:val="24"/>
                <w:szCs w:val="24"/>
              </w:rPr>
              <w:t>34</w:t>
            </w:r>
          </w:p>
        </w:tc>
        <w:tc>
          <w:tcPr>
            <w:tcW w:w="1375" w:type="dxa"/>
            <w:vAlign w:val="center"/>
          </w:tcPr>
          <w:p w14:paraId="2E85A81D" w14:textId="77777777" w:rsidR="00791CA5" w:rsidRPr="0049695C" w:rsidRDefault="00A73ED2" w:rsidP="00C74953">
            <w:pPr>
              <w:pStyle w:val="OT"/>
              <w:spacing w:after="0"/>
              <w:jc w:val="center"/>
              <w:rPr>
                <w:sz w:val="24"/>
                <w:szCs w:val="24"/>
              </w:rPr>
            </w:pPr>
            <w:r w:rsidRPr="0049695C">
              <w:rPr>
                <w:sz w:val="24"/>
                <w:szCs w:val="24"/>
              </w:rPr>
              <w:t xml:space="preserve">0,96 </w:t>
            </w:r>
          </w:p>
          <w:p w14:paraId="69148E37" w14:textId="2F2EB940" w:rsidR="00C74953" w:rsidRPr="0049695C" w:rsidRDefault="00A73ED2" w:rsidP="00C74953">
            <w:pPr>
              <w:pStyle w:val="OT"/>
              <w:spacing w:after="0"/>
              <w:jc w:val="center"/>
              <w:rPr>
                <w:sz w:val="24"/>
                <w:szCs w:val="24"/>
              </w:rPr>
            </w:pPr>
            <w:r w:rsidRPr="0049695C">
              <w:rPr>
                <w:sz w:val="24"/>
                <w:szCs w:val="24"/>
              </w:rPr>
              <w:t>(0,81; 1,14)</w:t>
            </w:r>
          </w:p>
        </w:tc>
      </w:tr>
      <w:tr w:rsidR="00DB6EF1" w:rsidRPr="0049695C" w14:paraId="0B453B2E" w14:textId="77777777" w:rsidTr="005148B9">
        <w:tc>
          <w:tcPr>
            <w:tcW w:w="1911" w:type="dxa"/>
          </w:tcPr>
          <w:p w14:paraId="35558AA6" w14:textId="122FA7F4" w:rsidR="00C74953" w:rsidRPr="0049695C" w:rsidRDefault="001C426B" w:rsidP="00C74953">
            <w:pPr>
              <w:pStyle w:val="OT"/>
              <w:spacing w:after="0"/>
              <w:jc w:val="center"/>
              <w:rPr>
                <w:sz w:val="24"/>
                <w:szCs w:val="24"/>
              </w:rPr>
            </w:pPr>
            <w:r w:rsidRPr="0049695C">
              <w:rPr>
                <w:sz w:val="24"/>
                <w:szCs w:val="24"/>
              </w:rPr>
              <w:t>Госпитализация поп ричине сердечной недостаточности</w:t>
            </w:r>
          </w:p>
        </w:tc>
        <w:tc>
          <w:tcPr>
            <w:tcW w:w="1231" w:type="dxa"/>
            <w:vAlign w:val="center"/>
          </w:tcPr>
          <w:p w14:paraId="2DB4D434" w14:textId="26505F00" w:rsidR="00C74953" w:rsidRPr="0049695C" w:rsidRDefault="00A73ED2" w:rsidP="00C74953">
            <w:pPr>
              <w:pStyle w:val="OT"/>
              <w:spacing w:after="0"/>
              <w:jc w:val="center"/>
              <w:rPr>
                <w:sz w:val="24"/>
                <w:szCs w:val="24"/>
              </w:rPr>
            </w:pPr>
            <w:r w:rsidRPr="0049695C">
              <w:rPr>
                <w:sz w:val="24"/>
                <w:szCs w:val="24"/>
              </w:rPr>
              <w:t>209 (6,0)</w:t>
            </w:r>
          </w:p>
        </w:tc>
        <w:tc>
          <w:tcPr>
            <w:tcW w:w="1799" w:type="dxa"/>
            <w:vAlign w:val="center"/>
          </w:tcPr>
          <w:p w14:paraId="0D3D96D3" w14:textId="1BF99980" w:rsidR="00C74953" w:rsidRPr="0049695C" w:rsidRDefault="00A73ED2" w:rsidP="00C74953">
            <w:pPr>
              <w:pStyle w:val="OT"/>
              <w:spacing w:after="0"/>
              <w:jc w:val="center"/>
              <w:rPr>
                <w:sz w:val="24"/>
                <w:szCs w:val="24"/>
              </w:rPr>
            </w:pPr>
            <w:r w:rsidRPr="0049695C">
              <w:rPr>
                <w:sz w:val="24"/>
                <w:szCs w:val="24"/>
              </w:rPr>
              <w:t>27,7</w:t>
            </w:r>
          </w:p>
        </w:tc>
        <w:tc>
          <w:tcPr>
            <w:tcW w:w="1231" w:type="dxa"/>
            <w:vAlign w:val="center"/>
          </w:tcPr>
          <w:p w14:paraId="0ECFDE85" w14:textId="265BFB0E" w:rsidR="00C74953" w:rsidRPr="0049695C" w:rsidRDefault="00A73ED2" w:rsidP="00C74953">
            <w:pPr>
              <w:pStyle w:val="OT"/>
              <w:spacing w:after="0"/>
              <w:jc w:val="center"/>
              <w:rPr>
                <w:sz w:val="24"/>
                <w:szCs w:val="24"/>
              </w:rPr>
            </w:pPr>
            <w:r w:rsidRPr="0049695C">
              <w:rPr>
                <w:sz w:val="24"/>
                <w:szCs w:val="24"/>
              </w:rPr>
              <w:t>226 (6,5)</w:t>
            </w:r>
          </w:p>
        </w:tc>
        <w:tc>
          <w:tcPr>
            <w:tcW w:w="1799" w:type="dxa"/>
            <w:vAlign w:val="center"/>
          </w:tcPr>
          <w:p w14:paraId="57983AD4" w14:textId="55CEFA66" w:rsidR="00C74953" w:rsidRPr="0049695C" w:rsidRDefault="00A73ED2" w:rsidP="00C74953">
            <w:pPr>
              <w:pStyle w:val="OT"/>
              <w:spacing w:after="0"/>
              <w:jc w:val="center"/>
              <w:rPr>
                <w:sz w:val="24"/>
                <w:szCs w:val="24"/>
              </w:rPr>
            </w:pPr>
            <w:r w:rsidRPr="0049695C">
              <w:rPr>
                <w:sz w:val="24"/>
                <w:szCs w:val="24"/>
              </w:rPr>
              <w:t>30,4</w:t>
            </w:r>
          </w:p>
        </w:tc>
        <w:tc>
          <w:tcPr>
            <w:tcW w:w="1375" w:type="dxa"/>
            <w:vAlign w:val="center"/>
          </w:tcPr>
          <w:p w14:paraId="2A6FE2EB" w14:textId="77777777" w:rsidR="00791CA5" w:rsidRPr="0049695C" w:rsidRDefault="00A73ED2" w:rsidP="00C74953">
            <w:pPr>
              <w:pStyle w:val="OT"/>
              <w:spacing w:after="0"/>
              <w:jc w:val="center"/>
              <w:rPr>
                <w:sz w:val="24"/>
                <w:szCs w:val="24"/>
              </w:rPr>
            </w:pPr>
            <w:r w:rsidRPr="0049695C">
              <w:rPr>
                <w:sz w:val="24"/>
                <w:szCs w:val="24"/>
              </w:rPr>
              <w:t xml:space="preserve">0,90 </w:t>
            </w:r>
          </w:p>
          <w:p w14:paraId="0615BECC" w14:textId="0ED55D7B" w:rsidR="00C74953" w:rsidRPr="0049695C" w:rsidRDefault="00A73ED2" w:rsidP="00C74953">
            <w:pPr>
              <w:pStyle w:val="OT"/>
              <w:spacing w:after="0"/>
              <w:jc w:val="center"/>
              <w:rPr>
                <w:sz w:val="24"/>
                <w:szCs w:val="24"/>
              </w:rPr>
            </w:pPr>
            <w:r w:rsidRPr="0049695C">
              <w:rPr>
                <w:sz w:val="24"/>
                <w:szCs w:val="24"/>
              </w:rPr>
              <w:t>(0,74; 1,08)</w:t>
            </w:r>
          </w:p>
        </w:tc>
      </w:tr>
      <w:tr w:rsidR="001C426B" w:rsidRPr="0049695C" w14:paraId="5C5ADFB0" w14:textId="77777777" w:rsidTr="0092066D">
        <w:tc>
          <w:tcPr>
            <w:tcW w:w="9346" w:type="dxa"/>
            <w:gridSpan w:val="6"/>
          </w:tcPr>
          <w:p w14:paraId="7D0A347A" w14:textId="77777777" w:rsidR="001C426B" w:rsidRPr="007F5E52" w:rsidRDefault="001C426B" w:rsidP="001C426B">
            <w:pPr>
              <w:pStyle w:val="OT"/>
              <w:spacing w:after="0"/>
              <w:rPr>
                <w:b/>
                <w:sz w:val="20"/>
                <w:szCs w:val="24"/>
              </w:rPr>
            </w:pPr>
            <w:r w:rsidRPr="007F5E52">
              <w:rPr>
                <w:b/>
                <w:sz w:val="20"/>
                <w:szCs w:val="24"/>
              </w:rPr>
              <w:t>Примечание:</w:t>
            </w:r>
          </w:p>
          <w:p w14:paraId="604F46C5" w14:textId="60A9FB53" w:rsidR="001C426B" w:rsidRPr="0049695C" w:rsidRDefault="00911D2D" w:rsidP="001C426B">
            <w:pPr>
              <w:pStyle w:val="OT"/>
              <w:spacing w:after="0"/>
              <w:rPr>
                <w:sz w:val="24"/>
                <w:szCs w:val="24"/>
              </w:rPr>
            </w:pPr>
            <w:r w:rsidRPr="007F5E52">
              <w:rPr>
                <w:sz w:val="20"/>
                <w:szCs w:val="24"/>
              </w:rPr>
              <w:t>* анализ неменьшей эффективности</w:t>
            </w:r>
            <w:r w:rsidR="00A73ED2" w:rsidRPr="007F5E52">
              <w:rPr>
                <w:sz w:val="20"/>
                <w:szCs w:val="24"/>
              </w:rPr>
              <w:t xml:space="preserve"> для демонтсрации того факта, что верхняя граница 95% ДИ для отношения рисков составляет менее 1,3.</w:t>
            </w:r>
          </w:p>
        </w:tc>
      </w:tr>
    </w:tbl>
    <w:p w14:paraId="73A3D0AF" w14:textId="77777777" w:rsidR="00BE34EC" w:rsidRDefault="00BE34EC" w:rsidP="00041586">
      <w:pPr>
        <w:pStyle w:val="OT"/>
        <w:spacing w:after="0"/>
        <w:rPr>
          <w:sz w:val="24"/>
          <w:szCs w:val="24"/>
        </w:rPr>
      </w:pPr>
    </w:p>
    <w:p w14:paraId="6C56AE37" w14:textId="289B35F3" w:rsidR="0023786B" w:rsidRDefault="00817FE2" w:rsidP="0023786B">
      <w:pPr>
        <w:pStyle w:val="OT"/>
        <w:ind w:firstLine="709"/>
        <w:rPr>
          <w:sz w:val="24"/>
          <w:szCs w:val="24"/>
        </w:rPr>
      </w:pPr>
      <w:r w:rsidRPr="00817FE2">
        <w:rPr>
          <w:sz w:val="24"/>
          <w:szCs w:val="24"/>
        </w:rPr>
        <w:t>В анализ</w:t>
      </w:r>
      <w:r w:rsidR="0068712D">
        <w:rPr>
          <w:sz w:val="24"/>
          <w:szCs w:val="24"/>
        </w:rPr>
        <w:t>е</w:t>
      </w:r>
      <w:r w:rsidRPr="00817FE2">
        <w:rPr>
          <w:sz w:val="24"/>
          <w:szCs w:val="24"/>
        </w:rPr>
        <w:t xml:space="preserve"> на прогрессирование альбуминурии (переход от</w:t>
      </w:r>
      <w:r w:rsidR="0068712D">
        <w:rPr>
          <w:sz w:val="24"/>
          <w:szCs w:val="24"/>
        </w:rPr>
        <w:t xml:space="preserve"> нормоальбуминурии к микро- или </w:t>
      </w:r>
      <w:r w:rsidRPr="00817FE2">
        <w:rPr>
          <w:sz w:val="24"/>
          <w:szCs w:val="24"/>
        </w:rPr>
        <w:t>макроальбуминурии или от микроальбуминурии к макроальбуминурии) расчетное отношение рисков составило</w:t>
      </w:r>
      <w:r w:rsidR="0068712D">
        <w:rPr>
          <w:sz w:val="24"/>
          <w:szCs w:val="24"/>
        </w:rPr>
        <w:t xml:space="preserve"> </w:t>
      </w:r>
      <w:r w:rsidRPr="00817FE2">
        <w:rPr>
          <w:sz w:val="24"/>
          <w:szCs w:val="24"/>
        </w:rPr>
        <w:t>0,86 (95% ДИ 0,78, 0,95) для линаглиптина по сравнению с плацебо</w:t>
      </w:r>
      <w:r w:rsidR="00097FCE" w:rsidRPr="00097FCE">
        <w:rPr>
          <w:sz w:val="24"/>
          <w:szCs w:val="24"/>
        </w:rPr>
        <w:t xml:space="preserve"> [1]</w:t>
      </w:r>
      <w:r w:rsidRPr="00817FE2">
        <w:rPr>
          <w:sz w:val="24"/>
          <w:szCs w:val="24"/>
        </w:rPr>
        <w:t>.</w:t>
      </w:r>
    </w:p>
    <w:p w14:paraId="5891C12E" w14:textId="7AE967A6" w:rsidR="0023786B" w:rsidRPr="0068712D" w:rsidRDefault="0023786B" w:rsidP="0023786B">
      <w:pPr>
        <w:pStyle w:val="4"/>
        <w:spacing w:after="240"/>
        <w:rPr>
          <w:rFonts w:ascii="Times New Roman" w:hAnsi="Times New Roman"/>
          <w:iCs/>
          <w:sz w:val="24"/>
          <w:szCs w:val="24"/>
        </w:rPr>
      </w:pPr>
      <w:bookmarkStart w:id="257" w:name="_Toc139362014"/>
      <w:r w:rsidRPr="0068712D">
        <w:rPr>
          <w:rFonts w:ascii="Times New Roman" w:hAnsi="Times New Roman"/>
          <w:iCs/>
          <w:sz w:val="24"/>
          <w:szCs w:val="24"/>
        </w:rPr>
        <w:t>4.3.2.2.</w:t>
      </w:r>
      <w:r>
        <w:rPr>
          <w:rFonts w:ascii="Times New Roman" w:hAnsi="Times New Roman"/>
          <w:iCs/>
          <w:sz w:val="24"/>
          <w:szCs w:val="24"/>
        </w:rPr>
        <w:t>4</w:t>
      </w:r>
      <w:r w:rsidRPr="0068712D">
        <w:rPr>
          <w:rFonts w:ascii="Times New Roman" w:hAnsi="Times New Roman"/>
          <w:iCs/>
          <w:sz w:val="24"/>
          <w:szCs w:val="24"/>
        </w:rPr>
        <w:t>. Оценка</w:t>
      </w:r>
      <w:r w:rsidR="006108CB">
        <w:rPr>
          <w:rFonts w:ascii="Times New Roman" w:hAnsi="Times New Roman"/>
          <w:iCs/>
          <w:sz w:val="24"/>
          <w:szCs w:val="24"/>
        </w:rPr>
        <w:t xml:space="preserve"> сердечно-сосудистой безопасности</w:t>
      </w:r>
      <w:r w:rsidRPr="0068712D">
        <w:rPr>
          <w:rFonts w:ascii="Times New Roman" w:hAnsi="Times New Roman"/>
          <w:iCs/>
          <w:sz w:val="24"/>
          <w:szCs w:val="24"/>
        </w:rPr>
        <w:t xml:space="preserve"> линаглиптина</w:t>
      </w:r>
      <w:bookmarkEnd w:id="257"/>
      <w:r w:rsidRPr="0068712D">
        <w:rPr>
          <w:rFonts w:ascii="Times New Roman" w:hAnsi="Times New Roman"/>
          <w:iCs/>
          <w:sz w:val="24"/>
          <w:szCs w:val="24"/>
        </w:rPr>
        <w:t xml:space="preserve"> </w:t>
      </w:r>
    </w:p>
    <w:p w14:paraId="232CBF8E" w14:textId="5EB71003" w:rsidR="0090304A" w:rsidRPr="0090304A" w:rsidRDefault="0090304A" w:rsidP="0066460E">
      <w:pPr>
        <w:pStyle w:val="OT"/>
        <w:spacing w:after="0"/>
        <w:ind w:firstLine="709"/>
        <w:rPr>
          <w:sz w:val="24"/>
          <w:szCs w:val="24"/>
        </w:rPr>
      </w:pPr>
      <w:r w:rsidRPr="0090304A">
        <w:rPr>
          <w:sz w:val="24"/>
          <w:szCs w:val="24"/>
        </w:rPr>
        <w:t xml:space="preserve">CAROLINA — рандомизированное исследование с участием 6033 пациентов с диабетом 2 типа на ранних стадиях и повышенным </w:t>
      </w:r>
      <w:r>
        <w:rPr>
          <w:sz w:val="24"/>
          <w:szCs w:val="24"/>
        </w:rPr>
        <w:t>риском сердечно-сосудистых заболеваний</w:t>
      </w:r>
      <w:r w:rsidR="009940E8">
        <w:rPr>
          <w:sz w:val="24"/>
          <w:szCs w:val="24"/>
        </w:rPr>
        <w:t xml:space="preserve"> или установленным осложнением. Пациенты получали линаглиптин</w:t>
      </w:r>
      <w:r w:rsidRPr="0090304A">
        <w:rPr>
          <w:sz w:val="24"/>
          <w:szCs w:val="24"/>
        </w:rPr>
        <w:t xml:space="preserve"> 5 мг (3023) или глимепи</w:t>
      </w:r>
      <w:r w:rsidR="009940E8">
        <w:rPr>
          <w:sz w:val="24"/>
          <w:szCs w:val="24"/>
        </w:rPr>
        <w:t>рид</w:t>
      </w:r>
      <w:r w:rsidRPr="0090304A">
        <w:rPr>
          <w:sz w:val="24"/>
          <w:szCs w:val="24"/>
        </w:rPr>
        <w:t xml:space="preserve"> 1-4 мг</w:t>
      </w:r>
      <w:r w:rsidR="009940E8">
        <w:rPr>
          <w:sz w:val="24"/>
          <w:szCs w:val="24"/>
        </w:rPr>
        <w:t xml:space="preserve"> </w:t>
      </w:r>
      <w:r w:rsidRPr="0090304A">
        <w:rPr>
          <w:sz w:val="24"/>
          <w:szCs w:val="24"/>
        </w:rPr>
        <w:t xml:space="preserve">(3010) </w:t>
      </w:r>
      <w:r w:rsidR="009940E8">
        <w:rPr>
          <w:sz w:val="24"/>
          <w:szCs w:val="24"/>
        </w:rPr>
        <w:t>в дополнение</w:t>
      </w:r>
      <w:r w:rsidRPr="0090304A">
        <w:rPr>
          <w:sz w:val="24"/>
          <w:szCs w:val="24"/>
        </w:rPr>
        <w:t xml:space="preserve"> к стандарт</w:t>
      </w:r>
      <w:r w:rsidR="009940E8">
        <w:rPr>
          <w:sz w:val="24"/>
          <w:szCs w:val="24"/>
        </w:rPr>
        <w:t>ной</w:t>
      </w:r>
      <w:r w:rsidRPr="0090304A">
        <w:rPr>
          <w:sz w:val="24"/>
          <w:szCs w:val="24"/>
        </w:rPr>
        <w:t xml:space="preserve"> </w:t>
      </w:r>
      <w:r w:rsidR="009940E8">
        <w:rPr>
          <w:sz w:val="24"/>
          <w:szCs w:val="24"/>
        </w:rPr>
        <w:t>терапии</w:t>
      </w:r>
      <w:r w:rsidRPr="0090304A">
        <w:rPr>
          <w:sz w:val="24"/>
          <w:szCs w:val="24"/>
        </w:rPr>
        <w:t xml:space="preserve"> (включая </w:t>
      </w:r>
      <w:r w:rsidR="009940E8">
        <w:rPr>
          <w:sz w:val="24"/>
          <w:szCs w:val="24"/>
        </w:rPr>
        <w:t>базовую</w:t>
      </w:r>
      <w:r w:rsidRPr="0090304A">
        <w:rPr>
          <w:sz w:val="24"/>
          <w:szCs w:val="24"/>
        </w:rPr>
        <w:t xml:space="preserve"> терапию метформином у 83% пациентов)</w:t>
      </w:r>
      <w:r w:rsidR="001D465F">
        <w:rPr>
          <w:sz w:val="24"/>
          <w:szCs w:val="24"/>
        </w:rPr>
        <w:t xml:space="preserve"> в соответствии с </w:t>
      </w:r>
      <w:r w:rsidRPr="0090304A">
        <w:rPr>
          <w:sz w:val="24"/>
          <w:szCs w:val="24"/>
        </w:rPr>
        <w:t>региональны</w:t>
      </w:r>
      <w:r w:rsidR="001D465F">
        <w:rPr>
          <w:sz w:val="24"/>
          <w:szCs w:val="24"/>
        </w:rPr>
        <w:t>ми</w:t>
      </w:r>
      <w:r w:rsidRPr="0090304A">
        <w:rPr>
          <w:sz w:val="24"/>
          <w:szCs w:val="24"/>
        </w:rPr>
        <w:t xml:space="preserve"> стандарт</w:t>
      </w:r>
      <w:r w:rsidR="001D465F">
        <w:rPr>
          <w:sz w:val="24"/>
          <w:szCs w:val="24"/>
        </w:rPr>
        <w:t xml:space="preserve">ами </w:t>
      </w:r>
      <w:r w:rsidR="001D465F">
        <w:rPr>
          <w:sz w:val="24"/>
          <w:szCs w:val="24"/>
        </w:rPr>
        <w:lastRenderedPageBreak/>
        <w:t>терапии пациентов с</w:t>
      </w:r>
      <w:r w:rsidRPr="0090304A">
        <w:rPr>
          <w:sz w:val="24"/>
          <w:szCs w:val="24"/>
        </w:rPr>
        <w:t xml:space="preserve"> фактор</w:t>
      </w:r>
      <w:r w:rsidR="001D465F">
        <w:rPr>
          <w:sz w:val="24"/>
          <w:szCs w:val="24"/>
        </w:rPr>
        <w:t>ами</w:t>
      </w:r>
      <w:r w:rsidRPr="0090304A">
        <w:rPr>
          <w:sz w:val="24"/>
          <w:szCs w:val="24"/>
        </w:rPr>
        <w:t xml:space="preserve"> риска HbA1c и сердечно-сосудисты</w:t>
      </w:r>
      <w:r w:rsidR="001D465F">
        <w:rPr>
          <w:sz w:val="24"/>
          <w:szCs w:val="24"/>
        </w:rPr>
        <w:t>ми</w:t>
      </w:r>
      <w:r w:rsidRPr="0090304A">
        <w:rPr>
          <w:sz w:val="24"/>
          <w:szCs w:val="24"/>
        </w:rPr>
        <w:t xml:space="preserve"> заболевани</w:t>
      </w:r>
      <w:r w:rsidR="001D465F">
        <w:rPr>
          <w:sz w:val="24"/>
          <w:szCs w:val="24"/>
        </w:rPr>
        <w:t>ями</w:t>
      </w:r>
      <w:r w:rsidRPr="0090304A">
        <w:rPr>
          <w:sz w:val="24"/>
          <w:szCs w:val="24"/>
        </w:rPr>
        <w:t xml:space="preserve">. Средний возраст исследуемой популяции </w:t>
      </w:r>
      <w:r w:rsidR="001D465F">
        <w:rPr>
          <w:sz w:val="24"/>
          <w:szCs w:val="24"/>
        </w:rPr>
        <w:t xml:space="preserve">составил </w:t>
      </w:r>
      <w:r w:rsidRPr="0090304A">
        <w:rPr>
          <w:sz w:val="24"/>
          <w:szCs w:val="24"/>
        </w:rPr>
        <w:t>64 года</w:t>
      </w:r>
      <w:r w:rsidR="001D465F">
        <w:rPr>
          <w:sz w:val="24"/>
          <w:szCs w:val="24"/>
        </w:rPr>
        <w:t>, включено</w:t>
      </w:r>
      <w:r w:rsidRPr="0090304A">
        <w:rPr>
          <w:sz w:val="24"/>
          <w:szCs w:val="24"/>
        </w:rPr>
        <w:t xml:space="preserve"> 2030 (34%) пациентов в возрасте ≥ 70 лет. Исследуемая популяция включала</w:t>
      </w:r>
      <w:r w:rsidR="0066460E">
        <w:rPr>
          <w:sz w:val="24"/>
          <w:szCs w:val="24"/>
        </w:rPr>
        <w:t xml:space="preserve"> </w:t>
      </w:r>
      <w:r w:rsidRPr="0090304A">
        <w:rPr>
          <w:sz w:val="24"/>
          <w:szCs w:val="24"/>
        </w:rPr>
        <w:t>2089 (35%) пациентов с сердечно-сосудистыми заболеваниями и 1130 (19%) пациентов с почечной недостаточностью с</w:t>
      </w:r>
      <w:r w:rsidR="0066460E">
        <w:rPr>
          <w:sz w:val="24"/>
          <w:szCs w:val="24"/>
        </w:rPr>
        <w:t xml:space="preserve"> исходным уровенем </w:t>
      </w:r>
      <w:r w:rsidRPr="0090304A">
        <w:rPr>
          <w:sz w:val="24"/>
          <w:szCs w:val="24"/>
        </w:rPr>
        <w:t xml:space="preserve">рСКФ </w:t>
      </w:r>
      <w:r w:rsidR="000D54D4" w:rsidRPr="0090304A">
        <w:rPr>
          <w:sz w:val="24"/>
          <w:szCs w:val="24"/>
        </w:rPr>
        <w:t>&lt;60</w:t>
      </w:r>
      <w:r w:rsidRPr="0090304A">
        <w:rPr>
          <w:sz w:val="24"/>
          <w:szCs w:val="24"/>
        </w:rPr>
        <w:t xml:space="preserve"> мл/мин/1,73 м</w:t>
      </w:r>
      <w:r w:rsidRPr="0066460E">
        <w:rPr>
          <w:sz w:val="24"/>
          <w:szCs w:val="24"/>
          <w:vertAlign w:val="superscript"/>
        </w:rPr>
        <w:t>2</w:t>
      </w:r>
      <w:r w:rsidR="0066460E">
        <w:rPr>
          <w:sz w:val="24"/>
          <w:szCs w:val="24"/>
        </w:rPr>
        <w:t xml:space="preserve">. </w:t>
      </w:r>
      <w:r w:rsidRPr="0090304A">
        <w:rPr>
          <w:sz w:val="24"/>
          <w:szCs w:val="24"/>
        </w:rPr>
        <w:t xml:space="preserve">Средний </w:t>
      </w:r>
      <w:r w:rsidR="0066460E">
        <w:rPr>
          <w:sz w:val="24"/>
          <w:szCs w:val="24"/>
        </w:rPr>
        <w:t xml:space="preserve">исходный </w:t>
      </w:r>
      <w:r w:rsidRPr="0090304A">
        <w:rPr>
          <w:sz w:val="24"/>
          <w:szCs w:val="24"/>
        </w:rPr>
        <w:t>уровень HbA1c составлял 7,15%.</w:t>
      </w:r>
    </w:p>
    <w:p w14:paraId="46AC1A19" w14:textId="2CD7AF39" w:rsidR="0090304A" w:rsidRPr="0090304A" w:rsidRDefault="000B414E" w:rsidP="00723B16">
      <w:pPr>
        <w:pStyle w:val="OT"/>
        <w:spacing w:after="0"/>
        <w:ind w:firstLine="709"/>
        <w:rPr>
          <w:sz w:val="24"/>
          <w:szCs w:val="24"/>
        </w:rPr>
      </w:pPr>
      <w:r>
        <w:rPr>
          <w:sz w:val="24"/>
          <w:szCs w:val="24"/>
        </w:rPr>
        <w:t>Дизайн иследования подразумевал</w:t>
      </w:r>
      <w:r w:rsidR="0090304A" w:rsidRPr="0090304A">
        <w:rPr>
          <w:sz w:val="24"/>
          <w:szCs w:val="24"/>
        </w:rPr>
        <w:t xml:space="preserve"> демонстраци</w:t>
      </w:r>
      <w:r>
        <w:rPr>
          <w:sz w:val="24"/>
          <w:szCs w:val="24"/>
        </w:rPr>
        <w:t>ю</w:t>
      </w:r>
      <w:r w:rsidR="0090304A" w:rsidRPr="0090304A">
        <w:rPr>
          <w:sz w:val="24"/>
          <w:szCs w:val="24"/>
        </w:rPr>
        <w:t xml:space="preserve"> не меньшей эффективности в отношении </w:t>
      </w:r>
      <w:r>
        <w:rPr>
          <w:sz w:val="24"/>
          <w:szCs w:val="24"/>
        </w:rPr>
        <w:t xml:space="preserve">комбинированной </w:t>
      </w:r>
      <w:r w:rsidR="0090304A" w:rsidRPr="0090304A">
        <w:rPr>
          <w:sz w:val="24"/>
          <w:szCs w:val="24"/>
        </w:rPr>
        <w:t>первичной конечной точки</w:t>
      </w:r>
      <w:r>
        <w:rPr>
          <w:sz w:val="24"/>
          <w:szCs w:val="24"/>
        </w:rPr>
        <w:t xml:space="preserve"> по сердучно-сосудистым событиям, которая включала </w:t>
      </w:r>
      <w:r w:rsidR="00723B16">
        <w:rPr>
          <w:sz w:val="24"/>
          <w:szCs w:val="24"/>
        </w:rPr>
        <w:t>первый случай</w:t>
      </w:r>
      <w:r w:rsidR="00723B16" w:rsidRPr="00734AC8">
        <w:rPr>
          <w:sz w:val="24"/>
          <w:szCs w:val="24"/>
        </w:rPr>
        <w:t xml:space="preserve"> смерти от сердечно-сосудистых заболеваний или нефатального инфаркта миокарда</w:t>
      </w:r>
      <w:r w:rsidR="00723B16">
        <w:rPr>
          <w:sz w:val="24"/>
          <w:szCs w:val="24"/>
        </w:rPr>
        <w:t xml:space="preserve"> </w:t>
      </w:r>
      <w:r w:rsidR="00723B16" w:rsidRPr="00734AC8">
        <w:rPr>
          <w:sz w:val="24"/>
          <w:szCs w:val="24"/>
        </w:rPr>
        <w:t>(ИМ) или несм</w:t>
      </w:r>
      <w:r w:rsidR="00723B16">
        <w:rPr>
          <w:sz w:val="24"/>
          <w:szCs w:val="24"/>
        </w:rPr>
        <w:t>ертельного инсульта.</w:t>
      </w:r>
    </w:p>
    <w:p w14:paraId="77E96ECB" w14:textId="6B26BD19" w:rsidR="0090304A" w:rsidRPr="0090304A" w:rsidRDefault="0090304A" w:rsidP="00331B0E">
      <w:pPr>
        <w:pStyle w:val="OT"/>
        <w:spacing w:after="0"/>
        <w:ind w:firstLine="709"/>
        <w:rPr>
          <w:sz w:val="24"/>
          <w:szCs w:val="24"/>
        </w:rPr>
      </w:pPr>
      <w:r w:rsidRPr="0090304A">
        <w:rPr>
          <w:sz w:val="24"/>
          <w:szCs w:val="24"/>
        </w:rPr>
        <w:t>При медиане наблюдения 6,25 года линаглиптин не увеличивал риск с</w:t>
      </w:r>
      <w:r w:rsidR="00723B16">
        <w:rPr>
          <w:sz w:val="24"/>
          <w:szCs w:val="24"/>
        </w:rPr>
        <w:t xml:space="preserve">ерьезных нежелательных явлений со стороны </w:t>
      </w:r>
      <w:r w:rsidRPr="0090304A">
        <w:rPr>
          <w:sz w:val="24"/>
          <w:szCs w:val="24"/>
        </w:rPr>
        <w:t>сердечно-сосудист</w:t>
      </w:r>
      <w:r w:rsidR="00723B16">
        <w:rPr>
          <w:sz w:val="24"/>
          <w:szCs w:val="24"/>
        </w:rPr>
        <w:t>ой</w:t>
      </w:r>
      <w:r w:rsidRPr="0090304A">
        <w:rPr>
          <w:sz w:val="24"/>
          <w:szCs w:val="24"/>
        </w:rPr>
        <w:t xml:space="preserve"> </w:t>
      </w:r>
      <w:r w:rsidR="00723B16">
        <w:rPr>
          <w:sz w:val="24"/>
          <w:szCs w:val="24"/>
        </w:rPr>
        <w:t>системы</w:t>
      </w:r>
      <w:r w:rsidRPr="0090304A">
        <w:rPr>
          <w:sz w:val="24"/>
          <w:szCs w:val="24"/>
        </w:rPr>
        <w:t xml:space="preserve"> (см. таблицу </w:t>
      </w:r>
      <w:r w:rsidR="00723B16">
        <w:rPr>
          <w:sz w:val="24"/>
          <w:szCs w:val="24"/>
        </w:rPr>
        <w:t>4-</w:t>
      </w:r>
      <w:r w:rsidRPr="0090304A">
        <w:rPr>
          <w:sz w:val="24"/>
          <w:szCs w:val="24"/>
        </w:rPr>
        <w:t xml:space="preserve">3) по сравнению с глимепиридом. Результаты были </w:t>
      </w:r>
      <w:r w:rsidR="00331B0E">
        <w:rPr>
          <w:sz w:val="24"/>
          <w:szCs w:val="24"/>
        </w:rPr>
        <w:t>сходными</w:t>
      </w:r>
      <w:r w:rsidRPr="0090304A">
        <w:rPr>
          <w:sz w:val="24"/>
          <w:szCs w:val="24"/>
        </w:rPr>
        <w:t xml:space="preserve"> для пациентов</w:t>
      </w:r>
      <w:r w:rsidR="00331B0E">
        <w:rPr>
          <w:sz w:val="24"/>
          <w:szCs w:val="24"/>
        </w:rPr>
        <w:t xml:space="preserve">, которые получали и не получали </w:t>
      </w:r>
      <w:r w:rsidRPr="0090304A">
        <w:rPr>
          <w:sz w:val="24"/>
          <w:szCs w:val="24"/>
        </w:rPr>
        <w:t>лечение метформином</w:t>
      </w:r>
      <w:r w:rsidR="00097FCE" w:rsidRPr="00097FCE">
        <w:rPr>
          <w:sz w:val="24"/>
          <w:szCs w:val="24"/>
        </w:rPr>
        <w:t xml:space="preserve"> [1]</w:t>
      </w:r>
      <w:r w:rsidRPr="0090304A">
        <w:rPr>
          <w:sz w:val="24"/>
          <w:szCs w:val="24"/>
        </w:rPr>
        <w:t>.</w:t>
      </w:r>
    </w:p>
    <w:p w14:paraId="00CD967E" w14:textId="77777777" w:rsidR="00E37DAC" w:rsidRDefault="00E37DAC" w:rsidP="00E37DAC">
      <w:pPr>
        <w:pStyle w:val="OT"/>
        <w:spacing w:after="0"/>
        <w:rPr>
          <w:sz w:val="24"/>
          <w:szCs w:val="24"/>
        </w:rPr>
      </w:pPr>
    </w:p>
    <w:p w14:paraId="7FF3756A" w14:textId="632C25F1" w:rsidR="00AB1566" w:rsidRDefault="0090304A" w:rsidP="000D54D4">
      <w:pPr>
        <w:pStyle w:val="OT"/>
        <w:spacing w:after="0"/>
        <w:rPr>
          <w:sz w:val="24"/>
          <w:szCs w:val="24"/>
        </w:rPr>
      </w:pPr>
      <w:r w:rsidRPr="00097FCE">
        <w:rPr>
          <w:b/>
          <w:sz w:val="24"/>
          <w:szCs w:val="24"/>
        </w:rPr>
        <w:t xml:space="preserve">Таблица </w:t>
      </w:r>
      <w:r w:rsidR="00E37DAC" w:rsidRPr="00097FCE">
        <w:rPr>
          <w:b/>
          <w:sz w:val="24"/>
          <w:szCs w:val="24"/>
        </w:rPr>
        <w:t>4-</w:t>
      </w:r>
      <w:r w:rsidRPr="00097FCE">
        <w:rPr>
          <w:b/>
          <w:sz w:val="24"/>
          <w:szCs w:val="24"/>
        </w:rPr>
        <w:t>3</w:t>
      </w:r>
      <w:r w:rsidR="00E37DAC" w:rsidRPr="00097FCE">
        <w:rPr>
          <w:b/>
          <w:sz w:val="24"/>
          <w:szCs w:val="24"/>
        </w:rPr>
        <w:t>.</w:t>
      </w:r>
      <w:r w:rsidRPr="0090304A">
        <w:rPr>
          <w:sz w:val="24"/>
          <w:szCs w:val="24"/>
        </w:rPr>
        <w:t xml:space="preserve"> Основные неблагоприятн</w:t>
      </w:r>
      <w:r w:rsidR="000D54D4">
        <w:rPr>
          <w:sz w:val="24"/>
          <w:szCs w:val="24"/>
        </w:rPr>
        <w:t xml:space="preserve">ые сердечно-сосудистые события </w:t>
      </w:r>
      <w:r w:rsidRPr="0090304A">
        <w:rPr>
          <w:sz w:val="24"/>
          <w:szCs w:val="24"/>
        </w:rPr>
        <w:t>и смертность по группам лечения в</w:t>
      </w:r>
      <w:r w:rsidR="000D54D4">
        <w:rPr>
          <w:sz w:val="24"/>
          <w:szCs w:val="24"/>
        </w:rPr>
        <w:t xml:space="preserve"> исследовании </w:t>
      </w:r>
      <w:r w:rsidR="000D54D4">
        <w:rPr>
          <w:sz w:val="24"/>
          <w:szCs w:val="24"/>
          <w:lang w:val="en-US"/>
        </w:rPr>
        <w:t>CAROLINA</w:t>
      </w:r>
      <w:r w:rsidR="00097FCE" w:rsidRPr="00097FCE">
        <w:rPr>
          <w:sz w:val="24"/>
          <w:szCs w:val="24"/>
        </w:rPr>
        <w:t xml:space="preserve"> [1]</w:t>
      </w:r>
      <w:r w:rsidR="000D54D4" w:rsidRPr="000D54D4">
        <w:rPr>
          <w:sz w:val="24"/>
          <w:szCs w:val="24"/>
        </w:rPr>
        <w:t>.</w:t>
      </w:r>
    </w:p>
    <w:tbl>
      <w:tblPr>
        <w:tblStyle w:val="a8"/>
        <w:tblW w:w="0" w:type="auto"/>
        <w:tblLook w:val="04A0" w:firstRow="1" w:lastRow="0" w:firstColumn="1" w:lastColumn="0" w:noHBand="0" w:noVBand="1"/>
      </w:tblPr>
      <w:tblGrid>
        <w:gridCol w:w="1896"/>
        <w:gridCol w:w="1222"/>
        <w:gridCol w:w="1785"/>
        <w:gridCol w:w="1222"/>
        <w:gridCol w:w="1785"/>
        <w:gridCol w:w="1436"/>
      </w:tblGrid>
      <w:tr w:rsidR="00097FCE" w:rsidRPr="007F5E52" w14:paraId="2561EAC2" w14:textId="77777777" w:rsidTr="0092066D">
        <w:tc>
          <w:tcPr>
            <w:tcW w:w="1911" w:type="dxa"/>
            <w:vMerge w:val="restart"/>
            <w:shd w:val="clear" w:color="auto" w:fill="D9D9D9" w:themeFill="background1" w:themeFillShade="D9"/>
            <w:vAlign w:val="center"/>
          </w:tcPr>
          <w:p w14:paraId="08C702D6" w14:textId="23B41A84" w:rsidR="00097FCE" w:rsidRPr="007F5E52" w:rsidRDefault="007F5E52" w:rsidP="0092066D">
            <w:pPr>
              <w:pStyle w:val="OT"/>
              <w:spacing w:after="0"/>
              <w:jc w:val="center"/>
              <w:rPr>
                <w:b/>
                <w:sz w:val="24"/>
                <w:szCs w:val="24"/>
              </w:rPr>
            </w:pPr>
            <w:r w:rsidRPr="007F5E52">
              <w:rPr>
                <w:b/>
                <w:sz w:val="24"/>
                <w:szCs w:val="24"/>
              </w:rPr>
              <w:t>Параметр</w:t>
            </w:r>
          </w:p>
        </w:tc>
        <w:tc>
          <w:tcPr>
            <w:tcW w:w="3030" w:type="dxa"/>
            <w:gridSpan w:val="2"/>
            <w:shd w:val="clear" w:color="auto" w:fill="D9D9D9" w:themeFill="background1" w:themeFillShade="D9"/>
            <w:vAlign w:val="center"/>
          </w:tcPr>
          <w:p w14:paraId="55C46E95" w14:textId="77777777" w:rsidR="00097FCE" w:rsidRPr="007F5E52" w:rsidRDefault="00097FCE" w:rsidP="0092066D">
            <w:pPr>
              <w:pStyle w:val="OT"/>
              <w:spacing w:after="0"/>
              <w:jc w:val="center"/>
              <w:rPr>
                <w:b/>
                <w:sz w:val="24"/>
                <w:szCs w:val="24"/>
              </w:rPr>
            </w:pPr>
            <w:r w:rsidRPr="007F5E52">
              <w:rPr>
                <w:b/>
                <w:sz w:val="24"/>
                <w:szCs w:val="24"/>
              </w:rPr>
              <w:t>Линаглиптин 5 мг</w:t>
            </w:r>
          </w:p>
        </w:tc>
        <w:tc>
          <w:tcPr>
            <w:tcW w:w="3030" w:type="dxa"/>
            <w:gridSpan w:val="2"/>
            <w:shd w:val="clear" w:color="auto" w:fill="D9D9D9" w:themeFill="background1" w:themeFillShade="D9"/>
            <w:vAlign w:val="center"/>
          </w:tcPr>
          <w:p w14:paraId="6BD335B9" w14:textId="77777777" w:rsidR="00097FCE" w:rsidRPr="007F5E52" w:rsidRDefault="00097FCE" w:rsidP="0092066D">
            <w:pPr>
              <w:pStyle w:val="OT"/>
              <w:spacing w:after="0"/>
              <w:jc w:val="center"/>
              <w:rPr>
                <w:b/>
                <w:sz w:val="24"/>
                <w:szCs w:val="24"/>
              </w:rPr>
            </w:pPr>
            <w:r w:rsidRPr="007F5E52">
              <w:rPr>
                <w:b/>
                <w:sz w:val="24"/>
                <w:szCs w:val="24"/>
              </w:rPr>
              <w:t>Плацебо</w:t>
            </w:r>
          </w:p>
        </w:tc>
        <w:tc>
          <w:tcPr>
            <w:tcW w:w="1375" w:type="dxa"/>
            <w:shd w:val="clear" w:color="auto" w:fill="D9D9D9" w:themeFill="background1" w:themeFillShade="D9"/>
            <w:vAlign w:val="center"/>
          </w:tcPr>
          <w:p w14:paraId="20C0F41E" w14:textId="77777777" w:rsidR="00097FCE" w:rsidRPr="007F5E52" w:rsidRDefault="00097FCE" w:rsidP="0092066D">
            <w:pPr>
              <w:pStyle w:val="OT"/>
              <w:spacing w:after="0"/>
              <w:jc w:val="center"/>
              <w:rPr>
                <w:b/>
                <w:sz w:val="24"/>
                <w:szCs w:val="24"/>
              </w:rPr>
            </w:pPr>
            <w:r w:rsidRPr="007F5E52">
              <w:rPr>
                <w:b/>
                <w:sz w:val="24"/>
                <w:szCs w:val="24"/>
              </w:rPr>
              <w:t>Отношение рисков</w:t>
            </w:r>
          </w:p>
        </w:tc>
      </w:tr>
      <w:tr w:rsidR="00097FCE" w:rsidRPr="007F5E52" w14:paraId="6CC61E5D" w14:textId="77777777" w:rsidTr="0092066D">
        <w:tc>
          <w:tcPr>
            <w:tcW w:w="1911" w:type="dxa"/>
            <w:vMerge/>
            <w:shd w:val="clear" w:color="auto" w:fill="D9D9D9" w:themeFill="background1" w:themeFillShade="D9"/>
            <w:vAlign w:val="center"/>
          </w:tcPr>
          <w:p w14:paraId="3877CF5F" w14:textId="77777777" w:rsidR="00097FCE" w:rsidRPr="007F5E52" w:rsidRDefault="00097FCE" w:rsidP="0092066D">
            <w:pPr>
              <w:pStyle w:val="OT"/>
              <w:spacing w:after="0"/>
              <w:jc w:val="center"/>
              <w:rPr>
                <w:sz w:val="24"/>
                <w:szCs w:val="24"/>
              </w:rPr>
            </w:pPr>
          </w:p>
        </w:tc>
        <w:tc>
          <w:tcPr>
            <w:tcW w:w="1231" w:type="dxa"/>
            <w:shd w:val="clear" w:color="auto" w:fill="D9D9D9" w:themeFill="background1" w:themeFillShade="D9"/>
            <w:vAlign w:val="center"/>
          </w:tcPr>
          <w:p w14:paraId="675B4082" w14:textId="77777777" w:rsidR="00097FCE" w:rsidRPr="007F5E52" w:rsidRDefault="00097FCE" w:rsidP="0092066D">
            <w:pPr>
              <w:pStyle w:val="OT"/>
              <w:spacing w:after="0"/>
              <w:jc w:val="center"/>
              <w:rPr>
                <w:sz w:val="24"/>
                <w:szCs w:val="24"/>
              </w:rPr>
            </w:pPr>
            <w:r w:rsidRPr="007F5E52">
              <w:rPr>
                <w:sz w:val="24"/>
                <w:szCs w:val="24"/>
              </w:rPr>
              <w:t>Число субъектов (%)</w:t>
            </w:r>
          </w:p>
        </w:tc>
        <w:tc>
          <w:tcPr>
            <w:tcW w:w="1799" w:type="dxa"/>
            <w:shd w:val="clear" w:color="auto" w:fill="D9D9D9" w:themeFill="background1" w:themeFillShade="D9"/>
            <w:vAlign w:val="center"/>
          </w:tcPr>
          <w:p w14:paraId="32C6A2A1" w14:textId="77777777" w:rsidR="00097FCE" w:rsidRPr="007F5E52" w:rsidRDefault="00097FCE" w:rsidP="0092066D">
            <w:pPr>
              <w:pStyle w:val="OT"/>
              <w:spacing w:after="0"/>
              <w:jc w:val="center"/>
              <w:rPr>
                <w:sz w:val="24"/>
                <w:szCs w:val="24"/>
              </w:rPr>
            </w:pPr>
            <w:r w:rsidRPr="007F5E52">
              <w:rPr>
                <w:sz w:val="24"/>
                <w:szCs w:val="24"/>
              </w:rPr>
              <w:t>Заболеваемость (частота на 1000 пациенто-лет)</w:t>
            </w:r>
          </w:p>
        </w:tc>
        <w:tc>
          <w:tcPr>
            <w:tcW w:w="1231" w:type="dxa"/>
            <w:shd w:val="clear" w:color="auto" w:fill="D9D9D9" w:themeFill="background1" w:themeFillShade="D9"/>
            <w:vAlign w:val="center"/>
          </w:tcPr>
          <w:p w14:paraId="0959C771" w14:textId="77777777" w:rsidR="00097FCE" w:rsidRPr="007F5E52" w:rsidRDefault="00097FCE" w:rsidP="0092066D">
            <w:pPr>
              <w:pStyle w:val="OT"/>
              <w:spacing w:after="0"/>
              <w:jc w:val="center"/>
              <w:rPr>
                <w:sz w:val="24"/>
                <w:szCs w:val="24"/>
              </w:rPr>
            </w:pPr>
            <w:r w:rsidRPr="007F5E52">
              <w:rPr>
                <w:sz w:val="24"/>
                <w:szCs w:val="24"/>
              </w:rPr>
              <w:t>Число субъектов (%)</w:t>
            </w:r>
          </w:p>
        </w:tc>
        <w:tc>
          <w:tcPr>
            <w:tcW w:w="1799" w:type="dxa"/>
            <w:shd w:val="clear" w:color="auto" w:fill="D9D9D9" w:themeFill="background1" w:themeFillShade="D9"/>
            <w:vAlign w:val="center"/>
          </w:tcPr>
          <w:p w14:paraId="5445026E" w14:textId="77777777" w:rsidR="00097FCE" w:rsidRPr="007F5E52" w:rsidRDefault="00097FCE" w:rsidP="0092066D">
            <w:pPr>
              <w:pStyle w:val="OT"/>
              <w:spacing w:after="0"/>
              <w:jc w:val="center"/>
              <w:rPr>
                <w:sz w:val="24"/>
                <w:szCs w:val="24"/>
              </w:rPr>
            </w:pPr>
            <w:r w:rsidRPr="007F5E52">
              <w:rPr>
                <w:sz w:val="24"/>
                <w:szCs w:val="24"/>
              </w:rPr>
              <w:t>Заболеваемость (частота на 1000 пациенто-лет)</w:t>
            </w:r>
          </w:p>
        </w:tc>
        <w:tc>
          <w:tcPr>
            <w:tcW w:w="1375" w:type="dxa"/>
            <w:shd w:val="clear" w:color="auto" w:fill="D9D9D9" w:themeFill="background1" w:themeFillShade="D9"/>
            <w:vAlign w:val="center"/>
          </w:tcPr>
          <w:p w14:paraId="767B21A1" w14:textId="77777777" w:rsidR="00097FCE" w:rsidRPr="007F5E52" w:rsidRDefault="00097FCE" w:rsidP="0092066D">
            <w:pPr>
              <w:pStyle w:val="OT"/>
              <w:spacing w:after="0"/>
              <w:jc w:val="center"/>
              <w:rPr>
                <w:sz w:val="24"/>
                <w:szCs w:val="24"/>
              </w:rPr>
            </w:pPr>
            <w:r w:rsidRPr="007F5E52">
              <w:rPr>
                <w:sz w:val="24"/>
                <w:szCs w:val="24"/>
              </w:rPr>
              <w:t>95% ДИ</w:t>
            </w:r>
          </w:p>
        </w:tc>
      </w:tr>
      <w:tr w:rsidR="00097FCE" w:rsidRPr="007F5E52" w14:paraId="0D6BF34A" w14:textId="77777777" w:rsidTr="0092066D">
        <w:tc>
          <w:tcPr>
            <w:tcW w:w="1911" w:type="dxa"/>
          </w:tcPr>
          <w:p w14:paraId="0787BFD0" w14:textId="77777777" w:rsidR="00097FCE" w:rsidRPr="007F5E52" w:rsidRDefault="00097FCE" w:rsidP="0092066D">
            <w:pPr>
              <w:pStyle w:val="OT"/>
              <w:spacing w:after="0"/>
              <w:jc w:val="center"/>
              <w:rPr>
                <w:sz w:val="24"/>
                <w:szCs w:val="24"/>
              </w:rPr>
            </w:pPr>
            <w:r w:rsidRPr="007F5E52">
              <w:rPr>
                <w:sz w:val="24"/>
                <w:szCs w:val="24"/>
              </w:rPr>
              <w:t>Число пациентов</w:t>
            </w:r>
          </w:p>
        </w:tc>
        <w:tc>
          <w:tcPr>
            <w:tcW w:w="1231" w:type="dxa"/>
            <w:vAlign w:val="center"/>
          </w:tcPr>
          <w:p w14:paraId="7DD642EF" w14:textId="324DB6AF" w:rsidR="00097FCE" w:rsidRPr="007F5E52" w:rsidRDefault="0065199C" w:rsidP="0092066D">
            <w:pPr>
              <w:pStyle w:val="OT"/>
              <w:spacing w:after="0"/>
              <w:jc w:val="center"/>
              <w:rPr>
                <w:sz w:val="24"/>
                <w:szCs w:val="24"/>
              </w:rPr>
            </w:pPr>
            <w:r w:rsidRPr="007F5E52">
              <w:rPr>
                <w:sz w:val="24"/>
                <w:szCs w:val="24"/>
              </w:rPr>
              <w:t>3023</w:t>
            </w:r>
          </w:p>
        </w:tc>
        <w:tc>
          <w:tcPr>
            <w:tcW w:w="1799" w:type="dxa"/>
            <w:vAlign w:val="center"/>
          </w:tcPr>
          <w:p w14:paraId="1FD2C9C1" w14:textId="77777777" w:rsidR="00097FCE" w:rsidRPr="007F5E52" w:rsidRDefault="00097FCE" w:rsidP="0092066D">
            <w:pPr>
              <w:pStyle w:val="OT"/>
              <w:spacing w:after="0"/>
              <w:jc w:val="center"/>
              <w:rPr>
                <w:sz w:val="24"/>
                <w:szCs w:val="24"/>
              </w:rPr>
            </w:pPr>
          </w:p>
        </w:tc>
        <w:tc>
          <w:tcPr>
            <w:tcW w:w="1231" w:type="dxa"/>
            <w:vAlign w:val="center"/>
          </w:tcPr>
          <w:p w14:paraId="7492BF8F" w14:textId="3AEFCD32" w:rsidR="00097FCE" w:rsidRPr="007F5E52" w:rsidRDefault="0065199C" w:rsidP="0092066D">
            <w:pPr>
              <w:pStyle w:val="OT"/>
              <w:spacing w:after="0"/>
              <w:jc w:val="center"/>
              <w:rPr>
                <w:sz w:val="24"/>
                <w:szCs w:val="24"/>
              </w:rPr>
            </w:pPr>
            <w:r w:rsidRPr="007F5E52">
              <w:rPr>
                <w:sz w:val="24"/>
                <w:szCs w:val="24"/>
              </w:rPr>
              <w:t>3010</w:t>
            </w:r>
          </w:p>
        </w:tc>
        <w:tc>
          <w:tcPr>
            <w:tcW w:w="1799" w:type="dxa"/>
            <w:vAlign w:val="center"/>
          </w:tcPr>
          <w:p w14:paraId="3CCBD7F8" w14:textId="77777777" w:rsidR="00097FCE" w:rsidRPr="007F5E52" w:rsidRDefault="00097FCE" w:rsidP="0092066D">
            <w:pPr>
              <w:pStyle w:val="OT"/>
              <w:spacing w:after="0"/>
              <w:jc w:val="center"/>
              <w:rPr>
                <w:sz w:val="24"/>
                <w:szCs w:val="24"/>
              </w:rPr>
            </w:pPr>
          </w:p>
        </w:tc>
        <w:tc>
          <w:tcPr>
            <w:tcW w:w="1375" w:type="dxa"/>
            <w:vAlign w:val="center"/>
          </w:tcPr>
          <w:p w14:paraId="73292B38" w14:textId="77777777" w:rsidR="00097FCE" w:rsidRPr="007F5E52" w:rsidRDefault="00097FCE" w:rsidP="0092066D">
            <w:pPr>
              <w:pStyle w:val="OT"/>
              <w:spacing w:after="0"/>
              <w:jc w:val="center"/>
              <w:rPr>
                <w:sz w:val="24"/>
                <w:szCs w:val="24"/>
              </w:rPr>
            </w:pPr>
          </w:p>
        </w:tc>
      </w:tr>
      <w:tr w:rsidR="00097FCE" w:rsidRPr="007F5E52" w14:paraId="6DD1245A" w14:textId="77777777" w:rsidTr="0092066D">
        <w:tc>
          <w:tcPr>
            <w:tcW w:w="1911" w:type="dxa"/>
          </w:tcPr>
          <w:p w14:paraId="01611FC0" w14:textId="77777777" w:rsidR="00097FCE" w:rsidRPr="007F5E52" w:rsidRDefault="00097FCE" w:rsidP="0092066D">
            <w:pPr>
              <w:pStyle w:val="OT"/>
              <w:spacing w:after="0"/>
              <w:jc w:val="center"/>
              <w:rPr>
                <w:sz w:val="24"/>
                <w:szCs w:val="24"/>
              </w:rPr>
            </w:pPr>
            <w:r w:rsidRPr="007F5E52">
              <w:rPr>
                <w:sz w:val="24"/>
                <w:szCs w:val="24"/>
              </w:rPr>
              <w:t>Композитная первичная конечная точка (по сердечно-сосудистым событиям)</w:t>
            </w:r>
          </w:p>
        </w:tc>
        <w:tc>
          <w:tcPr>
            <w:tcW w:w="1231" w:type="dxa"/>
            <w:vAlign w:val="center"/>
          </w:tcPr>
          <w:p w14:paraId="060BAF44" w14:textId="1393A046" w:rsidR="00097FCE" w:rsidRPr="007F5E52" w:rsidRDefault="0065199C" w:rsidP="0092066D">
            <w:pPr>
              <w:pStyle w:val="OT"/>
              <w:spacing w:after="0"/>
              <w:jc w:val="center"/>
              <w:rPr>
                <w:sz w:val="24"/>
                <w:szCs w:val="24"/>
              </w:rPr>
            </w:pPr>
            <w:r w:rsidRPr="007F5E52">
              <w:rPr>
                <w:sz w:val="24"/>
                <w:szCs w:val="24"/>
              </w:rPr>
              <w:t>356 (11,8)</w:t>
            </w:r>
          </w:p>
        </w:tc>
        <w:tc>
          <w:tcPr>
            <w:tcW w:w="1799" w:type="dxa"/>
            <w:vAlign w:val="center"/>
          </w:tcPr>
          <w:p w14:paraId="094F851F" w14:textId="634639B6" w:rsidR="00097FCE" w:rsidRPr="007F5E52" w:rsidRDefault="0065199C" w:rsidP="0092066D">
            <w:pPr>
              <w:pStyle w:val="OT"/>
              <w:spacing w:after="0"/>
              <w:jc w:val="center"/>
              <w:rPr>
                <w:sz w:val="24"/>
                <w:szCs w:val="24"/>
              </w:rPr>
            </w:pPr>
            <w:r w:rsidRPr="007F5E52">
              <w:rPr>
                <w:sz w:val="24"/>
                <w:szCs w:val="24"/>
              </w:rPr>
              <w:t>20,7</w:t>
            </w:r>
          </w:p>
        </w:tc>
        <w:tc>
          <w:tcPr>
            <w:tcW w:w="1231" w:type="dxa"/>
            <w:vAlign w:val="center"/>
          </w:tcPr>
          <w:p w14:paraId="4AB2A4D3" w14:textId="75D8E5E2" w:rsidR="00097FCE" w:rsidRPr="007F5E52" w:rsidRDefault="0065199C" w:rsidP="0092066D">
            <w:pPr>
              <w:pStyle w:val="OT"/>
              <w:spacing w:after="0"/>
              <w:jc w:val="center"/>
              <w:rPr>
                <w:sz w:val="24"/>
                <w:szCs w:val="24"/>
              </w:rPr>
            </w:pPr>
            <w:r w:rsidRPr="007F5E52">
              <w:rPr>
                <w:sz w:val="24"/>
                <w:szCs w:val="24"/>
              </w:rPr>
              <w:t>362 (12,0)</w:t>
            </w:r>
          </w:p>
        </w:tc>
        <w:tc>
          <w:tcPr>
            <w:tcW w:w="1799" w:type="dxa"/>
            <w:vAlign w:val="center"/>
          </w:tcPr>
          <w:p w14:paraId="426A13D1" w14:textId="5308AE08" w:rsidR="00097FCE" w:rsidRPr="007F5E52" w:rsidRDefault="0065199C" w:rsidP="0092066D">
            <w:pPr>
              <w:pStyle w:val="OT"/>
              <w:spacing w:after="0"/>
              <w:jc w:val="center"/>
              <w:rPr>
                <w:sz w:val="24"/>
                <w:szCs w:val="24"/>
              </w:rPr>
            </w:pPr>
            <w:r w:rsidRPr="007F5E52">
              <w:rPr>
                <w:sz w:val="24"/>
                <w:szCs w:val="24"/>
              </w:rPr>
              <w:t>21,2</w:t>
            </w:r>
          </w:p>
        </w:tc>
        <w:tc>
          <w:tcPr>
            <w:tcW w:w="1375" w:type="dxa"/>
            <w:vAlign w:val="center"/>
          </w:tcPr>
          <w:p w14:paraId="7A870AD2" w14:textId="44E4F2C5" w:rsidR="00097FCE" w:rsidRPr="007F5E52" w:rsidRDefault="0065199C" w:rsidP="0092066D">
            <w:pPr>
              <w:pStyle w:val="OT"/>
              <w:spacing w:after="0"/>
              <w:jc w:val="center"/>
              <w:rPr>
                <w:sz w:val="24"/>
                <w:szCs w:val="24"/>
              </w:rPr>
            </w:pPr>
            <w:r w:rsidRPr="007F5E52">
              <w:rPr>
                <w:sz w:val="24"/>
                <w:szCs w:val="24"/>
              </w:rPr>
              <w:t>0,98</w:t>
            </w:r>
          </w:p>
          <w:p w14:paraId="29B70896" w14:textId="013206F4" w:rsidR="00097FCE" w:rsidRPr="007F5E52" w:rsidRDefault="00097FCE" w:rsidP="0065199C">
            <w:pPr>
              <w:pStyle w:val="OT"/>
              <w:spacing w:after="0"/>
              <w:jc w:val="center"/>
              <w:rPr>
                <w:sz w:val="24"/>
                <w:szCs w:val="24"/>
              </w:rPr>
            </w:pPr>
            <w:r w:rsidRPr="007F5E52">
              <w:rPr>
                <w:sz w:val="24"/>
                <w:szCs w:val="24"/>
              </w:rPr>
              <w:t>(0,8</w:t>
            </w:r>
            <w:r w:rsidR="0065199C" w:rsidRPr="007F5E52">
              <w:rPr>
                <w:sz w:val="24"/>
                <w:szCs w:val="24"/>
              </w:rPr>
              <w:t>4</w:t>
            </w:r>
            <w:r w:rsidRPr="007F5E52">
              <w:rPr>
                <w:sz w:val="24"/>
                <w:szCs w:val="24"/>
              </w:rPr>
              <w:t>; 1,1</w:t>
            </w:r>
            <w:r w:rsidR="0065199C" w:rsidRPr="007F5E52">
              <w:rPr>
                <w:sz w:val="24"/>
                <w:szCs w:val="24"/>
              </w:rPr>
              <w:t>4</w:t>
            </w:r>
            <w:r w:rsidRPr="007F5E52">
              <w:rPr>
                <w:sz w:val="24"/>
                <w:szCs w:val="24"/>
              </w:rPr>
              <w:t>)*</w:t>
            </w:r>
          </w:p>
        </w:tc>
      </w:tr>
      <w:tr w:rsidR="00097FCE" w:rsidRPr="007F5E52" w14:paraId="3A66A8A5" w14:textId="77777777" w:rsidTr="0092066D">
        <w:tc>
          <w:tcPr>
            <w:tcW w:w="1911" w:type="dxa"/>
          </w:tcPr>
          <w:p w14:paraId="10E203F9" w14:textId="77777777" w:rsidR="00097FCE" w:rsidRPr="007F5E52" w:rsidRDefault="00097FCE" w:rsidP="0092066D">
            <w:pPr>
              <w:pStyle w:val="OT"/>
              <w:spacing w:after="0"/>
              <w:jc w:val="center"/>
              <w:rPr>
                <w:sz w:val="24"/>
                <w:szCs w:val="24"/>
              </w:rPr>
            </w:pPr>
            <w:r w:rsidRPr="007F5E52">
              <w:rPr>
                <w:sz w:val="24"/>
                <w:szCs w:val="24"/>
              </w:rPr>
              <w:t>Смертность по любым причинам</w:t>
            </w:r>
          </w:p>
        </w:tc>
        <w:tc>
          <w:tcPr>
            <w:tcW w:w="1231" w:type="dxa"/>
            <w:vAlign w:val="center"/>
          </w:tcPr>
          <w:p w14:paraId="49BF2233" w14:textId="6F9601B5" w:rsidR="00097FCE" w:rsidRPr="007F5E52" w:rsidRDefault="0065199C" w:rsidP="0092066D">
            <w:pPr>
              <w:pStyle w:val="OT"/>
              <w:spacing w:after="0"/>
              <w:jc w:val="center"/>
              <w:rPr>
                <w:sz w:val="24"/>
                <w:szCs w:val="24"/>
              </w:rPr>
            </w:pPr>
            <w:r w:rsidRPr="007F5E52">
              <w:rPr>
                <w:sz w:val="24"/>
                <w:szCs w:val="24"/>
              </w:rPr>
              <w:t>308 (10,2)</w:t>
            </w:r>
          </w:p>
        </w:tc>
        <w:tc>
          <w:tcPr>
            <w:tcW w:w="1799" w:type="dxa"/>
            <w:vAlign w:val="center"/>
          </w:tcPr>
          <w:p w14:paraId="448FE7F4" w14:textId="3F45A94C" w:rsidR="00097FCE" w:rsidRPr="007F5E52" w:rsidRDefault="0065199C" w:rsidP="0092066D">
            <w:pPr>
              <w:pStyle w:val="OT"/>
              <w:spacing w:after="0"/>
              <w:jc w:val="center"/>
              <w:rPr>
                <w:sz w:val="24"/>
                <w:szCs w:val="24"/>
              </w:rPr>
            </w:pPr>
            <w:r w:rsidRPr="007F5E52">
              <w:rPr>
                <w:sz w:val="24"/>
                <w:szCs w:val="24"/>
              </w:rPr>
              <w:t>16,8</w:t>
            </w:r>
          </w:p>
        </w:tc>
        <w:tc>
          <w:tcPr>
            <w:tcW w:w="1231" w:type="dxa"/>
            <w:vAlign w:val="center"/>
          </w:tcPr>
          <w:p w14:paraId="5FC244EB" w14:textId="612892A2" w:rsidR="00097FCE" w:rsidRPr="007F5E52" w:rsidRDefault="0065199C" w:rsidP="0092066D">
            <w:pPr>
              <w:pStyle w:val="OT"/>
              <w:spacing w:after="0"/>
              <w:jc w:val="center"/>
              <w:rPr>
                <w:sz w:val="24"/>
                <w:szCs w:val="24"/>
              </w:rPr>
            </w:pPr>
            <w:r w:rsidRPr="007F5E52">
              <w:rPr>
                <w:sz w:val="24"/>
                <w:szCs w:val="24"/>
              </w:rPr>
              <w:t>336 (11,2)</w:t>
            </w:r>
          </w:p>
        </w:tc>
        <w:tc>
          <w:tcPr>
            <w:tcW w:w="1799" w:type="dxa"/>
            <w:vAlign w:val="center"/>
          </w:tcPr>
          <w:p w14:paraId="3ADADDF0" w14:textId="4FB22D2B" w:rsidR="00097FCE" w:rsidRPr="007F5E52" w:rsidRDefault="0065199C" w:rsidP="0092066D">
            <w:pPr>
              <w:pStyle w:val="OT"/>
              <w:spacing w:after="0"/>
              <w:jc w:val="center"/>
              <w:rPr>
                <w:sz w:val="24"/>
                <w:szCs w:val="24"/>
              </w:rPr>
            </w:pPr>
            <w:r w:rsidRPr="007F5E52">
              <w:rPr>
                <w:sz w:val="24"/>
                <w:szCs w:val="24"/>
              </w:rPr>
              <w:t>18,4</w:t>
            </w:r>
          </w:p>
        </w:tc>
        <w:tc>
          <w:tcPr>
            <w:tcW w:w="1375" w:type="dxa"/>
            <w:vAlign w:val="center"/>
          </w:tcPr>
          <w:p w14:paraId="11E62A19" w14:textId="77777777" w:rsidR="0065199C" w:rsidRPr="007F5E52" w:rsidRDefault="0065199C" w:rsidP="0092066D">
            <w:pPr>
              <w:pStyle w:val="OT"/>
              <w:spacing w:after="0"/>
              <w:jc w:val="center"/>
              <w:rPr>
                <w:sz w:val="24"/>
                <w:szCs w:val="24"/>
              </w:rPr>
            </w:pPr>
            <w:r w:rsidRPr="007F5E52">
              <w:rPr>
                <w:sz w:val="24"/>
                <w:szCs w:val="24"/>
              </w:rPr>
              <w:t xml:space="preserve">0,91 </w:t>
            </w:r>
          </w:p>
          <w:p w14:paraId="6740C230" w14:textId="31D9F704" w:rsidR="00097FCE" w:rsidRPr="007F5E52" w:rsidRDefault="0065199C" w:rsidP="0092066D">
            <w:pPr>
              <w:pStyle w:val="OT"/>
              <w:spacing w:after="0"/>
              <w:jc w:val="center"/>
              <w:rPr>
                <w:sz w:val="24"/>
                <w:szCs w:val="24"/>
              </w:rPr>
            </w:pPr>
            <w:r w:rsidRPr="007F5E52">
              <w:rPr>
                <w:sz w:val="24"/>
                <w:szCs w:val="24"/>
              </w:rPr>
              <w:t>(0,78; 1,06)</w:t>
            </w:r>
          </w:p>
        </w:tc>
      </w:tr>
      <w:tr w:rsidR="00097FCE" w:rsidRPr="007F5E52" w14:paraId="02EF2EA8" w14:textId="77777777" w:rsidTr="0092066D">
        <w:tc>
          <w:tcPr>
            <w:tcW w:w="1911" w:type="dxa"/>
          </w:tcPr>
          <w:p w14:paraId="0F60896D" w14:textId="2A25020A" w:rsidR="00097FCE" w:rsidRPr="007F5E52" w:rsidRDefault="00097FCE" w:rsidP="00114668">
            <w:pPr>
              <w:pStyle w:val="OT"/>
              <w:spacing w:after="0"/>
              <w:jc w:val="center"/>
              <w:rPr>
                <w:sz w:val="24"/>
                <w:szCs w:val="24"/>
              </w:rPr>
            </w:pPr>
            <w:r w:rsidRPr="007F5E52">
              <w:rPr>
                <w:sz w:val="24"/>
                <w:szCs w:val="24"/>
              </w:rPr>
              <w:t>Смертность по серд</w:t>
            </w:r>
            <w:r w:rsidR="00114668" w:rsidRPr="007F5E52">
              <w:rPr>
                <w:sz w:val="24"/>
                <w:szCs w:val="24"/>
                <w:lang w:val="en-US"/>
              </w:rPr>
              <w:t>t</w:t>
            </w:r>
            <w:r w:rsidRPr="007F5E52">
              <w:rPr>
                <w:sz w:val="24"/>
                <w:szCs w:val="24"/>
              </w:rPr>
              <w:t xml:space="preserve">чно-сосудистым </w:t>
            </w:r>
            <w:r w:rsidR="00114668" w:rsidRPr="007F5E52">
              <w:rPr>
                <w:sz w:val="24"/>
                <w:szCs w:val="24"/>
              </w:rPr>
              <w:t>причинам</w:t>
            </w:r>
          </w:p>
        </w:tc>
        <w:tc>
          <w:tcPr>
            <w:tcW w:w="1231" w:type="dxa"/>
            <w:vAlign w:val="center"/>
          </w:tcPr>
          <w:p w14:paraId="0584D904" w14:textId="7E9B3AFA" w:rsidR="00097FCE" w:rsidRPr="007F5E52" w:rsidRDefault="0065199C" w:rsidP="0092066D">
            <w:pPr>
              <w:pStyle w:val="OT"/>
              <w:spacing w:after="0"/>
              <w:jc w:val="center"/>
              <w:rPr>
                <w:sz w:val="24"/>
                <w:szCs w:val="24"/>
              </w:rPr>
            </w:pPr>
            <w:r w:rsidRPr="007F5E52">
              <w:rPr>
                <w:sz w:val="24"/>
                <w:szCs w:val="24"/>
              </w:rPr>
              <w:t>169 (5,6)</w:t>
            </w:r>
          </w:p>
        </w:tc>
        <w:tc>
          <w:tcPr>
            <w:tcW w:w="1799" w:type="dxa"/>
            <w:vAlign w:val="center"/>
          </w:tcPr>
          <w:p w14:paraId="54862DB1" w14:textId="6C29B40D" w:rsidR="00097FCE" w:rsidRPr="007F5E52" w:rsidRDefault="0065199C" w:rsidP="0092066D">
            <w:pPr>
              <w:pStyle w:val="OT"/>
              <w:spacing w:after="0"/>
              <w:jc w:val="center"/>
              <w:rPr>
                <w:sz w:val="24"/>
                <w:szCs w:val="24"/>
              </w:rPr>
            </w:pPr>
            <w:r w:rsidRPr="007F5E52">
              <w:rPr>
                <w:sz w:val="24"/>
                <w:szCs w:val="24"/>
              </w:rPr>
              <w:t>9,2</w:t>
            </w:r>
          </w:p>
        </w:tc>
        <w:tc>
          <w:tcPr>
            <w:tcW w:w="1231" w:type="dxa"/>
            <w:vAlign w:val="center"/>
          </w:tcPr>
          <w:p w14:paraId="3A93C4D4" w14:textId="752E204B" w:rsidR="00097FCE" w:rsidRPr="007F5E52" w:rsidRDefault="0065199C" w:rsidP="0092066D">
            <w:pPr>
              <w:pStyle w:val="OT"/>
              <w:spacing w:after="0"/>
              <w:jc w:val="center"/>
              <w:rPr>
                <w:sz w:val="24"/>
                <w:szCs w:val="24"/>
              </w:rPr>
            </w:pPr>
            <w:r w:rsidRPr="007F5E52">
              <w:rPr>
                <w:sz w:val="24"/>
                <w:szCs w:val="24"/>
              </w:rPr>
              <w:t>168 (5,6)</w:t>
            </w:r>
          </w:p>
        </w:tc>
        <w:tc>
          <w:tcPr>
            <w:tcW w:w="1799" w:type="dxa"/>
            <w:vAlign w:val="center"/>
          </w:tcPr>
          <w:p w14:paraId="51F2D793" w14:textId="14E6DDF5" w:rsidR="00097FCE" w:rsidRPr="007F5E52" w:rsidRDefault="00911135" w:rsidP="0092066D">
            <w:pPr>
              <w:pStyle w:val="OT"/>
              <w:spacing w:after="0"/>
              <w:jc w:val="center"/>
              <w:rPr>
                <w:sz w:val="24"/>
                <w:szCs w:val="24"/>
              </w:rPr>
            </w:pPr>
            <w:r w:rsidRPr="007F5E52">
              <w:rPr>
                <w:sz w:val="24"/>
                <w:szCs w:val="24"/>
              </w:rPr>
              <w:t>9,2</w:t>
            </w:r>
          </w:p>
        </w:tc>
        <w:tc>
          <w:tcPr>
            <w:tcW w:w="1375" w:type="dxa"/>
            <w:vAlign w:val="center"/>
          </w:tcPr>
          <w:p w14:paraId="5027BC59" w14:textId="77777777" w:rsidR="00097FCE" w:rsidRPr="007F5E52" w:rsidRDefault="00911135" w:rsidP="0092066D">
            <w:pPr>
              <w:pStyle w:val="OT"/>
              <w:spacing w:after="0"/>
              <w:jc w:val="center"/>
              <w:rPr>
                <w:sz w:val="24"/>
                <w:szCs w:val="24"/>
              </w:rPr>
            </w:pPr>
            <w:r w:rsidRPr="007F5E52">
              <w:rPr>
                <w:sz w:val="24"/>
                <w:szCs w:val="24"/>
              </w:rPr>
              <w:t>1,00</w:t>
            </w:r>
          </w:p>
          <w:p w14:paraId="2EE0D8F0" w14:textId="5CADAC9D" w:rsidR="00911135" w:rsidRPr="007F5E52" w:rsidRDefault="00911135" w:rsidP="0092066D">
            <w:pPr>
              <w:pStyle w:val="OT"/>
              <w:spacing w:after="0"/>
              <w:jc w:val="center"/>
              <w:rPr>
                <w:sz w:val="24"/>
                <w:szCs w:val="24"/>
              </w:rPr>
            </w:pPr>
            <w:r w:rsidRPr="007F5E52">
              <w:rPr>
                <w:sz w:val="24"/>
                <w:szCs w:val="24"/>
              </w:rPr>
              <w:t>(0,81; 1,24)</w:t>
            </w:r>
          </w:p>
        </w:tc>
      </w:tr>
      <w:tr w:rsidR="00097FCE" w:rsidRPr="007F5E52" w14:paraId="29C14729" w14:textId="77777777" w:rsidTr="0092066D">
        <w:tc>
          <w:tcPr>
            <w:tcW w:w="1911" w:type="dxa"/>
          </w:tcPr>
          <w:p w14:paraId="2CDD90BD" w14:textId="77777777" w:rsidR="00097FCE" w:rsidRPr="007F5E52" w:rsidRDefault="00097FCE" w:rsidP="0092066D">
            <w:pPr>
              <w:pStyle w:val="OT"/>
              <w:spacing w:after="0"/>
              <w:jc w:val="center"/>
              <w:rPr>
                <w:sz w:val="24"/>
                <w:szCs w:val="24"/>
              </w:rPr>
            </w:pPr>
            <w:r w:rsidRPr="007F5E52">
              <w:rPr>
                <w:sz w:val="24"/>
                <w:szCs w:val="24"/>
              </w:rPr>
              <w:t>Госпитализация поп ричине сердечной недостаточности</w:t>
            </w:r>
          </w:p>
        </w:tc>
        <w:tc>
          <w:tcPr>
            <w:tcW w:w="1231" w:type="dxa"/>
            <w:vAlign w:val="center"/>
          </w:tcPr>
          <w:p w14:paraId="4B0674DC" w14:textId="1F1843F3" w:rsidR="00097FCE" w:rsidRPr="007F5E52" w:rsidRDefault="0065199C" w:rsidP="0092066D">
            <w:pPr>
              <w:pStyle w:val="OT"/>
              <w:spacing w:after="0"/>
              <w:jc w:val="center"/>
              <w:rPr>
                <w:sz w:val="24"/>
                <w:szCs w:val="24"/>
              </w:rPr>
            </w:pPr>
            <w:r w:rsidRPr="007F5E52">
              <w:rPr>
                <w:sz w:val="24"/>
                <w:szCs w:val="24"/>
              </w:rPr>
              <w:t>112 (3,7)</w:t>
            </w:r>
          </w:p>
        </w:tc>
        <w:tc>
          <w:tcPr>
            <w:tcW w:w="1799" w:type="dxa"/>
            <w:vAlign w:val="center"/>
          </w:tcPr>
          <w:p w14:paraId="51BDF05E" w14:textId="14AD9AC2" w:rsidR="00097FCE" w:rsidRPr="007F5E52" w:rsidRDefault="0065199C" w:rsidP="0092066D">
            <w:pPr>
              <w:pStyle w:val="OT"/>
              <w:spacing w:after="0"/>
              <w:jc w:val="center"/>
              <w:rPr>
                <w:sz w:val="24"/>
                <w:szCs w:val="24"/>
              </w:rPr>
            </w:pPr>
            <w:r w:rsidRPr="007F5E52">
              <w:rPr>
                <w:sz w:val="24"/>
                <w:szCs w:val="24"/>
              </w:rPr>
              <w:t>6,4</w:t>
            </w:r>
          </w:p>
        </w:tc>
        <w:tc>
          <w:tcPr>
            <w:tcW w:w="1231" w:type="dxa"/>
            <w:vAlign w:val="center"/>
          </w:tcPr>
          <w:p w14:paraId="7EBB14D2" w14:textId="4DE8CD13" w:rsidR="00097FCE" w:rsidRPr="007F5E52" w:rsidRDefault="0065199C" w:rsidP="00911135">
            <w:pPr>
              <w:pStyle w:val="OT"/>
              <w:spacing w:after="0"/>
              <w:jc w:val="center"/>
              <w:rPr>
                <w:sz w:val="24"/>
                <w:szCs w:val="24"/>
              </w:rPr>
            </w:pPr>
            <w:r w:rsidRPr="007F5E52">
              <w:rPr>
                <w:sz w:val="24"/>
                <w:szCs w:val="24"/>
              </w:rPr>
              <w:t>92 (</w:t>
            </w:r>
            <w:r w:rsidR="00911135" w:rsidRPr="007F5E52">
              <w:rPr>
                <w:sz w:val="24"/>
                <w:szCs w:val="24"/>
              </w:rPr>
              <w:t>3,1</w:t>
            </w:r>
            <w:r w:rsidRPr="007F5E52">
              <w:rPr>
                <w:sz w:val="24"/>
                <w:szCs w:val="24"/>
              </w:rPr>
              <w:t>)</w:t>
            </w:r>
          </w:p>
        </w:tc>
        <w:tc>
          <w:tcPr>
            <w:tcW w:w="1799" w:type="dxa"/>
            <w:vAlign w:val="center"/>
          </w:tcPr>
          <w:p w14:paraId="6A1AB1D9" w14:textId="7A862C45" w:rsidR="00097FCE" w:rsidRPr="007F5E52" w:rsidRDefault="00911135" w:rsidP="0092066D">
            <w:pPr>
              <w:pStyle w:val="OT"/>
              <w:spacing w:after="0"/>
              <w:jc w:val="center"/>
              <w:rPr>
                <w:sz w:val="24"/>
                <w:szCs w:val="24"/>
              </w:rPr>
            </w:pPr>
            <w:r w:rsidRPr="007F5E52">
              <w:rPr>
                <w:sz w:val="24"/>
                <w:szCs w:val="24"/>
              </w:rPr>
              <w:t>5,3</w:t>
            </w:r>
          </w:p>
        </w:tc>
        <w:tc>
          <w:tcPr>
            <w:tcW w:w="1375" w:type="dxa"/>
            <w:vAlign w:val="center"/>
          </w:tcPr>
          <w:p w14:paraId="5C8B2B47" w14:textId="77777777" w:rsidR="00097FCE" w:rsidRPr="007F5E52" w:rsidRDefault="00911135" w:rsidP="0092066D">
            <w:pPr>
              <w:pStyle w:val="OT"/>
              <w:spacing w:after="0"/>
              <w:jc w:val="center"/>
              <w:rPr>
                <w:sz w:val="24"/>
                <w:szCs w:val="24"/>
              </w:rPr>
            </w:pPr>
            <w:r w:rsidRPr="007F5E52">
              <w:rPr>
                <w:sz w:val="24"/>
                <w:szCs w:val="24"/>
              </w:rPr>
              <w:t>1,21</w:t>
            </w:r>
          </w:p>
          <w:p w14:paraId="4EF1B533" w14:textId="57684146" w:rsidR="00911135" w:rsidRPr="007F5E52" w:rsidRDefault="00911135" w:rsidP="0092066D">
            <w:pPr>
              <w:pStyle w:val="OT"/>
              <w:spacing w:after="0"/>
              <w:jc w:val="center"/>
              <w:rPr>
                <w:sz w:val="24"/>
                <w:szCs w:val="24"/>
              </w:rPr>
            </w:pPr>
            <w:r w:rsidRPr="007F5E52">
              <w:rPr>
                <w:sz w:val="24"/>
                <w:szCs w:val="24"/>
              </w:rPr>
              <w:t>(0,92; 1,59)</w:t>
            </w:r>
          </w:p>
        </w:tc>
      </w:tr>
      <w:tr w:rsidR="00097FCE" w:rsidRPr="007F5E52" w14:paraId="19EF7D9A" w14:textId="77777777" w:rsidTr="0092066D">
        <w:tc>
          <w:tcPr>
            <w:tcW w:w="9346" w:type="dxa"/>
            <w:gridSpan w:val="6"/>
          </w:tcPr>
          <w:p w14:paraId="76D3BD5E" w14:textId="77777777" w:rsidR="00097FCE" w:rsidRPr="007F5E52" w:rsidRDefault="00097FCE" w:rsidP="0092066D">
            <w:pPr>
              <w:pStyle w:val="OT"/>
              <w:spacing w:after="0"/>
              <w:rPr>
                <w:b/>
                <w:sz w:val="20"/>
                <w:szCs w:val="24"/>
              </w:rPr>
            </w:pPr>
            <w:r w:rsidRPr="007F5E52">
              <w:rPr>
                <w:b/>
                <w:sz w:val="20"/>
                <w:szCs w:val="24"/>
              </w:rPr>
              <w:t>Примечание:</w:t>
            </w:r>
          </w:p>
          <w:p w14:paraId="3414B84F" w14:textId="77777777" w:rsidR="00097FCE" w:rsidRPr="007F5E52" w:rsidRDefault="00097FCE" w:rsidP="0092066D">
            <w:pPr>
              <w:pStyle w:val="OT"/>
              <w:spacing w:after="0"/>
              <w:rPr>
                <w:sz w:val="24"/>
                <w:szCs w:val="24"/>
              </w:rPr>
            </w:pPr>
            <w:r w:rsidRPr="007F5E52">
              <w:rPr>
                <w:sz w:val="20"/>
                <w:szCs w:val="24"/>
              </w:rPr>
              <w:t>* анализ неменьшей эффективности для демонтсрации того факта, что верхняя граница 95% ДИ для отношения рисков составляет менее 1,3.</w:t>
            </w:r>
          </w:p>
        </w:tc>
      </w:tr>
    </w:tbl>
    <w:p w14:paraId="2FB888D6" w14:textId="77777777" w:rsidR="00097FCE" w:rsidRPr="000D54D4" w:rsidRDefault="00097FCE" w:rsidP="000D54D4">
      <w:pPr>
        <w:pStyle w:val="OT"/>
        <w:spacing w:after="0"/>
        <w:rPr>
          <w:sz w:val="24"/>
          <w:szCs w:val="24"/>
        </w:rPr>
      </w:pPr>
    </w:p>
    <w:p w14:paraId="4A389C54" w14:textId="739EBCF8" w:rsidR="004F10FE" w:rsidRDefault="00395856" w:rsidP="004F10FE">
      <w:pPr>
        <w:pStyle w:val="OT"/>
        <w:spacing w:after="0"/>
        <w:ind w:firstLine="709"/>
        <w:rPr>
          <w:sz w:val="24"/>
          <w:szCs w:val="24"/>
        </w:rPr>
      </w:pPr>
      <w:r w:rsidRPr="00395856">
        <w:rPr>
          <w:sz w:val="24"/>
          <w:szCs w:val="24"/>
        </w:rPr>
        <w:t xml:space="preserve">За весь период </w:t>
      </w:r>
      <w:r>
        <w:rPr>
          <w:sz w:val="24"/>
          <w:szCs w:val="24"/>
        </w:rPr>
        <w:t>терапии</w:t>
      </w:r>
      <w:r w:rsidRPr="00395856">
        <w:rPr>
          <w:sz w:val="24"/>
          <w:szCs w:val="24"/>
        </w:rPr>
        <w:t xml:space="preserve"> (медиана времени лечения </w:t>
      </w:r>
      <w:r>
        <w:rPr>
          <w:sz w:val="24"/>
          <w:szCs w:val="24"/>
        </w:rPr>
        <w:t xml:space="preserve">составила </w:t>
      </w:r>
      <w:r w:rsidRPr="00395856">
        <w:rPr>
          <w:sz w:val="24"/>
          <w:szCs w:val="24"/>
        </w:rPr>
        <w:t xml:space="preserve">5,9 года) частота </w:t>
      </w:r>
      <w:r>
        <w:rPr>
          <w:sz w:val="24"/>
          <w:szCs w:val="24"/>
        </w:rPr>
        <w:lastRenderedPageBreak/>
        <w:t xml:space="preserve">возникновения </w:t>
      </w:r>
      <w:r w:rsidRPr="00395856">
        <w:rPr>
          <w:sz w:val="24"/>
          <w:szCs w:val="24"/>
        </w:rPr>
        <w:t>среднетяжелой</w:t>
      </w:r>
      <w:r>
        <w:rPr>
          <w:sz w:val="24"/>
          <w:szCs w:val="24"/>
        </w:rPr>
        <w:t xml:space="preserve"> или тяжелой</w:t>
      </w:r>
      <w:r w:rsidRPr="00395856">
        <w:rPr>
          <w:sz w:val="24"/>
          <w:szCs w:val="24"/>
        </w:rPr>
        <w:t xml:space="preserve"> гипогликеми</w:t>
      </w:r>
      <w:r>
        <w:rPr>
          <w:sz w:val="24"/>
          <w:szCs w:val="24"/>
        </w:rPr>
        <w:t>и</w:t>
      </w:r>
      <w:r w:rsidRPr="00395856">
        <w:rPr>
          <w:sz w:val="24"/>
          <w:szCs w:val="24"/>
        </w:rPr>
        <w:t xml:space="preserve"> составила 6,5% в группе линаглиптина по сравнению с 30,9% в группе глимепирида, тяжелая гипогликемия</w:t>
      </w:r>
      <w:r>
        <w:rPr>
          <w:sz w:val="24"/>
          <w:szCs w:val="24"/>
        </w:rPr>
        <w:t xml:space="preserve"> </w:t>
      </w:r>
      <w:r w:rsidRPr="00395856">
        <w:rPr>
          <w:sz w:val="24"/>
          <w:szCs w:val="24"/>
        </w:rPr>
        <w:t>возникал</w:t>
      </w:r>
      <w:r>
        <w:rPr>
          <w:sz w:val="24"/>
          <w:szCs w:val="24"/>
        </w:rPr>
        <w:t>а</w:t>
      </w:r>
      <w:r w:rsidRPr="00395856">
        <w:rPr>
          <w:sz w:val="24"/>
          <w:szCs w:val="24"/>
        </w:rPr>
        <w:t xml:space="preserve"> у 0,3% пациентов, принимавших линаглиптин, по сравнению с 2,2%, получавших глимепирид</w:t>
      </w:r>
      <w:r w:rsidR="004F10FE">
        <w:rPr>
          <w:sz w:val="24"/>
          <w:szCs w:val="24"/>
        </w:rPr>
        <w:t xml:space="preserve"> </w:t>
      </w:r>
      <w:r w:rsidR="004F10FE" w:rsidRPr="004F10FE">
        <w:rPr>
          <w:sz w:val="24"/>
          <w:szCs w:val="24"/>
        </w:rPr>
        <w:t>[1]</w:t>
      </w:r>
      <w:r w:rsidRPr="00395856">
        <w:rPr>
          <w:sz w:val="24"/>
          <w:szCs w:val="24"/>
        </w:rPr>
        <w:t>.</w:t>
      </w:r>
    </w:p>
    <w:p w14:paraId="70E13622" w14:textId="16811B64" w:rsidR="004F10FE" w:rsidRPr="0068712D" w:rsidRDefault="004F10FE" w:rsidP="004F10FE">
      <w:pPr>
        <w:pStyle w:val="4"/>
        <w:spacing w:after="240"/>
        <w:rPr>
          <w:rFonts w:ascii="Times New Roman" w:hAnsi="Times New Roman"/>
          <w:iCs/>
          <w:sz w:val="24"/>
          <w:szCs w:val="24"/>
        </w:rPr>
      </w:pPr>
      <w:bookmarkStart w:id="258" w:name="_Toc139362015"/>
      <w:r w:rsidRPr="0068712D">
        <w:rPr>
          <w:rFonts w:ascii="Times New Roman" w:hAnsi="Times New Roman"/>
          <w:iCs/>
          <w:sz w:val="24"/>
          <w:szCs w:val="24"/>
        </w:rPr>
        <w:t>4.3.2.2.</w:t>
      </w:r>
      <w:r>
        <w:rPr>
          <w:rFonts w:ascii="Times New Roman" w:hAnsi="Times New Roman"/>
          <w:iCs/>
          <w:sz w:val="24"/>
          <w:szCs w:val="24"/>
        </w:rPr>
        <w:t>5</w:t>
      </w:r>
      <w:r w:rsidRPr="0068712D">
        <w:rPr>
          <w:rFonts w:ascii="Times New Roman" w:hAnsi="Times New Roman"/>
          <w:iCs/>
          <w:sz w:val="24"/>
          <w:szCs w:val="24"/>
        </w:rPr>
        <w:t xml:space="preserve">. </w:t>
      </w:r>
      <w:r>
        <w:rPr>
          <w:rFonts w:ascii="Times New Roman" w:hAnsi="Times New Roman"/>
          <w:iCs/>
          <w:sz w:val="24"/>
          <w:szCs w:val="24"/>
        </w:rPr>
        <w:t>Педиатрическая популяция</w:t>
      </w:r>
      <w:bookmarkEnd w:id="258"/>
      <w:r w:rsidRPr="0068712D">
        <w:rPr>
          <w:rFonts w:ascii="Times New Roman" w:hAnsi="Times New Roman"/>
          <w:iCs/>
          <w:sz w:val="24"/>
          <w:szCs w:val="24"/>
        </w:rPr>
        <w:t xml:space="preserve"> </w:t>
      </w:r>
    </w:p>
    <w:p w14:paraId="64124612" w14:textId="1CF25048" w:rsidR="004F10FE" w:rsidRPr="004F10FE" w:rsidRDefault="004F10FE" w:rsidP="001C18F1">
      <w:pPr>
        <w:pStyle w:val="OT"/>
        <w:spacing w:after="0"/>
        <w:ind w:firstLine="709"/>
        <w:rPr>
          <w:sz w:val="24"/>
          <w:szCs w:val="24"/>
        </w:rPr>
      </w:pPr>
      <w:r w:rsidRPr="004F10FE">
        <w:rPr>
          <w:sz w:val="24"/>
          <w:szCs w:val="24"/>
        </w:rPr>
        <w:t>Клиническая эффективность и безопасность эмпаглифлозина в дозе 10 мг с потенциальным увеличением дозы до 25 мг или</w:t>
      </w:r>
      <w:r w:rsidR="00553BD2">
        <w:rPr>
          <w:sz w:val="24"/>
          <w:szCs w:val="24"/>
        </w:rPr>
        <w:t xml:space="preserve"> </w:t>
      </w:r>
      <w:r w:rsidRPr="004F10FE">
        <w:rPr>
          <w:sz w:val="24"/>
          <w:szCs w:val="24"/>
        </w:rPr>
        <w:t>линаглиптин</w:t>
      </w:r>
      <w:r w:rsidR="00553BD2">
        <w:rPr>
          <w:sz w:val="24"/>
          <w:szCs w:val="24"/>
        </w:rPr>
        <w:t>а</w:t>
      </w:r>
      <w:r w:rsidRPr="004F10FE">
        <w:rPr>
          <w:sz w:val="24"/>
          <w:szCs w:val="24"/>
        </w:rPr>
        <w:t xml:space="preserve"> в дозе 5 мг один раз в день изучал</w:t>
      </w:r>
      <w:r w:rsidR="00553BD2">
        <w:rPr>
          <w:sz w:val="24"/>
          <w:szCs w:val="24"/>
        </w:rPr>
        <w:t>ись</w:t>
      </w:r>
      <w:r w:rsidRPr="004F10FE">
        <w:rPr>
          <w:sz w:val="24"/>
          <w:szCs w:val="24"/>
        </w:rPr>
        <w:t xml:space="preserve"> у детей и подростков </w:t>
      </w:r>
      <w:r w:rsidR="001C18F1" w:rsidRPr="004F10FE">
        <w:rPr>
          <w:sz w:val="24"/>
          <w:szCs w:val="24"/>
        </w:rPr>
        <w:t xml:space="preserve">с СД2 </w:t>
      </w:r>
      <w:r w:rsidR="001C18F1">
        <w:rPr>
          <w:sz w:val="24"/>
          <w:szCs w:val="24"/>
        </w:rPr>
        <w:t xml:space="preserve">в возрасте от 10 до 17 лет </w:t>
      </w:r>
      <w:r w:rsidRPr="004F10FE">
        <w:rPr>
          <w:sz w:val="24"/>
          <w:szCs w:val="24"/>
        </w:rPr>
        <w:t xml:space="preserve">в двойном слепом, рандомизированном, плацебо-контролируемом исследовании </w:t>
      </w:r>
      <w:r w:rsidR="001C18F1">
        <w:rPr>
          <w:sz w:val="24"/>
          <w:szCs w:val="24"/>
        </w:rPr>
        <w:t>в</w:t>
      </w:r>
      <w:r w:rsidRPr="004F10FE">
        <w:rPr>
          <w:sz w:val="24"/>
          <w:szCs w:val="24"/>
        </w:rPr>
        <w:t xml:space="preserve"> параллельны</w:t>
      </w:r>
      <w:r w:rsidR="001C18F1">
        <w:rPr>
          <w:sz w:val="24"/>
          <w:szCs w:val="24"/>
        </w:rPr>
        <w:t>х</w:t>
      </w:r>
      <w:r w:rsidRPr="004F10FE">
        <w:rPr>
          <w:sz w:val="24"/>
          <w:szCs w:val="24"/>
        </w:rPr>
        <w:t xml:space="preserve"> группа</w:t>
      </w:r>
      <w:r w:rsidR="001C18F1">
        <w:rPr>
          <w:sz w:val="24"/>
          <w:szCs w:val="24"/>
        </w:rPr>
        <w:t xml:space="preserve">х </w:t>
      </w:r>
      <w:r w:rsidRPr="004F10FE">
        <w:rPr>
          <w:sz w:val="24"/>
          <w:szCs w:val="24"/>
        </w:rPr>
        <w:t>(</w:t>
      </w:r>
      <w:r w:rsidR="001C18F1">
        <w:rPr>
          <w:sz w:val="24"/>
          <w:szCs w:val="24"/>
          <w:lang w:val="en-US"/>
        </w:rPr>
        <w:t>DINAMO</w:t>
      </w:r>
      <w:r w:rsidRPr="004F10FE">
        <w:rPr>
          <w:sz w:val="24"/>
          <w:szCs w:val="24"/>
        </w:rPr>
        <w:t>) в течение</w:t>
      </w:r>
      <w:r w:rsidR="001C18F1" w:rsidRPr="001C18F1">
        <w:rPr>
          <w:sz w:val="24"/>
          <w:szCs w:val="24"/>
        </w:rPr>
        <w:t xml:space="preserve"> </w:t>
      </w:r>
      <w:r w:rsidR="001C18F1">
        <w:rPr>
          <w:sz w:val="24"/>
          <w:szCs w:val="24"/>
        </w:rPr>
        <w:t>26 недель. Далее следовал</w:t>
      </w:r>
      <w:r w:rsidRPr="004F10FE">
        <w:rPr>
          <w:sz w:val="24"/>
          <w:szCs w:val="24"/>
        </w:rPr>
        <w:t xml:space="preserve"> двойн</w:t>
      </w:r>
      <w:r w:rsidR="001C18F1">
        <w:rPr>
          <w:sz w:val="24"/>
          <w:szCs w:val="24"/>
        </w:rPr>
        <w:t>ой</w:t>
      </w:r>
      <w:r w:rsidRPr="004F10FE">
        <w:rPr>
          <w:sz w:val="24"/>
          <w:szCs w:val="24"/>
        </w:rPr>
        <w:t xml:space="preserve"> слеп</w:t>
      </w:r>
      <w:r w:rsidR="001C18F1">
        <w:rPr>
          <w:sz w:val="24"/>
          <w:szCs w:val="24"/>
        </w:rPr>
        <w:t>ой</w:t>
      </w:r>
      <w:r w:rsidRPr="004F10FE">
        <w:rPr>
          <w:sz w:val="24"/>
          <w:szCs w:val="24"/>
        </w:rPr>
        <w:t xml:space="preserve"> </w:t>
      </w:r>
      <w:r w:rsidR="001C18F1">
        <w:rPr>
          <w:sz w:val="24"/>
          <w:szCs w:val="24"/>
        </w:rPr>
        <w:t>период</w:t>
      </w:r>
      <w:r w:rsidRPr="004F10FE">
        <w:rPr>
          <w:sz w:val="24"/>
          <w:szCs w:val="24"/>
        </w:rPr>
        <w:t xml:space="preserve"> </w:t>
      </w:r>
      <w:r w:rsidR="001C18F1">
        <w:rPr>
          <w:sz w:val="24"/>
          <w:szCs w:val="24"/>
        </w:rPr>
        <w:t>продленного изучения безопасности</w:t>
      </w:r>
      <w:r w:rsidRPr="004F10FE">
        <w:rPr>
          <w:sz w:val="24"/>
          <w:szCs w:val="24"/>
        </w:rPr>
        <w:t xml:space="preserve"> до 52 недель.</w:t>
      </w:r>
    </w:p>
    <w:p w14:paraId="448AF329" w14:textId="2629A248" w:rsidR="004F10FE" w:rsidRDefault="004F10FE" w:rsidP="00E53F53">
      <w:pPr>
        <w:pStyle w:val="OT"/>
        <w:spacing w:after="0"/>
        <w:ind w:firstLine="709"/>
        <w:rPr>
          <w:sz w:val="24"/>
          <w:szCs w:val="24"/>
        </w:rPr>
      </w:pPr>
      <w:r w:rsidRPr="004F10FE">
        <w:rPr>
          <w:sz w:val="24"/>
          <w:szCs w:val="24"/>
        </w:rPr>
        <w:t>Исходно средний уровень HbA1c составлял 8,03%. Лечение линаглиптином 5 мг не да</w:t>
      </w:r>
      <w:r w:rsidR="0092066D">
        <w:rPr>
          <w:sz w:val="24"/>
          <w:szCs w:val="24"/>
        </w:rPr>
        <w:t>вало</w:t>
      </w:r>
      <w:r w:rsidRPr="004F10FE">
        <w:rPr>
          <w:sz w:val="24"/>
          <w:szCs w:val="24"/>
        </w:rPr>
        <w:t xml:space="preserve"> достоверного улучшени</w:t>
      </w:r>
      <w:r w:rsidR="0092066D">
        <w:rPr>
          <w:sz w:val="24"/>
          <w:szCs w:val="24"/>
        </w:rPr>
        <w:t>я уровня</w:t>
      </w:r>
      <w:r w:rsidRPr="004F10FE">
        <w:rPr>
          <w:sz w:val="24"/>
          <w:szCs w:val="24"/>
        </w:rPr>
        <w:t xml:space="preserve"> HbA1c. </w:t>
      </w:r>
      <w:r w:rsidR="0092066D">
        <w:rPr>
          <w:sz w:val="24"/>
          <w:szCs w:val="24"/>
        </w:rPr>
        <w:t xml:space="preserve">Различие </w:t>
      </w:r>
      <w:r w:rsidR="0092066D" w:rsidRPr="004F10FE">
        <w:rPr>
          <w:sz w:val="24"/>
          <w:szCs w:val="24"/>
        </w:rPr>
        <w:t xml:space="preserve">между линаглиптином и плацебо </w:t>
      </w:r>
      <w:r w:rsidR="0092066D">
        <w:rPr>
          <w:sz w:val="24"/>
          <w:szCs w:val="24"/>
        </w:rPr>
        <w:t>по</w:t>
      </w:r>
      <w:r w:rsidRPr="004F10FE">
        <w:rPr>
          <w:sz w:val="24"/>
          <w:szCs w:val="24"/>
        </w:rPr>
        <w:t xml:space="preserve"> скорректированно</w:t>
      </w:r>
      <w:r w:rsidR="0092066D">
        <w:rPr>
          <w:sz w:val="24"/>
          <w:szCs w:val="24"/>
        </w:rPr>
        <w:t>му</w:t>
      </w:r>
      <w:r w:rsidRPr="004F10FE">
        <w:rPr>
          <w:sz w:val="24"/>
          <w:szCs w:val="24"/>
        </w:rPr>
        <w:t xml:space="preserve"> средне</w:t>
      </w:r>
      <w:r w:rsidR="0092066D">
        <w:rPr>
          <w:sz w:val="24"/>
          <w:szCs w:val="24"/>
        </w:rPr>
        <w:t>му</w:t>
      </w:r>
      <w:r w:rsidRPr="004F10FE">
        <w:rPr>
          <w:sz w:val="24"/>
          <w:szCs w:val="24"/>
        </w:rPr>
        <w:t xml:space="preserve"> изменени</w:t>
      </w:r>
      <w:r w:rsidR="0092066D">
        <w:rPr>
          <w:sz w:val="24"/>
          <w:szCs w:val="24"/>
        </w:rPr>
        <w:t>ю</w:t>
      </w:r>
      <w:r w:rsidRPr="004F10FE">
        <w:rPr>
          <w:sz w:val="24"/>
          <w:szCs w:val="24"/>
        </w:rPr>
        <w:t xml:space="preserve"> HbA1c через 26 недель</w:t>
      </w:r>
      <w:r w:rsidR="0092066D">
        <w:rPr>
          <w:sz w:val="24"/>
          <w:szCs w:val="24"/>
        </w:rPr>
        <w:t xml:space="preserve"> </w:t>
      </w:r>
      <w:r w:rsidRPr="004F10FE">
        <w:rPr>
          <w:sz w:val="24"/>
          <w:szCs w:val="24"/>
        </w:rPr>
        <w:t>состав</w:t>
      </w:r>
      <w:r w:rsidR="0092066D">
        <w:rPr>
          <w:sz w:val="24"/>
          <w:szCs w:val="24"/>
        </w:rPr>
        <w:t>ило</w:t>
      </w:r>
      <w:r w:rsidRPr="004F10FE">
        <w:rPr>
          <w:sz w:val="24"/>
          <w:szCs w:val="24"/>
        </w:rPr>
        <w:t xml:space="preserve"> -0,34% (95% ДИ -0,99, 0,30; p=0,2</w:t>
      </w:r>
      <w:r w:rsidR="00E53F53">
        <w:rPr>
          <w:sz w:val="24"/>
          <w:szCs w:val="24"/>
        </w:rPr>
        <w:t xml:space="preserve">935). Скорректированное среднее </w:t>
      </w:r>
      <w:r w:rsidRPr="004F10FE">
        <w:rPr>
          <w:sz w:val="24"/>
          <w:szCs w:val="24"/>
        </w:rPr>
        <w:t xml:space="preserve">изменение HbA1c по сравнению с исходным уровнем составило 0,33% у пациентов, получавших линаглиптин, и 0,68% у пациентов, </w:t>
      </w:r>
      <w:r w:rsidR="00E53F53">
        <w:rPr>
          <w:sz w:val="24"/>
          <w:szCs w:val="24"/>
        </w:rPr>
        <w:t>получавших</w:t>
      </w:r>
      <w:r w:rsidRPr="004F10FE">
        <w:rPr>
          <w:sz w:val="24"/>
          <w:szCs w:val="24"/>
        </w:rPr>
        <w:t xml:space="preserve"> плацебо</w:t>
      </w:r>
      <w:r w:rsidR="00D6711C" w:rsidRPr="00D6711C">
        <w:rPr>
          <w:sz w:val="24"/>
          <w:szCs w:val="24"/>
        </w:rPr>
        <w:t xml:space="preserve"> [1]</w:t>
      </w:r>
      <w:r w:rsidR="00E53F53">
        <w:rPr>
          <w:sz w:val="24"/>
          <w:szCs w:val="24"/>
        </w:rPr>
        <w:t>.</w:t>
      </w:r>
    </w:p>
    <w:p w14:paraId="133937E1" w14:textId="77777777" w:rsidR="000D54D4" w:rsidRPr="000D54D4" w:rsidRDefault="000D54D4" w:rsidP="000D54D4">
      <w:pPr>
        <w:pStyle w:val="OT"/>
        <w:spacing w:after="0"/>
        <w:rPr>
          <w:sz w:val="24"/>
          <w:szCs w:val="24"/>
        </w:rPr>
      </w:pPr>
    </w:p>
    <w:bookmarkEnd w:id="250"/>
    <w:p w14:paraId="15F16D6D" w14:textId="5D6E6290" w:rsidR="00BC51AA" w:rsidRDefault="00BC51AA" w:rsidP="00AB1566">
      <w:pPr>
        <w:rPr>
          <w:b/>
          <w:bCs/>
        </w:rPr>
      </w:pPr>
      <w:r w:rsidRPr="00027CCE">
        <w:rPr>
          <w:b/>
          <w:bCs/>
        </w:rPr>
        <w:t>4</w:t>
      </w:r>
      <w:r w:rsidRPr="00837623">
        <w:rPr>
          <w:b/>
          <w:bCs/>
        </w:rPr>
        <w:t>.3.2.</w:t>
      </w:r>
      <w:r w:rsidR="001F7C84">
        <w:rPr>
          <w:b/>
          <w:bCs/>
        </w:rPr>
        <w:t>3</w:t>
      </w:r>
      <w:r w:rsidRPr="00837623">
        <w:rPr>
          <w:b/>
          <w:bCs/>
        </w:rPr>
        <w:t xml:space="preserve">. </w:t>
      </w:r>
      <w:r w:rsidR="001F7C84">
        <w:rPr>
          <w:b/>
          <w:bCs/>
        </w:rPr>
        <w:t>Сводные данные по безопасности в регистрационных исследованиях</w:t>
      </w:r>
    </w:p>
    <w:p w14:paraId="43EB6764" w14:textId="77777777" w:rsidR="00BC51AA" w:rsidRDefault="00BC51AA" w:rsidP="00AB1566">
      <w:pPr>
        <w:pStyle w:val="OT"/>
        <w:spacing w:after="0"/>
        <w:rPr>
          <w:b/>
          <w:bCs/>
          <w:sz w:val="24"/>
          <w:szCs w:val="24"/>
        </w:rPr>
      </w:pPr>
    </w:p>
    <w:p w14:paraId="591F997A" w14:textId="39C489E8" w:rsidR="00CA3463" w:rsidRPr="00C41DF0" w:rsidRDefault="00CA3463" w:rsidP="00AB1566">
      <w:pPr>
        <w:pStyle w:val="OT"/>
        <w:spacing w:after="0"/>
        <w:rPr>
          <w:b/>
          <w:bCs/>
          <w:sz w:val="24"/>
          <w:szCs w:val="24"/>
        </w:rPr>
      </w:pPr>
      <w:r w:rsidRPr="00C41DF0">
        <w:rPr>
          <w:b/>
          <w:bCs/>
          <w:sz w:val="24"/>
          <w:szCs w:val="24"/>
        </w:rPr>
        <w:t>Нежелательные реакции</w:t>
      </w:r>
    </w:p>
    <w:p w14:paraId="548DA0AF" w14:textId="77777777" w:rsidR="00AB1566" w:rsidRDefault="00AB1566" w:rsidP="00AB1566">
      <w:pPr>
        <w:pStyle w:val="OT"/>
        <w:spacing w:after="0"/>
        <w:ind w:firstLine="709"/>
        <w:rPr>
          <w:sz w:val="24"/>
          <w:szCs w:val="24"/>
        </w:rPr>
      </w:pPr>
      <w:bookmarkStart w:id="259" w:name="_Hlk121691561"/>
      <w:bookmarkStart w:id="260" w:name="_Hlk121102431"/>
    </w:p>
    <w:p w14:paraId="2C4FD5F5" w14:textId="3F9C2F69" w:rsidR="00CA3463" w:rsidRDefault="00CA3463" w:rsidP="00AB1566">
      <w:pPr>
        <w:pStyle w:val="OT"/>
        <w:spacing w:after="0"/>
        <w:ind w:firstLine="709"/>
        <w:rPr>
          <w:sz w:val="24"/>
          <w:szCs w:val="24"/>
        </w:rPr>
      </w:pPr>
      <w:r w:rsidRPr="00326568">
        <w:rPr>
          <w:sz w:val="24"/>
          <w:szCs w:val="24"/>
        </w:rPr>
        <w:t xml:space="preserve">Общий процент пациентов с нежелательными явлениями был сопоставим между </w:t>
      </w:r>
      <w:r>
        <w:rPr>
          <w:sz w:val="24"/>
          <w:szCs w:val="24"/>
        </w:rPr>
        <w:t xml:space="preserve">всеми </w:t>
      </w:r>
      <w:r w:rsidRPr="00326568">
        <w:rPr>
          <w:sz w:val="24"/>
          <w:szCs w:val="24"/>
        </w:rPr>
        <w:t xml:space="preserve">видами лечения (плацебо 53,8% по сравнению с линаглиптином 55,0%). Доля пациентов с </w:t>
      </w:r>
      <w:r>
        <w:rPr>
          <w:sz w:val="24"/>
          <w:szCs w:val="24"/>
        </w:rPr>
        <w:t>НЯ</w:t>
      </w:r>
      <w:r w:rsidRPr="00326568">
        <w:rPr>
          <w:sz w:val="24"/>
          <w:szCs w:val="24"/>
        </w:rPr>
        <w:t xml:space="preserve"> легкой </w:t>
      </w:r>
      <w:r w:rsidR="008C55F2">
        <w:rPr>
          <w:sz w:val="24"/>
          <w:szCs w:val="24"/>
        </w:rPr>
        <w:t xml:space="preserve">степени тяжести </w:t>
      </w:r>
      <w:r w:rsidRPr="00326568">
        <w:rPr>
          <w:sz w:val="24"/>
          <w:szCs w:val="24"/>
        </w:rPr>
        <w:t>(36,8% против 37,6% в группе плацебо и линаглиптина</w:t>
      </w:r>
      <w:r w:rsidR="008C55F2">
        <w:rPr>
          <w:sz w:val="24"/>
          <w:szCs w:val="24"/>
        </w:rPr>
        <w:t>,</w:t>
      </w:r>
      <w:r w:rsidRPr="00326568">
        <w:rPr>
          <w:sz w:val="24"/>
          <w:szCs w:val="24"/>
        </w:rPr>
        <w:t xml:space="preserve"> соответственно), средней </w:t>
      </w:r>
      <w:r w:rsidR="008C55F2">
        <w:rPr>
          <w:sz w:val="24"/>
          <w:szCs w:val="24"/>
        </w:rPr>
        <w:t xml:space="preserve">степени </w:t>
      </w:r>
      <w:r w:rsidRPr="00326568">
        <w:rPr>
          <w:sz w:val="24"/>
          <w:szCs w:val="24"/>
        </w:rPr>
        <w:t xml:space="preserve">(15,6% против 15,6%) или тяжелой (1,4% против 1,8%) </w:t>
      </w:r>
      <w:r>
        <w:rPr>
          <w:sz w:val="24"/>
          <w:szCs w:val="24"/>
        </w:rPr>
        <w:t>степени</w:t>
      </w:r>
      <w:r w:rsidRPr="00326568">
        <w:rPr>
          <w:sz w:val="24"/>
          <w:szCs w:val="24"/>
        </w:rPr>
        <w:t xml:space="preserve"> были одинаковыми. Нежелательные явления, связанные с линаглиптин</w:t>
      </w:r>
      <w:r>
        <w:rPr>
          <w:sz w:val="24"/>
          <w:szCs w:val="24"/>
        </w:rPr>
        <w:t>ом</w:t>
      </w:r>
      <w:r w:rsidRPr="00326568">
        <w:rPr>
          <w:sz w:val="24"/>
          <w:szCs w:val="24"/>
        </w:rPr>
        <w:t>, были немного более частыми в группе линаглиптина, чем в группе плацебо (10,4%</w:t>
      </w:r>
      <w:r>
        <w:rPr>
          <w:sz w:val="24"/>
          <w:szCs w:val="24"/>
        </w:rPr>
        <w:t xml:space="preserve"> </w:t>
      </w:r>
      <w:r w:rsidRPr="00326568">
        <w:rPr>
          <w:sz w:val="24"/>
          <w:szCs w:val="24"/>
        </w:rPr>
        <w:t>против</w:t>
      </w:r>
      <w:r>
        <w:rPr>
          <w:sz w:val="24"/>
          <w:szCs w:val="24"/>
        </w:rPr>
        <w:t xml:space="preserve"> </w:t>
      </w:r>
      <w:r w:rsidRPr="00326568">
        <w:rPr>
          <w:sz w:val="24"/>
          <w:szCs w:val="24"/>
        </w:rPr>
        <w:t>8,5%). Самое частое связанное с линаглиптином нежелательное явление была гипогликемия с более высокой частотой в группе линаглиптина (2,4% против 5,0% в группе плацебо и линаглиптина</w:t>
      </w:r>
      <w:r w:rsidR="008C55F2">
        <w:rPr>
          <w:sz w:val="24"/>
          <w:szCs w:val="24"/>
        </w:rPr>
        <w:t>,</w:t>
      </w:r>
      <w:r w:rsidRPr="00326568">
        <w:rPr>
          <w:sz w:val="24"/>
          <w:szCs w:val="24"/>
        </w:rPr>
        <w:t xml:space="preserve"> соответственно, возникающая преимущественно на фоне </w:t>
      </w:r>
      <w:r>
        <w:rPr>
          <w:sz w:val="24"/>
          <w:szCs w:val="24"/>
        </w:rPr>
        <w:t xml:space="preserve">приема </w:t>
      </w:r>
      <w:r w:rsidRPr="00326568">
        <w:rPr>
          <w:sz w:val="24"/>
          <w:szCs w:val="24"/>
        </w:rPr>
        <w:t>метформина), и гипергликемия с более выс</w:t>
      </w:r>
      <w:r w:rsidR="008C55F2">
        <w:rPr>
          <w:sz w:val="24"/>
          <w:szCs w:val="24"/>
        </w:rPr>
        <w:t>окой частотой в группе плацебо</w:t>
      </w:r>
      <w:r w:rsidRPr="00326568">
        <w:rPr>
          <w:sz w:val="24"/>
          <w:szCs w:val="24"/>
        </w:rPr>
        <w:t xml:space="preserve">(1,5% против 0,5%) </w:t>
      </w:r>
      <w:r w:rsidRPr="00326568">
        <w:rPr>
          <w:sz w:val="24"/>
          <w:szCs w:val="24"/>
        </w:rPr>
        <w:fldChar w:fldCharType="begin"/>
      </w:r>
      <w:r w:rsidRPr="00326568">
        <w:rPr>
          <w:sz w:val="24"/>
          <w:szCs w:val="24"/>
        </w:rPr>
        <w:instrText xml:space="preserve"> ADDIN ZOTERO_ITEM CSL_CITATION {"citationID":"r7iiyZW9","properties":{"formattedCitation":"[1,2,4]","plainCitation":"[1,2,4]","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3014,"uris":["http://zotero.org/users/5483459/items/GEX9J9W2"],"itemData":{"id":3014,"type":"document","title":"U.S. Food and Drug Administration. Drug Approval Package. Tradjenta (Linagliptin)  tablets. Company:  Boehringer Ingelheim Pharmaceuticals, Inc. Medical Review. Application No.:  201280 Approval Date: 04.03.2011"},"label":"page"}],"schema":"https://github.com/citation-style-language/schema/raw/master/csl-citation.json"} </w:instrText>
      </w:r>
      <w:r w:rsidRPr="00326568">
        <w:rPr>
          <w:sz w:val="24"/>
          <w:szCs w:val="24"/>
        </w:rPr>
        <w:fldChar w:fldCharType="separate"/>
      </w:r>
      <w:r w:rsidRPr="00326568">
        <w:rPr>
          <w:sz w:val="24"/>
          <w:szCs w:val="24"/>
        </w:rPr>
        <w:t>[1,2,4]</w:t>
      </w:r>
      <w:r w:rsidRPr="00326568">
        <w:rPr>
          <w:sz w:val="24"/>
          <w:szCs w:val="24"/>
        </w:rPr>
        <w:fldChar w:fldCharType="end"/>
      </w:r>
      <w:r w:rsidRPr="00326568">
        <w:rPr>
          <w:sz w:val="24"/>
          <w:szCs w:val="24"/>
        </w:rPr>
        <w:t>.</w:t>
      </w:r>
    </w:p>
    <w:p w14:paraId="0DCFDC6B" w14:textId="77777777" w:rsidR="00CA3463" w:rsidRDefault="00CA3463" w:rsidP="00CA3463">
      <w:pPr>
        <w:ind w:firstLine="709"/>
      </w:pPr>
      <w:r w:rsidRPr="00C41DF0">
        <w:t xml:space="preserve">Частота преждевременного прекращения приема исследуемого препарата была выше в группе плацебо, чем в группе линаглиптина (3,6% против 2,3%). Разница была в основном связана с более высокой частотой гипергликемии (0,9% против 0,2%) и повышением уровня глюкозы в крови (0,4% против 0,1%) в группе плацебо. </w:t>
      </w:r>
    </w:p>
    <w:p w14:paraId="7A47A220" w14:textId="77777777" w:rsidR="00CA3463" w:rsidRPr="00785050" w:rsidRDefault="00CA3463" w:rsidP="00CA3463">
      <w:pPr>
        <w:pStyle w:val="OT"/>
        <w:spacing w:after="0"/>
        <w:ind w:firstLine="709"/>
        <w:rPr>
          <w:sz w:val="24"/>
          <w:szCs w:val="24"/>
        </w:rPr>
      </w:pPr>
      <w:r w:rsidRPr="00326568">
        <w:rPr>
          <w:sz w:val="24"/>
          <w:szCs w:val="24"/>
        </w:rPr>
        <w:t xml:space="preserve">Частота </w:t>
      </w:r>
      <w:r>
        <w:rPr>
          <w:sz w:val="24"/>
          <w:szCs w:val="24"/>
        </w:rPr>
        <w:t>СНЯ</w:t>
      </w:r>
      <w:r w:rsidRPr="00326568">
        <w:rPr>
          <w:sz w:val="24"/>
          <w:szCs w:val="24"/>
        </w:rPr>
        <w:t xml:space="preserve"> была низкой в обеих группах лечения (2,5% против 2,7%). Было 2 серьезных нежелательных явления со смертельным исходом в группе линаглиптина и ни одного в группе плацебо </w:t>
      </w:r>
      <w:r>
        <w:rPr>
          <w:sz w:val="24"/>
          <w:szCs w:val="24"/>
        </w:rPr>
        <w:fldChar w:fldCharType="begin"/>
      </w:r>
      <w:r>
        <w:rPr>
          <w:sz w:val="24"/>
          <w:szCs w:val="24"/>
        </w:rPr>
        <w:instrText xml:space="preserve"> ADDIN ZOTERO_ITEM CSL_CITATION {"citationID":"0qFrWgEy","properties":{"formattedCitation":"[1,2,4]","plainCitation":"[1,2,4]","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3014,"uris":["http://zotero.org/users/5483459/items/GEX9J9W2"],"itemData":{"id":3014,"type":"document","title":"U.S. Food and Drug Administration. Drug Approval Package. Tradjenta (Linagliptin)  tablets. Company:  Boehringer Ingelheim Pharmaceuticals, Inc. Medical Review. Application No.:  201280 Approval Date: 04.03.2011"},"label":"page"}],"schema":"https://github.com/citation-style-language/schema/raw/master/csl-citation.json"} </w:instrText>
      </w:r>
      <w:r>
        <w:rPr>
          <w:sz w:val="24"/>
          <w:szCs w:val="24"/>
        </w:rPr>
        <w:fldChar w:fldCharType="separate"/>
      </w:r>
      <w:r w:rsidRPr="00326568">
        <w:rPr>
          <w:sz w:val="24"/>
          <w:szCs w:val="24"/>
        </w:rPr>
        <w:t>[1,2,4]</w:t>
      </w:r>
      <w:r>
        <w:rPr>
          <w:sz w:val="24"/>
          <w:szCs w:val="24"/>
        </w:rPr>
        <w:fldChar w:fldCharType="end"/>
      </w:r>
      <w:r w:rsidRPr="00785050">
        <w:rPr>
          <w:sz w:val="24"/>
          <w:szCs w:val="24"/>
        </w:rPr>
        <w:t>.</w:t>
      </w:r>
    </w:p>
    <w:p w14:paraId="29239ABD" w14:textId="1D311C38" w:rsidR="00CA3463" w:rsidRDefault="00CA3463" w:rsidP="00CA3463">
      <w:pPr>
        <w:ind w:firstLine="709"/>
      </w:pPr>
      <w:r>
        <w:t xml:space="preserve">В целом на уровне </w:t>
      </w:r>
      <w:r w:rsidR="00E907B5">
        <w:t>системно-органных классов</w:t>
      </w:r>
      <w:r>
        <w:t xml:space="preserve"> между группами лечения были лишь небольшие различия. Как и ожидалось, гипергликемия возникала с большей частотой в группе плацебо, чем в группе линаглиптина (10,6% против 5,0%). И наоборот, гипогликемия реже встречалась в группе плацебо (4,1%), чем в группе линаглиптина (7,6%). </w:t>
      </w:r>
    </w:p>
    <w:p w14:paraId="55F41AE7" w14:textId="3E81745B" w:rsidR="00CA3463" w:rsidRDefault="00CA3463" w:rsidP="00CA3463">
      <w:pPr>
        <w:ind w:firstLine="709"/>
      </w:pPr>
      <w:r>
        <w:t xml:space="preserve">Инфекции и инвазии были наиболее частыми НЯ. Нарушения опорно-двигательного </w:t>
      </w:r>
      <w:r w:rsidR="00B17124">
        <w:t>аппарата и соединительной ткани,</w:t>
      </w:r>
      <w:r>
        <w:t xml:space="preserve"> респираторные, торакальные и медиастинальные </w:t>
      </w:r>
      <w:r>
        <w:lastRenderedPageBreak/>
        <w:t xml:space="preserve">расстройства, а также сосудистые НЯ встречались с большей частотой в группе линаглиптина, однако разница никогда не превышала 2%. Кроме того, в группе линаглиптина также наблюдались более высокие частоты заболеваний кожи и подкожной клетчатки (2,6% против 4,0%). </w:t>
      </w:r>
      <w:bookmarkEnd w:id="259"/>
      <w:r>
        <w:t>В отчетах об отдельных исследованиях описываются 2 пациента с фотосенсибилизацией на фоне приема линаглиптина. Линаглиптин не ассоциировался со снижением аб</w:t>
      </w:r>
      <w:r w:rsidR="00B17124">
        <w:t>солютного количества лимфоцитов.</w:t>
      </w:r>
    </w:p>
    <w:p w14:paraId="10B8EC62" w14:textId="5D6C5BDA" w:rsidR="00CA3463" w:rsidRDefault="00CA3463" w:rsidP="004472A2">
      <w:pPr>
        <w:pStyle w:val="OT"/>
        <w:spacing w:after="0"/>
        <w:ind w:firstLine="709"/>
        <w:rPr>
          <w:sz w:val="24"/>
          <w:szCs w:val="24"/>
        </w:rPr>
      </w:pPr>
      <w:r w:rsidRPr="00785050">
        <w:rPr>
          <w:sz w:val="24"/>
          <w:szCs w:val="24"/>
        </w:rPr>
        <w:t xml:space="preserve">Общая частота </w:t>
      </w:r>
      <w:r>
        <w:t>НЯ</w:t>
      </w:r>
      <w:r w:rsidRPr="00785050">
        <w:rPr>
          <w:sz w:val="24"/>
          <w:szCs w:val="24"/>
        </w:rPr>
        <w:t xml:space="preserve"> (любых </w:t>
      </w:r>
      <w:r>
        <w:t>НЯ</w:t>
      </w:r>
      <w:r w:rsidRPr="00785050">
        <w:rPr>
          <w:sz w:val="24"/>
          <w:szCs w:val="24"/>
        </w:rPr>
        <w:t xml:space="preserve">) была одинаковой в группах плацебо и линаглиптина для всех </w:t>
      </w:r>
      <w:r>
        <w:rPr>
          <w:sz w:val="24"/>
          <w:szCs w:val="24"/>
        </w:rPr>
        <w:t>комбиированных</w:t>
      </w:r>
      <w:r w:rsidRPr="00785050">
        <w:rPr>
          <w:sz w:val="24"/>
          <w:szCs w:val="24"/>
        </w:rPr>
        <w:t xml:space="preserve"> препаратов. Частота </w:t>
      </w:r>
      <w:r>
        <w:t>НЯ</w:t>
      </w:r>
      <w:r w:rsidRPr="00785050">
        <w:rPr>
          <w:sz w:val="24"/>
          <w:szCs w:val="24"/>
        </w:rPr>
        <w:t xml:space="preserve"> в группах плацебо варьировала от 42,9% до 59,7%, а в группах линаглиптина — от 42,2% до 66,1%. В обеих группах лечения наименьшая частота встречаемости наблюдалась при использовании </w:t>
      </w:r>
      <w:r w:rsidRPr="00326568">
        <w:rPr>
          <w:sz w:val="24"/>
          <w:szCs w:val="24"/>
        </w:rPr>
        <w:t xml:space="preserve">сульфонилмочевины </w:t>
      </w:r>
      <w:r w:rsidRPr="00785050">
        <w:rPr>
          <w:sz w:val="24"/>
          <w:szCs w:val="24"/>
        </w:rPr>
        <w:t xml:space="preserve">в качестве фона, однако это также может быть связано с более коротким периодом воздействия, составлявшим всего 18 недель в этом </w:t>
      </w:r>
      <w:r>
        <w:rPr>
          <w:sz w:val="24"/>
          <w:szCs w:val="24"/>
        </w:rPr>
        <w:t>исследовании</w:t>
      </w:r>
      <w:r w:rsidRPr="00785050">
        <w:rPr>
          <w:sz w:val="24"/>
          <w:szCs w:val="24"/>
        </w:rPr>
        <w:t xml:space="preserve">. Наибольшая частота </w:t>
      </w:r>
      <w:r>
        <w:t>НЯ</w:t>
      </w:r>
      <w:r w:rsidRPr="00785050">
        <w:rPr>
          <w:sz w:val="24"/>
          <w:szCs w:val="24"/>
        </w:rPr>
        <w:t xml:space="preserve"> наблюдалась на фоне </w:t>
      </w:r>
      <w:r>
        <w:rPr>
          <w:sz w:val="24"/>
          <w:szCs w:val="24"/>
        </w:rPr>
        <w:t xml:space="preserve">приема </w:t>
      </w:r>
      <w:r w:rsidRPr="00785050">
        <w:rPr>
          <w:sz w:val="24"/>
          <w:szCs w:val="24"/>
        </w:rPr>
        <w:t xml:space="preserve">метформина плюс </w:t>
      </w:r>
      <w:r>
        <w:rPr>
          <w:sz w:val="24"/>
          <w:szCs w:val="24"/>
        </w:rPr>
        <w:t>сульфонилмочевина</w:t>
      </w:r>
      <w:r w:rsidRPr="00785050">
        <w:rPr>
          <w:sz w:val="24"/>
          <w:szCs w:val="24"/>
        </w:rPr>
        <w:t xml:space="preserve"> в обеих группах лечения. Частота </w:t>
      </w:r>
      <w:r>
        <w:t>НЯ</w:t>
      </w:r>
      <w:r w:rsidRPr="00785050">
        <w:rPr>
          <w:sz w:val="24"/>
          <w:szCs w:val="24"/>
        </w:rPr>
        <w:t xml:space="preserve"> была особенно высокой при</w:t>
      </w:r>
      <w:r w:rsidR="00B17124">
        <w:rPr>
          <w:sz w:val="24"/>
          <w:szCs w:val="24"/>
        </w:rPr>
        <w:t xml:space="preserve"> тройной комбинации линаглиптин</w:t>
      </w:r>
      <w:r w:rsidRPr="00785050">
        <w:rPr>
          <w:sz w:val="24"/>
          <w:szCs w:val="24"/>
        </w:rPr>
        <w:t xml:space="preserve"> плюс метформин плюс </w:t>
      </w:r>
      <w:r>
        <w:rPr>
          <w:sz w:val="24"/>
          <w:szCs w:val="24"/>
        </w:rPr>
        <w:t>сульфонилмочевина</w:t>
      </w:r>
      <w:r w:rsidRPr="00785050">
        <w:rPr>
          <w:sz w:val="24"/>
          <w:szCs w:val="24"/>
        </w:rPr>
        <w:t xml:space="preserve"> (66,1%). Это было почти полностью связано с увеличением частоты гипогликемии (14,8% против 22,8%). Аналогичная картина наблюдалась и в отношении </w:t>
      </w:r>
      <w:r>
        <w:t>НЯ</w:t>
      </w:r>
      <w:r w:rsidRPr="00785050">
        <w:rPr>
          <w:sz w:val="24"/>
          <w:szCs w:val="24"/>
        </w:rPr>
        <w:t xml:space="preserve">, связанных с приемом </w:t>
      </w:r>
      <w:r w:rsidR="00E666B3">
        <w:rPr>
          <w:sz w:val="24"/>
          <w:szCs w:val="24"/>
        </w:rPr>
        <w:t>препаратов</w:t>
      </w:r>
      <w:r w:rsidRPr="00785050">
        <w:rPr>
          <w:sz w:val="24"/>
          <w:szCs w:val="24"/>
        </w:rPr>
        <w:t xml:space="preserve">, при этом комбинация метформин + </w:t>
      </w:r>
      <w:r>
        <w:rPr>
          <w:sz w:val="24"/>
          <w:szCs w:val="24"/>
        </w:rPr>
        <w:t>сульфонилмочевина</w:t>
      </w:r>
      <w:r w:rsidRPr="00785050">
        <w:rPr>
          <w:sz w:val="24"/>
          <w:szCs w:val="24"/>
        </w:rPr>
        <w:t xml:space="preserve"> также показала более высокую частоту в обеих группах лечения, из-за более высокой частоты гипогликемии (7,6% против 14,5%). Частота </w:t>
      </w:r>
      <w:r>
        <w:rPr>
          <w:sz w:val="24"/>
          <w:szCs w:val="24"/>
        </w:rPr>
        <w:t>НЯ</w:t>
      </w:r>
      <w:r w:rsidRPr="00785050">
        <w:rPr>
          <w:sz w:val="24"/>
          <w:szCs w:val="24"/>
        </w:rPr>
        <w:t>, которые привели к прекращению лечения, была несколько выше в группах плацебо со всеми препаратами</w:t>
      </w:r>
      <w:r w:rsidR="00E666B3">
        <w:rPr>
          <w:sz w:val="24"/>
          <w:szCs w:val="24"/>
        </w:rPr>
        <w:t xml:space="preserve"> стандартной терапии</w:t>
      </w:r>
      <w:r w:rsidRPr="00785050">
        <w:rPr>
          <w:sz w:val="24"/>
          <w:szCs w:val="24"/>
        </w:rPr>
        <w:t xml:space="preserve">, за исключением </w:t>
      </w:r>
      <w:r w:rsidR="00E666B3">
        <w:rPr>
          <w:sz w:val="24"/>
          <w:szCs w:val="24"/>
        </w:rPr>
        <w:t xml:space="preserve">комбинации </w:t>
      </w:r>
      <w:r w:rsidRPr="00785050">
        <w:rPr>
          <w:sz w:val="24"/>
          <w:szCs w:val="24"/>
        </w:rPr>
        <w:t xml:space="preserve">метформин + </w:t>
      </w:r>
      <w:r>
        <w:rPr>
          <w:sz w:val="24"/>
          <w:szCs w:val="24"/>
        </w:rPr>
        <w:t>сульфонилмочевина</w:t>
      </w:r>
      <w:r w:rsidRPr="00785050">
        <w:rPr>
          <w:sz w:val="24"/>
          <w:szCs w:val="24"/>
        </w:rPr>
        <w:t xml:space="preserve">. Комбинация линаглиптина, метформина и </w:t>
      </w:r>
      <w:r>
        <w:rPr>
          <w:sz w:val="24"/>
          <w:szCs w:val="24"/>
        </w:rPr>
        <w:t>сульфонилмочевины</w:t>
      </w:r>
      <w:r w:rsidRPr="00785050">
        <w:rPr>
          <w:sz w:val="24"/>
          <w:szCs w:val="24"/>
        </w:rPr>
        <w:t xml:space="preserve"> приводила к высокой частоте нарушений метаболизма со значительно более высокой частотой в группе линаглиптина</w:t>
      </w:r>
      <w:r>
        <w:rPr>
          <w:sz w:val="24"/>
          <w:szCs w:val="24"/>
        </w:rPr>
        <w:t xml:space="preserve"> </w:t>
      </w:r>
      <w:r>
        <w:rPr>
          <w:sz w:val="24"/>
          <w:szCs w:val="24"/>
        </w:rPr>
        <w:fldChar w:fldCharType="begin"/>
      </w:r>
      <w:r>
        <w:rPr>
          <w:sz w:val="24"/>
          <w:szCs w:val="24"/>
        </w:rPr>
        <w:instrText xml:space="preserve"> ADDIN ZOTERO_ITEM CSL_CITATION {"citationID":"dsW6uywr","properties":{"formattedCitation":"[1,2,4]","plainCitation":"[1,2,4]","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3014,"uris":["http://zotero.org/users/5483459/items/GEX9J9W2"],"itemData":{"id":3014,"type":"document","title":"U.S. Food and Drug Administration. Drug Approval Package. Tradjenta (Linagliptin)  tablets. Company:  Boehringer Ingelheim Pharmaceuticals, Inc. Medical Review. Application No.:  201280 Approval Date: 04.03.2011"},"label":"page"}],"schema":"https://github.com/citation-style-language/schema/raw/master/csl-citation.json"} </w:instrText>
      </w:r>
      <w:r>
        <w:rPr>
          <w:sz w:val="24"/>
          <w:szCs w:val="24"/>
        </w:rPr>
        <w:fldChar w:fldCharType="separate"/>
      </w:r>
      <w:r w:rsidRPr="00326568">
        <w:rPr>
          <w:sz w:val="24"/>
        </w:rPr>
        <w:t>[1,2,4]</w:t>
      </w:r>
      <w:r>
        <w:rPr>
          <w:sz w:val="24"/>
          <w:szCs w:val="24"/>
        </w:rPr>
        <w:fldChar w:fldCharType="end"/>
      </w:r>
      <w:r w:rsidRPr="00785050">
        <w:rPr>
          <w:sz w:val="24"/>
          <w:szCs w:val="24"/>
        </w:rPr>
        <w:t>.</w:t>
      </w:r>
    </w:p>
    <w:p w14:paraId="215124A0" w14:textId="39A23F8E" w:rsidR="00CA3463" w:rsidRDefault="00CA3463" w:rsidP="004472A2">
      <w:pPr>
        <w:pStyle w:val="OT"/>
        <w:spacing w:after="0"/>
        <w:ind w:firstLine="851"/>
        <w:rPr>
          <w:sz w:val="24"/>
          <w:szCs w:val="24"/>
        </w:rPr>
      </w:pPr>
      <w:r>
        <w:rPr>
          <w:sz w:val="24"/>
          <w:szCs w:val="24"/>
        </w:rPr>
        <w:t>В Т</w:t>
      </w:r>
      <w:r w:rsidRPr="00786B2A">
        <w:rPr>
          <w:sz w:val="24"/>
          <w:szCs w:val="24"/>
        </w:rPr>
        <w:t>аблиц</w:t>
      </w:r>
      <w:r>
        <w:rPr>
          <w:sz w:val="24"/>
          <w:szCs w:val="24"/>
        </w:rPr>
        <w:t>е</w:t>
      </w:r>
      <w:r w:rsidRPr="00786B2A">
        <w:rPr>
          <w:sz w:val="24"/>
          <w:szCs w:val="24"/>
        </w:rPr>
        <w:t xml:space="preserve"> 4-</w:t>
      </w:r>
      <w:r w:rsidR="00E666B3">
        <w:rPr>
          <w:sz w:val="24"/>
          <w:szCs w:val="24"/>
        </w:rPr>
        <w:t>4</w:t>
      </w:r>
      <w:r>
        <w:rPr>
          <w:sz w:val="24"/>
          <w:szCs w:val="24"/>
        </w:rPr>
        <w:t xml:space="preserve"> представлены НЯ</w:t>
      </w:r>
      <w:r w:rsidRPr="00786B2A">
        <w:rPr>
          <w:sz w:val="24"/>
          <w:szCs w:val="24"/>
        </w:rPr>
        <w:t>, зарегистрированные в плацебо-контролируемых исследованиях</w:t>
      </w:r>
      <w:r>
        <w:rPr>
          <w:sz w:val="24"/>
          <w:szCs w:val="24"/>
        </w:rPr>
        <w:t>.</w:t>
      </w:r>
    </w:p>
    <w:p w14:paraId="09EC086F" w14:textId="77777777" w:rsidR="004472A2" w:rsidRDefault="004472A2" w:rsidP="00CA3463">
      <w:pPr>
        <w:pStyle w:val="OT"/>
        <w:spacing w:after="0"/>
        <w:rPr>
          <w:b/>
          <w:bCs/>
          <w:sz w:val="24"/>
          <w:szCs w:val="24"/>
        </w:rPr>
      </w:pPr>
    </w:p>
    <w:bookmarkEnd w:id="260"/>
    <w:p w14:paraId="1DE5E4DF" w14:textId="77777777" w:rsidR="00201BB7" w:rsidRPr="00290181" w:rsidRDefault="00201BB7" w:rsidP="00201BB7">
      <w:pPr>
        <w:pStyle w:val="OT"/>
        <w:spacing w:after="0"/>
        <w:rPr>
          <w:sz w:val="24"/>
          <w:szCs w:val="24"/>
        </w:rPr>
      </w:pPr>
      <w:r w:rsidRPr="00074FEF">
        <w:rPr>
          <w:b/>
          <w:bCs/>
          <w:sz w:val="24"/>
          <w:szCs w:val="24"/>
        </w:rPr>
        <w:t>Таблица 4-</w:t>
      </w:r>
      <w:r>
        <w:rPr>
          <w:b/>
          <w:bCs/>
          <w:sz w:val="24"/>
          <w:szCs w:val="24"/>
        </w:rPr>
        <w:t>4</w:t>
      </w:r>
      <w:r w:rsidRPr="00074FEF">
        <w:rPr>
          <w:b/>
          <w:bCs/>
          <w:sz w:val="24"/>
          <w:szCs w:val="24"/>
        </w:rPr>
        <w:t xml:space="preserve">. </w:t>
      </w:r>
      <w:r w:rsidRPr="00786B2A">
        <w:rPr>
          <w:sz w:val="24"/>
          <w:szCs w:val="24"/>
        </w:rPr>
        <w:t>Нежелательные явления, зарегистрированные в плацебо-контролируемых исследованиях</w:t>
      </w:r>
      <w:r>
        <w:rPr>
          <w:sz w:val="24"/>
          <w:szCs w:val="24"/>
        </w:rPr>
        <w:t>,</w:t>
      </w:r>
      <w:r w:rsidRPr="00786B2A">
        <w:rPr>
          <w:sz w:val="24"/>
          <w:szCs w:val="24"/>
        </w:rPr>
        <w:t xml:space="preserve"> </w:t>
      </w:r>
      <w:r>
        <w:rPr>
          <w:sz w:val="24"/>
          <w:szCs w:val="24"/>
        </w:rPr>
        <w:t xml:space="preserve">при применении линаглиптина в дозе 5 мг у пациентов с СД2 </w:t>
      </w:r>
      <w:r>
        <w:fldChar w:fldCharType="begin"/>
      </w:r>
      <w:r>
        <w:instrText xml:space="preserve"> ADDIN ZOTERO_ITEM CSL_CITATION {"citationID":"z551kpyn","properties":{"formattedCitation":"[2]","plainCitation":"[2]","noteIndex":0},"citationItems":[{"id":2939,"uris":["http://zotero.org/users/5483459/items/SJBZ4HU2"],"itemData":{"id":2939,"type":"document","title":"European  Medicines Agency.Assessment report Trajenta (linagliptin). Procedure No.: EMEA/H/C/002110/0000"}}],"schema":"https://github.com/citation-style-language/schema/raw/master/csl-citation.json"} </w:instrText>
      </w:r>
      <w:r>
        <w:fldChar w:fldCharType="separate"/>
      </w:r>
      <w:r w:rsidRPr="00786B2A">
        <w:t>[2]</w:t>
      </w:r>
      <w:r>
        <w:fldChar w:fldCharType="end"/>
      </w:r>
      <w:r w:rsidRPr="00786B2A">
        <w:t>.</w:t>
      </w:r>
    </w:p>
    <w:tbl>
      <w:tblPr>
        <w:tblStyle w:val="a8"/>
        <w:tblW w:w="0" w:type="auto"/>
        <w:tblLook w:val="04A0" w:firstRow="1" w:lastRow="0" w:firstColumn="1" w:lastColumn="0" w:noHBand="0" w:noVBand="1"/>
      </w:tblPr>
      <w:tblGrid>
        <w:gridCol w:w="4957"/>
        <w:gridCol w:w="1984"/>
        <w:gridCol w:w="2405"/>
      </w:tblGrid>
      <w:tr w:rsidR="00201BB7" w:rsidRPr="00290181" w14:paraId="707D72E6" w14:textId="77777777" w:rsidTr="00A73C73">
        <w:trPr>
          <w:cantSplit/>
          <w:trHeight w:val="477"/>
          <w:tblHeader/>
        </w:trPr>
        <w:tc>
          <w:tcPr>
            <w:tcW w:w="4957" w:type="dxa"/>
            <w:shd w:val="clear" w:color="auto" w:fill="D9D9D9" w:themeFill="background1" w:themeFillShade="D9"/>
          </w:tcPr>
          <w:p w14:paraId="1789F650" w14:textId="77777777" w:rsidR="00201BB7" w:rsidRPr="00290181" w:rsidRDefault="00201BB7" w:rsidP="00A73C73">
            <w:pPr>
              <w:pStyle w:val="OT"/>
              <w:spacing w:after="0"/>
              <w:jc w:val="center"/>
              <w:rPr>
                <w:sz w:val="24"/>
                <w:szCs w:val="24"/>
              </w:rPr>
            </w:pPr>
            <w:r w:rsidRPr="00290181">
              <w:rPr>
                <w:b/>
                <w:bCs/>
                <w:sz w:val="24"/>
                <w:szCs w:val="24"/>
              </w:rPr>
              <w:t>Системно-органный класс (нежелательные реакции)</w:t>
            </w:r>
          </w:p>
        </w:tc>
        <w:tc>
          <w:tcPr>
            <w:tcW w:w="1984" w:type="dxa"/>
            <w:shd w:val="clear" w:color="auto" w:fill="D9D9D9" w:themeFill="background1" w:themeFillShade="D9"/>
          </w:tcPr>
          <w:p w14:paraId="22BB107D" w14:textId="77777777" w:rsidR="00201BB7" w:rsidRPr="00290181" w:rsidRDefault="00201BB7" w:rsidP="00A73C73">
            <w:pPr>
              <w:pStyle w:val="OT"/>
              <w:spacing w:after="0"/>
              <w:jc w:val="center"/>
              <w:rPr>
                <w:b/>
                <w:bCs/>
                <w:sz w:val="24"/>
                <w:szCs w:val="24"/>
              </w:rPr>
            </w:pPr>
            <w:r w:rsidRPr="00290181">
              <w:rPr>
                <w:b/>
                <w:bCs/>
                <w:sz w:val="24"/>
                <w:szCs w:val="24"/>
              </w:rPr>
              <w:t>Плацебо</w:t>
            </w:r>
          </w:p>
          <w:p w14:paraId="7D745270" w14:textId="77777777" w:rsidR="00201BB7" w:rsidRPr="00290181" w:rsidRDefault="00201BB7" w:rsidP="00A73C73">
            <w:pPr>
              <w:pStyle w:val="OT"/>
              <w:spacing w:after="0"/>
              <w:jc w:val="center"/>
              <w:rPr>
                <w:b/>
                <w:bCs/>
                <w:sz w:val="24"/>
                <w:szCs w:val="24"/>
              </w:rPr>
            </w:pPr>
            <w:r w:rsidRPr="00290181">
              <w:rPr>
                <w:b/>
                <w:bCs/>
                <w:sz w:val="24"/>
                <w:szCs w:val="24"/>
                <w:lang w:val="en-US"/>
              </w:rPr>
              <w:t>N</w:t>
            </w:r>
            <w:r w:rsidRPr="00290181">
              <w:rPr>
                <w:b/>
                <w:bCs/>
                <w:sz w:val="24"/>
                <w:szCs w:val="24"/>
              </w:rPr>
              <w:t xml:space="preserve"> (%)</w:t>
            </w:r>
          </w:p>
        </w:tc>
        <w:tc>
          <w:tcPr>
            <w:tcW w:w="2405" w:type="dxa"/>
            <w:shd w:val="clear" w:color="auto" w:fill="D9D9D9" w:themeFill="background1" w:themeFillShade="D9"/>
          </w:tcPr>
          <w:p w14:paraId="728B9A61" w14:textId="77777777" w:rsidR="00201BB7" w:rsidRPr="00290181" w:rsidRDefault="00201BB7" w:rsidP="00A73C73">
            <w:pPr>
              <w:pStyle w:val="OT"/>
              <w:spacing w:after="0"/>
              <w:jc w:val="center"/>
              <w:rPr>
                <w:b/>
                <w:bCs/>
                <w:sz w:val="24"/>
                <w:szCs w:val="24"/>
              </w:rPr>
            </w:pPr>
            <w:r w:rsidRPr="00290181">
              <w:rPr>
                <w:b/>
                <w:bCs/>
                <w:sz w:val="24"/>
                <w:szCs w:val="24"/>
              </w:rPr>
              <w:t>Линаглиптин, 5 мг</w:t>
            </w:r>
          </w:p>
          <w:p w14:paraId="70AE79A4" w14:textId="77777777" w:rsidR="00201BB7" w:rsidRPr="00290181" w:rsidRDefault="00201BB7" w:rsidP="00A73C73">
            <w:pPr>
              <w:pStyle w:val="OT"/>
              <w:spacing w:after="0"/>
              <w:jc w:val="center"/>
              <w:rPr>
                <w:b/>
                <w:bCs/>
                <w:sz w:val="24"/>
                <w:szCs w:val="24"/>
              </w:rPr>
            </w:pPr>
            <w:r w:rsidRPr="00290181">
              <w:rPr>
                <w:b/>
                <w:bCs/>
                <w:sz w:val="24"/>
                <w:szCs w:val="24"/>
                <w:lang w:val="en-US"/>
              </w:rPr>
              <w:t>N</w:t>
            </w:r>
            <w:r w:rsidRPr="00290181">
              <w:rPr>
                <w:b/>
                <w:bCs/>
                <w:sz w:val="24"/>
                <w:szCs w:val="24"/>
              </w:rPr>
              <w:t xml:space="preserve"> (%)</w:t>
            </w:r>
          </w:p>
        </w:tc>
      </w:tr>
      <w:tr w:rsidR="00201BB7" w:rsidRPr="00290181" w14:paraId="17F68455" w14:textId="77777777" w:rsidTr="00A73C73">
        <w:trPr>
          <w:trHeight w:val="202"/>
        </w:trPr>
        <w:tc>
          <w:tcPr>
            <w:tcW w:w="4957" w:type="dxa"/>
          </w:tcPr>
          <w:p w14:paraId="17ADD82B" w14:textId="77777777" w:rsidR="00201BB7" w:rsidRPr="00290181" w:rsidRDefault="00201BB7" w:rsidP="00A73C73">
            <w:pPr>
              <w:pStyle w:val="OT"/>
              <w:spacing w:after="0"/>
              <w:rPr>
                <w:sz w:val="24"/>
                <w:szCs w:val="24"/>
              </w:rPr>
            </w:pPr>
            <w:r w:rsidRPr="00290181">
              <w:rPr>
                <w:sz w:val="24"/>
                <w:szCs w:val="24"/>
              </w:rPr>
              <w:t>Общее количество пациентов</w:t>
            </w:r>
          </w:p>
        </w:tc>
        <w:tc>
          <w:tcPr>
            <w:tcW w:w="1984" w:type="dxa"/>
            <w:vAlign w:val="center"/>
          </w:tcPr>
          <w:p w14:paraId="034AB1C8" w14:textId="77777777" w:rsidR="00201BB7" w:rsidRPr="00290181" w:rsidRDefault="00201BB7" w:rsidP="00A73C73">
            <w:pPr>
              <w:pStyle w:val="OT"/>
              <w:spacing w:after="0"/>
              <w:jc w:val="center"/>
              <w:rPr>
                <w:sz w:val="24"/>
                <w:szCs w:val="24"/>
              </w:rPr>
            </w:pPr>
            <w:r w:rsidRPr="00290181">
              <w:rPr>
                <w:sz w:val="24"/>
                <w:szCs w:val="24"/>
              </w:rPr>
              <w:t>1183</w:t>
            </w:r>
            <w:r>
              <w:rPr>
                <w:sz w:val="24"/>
                <w:szCs w:val="24"/>
                <w:lang w:val="en-US"/>
              </w:rPr>
              <w:t xml:space="preserve"> </w:t>
            </w:r>
            <w:r w:rsidRPr="00290181">
              <w:rPr>
                <w:sz w:val="24"/>
                <w:szCs w:val="24"/>
              </w:rPr>
              <w:t>(</w:t>
            </w:r>
            <w:r>
              <w:rPr>
                <w:sz w:val="24"/>
                <w:szCs w:val="24"/>
                <w:lang w:val="en-US"/>
              </w:rPr>
              <w:t>100</w:t>
            </w:r>
            <w:r w:rsidRPr="00290181">
              <w:rPr>
                <w:sz w:val="24"/>
                <w:szCs w:val="24"/>
              </w:rPr>
              <w:t>%)</w:t>
            </w:r>
          </w:p>
        </w:tc>
        <w:tc>
          <w:tcPr>
            <w:tcW w:w="2405" w:type="dxa"/>
            <w:vAlign w:val="center"/>
          </w:tcPr>
          <w:p w14:paraId="6392F60F" w14:textId="77777777" w:rsidR="00201BB7" w:rsidRPr="00290181" w:rsidRDefault="00201BB7" w:rsidP="00A73C73">
            <w:pPr>
              <w:pStyle w:val="OT"/>
              <w:spacing w:after="0"/>
              <w:jc w:val="center"/>
              <w:rPr>
                <w:sz w:val="24"/>
                <w:szCs w:val="24"/>
              </w:rPr>
            </w:pPr>
            <w:r w:rsidRPr="00290181">
              <w:rPr>
                <w:sz w:val="24"/>
                <w:szCs w:val="24"/>
              </w:rPr>
              <w:t>2566 (</w:t>
            </w:r>
            <w:r>
              <w:rPr>
                <w:sz w:val="24"/>
                <w:szCs w:val="24"/>
                <w:lang w:val="en-US"/>
              </w:rPr>
              <w:t>100</w:t>
            </w:r>
            <w:r w:rsidRPr="00290181">
              <w:rPr>
                <w:sz w:val="24"/>
                <w:szCs w:val="24"/>
              </w:rPr>
              <w:t>%)</w:t>
            </w:r>
          </w:p>
        </w:tc>
      </w:tr>
      <w:tr w:rsidR="00201BB7" w:rsidRPr="00290181" w14:paraId="4EA10891" w14:textId="77777777" w:rsidTr="00A73C73">
        <w:tc>
          <w:tcPr>
            <w:tcW w:w="4957" w:type="dxa"/>
          </w:tcPr>
          <w:p w14:paraId="673F640E" w14:textId="77777777" w:rsidR="00201BB7" w:rsidRPr="00290181" w:rsidRDefault="00201BB7" w:rsidP="00A73C73">
            <w:pPr>
              <w:pStyle w:val="OT"/>
              <w:spacing w:after="0"/>
              <w:rPr>
                <w:sz w:val="24"/>
                <w:szCs w:val="24"/>
              </w:rPr>
            </w:pPr>
            <w:r w:rsidRPr="00290181">
              <w:rPr>
                <w:sz w:val="24"/>
                <w:szCs w:val="24"/>
              </w:rPr>
              <w:t>Количество пациентов с НЯ</w:t>
            </w:r>
          </w:p>
        </w:tc>
        <w:tc>
          <w:tcPr>
            <w:tcW w:w="1984" w:type="dxa"/>
            <w:vAlign w:val="center"/>
          </w:tcPr>
          <w:p w14:paraId="05EE4940" w14:textId="77777777" w:rsidR="00201BB7" w:rsidRPr="00290181" w:rsidRDefault="00201BB7" w:rsidP="00A73C73">
            <w:pPr>
              <w:pStyle w:val="OT"/>
              <w:spacing w:after="0"/>
              <w:jc w:val="center"/>
              <w:rPr>
                <w:sz w:val="24"/>
                <w:szCs w:val="24"/>
              </w:rPr>
            </w:pPr>
            <w:r>
              <w:rPr>
                <w:sz w:val="24"/>
                <w:szCs w:val="24"/>
              </w:rPr>
              <w:t>636 (53,</w:t>
            </w:r>
            <w:r w:rsidRPr="00290181">
              <w:rPr>
                <w:sz w:val="24"/>
                <w:szCs w:val="24"/>
              </w:rPr>
              <w:t>8%)</w:t>
            </w:r>
          </w:p>
        </w:tc>
        <w:tc>
          <w:tcPr>
            <w:tcW w:w="2405" w:type="dxa"/>
            <w:vAlign w:val="center"/>
          </w:tcPr>
          <w:p w14:paraId="217CDFC3" w14:textId="77777777" w:rsidR="00201BB7" w:rsidRPr="00290181" w:rsidRDefault="00201BB7" w:rsidP="00A73C73">
            <w:pPr>
              <w:pStyle w:val="OT"/>
              <w:spacing w:after="0"/>
              <w:jc w:val="center"/>
              <w:rPr>
                <w:sz w:val="24"/>
                <w:szCs w:val="24"/>
              </w:rPr>
            </w:pPr>
            <w:r w:rsidRPr="00290181">
              <w:rPr>
                <w:sz w:val="24"/>
                <w:szCs w:val="24"/>
              </w:rPr>
              <w:t>1412 (55</w:t>
            </w:r>
            <w:r>
              <w:rPr>
                <w:sz w:val="24"/>
                <w:szCs w:val="24"/>
              </w:rPr>
              <w:t>,0</w:t>
            </w:r>
            <w:r w:rsidRPr="00290181">
              <w:rPr>
                <w:sz w:val="24"/>
                <w:szCs w:val="24"/>
              </w:rPr>
              <w:t>%)</w:t>
            </w:r>
          </w:p>
        </w:tc>
      </w:tr>
      <w:tr w:rsidR="00201BB7" w:rsidRPr="00290181" w14:paraId="765CCA2D" w14:textId="77777777" w:rsidTr="00A73C73">
        <w:tc>
          <w:tcPr>
            <w:tcW w:w="4957" w:type="dxa"/>
          </w:tcPr>
          <w:p w14:paraId="12D27C85" w14:textId="77777777" w:rsidR="00201BB7" w:rsidRPr="00BE477C" w:rsidRDefault="00201BB7" w:rsidP="00A73C73">
            <w:pPr>
              <w:pStyle w:val="OT"/>
              <w:spacing w:after="0"/>
              <w:rPr>
                <w:b/>
                <w:sz w:val="24"/>
                <w:szCs w:val="24"/>
              </w:rPr>
            </w:pPr>
            <w:r w:rsidRPr="00BE477C">
              <w:rPr>
                <w:b/>
                <w:sz w:val="24"/>
                <w:szCs w:val="24"/>
              </w:rPr>
              <w:t>Инфекции и инвазии</w:t>
            </w:r>
          </w:p>
        </w:tc>
        <w:tc>
          <w:tcPr>
            <w:tcW w:w="1984" w:type="dxa"/>
            <w:vAlign w:val="center"/>
          </w:tcPr>
          <w:p w14:paraId="2FFFA5A0" w14:textId="77777777" w:rsidR="00201BB7" w:rsidRPr="00290181" w:rsidRDefault="00201BB7" w:rsidP="00A73C73">
            <w:pPr>
              <w:pStyle w:val="OT"/>
              <w:spacing w:after="0"/>
              <w:jc w:val="center"/>
              <w:rPr>
                <w:sz w:val="24"/>
                <w:szCs w:val="24"/>
              </w:rPr>
            </w:pPr>
            <w:r w:rsidRPr="00290181">
              <w:rPr>
                <w:sz w:val="24"/>
                <w:szCs w:val="24"/>
              </w:rPr>
              <w:t>244 (20,6%)</w:t>
            </w:r>
          </w:p>
        </w:tc>
        <w:tc>
          <w:tcPr>
            <w:tcW w:w="2405" w:type="dxa"/>
            <w:vAlign w:val="center"/>
          </w:tcPr>
          <w:p w14:paraId="7D81C483" w14:textId="77777777" w:rsidR="00201BB7" w:rsidRPr="00290181" w:rsidRDefault="00201BB7" w:rsidP="00A73C73">
            <w:pPr>
              <w:pStyle w:val="OT"/>
              <w:spacing w:after="0"/>
              <w:jc w:val="center"/>
              <w:rPr>
                <w:sz w:val="24"/>
                <w:szCs w:val="24"/>
              </w:rPr>
            </w:pPr>
            <w:r w:rsidRPr="00290181">
              <w:rPr>
                <w:sz w:val="24"/>
                <w:szCs w:val="24"/>
              </w:rPr>
              <w:t>491 (19,1%)</w:t>
            </w:r>
          </w:p>
        </w:tc>
      </w:tr>
      <w:tr w:rsidR="00201BB7" w:rsidRPr="00290181" w14:paraId="2DE78A20" w14:textId="77777777" w:rsidTr="00A73C73">
        <w:tc>
          <w:tcPr>
            <w:tcW w:w="4957" w:type="dxa"/>
          </w:tcPr>
          <w:p w14:paraId="60C51276" w14:textId="77777777" w:rsidR="00201BB7" w:rsidRPr="00290181" w:rsidRDefault="00201BB7" w:rsidP="00A73C73">
            <w:pPr>
              <w:pStyle w:val="OT"/>
              <w:spacing w:after="0"/>
              <w:rPr>
                <w:sz w:val="24"/>
                <w:szCs w:val="24"/>
              </w:rPr>
            </w:pPr>
            <w:r w:rsidRPr="00290181">
              <w:rPr>
                <w:sz w:val="24"/>
                <w:szCs w:val="24"/>
              </w:rPr>
              <w:t xml:space="preserve">Назофарингит </w:t>
            </w:r>
          </w:p>
        </w:tc>
        <w:tc>
          <w:tcPr>
            <w:tcW w:w="1984" w:type="dxa"/>
            <w:vAlign w:val="center"/>
          </w:tcPr>
          <w:p w14:paraId="03622B49" w14:textId="77777777" w:rsidR="00201BB7" w:rsidRPr="00290181" w:rsidRDefault="00201BB7" w:rsidP="00A73C73">
            <w:pPr>
              <w:pStyle w:val="OT"/>
              <w:spacing w:after="0"/>
              <w:jc w:val="center"/>
              <w:rPr>
                <w:sz w:val="24"/>
                <w:szCs w:val="24"/>
              </w:rPr>
            </w:pPr>
            <w:r w:rsidRPr="00290181">
              <w:rPr>
                <w:sz w:val="24"/>
                <w:szCs w:val="24"/>
              </w:rPr>
              <w:t>65 (5</w:t>
            </w:r>
            <w:r>
              <w:rPr>
                <w:sz w:val="24"/>
                <w:szCs w:val="24"/>
              </w:rPr>
              <w:t>,</w:t>
            </w:r>
            <w:r w:rsidRPr="00290181">
              <w:rPr>
                <w:sz w:val="24"/>
                <w:szCs w:val="24"/>
              </w:rPr>
              <w:t>5 %)</w:t>
            </w:r>
          </w:p>
        </w:tc>
        <w:tc>
          <w:tcPr>
            <w:tcW w:w="2405" w:type="dxa"/>
            <w:vAlign w:val="center"/>
          </w:tcPr>
          <w:p w14:paraId="68235101" w14:textId="77777777" w:rsidR="00201BB7" w:rsidRPr="00290181" w:rsidRDefault="00201BB7" w:rsidP="00A73C73">
            <w:pPr>
              <w:pStyle w:val="OT"/>
              <w:spacing w:after="0"/>
              <w:jc w:val="center"/>
              <w:rPr>
                <w:sz w:val="24"/>
                <w:szCs w:val="24"/>
              </w:rPr>
            </w:pPr>
            <w:r w:rsidRPr="00290181">
              <w:rPr>
                <w:sz w:val="24"/>
                <w:szCs w:val="24"/>
              </w:rPr>
              <w:t>150 (5</w:t>
            </w:r>
            <w:r>
              <w:rPr>
                <w:sz w:val="24"/>
                <w:szCs w:val="24"/>
              </w:rPr>
              <w:t>,</w:t>
            </w:r>
            <w:r w:rsidRPr="00290181">
              <w:rPr>
                <w:sz w:val="24"/>
                <w:szCs w:val="24"/>
              </w:rPr>
              <w:t>8%)</w:t>
            </w:r>
          </w:p>
        </w:tc>
      </w:tr>
      <w:tr w:rsidR="00201BB7" w:rsidRPr="00290181" w14:paraId="56391E95" w14:textId="77777777" w:rsidTr="00A73C73">
        <w:tc>
          <w:tcPr>
            <w:tcW w:w="4957" w:type="dxa"/>
          </w:tcPr>
          <w:p w14:paraId="26AAC3A5" w14:textId="77777777" w:rsidR="00201BB7" w:rsidRPr="00290181" w:rsidRDefault="00201BB7" w:rsidP="00A73C73">
            <w:pPr>
              <w:pStyle w:val="OT"/>
              <w:spacing w:after="0"/>
              <w:rPr>
                <w:sz w:val="24"/>
                <w:szCs w:val="24"/>
              </w:rPr>
            </w:pPr>
            <w:r w:rsidRPr="00290181">
              <w:rPr>
                <w:sz w:val="24"/>
                <w:szCs w:val="24"/>
              </w:rPr>
              <w:t>Инфекции верхних дыхательных путей</w:t>
            </w:r>
          </w:p>
        </w:tc>
        <w:tc>
          <w:tcPr>
            <w:tcW w:w="1984" w:type="dxa"/>
            <w:vAlign w:val="center"/>
          </w:tcPr>
          <w:p w14:paraId="00205881" w14:textId="77777777" w:rsidR="00201BB7" w:rsidRPr="00290181" w:rsidRDefault="00201BB7" w:rsidP="00A73C73">
            <w:pPr>
              <w:pStyle w:val="OT"/>
              <w:spacing w:after="0"/>
              <w:jc w:val="center"/>
              <w:rPr>
                <w:sz w:val="24"/>
                <w:szCs w:val="24"/>
              </w:rPr>
            </w:pPr>
            <w:r w:rsidRPr="00290181">
              <w:rPr>
                <w:sz w:val="24"/>
                <w:szCs w:val="24"/>
              </w:rPr>
              <w:t>53 (4,5%)</w:t>
            </w:r>
          </w:p>
        </w:tc>
        <w:tc>
          <w:tcPr>
            <w:tcW w:w="2405" w:type="dxa"/>
            <w:vAlign w:val="center"/>
          </w:tcPr>
          <w:p w14:paraId="73EFEBE1" w14:textId="77777777" w:rsidR="00201BB7" w:rsidRPr="00290181" w:rsidRDefault="00201BB7" w:rsidP="00A73C73">
            <w:pPr>
              <w:pStyle w:val="OT"/>
              <w:spacing w:after="0"/>
              <w:jc w:val="center"/>
              <w:rPr>
                <w:sz w:val="24"/>
                <w:szCs w:val="24"/>
              </w:rPr>
            </w:pPr>
            <w:r w:rsidRPr="00290181">
              <w:rPr>
                <w:sz w:val="24"/>
                <w:szCs w:val="24"/>
              </w:rPr>
              <w:t>84 (3,3%)</w:t>
            </w:r>
          </w:p>
        </w:tc>
      </w:tr>
      <w:tr w:rsidR="00201BB7" w:rsidRPr="00290181" w14:paraId="0C69474D" w14:textId="77777777" w:rsidTr="00A73C73">
        <w:tc>
          <w:tcPr>
            <w:tcW w:w="4957" w:type="dxa"/>
          </w:tcPr>
          <w:p w14:paraId="68572E7E" w14:textId="77777777" w:rsidR="00201BB7" w:rsidRPr="00290181" w:rsidRDefault="00201BB7" w:rsidP="00A73C73">
            <w:pPr>
              <w:pStyle w:val="OT"/>
              <w:spacing w:after="0"/>
              <w:rPr>
                <w:sz w:val="24"/>
                <w:szCs w:val="24"/>
              </w:rPr>
            </w:pPr>
            <w:r w:rsidRPr="00290181">
              <w:rPr>
                <w:sz w:val="24"/>
                <w:szCs w:val="24"/>
              </w:rPr>
              <w:t>Инфекции мочевыводящих путей</w:t>
            </w:r>
          </w:p>
        </w:tc>
        <w:tc>
          <w:tcPr>
            <w:tcW w:w="1984" w:type="dxa"/>
            <w:vAlign w:val="center"/>
          </w:tcPr>
          <w:p w14:paraId="739F74FB" w14:textId="77777777" w:rsidR="00201BB7" w:rsidRPr="00290181" w:rsidRDefault="00201BB7" w:rsidP="00A73C73">
            <w:pPr>
              <w:pStyle w:val="OT"/>
              <w:spacing w:after="0"/>
              <w:jc w:val="center"/>
              <w:rPr>
                <w:sz w:val="24"/>
                <w:szCs w:val="24"/>
              </w:rPr>
            </w:pPr>
            <w:r w:rsidRPr="00290181">
              <w:rPr>
                <w:sz w:val="24"/>
                <w:szCs w:val="24"/>
              </w:rPr>
              <w:t>28 (2,4%)</w:t>
            </w:r>
          </w:p>
        </w:tc>
        <w:tc>
          <w:tcPr>
            <w:tcW w:w="2405" w:type="dxa"/>
            <w:vAlign w:val="center"/>
          </w:tcPr>
          <w:p w14:paraId="4757BFE3" w14:textId="77777777" w:rsidR="00201BB7" w:rsidRPr="00290181" w:rsidRDefault="00201BB7" w:rsidP="00A73C73">
            <w:pPr>
              <w:pStyle w:val="OT"/>
              <w:spacing w:after="0"/>
              <w:jc w:val="center"/>
              <w:rPr>
                <w:sz w:val="24"/>
                <w:szCs w:val="24"/>
              </w:rPr>
            </w:pPr>
            <w:r w:rsidRPr="00290181">
              <w:rPr>
                <w:sz w:val="24"/>
                <w:szCs w:val="24"/>
              </w:rPr>
              <w:t>56 (2</w:t>
            </w:r>
            <w:r>
              <w:rPr>
                <w:sz w:val="24"/>
                <w:szCs w:val="24"/>
              </w:rPr>
              <w:t>,</w:t>
            </w:r>
            <w:r w:rsidRPr="00290181">
              <w:rPr>
                <w:sz w:val="24"/>
                <w:szCs w:val="24"/>
              </w:rPr>
              <w:t>2%)</w:t>
            </w:r>
          </w:p>
        </w:tc>
      </w:tr>
      <w:tr w:rsidR="00201BB7" w:rsidRPr="00290181" w14:paraId="4E8C4EE6" w14:textId="77777777" w:rsidTr="00A73C73">
        <w:tc>
          <w:tcPr>
            <w:tcW w:w="4957" w:type="dxa"/>
          </w:tcPr>
          <w:p w14:paraId="3DE114AA" w14:textId="77777777" w:rsidR="00201BB7" w:rsidRPr="00290181" w:rsidRDefault="00201BB7" w:rsidP="00A73C73">
            <w:pPr>
              <w:pStyle w:val="OT"/>
              <w:spacing w:after="0"/>
              <w:rPr>
                <w:sz w:val="24"/>
                <w:szCs w:val="24"/>
              </w:rPr>
            </w:pPr>
            <w:r w:rsidRPr="00290181">
              <w:rPr>
                <w:sz w:val="24"/>
                <w:szCs w:val="24"/>
              </w:rPr>
              <w:t>Грипп</w:t>
            </w:r>
          </w:p>
        </w:tc>
        <w:tc>
          <w:tcPr>
            <w:tcW w:w="1984" w:type="dxa"/>
            <w:vAlign w:val="center"/>
          </w:tcPr>
          <w:p w14:paraId="7EE2805E" w14:textId="77777777" w:rsidR="00201BB7" w:rsidRPr="00290181" w:rsidRDefault="00201BB7" w:rsidP="00A73C73">
            <w:pPr>
              <w:pStyle w:val="OT"/>
              <w:spacing w:after="0"/>
              <w:jc w:val="center"/>
              <w:rPr>
                <w:sz w:val="24"/>
                <w:szCs w:val="24"/>
              </w:rPr>
            </w:pPr>
            <w:r w:rsidRPr="00290181">
              <w:rPr>
                <w:sz w:val="24"/>
                <w:szCs w:val="24"/>
              </w:rPr>
              <w:t>16 (1,4%)</w:t>
            </w:r>
          </w:p>
        </w:tc>
        <w:tc>
          <w:tcPr>
            <w:tcW w:w="2405" w:type="dxa"/>
            <w:vAlign w:val="center"/>
          </w:tcPr>
          <w:p w14:paraId="52638258" w14:textId="77777777" w:rsidR="00201BB7" w:rsidRPr="00290181" w:rsidRDefault="00201BB7" w:rsidP="00A73C73">
            <w:pPr>
              <w:pStyle w:val="OT"/>
              <w:spacing w:after="0"/>
              <w:jc w:val="center"/>
              <w:rPr>
                <w:sz w:val="24"/>
                <w:szCs w:val="24"/>
              </w:rPr>
            </w:pPr>
            <w:r w:rsidRPr="00290181">
              <w:rPr>
                <w:sz w:val="24"/>
                <w:szCs w:val="24"/>
              </w:rPr>
              <w:t>37 (1,4%)</w:t>
            </w:r>
          </w:p>
        </w:tc>
      </w:tr>
      <w:tr w:rsidR="00201BB7" w:rsidRPr="00290181" w14:paraId="4E7F5640" w14:textId="77777777" w:rsidTr="00A73C73">
        <w:tc>
          <w:tcPr>
            <w:tcW w:w="4957" w:type="dxa"/>
          </w:tcPr>
          <w:p w14:paraId="77BB9ABA" w14:textId="77777777" w:rsidR="00201BB7" w:rsidRPr="00BE477C" w:rsidRDefault="00201BB7" w:rsidP="00A73C73">
            <w:pPr>
              <w:pStyle w:val="OT"/>
              <w:spacing w:after="0"/>
              <w:rPr>
                <w:b/>
                <w:sz w:val="24"/>
                <w:szCs w:val="24"/>
              </w:rPr>
            </w:pPr>
            <w:r w:rsidRPr="00BE477C">
              <w:rPr>
                <w:b/>
                <w:sz w:val="24"/>
                <w:szCs w:val="24"/>
              </w:rPr>
              <w:t>Нарушения ЖКТ</w:t>
            </w:r>
          </w:p>
        </w:tc>
        <w:tc>
          <w:tcPr>
            <w:tcW w:w="1984" w:type="dxa"/>
            <w:vAlign w:val="center"/>
          </w:tcPr>
          <w:p w14:paraId="732BD537" w14:textId="77777777" w:rsidR="00201BB7" w:rsidRPr="00290181" w:rsidRDefault="00201BB7" w:rsidP="00A73C73">
            <w:pPr>
              <w:pStyle w:val="OT"/>
              <w:spacing w:after="0"/>
              <w:jc w:val="center"/>
              <w:rPr>
                <w:sz w:val="24"/>
                <w:szCs w:val="24"/>
              </w:rPr>
            </w:pPr>
            <w:r w:rsidRPr="00290181">
              <w:rPr>
                <w:sz w:val="24"/>
                <w:szCs w:val="24"/>
              </w:rPr>
              <w:t>127 (10,7%)</w:t>
            </w:r>
          </w:p>
        </w:tc>
        <w:tc>
          <w:tcPr>
            <w:tcW w:w="2405" w:type="dxa"/>
            <w:vAlign w:val="center"/>
          </w:tcPr>
          <w:p w14:paraId="739FA4BA" w14:textId="77777777" w:rsidR="00201BB7" w:rsidRPr="00290181" w:rsidRDefault="00201BB7" w:rsidP="00A73C73">
            <w:pPr>
              <w:pStyle w:val="OT"/>
              <w:spacing w:after="0"/>
              <w:jc w:val="center"/>
              <w:rPr>
                <w:sz w:val="24"/>
                <w:szCs w:val="24"/>
              </w:rPr>
            </w:pPr>
            <w:r w:rsidRPr="00290181">
              <w:rPr>
                <w:sz w:val="24"/>
                <w:szCs w:val="24"/>
              </w:rPr>
              <w:t>269 (10,5%)</w:t>
            </w:r>
          </w:p>
        </w:tc>
      </w:tr>
      <w:tr w:rsidR="00201BB7" w:rsidRPr="00290181" w14:paraId="3977562A" w14:textId="77777777" w:rsidTr="00A73C73">
        <w:tc>
          <w:tcPr>
            <w:tcW w:w="4957" w:type="dxa"/>
          </w:tcPr>
          <w:p w14:paraId="061CB7A2" w14:textId="77777777" w:rsidR="00201BB7" w:rsidRPr="00290181" w:rsidRDefault="00201BB7" w:rsidP="00A73C73">
            <w:pPr>
              <w:pStyle w:val="OT"/>
              <w:spacing w:after="0"/>
              <w:rPr>
                <w:sz w:val="24"/>
                <w:szCs w:val="24"/>
              </w:rPr>
            </w:pPr>
            <w:r w:rsidRPr="00290181">
              <w:rPr>
                <w:sz w:val="24"/>
                <w:szCs w:val="24"/>
              </w:rPr>
              <w:t>Понос</w:t>
            </w:r>
          </w:p>
        </w:tc>
        <w:tc>
          <w:tcPr>
            <w:tcW w:w="1984" w:type="dxa"/>
            <w:vAlign w:val="center"/>
          </w:tcPr>
          <w:p w14:paraId="16BD8849" w14:textId="77777777" w:rsidR="00201BB7" w:rsidRPr="00290181" w:rsidRDefault="00201BB7" w:rsidP="00A73C73">
            <w:pPr>
              <w:pStyle w:val="OT"/>
              <w:spacing w:after="0"/>
              <w:jc w:val="center"/>
              <w:rPr>
                <w:sz w:val="24"/>
                <w:szCs w:val="24"/>
              </w:rPr>
            </w:pPr>
            <w:r w:rsidRPr="00290181">
              <w:rPr>
                <w:sz w:val="24"/>
                <w:szCs w:val="24"/>
              </w:rPr>
              <w:t>27 (2,3%)</w:t>
            </w:r>
          </w:p>
        </w:tc>
        <w:tc>
          <w:tcPr>
            <w:tcW w:w="2405" w:type="dxa"/>
            <w:vAlign w:val="center"/>
          </w:tcPr>
          <w:p w14:paraId="00222879" w14:textId="77777777" w:rsidR="00201BB7" w:rsidRPr="00290181" w:rsidRDefault="00201BB7" w:rsidP="00A73C73">
            <w:pPr>
              <w:pStyle w:val="OT"/>
              <w:spacing w:after="0"/>
              <w:jc w:val="center"/>
              <w:rPr>
                <w:sz w:val="24"/>
                <w:szCs w:val="24"/>
              </w:rPr>
            </w:pPr>
            <w:r w:rsidRPr="00290181">
              <w:rPr>
                <w:sz w:val="24"/>
                <w:szCs w:val="24"/>
              </w:rPr>
              <w:t>53 (2,1 %)</w:t>
            </w:r>
          </w:p>
        </w:tc>
      </w:tr>
      <w:tr w:rsidR="00201BB7" w:rsidRPr="00290181" w14:paraId="109D0F89" w14:textId="77777777" w:rsidTr="00A73C73">
        <w:tc>
          <w:tcPr>
            <w:tcW w:w="4957" w:type="dxa"/>
          </w:tcPr>
          <w:p w14:paraId="3231698B" w14:textId="77777777" w:rsidR="00201BB7" w:rsidRPr="00290181" w:rsidRDefault="00201BB7" w:rsidP="00A73C73">
            <w:pPr>
              <w:pStyle w:val="OT"/>
              <w:spacing w:after="0"/>
              <w:rPr>
                <w:sz w:val="24"/>
                <w:szCs w:val="24"/>
              </w:rPr>
            </w:pPr>
            <w:r w:rsidRPr="00290181">
              <w:rPr>
                <w:sz w:val="24"/>
                <w:szCs w:val="24"/>
              </w:rPr>
              <w:t xml:space="preserve">Запор </w:t>
            </w:r>
          </w:p>
        </w:tc>
        <w:tc>
          <w:tcPr>
            <w:tcW w:w="1984" w:type="dxa"/>
            <w:vAlign w:val="center"/>
          </w:tcPr>
          <w:p w14:paraId="2CAACB05" w14:textId="77777777" w:rsidR="00201BB7" w:rsidRPr="00290181" w:rsidRDefault="00201BB7" w:rsidP="00A73C73">
            <w:pPr>
              <w:pStyle w:val="OT"/>
              <w:spacing w:after="0"/>
              <w:jc w:val="center"/>
              <w:rPr>
                <w:sz w:val="24"/>
                <w:szCs w:val="24"/>
              </w:rPr>
            </w:pPr>
            <w:r w:rsidRPr="00290181">
              <w:rPr>
                <w:sz w:val="24"/>
                <w:szCs w:val="24"/>
              </w:rPr>
              <w:t>21 (1,5%)</w:t>
            </w:r>
          </w:p>
        </w:tc>
        <w:tc>
          <w:tcPr>
            <w:tcW w:w="2405" w:type="dxa"/>
            <w:vAlign w:val="center"/>
          </w:tcPr>
          <w:p w14:paraId="2F3B4A45" w14:textId="77777777" w:rsidR="00201BB7" w:rsidRPr="00290181" w:rsidRDefault="00201BB7" w:rsidP="00A73C73">
            <w:pPr>
              <w:pStyle w:val="OT"/>
              <w:spacing w:after="0"/>
              <w:jc w:val="center"/>
              <w:rPr>
                <w:sz w:val="24"/>
                <w:szCs w:val="24"/>
              </w:rPr>
            </w:pPr>
            <w:r w:rsidRPr="00290181">
              <w:rPr>
                <w:sz w:val="24"/>
                <w:szCs w:val="24"/>
              </w:rPr>
              <w:t>40 (1,6 %)</w:t>
            </w:r>
          </w:p>
        </w:tc>
      </w:tr>
      <w:tr w:rsidR="00201BB7" w:rsidRPr="00290181" w14:paraId="49E63A80" w14:textId="77777777" w:rsidTr="00A73C73">
        <w:tc>
          <w:tcPr>
            <w:tcW w:w="4957" w:type="dxa"/>
          </w:tcPr>
          <w:p w14:paraId="7469C5C5" w14:textId="77777777" w:rsidR="00201BB7" w:rsidRPr="00290181" w:rsidRDefault="00201BB7" w:rsidP="00A73C73">
            <w:pPr>
              <w:pStyle w:val="OT"/>
              <w:spacing w:after="0"/>
              <w:rPr>
                <w:sz w:val="24"/>
                <w:szCs w:val="24"/>
              </w:rPr>
            </w:pPr>
            <w:r w:rsidRPr="00290181">
              <w:rPr>
                <w:sz w:val="24"/>
                <w:szCs w:val="24"/>
              </w:rPr>
              <w:t>Тошнота</w:t>
            </w:r>
          </w:p>
        </w:tc>
        <w:tc>
          <w:tcPr>
            <w:tcW w:w="1984" w:type="dxa"/>
            <w:vAlign w:val="center"/>
          </w:tcPr>
          <w:p w14:paraId="18D50FF4" w14:textId="77777777" w:rsidR="00201BB7" w:rsidRPr="00290181" w:rsidRDefault="00201BB7" w:rsidP="00A73C73">
            <w:pPr>
              <w:pStyle w:val="OT"/>
              <w:spacing w:after="0"/>
              <w:jc w:val="center"/>
              <w:rPr>
                <w:sz w:val="24"/>
                <w:szCs w:val="24"/>
              </w:rPr>
            </w:pPr>
            <w:r w:rsidRPr="00290181">
              <w:rPr>
                <w:sz w:val="24"/>
                <w:szCs w:val="24"/>
              </w:rPr>
              <w:t>14 (1,2 %)</w:t>
            </w:r>
          </w:p>
        </w:tc>
        <w:tc>
          <w:tcPr>
            <w:tcW w:w="2405" w:type="dxa"/>
            <w:vAlign w:val="center"/>
          </w:tcPr>
          <w:p w14:paraId="40D1C102" w14:textId="77777777" w:rsidR="00201BB7" w:rsidRPr="00290181" w:rsidRDefault="00201BB7" w:rsidP="00A73C73">
            <w:pPr>
              <w:pStyle w:val="OT"/>
              <w:spacing w:after="0"/>
              <w:jc w:val="center"/>
              <w:rPr>
                <w:sz w:val="24"/>
                <w:szCs w:val="24"/>
              </w:rPr>
            </w:pPr>
            <w:r w:rsidRPr="00290181">
              <w:rPr>
                <w:sz w:val="24"/>
                <w:szCs w:val="24"/>
              </w:rPr>
              <w:t>28 (1,1 %)</w:t>
            </w:r>
          </w:p>
        </w:tc>
      </w:tr>
      <w:tr w:rsidR="00201BB7" w:rsidRPr="00290181" w14:paraId="4B1B0381" w14:textId="77777777" w:rsidTr="00A73C73">
        <w:tc>
          <w:tcPr>
            <w:tcW w:w="4957" w:type="dxa"/>
          </w:tcPr>
          <w:p w14:paraId="205F1300" w14:textId="77777777" w:rsidR="00201BB7" w:rsidRPr="00290181" w:rsidRDefault="00201BB7" w:rsidP="00A73C73">
            <w:pPr>
              <w:pStyle w:val="OT"/>
              <w:spacing w:after="0"/>
              <w:rPr>
                <w:sz w:val="24"/>
                <w:szCs w:val="24"/>
              </w:rPr>
            </w:pPr>
            <w:r w:rsidRPr="00290181">
              <w:rPr>
                <w:sz w:val="24"/>
                <w:szCs w:val="24"/>
              </w:rPr>
              <w:t>Боль в животе</w:t>
            </w:r>
          </w:p>
        </w:tc>
        <w:tc>
          <w:tcPr>
            <w:tcW w:w="1984" w:type="dxa"/>
            <w:vAlign w:val="center"/>
          </w:tcPr>
          <w:p w14:paraId="7A6899F3" w14:textId="77777777" w:rsidR="00201BB7" w:rsidRPr="00290181" w:rsidRDefault="00201BB7" w:rsidP="00A73C73">
            <w:pPr>
              <w:pStyle w:val="OT"/>
              <w:spacing w:after="0"/>
              <w:jc w:val="center"/>
              <w:rPr>
                <w:sz w:val="24"/>
                <w:szCs w:val="24"/>
              </w:rPr>
            </w:pPr>
            <w:r w:rsidRPr="00290181">
              <w:rPr>
                <w:sz w:val="24"/>
                <w:szCs w:val="24"/>
              </w:rPr>
              <w:t>15 (1,3%)</w:t>
            </w:r>
          </w:p>
        </w:tc>
        <w:tc>
          <w:tcPr>
            <w:tcW w:w="2405" w:type="dxa"/>
            <w:vAlign w:val="center"/>
          </w:tcPr>
          <w:p w14:paraId="19E6ECE6" w14:textId="77777777" w:rsidR="00201BB7" w:rsidRPr="00290181" w:rsidRDefault="00201BB7" w:rsidP="00A73C73">
            <w:pPr>
              <w:pStyle w:val="OT"/>
              <w:spacing w:after="0"/>
              <w:jc w:val="center"/>
              <w:rPr>
                <w:sz w:val="24"/>
                <w:szCs w:val="24"/>
              </w:rPr>
            </w:pPr>
            <w:r>
              <w:rPr>
                <w:sz w:val="24"/>
                <w:szCs w:val="24"/>
              </w:rPr>
              <w:t xml:space="preserve">18 </w:t>
            </w:r>
            <w:r w:rsidRPr="00290181">
              <w:rPr>
                <w:sz w:val="24"/>
                <w:szCs w:val="24"/>
              </w:rPr>
              <w:t>(</w:t>
            </w:r>
            <w:r>
              <w:rPr>
                <w:sz w:val="24"/>
                <w:szCs w:val="24"/>
              </w:rPr>
              <w:t>0,7</w:t>
            </w:r>
            <w:r w:rsidRPr="00290181">
              <w:rPr>
                <w:sz w:val="24"/>
                <w:szCs w:val="24"/>
              </w:rPr>
              <w:t>%)</w:t>
            </w:r>
          </w:p>
        </w:tc>
      </w:tr>
      <w:tr w:rsidR="00201BB7" w:rsidRPr="00290181" w14:paraId="4A2C755B" w14:textId="77777777" w:rsidTr="00A73C73">
        <w:tc>
          <w:tcPr>
            <w:tcW w:w="9346" w:type="dxa"/>
            <w:gridSpan w:val="3"/>
          </w:tcPr>
          <w:p w14:paraId="1F819B38" w14:textId="43FC587F" w:rsidR="00201BB7" w:rsidRDefault="00201BB7" w:rsidP="00BE477C">
            <w:pPr>
              <w:pStyle w:val="OT"/>
              <w:spacing w:after="0"/>
              <w:rPr>
                <w:sz w:val="24"/>
                <w:szCs w:val="24"/>
              </w:rPr>
            </w:pPr>
            <w:r>
              <w:rPr>
                <w:b/>
                <w:sz w:val="24"/>
                <w:szCs w:val="24"/>
              </w:rPr>
              <w:t>Нарушения метаболизма</w:t>
            </w:r>
          </w:p>
        </w:tc>
      </w:tr>
      <w:tr w:rsidR="00201BB7" w:rsidRPr="00290181" w14:paraId="3FFED473" w14:textId="77777777" w:rsidTr="00A73C73">
        <w:tc>
          <w:tcPr>
            <w:tcW w:w="4957" w:type="dxa"/>
          </w:tcPr>
          <w:p w14:paraId="66623E6F" w14:textId="77777777" w:rsidR="00201BB7" w:rsidRPr="00290181" w:rsidRDefault="00201BB7" w:rsidP="00201BB7">
            <w:pPr>
              <w:pStyle w:val="OT"/>
              <w:spacing w:after="0"/>
              <w:rPr>
                <w:sz w:val="24"/>
                <w:szCs w:val="24"/>
              </w:rPr>
            </w:pPr>
            <w:r w:rsidRPr="00290181">
              <w:rPr>
                <w:sz w:val="24"/>
                <w:szCs w:val="24"/>
              </w:rPr>
              <w:t>Дислипидемия</w:t>
            </w:r>
          </w:p>
        </w:tc>
        <w:tc>
          <w:tcPr>
            <w:tcW w:w="1984" w:type="dxa"/>
            <w:vAlign w:val="center"/>
          </w:tcPr>
          <w:p w14:paraId="6202089B" w14:textId="77777777" w:rsidR="00201BB7" w:rsidRPr="00290181" w:rsidRDefault="00201BB7" w:rsidP="00201BB7">
            <w:pPr>
              <w:pStyle w:val="OT"/>
              <w:spacing w:after="0"/>
              <w:jc w:val="center"/>
              <w:rPr>
                <w:sz w:val="24"/>
                <w:szCs w:val="24"/>
              </w:rPr>
            </w:pPr>
            <w:r w:rsidRPr="00290181">
              <w:rPr>
                <w:sz w:val="24"/>
                <w:szCs w:val="24"/>
              </w:rPr>
              <w:t>13 (1,1%)</w:t>
            </w:r>
          </w:p>
        </w:tc>
        <w:tc>
          <w:tcPr>
            <w:tcW w:w="2405" w:type="dxa"/>
            <w:vAlign w:val="center"/>
          </w:tcPr>
          <w:p w14:paraId="03110BD0" w14:textId="77777777" w:rsidR="00201BB7" w:rsidRPr="00290181" w:rsidRDefault="00201BB7" w:rsidP="00201BB7">
            <w:pPr>
              <w:pStyle w:val="OT"/>
              <w:spacing w:after="0"/>
              <w:jc w:val="center"/>
              <w:rPr>
                <w:sz w:val="24"/>
                <w:szCs w:val="24"/>
              </w:rPr>
            </w:pPr>
            <w:r w:rsidRPr="00290181">
              <w:rPr>
                <w:sz w:val="24"/>
                <w:szCs w:val="24"/>
              </w:rPr>
              <w:t>31 (1,2%)</w:t>
            </w:r>
          </w:p>
        </w:tc>
      </w:tr>
      <w:tr w:rsidR="00201BB7" w:rsidRPr="00290181" w14:paraId="0F02E824" w14:textId="77777777" w:rsidTr="00A73C73">
        <w:tc>
          <w:tcPr>
            <w:tcW w:w="4957" w:type="dxa"/>
          </w:tcPr>
          <w:p w14:paraId="2E2907DD" w14:textId="77777777" w:rsidR="00201BB7" w:rsidRPr="00290181" w:rsidRDefault="00201BB7" w:rsidP="00201BB7">
            <w:pPr>
              <w:pStyle w:val="OT"/>
              <w:spacing w:after="0"/>
              <w:rPr>
                <w:sz w:val="24"/>
                <w:szCs w:val="24"/>
              </w:rPr>
            </w:pPr>
            <w:r w:rsidRPr="00290181">
              <w:rPr>
                <w:sz w:val="24"/>
                <w:szCs w:val="24"/>
              </w:rPr>
              <w:t xml:space="preserve">Гипергликемия </w:t>
            </w:r>
          </w:p>
        </w:tc>
        <w:tc>
          <w:tcPr>
            <w:tcW w:w="1984" w:type="dxa"/>
            <w:vAlign w:val="center"/>
          </w:tcPr>
          <w:p w14:paraId="771F69B8" w14:textId="77777777" w:rsidR="00201BB7" w:rsidRPr="00290181" w:rsidRDefault="00201BB7" w:rsidP="00201BB7">
            <w:pPr>
              <w:pStyle w:val="OT"/>
              <w:spacing w:after="0"/>
              <w:jc w:val="center"/>
              <w:rPr>
                <w:sz w:val="24"/>
                <w:szCs w:val="24"/>
              </w:rPr>
            </w:pPr>
            <w:r w:rsidRPr="00290181">
              <w:rPr>
                <w:sz w:val="24"/>
                <w:szCs w:val="24"/>
              </w:rPr>
              <w:t>125 (10,6%)</w:t>
            </w:r>
          </w:p>
        </w:tc>
        <w:tc>
          <w:tcPr>
            <w:tcW w:w="2405" w:type="dxa"/>
            <w:vAlign w:val="center"/>
          </w:tcPr>
          <w:p w14:paraId="0B27C024" w14:textId="77777777" w:rsidR="00201BB7" w:rsidRPr="00290181" w:rsidRDefault="00201BB7" w:rsidP="00201BB7">
            <w:pPr>
              <w:pStyle w:val="OT"/>
              <w:spacing w:after="0"/>
              <w:jc w:val="center"/>
              <w:rPr>
                <w:sz w:val="24"/>
                <w:szCs w:val="24"/>
              </w:rPr>
            </w:pPr>
            <w:r w:rsidRPr="00290181">
              <w:rPr>
                <w:sz w:val="24"/>
                <w:szCs w:val="24"/>
              </w:rPr>
              <w:t>128 (5,0%)</w:t>
            </w:r>
          </w:p>
        </w:tc>
      </w:tr>
      <w:tr w:rsidR="00201BB7" w:rsidRPr="00290181" w14:paraId="123A1941" w14:textId="77777777" w:rsidTr="00A73C73">
        <w:tc>
          <w:tcPr>
            <w:tcW w:w="4957" w:type="dxa"/>
          </w:tcPr>
          <w:p w14:paraId="7D90765B" w14:textId="77777777" w:rsidR="00201BB7" w:rsidRPr="00290181" w:rsidRDefault="00201BB7" w:rsidP="00201BB7">
            <w:pPr>
              <w:pStyle w:val="OT"/>
              <w:spacing w:after="0"/>
              <w:rPr>
                <w:sz w:val="24"/>
                <w:szCs w:val="24"/>
              </w:rPr>
            </w:pPr>
            <w:r w:rsidRPr="00290181">
              <w:rPr>
                <w:sz w:val="24"/>
                <w:szCs w:val="24"/>
              </w:rPr>
              <w:t>Гипогликемия</w:t>
            </w:r>
          </w:p>
        </w:tc>
        <w:tc>
          <w:tcPr>
            <w:tcW w:w="1984" w:type="dxa"/>
            <w:vAlign w:val="center"/>
          </w:tcPr>
          <w:p w14:paraId="2A1973A0" w14:textId="77777777" w:rsidR="00201BB7" w:rsidRPr="00290181" w:rsidRDefault="00201BB7" w:rsidP="00201BB7">
            <w:pPr>
              <w:pStyle w:val="OT"/>
              <w:spacing w:after="0"/>
              <w:jc w:val="center"/>
              <w:rPr>
                <w:sz w:val="24"/>
                <w:szCs w:val="24"/>
              </w:rPr>
            </w:pPr>
            <w:r w:rsidRPr="00290181">
              <w:rPr>
                <w:sz w:val="24"/>
                <w:szCs w:val="24"/>
              </w:rPr>
              <w:t>49 (4,1%)</w:t>
            </w:r>
          </w:p>
        </w:tc>
        <w:tc>
          <w:tcPr>
            <w:tcW w:w="2405" w:type="dxa"/>
            <w:vAlign w:val="center"/>
          </w:tcPr>
          <w:p w14:paraId="2D7590A0" w14:textId="77777777" w:rsidR="00201BB7" w:rsidRPr="00290181" w:rsidRDefault="00201BB7" w:rsidP="00201BB7">
            <w:pPr>
              <w:pStyle w:val="OT"/>
              <w:spacing w:after="0"/>
              <w:jc w:val="center"/>
              <w:rPr>
                <w:sz w:val="24"/>
                <w:szCs w:val="24"/>
              </w:rPr>
            </w:pPr>
            <w:r w:rsidRPr="00290181">
              <w:rPr>
                <w:sz w:val="24"/>
                <w:szCs w:val="24"/>
              </w:rPr>
              <w:t>195 (7,6%)</w:t>
            </w:r>
          </w:p>
        </w:tc>
      </w:tr>
      <w:tr w:rsidR="00201BB7" w:rsidRPr="00290181" w14:paraId="54CBBE95" w14:textId="77777777" w:rsidTr="00A73C73">
        <w:tc>
          <w:tcPr>
            <w:tcW w:w="4957" w:type="dxa"/>
          </w:tcPr>
          <w:p w14:paraId="59E77EE5" w14:textId="77777777" w:rsidR="00201BB7" w:rsidRPr="00BE477C" w:rsidRDefault="00201BB7" w:rsidP="00201BB7">
            <w:pPr>
              <w:pStyle w:val="OT"/>
              <w:spacing w:after="0"/>
              <w:rPr>
                <w:b/>
                <w:sz w:val="24"/>
                <w:szCs w:val="24"/>
              </w:rPr>
            </w:pPr>
            <w:r w:rsidRPr="00BE477C">
              <w:rPr>
                <w:b/>
                <w:sz w:val="24"/>
                <w:szCs w:val="24"/>
              </w:rPr>
              <w:t xml:space="preserve">Нарушения со стороны костной системы, </w:t>
            </w:r>
            <w:r w:rsidRPr="00BE477C">
              <w:rPr>
                <w:b/>
                <w:sz w:val="24"/>
                <w:szCs w:val="24"/>
              </w:rPr>
              <w:lastRenderedPageBreak/>
              <w:t>патология со стороны соединительной ткани</w:t>
            </w:r>
          </w:p>
        </w:tc>
        <w:tc>
          <w:tcPr>
            <w:tcW w:w="1984" w:type="dxa"/>
            <w:vAlign w:val="center"/>
          </w:tcPr>
          <w:p w14:paraId="20FBFE72" w14:textId="77777777" w:rsidR="00201BB7" w:rsidRPr="00290181" w:rsidRDefault="00201BB7" w:rsidP="00201BB7">
            <w:pPr>
              <w:pStyle w:val="OT"/>
              <w:spacing w:after="0"/>
              <w:jc w:val="center"/>
              <w:rPr>
                <w:sz w:val="24"/>
                <w:szCs w:val="24"/>
              </w:rPr>
            </w:pPr>
            <w:r w:rsidRPr="00290181">
              <w:rPr>
                <w:sz w:val="24"/>
                <w:szCs w:val="24"/>
              </w:rPr>
              <w:lastRenderedPageBreak/>
              <w:t>102 (8,6%)</w:t>
            </w:r>
          </w:p>
        </w:tc>
        <w:tc>
          <w:tcPr>
            <w:tcW w:w="2405" w:type="dxa"/>
            <w:vAlign w:val="center"/>
          </w:tcPr>
          <w:p w14:paraId="7E5D1A6D" w14:textId="77777777" w:rsidR="00201BB7" w:rsidRPr="00290181" w:rsidRDefault="00201BB7" w:rsidP="00201BB7">
            <w:pPr>
              <w:pStyle w:val="OT"/>
              <w:spacing w:after="0"/>
              <w:jc w:val="center"/>
              <w:rPr>
                <w:sz w:val="24"/>
                <w:szCs w:val="24"/>
              </w:rPr>
            </w:pPr>
            <w:r w:rsidRPr="00290181">
              <w:rPr>
                <w:sz w:val="24"/>
                <w:szCs w:val="24"/>
              </w:rPr>
              <w:t>264 (10,3%)</w:t>
            </w:r>
          </w:p>
        </w:tc>
      </w:tr>
      <w:tr w:rsidR="00201BB7" w:rsidRPr="00290181" w14:paraId="40EE6DC0" w14:textId="77777777" w:rsidTr="00A73C73">
        <w:tc>
          <w:tcPr>
            <w:tcW w:w="4957" w:type="dxa"/>
          </w:tcPr>
          <w:p w14:paraId="275B450E" w14:textId="77777777" w:rsidR="00201BB7" w:rsidRPr="00290181" w:rsidRDefault="00201BB7" w:rsidP="00201BB7">
            <w:pPr>
              <w:pStyle w:val="OT"/>
              <w:spacing w:after="0"/>
              <w:rPr>
                <w:sz w:val="24"/>
                <w:szCs w:val="24"/>
              </w:rPr>
            </w:pPr>
            <w:r w:rsidRPr="00290181">
              <w:rPr>
                <w:sz w:val="24"/>
                <w:szCs w:val="24"/>
              </w:rPr>
              <w:lastRenderedPageBreak/>
              <w:t xml:space="preserve">Артралгия </w:t>
            </w:r>
          </w:p>
        </w:tc>
        <w:tc>
          <w:tcPr>
            <w:tcW w:w="1984" w:type="dxa"/>
            <w:vAlign w:val="center"/>
          </w:tcPr>
          <w:p w14:paraId="7374E547" w14:textId="77777777" w:rsidR="00201BB7" w:rsidRPr="00290181" w:rsidRDefault="00201BB7" w:rsidP="00201BB7">
            <w:pPr>
              <w:pStyle w:val="OT"/>
              <w:spacing w:after="0"/>
              <w:jc w:val="center"/>
              <w:rPr>
                <w:sz w:val="24"/>
                <w:szCs w:val="24"/>
              </w:rPr>
            </w:pPr>
            <w:r w:rsidRPr="00290181">
              <w:rPr>
                <w:sz w:val="24"/>
                <w:szCs w:val="24"/>
              </w:rPr>
              <w:t>21 (1,8%)</w:t>
            </w:r>
          </w:p>
        </w:tc>
        <w:tc>
          <w:tcPr>
            <w:tcW w:w="2405" w:type="dxa"/>
            <w:vAlign w:val="center"/>
          </w:tcPr>
          <w:p w14:paraId="668CC1A9" w14:textId="77777777" w:rsidR="00201BB7" w:rsidRPr="00290181" w:rsidRDefault="00201BB7" w:rsidP="00201BB7">
            <w:pPr>
              <w:pStyle w:val="OT"/>
              <w:spacing w:after="0"/>
              <w:jc w:val="center"/>
              <w:rPr>
                <w:sz w:val="24"/>
                <w:szCs w:val="24"/>
              </w:rPr>
            </w:pPr>
            <w:r w:rsidRPr="00290181">
              <w:rPr>
                <w:sz w:val="24"/>
                <w:szCs w:val="24"/>
              </w:rPr>
              <w:t>47 (1,8%)</w:t>
            </w:r>
          </w:p>
        </w:tc>
      </w:tr>
      <w:tr w:rsidR="00201BB7" w:rsidRPr="00290181" w14:paraId="4E0BD2BC" w14:textId="77777777" w:rsidTr="00A73C73">
        <w:tc>
          <w:tcPr>
            <w:tcW w:w="4957" w:type="dxa"/>
          </w:tcPr>
          <w:p w14:paraId="15F5342C" w14:textId="77777777" w:rsidR="00201BB7" w:rsidRPr="00290181" w:rsidRDefault="00201BB7" w:rsidP="00201BB7">
            <w:pPr>
              <w:pStyle w:val="OT"/>
              <w:spacing w:after="0"/>
              <w:rPr>
                <w:sz w:val="24"/>
                <w:szCs w:val="24"/>
              </w:rPr>
            </w:pPr>
            <w:r w:rsidRPr="00290181">
              <w:rPr>
                <w:sz w:val="24"/>
                <w:szCs w:val="24"/>
              </w:rPr>
              <w:t>Боль в спине</w:t>
            </w:r>
          </w:p>
        </w:tc>
        <w:tc>
          <w:tcPr>
            <w:tcW w:w="1984" w:type="dxa"/>
            <w:vAlign w:val="center"/>
          </w:tcPr>
          <w:p w14:paraId="7ADF3227" w14:textId="77777777" w:rsidR="00201BB7" w:rsidRPr="00290181" w:rsidRDefault="00201BB7" w:rsidP="00201BB7">
            <w:pPr>
              <w:pStyle w:val="OT"/>
              <w:spacing w:after="0"/>
              <w:jc w:val="center"/>
              <w:rPr>
                <w:sz w:val="24"/>
                <w:szCs w:val="24"/>
                <w:lang w:val="en-US"/>
              </w:rPr>
            </w:pPr>
            <w:r w:rsidRPr="00290181">
              <w:rPr>
                <w:sz w:val="24"/>
                <w:szCs w:val="24"/>
              </w:rPr>
              <w:t>30 (2,5%)</w:t>
            </w:r>
          </w:p>
        </w:tc>
        <w:tc>
          <w:tcPr>
            <w:tcW w:w="2405" w:type="dxa"/>
            <w:vAlign w:val="center"/>
          </w:tcPr>
          <w:p w14:paraId="5F940EE2" w14:textId="77777777" w:rsidR="00201BB7" w:rsidRPr="00290181" w:rsidRDefault="00201BB7" w:rsidP="00201BB7">
            <w:pPr>
              <w:pStyle w:val="OT"/>
              <w:spacing w:after="0"/>
              <w:jc w:val="center"/>
              <w:rPr>
                <w:sz w:val="24"/>
                <w:szCs w:val="24"/>
              </w:rPr>
            </w:pPr>
            <w:r w:rsidRPr="00290181">
              <w:rPr>
                <w:sz w:val="24"/>
                <w:szCs w:val="24"/>
              </w:rPr>
              <w:t>50 (1,9%)</w:t>
            </w:r>
          </w:p>
        </w:tc>
      </w:tr>
      <w:tr w:rsidR="00201BB7" w:rsidRPr="00290181" w14:paraId="0EA93F12" w14:textId="77777777" w:rsidTr="00A73C73">
        <w:tc>
          <w:tcPr>
            <w:tcW w:w="4957" w:type="dxa"/>
          </w:tcPr>
          <w:p w14:paraId="36A05FF2" w14:textId="77777777" w:rsidR="00201BB7" w:rsidRPr="00290181" w:rsidRDefault="00201BB7" w:rsidP="00201BB7">
            <w:pPr>
              <w:pStyle w:val="OT"/>
              <w:spacing w:after="0"/>
              <w:rPr>
                <w:sz w:val="24"/>
                <w:szCs w:val="24"/>
                <w:lang w:val="en-US"/>
              </w:rPr>
            </w:pPr>
            <w:r w:rsidRPr="00290181">
              <w:rPr>
                <w:sz w:val="24"/>
                <w:szCs w:val="24"/>
              </w:rPr>
              <w:t>Боль в конечностях</w:t>
            </w:r>
          </w:p>
        </w:tc>
        <w:tc>
          <w:tcPr>
            <w:tcW w:w="1984" w:type="dxa"/>
            <w:vAlign w:val="center"/>
          </w:tcPr>
          <w:p w14:paraId="418DA519" w14:textId="77777777" w:rsidR="00201BB7" w:rsidRPr="00290181" w:rsidRDefault="00201BB7" w:rsidP="00201BB7">
            <w:pPr>
              <w:pStyle w:val="OT"/>
              <w:spacing w:after="0"/>
              <w:jc w:val="center"/>
              <w:rPr>
                <w:sz w:val="24"/>
                <w:szCs w:val="24"/>
              </w:rPr>
            </w:pPr>
            <w:r w:rsidRPr="00290181">
              <w:rPr>
                <w:sz w:val="24"/>
                <w:szCs w:val="24"/>
              </w:rPr>
              <w:t>11 (0,9%)</w:t>
            </w:r>
          </w:p>
        </w:tc>
        <w:tc>
          <w:tcPr>
            <w:tcW w:w="2405" w:type="dxa"/>
            <w:vAlign w:val="center"/>
          </w:tcPr>
          <w:p w14:paraId="72039648" w14:textId="77777777" w:rsidR="00201BB7" w:rsidRPr="00290181" w:rsidRDefault="00201BB7" w:rsidP="00201BB7">
            <w:pPr>
              <w:pStyle w:val="OT"/>
              <w:spacing w:after="0"/>
              <w:jc w:val="center"/>
              <w:rPr>
                <w:sz w:val="24"/>
                <w:szCs w:val="24"/>
              </w:rPr>
            </w:pPr>
            <w:r w:rsidRPr="00290181">
              <w:rPr>
                <w:sz w:val="24"/>
                <w:szCs w:val="24"/>
              </w:rPr>
              <w:t>34 (1,3%)</w:t>
            </w:r>
          </w:p>
        </w:tc>
      </w:tr>
      <w:tr w:rsidR="00201BB7" w:rsidRPr="00290181" w14:paraId="5B896441" w14:textId="77777777" w:rsidTr="00A73C73">
        <w:tc>
          <w:tcPr>
            <w:tcW w:w="4957" w:type="dxa"/>
          </w:tcPr>
          <w:p w14:paraId="0DE55335" w14:textId="77777777" w:rsidR="00201BB7" w:rsidRPr="00BE477C" w:rsidRDefault="00201BB7" w:rsidP="00201BB7">
            <w:pPr>
              <w:pStyle w:val="OT"/>
              <w:spacing w:after="0"/>
              <w:rPr>
                <w:b/>
                <w:sz w:val="24"/>
                <w:szCs w:val="24"/>
              </w:rPr>
            </w:pPr>
            <w:r w:rsidRPr="00BE477C">
              <w:rPr>
                <w:b/>
                <w:sz w:val="24"/>
                <w:szCs w:val="24"/>
              </w:rPr>
              <w:t>Нарушения со стороны нервной системы</w:t>
            </w:r>
          </w:p>
        </w:tc>
        <w:tc>
          <w:tcPr>
            <w:tcW w:w="1984" w:type="dxa"/>
            <w:vAlign w:val="center"/>
          </w:tcPr>
          <w:p w14:paraId="31B5DE8A" w14:textId="77777777" w:rsidR="00201BB7" w:rsidRPr="00290181" w:rsidRDefault="00201BB7" w:rsidP="00201BB7">
            <w:pPr>
              <w:pStyle w:val="OT"/>
              <w:spacing w:after="0"/>
              <w:jc w:val="center"/>
              <w:rPr>
                <w:sz w:val="24"/>
                <w:szCs w:val="24"/>
              </w:rPr>
            </w:pPr>
            <w:r w:rsidRPr="00290181">
              <w:rPr>
                <w:sz w:val="24"/>
                <w:szCs w:val="24"/>
              </w:rPr>
              <w:t>81 (</w:t>
            </w:r>
            <w:r w:rsidRPr="00290181">
              <w:rPr>
                <w:sz w:val="24"/>
                <w:szCs w:val="24"/>
                <w:lang w:val="en-US"/>
              </w:rPr>
              <w:t>6</w:t>
            </w:r>
            <w:r w:rsidRPr="00290181">
              <w:rPr>
                <w:sz w:val="24"/>
                <w:szCs w:val="24"/>
              </w:rPr>
              <w:t>,8%)</w:t>
            </w:r>
          </w:p>
        </w:tc>
        <w:tc>
          <w:tcPr>
            <w:tcW w:w="2405" w:type="dxa"/>
            <w:vAlign w:val="center"/>
          </w:tcPr>
          <w:p w14:paraId="29271625" w14:textId="77777777" w:rsidR="00201BB7" w:rsidRPr="00290181" w:rsidRDefault="00201BB7" w:rsidP="00201BB7">
            <w:pPr>
              <w:pStyle w:val="OT"/>
              <w:spacing w:after="0"/>
              <w:jc w:val="center"/>
              <w:rPr>
                <w:sz w:val="24"/>
                <w:szCs w:val="24"/>
              </w:rPr>
            </w:pPr>
            <w:r w:rsidRPr="00290181">
              <w:rPr>
                <w:sz w:val="24"/>
                <w:szCs w:val="24"/>
              </w:rPr>
              <w:t>183 (7,1%)</w:t>
            </w:r>
          </w:p>
        </w:tc>
      </w:tr>
      <w:tr w:rsidR="00201BB7" w:rsidRPr="00290181" w14:paraId="459B4447" w14:textId="77777777" w:rsidTr="00A73C73">
        <w:tc>
          <w:tcPr>
            <w:tcW w:w="4957" w:type="dxa"/>
          </w:tcPr>
          <w:p w14:paraId="40D7F126" w14:textId="77777777" w:rsidR="00201BB7" w:rsidRPr="00290181" w:rsidRDefault="00201BB7" w:rsidP="00201BB7">
            <w:pPr>
              <w:pStyle w:val="OT"/>
              <w:spacing w:after="0"/>
              <w:rPr>
                <w:sz w:val="24"/>
                <w:szCs w:val="24"/>
                <w:lang w:val="en-US"/>
              </w:rPr>
            </w:pPr>
            <w:r w:rsidRPr="00290181">
              <w:rPr>
                <w:sz w:val="24"/>
                <w:szCs w:val="24"/>
              </w:rPr>
              <w:t>Головокружение</w:t>
            </w:r>
            <w:r w:rsidRPr="00290181">
              <w:rPr>
                <w:sz w:val="24"/>
                <w:szCs w:val="24"/>
                <w:lang w:val="en-US"/>
              </w:rPr>
              <w:t xml:space="preserve"> </w:t>
            </w:r>
          </w:p>
        </w:tc>
        <w:tc>
          <w:tcPr>
            <w:tcW w:w="1984" w:type="dxa"/>
            <w:vAlign w:val="center"/>
          </w:tcPr>
          <w:p w14:paraId="374B08FC" w14:textId="77777777" w:rsidR="00201BB7" w:rsidRPr="00290181" w:rsidRDefault="00201BB7" w:rsidP="00201BB7">
            <w:pPr>
              <w:pStyle w:val="OT"/>
              <w:spacing w:after="0"/>
              <w:jc w:val="center"/>
              <w:rPr>
                <w:sz w:val="24"/>
                <w:szCs w:val="24"/>
              </w:rPr>
            </w:pPr>
            <w:r w:rsidRPr="00290181">
              <w:rPr>
                <w:sz w:val="24"/>
                <w:szCs w:val="24"/>
              </w:rPr>
              <w:t>21 (1,8%)</w:t>
            </w:r>
          </w:p>
        </w:tc>
        <w:tc>
          <w:tcPr>
            <w:tcW w:w="2405" w:type="dxa"/>
            <w:vAlign w:val="center"/>
          </w:tcPr>
          <w:p w14:paraId="54A47EA4" w14:textId="77777777" w:rsidR="00201BB7" w:rsidRPr="00290181" w:rsidRDefault="00201BB7" w:rsidP="00201BB7">
            <w:pPr>
              <w:pStyle w:val="OT"/>
              <w:spacing w:after="0"/>
              <w:jc w:val="center"/>
              <w:rPr>
                <w:sz w:val="24"/>
                <w:szCs w:val="24"/>
              </w:rPr>
            </w:pPr>
            <w:r>
              <w:rPr>
                <w:sz w:val="24"/>
                <w:szCs w:val="24"/>
              </w:rPr>
              <w:t>51 (2</w:t>
            </w:r>
            <w:r w:rsidRPr="00290181">
              <w:rPr>
                <w:sz w:val="24"/>
                <w:szCs w:val="24"/>
              </w:rPr>
              <w:t>,0%)</w:t>
            </w:r>
          </w:p>
        </w:tc>
      </w:tr>
      <w:tr w:rsidR="00201BB7" w:rsidRPr="00290181" w14:paraId="63FC5FE4" w14:textId="77777777" w:rsidTr="00A73C73">
        <w:tc>
          <w:tcPr>
            <w:tcW w:w="4957" w:type="dxa"/>
          </w:tcPr>
          <w:p w14:paraId="70972471" w14:textId="77777777" w:rsidR="00201BB7" w:rsidRPr="00290181" w:rsidRDefault="00201BB7" w:rsidP="00201BB7">
            <w:pPr>
              <w:pStyle w:val="OT"/>
              <w:spacing w:after="0"/>
              <w:rPr>
                <w:sz w:val="24"/>
                <w:szCs w:val="24"/>
              </w:rPr>
            </w:pPr>
            <w:r w:rsidRPr="00290181">
              <w:rPr>
                <w:sz w:val="24"/>
                <w:szCs w:val="24"/>
              </w:rPr>
              <w:t>Головная  боль</w:t>
            </w:r>
          </w:p>
        </w:tc>
        <w:tc>
          <w:tcPr>
            <w:tcW w:w="1984" w:type="dxa"/>
            <w:vAlign w:val="center"/>
          </w:tcPr>
          <w:p w14:paraId="715DFC48" w14:textId="77777777" w:rsidR="00201BB7" w:rsidRPr="00290181" w:rsidRDefault="00201BB7" w:rsidP="00201BB7">
            <w:pPr>
              <w:pStyle w:val="OT"/>
              <w:spacing w:after="0"/>
              <w:jc w:val="center"/>
              <w:rPr>
                <w:sz w:val="24"/>
                <w:szCs w:val="24"/>
              </w:rPr>
            </w:pPr>
            <w:r w:rsidRPr="00290181">
              <w:rPr>
                <w:sz w:val="24"/>
                <w:szCs w:val="24"/>
              </w:rPr>
              <w:t>41 (3,5%)</w:t>
            </w:r>
          </w:p>
        </w:tc>
        <w:tc>
          <w:tcPr>
            <w:tcW w:w="2405" w:type="dxa"/>
            <w:vAlign w:val="center"/>
          </w:tcPr>
          <w:p w14:paraId="3DA45276" w14:textId="77777777" w:rsidR="00201BB7" w:rsidRPr="00290181" w:rsidRDefault="00201BB7" w:rsidP="00201BB7">
            <w:pPr>
              <w:pStyle w:val="OT"/>
              <w:spacing w:after="0"/>
              <w:jc w:val="center"/>
              <w:rPr>
                <w:sz w:val="24"/>
                <w:szCs w:val="24"/>
              </w:rPr>
            </w:pPr>
            <w:r w:rsidRPr="00290181">
              <w:rPr>
                <w:sz w:val="24"/>
                <w:szCs w:val="24"/>
              </w:rPr>
              <w:t>76 (3,0%)</w:t>
            </w:r>
          </w:p>
        </w:tc>
      </w:tr>
      <w:tr w:rsidR="00201BB7" w14:paraId="7E4EB868" w14:textId="77777777" w:rsidTr="00A73C73">
        <w:tc>
          <w:tcPr>
            <w:tcW w:w="4957" w:type="dxa"/>
          </w:tcPr>
          <w:p w14:paraId="63F7A4AA" w14:textId="77777777" w:rsidR="00201BB7" w:rsidRPr="00BE477C" w:rsidRDefault="00201BB7" w:rsidP="00201BB7">
            <w:pPr>
              <w:pStyle w:val="OT"/>
              <w:spacing w:after="0"/>
              <w:rPr>
                <w:b/>
                <w:sz w:val="24"/>
                <w:szCs w:val="24"/>
              </w:rPr>
            </w:pPr>
            <w:r w:rsidRPr="00BE477C">
              <w:rPr>
                <w:b/>
                <w:sz w:val="24"/>
                <w:szCs w:val="24"/>
              </w:rPr>
              <w:t>Нарушения со стороны дыхательной системы, органов грудной клетки и средостения</w:t>
            </w:r>
          </w:p>
        </w:tc>
        <w:tc>
          <w:tcPr>
            <w:tcW w:w="1984" w:type="dxa"/>
            <w:vAlign w:val="center"/>
          </w:tcPr>
          <w:p w14:paraId="2E74EABF" w14:textId="77777777" w:rsidR="00201BB7" w:rsidRPr="00290181" w:rsidRDefault="00201BB7" w:rsidP="00201BB7">
            <w:pPr>
              <w:pStyle w:val="OT"/>
              <w:spacing w:after="0"/>
              <w:jc w:val="center"/>
              <w:rPr>
                <w:sz w:val="24"/>
                <w:szCs w:val="24"/>
              </w:rPr>
            </w:pPr>
            <w:r w:rsidRPr="00290181">
              <w:rPr>
                <w:sz w:val="24"/>
                <w:szCs w:val="24"/>
              </w:rPr>
              <w:t>26 (2,2%)</w:t>
            </w:r>
          </w:p>
        </w:tc>
        <w:tc>
          <w:tcPr>
            <w:tcW w:w="2405" w:type="dxa"/>
            <w:vAlign w:val="center"/>
          </w:tcPr>
          <w:p w14:paraId="565E64D2" w14:textId="77777777" w:rsidR="00201BB7" w:rsidRPr="00290181" w:rsidRDefault="00201BB7" w:rsidP="00201BB7">
            <w:pPr>
              <w:pStyle w:val="OT"/>
              <w:spacing w:after="0"/>
              <w:jc w:val="center"/>
              <w:rPr>
                <w:sz w:val="24"/>
                <w:szCs w:val="24"/>
              </w:rPr>
            </w:pPr>
            <w:r w:rsidRPr="00290181">
              <w:rPr>
                <w:sz w:val="24"/>
                <w:szCs w:val="24"/>
              </w:rPr>
              <w:t>102 (4,0%)</w:t>
            </w:r>
          </w:p>
        </w:tc>
      </w:tr>
      <w:tr w:rsidR="00201BB7" w14:paraId="7DDB5074" w14:textId="77777777" w:rsidTr="00A73C73">
        <w:tc>
          <w:tcPr>
            <w:tcW w:w="4957" w:type="dxa"/>
          </w:tcPr>
          <w:p w14:paraId="2D05721B" w14:textId="77777777" w:rsidR="00201BB7" w:rsidRPr="00290181" w:rsidRDefault="00201BB7" w:rsidP="00201BB7">
            <w:pPr>
              <w:pStyle w:val="OT"/>
              <w:spacing w:after="0"/>
              <w:rPr>
                <w:sz w:val="24"/>
                <w:szCs w:val="24"/>
              </w:rPr>
            </w:pPr>
            <w:r w:rsidRPr="00290181">
              <w:rPr>
                <w:sz w:val="24"/>
                <w:szCs w:val="24"/>
              </w:rPr>
              <w:t>Кашель</w:t>
            </w:r>
          </w:p>
        </w:tc>
        <w:tc>
          <w:tcPr>
            <w:tcW w:w="1984" w:type="dxa"/>
            <w:vAlign w:val="center"/>
          </w:tcPr>
          <w:p w14:paraId="44F74741" w14:textId="77777777" w:rsidR="00201BB7" w:rsidRPr="00290181" w:rsidRDefault="00201BB7" w:rsidP="00201BB7">
            <w:pPr>
              <w:pStyle w:val="OT"/>
              <w:spacing w:after="0"/>
              <w:jc w:val="center"/>
              <w:rPr>
                <w:sz w:val="24"/>
                <w:szCs w:val="24"/>
              </w:rPr>
            </w:pPr>
            <w:r w:rsidRPr="00290181">
              <w:rPr>
                <w:sz w:val="24"/>
                <w:szCs w:val="24"/>
              </w:rPr>
              <w:t>10 (0,8%)</w:t>
            </w:r>
          </w:p>
        </w:tc>
        <w:tc>
          <w:tcPr>
            <w:tcW w:w="2405" w:type="dxa"/>
            <w:vAlign w:val="center"/>
          </w:tcPr>
          <w:p w14:paraId="5D757376" w14:textId="77777777" w:rsidR="00201BB7" w:rsidRPr="00290181" w:rsidRDefault="00201BB7" w:rsidP="00201BB7">
            <w:pPr>
              <w:pStyle w:val="OT"/>
              <w:spacing w:after="0"/>
              <w:jc w:val="center"/>
              <w:rPr>
                <w:sz w:val="24"/>
                <w:szCs w:val="24"/>
              </w:rPr>
            </w:pPr>
            <w:r w:rsidRPr="00290181">
              <w:rPr>
                <w:sz w:val="24"/>
                <w:szCs w:val="24"/>
              </w:rPr>
              <w:t>47 (1,8%)</w:t>
            </w:r>
          </w:p>
        </w:tc>
      </w:tr>
      <w:tr w:rsidR="00201BB7" w14:paraId="28DA9E29" w14:textId="77777777" w:rsidTr="00A73C73">
        <w:tc>
          <w:tcPr>
            <w:tcW w:w="4957" w:type="dxa"/>
          </w:tcPr>
          <w:p w14:paraId="61AA6321" w14:textId="77777777" w:rsidR="00201BB7" w:rsidRPr="00BE477C" w:rsidRDefault="00201BB7" w:rsidP="00201BB7">
            <w:pPr>
              <w:pStyle w:val="OT"/>
              <w:spacing w:after="0"/>
              <w:rPr>
                <w:b/>
                <w:sz w:val="24"/>
                <w:szCs w:val="24"/>
              </w:rPr>
            </w:pPr>
            <w:r w:rsidRPr="00BE477C">
              <w:rPr>
                <w:b/>
                <w:sz w:val="24"/>
                <w:szCs w:val="24"/>
              </w:rPr>
              <w:t>Болезни сосудов</w:t>
            </w:r>
          </w:p>
        </w:tc>
        <w:tc>
          <w:tcPr>
            <w:tcW w:w="1984" w:type="dxa"/>
            <w:vAlign w:val="center"/>
          </w:tcPr>
          <w:p w14:paraId="60A9E5E4" w14:textId="77777777" w:rsidR="00201BB7" w:rsidRPr="00290181" w:rsidRDefault="00201BB7" w:rsidP="00201BB7">
            <w:pPr>
              <w:pStyle w:val="OT"/>
              <w:spacing w:after="0"/>
              <w:jc w:val="center"/>
              <w:rPr>
                <w:sz w:val="24"/>
                <w:szCs w:val="24"/>
              </w:rPr>
            </w:pPr>
            <w:r w:rsidRPr="00290181">
              <w:rPr>
                <w:sz w:val="24"/>
                <w:szCs w:val="24"/>
              </w:rPr>
              <w:t>28 (2,4 %)</w:t>
            </w:r>
          </w:p>
        </w:tc>
        <w:tc>
          <w:tcPr>
            <w:tcW w:w="2405" w:type="dxa"/>
            <w:vAlign w:val="center"/>
          </w:tcPr>
          <w:p w14:paraId="70E55429" w14:textId="77777777" w:rsidR="00201BB7" w:rsidRPr="00290181" w:rsidRDefault="00201BB7" w:rsidP="00201BB7">
            <w:pPr>
              <w:pStyle w:val="OT"/>
              <w:spacing w:after="0"/>
              <w:jc w:val="center"/>
              <w:rPr>
                <w:sz w:val="24"/>
                <w:szCs w:val="24"/>
              </w:rPr>
            </w:pPr>
            <w:r w:rsidRPr="00290181">
              <w:rPr>
                <w:sz w:val="24"/>
                <w:szCs w:val="24"/>
              </w:rPr>
              <w:t>92 (3,6%)</w:t>
            </w:r>
          </w:p>
        </w:tc>
      </w:tr>
      <w:tr w:rsidR="00201BB7" w14:paraId="3812E770" w14:textId="77777777" w:rsidTr="00A73C73">
        <w:tc>
          <w:tcPr>
            <w:tcW w:w="4957" w:type="dxa"/>
          </w:tcPr>
          <w:p w14:paraId="65F248B5" w14:textId="77777777" w:rsidR="00201BB7" w:rsidRPr="00290181" w:rsidRDefault="00201BB7" w:rsidP="00201BB7">
            <w:pPr>
              <w:pStyle w:val="OT"/>
              <w:spacing w:after="0"/>
              <w:rPr>
                <w:sz w:val="24"/>
                <w:szCs w:val="24"/>
              </w:rPr>
            </w:pPr>
            <w:r w:rsidRPr="00290181">
              <w:rPr>
                <w:sz w:val="24"/>
                <w:szCs w:val="24"/>
              </w:rPr>
              <w:t>Гипертензия</w:t>
            </w:r>
          </w:p>
        </w:tc>
        <w:tc>
          <w:tcPr>
            <w:tcW w:w="1984" w:type="dxa"/>
            <w:vAlign w:val="center"/>
          </w:tcPr>
          <w:p w14:paraId="1ADC4257" w14:textId="77777777" w:rsidR="00201BB7" w:rsidRPr="00290181" w:rsidRDefault="00201BB7" w:rsidP="00201BB7">
            <w:pPr>
              <w:pStyle w:val="OT"/>
              <w:spacing w:after="0"/>
              <w:jc w:val="center"/>
              <w:rPr>
                <w:sz w:val="24"/>
                <w:szCs w:val="24"/>
              </w:rPr>
            </w:pPr>
            <w:r w:rsidRPr="00290181">
              <w:rPr>
                <w:sz w:val="24"/>
                <w:szCs w:val="24"/>
              </w:rPr>
              <w:t>22 (1,9%)</w:t>
            </w:r>
          </w:p>
        </w:tc>
        <w:tc>
          <w:tcPr>
            <w:tcW w:w="2405" w:type="dxa"/>
            <w:vAlign w:val="center"/>
          </w:tcPr>
          <w:p w14:paraId="0EE9BD61" w14:textId="77777777" w:rsidR="00201BB7" w:rsidRPr="00290181" w:rsidRDefault="00201BB7" w:rsidP="00201BB7">
            <w:pPr>
              <w:pStyle w:val="OT"/>
              <w:spacing w:after="0"/>
              <w:jc w:val="center"/>
              <w:rPr>
                <w:sz w:val="24"/>
                <w:szCs w:val="24"/>
              </w:rPr>
            </w:pPr>
            <w:r w:rsidRPr="00290181">
              <w:rPr>
                <w:sz w:val="24"/>
                <w:szCs w:val="24"/>
              </w:rPr>
              <w:t>58 (2,3%)</w:t>
            </w:r>
          </w:p>
        </w:tc>
      </w:tr>
    </w:tbl>
    <w:p w14:paraId="7809D9EC" w14:textId="77777777" w:rsidR="00CA3463" w:rsidRDefault="00CA3463" w:rsidP="00CA3463">
      <w:pPr>
        <w:pStyle w:val="OT"/>
        <w:rPr>
          <w:b/>
          <w:bCs/>
          <w:sz w:val="24"/>
          <w:szCs w:val="24"/>
        </w:rPr>
      </w:pPr>
    </w:p>
    <w:p w14:paraId="2CFA3DA7" w14:textId="506974D8" w:rsidR="00CA3463" w:rsidRPr="00CF50A8" w:rsidRDefault="00CA3463" w:rsidP="00CA3463">
      <w:pPr>
        <w:pStyle w:val="OT"/>
        <w:rPr>
          <w:b/>
          <w:bCs/>
          <w:sz w:val="24"/>
          <w:szCs w:val="24"/>
        </w:rPr>
      </w:pPr>
      <w:r w:rsidRPr="00CF50A8">
        <w:rPr>
          <w:b/>
          <w:bCs/>
          <w:sz w:val="24"/>
          <w:szCs w:val="24"/>
        </w:rPr>
        <w:t>Серьезное нежелательное явление/смерть/другие значимые события</w:t>
      </w:r>
    </w:p>
    <w:p w14:paraId="284CA16B" w14:textId="544AE6FA" w:rsidR="00CA3463" w:rsidRPr="00785050" w:rsidRDefault="00CA3463" w:rsidP="00CA3463">
      <w:pPr>
        <w:pStyle w:val="OT"/>
        <w:ind w:firstLine="709"/>
        <w:rPr>
          <w:sz w:val="24"/>
          <w:szCs w:val="24"/>
        </w:rPr>
      </w:pPr>
      <w:r w:rsidRPr="00CF50A8">
        <w:rPr>
          <w:sz w:val="24"/>
          <w:szCs w:val="24"/>
        </w:rPr>
        <w:t xml:space="preserve">Всего в </w:t>
      </w:r>
      <w:r>
        <w:rPr>
          <w:sz w:val="24"/>
          <w:szCs w:val="24"/>
        </w:rPr>
        <w:t xml:space="preserve">ходе плацебоконтролируемых регистрационных клинических исследованиях </w:t>
      </w:r>
      <w:r w:rsidR="00285BA0" w:rsidRPr="00E7204C">
        <w:rPr>
          <w:sz w:val="24"/>
          <w:szCs w:val="24"/>
        </w:rPr>
        <w:t>3</w:t>
      </w:r>
      <w:r>
        <w:rPr>
          <w:sz w:val="24"/>
          <w:szCs w:val="24"/>
        </w:rPr>
        <w:t xml:space="preserve"> фазы </w:t>
      </w:r>
      <w:r w:rsidRPr="00CF50A8">
        <w:rPr>
          <w:sz w:val="24"/>
          <w:szCs w:val="24"/>
        </w:rPr>
        <w:t xml:space="preserve">было </w:t>
      </w:r>
      <w:r>
        <w:rPr>
          <w:sz w:val="24"/>
          <w:szCs w:val="24"/>
        </w:rPr>
        <w:t xml:space="preserve">зарегистрировано </w:t>
      </w:r>
      <w:r w:rsidRPr="00CF50A8">
        <w:rPr>
          <w:sz w:val="24"/>
          <w:szCs w:val="24"/>
        </w:rPr>
        <w:t>12 смертей: 7 пациентов умерли при лечении линаглиптином и 3 пациента умерли при лечении глимепиридом</w:t>
      </w:r>
      <w:r>
        <w:rPr>
          <w:sz w:val="24"/>
          <w:szCs w:val="24"/>
        </w:rPr>
        <w:t>,</w:t>
      </w:r>
      <w:r w:rsidRPr="00CF50A8">
        <w:rPr>
          <w:sz w:val="24"/>
          <w:szCs w:val="24"/>
        </w:rPr>
        <w:t xml:space="preserve"> 2 пациента умерли после лечения линаглиптином в </w:t>
      </w:r>
      <w:r>
        <w:rPr>
          <w:sz w:val="24"/>
          <w:szCs w:val="24"/>
        </w:rPr>
        <w:t>период наблюдения.</w:t>
      </w:r>
      <w:r w:rsidRPr="00CF50A8">
        <w:rPr>
          <w:sz w:val="24"/>
          <w:szCs w:val="24"/>
        </w:rPr>
        <w:t xml:space="preserve"> Из пациентов, получавших линаглиптин (n=9), 8 пациентов умерли от сердечных заболеваний и 1 пациент от тромбоэмболии легочной артерии. Ни одно из событий не </w:t>
      </w:r>
      <w:r>
        <w:rPr>
          <w:sz w:val="24"/>
          <w:szCs w:val="24"/>
        </w:rPr>
        <w:t xml:space="preserve">было расценено как </w:t>
      </w:r>
      <w:r w:rsidRPr="00CF50A8">
        <w:rPr>
          <w:sz w:val="24"/>
          <w:szCs w:val="24"/>
        </w:rPr>
        <w:t>связанн</w:t>
      </w:r>
      <w:r>
        <w:rPr>
          <w:sz w:val="24"/>
          <w:szCs w:val="24"/>
        </w:rPr>
        <w:t>ое с приемом</w:t>
      </w:r>
      <w:r w:rsidRPr="00CF50A8">
        <w:rPr>
          <w:sz w:val="24"/>
          <w:szCs w:val="24"/>
        </w:rPr>
        <w:t xml:space="preserve"> исследуем</w:t>
      </w:r>
      <w:r>
        <w:rPr>
          <w:sz w:val="24"/>
          <w:szCs w:val="24"/>
        </w:rPr>
        <w:t>ого</w:t>
      </w:r>
      <w:r w:rsidRPr="00CF50A8">
        <w:rPr>
          <w:sz w:val="24"/>
          <w:szCs w:val="24"/>
        </w:rPr>
        <w:t xml:space="preserve"> препарат</w:t>
      </w:r>
      <w:r>
        <w:rPr>
          <w:sz w:val="24"/>
          <w:szCs w:val="24"/>
        </w:rPr>
        <w:t>а</w:t>
      </w:r>
      <w:r w:rsidRPr="00CF50A8">
        <w:rPr>
          <w:sz w:val="24"/>
          <w:szCs w:val="24"/>
        </w:rPr>
        <w:t>. После поправки на годы воздействия, оценки показателей смертности (на 1000 пациент</w:t>
      </w:r>
      <w:r w:rsidR="00046DBE">
        <w:rPr>
          <w:sz w:val="24"/>
          <w:szCs w:val="24"/>
        </w:rPr>
        <w:t>о</w:t>
      </w:r>
      <w:r w:rsidRPr="00CF50A8">
        <w:rPr>
          <w:sz w:val="24"/>
          <w:szCs w:val="24"/>
        </w:rPr>
        <w:t>-лет воздействия)</w:t>
      </w:r>
      <w:r>
        <w:rPr>
          <w:sz w:val="24"/>
          <w:szCs w:val="24"/>
        </w:rPr>
        <w:t xml:space="preserve">, </w:t>
      </w:r>
      <w:r w:rsidRPr="00CF50A8">
        <w:rPr>
          <w:sz w:val="24"/>
          <w:szCs w:val="24"/>
        </w:rPr>
        <w:t>показатели смертности для линаглиптина и препаратов сравнения</w:t>
      </w:r>
      <w:r>
        <w:rPr>
          <w:sz w:val="24"/>
          <w:szCs w:val="24"/>
        </w:rPr>
        <w:t xml:space="preserve"> сопоставимы</w:t>
      </w:r>
      <w:r w:rsidRPr="00CF50A8">
        <w:rPr>
          <w:sz w:val="24"/>
          <w:szCs w:val="24"/>
        </w:rPr>
        <w:t xml:space="preserve"> </w:t>
      </w:r>
      <w:r>
        <w:rPr>
          <w:sz w:val="24"/>
          <w:szCs w:val="24"/>
        </w:rPr>
        <w:fldChar w:fldCharType="begin"/>
      </w:r>
      <w:r>
        <w:rPr>
          <w:sz w:val="24"/>
          <w:szCs w:val="24"/>
        </w:rPr>
        <w:instrText xml:space="preserve"> ADDIN ZOTERO_ITEM CSL_CITATION {"citationID":"iLDOzKPy","properties":{"formattedCitation":"[1,2,4]","plainCitation":"[1,2,4]","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3014,"uris":["http://zotero.org/users/5483459/items/GEX9J9W2"],"itemData":{"id":3014,"type":"document","title":"U.S. Food and Drug Administration. Drug Approval Package. Tradjenta (Linagliptin)  tablets. Company:  Boehringer Ingelheim Pharmaceuticals, Inc. Medical Review. Application No.:  201280 Approval Date: 04.03.2011"},"label":"page"}],"schema":"https://github.com/citation-style-language/schema/raw/master/csl-citation.json"} </w:instrText>
      </w:r>
      <w:r>
        <w:rPr>
          <w:sz w:val="24"/>
          <w:szCs w:val="24"/>
        </w:rPr>
        <w:fldChar w:fldCharType="separate"/>
      </w:r>
      <w:r w:rsidRPr="00326568">
        <w:rPr>
          <w:sz w:val="24"/>
        </w:rPr>
        <w:t>[1,2,4]</w:t>
      </w:r>
      <w:r>
        <w:rPr>
          <w:sz w:val="24"/>
          <w:szCs w:val="24"/>
        </w:rPr>
        <w:fldChar w:fldCharType="end"/>
      </w:r>
      <w:r w:rsidRPr="00785050">
        <w:rPr>
          <w:sz w:val="24"/>
          <w:szCs w:val="24"/>
        </w:rPr>
        <w:t>.</w:t>
      </w:r>
    </w:p>
    <w:p w14:paraId="1ED95B11" w14:textId="77777777" w:rsidR="00CA3463" w:rsidRPr="007B7CD8" w:rsidRDefault="00CA3463" w:rsidP="00CA3463">
      <w:pPr>
        <w:pStyle w:val="OT"/>
        <w:spacing w:before="240" w:after="240"/>
        <w:rPr>
          <w:b/>
          <w:bCs/>
          <w:sz w:val="24"/>
          <w:szCs w:val="24"/>
        </w:rPr>
      </w:pPr>
      <w:r w:rsidRPr="000F4B9F">
        <w:rPr>
          <w:b/>
          <w:bCs/>
          <w:sz w:val="24"/>
          <w:szCs w:val="24"/>
        </w:rPr>
        <w:t>Лабораторные данные</w:t>
      </w:r>
    </w:p>
    <w:p w14:paraId="138762CF" w14:textId="2CBDB296" w:rsidR="00CA3463" w:rsidRPr="00785050" w:rsidRDefault="00CA3463" w:rsidP="00CA3463">
      <w:pPr>
        <w:pStyle w:val="OT"/>
        <w:ind w:firstLine="709"/>
        <w:rPr>
          <w:sz w:val="24"/>
          <w:szCs w:val="24"/>
        </w:rPr>
      </w:pPr>
      <w:r w:rsidRPr="000F4B9F">
        <w:rPr>
          <w:sz w:val="24"/>
          <w:szCs w:val="24"/>
        </w:rPr>
        <w:t>Никаких клинически значимых результатов или различий между группами лечения не наблюдалось ни по одному из измеренных параметров (</w:t>
      </w:r>
      <w:r>
        <w:rPr>
          <w:sz w:val="24"/>
          <w:szCs w:val="24"/>
        </w:rPr>
        <w:t>гематологические показатели</w:t>
      </w:r>
      <w:r w:rsidRPr="000F4B9F">
        <w:rPr>
          <w:sz w:val="24"/>
          <w:szCs w:val="24"/>
        </w:rPr>
        <w:t xml:space="preserve">, электролиты, </w:t>
      </w:r>
      <w:r>
        <w:rPr>
          <w:sz w:val="24"/>
          <w:szCs w:val="24"/>
        </w:rPr>
        <w:t>биохимические показатели</w:t>
      </w:r>
      <w:r w:rsidRPr="000F4B9F">
        <w:rPr>
          <w:sz w:val="24"/>
          <w:szCs w:val="24"/>
        </w:rPr>
        <w:t>, анализ мочи)</w:t>
      </w:r>
      <w:r>
        <w:rPr>
          <w:sz w:val="24"/>
          <w:szCs w:val="24"/>
        </w:rPr>
        <w:t xml:space="preserve"> </w:t>
      </w:r>
      <w:r>
        <w:rPr>
          <w:sz w:val="24"/>
          <w:szCs w:val="24"/>
        </w:rPr>
        <w:fldChar w:fldCharType="begin"/>
      </w:r>
      <w:r>
        <w:rPr>
          <w:sz w:val="24"/>
          <w:szCs w:val="24"/>
        </w:rPr>
        <w:instrText xml:space="preserve"> ADDIN ZOTERO_ITEM CSL_CITATION {"citationID":"KMMvey25","properties":{"formattedCitation":"[1,2,4]","plainCitation":"[1,2,4]","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3014,"uris":["http://zotero.org/users/5483459/items/GEX9J9W2"],"itemData":{"id":3014,"type":"document","title":"U.S. Food and Drug Administration. Drug Approval Package. Tradjenta (Linagliptin)  tablets. Company:  Boehringer Ingelheim Pharmaceuticals, Inc. Medical Review. Application No.:  201280 Approval Date: 04.03.2011"},"label":"page"}],"schema":"https://github.com/citation-style-language/schema/raw/master/csl-citation.json"} </w:instrText>
      </w:r>
      <w:r>
        <w:rPr>
          <w:sz w:val="24"/>
          <w:szCs w:val="24"/>
        </w:rPr>
        <w:fldChar w:fldCharType="separate"/>
      </w:r>
      <w:r w:rsidRPr="00326568">
        <w:rPr>
          <w:sz w:val="24"/>
        </w:rPr>
        <w:t>[1,2,4]</w:t>
      </w:r>
      <w:r>
        <w:rPr>
          <w:sz w:val="24"/>
          <w:szCs w:val="24"/>
        </w:rPr>
        <w:fldChar w:fldCharType="end"/>
      </w:r>
      <w:r w:rsidRPr="00785050">
        <w:rPr>
          <w:sz w:val="24"/>
          <w:szCs w:val="24"/>
        </w:rPr>
        <w:t>.</w:t>
      </w:r>
    </w:p>
    <w:p w14:paraId="4BE66B8D" w14:textId="77777777" w:rsidR="00CA3463" w:rsidRPr="007B7CD8" w:rsidRDefault="00CA3463" w:rsidP="00CA3463">
      <w:pPr>
        <w:pStyle w:val="OT"/>
        <w:spacing w:before="240" w:after="240"/>
        <w:rPr>
          <w:b/>
          <w:bCs/>
          <w:sz w:val="24"/>
          <w:szCs w:val="24"/>
        </w:rPr>
      </w:pPr>
      <w:r w:rsidRPr="007B7CD8">
        <w:rPr>
          <w:b/>
          <w:bCs/>
          <w:sz w:val="24"/>
          <w:szCs w:val="24"/>
        </w:rPr>
        <w:t xml:space="preserve">Безопасность в особых группах </w:t>
      </w:r>
    </w:p>
    <w:p w14:paraId="61B8DD95" w14:textId="774766EE" w:rsidR="00CA3463" w:rsidRPr="00785050" w:rsidRDefault="00CA3463" w:rsidP="00CA3463">
      <w:pPr>
        <w:pStyle w:val="OT"/>
        <w:ind w:firstLine="709"/>
        <w:rPr>
          <w:sz w:val="24"/>
          <w:szCs w:val="24"/>
        </w:rPr>
      </w:pPr>
      <w:r w:rsidRPr="000F4B9F">
        <w:rPr>
          <w:sz w:val="24"/>
          <w:szCs w:val="24"/>
        </w:rPr>
        <w:t>Исследования фармакокинетики у пациентов с печеночной и почечной недостаточностью не выявили существенных изменений фармакокинетики в этих группах пациентов. Исследования на животных выявили</w:t>
      </w:r>
      <w:r>
        <w:rPr>
          <w:sz w:val="24"/>
          <w:szCs w:val="24"/>
        </w:rPr>
        <w:t xml:space="preserve"> признаки</w:t>
      </w:r>
      <w:r w:rsidRPr="000F4B9F">
        <w:rPr>
          <w:sz w:val="24"/>
          <w:szCs w:val="24"/>
        </w:rPr>
        <w:t xml:space="preserve"> </w:t>
      </w:r>
      <w:r>
        <w:rPr>
          <w:sz w:val="24"/>
          <w:szCs w:val="24"/>
        </w:rPr>
        <w:t>почечной и печеночной токсичности</w:t>
      </w:r>
      <w:r w:rsidR="00632B7C">
        <w:rPr>
          <w:sz w:val="24"/>
          <w:szCs w:val="24"/>
        </w:rPr>
        <w:t xml:space="preserve"> только при высоких </w:t>
      </w:r>
      <w:r w:rsidRPr="000F4B9F">
        <w:rPr>
          <w:sz w:val="24"/>
          <w:szCs w:val="24"/>
        </w:rPr>
        <w:t>дозах</w:t>
      </w:r>
      <w:r w:rsidR="00632B7C">
        <w:rPr>
          <w:sz w:val="24"/>
          <w:szCs w:val="24"/>
        </w:rPr>
        <w:t>, не применяющихся в клинической практике</w:t>
      </w:r>
      <w:r w:rsidRPr="000F4B9F">
        <w:rPr>
          <w:sz w:val="24"/>
          <w:szCs w:val="24"/>
        </w:rPr>
        <w:t xml:space="preserve">. Исследование 1218.43 проведено для изучения эффективности и безопасности линаглиптина у пациентов с СД2 с тяжелой хронической почечной недостаточностью. В целом не наблюдалось существенной разницы в частоте НЯ между группой линаглиптина и группой плацебо. Количество пациентов с печеночной недостаточностью, получавших линаглиптин, было слишком мало, чтобы можно было </w:t>
      </w:r>
      <w:r w:rsidR="00632B7C">
        <w:rPr>
          <w:sz w:val="24"/>
          <w:szCs w:val="24"/>
        </w:rPr>
        <w:t>провести анализ подгрупп</w:t>
      </w:r>
      <w:r>
        <w:rPr>
          <w:sz w:val="24"/>
          <w:szCs w:val="24"/>
        </w:rPr>
        <w:t xml:space="preserve"> </w:t>
      </w:r>
      <w:r>
        <w:rPr>
          <w:sz w:val="24"/>
          <w:szCs w:val="24"/>
        </w:rPr>
        <w:fldChar w:fldCharType="begin"/>
      </w:r>
      <w:r>
        <w:rPr>
          <w:sz w:val="24"/>
          <w:szCs w:val="24"/>
        </w:rPr>
        <w:instrText xml:space="preserve"> ADDIN ZOTERO_ITEM CSL_CITATION {"citationID":"lDw39wG3","properties":{"formattedCitation":"[1,2,4]","plainCitation":"[1,2,4]","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3014,"uris":["http://zotero.org/users/5483459/items/GEX9J9W2"],"itemData":{"id":3014,"type":"document","title":"U.S. Food and Drug Administration. Drug Approval Package. Tradjenta (Linagliptin)  tablets. Company:  Boehringer Ingelheim Pharmaceuticals, Inc. Medical Review. Application No.:  201280 Approval Date: 04.03.2011"},"label":"page"}],"schema":"https://github.com/citation-style-language/schema/raw/master/csl-citation.json"} </w:instrText>
      </w:r>
      <w:r>
        <w:rPr>
          <w:sz w:val="24"/>
          <w:szCs w:val="24"/>
        </w:rPr>
        <w:fldChar w:fldCharType="separate"/>
      </w:r>
      <w:r w:rsidRPr="00326568">
        <w:rPr>
          <w:sz w:val="24"/>
        </w:rPr>
        <w:t>[1,2,4]</w:t>
      </w:r>
      <w:r>
        <w:rPr>
          <w:sz w:val="24"/>
          <w:szCs w:val="24"/>
        </w:rPr>
        <w:fldChar w:fldCharType="end"/>
      </w:r>
      <w:r w:rsidRPr="00785050">
        <w:rPr>
          <w:sz w:val="24"/>
          <w:szCs w:val="24"/>
        </w:rPr>
        <w:t>.</w:t>
      </w:r>
    </w:p>
    <w:p w14:paraId="460CFB74" w14:textId="77777777" w:rsidR="007F5E52" w:rsidRDefault="007F5E52" w:rsidP="00CA3463">
      <w:pPr>
        <w:pStyle w:val="OT"/>
        <w:spacing w:before="240" w:after="240"/>
        <w:rPr>
          <w:b/>
          <w:bCs/>
          <w:sz w:val="24"/>
          <w:szCs w:val="24"/>
        </w:rPr>
        <w:sectPr w:rsidR="007F5E52" w:rsidSect="00AB01E2">
          <w:footnotePr>
            <w:pos w:val="beneathText"/>
          </w:footnotePr>
          <w:pgSz w:w="11906" w:h="16838"/>
          <w:pgMar w:top="1134" w:right="849" w:bottom="1134" w:left="1701" w:header="708" w:footer="709" w:gutter="0"/>
          <w:cols w:space="708"/>
          <w:docGrid w:linePitch="360"/>
        </w:sectPr>
      </w:pPr>
    </w:p>
    <w:p w14:paraId="0C198369" w14:textId="23F69709" w:rsidR="00CA3463" w:rsidRPr="007B7CD8" w:rsidRDefault="00CA3463" w:rsidP="00CA3463">
      <w:pPr>
        <w:pStyle w:val="OT"/>
        <w:spacing w:before="240" w:after="240"/>
        <w:rPr>
          <w:b/>
          <w:bCs/>
          <w:sz w:val="24"/>
          <w:szCs w:val="24"/>
        </w:rPr>
      </w:pPr>
      <w:r w:rsidRPr="007B7CD8">
        <w:rPr>
          <w:b/>
          <w:bCs/>
          <w:sz w:val="24"/>
          <w:szCs w:val="24"/>
        </w:rPr>
        <w:lastRenderedPageBreak/>
        <w:t>Безопасность, связанная с лекарственными взаимодействиями и другими взаимодействиями</w:t>
      </w:r>
    </w:p>
    <w:p w14:paraId="49D3044C" w14:textId="5F37FEA4" w:rsidR="00CA3463" w:rsidRPr="00785050" w:rsidRDefault="00CA3463" w:rsidP="00CA3463">
      <w:pPr>
        <w:pStyle w:val="OT"/>
        <w:ind w:firstLine="709"/>
        <w:rPr>
          <w:sz w:val="24"/>
          <w:szCs w:val="24"/>
        </w:rPr>
      </w:pPr>
      <w:r w:rsidRPr="000F4B9F">
        <w:rPr>
          <w:sz w:val="24"/>
          <w:szCs w:val="24"/>
        </w:rPr>
        <w:t>Абсорбция и распределение линаглиптина зависят от действия P-gp. P-gp ограничивает пероральную биодоступность линаглиптина. Ингибитор P-gp ритонавир удв</w:t>
      </w:r>
      <w:r w:rsidR="00EF46CA">
        <w:rPr>
          <w:sz w:val="24"/>
          <w:szCs w:val="24"/>
        </w:rPr>
        <w:t>аивал</w:t>
      </w:r>
      <w:r w:rsidRPr="000F4B9F">
        <w:rPr>
          <w:sz w:val="24"/>
          <w:szCs w:val="24"/>
        </w:rPr>
        <w:t xml:space="preserve"> пероральную биодоступность линаглиптина. Однако в клинических исследованиях фазы </w:t>
      </w:r>
      <w:r w:rsidR="00EF46CA">
        <w:rPr>
          <w:sz w:val="24"/>
          <w:szCs w:val="24"/>
        </w:rPr>
        <w:t>2</w:t>
      </w:r>
      <w:r>
        <w:rPr>
          <w:sz w:val="24"/>
          <w:szCs w:val="24"/>
        </w:rPr>
        <w:t xml:space="preserve"> и </w:t>
      </w:r>
      <w:r w:rsidR="00EF46CA">
        <w:rPr>
          <w:sz w:val="24"/>
          <w:szCs w:val="24"/>
        </w:rPr>
        <w:t>3</w:t>
      </w:r>
      <w:r w:rsidRPr="000F4B9F">
        <w:rPr>
          <w:sz w:val="24"/>
          <w:szCs w:val="24"/>
        </w:rPr>
        <w:t xml:space="preserve"> установлено, что линаглиптин безопасен в сочетании с ингибиторами CYP3A4/P-gp. Максимальная общая концентрация и максимальная общая AUC, наблюдаемые после приема однократной дозы 600 мг, были в 161 и 134 раза выше, чем после приема 5 мг линаглиптина в комбинации с ритонавиром</w:t>
      </w:r>
      <w:r>
        <w:rPr>
          <w:sz w:val="24"/>
          <w:szCs w:val="24"/>
        </w:rPr>
        <w:t xml:space="preserve"> </w:t>
      </w:r>
      <w:r>
        <w:rPr>
          <w:sz w:val="24"/>
          <w:szCs w:val="24"/>
        </w:rPr>
        <w:fldChar w:fldCharType="begin"/>
      </w:r>
      <w:r>
        <w:rPr>
          <w:sz w:val="24"/>
          <w:szCs w:val="24"/>
        </w:rPr>
        <w:instrText xml:space="preserve"> ADDIN ZOTERO_ITEM CSL_CITATION {"citationID":"9NT2UpJW","properties":{"formattedCitation":"[1,2,4]","plainCitation":"[1,2,4]","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3014,"uris":["http://zotero.org/users/5483459/items/GEX9J9W2"],"itemData":{"id":3014,"type":"document","title":"U.S. Food and Drug Administration. Drug Approval Package. Tradjenta (Linagliptin)  tablets. Company:  Boehringer Ingelheim Pharmaceuticals, Inc. Medical Review. Application No.:  201280 Approval Date: 04.03.2011"},"label":"page"}],"schema":"https://github.com/citation-style-language/schema/raw/master/csl-citation.json"} </w:instrText>
      </w:r>
      <w:r>
        <w:rPr>
          <w:sz w:val="24"/>
          <w:szCs w:val="24"/>
        </w:rPr>
        <w:fldChar w:fldCharType="separate"/>
      </w:r>
      <w:r w:rsidRPr="00326568">
        <w:rPr>
          <w:sz w:val="24"/>
        </w:rPr>
        <w:t>[1,2,4]</w:t>
      </w:r>
      <w:r>
        <w:rPr>
          <w:sz w:val="24"/>
          <w:szCs w:val="24"/>
        </w:rPr>
        <w:fldChar w:fldCharType="end"/>
      </w:r>
      <w:r w:rsidRPr="00785050">
        <w:rPr>
          <w:sz w:val="24"/>
          <w:szCs w:val="24"/>
        </w:rPr>
        <w:t>.</w:t>
      </w:r>
    </w:p>
    <w:p w14:paraId="3F58B771" w14:textId="77777777" w:rsidR="00CA3463" w:rsidRPr="007B7CD8" w:rsidRDefault="00CA3463" w:rsidP="00CA3463">
      <w:pPr>
        <w:pStyle w:val="OT"/>
        <w:spacing w:before="240" w:after="240"/>
        <w:rPr>
          <w:b/>
          <w:bCs/>
          <w:sz w:val="24"/>
          <w:szCs w:val="24"/>
        </w:rPr>
      </w:pPr>
      <w:r w:rsidRPr="007B7CD8">
        <w:rPr>
          <w:b/>
          <w:bCs/>
          <w:sz w:val="24"/>
          <w:szCs w:val="24"/>
        </w:rPr>
        <w:t>Прекращение лечения из-за нежелательных явлений</w:t>
      </w:r>
    </w:p>
    <w:p w14:paraId="4982501A" w14:textId="0CBB8A3D" w:rsidR="007637BA" w:rsidRDefault="00CA3463" w:rsidP="00E7209E">
      <w:pPr>
        <w:pStyle w:val="OT"/>
        <w:spacing w:after="0"/>
        <w:ind w:firstLine="709"/>
        <w:rPr>
          <w:sz w:val="24"/>
          <w:szCs w:val="24"/>
        </w:rPr>
      </w:pPr>
      <w:r w:rsidRPr="000F4B9F">
        <w:rPr>
          <w:sz w:val="24"/>
          <w:szCs w:val="24"/>
        </w:rPr>
        <w:t>Частота прекращения лечения в целом была ниже в группах линаглиптина, чем в группах плацебо. Недостаток эффективности часто был причиной прекращения лечения</w:t>
      </w:r>
      <w:r>
        <w:rPr>
          <w:sz w:val="24"/>
          <w:szCs w:val="24"/>
        </w:rPr>
        <w:t xml:space="preserve"> </w:t>
      </w:r>
      <w:r>
        <w:rPr>
          <w:sz w:val="24"/>
          <w:szCs w:val="24"/>
        </w:rPr>
        <w:fldChar w:fldCharType="begin"/>
      </w:r>
      <w:r>
        <w:rPr>
          <w:sz w:val="24"/>
          <w:szCs w:val="24"/>
        </w:rPr>
        <w:instrText xml:space="preserve"> ADDIN ZOTERO_ITEM CSL_CITATION {"citationID":"NnDNv2ox","properties":{"formattedCitation":"[1,2,4]","plainCitation":"[1,2,4]","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3014,"uris":["http://zotero.org/users/5483459/items/GEX9J9W2"],"itemData":{"id":3014,"type":"document","title":"U.S. Food and Drug Administration. Drug Approval Package. Tradjenta (Linagliptin)  tablets. Company:  Boehringer Ingelheim Pharmaceuticals, Inc. Medical Review. Application No.:  201280 Approval Date: 04.03.2011"},"label":"page"}],"schema":"https://github.com/citation-style-language/schema/raw/master/csl-citation.json"} </w:instrText>
      </w:r>
      <w:r>
        <w:rPr>
          <w:sz w:val="24"/>
          <w:szCs w:val="24"/>
        </w:rPr>
        <w:fldChar w:fldCharType="separate"/>
      </w:r>
      <w:r w:rsidRPr="00326568">
        <w:rPr>
          <w:sz w:val="24"/>
        </w:rPr>
        <w:t>[1,2,4]</w:t>
      </w:r>
      <w:r>
        <w:rPr>
          <w:sz w:val="24"/>
          <w:szCs w:val="24"/>
        </w:rPr>
        <w:fldChar w:fldCharType="end"/>
      </w:r>
      <w:r w:rsidRPr="00785050">
        <w:rPr>
          <w:sz w:val="24"/>
          <w:szCs w:val="24"/>
        </w:rPr>
        <w:t>.</w:t>
      </w:r>
    </w:p>
    <w:p w14:paraId="4F8C51BD" w14:textId="63B909CD" w:rsidR="00E7209E" w:rsidRPr="007637BA" w:rsidRDefault="00E7209E" w:rsidP="007637BA">
      <w:pPr>
        <w:rPr>
          <w:rFonts w:eastAsia="Times New Roman"/>
          <w:snapToGrid w:val="0"/>
          <w:lang w:eastAsia="ru-RU"/>
        </w:rPr>
      </w:pPr>
    </w:p>
    <w:p w14:paraId="1A8A495B" w14:textId="43F26F8D" w:rsidR="001F7C84" w:rsidRDefault="001F7C84" w:rsidP="00E7209E">
      <w:pPr>
        <w:rPr>
          <w:b/>
          <w:bCs/>
        </w:rPr>
      </w:pPr>
      <w:bookmarkStart w:id="261" w:name="_Hlk121102607"/>
      <w:bookmarkStart w:id="262" w:name="_Hlk121691611"/>
      <w:r w:rsidRPr="00027CCE">
        <w:rPr>
          <w:b/>
          <w:bCs/>
        </w:rPr>
        <w:t>4</w:t>
      </w:r>
      <w:r w:rsidRPr="00837623">
        <w:rPr>
          <w:b/>
          <w:bCs/>
        </w:rPr>
        <w:t>.3.2.</w:t>
      </w:r>
      <w:r>
        <w:rPr>
          <w:b/>
          <w:bCs/>
        </w:rPr>
        <w:t>4</w:t>
      </w:r>
      <w:r w:rsidRPr="00837623">
        <w:rPr>
          <w:b/>
          <w:bCs/>
        </w:rPr>
        <w:t xml:space="preserve">. </w:t>
      </w:r>
      <w:r>
        <w:rPr>
          <w:b/>
          <w:bCs/>
        </w:rPr>
        <w:t>Пострегистрационный опыт</w:t>
      </w:r>
    </w:p>
    <w:p w14:paraId="4134D3C3" w14:textId="77777777" w:rsidR="007637BA" w:rsidRDefault="007637BA" w:rsidP="00CA3463">
      <w:pPr>
        <w:ind w:firstLine="709"/>
      </w:pPr>
    </w:p>
    <w:p w14:paraId="0B2C9B12" w14:textId="5738974B" w:rsidR="00CA3463" w:rsidRPr="004C6B7F" w:rsidRDefault="00CA3463" w:rsidP="00CA3463">
      <w:pPr>
        <w:ind w:firstLine="709"/>
      </w:pPr>
      <w:r w:rsidRPr="004C6B7F">
        <w:t xml:space="preserve">В исследованиях на постмаркетинговом этапе был выявлен ряд НЯ, которые не были обнаружены во время исследований </w:t>
      </w:r>
      <w:r w:rsidR="007637BA">
        <w:t>2</w:t>
      </w:r>
      <w:r>
        <w:t xml:space="preserve"> и </w:t>
      </w:r>
      <w:r w:rsidR="007637BA" w:rsidRPr="007637BA">
        <w:t>3</w:t>
      </w:r>
      <w:r w:rsidRPr="0019762C">
        <w:t xml:space="preserve"> </w:t>
      </w:r>
      <w:r>
        <w:t>фаз</w:t>
      </w:r>
      <w:r w:rsidRPr="004C6B7F">
        <w:t>. Поскольку эти НЯ получены из баз данных о репортировании побочных эффектов лекарственных препаратов, оценить реальную частоту их возникновения и определить причинно-следственную связь невозможно. Сообщалось о следующих побочных реакциях:</w:t>
      </w:r>
    </w:p>
    <w:p w14:paraId="4945C01B" w14:textId="77777777" w:rsidR="00CA3463" w:rsidRPr="004C6B7F" w:rsidRDefault="00CA3463" w:rsidP="00CA3463">
      <w:pPr>
        <w:pStyle w:val="af3"/>
        <w:numPr>
          <w:ilvl w:val="0"/>
          <w:numId w:val="46"/>
        </w:numPr>
      </w:pPr>
      <w:r w:rsidRPr="004C6B7F">
        <w:t>Инфекционные и паразитарные заболевания – назофарингит.</w:t>
      </w:r>
    </w:p>
    <w:p w14:paraId="13E798FD" w14:textId="77777777" w:rsidR="00CA3463" w:rsidRPr="004C6B7F" w:rsidRDefault="00CA3463" w:rsidP="00CA3463">
      <w:pPr>
        <w:pStyle w:val="af3"/>
        <w:numPr>
          <w:ilvl w:val="0"/>
          <w:numId w:val="46"/>
        </w:numPr>
      </w:pPr>
      <w:r w:rsidRPr="004C6B7F">
        <w:t xml:space="preserve">Нарушения со стороны иммунной системы – </w:t>
      </w:r>
      <w:r>
        <w:t>г</w:t>
      </w:r>
      <w:r w:rsidRPr="004C6B7F">
        <w:t>иперчувствительность (например, гиперреактивность бронхов.</w:t>
      </w:r>
    </w:p>
    <w:p w14:paraId="36E4D8D5" w14:textId="77777777" w:rsidR="00CA3463" w:rsidRPr="004C6B7F" w:rsidRDefault="00CA3463" w:rsidP="00CA3463">
      <w:pPr>
        <w:pStyle w:val="af3"/>
        <w:numPr>
          <w:ilvl w:val="0"/>
          <w:numId w:val="46"/>
        </w:numPr>
      </w:pPr>
      <w:r w:rsidRPr="004C6B7F">
        <w:t xml:space="preserve">Нарушения со стороны дыхательной системы, органов грудной клетки и средостения </w:t>
      </w:r>
      <w:r>
        <w:t xml:space="preserve">– </w:t>
      </w:r>
      <w:r w:rsidRPr="004C6B7F">
        <w:t>кашель.</w:t>
      </w:r>
    </w:p>
    <w:p w14:paraId="045F42B1" w14:textId="77777777" w:rsidR="00CA3463" w:rsidRPr="004C6B7F" w:rsidRDefault="00CA3463" w:rsidP="00CA3463">
      <w:pPr>
        <w:pStyle w:val="af3"/>
        <w:numPr>
          <w:ilvl w:val="0"/>
          <w:numId w:val="46"/>
        </w:numPr>
      </w:pPr>
      <w:r w:rsidRPr="004C6B7F">
        <w:t>Нарушения со стороны желудочно-кишечного тракта – панкреатит.</w:t>
      </w:r>
    </w:p>
    <w:p w14:paraId="558E3593" w14:textId="77777777" w:rsidR="00CA3463" w:rsidRPr="004C6B7F" w:rsidRDefault="00CA3463" w:rsidP="00CA3463">
      <w:pPr>
        <w:pStyle w:val="af3"/>
        <w:numPr>
          <w:ilvl w:val="0"/>
          <w:numId w:val="46"/>
        </w:numPr>
      </w:pPr>
      <w:r w:rsidRPr="004C6B7F">
        <w:t>Нарушения со стороны кожи и подкожных тканей – ангионевротический отек, крапивница, сыпь, буллезный пемфигоид.</w:t>
      </w:r>
    </w:p>
    <w:p w14:paraId="4BAA27DC" w14:textId="77777777" w:rsidR="00CA3463" w:rsidRPr="004C6B7F" w:rsidRDefault="00CA3463" w:rsidP="00CA3463">
      <w:pPr>
        <w:pStyle w:val="af3"/>
        <w:numPr>
          <w:ilvl w:val="0"/>
          <w:numId w:val="46"/>
        </w:numPr>
      </w:pPr>
      <w:r w:rsidRPr="004C6B7F">
        <w:t>Лабораторные и инструментальные данные – повышение активности амилазы в плазме крови, повышение активности липазы в плазме крови.</w:t>
      </w:r>
    </w:p>
    <w:p w14:paraId="59C80C7F" w14:textId="753A5815" w:rsidR="00CA3463" w:rsidRPr="008620D6" w:rsidRDefault="00CA3463" w:rsidP="00CA3463">
      <w:pPr>
        <w:pStyle w:val="OT"/>
        <w:ind w:firstLine="709"/>
        <w:rPr>
          <w:sz w:val="24"/>
          <w:szCs w:val="24"/>
          <w:lang w:val="en-US"/>
        </w:rPr>
      </w:pPr>
      <w:r w:rsidRPr="004C6B7F">
        <w:rPr>
          <w:sz w:val="24"/>
          <w:szCs w:val="24"/>
        </w:rPr>
        <w:t xml:space="preserve">Поскольку об этих реакциях сообщается добровольно </w:t>
      </w:r>
      <w:r w:rsidR="00C22BA5">
        <w:rPr>
          <w:sz w:val="24"/>
          <w:szCs w:val="24"/>
        </w:rPr>
        <w:t>и для</w:t>
      </w:r>
      <w:r w:rsidRPr="004C6B7F">
        <w:rPr>
          <w:sz w:val="24"/>
          <w:szCs w:val="24"/>
        </w:rPr>
        <w:t xml:space="preserve"> популяции неопределенного размера, не всегда можно достоверно оценить их частоту или установить причинно-следственную связь с</w:t>
      </w:r>
      <w:r w:rsidR="00C22BA5">
        <w:rPr>
          <w:sz w:val="24"/>
          <w:szCs w:val="24"/>
        </w:rPr>
        <w:t xml:space="preserve"> приемом</w:t>
      </w:r>
      <w:r w:rsidRPr="004C6B7F">
        <w:rPr>
          <w:sz w:val="24"/>
          <w:szCs w:val="24"/>
        </w:rPr>
        <w:t xml:space="preserve"> лекарственн</w:t>
      </w:r>
      <w:r w:rsidR="00C22BA5">
        <w:rPr>
          <w:sz w:val="24"/>
          <w:szCs w:val="24"/>
        </w:rPr>
        <w:t>ого</w:t>
      </w:r>
      <w:r w:rsidRPr="004C6B7F">
        <w:rPr>
          <w:sz w:val="24"/>
          <w:szCs w:val="24"/>
        </w:rPr>
        <w:t xml:space="preserve"> препарата</w:t>
      </w:r>
      <w:bookmarkEnd w:id="261"/>
      <w:r>
        <w:t xml:space="preserve"> </w:t>
      </w:r>
      <w:bookmarkEnd w:id="262"/>
      <w:r>
        <w:rPr>
          <w:sz w:val="24"/>
          <w:szCs w:val="24"/>
        </w:rPr>
        <w:fldChar w:fldCharType="begin"/>
      </w:r>
      <w:r>
        <w:rPr>
          <w:sz w:val="24"/>
          <w:szCs w:val="24"/>
        </w:rPr>
        <w:instrText xml:space="preserve"> ADDIN ZOTERO_ITEM CSL_CITATION {"citationID":"7dqAtx6L","properties":{"formattedCitation":"[1,2,4,23,23,27]","plainCitation":"[1,2,4,23,23,27]","noteIndex":0},"citationItems":[{"id":3008,"uris":["http://zotero.org/users/5483459/items/A4YJC5H7"],"itemData":{"id":3008,"type":"document","title":"European  Medicines agency.Summary of product characteristics.Trajenta 5 mg film-coated tablets.First published: 06/10/2011. Last updated: 15/04/2013"},"label":"page"},{"id":2939,"uris":["http://zotero.org/users/5483459/items/SJBZ4HU2"],"itemData":{"id":2939,"type":"document","title":"European  Medicines Agency.Assessment report Trajenta (linagliptin). Procedure No.: EMEA/H/C/002110/0000"},"label":"page"},{"id":3014,"uris":["http://zotero.org/users/5483459/items/GEX9J9W2"],"itemData":{"id":3014,"type":"document","title":"U.S. Food and Drug Administration. Drug Approval Package. Tradjenta (Linagliptin)  tablets. Company:  Boehringer Ingelheim Pharmaceuticals, Inc. Medical Review. Application No.:  201280 Approval Date: 04.03.2011"},"label":"page"},{"id":3073,"uris":["http://zotero.org/users/5483459/items/KD4JA3AM"],"itemData":{"id":3073,"type":"article-journal","abstract":"Dipeptidyl peptidase-4 (DPP-4) inhibitors or gliptins belong to the class of incretin mimetics. These drugs have been available on the market for the management of type 2 diabetes mellitus (T2DM) for over a decade. Sitagliptin, linagliptin, vildagliptin, saxagliptin and alogliptin are widely available globally, whilst anagliptin, gemigliptin and teneliptin are used mainly in the Asian countries. The glycemic control conferred by DPP-4 inhibitors varies among individual molecules with an average reduction of glycated hemoglobin (HbA1c) ranging between -0.5 to -1.0% with monotherapy. Additive effects on HbA1c reduction may result from combination therapy with other antidiabetics. Weak evidence from various studies suggests that DPP-4 inhibitors may be useful in treating nonalcoholic fatty liver disease (NAFLD) and polycystic ovary syndrome (PCOS). DPP-4 inhibitors safety is not established in pregnancy, and there is only meagre evidence of its use in T2DM among children. In line with the United States Food and Drug Administration (US FDA) recommendations, sitagliptin, linagliptin, saxagliptin and alogliptin have undergone rigorous cardiovascular outcome trials (CVOTs) in recent years, and the safety data for vildagliptin is available through retrospective analysis of various studies in meta-analysis. Small clinical trial, and meta-analysis based data are available for the CV safety of other DPP-4 inhibitors. In general, the CVOTs and other safety data do not reveal serious warning signals except for saxagliptin (higher risk of hospitalization from heart failure [hHF]), although there is no robust data on the risk of hHF among patients with moderate to severe HF at baseline treated with other DPP-4 inhibitors. This review critically appraises the efficacy and cardiovascular safety of DPP-4 inhibitors to empower clinicians to use this class of antidiabetic medications judiciously.","container-title":"Current Drug Safety","DOI":"10.2174/1574886315999200819150544","ISSN":"2212-3911","issue":"2","journalAbbreviation":"Curr Drug Saf","language":"eng","note":"PMID: 32819262","page":"154-164","source":"PubMed","title":"Efficacy and Cardiovascular Safety of DPP-4 Inhibitors","volume":"16","author":[{"family":"Subrahmanyan","given":"Nikhila A."},{"family":"Koshy","given":"Rithika M."},{"family":"Jacob","given":"Koshy"},{"family":"Pappachan","given":"Joseph M."}],"issued":{"date-parts":[["2021"]]}},"label":"page"},{"id":3073,"uris":["http://zotero.org/users/5483459/items/KD4JA3AM"],"itemData":{"id":3073,"type":"article-journal","abstract":"Dipeptidyl peptidase-4 (DPP-4) inhibitors or gliptins belong to the class of incretin mimetics. These drugs have been available on the market for the management of type 2 diabetes mellitus (T2DM) for over a decade. Sitagliptin, linagliptin, vildagliptin, saxagliptin and alogliptin are widely available globally, whilst anagliptin, gemigliptin and teneliptin are used mainly in the Asian countries. The glycemic control conferred by DPP-4 inhibitors varies among individual molecules with an average reduction of glycated hemoglobin (HbA1c) ranging between -0.5 to -1.0% with monotherapy. Additive effects on HbA1c reduction may result from combination therapy with other antidiabetics. Weak evidence from various studies suggests that DPP-4 inhibitors may be useful in treating nonalcoholic fatty liver disease (NAFLD) and polycystic ovary syndrome (PCOS). DPP-4 inhibitors safety is not established in pregnancy, and there is only meagre evidence of its use in T2DM among children. In line with the United States Food and Drug Administration (US FDA) recommendations, sitagliptin, linagliptin, saxagliptin and alogliptin have undergone rigorous cardiovascular outcome trials (CVOTs) in recent years, and the safety data for vildagliptin is available through retrospective analysis of various studies in meta-analysis. Small clinical trial, </w:instrText>
      </w:r>
      <w:r w:rsidRPr="0080586F">
        <w:rPr>
          <w:sz w:val="24"/>
          <w:szCs w:val="24"/>
          <w:lang w:val="en-US"/>
        </w:rPr>
        <w:instrText xml:space="preserve">and meta-analysis based data are available for the CV safety of other DPP-4 inhibitors. In general, the CVOTs and other safety data do not reveal serious warning signals except for saxagliptin (higher risk of hospitalization from heart failure [hHF]), although there is no robust data on the risk of hHF among patients with moderate to severe HF at baseline treated with other DPP-4 inhibitors. This review critically appraises the efficacy and cardiovascular safety of DPP-4 inhibitors to empower clinicians to use this class of antidiabetic medications judiciously.","container-title":"Current Drug Safety","DOI":"10.2174/1574886315999200819150544","ISSN":"2212-3911","issue":"2","journalAbbreviation":"Curr Drug Saf","language":"eng","note":"PMID: 32819262","page":"154-164","source":"PubMed","title":"Efficacy and Cardiovascular Safety of DPP-4 Inhibitors","volume":"16","author":[{"family":"Subrahmanyan","given":"Nikhila A."},{"family":"Koshy","given":"Rithika M."},{"family":"Jacob","given":"Koshy"},{"family":"Pappachan","given":"Joseph M."}],"issued":{"date-parts":[["2021"]]}},"label":"page"},{"id":3035,"uris":["http://zotero.org/users/5483459/items/A4NC89C5"],"itemData":{"id":3035,"type":"document","title":"Australian government. Australian Public Assessment Report for Linagliptin. Proprietary Product Name: Trajenta Sponsor: Boehringer Ingleheim (Australia) Pty Ltd. 2011."},"label":"page"}],"schema":"https://github.com/citation-style-language/schema/raw/master/csl-citation.json"} </w:instrText>
      </w:r>
      <w:r>
        <w:rPr>
          <w:sz w:val="24"/>
          <w:szCs w:val="24"/>
        </w:rPr>
        <w:fldChar w:fldCharType="separate"/>
      </w:r>
      <w:r w:rsidRPr="0080586F">
        <w:rPr>
          <w:sz w:val="24"/>
          <w:lang w:val="en-US"/>
        </w:rPr>
        <w:t>[1,2,4,23,23,27]</w:t>
      </w:r>
      <w:r>
        <w:rPr>
          <w:sz w:val="24"/>
          <w:szCs w:val="24"/>
        </w:rPr>
        <w:fldChar w:fldCharType="end"/>
      </w:r>
      <w:r w:rsidRPr="008620D6">
        <w:rPr>
          <w:sz w:val="24"/>
          <w:szCs w:val="24"/>
          <w:lang w:val="en-US"/>
        </w:rPr>
        <w:t>.</w:t>
      </w:r>
    </w:p>
    <w:p w14:paraId="29806A87" w14:textId="02E36376" w:rsidR="004B1452" w:rsidRPr="008620D6" w:rsidRDefault="004B1452" w:rsidP="00CA3463">
      <w:pPr>
        <w:pStyle w:val="2"/>
        <w:spacing w:line="240" w:lineRule="auto"/>
        <w:rPr>
          <w:color w:val="000000" w:themeColor="text1"/>
          <w:szCs w:val="24"/>
          <w:lang w:val="en-US"/>
        </w:rPr>
      </w:pPr>
      <w:bookmarkStart w:id="263" w:name="_Toc139362016"/>
      <w:r>
        <w:rPr>
          <w:color w:val="000000" w:themeColor="text1"/>
          <w:szCs w:val="24"/>
        </w:rPr>
        <w:t>Список</w:t>
      </w:r>
      <w:r w:rsidRPr="008620D6">
        <w:rPr>
          <w:color w:val="000000" w:themeColor="text1"/>
          <w:szCs w:val="24"/>
          <w:lang w:val="en-US"/>
        </w:rPr>
        <w:t xml:space="preserve"> </w:t>
      </w:r>
      <w:r>
        <w:rPr>
          <w:color w:val="000000" w:themeColor="text1"/>
          <w:szCs w:val="24"/>
        </w:rPr>
        <w:t>литературы</w:t>
      </w:r>
      <w:bookmarkEnd w:id="263"/>
    </w:p>
    <w:p w14:paraId="3E838B0B" w14:textId="76C4270B" w:rsidR="004B1452" w:rsidRPr="008620D6" w:rsidRDefault="004B1452" w:rsidP="00CA3463">
      <w:pPr>
        <w:pStyle w:val="afff2"/>
        <w:spacing w:after="0"/>
        <w:rPr>
          <w:lang w:val="en-US"/>
        </w:rPr>
      </w:pPr>
      <w:r>
        <w:fldChar w:fldCharType="begin"/>
      </w:r>
      <w:r w:rsidRPr="008620D6">
        <w:rPr>
          <w:lang w:val="en-US"/>
        </w:rPr>
        <w:instrText xml:space="preserve"> ADDIN ZOTERO_BIBL {"uncited":[],"omitted":[],"custom":[]} CSL_BIBLIOGRAPHY </w:instrText>
      </w:r>
      <w:r>
        <w:fldChar w:fldCharType="separate"/>
      </w:r>
      <w:r w:rsidR="00281DBD">
        <w:rPr>
          <w:lang w:val="en-US"/>
        </w:rPr>
        <w:t xml:space="preserve">1. </w:t>
      </w:r>
      <w:r w:rsidR="00281DBD">
        <w:rPr>
          <w:lang w:val="en-US"/>
        </w:rPr>
        <w:tab/>
        <w:t xml:space="preserve">European </w:t>
      </w:r>
      <w:r w:rsidRPr="008620D6">
        <w:rPr>
          <w:lang w:val="en-US"/>
        </w:rPr>
        <w:t>Medicines agency.Summary of product characteristics.Trajenta 5 mg film-coated tablets.</w:t>
      </w:r>
      <w:r w:rsidR="00281DBD" w:rsidRPr="00281DBD">
        <w:rPr>
          <w:lang w:val="en-US"/>
        </w:rPr>
        <w:t xml:space="preserve"> </w:t>
      </w:r>
      <w:r w:rsidRPr="008620D6">
        <w:rPr>
          <w:lang w:val="en-US"/>
        </w:rPr>
        <w:t xml:space="preserve">First published: 06/10/2011. Last updated: 15/04/2013. </w:t>
      </w:r>
    </w:p>
    <w:p w14:paraId="577A0235" w14:textId="3B9C438B" w:rsidR="004B1452" w:rsidRPr="008620D6" w:rsidRDefault="00281DBD" w:rsidP="00CA3463">
      <w:pPr>
        <w:pStyle w:val="afff2"/>
        <w:spacing w:after="0"/>
        <w:rPr>
          <w:lang w:val="en-US"/>
        </w:rPr>
      </w:pPr>
      <w:r>
        <w:rPr>
          <w:lang w:val="en-US"/>
        </w:rPr>
        <w:t xml:space="preserve">2. </w:t>
      </w:r>
      <w:r>
        <w:rPr>
          <w:lang w:val="en-US"/>
        </w:rPr>
        <w:tab/>
        <w:t xml:space="preserve">European </w:t>
      </w:r>
      <w:r w:rsidR="004B1452" w:rsidRPr="008620D6">
        <w:rPr>
          <w:lang w:val="en-US"/>
        </w:rPr>
        <w:t>Medicines Agency.</w:t>
      </w:r>
      <w:r w:rsidR="00555D11" w:rsidRPr="00555D11">
        <w:rPr>
          <w:lang w:val="en-US"/>
        </w:rPr>
        <w:t xml:space="preserve"> </w:t>
      </w:r>
      <w:r w:rsidR="004B1452" w:rsidRPr="008620D6">
        <w:rPr>
          <w:lang w:val="en-US"/>
        </w:rPr>
        <w:t xml:space="preserve">Assessment report Trajenta (linagliptin). Procedure No.: EMEA/H/C/002110/0000. </w:t>
      </w:r>
    </w:p>
    <w:p w14:paraId="7EB38397" w14:textId="77777777" w:rsidR="004B1452" w:rsidRPr="008620D6" w:rsidRDefault="004B1452" w:rsidP="00CA3463">
      <w:pPr>
        <w:pStyle w:val="afff2"/>
        <w:spacing w:after="0"/>
        <w:rPr>
          <w:lang w:val="en-US"/>
        </w:rPr>
      </w:pPr>
      <w:r w:rsidRPr="008620D6">
        <w:rPr>
          <w:lang w:val="en-US"/>
        </w:rPr>
        <w:t xml:space="preserve">3. </w:t>
      </w:r>
      <w:r w:rsidRPr="008620D6">
        <w:rPr>
          <w:lang w:val="en-US"/>
        </w:rPr>
        <w:tab/>
        <w:t xml:space="preserve">Graefe-Mody U, Giessmann T, Ring A, Iovino M, Woerle HJ. A randomized, open-label, crossover study evaluating the effect of food on the relative bioavailability of linagliptin in healthy subjects. Clin Ther. </w:t>
      </w:r>
      <w:r w:rsidRPr="008620D6">
        <w:t>август</w:t>
      </w:r>
      <w:r w:rsidRPr="008620D6">
        <w:rPr>
          <w:lang w:val="en-US"/>
        </w:rPr>
        <w:t xml:space="preserve"> 2011 </w:t>
      </w:r>
      <w:r w:rsidRPr="008620D6">
        <w:t>г</w:t>
      </w:r>
      <w:r w:rsidRPr="008620D6">
        <w:rPr>
          <w:lang w:val="en-US"/>
        </w:rPr>
        <w:t xml:space="preserve">.;33(8):1096–103. </w:t>
      </w:r>
    </w:p>
    <w:p w14:paraId="47CC3DFA" w14:textId="77777777" w:rsidR="004B1452" w:rsidRPr="008620D6" w:rsidRDefault="004B1452" w:rsidP="00CA3463">
      <w:pPr>
        <w:pStyle w:val="afff2"/>
        <w:spacing w:after="0"/>
        <w:rPr>
          <w:lang w:val="en-US"/>
        </w:rPr>
      </w:pPr>
      <w:r w:rsidRPr="008620D6">
        <w:rPr>
          <w:lang w:val="en-US"/>
        </w:rPr>
        <w:lastRenderedPageBreak/>
        <w:t xml:space="preserve">4. </w:t>
      </w:r>
      <w:r w:rsidRPr="008620D6">
        <w:rPr>
          <w:lang w:val="en-US"/>
        </w:rPr>
        <w:tab/>
        <w:t xml:space="preserve">U.S. Food and Drug Administration. Drug Approval Package. Tradjenta (Linagliptin)  tablets. Company:  Boehringer Ingelheim Pharmaceuticals, Inc. Medical Review. Application No.:  201280 Approval Date: 04.03.2011. </w:t>
      </w:r>
    </w:p>
    <w:p w14:paraId="01727F0F" w14:textId="77777777" w:rsidR="004B1452" w:rsidRPr="008620D6" w:rsidRDefault="004B1452" w:rsidP="00CA3463">
      <w:pPr>
        <w:pStyle w:val="afff2"/>
        <w:spacing w:after="0"/>
        <w:rPr>
          <w:lang w:val="en-US"/>
        </w:rPr>
      </w:pPr>
      <w:r w:rsidRPr="008620D6">
        <w:rPr>
          <w:lang w:val="en-US"/>
        </w:rPr>
        <w:t xml:space="preserve">5. </w:t>
      </w:r>
      <w:r w:rsidRPr="008620D6">
        <w:rPr>
          <w:lang w:val="en-US"/>
        </w:rPr>
        <w:tab/>
        <w:t>Boehringer Ingelheim. Pharmacokinetics, Pharmacodynamics, Safety and Tolerability of Single and Multiple 5 mg Doses of Linagliptin Tablets in Patients With Different Degrees of Renal Impairment in Comparison to Subjects With Normal Renal Function in a Monocentric, Open, Parallel-group, Phase I Trial [</w:t>
      </w:r>
      <w:r w:rsidRPr="008620D6">
        <w:t>Интернет</w:t>
      </w:r>
      <w:r w:rsidRPr="008620D6">
        <w:rPr>
          <w:lang w:val="en-US"/>
        </w:rPr>
        <w:t xml:space="preserve">]. clinicaltrials.gov; 2014 </w:t>
      </w:r>
      <w:r w:rsidRPr="008620D6">
        <w:t>июл</w:t>
      </w:r>
      <w:r w:rsidRPr="008620D6">
        <w:rPr>
          <w:lang w:val="en-US"/>
        </w:rPr>
        <w:t xml:space="preserve"> [</w:t>
      </w:r>
      <w:r w:rsidRPr="008620D6">
        <w:t>цитируется</w:t>
      </w:r>
      <w:r w:rsidRPr="008620D6">
        <w:rPr>
          <w:lang w:val="en-US"/>
        </w:rPr>
        <w:t xml:space="preserve"> </w:t>
      </w:r>
      <w:r w:rsidRPr="008620D6">
        <w:t>по</w:t>
      </w:r>
      <w:r w:rsidRPr="008620D6">
        <w:rPr>
          <w:lang w:val="en-US"/>
        </w:rPr>
        <w:t xml:space="preserve"> 2 </w:t>
      </w:r>
      <w:r w:rsidRPr="008620D6">
        <w:t>декабрь</w:t>
      </w:r>
      <w:r w:rsidRPr="008620D6">
        <w:rPr>
          <w:lang w:val="en-US"/>
        </w:rPr>
        <w:t xml:space="preserve"> 2022 </w:t>
      </w:r>
      <w:r w:rsidRPr="008620D6">
        <w:t>г</w:t>
      </w:r>
      <w:r w:rsidRPr="008620D6">
        <w:rPr>
          <w:lang w:val="en-US"/>
        </w:rPr>
        <w:t xml:space="preserve">.]. Report No.: NCT02191228. </w:t>
      </w:r>
      <w:r w:rsidRPr="008620D6">
        <w:t>Доступно</w:t>
      </w:r>
      <w:r w:rsidRPr="008620D6">
        <w:rPr>
          <w:lang w:val="en-US"/>
        </w:rPr>
        <w:t xml:space="preserve"> </w:t>
      </w:r>
      <w:r w:rsidRPr="008620D6">
        <w:t>на</w:t>
      </w:r>
      <w:r w:rsidRPr="008620D6">
        <w:rPr>
          <w:lang w:val="en-US"/>
        </w:rPr>
        <w:t>: https://clinicaltrials.gov/ct2/show/NCT02191228</w:t>
      </w:r>
    </w:p>
    <w:p w14:paraId="208110C2" w14:textId="77777777" w:rsidR="004B1452" w:rsidRPr="008620D6" w:rsidRDefault="004B1452" w:rsidP="00CA3463">
      <w:pPr>
        <w:pStyle w:val="afff2"/>
        <w:spacing w:after="0"/>
        <w:rPr>
          <w:lang w:val="en-US"/>
        </w:rPr>
      </w:pPr>
      <w:r w:rsidRPr="008620D6">
        <w:rPr>
          <w:lang w:val="en-US"/>
        </w:rPr>
        <w:t xml:space="preserve">6. </w:t>
      </w:r>
      <w:r w:rsidRPr="008620D6">
        <w:rPr>
          <w:lang w:val="en-US"/>
        </w:rPr>
        <w:tab/>
        <w:t>Boehringer Ingelheim. Pharmacokinetics and Pharmacodynamics of BI 1356 5 mg Once Daily in Male and Female Subjects With Different Degrees of Liver Impairment (Child Pugh Classification A-C) as Compared to Male and Female Healthy Subjects (a Non-blinded, Parallel Group Study of Phase I) [</w:t>
      </w:r>
      <w:r w:rsidRPr="008620D6">
        <w:t>Интернет</w:t>
      </w:r>
      <w:r w:rsidRPr="008620D6">
        <w:rPr>
          <w:lang w:val="en-US"/>
        </w:rPr>
        <w:t xml:space="preserve">]. clinicaltrials.gov; 2014 </w:t>
      </w:r>
      <w:r w:rsidRPr="008620D6">
        <w:t>июл</w:t>
      </w:r>
      <w:r w:rsidRPr="008620D6">
        <w:rPr>
          <w:lang w:val="en-US"/>
        </w:rPr>
        <w:t xml:space="preserve"> [</w:t>
      </w:r>
      <w:r w:rsidRPr="008620D6">
        <w:t>цитируется</w:t>
      </w:r>
      <w:r w:rsidRPr="008620D6">
        <w:rPr>
          <w:lang w:val="en-US"/>
        </w:rPr>
        <w:t xml:space="preserve"> </w:t>
      </w:r>
      <w:r w:rsidRPr="008620D6">
        <w:t>по</w:t>
      </w:r>
      <w:r w:rsidRPr="008620D6">
        <w:rPr>
          <w:lang w:val="en-US"/>
        </w:rPr>
        <w:t xml:space="preserve"> 2 </w:t>
      </w:r>
      <w:r w:rsidRPr="008620D6">
        <w:t>декабрь</w:t>
      </w:r>
      <w:r w:rsidRPr="008620D6">
        <w:rPr>
          <w:lang w:val="en-US"/>
        </w:rPr>
        <w:t xml:space="preserve"> 2022 </w:t>
      </w:r>
      <w:r w:rsidRPr="008620D6">
        <w:t>г</w:t>
      </w:r>
      <w:r w:rsidRPr="008620D6">
        <w:rPr>
          <w:lang w:val="en-US"/>
        </w:rPr>
        <w:t xml:space="preserve">.]. Report No.: NCT02183376. </w:t>
      </w:r>
      <w:r w:rsidRPr="008620D6">
        <w:t>Доступно</w:t>
      </w:r>
      <w:r w:rsidRPr="008620D6">
        <w:rPr>
          <w:lang w:val="en-US"/>
        </w:rPr>
        <w:t xml:space="preserve"> </w:t>
      </w:r>
      <w:r w:rsidRPr="008620D6">
        <w:t>на</w:t>
      </w:r>
      <w:r w:rsidRPr="008620D6">
        <w:rPr>
          <w:lang w:val="en-US"/>
        </w:rPr>
        <w:t>: https://clinicaltrials.gov/ct2/show/NCT02183376</w:t>
      </w:r>
    </w:p>
    <w:p w14:paraId="126C9FB2" w14:textId="77777777" w:rsidR="004B1452" w:rsidRPr="008620D6" w:rsidRDefault="004B1452" w:rsidP="00CA3463">
      <w:pPr>
        <w:pStyle w:val="afff2"/>
        <w:spacing w:after="0"/>
        <w:rPr>
          <w:lang w:val="en-US"/>
        </w:rPr>
      </w:pPr>
      <w:r w:rsidRPr="008620D6">
        <w:rPr>
          <w:lang w:val="en-US"/>
        </w:rPr>
        <w:t xml:space="preserve">7. </w:t>
      </w:r>
      <w:r w:rsidRPr="008620D6">
        <w:rPr>
          <w:lang w:val="en-US"/>
        </w:rPr>
        <w:tab/>
        <w:t xml:space="preserve">Retlich S, Duval V, Graefe-Mody U, Friedrich C, Patel S, Jaehde U, </w:t>
      </w:r>
      <w:r w:rsidRPr="008620D6">
        <w:t>и</w:t>
      </w:r>
      <w:r w:rsidRPr="008620D6">
        <w:rPr>
          <w:lang w:val="en-US"/>
        </w:rPr>
        <w:t xml:space="preserve"> </w:t>
      </w:r>
      <w:r w:rsidRPr="008620D6">
        <w:t>др</w:t>
      </w:r>
      <w:r w:rsidRPr="008620D6">
        <w:rPr>
          <w:lang w:val="en-US"/>
        </w:rPr>
        <w:t xml:space="preserve">. Population Pharmacokinetics and Pharmacodynamics of Linagliptin in Patients with Type 2 Diabetes Mellitus. Clin Pharmacokinet. 1 </w:t>
      </w:r>
      <w:r w:rsidRPr="008620D6">
        <w:t>июль</w:t>
      </w:r>
      <w:r w:rsidRPr="008620D6">
        <w:rPr>
          <w:lang w:val="en-US"/>
        </w:rPr>
        <w:t xml:space="preserve"> 2015 </w:t>
      </w:r>
      <w:r w:rsidRPr="008620D6">
        <w:t>г</w:t>
      </w:r>
      <w:r w:rsidRPr="008620D6">
        <w:rPr>
          <w:lang w:val="en-US"/>
        </w:rPr>
        <w:t xml:space="preserve">.;54(7):737–50. </w:t>
      </w:r>
    </w:p>
    <w:p w14:paraId="6C373E00" w14:textId="77777777" w:rsidR="004B1452" w:rsidRPr="008620D6" w:rsidRDefault="004B1452" w:rsidP="00CA3463">
      <w:pPr>
        <w:pStyle w:val="afff2"/>
        <w:spacing w:after="0"/>
        <w:rPr>
          <w:lang w:val="en-US"/>
        </w:rPr>
      </w:pPr>
      <w:r w:rsidRPr="008620D6">
        <w:rPr>
          <w:lang w:val="en-US"/>
        </w:rPr>
        <w:t xml:space="preserve">8. </w:t>
      </w:r>
      <w:r w:rsidRPr="008620D6">
        <w:rPr>
          <w:lang w:val="en-US"/>
        </w:rPr>
        <w:tab/>
        <w:t xml:space="preserve">Ceriello A, Inagaki N. Pharmacokinetic and pharmacodynamic evaluation of linagliptin for the treatment of type 2 diabetes mellitus, with consideration of Asian patient populations. J Diabetes Investig. </w:t>
      </w:r>
      <w:r w:rsidRPr="008620D6">
        <w:t>январь</w:t>
      </w:r>
      <w:r w:rsidRPr="008620D6">
        <w:rPr>
          <w:lang w:val="en-US"/>
        </w:rPr>
        <w:t xml:space="preserve"> 2017 </w:t>
      </w:r>
      <w:r w:rsidRPr="008620D6">
        <w:t>г</w:t>
      </w:r>
      <w:r w:rsidRPr="008620D6">
        <w:rPr>
          <w:lang w:val="en-US"/>
        </w:rPr>
        <w:t xml:space="preserve">.;8(1):19–28. </w:t>
      </w:r>
    </w:p>
    <w:p w14:paraId="1E526F64" w14:textId="77777777" w:rsidR="004B1452" w:rsidRPr="008620D6" w:rsidRDefault="004B1452" w:rsidP="00CA3463">
      <w:pPr>
        <w:pStyle w:val="afff2"/>
        <w:spacing w:after="0"/>
        <w:rPr>
          <w:lang w:val="en-US"/>
        </w:rPr>
      </w:pPr>
      <w:r w:rsidRPr="008620D6">
        <w:rPr>
          <w:lang w:val="en-US"/>
        </w:rPr>
        <w:t xml:space="preserve">9. </w:t>
      </w:r>
      <w:r w:rsidRPr="008620D6">
        <w:rPr>
          <w:lang w:val="en-US"/>
        </w:rPr>
        <w:tab/>
        <w:t xml:space="preserve">Friedrich C, Ring A, Brand T, Sennewald R, Graefe-Mody EU, Woerle HJ. Evaluation of the pharmacokinetic interaction after multiple oral doses of linagliptin and digoxin in healthy volunteers. Eur J Drug Metab Pharmacokinet. </w:t>
      </w:r>
      <w:r w:rsidRPr="008620D6">
        <w:t>март</w:t>
      </w:r>
      <w:r w:rsidRPr="008620D6">
        <w:rPr>
          <w:lang w:val="en-US"/>
        </w:rPr>
        <w:t xml:space="preserve"> 2011 </w:t>
      </w:r>
      <w:r w:rsidRPr="008620D6">
        <w:t>г</w:t>
      </w:r>
      <w:r w:rsidRPr="008620D6">
        <w:rPr>
          <w:lang w:val="en-US"/>
        </w:rPr>
        <w:t xml:space="preserve">.;36(1):17–24. </w:t>
      </w:r>
    </w:p>
    <w:p w14:paraId="5B88020E" w14:textId="77777777" w:rsidR="004B1452" w:rsidRPr="008620D6" w:rsidRDefault="004B1452" w:rsidP="00CA3463">
      <w:pPr>
        <w:pStyle w:val="afff2"/>
        <w:spacing w:after="0"/>
        <w:rPr>
          <w:lang w:val="en-US"/>
        </w:rPr>
      </w:pPr>
      <w:r w:rsidRPr="008620D6">
        <w:rPr>
          <w:lang w:val="en-US"/>
        </w:rPr>
        <w:t xml:space="preserve">10. </w:t>
      </w:r>
      <w:r w:rsidRPr="008620D6">
        <w:rPr>
          <w:lang w:val="en-US"/>
        </w:rPr>
        <w:tab/>
        <w:t xml:space="preserve">Graefe-Mody EU, Padula S, Ring A, Withopf B, Dugi KA. Evaluation of the potential for steady-state pharmacokinetic and pharmacodynamic interactions between the DPP-4 inhibitor linagliptin and metformin in healthy subjects. Curr Med Res Opin. </w:t>
      </w:r>
      <w:r w:rsidRPr="008620D6">
        <w:t>август</w:t>
      </w:r>
      <w:r w:rsidRPr="008620D6">
        <w:rPr>
          <w:lang w:val="en-US"/>
        </w:rPr>
        <w:t xml:space="preserve"> 2009 </w:t>
      </w:r>
      <w:r w:rsidRPr="008620D6">
        <w:t>г</w:t>
      </w:r>
      <w:r w:rsidRPr="008620D6">
        <w:rPr>
          <w:lang w:val="en-US"/>
        </w:rPr>
        <w:t xml:space="preserve">.;25(8):1963–72. </w:t>
      </w:r>
    </w:p>
    <w:p w14:paraId="0BC3ABCE" w14:textId="77777777" w:rsidR="004B1452" w:rsidRPr="008620D6" w:rsidRDefault="004B1452" w:rsidP="00CA3463">
      <w:pPr>
        <w:pStyle w:val="afff2"/>
        <w:spacing w:after="0"/>
        <w:rPr>
          <w:lang w:val="en-US"/>
        </w:rPr>
      </w:pPr>
      <w:r w:rsidRPr="008620D6">
        <w:rPr>
          <w:lang w:val="en-US"/>
        </w:rPr>
        <w:t xml:space="preserve">11. </w:t>
      </w:r>
      <w:r w:rsidRPr="008620D6">
        <w:rPr>
          <w:lang w:val="en-US"/>
        </w:rPr>
        <w:tab/>
        <w:t>Boehringer Ingelheim. Safety, Tolerability, Pharmacokinetics and Pharmacodynamics of Single Rising Oral Doses of BI 1356 BS as a Solution at Dose Levels 2.5 -5 mg and Tablets at Dose Levels 25 - 600 mg Administered to Healthy Male Subjects. A Randomised, Double-blind, Placebo-controlled Trial, Including an Intra-subject Bioavailability Comparison of 100 mg BI 1356 BS as Tablet and as Solution. BI 1356 BS as Tablet and as Solution [</w:t>
      </w:r>
      <w:r w:rsidRPr="008620D6">
        <w:t>Интернет</w:t>
      </w:r>
      <w:r w:rsidRPr="008620D6">
        <w:rPr>
          <w:lang w:val="en-US"/>
        </w:rPr>
        <w:t xml:space="preserve">]. clinicaltrials.gov; 2014 </w:t>
      </w:r>
      <w:r w:rsidRPr="008620D6">
        <w:t>июл</w:t>
      </w:r>
      <w:r w:rsidRPr="008620D6">
        <w:rPr>
          <w:lang w:val="en-US"/>
        </w:rPr>
        <w:t xml:space="preserve"> [</w:t>
      </w:r>
      <w:r w:rsidRPr="008620D6">
        <w:t>цитируется</w:t>
      </w:r>
      <w:r w:rsidRPr="008620D6">
        <w:rPr>
          <w:lang w:val="en-US"/>
        </w:rPr>
        <w:t xml:space="preserve"> </w:t>
      </w:r>
      <w:r w:rsidRPr="008620D6">
        <w:t>по</w:t>
      </w:r>
      <w:r w:rsidRPr="008620D6">
        <w:rPr>
          <w:lang w:val="en-US"/>
        </w:rPr>
        <w:t xml:space="preserve"> 2 </w:t>
      </w:r>
      <w:r w:rsidRPr="008620D6">
        <w:t>декабрь</w:t>
      </w:r>
      <w:r w:rsidRPr="008620D6">
        <w:rPr>
          <w:lang w:val="en-US"/>
        </w:rPr>
        <w:t xml:space="preserve"> 2022 </w:t>
      </w:r>
      <w:r w:rsidRPr="008620D6">
        <w:t>г</w:t>
      </w:r>
      <w:r w:rsidRPr="008620D6">
        <w:rPr>
          <w:lang w:val="en-US"/>
        </w:rPr>
        <w:t xml:space="preserve">.]. Report No.: NCT02173665. </w:t>
      </w:r>
      <w:r w:rsidRPr="008620D6">
        <w:t>Доступно</w:t>
      </w:r>
      <w:r w:rsidRPr="008620D6">
        <w:rPr>
          <w:lang w:val="en-US"/>
        </w:rPr>
        <w:t xml:space="preserve"> </w:t>
      </w:r>
      <w:r w:rsidRPr="008620D6">
        <w:t>на</w:t>
      </w:r>
      <w:r w:rsidRPr="008620D6">
        <w:rPr>
          <w:lang w:val="en-US"/>
        </w:rPr>
        <w:t>: https://clinicaltrials.gov/ct2/show/NCT02173665</w:t>
      </w:r>
    </w:p>
    <w:p w14:paraId="6CA2B3B5" w14:textId="77777777" w:rsidR="004B1452" w:rsidRPr="008620D6" w:rsidRDefault="004B1452" w:rsidP="00CA3463">
      <w:pPr>
        <w:pStyle w:val="afff2"/>
        <w:spacing w:after="0"/>
        <w:rPr>
          <w:lang w:val="en-US"/>
        </w:rPr>
      </w:pPr>
      <w:r w:rsidRPr="008620D6">
        <w:rPr>
          <w:lang w:val="en-US"/>
        </w:rPr>
        <w:t xml:space="preserve">12. </w:t>
      </w:r>
      <w:r w:rsidRPr="008620D6">
        <w:rPr>
          <w:lang w:val="en-US"/>
        </w:rPr>
        <w:tab/>
        <w:t>Boehringer Ingelheim. Assessment of the Effect of 5 mg and 100 mg of BI 1356 as Single Dose on the QT Interval in Healthy Female and Male Subjects. A Randomised, Placebo Controlled, Double-blind, Four-way Crossover Study With Moxifloxacin as Positive Control [</w:t>
      </w:r>
      <w:r w:rsidRPr="008620D6">
        <w:t>Интернет</w:t>
      </w:r>
      <w:r w:rsidRPr="008620D6">
        <w:rPr>
          <w:lang w:val="en-US"/>
        </w:rPr>
        <w:t xml:space="preserve">]. clinicaltrials.gov; 2014 </w:t>
      </w:r>
      <w:r w:rsidRPr="008620D6">
        <w:t>июл</w:t>
      </w:r>
      <w:r w:rsidRPr="008620D6">
        <w:rPr>
          <w:lang w:val="en-US"/>
        </w:rPr>
        <w:t xml:space="preserve"> [</w:t>
      </w:r>
      <w:r w:rsidRPr="008620D6">
        <w:t>цитируется</w:t>
      </w:r>
      <w:r w:rsidRPr="008620D6">
        <w:rPr>
          <w:lang w:val="en-US"/>
        </w:rPr>
        <w:t xml:space="preserve"> </w:t>
      </w:r>
      <w:r w:rsidRPr="008620D6">
        <w:t>по</w:t>
      </w:r>
      <w:r w:rsidRPr="008620D6">
        <w:rPr>
          <w:lang w:val="en-US"/>
        </w:rPr>
        <w:t xml:space="preserve"> 2 </w:t>
      </w:r>
      <w:r w:rsidRPr="008620D6">
        <w:t>декабрь</w:t>
      </w:r>
      <w:r w:rsidRPr="008620D6">
        <w:rPr>
          <w:lang w:val="en-US"/>
        </w:rPr>
        <w:t xml:space="preserve"> 2022 </w:t>
      </w:r>
      <w:r w:rsidRPr="008620D6">
        <w:t>г</w:t>
      </w:r>
      <w:r w:rsidRPr="008620D6">
        <w:rPr>
          <w:lang w:val="en-US"/>
        </w:rPr>
        <w:t xml:space="preserve">.]. Report No.: NCT02183467. </w:t>
      </w:r>
      <w:r w:rsidRPr="008620D6">
        <w:t>Доступно</w:t>
      </w:r>
      <w:r w:rsidRPr="008620D6">
        <w:rPr>
          <w:lang w:val="en-US"/>
        </w:rPr>
        <w:t xml:space="preserve"> </w:t>
      </w:r>
      <w:r w:rsidRPr="008620D6">
        <w:t>на</w:t>
      </w:r>
      <w:r w:rsidRPr="008620D6">
        <w:rPr>
          <w:lang w:val="en-US"/>
        </w:rPr>
        <w:t>: https://clinicaltrials.gov/ct2/show/NCT02183467</w:t>
      </w:r>
    </w:p>
    <w:p w14:paraId="38D51799" w14:textId="77777777" w:rsidR="004B1452" w:rsidRPr="008620D6" w:rsidRDefault="004B1452" w:rsidP="00CA3463">
      <w:pPr>
        <w:pStyle w:val="afff2"/>
        <w:spacing w:after="0"/>
        <w:rPr>
          <w:lang w:val="en-US"/>
        </w:rPr>
      </w:pPr>
      <w:r w:rsidRPr="008620D6">
        <w:rPr>
          <w:lang w:val="en-US"/>
        </w:rPr>
        <w:t xml:space="preserve">13. </w:t>
      </w:r>
      <w:r w:rsidRPr="008620D6">
        <w:rPr>
          <w:lang w:val="en-US"/>
        </w:rPr>
        <w:tab/>
        <w:t xml:space="preserve">Komorizono Y, Hosoyamada K, Imamura N, Kajiya S, Hashiguchi Y, Ueyama N, </w:t>
      </w:r>
      <w:r w:rsidRPr="008620D6">
        <w:t>и</w:t>
      </w:r>
      <w:r w:rsidRPr="008620D6">
        <w:rPr>
          <w:lang w:val="en-US"/>
        </w:rPr>
        <w:t xml:space="preserve"> </w:t>
      </w:r>
      <w:r w:rsidRPr="008620D6">
        <w:t>др</w:t>
      </w:r>
      <w:r w:rsidRPr="008620D6">
        <w:rPr>
          <w:lang w:val="en-US"/>
        </w:rPr>
        <w:t xml:space="preserve">. Metformin dose increase versus added linagliptin in non-alcoholic fatty liver disease and type 2 diabetes: An analysis of the J-LINK study. Diabetes Obes Metab. </w:t>
      </w:r>
      <w:r w:rsidRPr="008620D6">
        <w:t>март</w:t>
      </w:r>
      <w:r w:rsidRPr="008620D6">
        <w:rPr>
          <w:lang w:val="en-US"/>
        </w:rPr>
        <w:t xml:space="preserve"> 2021 </w:t>
      </w:r>
      <w:r w:rsidRPr="008620D6">
        <w:t>г</w:t>
      </w:r>
      <w:r w:rsidRPr="008620D6">
        <w:rPr>
          <w:lang w:val="en-US"/>
        </w:rPr>
        <w:t xml:space="preserve">.;23(3):832–7. </w:t>
      </w:r>
    </w:p>
    <w:p w14:paraId="61F71156" w14:textId="77777777" w:rsidR="004B1452" w:rsidRPr="008620D6" w:rsidRDefault="004B1452" w:rsidP="00CA3463">
      <w:pPr>
        <w:pStyle w:val="afff2"/>
        <w:spacing w:after="0"/>
        <w:rPr>
          <w:lang w:val="en-US"/>
        </w:rPr>
      </w:pPr>
      <w:r w:rsidRPr="008620D6">
        <w:rPr>
          <w:lang w:val="en-US"/>
        </w:rPr>
        <w:t xml:space="preserve">14. </w:t>
      </w:r>
      <w:r w:rsidRPr="008620D6">
        <w:rPr>
          <w:lang w:val="en-US"/>
        </w:rPr>
        <w:tab/>
        <w:t xml:space="preserve">Yang W, Xu X, Lei T, Ma J, Li L, Shen J, </w:t>
      </w:r>
      <w:r w:rsidRPr="008620D6">
        <w:t>и</w:t>
      </w:r>
      <w:r w:rsidRPr="008620D6">
        <w:rPr>
          <w:lang w:val="en-US"/>
        </w:rPr>
        <w:t xml:space="preserve"> </w:t>
      </w:r>
      <w:r w:rsidRPr="008620D6">
        <w:t>др</w:t>
      </w:r>
      <w:r w:rsidRPr="008620D6">
        <w:rPr>
          <w:lang w:val="en-US"/>
        </w:rPr>
        <w:t xml:space="preserve">. Efficacy and safety of linagliptin as add-on therapy to insulin in Chinese patients with type 2 diabetes mellitus: A randomized, double-blind, placebo-controlled trial. Diabetes Obes Metab. </w:t>
      </w:r>
      <w:r w:rsidRPr="008620D6">
        <w:t>февраль</w:t>
      </w:r>
      <w:r w:rsidRPr="008620D6">
        <w:rPr>
          <w:lang w:val="en-US"/>
        </w:rPr>
        <w:t xml:space="preserve"> 2021 </w:t>
      </w:r>
      <w:r w:rsidRPr="008620D6">
        <w:t>г</w:t>
      </w:r>
      <w:r w:rsidRPr="008620D6">
        <w:rPr>
          <w:lang w:val="en-US"/>
        </w:rPr>
        <w:t xml:space="preserve">.;23(2):642–7. </w:t>
      </w:r>
    </w:p>
    <w:p w14:paraId="5E60F864" w14:textId="77777777" w:rsidR="004B1452" w:rsidRPr="008620D6" w:rsidRDefault="004B1452" w:rsidP="00CA3463">
      <w:pPr>
        <w:pStyle w:val="afff2"/>
        <w:spacing w:after="0"/>
        <w:rPr>
          <w:lang w:val="en-US"/>
        </w:rPr>
      </w:pPr>
      <w:r w:rsidRPr="008620D6">
        <w:rPr>
          <w:lang w:val="en-US"/>
        </w:rPr>
        <w:lastRenderedPageBreak/>
        <w:t xml:space="preserve">15. </w:t>
      </w:r>
      <w:r w:rsidRPr="008620D6">
        <w:rPr>
          <w:lang w:val="en-US"/>
        </w:rPr>
        <w:tab/>
        <w:t xml:space="preserve">Lingvay I, Beetz N, Sennewald R, Schuler-Metz A, Bertulis J, Loley C, </w:t>
      </w:r>
      <w:r w:rsidRPr="008620D6">
        <w:t>и</w:t>
      </w:r>
      <w:r w:rsidRPr="008620D6">
        <w:rPr>
          <w:lang w:val="en-US"/>
        </w:rPr>
        <w:t xml:space="preserve"> </w:t>
      </w:r>
      <w:r w:rsidRPr="008620D6">
        <w:t>др</w:t>
      </w:r>
      <w:r w:rsidRPr="008620D6">
        <w:rPr>
          <w:lang w:val="en-US"/>
        </w:rPr>
        <w:t xml:space="preserve">. Triple fixed-dose combination empagliflozin, linagliptin, and metformin for patients with type 2 diabetes. Postgrad Med. </w:t>
      </w:r>
      <w:r w:rsidRPr="008620D6">
        <w:t>май</w:t>
      </w:r>
      <w:r w:rsidRPr="008620D6">
        <w:rPr>
          <w:lang w:val="en-US"/>
        </w:rPr>
        <w:t xml:space="preserve"> 2020 </w:t>
      </w:r>
      <w:r w:rsidRPr="008620D6">
        <w:t>г</w:t>
      </w:r>
      <w:r w:rsidRPr="008620D6">
        <w:rPr>
          <w:lang w:val="en-US"/>
        </w:rPr>
        <w:t xml:space="preserve">.;132(4):337–45. </w:t>
      </w:r>
    </w:p>
    <w:p w14:paraId="49260099" w14:textId="77777777" w:rsidR="004B1452" w:rsidRPr="008620D6" w:rsidRDefault="004B1452" w:rsidP="00CA3463">
      <w:pPr>
        <w:pStyle w:val="afff2"/>
        <w:spacing w:after="0"/>
        <w:rPr>
          <w:lang w:val="en-US"/>
        </w:rPr>
      </w:pPr>
      <w:r w:rsidRPr="008620D6">
        <w:rPr>
          <w:lang w:val="en-US"/>
        </w:rPr>
        <w:t xml:space="preserve">16. </w:t>
      </w:r>
      <w:r w:rsidRPr="008620D6">
        <w:rPr>
          <w:lang w:val="en-US"/>
        </w:rPr>
        <w:tab/>
        <w:t xml:space="preserve">Del Prato S, Barnett AH, Huisman H, Neubacher D, Woerle HJ, Dugi KA. Effect of linagliptin monotherapy on glycaemic control and markers of </w:t>
      </w:r>
      <w:r w:rsidRPr="008620D6">
        <w:t>β</w:t>
      </w:r>
      <w:r w:rsidRPr="008620D6">
        <w:rPr>
          <w:lang w:val="en-US"/>
        </w:rPr>
        <w:t xml:space="preserve">-cell function in patients with inadequately controlled type 2 diabetes: a randomized controlled trial. Diabetes Obes Metab. </w:t>
      </w:r>
      <w:r w:rsidRPr="008620D6">
        <w:t>март</w:t>
      </w:r>
      <w:r w:rsidRPr="008620D6">
        <w:rPr>
          <w:lang w:val="en-US"/>
        </w:rPr>
        <w:t xml:space="preserve"> 2011 </w:t>
      </w:r>
      <w:r w:rsidRPr="008620D6">
        <w:t>г</w:t>
      </w:r>
      <w:r w:rsidRPr="008620D6">
        <w:rPr>
          <w:lang w:val="en-US"/>
        </w:rPr>
        <w:t xml:space="preserve">.;13(3):258–67. </w:t>
      </w:r>
    </w:p>
    <w:p w14:paraId="51F1D97A" w14:textId="77777777" w:rsidR="004B1452" w:rsidRPr="008620D6" w:rsidRDefault="004B1452" w:rsidP="00CA3463">
      <w:pPr>
        <w:pStyle w:val="afff2"/>
        <w:spacing w:after="0"/>
        <w:rPr>
          <w:lang w:val="en-US"/>
        </w:rPr>
      </w:pPr>
      <w:r w:rsidRPr="008620D6">
        <w:rPr>
          <w:lang w:val="en-US"/>
        </w:rPr>
        <w:t xml:space="preserve">17. </w:t>
      </w:r>
      <w:r w:rsidRPr="008620D6">
        <w:rPr>
          <w:lang w:val="en-US"/>
        </w:rPr>
        <w:tab/>
        <w:t xml:space="preserve">Gomis R, Espadero RM, Jones R, Woerle HJ, Dugi KA. Efficacy and safety of initial combination therapy with linagliptin and pioglitazone in patients with inadequately controlled type 2 diabetes: a randomized, double-blind, placebo-controlled study. Diabetes Obes Metab. </w:t>
      </w:r>
      <w:r w:rsidRPr="008620D6">
        <w:t>июль</w:t>
      </w:r>
      <w:r w:rsidRPr="008620D6">
        <w:rPr>
          <w:lang w:val="en-US"/>
        </w:rPr>
        <w:t xml:space="preserve"> 2011 </w:t>
      </w:r>
      <w:r w:rsidRPr="008620D6">
        <w:t>г</w:t>
      </w:r>
      <w:r w:rsidRPr="008620D6">
        <w:rPr>
          <w:lang w:val="en-US"/>
        </w:rPr>
        <w:t xml:space="preserve">.;13(7):653–61. </w:t>
      </w:r>
    </w:p>
    <w:p w14:paraId="46310CBD" w14:textId="77777777" w:rsidR="004B1452" w:rsidRPr="008620D6" w:rsidRDefault="004B1452" w:rsidP="00CA3463">
      <w:pPr>
        <w:pStyle w:val="afff2"/>
        <w:spacing w:after="0"/>
        <w:rPr>
          <w:lang w:val="en-US"/>
        </w:rPr>
      </w:pPr>
      <w:r w:rsidRPr="008620D6">
        <w:rPr>
          <w:lang w:val="en-US"/>
        </w:rPr>
        <w:t xml:space="preserve">18. </w:t>
      </w:r>
      <w:r w:rsidRPr="008620D6">
        <w:rPr>
          <w:lang w:val="en-US"/>
        </w:rPr>
        <w:tab/>
        <w:t xml:space="preserve">Taskinen MR, Rosenstock J, Tamminen I, Kubiak R, Patel S, Dugi KA, </w:t>
      </w:r>
      <w:r w:rsidRPr="008620D6">
        <w:t>и</w:t>
      </w:r>
      <w:r w:rsidRPr="008620D6">
        <w:rPr>
          <w:lang w:val="en-US"/>
        </w:rPr>
        <w:t xml:space="preserve"> </w:t>
      </w:r>
      <w:r w:rsidRPr="008620D6">
        <w:t>др</w:t>
      </w:r>
      <w:r w:rsidRPr="008620D6">
        <w:rPr>
          <w:lang w:val="en-US"/>
        </w:rPr>
        <w:t xml:space="preserve">. Safety and efficacy of linagliptin as add-on therapy to metformin in patients with type 2 diabetes: a randomized, double-blind, placebo-controlled study. Diabetes Obes Metab. </w:t>
      </w:r>
      <w:r w:rsidRPr="008620D6">
        <w:t>январь</w:t>
      </w:r>
      <w:r w:rsidRPr="008620D6">
        <w:rPr>
          <w:lang w:val="en-US"/>
        </w:rPr>
        <w:t xml:space="preserve"> 2011 </w:t>
      </w:r>
      <w:r w:rsidRPr="008620D6">
        <w:t>г</w:t>
      </w:r>
      <w:r w:rsidRPr="008620D6">
        <w:rPr>
          <w:lang w:val="en-US"/>
        </w:rPr>
        <w:t xml:space="preserve">.;13(1):65–74. </w:t>
      </w:r>
    </w:p>
    <w:p w14:paraId="62C28C52" w14:textId="77777777" w:rsidR="004B1452" w:rsidRPr="008620D6" w:rsidRDefault="004B1452" w:rsidP="00CA3463">
      <w:pPr>
        <w:pStyle w:val="afff2"/>
        <w:spacing w:after="0"/>
        <w:rPr>
          <w:lang w:val="en-US"/>
        </w:rPr>
      </w:pPr>
      <w:r w:rsidRPr="008620D6">
        <w:rPr>
          <w:lang w:val="en-US"/>
        </w:rPr>
        <w:t xml:space="preserve">19. </w:t>
      </w:r>
      <w:r w:rsidRPr="008620D6">
        <w:rPr>
          <w:lang w:val="en-US"/>
        </w:rPr>
        <w:tab/>
        <w:t xml:space="preserve">Owens DR, Swallow R, Dugi KA, Woerle HJ. Efficacy and safety of linagliptin in persons with type 2 diabetes inadequately controlled by a combination of metformin and sulphonylurea: a 24-week randomized study. Diabet Med. </w:t>
      </w:r>
      <w:r w:rsidRPr="008620D6">
        <w:t>ноябрь</w:t>
      </w:r>
      <w:r w:rsidRPr="008620D6">
        <w:rPr>
          <w:lang w:val="en-US"/>
        </w:rPr>
        <w:t xml:space="preserve"> 2011 </w:t>
      </w:r>
      <w:r w:rsidRPr="008620D6">
        <w:t>г</w:t>
      </w:r>
      <w:r w:rsidRPr="008620D6">
        <w:rPr>
          <w:lang w:val="en-US"/>
        </w:rPr>
        <w:t xml:space="preserve">.;28(11):1352–61. </w:t>
      </w:r>
    </w:p>
    <w:p w14:paraId="5C8E0193" w14:textId="77777777" w:rsidR="004B1452" w:rsidRPr="008620D6" w:rsidRDefault="004B1452" w:rsidP="00CA3463">
      <w:pPr>
        <w:pStyle w:val="afff2"/>
        <w:spacing w:after="0"/>
        <w:rPr>
          <w:lang w:val="en-US"/>
        </w:rPr>
      </w:pPr>
      <w:r w:rsidRPr="008620D6">
        <w:rPr>
          <w:lang w:val="en-US"/>
        </w:rPr>
        <w:t xml:space="preserve">20. </w:t>
      </w:r>
      <w:r w:rsidRPr="008620D6">
        <w:rPr>
          <w:lang w:val="en-US"/>
        </w:rPr>
        <w:tab/>
        <w:t xml:space="preserve">Subrahmanyan NA, Koshy RM, Jacob K, Pappachan JM. Efficacy and Cardiovascular Safety of DPP-4 Inhibitors. Curr Drug Saf. 2021 </w:t>
      </w:r>
      <w:r w:rsidRPr="008620D6">
        <w:t>г</w:t>
      </w:r>
      <w:r w:rsidRPr="008620D6">
        <w:rPr>
          <w:lang w:val="en-US"/>
        </w:rPr>
        <w:t xml:space="preserve">.;16(2):154–64. </w:t>
      </w:r>
    </w:p>
    <w:p w14:paraId="4EDF51CC" w14:textId="77777777" w:rsidR="004B1452" w:rsidRPr="008620D6" w:rsidRDefault="004B1452" w:rsidP="00CA3463">
      <w:pPr>
        <w:pStyle w:val="afff2"/>
        <w:spacing w:after="0"/>
        <w:rPr>
          <w:lang w:val="en-US"/>
        </w:rPr>
      </w:pPr>
      <w:r w:rsidRPr="008620D6">
        <w:rPr>
          <w:lang w:val="en-US"/>
        </w:rPr>
        <w:t xml:space="preserve">21. </w:t>
      </w:r>
      <w:r w:rsidRPr="008620D6">
        <w:rPr>
          <w:lang w:val="en-US"/>
        </w:rPr>
        <w:tab/>
        <w:t xml:space="preserve">Scheen AJ. Safety of dipeptidyl peptidase-4 inhibitors for treating type 2 diabetes. Expert Opin Drug Saf. </w:t>
      </w:r>
      <w:r w:rsidRPr="008620D6">
        <w:t>апрель</w:t>
      </w:r>
      <w:r w:rsidRPr="008620D6">
        <w:rPr>
          <w:lang w:val="en-US"/>
        </w:rPr>
        <w:t xml:space="preserve"> 2015 </w:t>
      </w:r>
      <w:r w:rsidRPr="008620D6">
        <w:t>г</w:t>
      </w:r>
      <w:r w:rsidRPr="008620D6">
        <w:rPr>
          <w:lang w:val="en-US"/>
        </w:rPr>
        <w:t xml:space="preserve">.;14(4):505–24. </w:t>
      </w:r>
    </w:p>
    <w:p w14:paraId="597EE138" w14:textId="1D1E5DA0" w:rsidR="007F5E52" w:rsidRPr="007F5E52" w:rsidRDefault="004B1452" w:rsidP="007F5E52">
      <w:pPr>
        <w:pStyle w:val="afff2"/>
        <w:spacing w:after="0"/>
        <w:rPr>
          <w:lang w:val="en-US"/>
        </w:rPr>
      </w:pPr>
      <w:r w:rsidRPr="008620D6">
        <w:rPr>
          <w:lang w:val="en-US"/>
        </w:rPr>
        <w:t xml:space="preserve">22. </w:t>
      </w:r>
      <w:r w:rsidRPr="008620D6">
        <w:rPr>
          <w:lang w:val="en-US"/>
        </w:rPr>
        <w:tab/>
        <w:t xml:space="preserve">Australian government. Australian Public Assessment Report for Linagliptin. Proprietary Product Name: Trajenta Sponsor: Boehringer Ingleheim (Australia) Pty Ltd. 2011. </w:t>
      </w:r>
      <w:r>
        <w:fldChar w:fldCharType="end"/>
      </w:r>
    </w:p>
    <w:p w14:paraId="5B11A7BB" w14:textId="3639D570" w:rsidR="004B1452" w:rsidRPr="007F5E52" w:rsidRDefault="004B1452" w:rsidP="007F5E52">
      <w:pPr>
        <w:pStyle w:val="12"/>
        <w:tabs>
          <w:tab w:val="left" w:pos="142"/>
          <w:tab w:val="left" w:pos="284"/>
        </w:tabs>
        <w:spacing w:line="240" w:lineRule="auto"/>
      </w:pPr>
      <w:bookmarkStart w:id="264" w:name="_Toc139362017"/>
      <w:bookmarkEnd w:id="214"/>
      <w:r w:rsidRPr="007F5E52">
        <w:t>5. ОБСУЖДЕНИЕ ДАННЫХ И ИНСТРУКЦИИ ДЛЯ ИССЛЕДОВАТЕЛЯ</w:t>
      </w:r>
      <w:bookmarkEnd w:id="264"/>
    </w:p>
    <w:p w14:paraId="4F5CA49F" w14:textId="77777777" w:rsidR="004B1452" w:rsidRDefault="004B1452" w:rsidP="004B1452">
      <w:pPr>
        <w:pStyle w:val="2"/>
        <w:spacing w:line="240" w:lineRule="auto"/>
        <w:rPr>
          <w:color w:val="000000" w:themeColor="text1"/>
          <w:szCs w:val="24"/>
        </w:rPr>
      </w:pPr>
      <w:bookmarkStart w:id="265" w:name="_Toc139362018"/>
      <w:r w:rsidRPr="00095D49">
        <w:rPr>
          <w:color w:val="000000" w:themeColor="text1"/>
          <w:szCs w:val="24"/>
        </w:rPr>
        <w:t>5.1. Обсуждение данных доклинических исследований</w:t>
      </w:r>
      <w:bookmarkEnd w:id="265"/>
    </w:p>
    <w:p w14:paraId="7391D9F0" w14:textId="25071DC6" w:rsidR="001C08B7" w:rsidRDefault="001C08B7" w:rsidP="001C08B7">
      <w:pPr>
        <w:ind w:firstLine="709"/>
      </w:pPr>
      <w:bookmarkStart w:id="266" w:name="_Hlk484355353"/>
      <w:r>
        <w:rPr>
          <w:bCs/>
          <w:lang w:eastAsia="ru-RU"/>
        </w:rPr>
        <w:t xml:space="preserve">Так как препарат </w:t>
      </w:r>
      <w:r w:rsidRPr="002561BB">
        <w:rPr>
          <w:bCs/>
          <w:lang w:val="en-US" w:eastAsia="ru-RU"/>
        </w:rPr>
        <w:t>D</w:t>
      </w:r>
      <w:r w:rsidRPr="002561BB">
        <w:rPr>
          <w:lang w:val="en-US"/>
        </w:rPr>
        <w:t>T</w:t>
      </w:r>
      <w:r w:rsidRPr="002561BB">
        <w:t>-</w:t>
      </w:r>
      <w:r w:rsidRPr="002561BB">
        <w:rPr>
          <w:lang w:val="en-US"/>
        </w:rPr>
        <w:t>LNG</w:t>
      </w:r>
      <w:r>
        <w:t xml:space="preserve"> </w:t>
      </w:r>
      <w:r>
        <w:rPr>
          <w:bCs/>
          <w:lang w:eastAsia="ru-RU"/>
        </w:rPr>
        <w:t>(АО «Р-Фарм», Россия) представляет собой</w:t>
      </w:r>
      <w:r w:rsidRPr="002561BB">
        <w:rPr>
          <w:bCs/>
          <w:lang w:eastAsia="ru-RU"/>
        </w:rPr>
        <w:t xml:space="preserve"> воспроизведенный препарат линаглиптина, </w:t>
      </w:r>
      <w:r>
        <w:rPr>
          <w:bCs/>
          <w:lang w:eastAsia="ru-RU"/>
        </w:rPr>
        <w:t>который</w:t>
      </w:r>
      <w:r w:rsidRPr="002561BB">
        <w:rPr>
          <w:color w:val="000000"/>
        </w:rPr>
        <w:t xml:space="preserve"> полностью соответствует по качественному и количественному соста</w:t>
      </w:r>
      <w:r>
        <w:rPr>
          <w:color w:val="000000"/>
        </w:rPr>
        <w:t>ву действующего вещества и качест</w:t>
      </w:r>
      <w:r w:rsidRPr="002561BB">
        <w:rPr>
          <w:color w:val="000000"/>
        </w:rPr>
        <w:t xml:space="preserve">венному составу </w:t>
      </w:r>
      <w:r w:rsidRPr="004F5B1B">
        <w:rPr>
          <w:color w:val="000000"/>
        </w:rPr>
        <w:t xml:space="preserve">вспомогательных веществ, лекарственной форме и дозировке референтному препарату </w:t>
      </w:r>
      <w:r w:rsidRPr="00965A69">
        <w:rPr>
          <w:color w:val="000000"/>
        </w:rPr>
        <w:t xml:space="preserve">линаглиптина </w:t>
      </w:r>
      <w:r w:rsidRPr="00965A69">
        <w:t>Тражента</w:t>
      </w:r>
      <w:r w:rsidRPr="00965A69">
        <w:rPr>
          <w:vertAlign w:val="superscript"/>
          <w:lang w:eastAsia="ru-RU"/>
        </w:rPr>
        <w:t>®</w:t>
      </w:r>
      <w:r w:rsidRPr="00965A69">
        <w:rPr>
          <w:lang w:eastAsia="ru-RU"/>
        </w:rPr>
        <w:t>, таблетки, покрытыте пленочной оболочкой, 5 мг</w:t>
      </w:r>
      <w:r w:rsidRPr="00965A69">
        <w:rPr>
          <w:rFonts w:eastAsia="Calibri"/>
        </w:rPr>
        <w:t xml:space="preserve"> </w:t>
      </w:r>
      <w:r w:rsidRPr="00965A69">
        <w:rPr>
          <w:color w:val="000000"/>
        </w:rPr>
        <w:t>(</w:t>
      </w:r>
      <w:r w:rsidRPr="00965A69">
        <w:rPr>
          <w:rFonts w:eastAsia="Calibri"/>
          <w:bCs/>
        </w:rPr>
        <w:t>Берингер Ингельхайм Интернешнл ГмбХ, Германия</w:t>
      </w:r>
      <w:r w:rsidRPr="00965A69">
        <w:rPr>
          <w:color w:val="000000"/>
        </w:rPr>
        <w:t xml:space="preserve">), </w:t>
      </w:r>
      <w:r w:rsidRPr="00965A69">
        <w:t>ожидается, что его свойства</w:t>
      </w:r>
      <w:r w:rsidRPr="00965A69">
        <w:rPr>
          <w:rFonts w:eastAsia="Calibri"/>
        </w:rPr>
        <w:t xml:space="preserve"> будут идентичны свойствам оригинального препарата. </w:t>
      </w:r>
      <w:r w:rsidRPr="00965A69">
        <w:t xml:space="preserve">Для прогнозирования токсического </w:t>
      </w:r>
      <w:r>
        <w:t>действия</w:t>
      </w:r>
      <w:r w:rsidR="00AD5C28">
        <w:t>,</w:t>
      </w:r>
      <w:r w:rsidRPr="00965A69">
        <w:t xml:space="preserve"> планируемого к регистрации и коммерческому выпуску препарата </w:t>
      </w:r>
      <w:r w:rsidRPr="00965A69">
        <w:rPr>
          <w:lang w:val="en-US" w:eastAsia="ru-RU"/>
        </w:rPr>
        <w:t>D</w:t>
      </w:r>
      <w:r w:rsidRPr="00965A69">
        <w:rPr>
          <w:lang w:eastAsia="ru-RU"/>
        </w:rPr>
        <w:t>T-</w:t>
      </w:r>
      <w:r w:rsidRPr="00965A69">
        <w:rPr>
          <w:lang w:val="en-US" w:eastAsia="ru-RU"/>
        </w:rPr>
        <w:t>LNG</w:t>
      </w:r>
      <w:r w:rsidR="004922B8">
        <w:rPr>
          <w:lang w:eastAsia="ru-RU"/>
        </w:rPr>
        <w:t>,</w:t>
      </w:r>
      <w:r w:rsidRPr="00965A69">
        <w:rPr>
          <w:rFonts w:eastAsia="Calibri"/>
        </w:rPr>
        <w:t xml:space="preserve"> </w:t>
      </w:r>
      <w:r w:rsidRPr="00965A69">
        <w:t xml:space="preserve">были проанализированы данные исследований по изучению фармакологии и токсикологии оригинального препарата линаглиптина. Поскольку лекарственный препарат </w:t>
      </w:r>
      <w:r w:rsidRPr="00965A69">
        <w:rPr>
          <w:lang w:val="en-US" w:eastAsia="ru-RU"/>
        </w:rPr>
        <w:t>D</w:t>
      </w:r>
      <w:r w:rsidRPr="00965A69">
        <w:rPr>
          <w:lang w:eastAsia="ru-RU"/>
        </w:rPr>
        <w:t>T-</w:t>
      </w:r>
      <w:r w:rsidRPr="00965A69">
        <w:rPr>
          <w:lang w:val="en-US" w:eastAsia="ru-RU"/>
        </w:rPr>
        <w:t>LNG</w:t>
      </w:r>
      <w:r w:rsidRPr="00965A69">
        <w:rPr>
          <w:rFonts w:eastAsia="Calibri"/>
        </w:rPr>
        <w:t xml:space="preserve"> </w:t>
      </w:r>
      <w:r w:rsidRPr="00965A69">
        <w:t>является воспроизведенным препаратом</w:t>
      </w:r>
      <w:r w:rsidR="00304AD0">
        <w:t xml:space="preserve"> (при этом относится к классу </w:t>
      </w:r>
      <w:r w:rsidR="00304AD0">
        <w:rPr>
          <w:lang w:val="en-US"/>
        </w:rPr>
        <w:t>III</w:t>
      </w:r>
      <w:r w:rsidR="00304AD0" w:rsidRPr="00C239EE">
        <w:t xml:space="preserve"> </w:t>
      </w:r>
      <w:r w:rsidR="00304AD0">
        <w:t>по БКС)</w:t>
      </w:r>
      <w:r w:rsidRPr="00965A69">
        <w:t>, собственные доклинические исследования не проводились.</w:t>
      </w:r>
    </w:p>
    <w:p w14:paraId="20A094A5" w14:textId="77777777" w:rsidR="00A53415" w:rsidRDefault="00A53415" w:rsidP="00A53415">
      <w:pPr>
        <w:ind w:firstLine="709"/>
        <w:rPr>
          <w:bCs/>
          <w:color w:val="FF0000"/>
        </w:rPr>
      </w:pPr>
      <w:r w:rsidRPr="00AF7CFB">
        <w:rPr>
          <w:color w:val="000000" w:themeColor="text1"/>
        </w:rPr>
        <w:t xml:space="preserve">Для изучения </w:t>
      </w:r>
      <w:r w:rsidRPr="009C3181">
        <w:rPr>
          <w:bCs/>
        </w:rPr>
        <w:t>линаглиптин</w:t>
      </w:r>
      <w:r>
        <w:rPr>
          <w:color w:val="000000" w:themeColor="text1"/>
        </w:rPr>
        <w:t>а</w:t>
      </w:r>
      <w:r w:rsidRPr="009C3181">
        <w:rPr>
          <w:color w:val="000000" w:themeColor="text1"/>
        </w:rPr>
        <w:t xml:space="preserve"> </w:t>
      </w:r>
      <w:r w:rsidRPr="00AF7CFB">
        <w:rPr>
          <w:color w:val="000000" w:themeColor="text1"/>
        </w:rPr>
        <w:t xml:space="preserve">было проведено большое количество доклинических исследований. Эти исследования включали серию исследований как </w:t>
      </w:r>
      <w:r w:rsidRPr="00AF7CFB">
        <w:rPr>
          <w:i/>
          <w:iCs/>
          <w:color w:val="000000" w:themeColor="text1"/>
        </w:rPr>
        <w:t>in vitro</w:t>
      </w:r>
      <w:r w:rsidRPr="00AF7CFB">
        <w:rPr>
          <w:color w:val="000000" w:themeColor="text1"/>
        </w:rPr>
        <w:t xml:space="preserve">, так и </w:t>
      </w:r>
      <w:r w:rsidRPr="00AF7CFB">
        <w:rPr>
          <w:i/>
          <w:iCs/>
          <w:color w:val="000000" w:themeColor="text1"/>
        </w:rPr>
        <w:t>in vivo</w:t>
      </w:r>
      <w:r w:rsidRPr="00AF7CFB">
        <w:rPr>
          <w:color w:val="000000" w:themeColor="text1"/>
        </w:rPr>
        <w:t xml:space="preserve">, в результате которых были хорошо изучены фармакодинамические, фармакокинетические и токсикологические свойства </w:t>
      </w:r>
      <w:r w:rsidRPr="009C3181">
        <w:rPr>
          <w:bCs/>
        </w:rPr>
        <w:t>линаглиптина.</w:t>
      </w:r>
    </w:p>
    <w:p w14:paraId="4B734E1D" w14:textId="77777777" w:rsidR="00A53415" w:rsidRDefault="00A53415" w:rsidP="00A53415">
      <w:pPr>
        <w:ind w:firstLine="709"/>
      </w:pPr>
      <w:r w:rsidRPr="009F43BF">
        <w:t xml:space="preserve">При </w:t>
      </w:r>
      <w:r w:rsidRPr="00F1363D">
        <w:t xml:space="preserve">изучении </w:t>
      </w:r>
      <w:r w:rsidRPr="00F1363D">
        <w:rPr>
          <w:bCs/>
        </w:rPr>
        <w:t>первичной фармакодинамики</w:t>
      </w:r>
      <w:r w:rsidRPr="00F1363D">
        <w:t xml:space="preserve"> </w:t>
      </w:r>
      <w:r w:rsidRPr="00F1363D">
        <w:rPr>
          <w:bCs/>
          <w:i/>
          <w:iCs/>
        </w:rPr>
        <w:t>in vitro</w:t>
      </w:r>
      <w:r w:rsidRPr="00F1363D">
        <w:t xml:space="preserve"> </w:t>
      </w:r>
      <w:r>
        <w:t xml:space="preserve">установлено, что линаглиптин является высокоэффективным, конкурентным, обратимым ингибитором ДПП-4. Высокая эффективность была показана </w:t>
      </w:r>
      <w:r w:rsidRPr="00A172B6">
        <w:rPr>
          <w:i/>
          <w:iCs/>
        </w:rPr>
        <w:t>in vitro</w:t>
      </w:r>
      <w:r>
        <w:t xml:space="preserve"> в экстрактах клеток CaCo-2 человека, при этом полумаксимальное ингибирование (IC</w:t>
      </w:r>
      <w:r w:rsidRPr="00A0598A">
        <w:rPr>
          <w:vertAlign w:val="subscript"/>
        </w:rPr>
        <w:t>50</w:t>
      </w:r>
      <w:r>
        <w:t xml:space="preserve">) линаглиптина составило 1 нМ. Эффективность </w:t>
      </w:r>
      <w:r>
        <w:lastRenderedPageBreak/>
        <w:t>также была показана в плазме крови человека, при этом IC</w:t>
      </w:r>
      <w:r w:rsidRPr="00A0598A">
        <w:rPr>
          <w:vertAlign w:val="subscript"/>
        </w:rPr>
        <w:t>50</w:t>
      </w:r>
      <w:r>
        <w:t xml:space="preserve"> линаглиптина составил 3,6 нМ. Линаглиптин ингибирует ДПП-4 у нескольких видов животных, при этом IC</w:t>
      </w:r>
      <w:r w:rsidRPr="00A172B6">
        <w:rPr>
          <w:vertAlign w:val="subscript"/>
        </w:rPr>
        <w:t>50</w:t>
      </w:r>
      <w:r>
        <w:t xml:space="preserve"> составил 6,8, 10,2 и 10,4 нМ у крыс, мышей и собак, соответственно. </w:t>
      </w:r>
    </w:p>
    <w:p w14:paraId="21889603" w14:textId="77777777" w:rsidR="00A53415" w:rsidRDefault="00A53415" w:rsidP="00A53415">
      <w:pPr>
        <w:ind w:firstLine="709"/>
      </w:pPr>
      <w:r>
        <w:t xml:space="preserve">Линаглиптин обладает высоким сродством к белку ДПП-4. Высокая аффинность к ДПП-4 влияет на фармакокинетику линаглиптина и на зависимое от концентрации ингибирование ДПП-4. Моделирование и исследования связывания показали, что константа сродства связывания с ДПП-4 составляет 231 пМ, насыщение связывания отмечается при приблизительно 1 нМ линаглиптина. ДПП-4 определялся в плазме крови при концентрации приблизительно 5 нМ. </w:t>
      </w:r>
    </w:p>
    <w:p w14:paraId="0FEFC503" w14:textId="77777777" w:rsidR="00A53415" w:rsidRDefault="00A53415" w:rsidP="00A53415">
      <w:pPr>
        <w:ind w:firstLine="709"/>
      </w:pPr>
      <w:r w:rsidRPr="001F057F">
        <w:rPr>
          <w:bCs/>
        </w:rPr>
        <w:t xml:space="preserve">Первичную фармакодинамику </w:t>
      </w:r>
      <w:r w:rsidRPr="001F057F">
        <w:rPr>
          <w:bCs/>
          <w:i/>
          <w:iCs/>
        </w:rPr>
        <w:t>in vivo</w:t>
      </w:r>
      <w:r>
        <w:t xml:space="preserve"> линаглиптина оценивали на различных экспериментальных моделях животных. Было оценено влияние линаглиптина на уровень глюкозы в крови здоровых животных и животных с СД. </w:t>
      </w:r>
    </w:p>
    <w:p w14:paraId="7C65C859" w14:textId="77777777" w:rsidR="00A53415" w:rsidRDefault="00A53415" w:rsidP="00A53415">
      <w:pPr>
        <w:ind w:firstLine="709"/>
      </w:pPr>
      <w:r>
        <w:t xml:space="preserve">При оценке влияния линаглиптина на уровень глюкозы в крови здоровых крыс, собак и обезьян установлено, что эффект снижения уровня глюкозы в крови ожидается при примерно 80% ингибировании </w:t>
      </w:r>
      <w:r w:rsidRPr="00DB6987">
        <w:t>ДПП-4</w:t>
      </w:r>
      <w:r>
        <w:t xml:space="preserve">. Ингибирование </w:t>
      </w:r>
      <w:r w:rsidRPr="00DB6987">
        <w:t>ДПП-4</w:t>
      </w:r>
      <w:r>
        <w:t xml:space="preserve"> </w:t>
      </w:r>
      <w:r w:rsidRPr="00987CD0">
        <w:rPr>
          <w:i/>
          <w:iCs/>
        </w:rPr>
        <w:t>in viv</w:t>
      </w:r>
      <w:r>
        <w:t xml:space="preserve">o происходило быстро, в течение 30 минут после перорального приема линаглиптина на модели здоровых крыс, собак и обезьян. Эффективное ингибирование </w:t>
      </w:r>
      <w:r w:rsidRPr="00DB6987">
        <w:t>ДПП-4</w:t>
      </w:r>
      <w:r>
        <w:t xml:space="preserve"> развивалось в течение ≥ 7 ч после однократного перорального приема линаглиптина у крыс (0,26 мг/кг), собак (1 мг/кг) и макак-резусов (1 мг/кг). Несколько более высокие дозы приводили к ингибированию </w:t>
      </w:r>
      <w:r w:rsidRPr="00DB6987">
        <w:t>ДПП-4</w:t>
      </w:r>
      <w:r>
        <w:t xml:space="preserve"> в течение 24 ч (например, 0,69 мг/кг у крыс). </w:t>
      </w:r>
    </w:p>
    <w:p w14:paraId="67C3EA60" w14:textId="77777777" w:rsidR="00A53415" w:rsidRDefault="00A53415" w:rsidP="00A53415">
      <w:pPr>
        <w:ind w:firstLine="709"/>
      </w:pPr>
      <w:r>
        <w:t xml:space="preserve">Аналогичное ингибирование </w:t>
      </w:r>
      <w:r w:rsidRPr="00DB6987">
        <w:t>ДПП-4</w:t>
      </w:r>
      <w:r>
        <w:t xml:space="preserve"> </w:t>
      </w:r>
      <w:r w:rsidRPr="0031677C">
        <w:rPr>
          <w:i/>
          <w:iCs/>
        </w:rPr>
        <w:t>in vivo</w:t>
      </w:r>
      <w:r>
        <w:t xml:space="preserve"> наблюдалось у животных с экспериментальным диабетом, например, ≥ 70% ингибирование у крыс Zucker Fatty (fa/fa) в течение 20 мин после введения 1 мг/кг линаглиптина через желудочный зонд.</w:t>
      </w:r>
    </w:p>
    <w:p w14:paraId="62036261" w14:textId="77777777" w:rsidR="00A53415" w:rsidRDefault="00A53415" w:rsidP="00A53415">
      <w:pPr>
        <w:ind w:firstLine="709"/>
      </w:pPr>
      <w:r>
        <w:t xml:space="preserve">Эффект снижения уровня глюкозы при лечении линаглиптином был продемонстрирован </w:t>
      </w:r>
      <w:r w:rsidRPr="00BB3E21">
        <w:rPr>
          <w:i/>
          <w:iCs/>
        </w:rPr>
        <w:t>in vivo</w:t>
      </w:r>
      <w:r>
        <w:t xml:space="preserve">. Ингибирование у крыс </w:t>
      </w:r>
      <w:r w:rsidRPr="00DB6987">
        <w:t>ДПП-4</w:t>
      </w:r>
      <w:r>
        <w:t xml:space="preserve"> наступает через 0,5 часа после введения линаглиптина, устойчивое ингибирование наступает через 7 ч после введения дозы и продолжается до 24 ч после введения в эффективных дозах. Исследования на собаках и макаках-резусах показали, что ингибирование </w:t>
      </w:r>
      <w:r w:rsidRPr="00DB6987">
        <w:t>ДПП-4</w:t>
      </w:r>
      <w:r>
        <w:t xml:space="preserve"> после однократного введения линаглиптина через желудочный зонд продолжается до 48 часов у собак и до 72 часов у обезьян.</w:t>
      </w:r>
    </w:p>
    <w:p w14:paraId="36E20698" w14:textId="77777777" w:rsidR="00A53415" w:rsidRPr="00D15235" w:rsidRDefault="00A53415" w:rsidP="00A53415">
      <w:pPr>
        <w:ind w:firstLine="709"/>
      </w:pPr>
      <w:r w:rsidRPr="0070277A">
        <w:rPr>
          <w:bCs/>
        </w:rPr>
        <w:t>Фармакокинетика</w:t>
      </w:r>
      <w:r w:rsidRPr="00D36158">
        <w:t xml:space="preserve"> линаглиптина оценивалась </w:t>
      </w:r>
      <w:r w:rsidRPr="00D36158">
        <w:rPr>
          <w:i/>
          <w:iCs/>
        </w:rPr>
        <w:t>in vivo</w:t>
      </w:r>
      <w:r w:rsidRPr="00D36158">
        <w:t xml:space="preserve"> после перорального введения у мышей, крыс, собак и обезьян. </w:t>
      </w:r>
      <w:r w:rsidRPr="00D15235">
        <w:t>Линаглиптин быстро всасывается после перорального приема, максимальная концентрация в плазме (T</w:t>
      </w:r>
      <w:r w:rsidRPr="00705C41">
        <w:rPr>
          <w:vertAlign w:val="subscript"/>
        </w:rPr>
        <w:t>max</w:t>
      </w:r>
      <w:r w:rsidRPr="00D15235">
        <w:t>) обычно достигается через 30-60 минут после приема</w:t>
      </w:r>
      <w:r>
        <w:t xml:space="preserve"> у экспериментальных животных (мыши, крысы, собаки и обезьяны), </w:t>
      </w:r>
      <w:r w:rsidRPr="00D15235">
        <w:t>T</w:t>
      </w:r>
      <w:r w:rsidRPr="00705C41">
        <w:rPr>
          <w:vertAlign w:val="subscript"/>
        </w:rPr>
        <w:t>max</w:t>
      </w:r>
      <w:r w:rsidRPr="00D15235">
        <w:t xml:space="preserve"> = 1,5 часа у людей. Двухфазная абсорбция наблюдалась у крыс после однократного перорального приема с быстрым достижением T</w:t>
      </w:r>
      <w:r w:rsidRPr="00D36158">
        <w:rPr>
          <w:vertAlign w:val="subscript"/>
        </w:rPr>
        <w:t>max</w:t>
      </w:r>
      <w:r w:rsidRPr="00D15235">
        <w:t xml:space="preserve"> в плазме через 30 минут, за которым последовал второй, более низкий пик в плазме через 4 часа после приема </w:t>
      </w:r>
      <w:r>
        <w:t>л</w:t>
      </w:r>
      <w:r w:rsidRPr="00D15235">
        <w:t>инаглиптин</w:t>
      </w:r>
      <w:r>
        <w:t>а</w:t>
      </w:r>
      <w:r w:rsidRPr="00D15235">
        <w:t xml:space="preserve">. Двухфазная абсорбция не наблюдалась после многократного приема. Пероральная биодоступность варьировалась от 18% до 69% у разных видов </w:t>
      </w:r>
      <w:r>
        <w:t>животных.</w:t>
      </w:r>
      <w:r w:rsidRPr="00D15235">
        <w:t xml:space="preserve"> </w:t>
      </w:r>
    </w:p>
    <w:p w14:paraId="1823C984" w14:textId="77777777" w:rsidR="00A53415" w:rsidRDefault="00A53415" w:rsidP="00A53415">
      <w:pPr>
        <w:ind w:firstLine="709"/>
      </w:pPr>
      <w:r w:rsidRPr="00D15235">
        <w:t xml:space="preserve">Время </w:t>
      </w:r>
      <w:r>
        <w:t>полувыведения</w:t>
      </w:r>
      <w:r w:rsidRPr="00D15235">
        <w:t xml:space="preserve"> (</w:t>
      </w:r>
      <w:r>
        <w:rPr>
          <w:lang w:val="en-US"/>
        </w:rPr>
        <w:t>T</w:t>
      </w:r>
      <w:r w:rsidRPr="003C6D2C">
        <w:rPr>
          <w:vertAlign w:val="subscript"/>
        </w:rPr>
        <w:t>1/2</w:t>
      </w:r>
      <w:r w:rsidRPr="00D15235">
        <w:t>) в плазме также было высоким у всех видов</w:t>
      </w:r>
      <w:r>
        <w:t xml:space="preserve"> животных</w:t>
      </w:r>
      <w:r w:rsidRPr="00D15235">
        <w:t xml:space="preserve">, начиная с минимального </w:t>
      </w:r>
      <w:r>
        <w:rPr>
          <w:lang w:val="en-US"/>
        </w:rPr>
        <w:t>T</w:t>
      </w:r>
      <w:r w:rsidRPr="003C6D2C">
        <w:rPr>
          <w:vertAlign w:val="subscript"/>
        </w:rPr>
        <w:t>1/2</w:t>
      </w:r>
      <w:r>
        <w:rPr>
          <w:vertAlign w:val="subscript"/>
        </w:rPr>
        <w:t xml:space="preserve"> </w:t>
      </w:r>
      <w:r w:rsidRPr="00D15235">
        <w:t xml:space="preserve">10-12 часов после </w:t>
      </w:r>
      <w:r>
        <w:t>введения</w:t>
      </w:r>
      <w:r w:rsidRPr="00D15235">
        <w:t xml:space="preserve"> высокой дозы</w:t>
      </w:r>
      <w:r>
        <w:t xml:space="preserve"> </w:t>
      </w:r>
      <w:r w:rsidRPr="00D15235">
        <w:t>у кроликов и крыс и до 131 час</w:t>
      </w:r>
      <w:r>
        <w:t>ов</w:t>
      </w:r>
      <w:r w:rsidRPr="00D15235">
        <w:t xml:space="preserve"> у людей</w:t>
      </w:r>
      <w:r>
        <w:t>.</w:t>
      </w:r>
    </w:p>
    <w:p w14:paraId="2FF68DB1" w14:textId="77777777" w:rsidR="00A53415" w:rsidRDefault="00A53415" w:rsidP="00A53415">
      <w:pPr>
        <w:ind w:firstLine="709"/>
      </w:pPr>
      <w:r>
        <w:t xml:space="preserve">Метаболизм линаглиптина изучался в нескольких специальных исследованиях. Уровень метаболизма линаглиптина </w:t>
      </w:r>
      <w:r w:rsidRPr="00E40FF5">
        <w:rPr>
          <w:i/>
          <w:iCs/>
        </w:rPr>
        <w:t>in vitro</w:t>
      </w:r>
      <w:r w:rsidRPr="009E45B3">
        <w:t xml:space="preserve"> в печени человека</w:t>
      </w:r>
      <w:r>
        <w:t xml:space="preserve">, </w:t>
      </w:r>
      <w:r w:rsidRPr="009E45B3">
        <w:t>микросом</w:t>
      </w:r>
      <w:r>
        <w:t>ах</w:t>
      </w:r>
      <w:r w:rsidRPr="009E45B3">
        <w:t xml:space="preserve"> почек и гепатоцит</w:t>
      </w:r>
      <w:r>
        <w:t>ах</w:t>
      </w:r>
      <w:r w:rsidRPr="009E45B3">
        <w:t xml:space="preserve"> человека был очень низким (менее 2% метаболизма после</w:t>
      </w:r>
      <w:r>
        <w:t xml:space="preserve"> 90 минут), CYP3A4 является преобладающим метаболизирующим ферментом. </w:t>
      </w:r>
    </w:p>
    <w:p w14:paraId="20A696BF" w14:textId="77777777" w:rsidR="00A53415" w:rsidRDefault="00A53415" w:rsidP="00A53415">
      <w:pPr>
        <w:ind w:firstLine="709"/>
      </w:pPr>
      <w:r>
        <w:t xml:space="preserve">Линаглиптин в целом хорошо переносился здоровыми животными и животными с диабетом. Необратимая и/или неконтролируемая токсичность возникала только при очень </w:t>
      </w:r>
      <w:r>
        <w:lastRenderedPageBreak/>
        <w:t xml:space="preserve">высоких дозах, достигавших 50 </w:t>
      </w:r>
      <w:r w:rsidRPr="00543150">
        <w:t>кратно</w:t>
      </w:r>
      <w:r>
        <w:t>го</w:t>
      </w:r>
      <w:r w:rsidRPr="00543150">
        <w:t xml:space="preserve"> увеличени</w:t>
      </w:r>
      <w:r>
        <w:t>я</w:t>
      </w:r>
      <w:r w:rsidRPr="00543150">
        <w:t xml:space="preserve"> максимально рекомендованной дозы человека</w:t>
      </w:r>
      <w:r>
        <w:t>.</w:t>
      </w:r>
      <w:r w:rsidRPr="00543150">
        <w:t xml:space="preserve"> </w:t>
      </w:r>
      <w:r>
        <w:t xml:space="preserve">Реакция гиперчувствительности по типу псевдоаллергии наблюдалась у собак и у обезьян только после внутривенного введения при чрезвычайно высокой экспозиции кратные (&gt;600 </w:t>
      </w:r>
      <w:r w:rsidRPr="00543150">
        <w:t>кратно</w:t>
      </w:r>
      <w:r>
        <w:t>го</w:t>
      </w:r>
      <w:r w:rsidRPr="00543150">
        <w:t xml:space="preserve"> увеличени</w:t>
      </w:r>
      <w:r>
        <w:t>я</w:t>
      </w:r>
      <w:r w:rsidRPr="00543150">
        <w:t xml:space="preserve"> максимально рекомендованной дозы человека</w:t>
      </w:r>
      <w:r>
        <w:t>). Органы-мишени – почки, печень, легкие, желудок.</w:t>
      </w:r>
    </w:p>
    <w:p w14:paraId="31F1CFE4" w14:textId="77777777" w:rsidR="00A53415" w:rsidRDefault="00A53415" w:rsidP="00A53415">
      <w:pPr>
        <w:ind w:firstLine="709"/>
      </w:pPr>
      <w:r>
        <w:t xml:space="preserve">Линаглиптин </w:t>
      </w:r>
      <w:r w:rsidRPr="003B3424">
        <w:t>и</w:t>
      </w:r>
      <w:r>
        <w:t xml:space="preserve"> его метаболит CD 1750 не показали признаков генотоксичности в стандартной батарее тестов по изучению генотоксичности. </w:t>
      </w:r>
      <w:r w:rsidRPr="00F70097">
        <w:rPr>
          <w:bCs/>
        </w:rPr>
        <w:t>Канцерогенный потенциал</w:t>
      </w:r>
      <w:r w:rsidRPr="00F70097">
        <w:t xml:space="preserve"> линаглиптина</w:t>
      </w:r>
      <w:r>
        <w:t xml:space="preserve"> при пероральном введении изучался в двухгодичных исследованиях у мышей и крыс. Не наблюдалось дозозависимого или статистически значимого увеличения частоты возникновения опухолей в исследовании крыс. Таким образом, NOAEL для опухолей, связанных с введением линаглиптина, равно 80 и 60 мг/кг/день перорально у мышей и крыс, соответственно. </w:t>
      </w:r>
    </w:p>
    <w:p w14:paraId="24C121A4" w14:textId="77777777" w:rsidR="00A53415" w:rsidRDefault="00A53415" w:rsidP="00A53415">
      <w:pPr>
        <w:ind w:firstLine="709"/>
      </w:pPr>
      <w:r>
        <w:t>NOAEL (д</w:t>
      </w:r>
      <w:r w:rsidRPr="00923E2B">
        <w:t>оза, не оказывающая видимого нежелательного эффекта</w:t>
      </w:r>
      <w:r>
        <w:t xml:space="preserve">) для </w:t>
      </w:r>
      <w:r w:rsidRPr="00F70097">
        <w:rPr>
          <w:bCs/>
        </w:rPr>
        <w:t>репродуктивной и ранней эмбриофетальной</w:t>
      </w:r>
      <w:r>
        <w:t xml:space="preserve"> токсичности у крыс был &gt; 240 мг/кг/</w:t>
      </w:r>
      <w:r w:rsidRPr="00D37B19">
        <w:t xml:space="preserve"> </w:t>
      </w:r>
      <w:r>
        <w:t>сутки. При дозе 240 мг/кг/</w:t>
      </w:r>
      <w:r w:rsidRPr="00D37B19">
        <w:t xml:space="preserve"> </w:t>
      </w:r>
      <w:r>
        <w:t>сутки</w:t>
      </w:r>
      <w:r w:rsidRPr="00D21625">
        <w:t xml:space="preserve"> </w:t>
      </w:r>
      <w:r>
        <w:t xml:space="preserve">наблюдались признаки легкой токсичности у половозрелых самцов и самок крыс, характеризующиеся значительным снижением прибавки массы тела и снижение потребления пищи по сравнению с контролем. При исследовании влияния </w:t>
      </w:r>
      <w:r w:rsidRPr="00D21625">
        <w:t>линаглиптин</w:t>
      </w:r>
      <w:r>
        <w:t>а</w:t>
      </w:r>
      <w:r w:rsidRPr="00D21625">
        <w:t xml:space="preserve"> </w:t>
      </w:r>
      <w:r>
        <w:t xml:space="preserve">на развитие эмбриона и плода у крыс, </w:t>
      </w:r>
      <w:r w:rsidRPr="00D21625">
        <w:t xml:space="preserve">линаглиптин вводили перорально один раз в </w:t>
      </w:r>
      <w:r>
        <w:t>сутки</w:t>
      </w:r>
      <w:r w:rsidRPr="00D21625">
        <w:t xml:space="preserve"> через желудочный зонд </w:t>
      </w:r>
      <w:r>
        <w:t>в дозах 10, 30, 240 мг/кг/сутки. NOAEL (материнский) = 25 мг/кг (78 кратное увеличении максимально</w:t>
      </w:r>
      <w:r w:rsidRPr="00093E95">
        <w:t xml:space="preserve"> </w:t>
      </w:r>
      <w:r>
        <w:t>рекомендованной дозы человека). Определение NOAEL для материнской токсичности было основан на 39% снижении прибавки массы тела по сравнению с контрольной группой на 28-й день беременности и снижение потребление пищи в период приема препарата при дозе 150 мг/кг/день. NOAEL (фетальный) = 150 мг/кг (пороки развития плода 200</w:t>
      </w:r>
      <w:r w:rsidRPr="004B1C8B">
        <w:t xml:space="preserve"> </w:t>
      </w:r>
      <w:r>
        <w:t>кратном увеличении максимально</w:t>
      </w:r>
      <w:r w:rsidRPr="00093E95">
        <w:t xml:space="preserve"> </w:t>
      </w:r>
      <w:r>
        <w:t xml:space="preserve">рекомендованной дозы человека). Определение NOAEL для фетальной токсичности было основано на выявлении повышенная частота внутриутробных вариаций малого желчного пузыря/гипоплазии желчного пузыря). </w:t>
      </w:r>
    </w:p>
    <w:p w14:paraId="35B752FC" w14:textId="77777777" w:rsidR="00A53415" w:rsidRDefault="00A53415" w:rsidP="00A53415">
      <w:pPr>
        <w:ind w:firstLine="709"/>
      </w:pPr>
      <w:r>
        <w:t>Введение крысам во время беременности (F0), в период внутриутробного развития и в период лактации (F1) 300 мг/кг линаглиптина (&gt; 1000 кратное увеличении максимально</w:t>
      </w:r>
      <w:r w:rsidRPr="00093E95">
        <w:t xml:space="preserve"> </w:t>
      </w:r>
      <w:r>
        <w:t>рекомендованной дозы человека) приводили к задержке роста и развития потомства в исследовании. Вес потомства (F1) был низким при рождении и оставался ниже, чем в контрольной группе. Потомство (F1) также имели умеренные задержки в физическом развитии, обучении/памяти, физической активность/исследовательском поведении и в количестве жизнеспособного потомства (F2) после спаривания.</w:t>
      </w:r>
    </w:p>
    <w:p w14:paraId="3556CCEC" w14:textId="44456819" w:rsidR="0009226D" w:rsidRDefault="0009226D" w:rsidP="00A53415">
      <w:pPr>
        <w:ind w:firstLine="709"/>
      </w:pPr>
      <w:r>
        <w:t xml:space="preserve">Таким образом, при доклиническом изучении препарата линаглиптин было выяснено, что линаглиптин в целом хорошо переносился здоровыми животными и животными с диабетом. Необратимая и/или неконтролируемая токсичность возникала только при очень высоких дозах, достигавших 50 </w:t>
      </w:r>
      <w:r w:rsidRPr="00543150">
        <w:t>кратно</w:t>
      </w:r>
      <w:r>
        <w:t>го</w:t>
      </w:r>
      <w:r w:rsidRPr="00543150">
        <w:t xml:space="preserve"> увеличени</w:t>
      </w:r>
      <w:r>
        <w:t>я</w:t>
      </w:r>
      <w:r w:rsidRPr="00543150">
        <w:t xml:space="preserve"> максимально рекомендованной дозы человека</w:t>
      </w:r>
      <w:r w:rsidR="00B2585B">
        <w:t xml:space="preserve">, линаглиптин не обладает </w:t>
      </w:r>
      <w:r w:rsidR="008200B5">
        <w:t>генотоксическими</w:t>
      </w:r>
      <w:r w:rsidR="00B2585B">
        <w:t xml:space="preserve"> и канцерогенными свойствами</w:t>
      </w:r>
      <w:r w:rsidR="00496F99">
        <w:t>.</w:t>
      </w:r>
    </w:p>
    <w:p w14:paraId="09450E6B" w14:textId="5A722F0A" w:rsidR="004B1452" w:rsidRDefault="004B1452" w:rsidP="004B1452">
      <w:pPr>
        <w:pStyle w:val="2"/>
        <w:spacing w:line="240" w:lineRule="auto"/>
        <w:rPr>
          <w:color w:val="000000" w:themeColor="text1"/>
          <w:szCs w:val="24"/>
        </w:rPr>
      </w:pPr>
      <w:bookmarkStart w:id="267" w:name="_Toc139362019"/>
      <w:r w:rsidRPr="00F37EE0">
        <w:rPr>
          <w:color w:val="000000" w:themeColor="text1"/>
          <w:szCs w:val="24"/>
        </w:rPr>
        <w:t>5.2. Обсуждение данных клинических исследований</w:t>
      </w:r>
      <w:bookmarkEnd w:id="267"/>
    </w:p>
    <w:p w14:paraId="2A6ECE73" w14:textId="4256C9DC" w:rsidR="00304AD0" w:rsidRPr="00304AD0" w:rsidRDefault="00304AD0" w:rsidP="00304AD0">
      <w:pPr>
        <w:ind w:firstLine="709"/>
      </w:pPr>
      <w:bookmarkStart w:id="268" w:name="_Hlk484365438"/>
      <w:bookmarkStart w:id="269" w:name="_Hlk484354093"/>
      <w:bookmarkStart w:id="270" w:name="_Hlk484365465"/>
      <w:bookmarkStart w:id="271" w:name="_Toc301482877"/>
      <w:bookmarkStart w:id="272" w:name="_Toc298775567"/>
      <w:bookmarkEnd w:id="266"/>
      <w:r>
        <w:rPr>
          <w:bCs/>
          <w:lang w:eastAsia="ru-RU"/>
        </w:rPr>
        <w:t xml:space="preserve">Так как препарат </w:t>
      </w:r>
      <w:r w:rsidRPr="002561BB">
        <w:rPr>
          <w:bCs/>
          <w:lang w:val="en-US" w:eastAsia="ru-RU"/>
        </w:rPr>
        <w:t>D</w:t>
      </w:r>
      <w:r w:rsidRPr="002561BB">
        <w:rPr>
          <w:lang w:val="en-US"/>
        </w:rPr>
        <w:t>T</w:t>
      </w:r>
      <w:r w:rsidRPr="002561BB">
        <w:t>-</w:t>
      </w:r>
      <w:r w:rsidRPr="002561BB">
        <w:rPr>
          <w:lang w:val="en-US"/>
        </w:rPr>
        <w:t>LNG</w:t>
      </w:r>
      <w:r>
        <w:t xml:space="preserve"> </w:t>
      </w:r>
      <w:r>
        <w:rPr>
          <w:bCs/>
          <w:lang w:eastAsia="ru-RU"/>
        </w:rPr>
        <w:t>(АО «Р-Фарм», Россия) представляет собой</w:t>
      </w:r>
      <w:r w:rsidRPr="002561BB">
        <w:rPr>
          <w:bCs/>
          <w:lang w:eastAsia="ru-RU"/>
        </w:rPr>
        <w:t xml:space="preserve"> воспроизведенный препарат линаглиптина, </w:t>
      </w:r>
      <w:r>
        <w:rPr>
          <w:bCs/>
          <w:lang w:eastAsia="ru-RU"/>
        </w:rPr>
        <w:t>который</w:t>
      </w:r>
      <w:r w:rsidRPr="002561BB">
        <w:rPr>
          <w:color w:val="000000"/>
        </w:rPr>
        <w:t xml:space="preserve"> полностью соответствует по качественному и количественному соста</w:t>
      </w:r>
      <w:r>
        <w:rPr>
          <w:color w:val="000000"/>
        </w:rPr>
        <w:t>ву действующего вещества и качест</w:t>
      </w:r>
      <w:r w:rsidRPr="002561BB">
        <w:rPr>
          <w:color w:val="000000"/>
        </w:rPr>
        <w:t xml:space="preserve">венному составу </w:t>
      </w:r>
      <w:r w:rsidRPr="004F5B1B">
        <w:rPr>
          <w:color w:val="000000"/>
        </w:rPr>
        <w:t xml:space="preserve">вспомогательных веществ, лекарственной форме и дозировке референтному препарату </w:t>
      </w:r>
      <w:r w:rsidRPr="00965A69">
        <w:rPr>
          <w:color w:val="000000"/>
        </w:rPr>
        <w:t xml:space="preserve">линаглиптина </w:t>
      </w:r>
      <w:r w:rsidRPr="00965A69">
        <w:t>Тражента</w:t>
      </w:r>
      <w:r w:rsidRPr="00965A69">
        <w:rPr>
          <w:vertAlign w:val="superscript"/>
          <w:lang w:eastAsia="ru-RU"/>
        </w:rPr>
        <w:t>®</w:t>
      </w:r>
      <w:r w:rsidR="00F57CDD">
        <w:rPr>
          <w:lang w:eastAsia="ru-RU"/>
        </w:rPr>
        <w:t>, таблетки, покрытые</w:t>
      </w:r>
      <w:r w:rsidRPr="00965A69">
        <w:rPr>
          <w:lang w:eastAsia="ru-RU"/>
        </w:rPr>
        <w:t xml:space="preserve"> пленочной оболочкой, 5 мг</w:t>
      </w:r>
      <w:r w:rsidRPr="00965A69">
        <w:rPr>
          <w:rFonts w:eastAsia="Calibri"/>
        </w:rPr>
        <w:t xml:space="preserve"> </w:t>
      </w:r>
      <w:r w:rsidRPr="00965A69">
        <w:rPr>
          <w:color w:val="000000"/>
        </w:rPr>
        <w:lastRenderedPageBreak/>
        <w:t>(</w:t>
      </w:r>
      <w:r w:rsidRPr="00965A69">
        <w:rPr>
          <w:rFonts w:eastAsia="Calibri"/>
          <w:bCs/>
        </w:rPr>
        <w:t>Берингер Ингельхайм Интернешнл ГмбХ, Германия</w:t>
      </w:r>
      <w:r w:rsidRPr="00965A69">
        <w:rPr>
          <w:color w:val="000000"/>
        </w:rPr>
        <w:t xml:space="preserve">), </w:t>
      </w:r>
      <w:r w:rsidRPr="00965A69">
        <w:t>ожидается, что его свойства</w:t>
      </w:r>
      <w:r w:rsidRPr="00965A69">
        <w:rPr>
          <w:rFonts w:eastAsia="Calibri"/>
        </w:rPr>
        <w:t xml:space="preserve"> будут идентичны свойствам оригинального препарата. </w:t>
      </w:r>
      <w:r>
        <w:t xml:space="preserve">Клинических исследований препарата </w:t>
      </w:r>
      <w:r>
        <w:rPr>
          <w:lang w:val="en-US"/>
        </w:rPr>
        <w:t>DT</w:t>
      </w:r>
      <w:r w:rsidRPr="00304AD0">
        <w:t>-</w:t>
      </w:r>
      <w:r>
        <w:rPr>
          <w:lang w:val="en-US"/>
        </w:rPr>
        <w:t>LNG</w:t>
      </w:r>
      <w:r w:rsidRPr="00304AD0">
        <w:t xml:space="preserve"> </w:t>
      </w:r>
      <w:r>
        <w:t>на данный момент не проводилось.</w:t>
      </w:r>
    </w:p>
    <w:p w14:paraId="4680E486" w14:textId="0478F32C" w:rsidR="003E2346" w:rsidRDefault="003E2346" w:rsidP="003E2346">
      <w:pPr>
        <w:ind w:firstLine="709"/>
        <w:rPr>
          <w:noProof/>
        </w:rPr>
      </w:pPr>
      <w:r>
        <w:rPr>
          <w:noProof/>
        </w:rPr>
        <w:t>Линаглиптин участвует в инактивации гормонов инкретинов — ГПП-1 и ГИП. Эти гормоны быстро разрушаются ферментом ДПП-4. Оба эти инкретина участвуют в поддержании концентрации глюкозы на физиологическом уровне. Базальные концентрации ГПП-1 и ГИП в течение суток низкие, они быстро повышаются в ответ на прием пищи. ГПП-1 и ГИП усиливают биосинтез инсулина и его секрецию бета-клетками поджелудочной железы при нормальной или повышенной концентрации глюкозы крови. Линаглиптин активно связывается с ферментом ДПП-4 (связь обратимая), что вызывает устойчивое повышение концентрации инкретинов и длительное сохранение их активности.</w:t>
      </w:r>
    </w:p>
    <w:p w14:paraId="59CBC2BE" w14:textId="77777777" w:rsidR="003E2346" w:rsidRDefault="003E2346" w:rsidP="003E2346">
      <w:pPr>
        <w:ind w:firstLine="709"/>
      </w:pPr>
      <w:r>
        <w:t xml:space="preserve">После перорального приема дозы 5 мг линаглиптин быстро всасывается с пиком концентрации в плазме крови, возникающим через 1,5–2,5 часа после введения (медиана </w:t>
      </w:r>
      <w:r>
        <w:rPr>
          <w:lang w:val="en-US"/>
        </w:rPr>
        <w:t>T</w:t>
      </w:r>
      <w:r w:rsidRPr="003979D6">
        <w:rPr>
          <w:vertAlign w:val="subscript"/>
        </w:rPr>
        <w:t>max</w:t>
      </w:r>
      <w:r>
        <w:t>), что свидетельствует о преобладании всасывание в верхних отделах желудочно-кишечного тракта. Фармакодинамические исследования, в которых изучалась связь концентрации линаглиптина в плазме с ингибированием ДПП-4 продемонстрировали, что IC</w:t>
      </w:r>
      <w:r w:rsidRPr="005127F2">
        <w:rPr>
          <w:vertAlign w:val="subscript"/>
        </w:rPr>
        <w:t>50</w:t>
      </w:r>
      <w:r>
        <w:t xml:space="preserve"> линаглиптина составляет приблизительно 2-4 нмоль/л, IC</w:t>
      </w:r>
      <w:r w:rsidRPr="005127F2">
        <w:rPr>
          <w:vertAlign w:val="subscript"/>
        </w:rPr>
        <w:t>80</w:t>
      </w:r>
      <w:r>
        <w:t xml:space="preserve"> составляет приблизительно 4-6 нмоль/л, а I</w:t>
      </w:r>
      <w:r w:rsidRPr="00C77621">
        <w:rPr>
          <w:vertAlign w:val="subscript"/>
        </w:rPr>
        <w:t>max</w:t>
      </w:r>
      <w:r>
        <w:t xml:space="preserve"> может быть принято за 100% ингибирование ДПП-4. Влияние на ДПП-4</w:t>
      </w:r>
      <w:r w:rsidRPr="00C77621">
        <w:t xml:space="preserve"> </w:t>
      </w:r>
      <w:r>
        <w:t xml:space="preserve">сохраняется в течение 24 часов. </w:t>
      </w:r>
    </w:p>
    <w:p w14:paraId="78FAD999" w14:textId="77777777" w:rsidR="003E2346" w:rsidRDefault="003E2346" w:rsidP="003E2346">
      <w:pPr>
        <w:ind w:firstLine="709"/>
      </w:pPr>
      <w:r w:rsidRPr="008B4EDB">
        <w:t xml:space="preserve">Средний кажущийся </w:t>
      </w:r>
      <w:r>
        <w:t>о</w:t>
      </w:r>
      <w:r w:rsidRPr="008B4EDB">
        <w:t xml:space="preserve">бъем распределения </w:t>
      </w:r>
      <w:r>
        <w:t>(</w:t>
      </w:r>
      <w:r w:rsidRPr="008B4EDB">
        <w:t>Vss</w:t>
      </w:r>
      <w:r>
        <w:t>)</w:t>
      </w:r>
      <w:r w:rsidRPr="008B4EDB">
        <w:t xml:space="preserve"> </w:t>
      </w:r>
      <w:r w:rsidRPr="00CC6355">
        <w:t>после однократного внутривенного введения линаглиптина в дозе 5 мг здоровым добровольцам составляет примерно 1110 литров, что указывает на интенсивное распределение в тканях. Связывание линаглиптина с белками плазмы зависит от его концентрации и составля</w:t>
      </w:r>
      <w:r>
        <w:t>ло</w:t>
      </w:r>
      <w:r w:rsidRPr="00CC6355">
        <w:t xml:space="preserve"> при концентрации 1 нмоль/л около 99 </w:t>
      </w:r>
      <w:r>
        <w:t>%</w:t>
      </w:r>
      <w:r w:rsidRPr="00CC6355">
        <w:t xml:space="preserve">, а при концентрации более 30 нмоль/л </w:t>
      </w:r>
      <w:r>
        <w:t xml:space="preserve">– </w:t>
      </w:r>
      <w:r w:rsidRPr="00CC6355">
        <w:t>75-89</w:t>
      </w:r>
      <w:r>
        <w:t>%</w:t>
      </w:r>
      <w:r w:rsidRPr="00CC6355">
        <w:t>, что отражает насыщение связывания линаглиптина с ДПП-4 по мере увеличения его концентрации. При высокой концентрации, когда возникает полное насыщение ДПП-4, 7</w:t>
      </w:r>
      <w:r>
        <w:t>0-80</w:t>
      </w:r>
      <w:r w:rsidRPr="00CC6355">
        <w:t>% линаглиптина связывается с другими белками плазмы (не с ДПП-4), а 20-30 % линаглиптина находится в плазме в несвязанном состоянии</w:t>
      </w:r>
      <w:r>
        <w:t>.</w:t>
      </w:r>
    </w:p>
    <w:p w14:paraId="4A7AB5F9" w14:textId="77777777" w:rsidR="003E2346" w:rsidRDefault="003E2346" w:rsidP="003E2346">
      <w:pPr>
        <w:ind w:firstLine="709"/>
      </w:pPr>
      <w:r>
        <w:t>Плазменные концентрации линаглиптина снижаются трехфазным образом с длительным конечным периодом полувыведения (конечный период полувыведения линаглиптина более 100 часов), что в большей степени связано со связыванием линаглиптина с ДПП-4 и не способствует кумуляции лекарственного средства.</w:t>
      </w:r>
    </w:p>
    <w:p w14:paraId="60A3E0CE" w14:textId="2F1587D2" w:rsidR="003E2346" w:rsidRDefault="003E2346" w:rsidP="003E2346">
      <w:pPr>
        <w:ind w:firstLine="709"/>
      </w:pPr>
      <w:r>
        <w:t xml:space="preserve">Преимущественный путь выведения </w:t>
      </w:r>
      <w:r w:rsidR="00154379">
        <w:t xml:space="preserve">– </w:t>
      </w:r>
      <w:r>
        <w:t xml:space="preserve">через кишечник. Через 4 дня после перорального применения радиоактивно меченого </w:t>
      </w:r>
      <w:r w:rsidRPr="00DF4122">
        <w:rPr>
          <w:vertAlign w:val="superscript"/>
        </w:rPr>
        <w:t>14</w:t>
      </w:r>
      <w:r>
        <w:t xml:space="preserve">C-линаглиптина у здоровых добровольцев выводилось примерно 85 % дозы (через кишечник 80 %, почками 5 %) при клиренсе креатинина примерно 70 мл/мин. </w:t>
      </w:r>
    </w:p>
    <w:p w14:paraId="09F42664" w14:textId="77777777" w:rsidR="003E2346" w:rsidRDefault="003E2346" w:rsidP="003E2346">
      <w:pPr>
        <w:ind w:firstLine="709"/>
      </w:pPr>
      <w:r>
        <w:t xml:space="preserve">Программа 3 фазы клинических исследований для линаглиптина включала изучение эффективности линаглиптина в монотерапии и в комбинации с 3 важными </w:t>
      </w:r>
      <w:r w:rsidRPr="005B2F71">
        <w:rPr>
          <w:rFonts w:eastAsia="TimesNewRomanPSMT"/>
          <w:lang w:eastAsia="en-US"/>
        </w:rPr>
        <w:t>ПССП</w:t>
      </w:r>
      <w:r>
        <w:rPr>
          <w:rFonts w:eastAsia="TimesNewRomanPSMT"/>
          <w:lang w:eastAsia="en-US"/>
        </w:rPr>
        <w:t>:</w:t>
      </w:r>
      <w:r>
        <w:t xml:space="preserve"> метформином, сульфонилмочевиной и пиоглитазоном. Предполагалось, что эти комбинации будут клинически эффективны, учитывая потенциально взаимодополняющие механизмы действия – добавление препаратов, направленных на инсулинорезистентность и/или чрезмерное печеночное производство глюкозы (агонист PPARγ или метформин) с линаглиптином, препаратом, действие которого направлено на повышение секреции инсулина и снижение концентрации глюкагона. </w:t>
      </w:r>
    </w:p>
    <w:p w14:paraId="76717EDA" w14:textId="77777777" w:rsidR="003E2346" w:rsidRDefault="003E2346" w:rsidP="003E2346">
      <w:pPr>
        <w:ind w:firstLine="709"/>
      </w:pPr>
      <w:r>
        <w:t xml:space="preserve">Эффективность и безопасность монотерапии линаглиптином была оценена в двойном слепом плацебо-контролируемом исследовании продолжительностью 24 недели. </w:t>
      </w:r>
    </w:p>
    <w:p w14:paraId="7B1C57B2" w14:textId="77777777" w:rsidR="003E2346" w:rsidRPr="00BA7D3D" w:rsidRDefault="003E2346" w:rsidP="003E2346">
      <w:pPr>
        <w:ind w:firstLine="709"/>
      </w:pPr>
      <w:r>
        <w:t>Л</w:t>
      </w:r>
      <w:r w:rsidRPr="0060778A">
        <w:t xml:space="preserve">ечение линаглиптином </w:t>
      </w:r>
      <w:r>
        <w:t>приводило</w:t>
      </w:r>
      <w:r w:rsidRPr="0060778A">
        <w:t xml:space="preserve"> </w:t>
      </w:r>
      <w:r>
        <w:t>к снижению</w:t>
      </w:r>
      <w:r w:rsidRPr="0060778A">
        <w:t xml:space="preserve"> изменени</w:t>
      </w:r>
      <w:r>
        <w:t>я</w:t>
      </w:r>
      <w:r w:rsidRPr="0060778A">
        <w:t xml:space="preserve"> HbA1c по сравнению с исходным уровнем на -0,69% (p &lt;0,0001) через 24 недели. У пациентов с исходным уровнем </w:t>
      </w:r>
      <w:r w:rsidRPr="0060778A">
        <w:lastRenderedPageBreak/>
        <w:t>HbA1c ≥ 9,0 % снижение HbA1c составило 1,01 % (p &lt;0,0001)</w:t>
      </w:r>
      <w:r>
        <w:t xml:space="preserve">. </w:t>
      </w:r>
      <w:r w:rsidRPr="0060778A">
        <w:t>Пациенты, получавшие линаглиптин достигали снижения HbA1c на ≥0,5% через 24 недели</w:t>
      </w:r>
      <w:r>
        <w:t xml:space="preserve"> в сравнении с группой</w:t>
      </w:r>
      <w:r w:rsidRPr="0060778A">
        <w:t xml:space="preserve"> </w:t>
      </w:r>
      <w:r>
        <w:t xml:space="preserve">плацебо </w:t>
      </w:r>
      <w:r w:rsidRPr="0060778A">
        <w:t xml:space="preserve">(47,1% и 19,0% соответственно; отношение шансов, ОШ = 4,2, р &lt;0,0001). Уровень глюкозы в плазме натощак </w:t>
      </w:r>
      <w:r>
        <w:t>снизился</w:t>
      </w:r>
      <w:r w:rsidRPr="0060778A">
        <w:t xml:space="preserve"> на -1,3 ммоль/л (p &lt;0,0001) при приеме линаглиптина по сравнению с плацебо</w:t>
      </w:r>
      <w:r>
        <w:t>.</w:t>
      </w:r>
      <w:r w:rsidRPr="0060778A">
        <w:t xml:space="preserve"> </w:t>
      </w:r>
      <w:r>
        <w:t>С</w:t>
      </w:r>
      <w:r w:rsidRPr="0060778A">
        <w:t>реднее снижение</w:t>
      </w:r>
      <w:r>
        <w:t xml:space="preserve"> глюкозы </w:t>
      </w:r>
      <w:r w:rsidRPr="0060778A">
        <w:t>через</w:t>
      </w:r>
      <w:r>
        <w:t xml:space="preserve"> 2 часа после приема пищи составило</w:t>
      </w:r>
      <w:r w:rsidRPr="0060778A">
        <w:t xml:space="preserve"> -3,2 ммоль/л</w:t>
      </w:r>
      <w:r>
        <w:t xml:space="preserve"> </w:t>
      </w:r>
      <w:r w:rsidRPr="0060778A">
        <w:t>по сравнению с исходным уровнем (p &lt;0,0001)</w:t>
      </w:r>
      <w:r>
        <w:t>.</w:t>
      </w:r>
    </w:p>
    <w:p w14:paraId="095D3417" w14:textId="68085CE7" w:rsidR="003E2346" w:rsidRDefault="003E2346" w:rsidP="003E2346">
      <w:pPr>
        <w:ind w:firstLine="709"/>
      </w:pPr>
      <w:r>
        <w:t>В международном рандомизированном двойном слепом плацебо-контролируемом исследовании в параллельных группах изучения эффективности комбинированной терапии линаглиптина</w:t>
      </w:r>
      <w:r w:rsidRPr="0060778A">
        <w:t xml:space="preserve"> </w:t>
      </w:r>
      <w:r>
        <w:t>с пиоглитазоном разница в средних значениях HbA1c в группе линаглиптина по сравнению с плацебо составила -0,51% (95% доверительный интервал [ДИ] -0,71, -0,30; p &lt;0,0001). Снижение уровня ГПН было значительно больше для группы линаглиптин плюс пиоглитазон, чем для плацебо плюс пиоглитазон; -1,8 и -1,0 ммоль/л, соответственно (95% ДИ -1,2, -0,4; p &lt;0,0001). Пациенты, принимавшие линаглиптин плюс пиоглитазон, по сравнению с теми, кто получал плацебо плюс пиоглитазон, с большей вероятностью достигали уровня HbA1c &lt;7,0% (42,9 против 30,5% соответственно; p = 0,0051) и снижения HbA1c ≥0,5% (75,0 против 50,8 % соответственно, p &lt;0,0001</w:t>
      </w:r>
      <w:r w:rsidR="00806090">
        <w:t>)</w:t>
      </w:r>
      <w:r>
        <w:t>.</w:t>
      </w:r>
    </w:p>
    <w:p w14:paraId="57A40389" w14:textId="77777777" w:rsidR="003E2346" w:rsidRPr="00F77D2A" w:rsidRDefault="003E2346" w:rsidP="003E2346">
      <w:pPr>
        <w:ind w:firstLine="709"/>
      </w:pPr>
      <w:r>
        <w:t>В</w:t>
      </w:r>
      <w:r w:rsidRPr="0016106D">
        <w:t xml:space="preserve"> международно</w:t>
      </w:r>
      <w:r>
        <w:t>м</w:t>
      </w:r>
      <w:r w:rsidRPr="0016106D">
        <w:t xml:space="preserve"> рандомизированно</w:t>
      </w:r>
      <w:r>
        <w:t>м</w:t>
      </w:r>
      <w:r w:rsidRPr="0016106D">
        <w:t xml:space="preserve"> двойно</w:t>
      </w:r>
      <w:r>
        <w:t>м</w:t>
      </w:r>
      <w:r w:rsidRPr="0016106D">
        <w:t xml:space="preserve"> слепо</w:t>
      </w:r>
      <w:r>
        <w:t>м</w:t>
      </w:r>
      <w:r w:rsidRPr="0016106D">
        <w:t xml:space="preserve"> плацебо-контролируемо</w:t>
      </w:r>
      <w:r>
        <w:t>м</w:t>
      </w:r>
      <w:r w:rsidRPr="0016106D">
        <w:t xml:space="preserve"> исследовани</w:t>
      </w:r>
      <w:r>
        <w:t>и</w:t>
      </w:r>
      <w:r w:rsidRPr="0016106D">
        <w:t xml:space="preserve"> в параллельных группах</w:t>
      </w:r>
      <w:r>
        <w:t xml:space="preserve"> линаглиптин (+метформин) показал значительное снижение по сравнению с плацебо (+метформин) средних значений по сравнению с исходным уровнем следующих показателей: HbA1c (-0,49 против 0,15%), ГПН (-0,59 против 0,58 ммоль/л) и у</w:t>
      </w:r>
      <w:r w:rsidRPr="00B41EC9">
        <w:t>ровн</w:t>
      </w:r>
      <w:r>
        <w:t>я</w:t>
      </w:r>
      <w:r w:rsidRPr="00B41EC9">
        <w:t xml:space="preserve"> глюкоз</w:t>
      </w:r>
      <w:r>
        <w:t>ы</w:t>
      </w:r>
      <w:r w:rsidRPr="00B41EC9">
        <w:t xml:space="preserve"> в крови через 2 часа после приема пищи</w:t>
      </w:r>
      <w:r>
        <w:t xml:space="preserve"> (-2,7 против 0,7 ммоль/л), р &lt;0,0001. Добавление линаглиптина в дозе 5 мг 1 раз в сутки у пациентов с СД 2, недостаточно контролируемым метформином, приводило к значительному и клинически значимому улучшение гликемического контроля без увеличения массы тела или повышенного риска гипогликемии.</w:t>
      </w:r>
    </w:p>
    <w:p w14:paraId="4A288CEA" w14:textId="77777777" w:rsidR="003E2346" w:rsidRPr="0016106D" w:rsidRDefault="003E2346" w:rsidP="003E2346">
      <w:pPr>
        <w:ind w:firstLine="709"/>
      </w:pPr>
      <w:r>
        <w:t xml:space="preserve">В </w:t>
      </w:r>
      <w:r w:rsidRPr="006840D6">
        <w:t>многоцентрово</w:t>
      </w:r>
      <w:r>
        <w:t>м</w:t>
      </w:r>
      <w:r w:rsidRPr="006840D6">
        <w:t xml:space="preserve"> 24-недельно</w:t>
      </w:r>
      <w:r>
        <w:t>м</w:t>
      </w:r>
      <w:r w:rsidRPr="006840D6">
        <w:t xml:space="preserve"> рандомизированно</w:t>
      </w:r>
      <w:r>
        <w:t>м</w:t>
      </w:r>
      <w:r w:rsidRPr="006840D6">
        <w:t xml:space="preserve"> двойно</w:t>
      </w:r>
      <w:r>
        <w:t>м</w:t>
      </w:r>
      <w:r w:rsidRPr="006840D6">
        <w:t xml:space="preserve"> слепо</w:t>
      </w:r>
      <w:r>
        <w:t>м</w:t>
      </w:r>
      <w:r w:rsidRPr="006840D6">
        <w:t xml:space="preserve"> исследовани</w:t>
      </w:r>
      <w:r>
        <w:t>и</w:t>
      </w:r>
      <w:r w:rsidRPr="006840D6">
        <w:t xml:space="preserve"> в параллельных группах с участием 1058 пациентов, сравнивающе</w:t>
      </w:r>
      <w:r>
        <w:t>м</w:t>
      </w:r>
      <w:r w:rsidRPr="006840D6">
        <w:t xml:space="preserve"> </w:t>
      </w:r>
      <w:r>
        <w:t xml:space="preserve">лечение </w:t>
      </w:r>
      <w:r w:rsidRPr="006840D6">
        <w:t>линаглиптин</w:t>
      </w:r>
      <w:r>
        <w:t>ом</w:t>
      </w:r>
      <w:r w:rsidRPr="006840D6">
        <w:t xml:space="preserve"> (5 мг один раз в </w:t>
      </w:r>
      <w:r>
        <w:t>сутки</w:t>
      </w:r>
      <w:r w:rsidRPr="006840D6">
        <w:t xml:space="preserve">) и плацебо при добавлении к </w:t>
      </w:r>
      <w:r>
        <w:t xml:space="preserve">комбинации </w:t>
      </w:r>
      <w:r w:rsidRPr="006840D6">
        <w:t>ме</w:t>
      </w:r>
      <w:r>
        <w:t xml:space="preserve">тформин плюс сульфонилмочевина, на 24-й неделе среднее изменение HbA(1c) по сравнению с исходным уровнем составило -7 ммоль/моль (-0,62%) [95% ДИ от -8 до -6 ммоль/моль (от -0,73 до -0,50%).; р &lt;0,0001]. Больше участников с исходным уровнем HbA(1c) ≥ 53 ммоль/моль (≥ 7,0%) достигли уровня HbA(1c) &lt;53 ммоль/моль (&lt;7,0%) при применении линаглиптина по сравнению с плацебо (29,2% против 8,1%, </w:t>
      </w:r>
      <w:r>
        <w:rPr>
          <w:lang w:val="en-US"/>
        </w:rPr>
        <w:t>p</w:t>
      </w:r>
      <w:r>
        <w:t xml:space="preserve"> &lt;0,0001). ГПН снижалась при приеме линаглиптина по сравнению с плацебо (-0,7 ммоль/л, 95% ДИ от -1,0 до -0,4; р&lt;0,0001). У пациентов с СД2 добавление линаглиптина к метформину, назначаемому в комбинации с сульфонилмочевиной, значительно улучшало гликемический контроль. </w:t>
      </w:r>
    </w:p>
    <w:p w14:paraId="10B2C74D" w14:textId="77777777" w:rsidR="003E2346" w:rsidRDefault="003E2346" w:rsidP="003E2346">
      <w:pPr>
        <w:pStyle w:val="OT"/>
        <w:spacing w:after="0"/>
        <w:ind w:firstLine="709"/>
        <w:rPr>
          <w:sz w:val="24"/>
          <w:szCs w:val="24"/>
        </w:rPr>
      </w:pPr>
      <w:r w:rsidRPr="00296518">
        <w:rPr>
          <w:sz w:val="24"/>
          <w:szCs w:val="24"/>
        </w:rPr>
        <w:t>В анализ безопасности включены исследования, котор</w:t>
      </w:r>
      <w:r>
        <w:rPr>
          <w:sz w:val="24"/>
          <w:szCs w:val="24"/>
        </w:rPr>
        <w:t>ые проводились у пациентов с СД</w:t>
      </w:r>
      <w:r w:rsidRPr="00296518">
        <w:rPr>
          <w:sz w:val="24"/>
          <w:szCs w:val="24"/>
        </w:rPr>
        <w:t>2</w:t>
      </w:r>
      <w:r>
        <w:rPr>
          <w:sz w:val="24"/>
          <w:szCs w:val="24"/>
        </w:rPr>
        <w:t>. В</w:t>
      </w:r>
      <w:r w:rsidRPr="00C41DF0">
        <w:rPr>
          <w:sz w:val="24"/>
          <w:szCs w:val="24"/>
        </w:rPr>
        <w:t>се исследования у пациентов с сахарным диабетом 2 типа включали в общей сложности 6198 пациентов. Из них 4687</w:t>
      </w:r>
      <w:r>
        <w:rPr>
          <w:sz w:val="24"/>
          <w:szCs w:val="24"/>
        </w:rPr>
        <w:t xml:space="preserve"> </w:t>
      </w:r>
      <w:r w:rsidRPr="00C41DF0">
        <w:rPr>
          <w:sz w:val="24"/>
          <w:szCs w:val="24"/>
        </w:rPr>
        <w:t xml:space="preserve">пациентов получали линаглиптин (в любой дозе), а 4040 пациентов получали линаглиптин в дозе 5 мг </w:t>
      </w:r>
      <w:r>
        <w:rPr>
          <w:sz w:val="24"/>
          <w:szCs w:val="24"/>
        </w:rPr>
        <w:t>один раз в день</w:t>
      </w:r>
      <w:r w:rsidRPr="00C41DF0">
        <w:rPr>
          <w:sz w:val="24"/>
          <w:szCs w:val="24"/>
        </w:rPr>
        <w:t>.</w:t>
      </w:r>
      <w:r>
        <w:rPr>
          <w:sz w:val="24"/>
          <w:szCs w:val="24"/>
        </w:rPr>
        <w:t xml:space="preserve"> </w:t>
      </w:r>
      <w:r w:rsidRPr="00C41DF0">
        <w:rPr>
          <w:sz w:val="24"/>
          <w:szCs w:val="24"/>
        </w:rPr>
        <w:t>Из пациентов, получавших линаглиптин в дозе 5 мг, 3430 пациентов подвергались воздействию в течение 6 месяцев или дольше</w:t>
      </w:r>
      <w:r>
        <w:rPr>
          <w:sz w:val="24"/>
          <w:szCs w:val="24"/>
        </w:rPr>
        <w:t xml:space="preserve">, </w:t>
      </w:r>
      <w:r>
        <w:t xml:space="preserve">2390 </w:t>
      </w:r>
      <w:r w:rsidRPr="00C41DF0">
        <w:rPr>
          <w:sz w:val="24"/>
          <w:szCs w:val="24"/>
        </w:rPr>
        <w:t xml:space="preserve">пациентов в течение 12 месяцев или дольше и 536 пациентов в течение 18 месяцев или дольше. </w:t>
      </w:r>
    </w:p>
    <w:p w14:paraId="359483BB" w14:textId="77777777" w:rsidR="003E2346" w:rsidRDefault="003E2346" w:rsidP="003E2346">
      <w:pPr>
        <w:pStyle w:val="OT"/>
        <w:spacing w:after="0"/>
        <w:ind w:firstLine="709"/>
        <w:rPr>
          <w:sz w:val="24"/>
          <w:szCs w:val="24"/>
        </w:rPr>
      </w:pPr>
      <w:r w:rsidRPr="00326568">
        <w:rPr>
          <w:sz w:val="24"/>
          <w:szCs w:val="24"/>
        </w:rPr>
        <w:t xml:space="preserve">Общий процент пациентов с нежелательными явлениями был сопоставим между видами лечения (плацебо 53,8% по сравнению с линаглиптином 55,0%). Доля пациентов с нежелательными явлениями легкой (36,8% против 37,6% в группе плацебо и линаглиптина соответственно), средней тяжести (15,6% против 15,6%) или тяжелой (1,4% против 1,8%) интенсивности были одинаковыми. Нежелательные явления, связанные с лекарственным </w:t>
      </w:r>
      <w:r>
        <w:rPr>
          <w:sz w:val="24"/>
          <w:szCs w:val="24"/>
        </w:rPr>
        <w:lastRenderedPageBreak/>
        <w:t>препаратом</w:t>
      </w:r>
      <w:r w:rsidRPr="00326568">
        <w:rPr>
          <w:sz w:val="24"/>
          <w:szCs w:val="24"/>
        </w:rPr>
        <w:t>, были немного более частыми в группе линаглиптина, чем в группе плацебо (10,4%</w:t>
      </w:r>
      <w:r>
        <w:rPr>
          <w:sz w:val="24"/>
          <w:szCs w:val="24"/>
        </w:rPr>
        <w:t xml:space="preserve"> </w:t>
      </w:r>
      <w:r w:rsidRPr="00326568">
        <w:rPr>
          <w:sz w:val="24"/>
          <w:szCs w:val="24"/>
        </w:rPr>
        <w:t>против</w:t>
      </w:r>
      <w:r>
        <w:rPr>
          <w:sz w:val="24"/>
          <w:szCs w:val="24"/>
        </w:rPr>
        <w:t xml:space="preserve"> </w:t>
      </w:r>
      <w:r w:rsidRPr="00326568">
        <w:rPr>
          <w:sz w:val="24"/>
          <w:szCs w:val="24"/>
        </w:rPr>
        <w:t xml:space="preserve">8,5%). Самое частое связанное с линаглиптином нежелательное явление была гипогликемия с более высокой частотой в группе линаглиптина (2,4% против 5,0% в группе плацебо и линаглиптина соответственно, возникающая преимущественно на фоне </w:t>
      </w:r>
      <w:r>
        <w:rPr>
          <w:sz w:val="24"/>
          <w:szCs w:val="24"/>
        </w:rPr>
        <w:t xml:space="preserve">приема </w:t>
      </w:r>
      <w:r w:rsidRPr="00326568">
        <w:rPr>
          <w:sz w:val="24"/>
          <w:szCs w:val="24"/>
        </w:rPr>
        <w:t>метформина), и гипергликемия с более высокой частотой в группе плацебо. группа (1,5% против 0,5%)</w:t>
      </w:r>
      <w:r>
        <w:rPr>
          <w:sz w:val="24"/>
          <w:szCs w:val="24"/>
        </w:rPr>
        <w:t>.</w:t>
      </w:r>
    </w:p>
    <w:p w14:paraId="1D8E5D99" w14:textId="77777777" w:rsidR="003E2346" w:rsidRDefault="003E2346" w:rsidP="003E2346">
      <w:pPr>
        <w:ind w:firstLine="709"/>
      </w:pPr>
      <w:r w:rsidRPr="00C41DF0">
        <w:t xml:space="preserve">Частота преждевременного прекращения приема исследуемого препарата была выше в группе плацебо, чем в группе линаглиптина (3,6% против 2,3%). Разница была в основном связана с более высокой частотой гипергликемии (0,9% против 0,2%) и повышением уровня глюкозы в крови (0,4% против 0,1%) в группе плацебо. </w:t>
      </w:r>
      <w:r>
        <w:t>Как и ожидалось, гипергликемия возникала с большей частотой в группе плацебо/фон, чем в группе линаглиптина (10,6% против 5,0%). И наоборот, гипогликемия реже встречалась в группе плацебо (4,1%), чем в группе линаглиптина (7,6%).</w:t>
      </w:r>
    </w:p>
    <w:p w14:paraId="092CDA44" w14:textId="5DFF111A" w:rsidR="000C4BB3" w:rsidRPr="00101FFC" w:rsidRDefault="003E2346" w:rsidP="00101FFC">
      <w:pPr>
        <w:pStyle w:val="OT"/>
        <w:spacing w:after="0"/>
        <w:ind w:firstLine="709"/>
        <w:rPr>
          <w:sz w:val="24"/>
          <w:szCs w:val="24"/>
        </w:rPr>
      </w:pPr>
      <w:r w:rsidRPr="00326568">
        <w:rPr>
          <w:sz w:val="24"/>
          <w:szCs w:val="24"/>
        </w:rPr>
        <w:t>Частота серьезных нежелательных явлений была низкой в обеих группах лечения (2,5% против 2,7%). Было 2 серьезных нежелательных явления со смертельным исходом в группе линаглиптина и ни одного в группе плацебо</w:t>
      </w:r>
      <w:r>
        <w:rPr>
          <w:sz w:val="24"/>
          <w:szCs w:val="24"/>
        </w:rPr>
        <w:t>.</w:t>
      </w:r>
      <w:r w:rsidR="00101FFC">
        <w:rPr>
          <w:sz w:val="24"/>
          <w:szCs w:val="24"/>
        </w:rPr>
        <w:t xml:space="preserve"> </w:t>
      </w:r>
      <w:r w:rsidR="000C4BB3" w:rsidRPr="00C41DF0">
        <w:t xml:space="preserve">Частота преждевременного прекращения приема исследуемого препарата была выше в группе плацебо, чем в группе линаглиптина (3,6% против 2,3%). Разница была в основном связана с более высокой частотой гипергликемии (0,9% против 0,2%) и повышением уровня глюкозы в крови (0,4% против 0,1%) в группе плацебо. </w:t>
      </w:r>
    </w:p>
    <w:p w14:paraId="4E630006" w14:textId="74C0F99C" w:rsidR="000C4BB3" w:rsidRPr="0016106D" w:rsidRDefault="000C4BB3" w:rsidP="00101FFC">
      <w:pPr>
        <w:ind w:firstLine="709"/>
      </w:pPr>
      <w:r>
        <w:t xml:space="preserve">В целом на уровне </w:t>
      </w:r>
      <w:r w:rsidR="00101FFC">
        <w:t>системно-органных классов</w:t>
      </w:r>
      <w:r>
        <w:t xml:space="preserve"> между группами лечения были лишь небольшие различия. Как и ожидалось, гипергликемия возникала с большей частотой в группе плацебо/фон, чем в группе линаглиптина (10,6% против 5,0%). И наоборот, гипогликемия реже встречалась в группе плацебо (4,1%), чем в группе линаглиптина (7,6%).</w:t>
      </w:r>
    </w:p>
    <w:p w14:paraId="4704B2D5" w14:textId="77777777" w:rsidR="000C4BB3" w:rsidRPr="004C6B7F" w:rsidRDefault="000C4BB3" w:rsidP="00101FFC">
      <w:pPr>
        <w:ind w:firstLine="709"/>
      </w:pPr>
      <w:r w:rsidRPr="004C6B7F">
        <w:t xml:space="preserve">В исследованиях на постмаркетинговом этапе был выявлен ряд НЯ, которые не были обнаружены во время исследований </w:t>
      </w:r>
      <w:r>
        <w:t>2</w:t>
      </w:r>
      <w:r w:rsidRPr="004C6B7F">
        <w:t>/</w:t>
      </w:r>
      <w:r>
        <w:t>3</w:t>
      </w:r>
      <w:r w:rsidRPr="004C6B7F">
        <w:t xml:space="preserve"> фазы. Поскольку эти НЯ получены из баз данных о репортировании побочных эффектов лекарственных препаратов, оценить реальную частоту их возникновения и определить причинно-следственную связь невозможно. Сообщалось о следующих побочных реакциях:</w:t>
      </w:r>
    </w:p>
    <w:p w14:paraId="1A4D6841" w14:textId="77777777" w:rsidR="000C4BB3" w:rsidRPr="004C6B7F" w:rsidRDefault="000C4BB3" w:rsidP="000C4BB3">
      <w:pPr>
        <w:pStyle w:val="af3"/>
        <w:numPr>
          <w:ilvl w:val="0"/>
          <w:numId w:val="46"/>
        </w:numPr>
      </w:pPr>
      <w:r w:rsidRPr="004C6B7F">
        <w:t>Инфекционные и паразитарные заболевания – назофарингит.</w:t>
      </w:r>
    </w:p>
    <w:p w14:paraId="26A5350B" w14:textId="77777777" w:rsidR="000C4BB3" w:rsidRPr="004C6B7F" w:rsidRDefault="000C4BB3" w:rsidP="000C4BB3">
      <w:pPr>
        <w:pStyle w:val="af3"/>
        <w:numPr>
          <w:ilvl w:val="0"/>
          <w:numId w:val="46"/>
        </w:numPr>
      </w:pPr>
      <w:r w:rsidRPr="004C6B7F">
        <w:t xml:space="preserve">Нарушения со стороны иммунной системы – </w:t>
      </w:r>
      <w:r>
        <w:t>г</w:t>
      </w:r>
      <w:r w:rsidRPr="004C6B7F">
        <w:t>иперчувствительность (например, гиперреактивность бронхов.</w:t>
      </w:r>
    </w:p>
    <w:p w14:paraId="2AF0C003" w14:textId="23E0ED0D" w:rsidR="000C4BB3" w:rsidRPr="004C6B7F" w:rsidRDefault="000C4BB3" w:rsidP="000C4BB3">
      <w:pPr>
        <w:pStyle w:val="af3"/>
        <w:numPr>
          <w:ilvl w:val="0"/>
          <w:numId w:val="46"/>
        </w:numPr>
      </w:pPr>
      <w:r w:rsidRPr="004C6B7F">
        <w:t>Нарушения со стороны дыхательной системы, органов грудной клетки и средостения кашель.</w:t>
      </w:r>
    </w:p>
    <w:p w14:paraId="710304D5" w14:textId="77777777" w:rsidR="000C4BB3" w:rsidRPr="004C6B7F" w:rsidRDefault="000C4BB3" w:rsidP="000C4BB3">
      <w:pPr>
        <w:pStyle w:val="af3"/>
        <w:numPr>
          <w:ilvl w:val="0"/>
          <w:numId w:val="46"/>
        </w:numPr>
      </w:pPr>
      <w:r w:rsidRPr="004C6B7F">
        <w:t>Нарушения со стороны желудочно-кишечного тракта – панкреатит.</w:t>
      </w:r>
    </w:p>
    <w:p w14:paraId="1BDD661A" w14:textId="77777777" w:rsidR="000C4BB3" w:rsidRPr="004C6B7F" w:rsidRDefault="000C4BB3" w:rsidP="000C4BB3">
      <w:pPr>
        <w:pStyle w:val="af3"/>
        <w:numPr>
          <w:ilvl w:val="0"/>
          <w:numId w:val="46"/>
        </w:numPr>
      </w:pPr>
      <w:r w:rsidRPr="004C6B7F">
        <w:t>Нарушения со стороны кожи и подкожных тканей – ангионевротический отек, крапивница, сыпь, буллезный пемфигоид.</w:t>
      </w:r>
    </w:p>
    <w:p w14:paraId="17A2BDB4" w14:textId="77777777" w:rsidR="000C4BB3" w:rsidRPr="004C6B7F" w:rsidRDefault="000C4BB3" w:rsidP="000C4BB3">
      <w:pPr>
        <w:pStyle w:val="af3"/>
        <w:numPr>
          <w:ilvl w:val="0"/>
          <w:numId w:val="46"/>
        </w:numPr>
      </w:pPr>
      <w:r w:rsidRPr="004C6B7F">
        <w:t>Лабораторные и инструментальные данные – повышение активности амилазы в плазме крови, повышение активности липазы в плазме крови.</w:t>
      </w:r>
    </w:p>
    <w:p w14:paraId="13B5136A" w14:textId="07C32948" w:rsidR="00145F85" w:rsidRDefault="000C4BB3" w:rsidP="00304AD0">
      <w:pPr>
        <w:ind w:firstLine="709"/>
      </w:pPr>
      <w:r w:rsidRPr="004C6B7F">
        <w:t xml:space="preserve">Поскольку об этих реакциях сообщается добровольно из популяции неопределенного размера, не всегда можно достоверно оценить их частоту или установить причинно-следственную связь с </w:t>
      </w:r>
      <w:r w:rsidR="00145F85">
        <w:t>приемом лекарственного препарата</w:t>
      </w:r>
      <w:r>
        <w:t>.</w:t>
      </w:r>
    </w:p>
    <w:p w14:paraId="651355BE" w14:textId="77777777" w:rsidR="00304AD0" w:rsidRDefault="00304AD0" w:rsidP="00304AD0">
      <w:pPr>
        <w:ind w:firstLine="709"/>
      </w:pPr>
    </w:p>
    <w:p w14:paraId="2B0F3C92" w14:textId="77777777" w:rsidR="004B1452" w:rsidRPr="007212E1" w:rsidRDefault="004B1452" w:rsidP="00304AD0">
      <w:pPr>
        <w:pStyle w:val="ab"/>
        <w:shd w:val="clear" w:color="auto" w:fill="FFFFFF"/>
        <w:spacing w:before="0" w:beforeAutospacing="0" w:after="0" w:afterAutospacing="0"/>
        <w:jc w:val="both"/>
        <w:rPr>
          <w:b/>
        </w:rPr>
      </w:pPr>
      <w:r w:rsidRPr="007212E1">
        <w:rPr>
          <w:b/>
        </w:rPr>
        <w:t>Оценка пользы</w:t>
      </w:r>
    </w:p>
    <w:p w14:paraId="7937CF77" w14:textId="77777777" w:rsidR="00145F85" w:rsidRDefault="00145F85" w:rsidP="00304AD0">
      <w:pPr>
        <w:ind w:firstLine="709"/>
      </w:pPr>
    </w:p>
    <w:p w14:paraId="029370C7" w14:textId="6AEF4BB2" w:rsidR="004B1452" w:rsidRPr="007212E1" w:rsidRDefault="004B1452" w:rsidP="00304AD0">
      <w:pPr>
        <w:ind w:firstLine="709"/>
        <w:rPr>
          <w:rFonts w:eastAsia="Calibri"/>
        </w:rPr>
      </w:pPr>
      <w:r w:rsidRPr="007212E1">
        <w:t>Медицинской пользы от участия в исследовании для участников (здоровых добровольцев) не ожидается, за исключением подробного медицинского обследования.</w:t>
      </w:r>
      <w:r w:rsidRPr="007212E1">
        <w:rPr>
          <w:rFonts w:eastAsia="Calibri"/>
        </w:rPr>
        <w:t xml:space="preserve"> </w:t>
      </w:r>
    </w:p>
    <w:p w14:paraId="66A9FEF4" w14:textId="77777777" w:rsidR="007F5E52" w:rsidRDefault="007F5E52" w:rsidP="007F5E52">
      <w:pPr>
        <w:pStyle w:val="ab"/>
        <w:shd w:val="clear" w:color="auto" w:fill="FFFFFF"/>
        <w:spacing w:before="240" w:beforeAutospacing="0" w:after="240" w:afterAutospacing="0"/>
        <w:jc w:val="both"/>
        <w:rPr>
          <w:b/>
          <w:color w:val="000000"/>
        </w:rPr>
        <w:sectPr w:rsidR="007F5E52" w:rsidSect="00AB01E2">
          <w:footnotePr>
            <w:pos w:val="beneathText"/>
          </w:footnotePr>
          <w:pgSz w:w="11906" w:h="16838"/>
          <w:pgMar w:top="1134" w:right="849" w:bottom="1134" w:left="1701" w:header="708" w:footer="709" w:gutter="0"/>
          <w:cols w:space="708"/>
          <w:docGrid w:linePitch="360"/>
        </w:sectPr>
      </w:pPr>
    </w:p>
    <w:p w14:paraId="6D5A3D8F" w14:textId="32B1B643" w:rsidR="004B1452" w:rsidRDefault="004B1452" w:rsidP="007F5E52">
      <w:pPr>
        <w:pStyle w:val="ab"/>
        <w:shd w:val="clear" w:color="auto" w:fill="FFFFFF"/>
        <w:spacing w:before="240" w:beforeAutospacing="0" w:after="240" w:afterAutospacing="0"/>
        <w:jc w:val="both"/>
        <w:rPr>
          <w:b/>
          <w:color w:val="000000"/>
        </w:rPr>
      </w:pPr>
      <w:r>
        <w:rPr>
          <w:b/>
          <w:color w:val="000000"/>
        </w:rPr>
        <w:lastRenderedPageBreak/>
        <w:t>Оценка риска</w:t>
      </w:r>
    </w:p>
    <w:p w14:paraId="56DFD724" w14:textId="68F00DFB" w:rsidR="007212E1" w:rsidRDefault="004B1452" w:rsidP="004B1452">
      <w:pPr>
        <w:ind w:firstLine="709"/>
      </w:pPr>
      <w:r w:rsidRPr="007212E1">
        <w:rPr>
          <w:lang w:eastAsia="ru-RU"/>
        </w:rPr>
        <w:t xml:space="preserve">Риск применения </w:t>
      </w:r>
      <w:r w:rsidR="007212E1" w:rsidRPr="007212E1">
        <w:rPr>
          <w:lang w:eastAsia="ru-RU"/>
        </w:rPr>
        <w:t>испытуемого</w:t>
      </w:r>
      <w:r w:rsidRPr="007212E1">
        <w:t xml:space="preserve"> препарата </w:t>
      </w:r>
      <w:r w:rsidR="00FA54E0">
        <w:rPr>
          <w:lang w:val="en-US"/>
        </w:rPr>
        <w:t>DT</w:t>
      </w:r>
      <w:r w:rsidR="00FA54E0" w:rsidRPr="00FA54E0">
        <w:t>-</w:t>
      </w:r>
      <w:r w:rsidR="00FA54E0">
        <w:rPr>
          <w:lang w:val="en-US"/>
        </w:rPr>
        <w:t>LNG</w:t>
      </w:r>
      <w:r w:rsidR="007212E1" w:rsidRPr="007212E1">
        <w:t>, как и оригинального препарата Тражента</w:t>
      </w:r>
      <w:r w:rsidR="007212E1" w:rsidRPr="007212E1">
        <w:rPr>
          <w:vertAlign w:val="superscript"/>
        </w:rPr>
        <w:t>®</w:t>
      </w:r>
      <w:r w:rsidR="007212E1" w:rsidRPr="007212E1">
        <w:t xml:space="preserve">, </w:t>
      </w:r>
      <w:r w:rsidRPr="007212E1">
        <w:rPr>
          <w:lang w:eastAsia="ru-RU"/>
        </w:rPr>
        <w:t>ассоциирован</w:t>
      </w:r>
      <w:r w:rsidRPr="00C81BE4">
        <w:rPr>
          <w:lang w:eastAsia="ru-RU"/>
        </w:rPr>
        <w:t xml:space="preserve">, прежде всего, с перечисленными ниже реакциями (информация собрана на основании данных литературы, в которых представлены результаты клинических исследований применения </w:t>
      </w:r>
      <w:r w:rsidRPr="007E72AC">
        <w:t>линаглиптин</w:t>
      </w:r>
      <w:r w:rsidR="007212E1">
        <w:t>а</w:t>
      </w:r>
      <w:r>
        <w:t>.</w:t>
      </w:r>
      <w:r w:rsidRPr="00DB3152">
        <w:t xml:space="preserve"> </w:t>
      </w:r>
    </w:p>
    <w:p w14:paraId="39F88ACB" w14:textId="41E059BF" w:rsidR="004B1452" w:rsidRPr="00FA54E0" w:rsidRDefault="004B1452" w:rsidP="004B1452">
      <w:pPr>
        <w:ind w:firstLine="709"/>
        <w:rPr>
          <w:color w:val="000000"/>
        </w:rPr>
      </w:pPr>
      <w:r w:rsidRPr="00DB3152">
        <w:t>Нежелательные явления перечислены ниже (Таблица 5-1) по системно</w:t>
      </w:r>
      <w:r w:rsidRPr="0007462D">
        <w:rPr>
          <w:color w:val="000000"/>
        </w:rPr>
        <w:t xml:space="preserve">-органным классам и частоте. Частоты определены как: очень часто (≥1/10); часто (≥1/100 - &lt;1/10); </w:t>
      </w:r>
      <w:r w:rsidRPr="00FA54E0">
        <w:rPr>
          <w:color w:val="000000"/>
        </w:rPr>
        <w:t>нечасто (≥1/1000 - &lt;1/100); редко (≥1/10000- &lt;1/1000); очень редко (&lt;1/10000) и частота не установлена (нельзя установить на основании доступных данных).</w:t>
      </w:r>
    </w:p>
    <w:p w14:paraId="275EF4A5" w14:textId="77777777" w:rsidR="00020D43" w:rsidRPr="00FA54E0" w:rsidRDefault="00020D43" w:rsidP="004B1452">
      <w:pPr>
        <w:ind w:firstLine="709"/>
        <w:rPr>
          <w:color w:val="000000"/>
        </w:rPr>
      </w:pPr>
    </w:p>
    <w:p w14:paraId="23CB5C3B" w14:textId="3DEDA0AC" w:rsidR="004B1452" w:rsidRPr="00FA54E0" w:rsidRDefault="004B1452" w:rsidP="007212E1">
      <w:pPr>
        <w:pStyle w:val="ab"/>
        <w:shd w:val="clear" w:color="auto" w:fill="FFFFFF"/>
        <w:spacing w:before="0" w:beforeAutospacing="0" w:after="0" w:afterAutospacing="0"/>
        <w:jc w:val="both"/>
        <w:rPr>
          <w:b/>
          <w:color w:val="000000"/>
        </w:rPr>
      </w:pPr>
      <w:r w:rsidRPr="00FA54E0">
        <w:rPr>
          <w:b/>
          <w:bCs/>
        </w:rPr>
        <w:t xml:space="preserve">Таблица 5-1. </w:t>
      </w:r>
      <w:r w:rsidRPr="00FA54E0">
        <w:rPr>
          <w:bCs/>
          <w:color w:val="000000"/>
        </w:rPr>
        <w:t xml:space="preserve">Частота нежелательных явлений, выявленных в плацебо-контролируемых клинических исследованиях </w:t>
      </w:r>
      <w:r w:rsidRPr="00FA54E0">
        <w:rPr>
          <w:bCs/>
          <w:lang w:bidi="ru-RU"/>
        </w:rPr>
        <w:t xml:space="preserve">линаглиптина </w:t>
      </w:r>
      <w:r w:rsidRPr="00FA54E0">
        <w:rPr>
          <w:bCs/>
          <w:color w:val="000000"/>
        </w:rPr>
        <w:t>и при пострегистрационном наблюдении</w:t>
      </w:r>
    </w:p>
    <w:tbl>
      <w:tblPr>
        <w:tblStyle w:val="a8"/>
        <w:tblW w:w="0" w:type="auto"/>
        <w:tblLook w:val="04A0" w:firstRow="1" w:lastRow="0" w:firstColumn="1" w:lastColumn="0" w:noHBand="0" w:noVBand="1"/>
      </w:tblPr>
      <w:tblGrid>
        <w:gridCol w:w="5524"/>
        <w:gridCol w:w="3822"/>
      </w:tblGrid>
      <w:tr w:rsidR="004B1452" w:rsidRPr="00FA54E0" w14:paraId="31D520C1" w14:textId="77777777" w:rsidTr="00FA54E0">
        <w:trPr>
          <w:cantSplit/>
          <w:tblHeader/>
        </w:trPr>
        <w:tc>
          <w:tcPr>
            <w:tcW w:w="5524" w:type="dxa"/>
            <w:shd w:val="clear" w:color="auto" w:fill="D9D9D9" w:themeFill="background1" w:themeFillShade="D9"/>
          </w:tcPr>
          <w:p w14:paraId="4B9E151B" w14:textId="77777777" w:rsidR="004B1452" w:rsidRPr="00FA54E0" w:rsidRDefault="004B1452" w:rsidP="007212E1">
            <w:pPr>
              <w:pStyle w:val="ab"/>
              <w:spacing w:before="0" w:beforeAutospacing="0" w:after="0" w:afterAutospacing="0"/>
              <w:jc w:val="center"/>
              <w:rPr>
                <w:rFonts w:eastAsia="MS Mincho"/>
                <w:iCs/>
                <w:lang w:eastAsia="en-US"/>
              </w:rPr>
            </w:pPr>
            <w:r w:rsidRPr="00FA54E0">
              <w:rPr>
                <w:b/>
                <w:bCs/>
              </w:rPr>
              <w:t>Системно-органный класс (нежелательные реакции)</w:t>
            </w:r>
          </w:p>
        </w:tc>
        <w:tc>
          <w:tcPr>
            <w:tcW w:w="3822" w:type="dxa"/>
            <w:shd w:val="clear" w:color="auto" w:fill="D9D9D9" w:themeFill="background1" w:themeFillShade="D9"/>
          </w:tcPr>
          <w:p w14:paraId="0A9C8634" w14:textId="77777777" w:rsidR="004B1452" w:rsidRPr="00FA54E0" w:rsidRDefault="004B1452" w:rsidP="007212E1">
            <w:pPr>
              <w:pStyle w:val="ab"/>
              <w:spacing w:before="0" w:beforeAutospacing="0" w:after="0" w:afterAutospacing="0"/>
              <w:jc w:val="center"/>
              <w:rPr>
                <w:rFonts w:eastAsia="MS Mincho"/>
                <w:iCs/>
                <w:lang w:eastAsia="en-US"/>
              </w:rPr>
            </w:pPr>
            <w:r w:rsidRPr="00FA54E0">
              <w:rPr>
                <w:b/>
                <w:bCs/>
                <w:color w:val="000000"/>
              </w:rPr>
              <w:t>Частота встречаемости</w:t>
            </w:r>
          </w:p>
        </w:tc>
      </w:tr>
      <w:tr w:rsidR="00FA54E0" w:rsidRPr="00FA54E0" w14:paraId="5445FA02" w14:textId="77777777" w:rsidTr="005917D6">
        <w:tc>
          <w:tcPr>
            <w:tcW w:w="9346" w:type="dxa"/>
            <w:gridSpan w:val="2"/>
          </w:tcPr>
          <w:p w14:paraId="0375ABA1" w14:textId="58C5988E" w:rsidR="00FA54E0" w:rsidRPr="00FA54E0" w:rsidRDefault="00FA54E0" w:rsidP="00BE4B51">
            <w:pPr>
              <w:pStyle w:val="ab"/>
              <w:spacing w:before="0" w:beforeAutospacing="0" w:after="0" w:afterAutospacing="0"/>
              <w:jc w:val="both"/>
              <w:rPr>
                <w:rFonts w:eastAsia="MS Mincho"/>
                <w:iCs/>
                <w:lang w:eastAsia="en-US"/>
              </w:rPr>
            </w:pPr>
            <w:r w:rsidRPr="00FA54E0">
              <w:rPr>
                <w:bCs/>
                <w:i/>
              </w:rPr>
              <w:t>Инфекционные и паразитарные заболевания</w:t>
            </w:r>
          </w:p>
        </w:tc>
      </w:tr>
      <w:tr w:rsidR="004B1452" w:rsidRPr="00FA54E0" w14:paraId="2CF6657C" w14:textId="77777777" w:rsidTr="00FA54E0">
        <w:tc>
          <w:tcPr>
            <w:tcW w:w="5524" w:type="dxa"/>
          </w:tcPr>
          <w:p w14:paraId="1B94F340" w14:textId="77777777" w:rsidR="004B1452" w:rsidRPr="00FA54E0" w:rsidRDefault="004B1452" w:rsidP="00BE4B51">
            <w:pPr>
              <w:pStyle w:val="ab"/>
              <w:spacing w:before="0" w:beforeAutospacing="0" w:after="0" w:afterAutospacing="0"/>
              <w:jc w:val="both"/>
              <w:rPr>
                <w:rFonts w:eastAsia="MS Mincho"/>
                <w:iCs/>
                <w:lang w:eastAsia="en-US"/>
              </w:rPr>
            </w:pPr>
            <w:r w:rsidRPr="00FA54E0">
              <w:t>Назофарингит</w:t>
            </w:r>
          </w:p>
        </w:tc>
        <w:tc>
          <w:tcPr>
            <w:tcW w:w="3822" w:type="dxa"/>
          </w:tcPr>
          <w:p w14:paraId="3C448D88" w14:textId="77777777" w:rsidR="004B1452" w:rsidRPr="00FA54E0" w:rsidRDefault="004B1452" w:rsidP="00BE4B51">
            <w:pPr>
              <w:pStyle w:val="ab"/>
              <w:spacing w:before="0" w:beforeAutospacing="0" w:after="0" w:afterAutospacing="0"/>
              <w:jc w:val="both"/>
              <w:rPr>
                <w:rFonts w:eastAsia="MS Mincho"/>
                <w:iCs/>
                <w:lang w:eastAsia="en-US"/>
              </w:rPr>
            </w:pPr>
            <w:r w:rsidRPr="00FA54E0">
              <w:t>Нечасто</w:t>
            </w:r>
          </w:p>
        </w:tc>
      </w:tr>
      <w:tr w:rsidR="00FA54E0" w:rsidRPr="00FA54E0" w14:paraId="7C0200E2" w14:textId="77777777" w:rsidTr="005917D6">
        <w:tc>
          <w:tcPr>
            <w:tcW w:w="9346" w:type="dxa"/>
            <w:gridSpan w:val="2"/>
          </w:tcPr>
          <w:p w14:paraId="30F9D8E1" w14:textId="4DA7BDBC" w:rsidR="00FA54E0" w:rsidRPr="00FA54E0" w:rsidRDefault="00FA54E0" w:rsidP="00BE4B51">
            <w:pPr>
              <w:pStyle w:val="ab"/>
              <w:spacing w:before="0" w:beforeAutospacing="0" w:after="0" w:afterAutospacing="0"/>
              <w:jc w:val="both"/>
              <w:rPr>
                <w:rFonts w:eastAsia="MS Mincho"/>
                <w:iCs/>
                <w:lang w:eastAsia="en-US"/>
              </w:rPr>
            </w:pPr>
            <w:r w:rsidRPr="00FA54E0">
              <w:rPr>
                <w:bCs/>
                <w:i/>
              </w:rPr>
              <w:t>Нарушения со стороны иммунной системы</w:t>
            </w:r>
          </w:p>
        </w:tc>
      </w:tr>
      <w:tr w:rsidR="004B1452" w:rsidRPr="00FA54E0" w14:paraId="302073CA" w14:textId="77777777" w:rsidTr="00FA54E0">
        <w:tc>
          <w:tcPr>
            <w:tcW w:w="5524" w:type="dxa"/>
          </w:tcPr>
          <w:p w14:paraId="73E8D370" w14:textId="77777777" w:rsidR="004B1452" w:rsidRPr="00FA54E0" w:rsidRDefault="004B1452" w:rsidP="00BE4B51">
            <w:pPr>
              <w:pStyle w:val="ab"/>
              <w:spacing w:before="0" w:beforeAutospacing="0" w:after="0" w:afterAutospacing="0"/>
              <w:jc w:val="both"/>
              <w:rPr>
                <w:rFonts w:eastAsia="MS Mincho"/>
                <w:iCs/>
                <w:lang w:eastAsia="en-US"/>
              </w:rPr>
            </w:pPr>
            <w:r w:rsidRPr="00FA54E0">
              <w:t>Гиперчувствительность (например, гиперреактивность бронхов)</w:t>
            </w:r>
          </w:p>
        </w:tc>
        <w:tc>
          <w:tcPr>
            <w:tcW w:w="3822" w:type="dxa"/>
          </w:tcPr>
          <w:p w14:paraId="46045AE9" w14:textId="77777777" w:rsidR="004B1452" w:rsidRPr="00FA54E0" w:rsidRDefault="004B1452" w:rsidP="00BE4B51">
            <w:pPr>
              <w:pStyle w:val="ab"/>
              <w:spacing w:before="0" w:beforeAutospacing="0" w:after="0" w:afterAutospacing="0"/>
              <w:jc w:val="both"/>
              <w:rPr>
                <w:rFonts w:eastAsia="MS Mincho"/>
                <w:iCs/>
                <w:lang w:eastAsia="en-US"/>
              </w:rPr>
            </w:pPr>
            <w:r w:rsidRPr="00FA54E0">
              <w:t>Нечасто</w:t>
            </w:r>
          </w:p>
        </w:tc>
      </w:tr>
      <w:tr w:rsidR="00FA54E0" w:rsidRPr="00FA54E0" w14:paraId="24D924B9" w14:textId="77777777" w:rsidTr="005917D6">
        <w:tc>
          <w:tcPr>
            <w:tcW w:w="9346" w:type="dxa"/>
            <w:gridSpan w:val="2"/>
          </w:tcPr>
          <w:p w14:paraId="67683C2B" w14:textId="27B8B2CA" w:rsidR="00FA54E0" w:rsidRPr="00FA54E0" w:rsidRDefault="00FA54E0" w:rsidP="00BE4B51">
            <w:pPr>
              <w:pStyle w:val="ab"/>
              <w:spacing w:before="0" w:beforeAutospacing="0" w:after="0" w:afterAutospacing="0"/>
              <w:jc w:val="both"/>
              <w:rPr>
                <w:rFonts w:eastAsia="MS Mincho"/>
                <w:iCs/>
                <w:lang w:eastAsia="en-US"/>
              </w:rPr>
            </w:pPr>
            <w:r w:rsidRPr="00FA54E0">
              <w:rPr>
                <w:bCs/>
                <w:i/>
              </w:rPr>
              <w:t>Нарушения со стороны обмена веществ и питания</w:t>
            </w:r>
          </w:p>
        </w:tc>
      </w:tr>
      <w:tr w:rsidR="004B1452" w:rsidRPr="00FA54E0" w14:paraId="4EC454CB" w14:textId="77777777" w:rsidTr="00FA54E0">
        <w:tc>
          <w:tcPr>
            <w:tcW w:w="5524" w:type="dxa"/>
          </w:tcPr>
          <w:p w14:paraId="3962A4A6" w14:textId="77777777" w:rsidR="004B1452" w:rsidRPr="00FA54E0" w:rsidRDefault="004B1452" w:rsidP="00BE4B51">
            <w:pPr>
              <w:pStyle w:val="ab"/>
              <w:spacing w:before="0" w:beforeAutospacing="0" w:after="0" w:afterAutospacing="0"/>
              <w:jc w:val="both"/>
              <w:rPr>
                <w:rFonts w:eastAsia="MS Mincho"/>
                <w:iCs/>
                <w:lang w:eastAsia="en-US"/>
              </w:rPr>
            </w:pPr>
            <w:r w:rsidRPr="00FA54E0">
              <w:t>Гипогликемия</w:t>
            </w:r>
            <w:r w:rsidRPr="00FA54E0">
              <w:rPr>
                <w:vertAlign w:val="superscript"/>
              </w:rPr>
              <w:t>1</w:t>
            </w:r>
          </w:p>
        </w:tc>
        <w:tc>
          <w:tcPr>
            <w:tcW w:w="3822" w:type="dxa"/>
          </w:tcPr>
          <w:p w14:paraId="18534D2C" w14:textId="77777777" w:rsidR="004B1452" w:rsidRPr="00FA54E0" w:rsidRDefault="004B1452" w:rsidP="00BE4B51">
            <w:pPr>
              <w:pStyle w:val="ab"/>
              <w:spacing w:before="0" w:beforeAutospacing="0" w:after="0" w:afterAutospacing="0"/>
              <w:jc w:val="both"/>
              <w:rPr>
                <w:rFonts w:eastAsia="MS Mincho"/>
                <w:iCs/>
                <w:lang w:eastAsia="en-US"/>
              </w:rPr>
            </w:pPr>
            <w:r w:rsidRPr="00FA54E0">
              <w:t>Очень часто</w:t>
            </w:r>
          </w:p>
        </w:tc>
      </w:tr>
      <w:tr w:rsidR="00FA54E0" w:rsidRPr="00FA54E0" w14:paraId="79BD0E1B" w14:textId="77777777" w:rsidTr="005917D6">
        <w:tc>
          <w:tcPr>
            <w:tcW w:w="9346" w:type="dxa"/>
            <w:gridSpan w:val="2"/>
          </w:tcPr>
          <w:p w14:paraId="5E7997AF" w14:textId="54ED2393" w:rsidR="00FA54E0" w:rsidRPr="00FA54E0" w:rsidRDefault="00FA54E0" w:rsidP="00BE4B51">
            <w:pPr>
              <w:pStyle w:val="ab"/>
              <w:spacing w:before="0" w:beforeAutospacing="0" w:after="0" w:afterAutospacing="0"/>
              <w:jc w:val="both"/>
              <w:rPr>
                <w:rFonts w:eastAsia="MS Mincho"/>
                <w:i/>
                <w:iCs/>
                <w:lang w:eastAsia="en-US"/>
              </w:rPr>
            </w:pPr>
            <w:r w:rsidRPr="00FA54E0">
              <w:rPr>
                <w:bCs/>
                <w:i/>
              </w:rPr>
              <w:t>Нарушения со стороны дыхательной системы, органов грудной клетки и средостения</w:t>
            </w:r>
          </w:p>
        </w:tc>
      </w:tr>
      <w:tr w:rsidR="004B1452" w:rsidRPr="00FA54E0" w14:paraId="3D9A1950" w14:textId="77777777" w:rsidTr="00FA54E0">
        <w:tc>
          <w:tcPr>
            <w:tcW w:w="5524" w:type="dxa"/>
          </w:tcPr>
          <w:p w14:paraId="64D31379" w14:textId="77777777" w:rsidR="004B1452" w:rsidRPr="00FA54E0" w:rsidRDefault="004B1452" w:rsidP="00BE4B51">
            <w:pPr>
              <w:pStyle w:val="ab"/>
              <w:spacing w:before="0" w:beforeAutospacing="0" w:after="0" w:afterAutospacing="0"/>
              <w:jc w:val="both"/>
              <w:rPr>
                <w:rFonts w:eastAsia="MS Mincho"/>
                <w:iCs/>
                <w:lang w:eastAsia="en-US"/>
              </w:rPr>
            </w:pPr>
            <w:r w:rsidRPr="00FA54E0">
              <w:t>Кашель</w:t>
            </w:r>
          </w:p>
        </w:tc>
        <w:tc>
          <w:tcPr>
            <w:tcW w:w="3822" w:type="dxa"/>
          </w:tcPr>
          <w:p w14:paraId="109EF7EE" w14:textId="77777777" w:rsidR="004B1452" w:rsidRPr="00FA54E0" w:rsidRDefault="004B1452" w:rsidP="00BE4B51">
            <w:pPr>
              <w:pStyle w:val="ab"/>
              <w:spacing w:before="0" w:beforeAutospacing="0" w:after="0" w:afterAutospacing="0"/>
              <w:jc w:val="both"/>
              <w:rPr>
                <w:rFonts w:eastAsia="MS Mincho"/>
                <w:iCs/>
                <w:lang w:eastAsia="en-US"/>
              </w:rPr>
            </w:pPr>
            <w:r w:rsidRPr="00FA54E0">
              <w:t>Нечасто</w:t>
            </w:r>
          </w:p>
        </w:tc>
      </w:tr>
      <w:tr w:rsidR="00FA54E0" w:rsidRPr="00FA54E0" w14:paraId="4BF8C94D" w14:textId="77777777" w:rsidTr="005917D6">
        <w:tc>
          <w:tcPr>
            <w:tcW w:w="9346" w:type="dxa"/>
            <w:gridSpan w:val="2"/>
          </w:tcPr>
          <w:p w14:paraId="6AAB62C3" w14:textId="751C6DDD" w:rsidR="00FA54E0" w:rsidRPr="00FA54E0" w:rsidRDefault="00FA54E0" w:rsidP="00BE4B51">
            <w:pPr>
              <w:pStyle w:val="ab"/>
              <w:spacing w:before="0" w:beforeAutospacing="0" w:after="0" w:afterAutospacing="0"/>
              <w:jc w:val="both"/>
              <w:rPr>
                <w:rFonts w:eastAsia="MS Mincho"/>
                <w:i/>
                <w:iCs/>
                <w:lang w:eastAsia="en-US"/>
              </w:rPr>
            </w:pPr>
            <w:r w:rsidRPr="00FA54E0">
              <w:rPr>
                <w:bCs/>
                <w:i/>
              </w:rPr>
              <w:t>Нарушения со стороны желудочно-кишечного тракта</w:t>
            </w:r>
          </w:p>
        </w:tc>
      </w:tr>
      <w:tr w:rsidR="004B1452" w:rsidRPr="00FA54E0" w14:paraId="003A3876" w14:textId="77777777" w:rsidTr="00FA54E0">
        <w:tc>
          <w:tcPr>
            <w:tcW w:w="5524" w:type="dxa"/>
          </w:tcPr>
          <w:p w14:paraId="224F6F7C" w14:textId="77777777" w:rsidR="004B1452" w:rsidRPr="00FA54E0" w:rsidRDefault="004B1452" w:rsidP="00BE4B51">
            <w:pPr>
              <w:pStyle w:val="ab"/>
              <w:spacing w:before="0" w:beforeAutospacing="0" w:after="0" w:afterAutospacing="0"/>
              <w:jc w:val="both"/>
              <w:rPr>
                <w:rFonts w:eastAsia="MS Mincho"/>
                <w:iCs/>
                <w:lang w:eastAsia="en-US"/>
              </w:rPr>
            </w:pPr>
            <w:r w:rsidRPr="00FA54E0">
              <w:t>Панкреатит</w:t>
            </w:r>
          </w:p>
        </w:tc>
        <w:tc>
          <w:tcPr>
            <w:tcW w:w="3822" w:type="dxa"/>
          </w:tcPr>
          <w:p w14:paraId="5C7499B9" w14:textId="1A46F2DA" w:rsidR="004B1452" w:rsidRPr="00E87810" w:rsidRDefault="004B1452" w:rsidP="00E87810">
            <w:pPr>
              <w:pStyle w:val="ab"/>
              <w:spacing w:before="0" w:beforeAutospacing="0" w:after="0" w:afterAutospacing="0"/>
              <w:jc w:val="both"/>
              <w:rPr>
                <w:rFonts w:eastAsia="MS Mincho"/>
                <w:iCs/>
                <w:lang w:val="en-US" w:eastAsia="en-US"/>
              </w:rPr>
            </w:pPr>
            <w:r w:rsidRPr="00FA54E0">
              <w:t>Редко</w:t>
            </w:r>
            <w:r w:rsidR="00E87810">
              <w:rPr>
                <w:vertAlign w:val="superscript"/>
                <w:lang w:val="en-US"/>
              </w:rPr>
              <w:t>a</w:t>
            </w:r>
          </w:p>
        </w:tc>
      </w:tr>
      <w:tr w:rsidR="00407DA1" w:rsidRPr="00FA54E0" w14:paraId="328D2EEF" w14:textId="77777777" w:rsidTr="00FA54E0">
        <w:tc>
          <w:tcPr>
            <w:tcW w:w="5524" w:type="dxa"/>
          </w:tcPr>
          <w:p w14:paraId="5368BB9D" w14:textId="1D4FBE4F" w:rsidR="00407DA1" w:rsidRPr="00407DA1" w:rsidRDefault="00407DA1" w:rsidP="00BE4B51">
            <w:pPr>
              <w:pStyle w:val="ab"/>
              <w:spacing w:before="0" w:beforeAutospacing="0" w:after="0" w:afterAutospacing="0"/>
              <w:jc w:val="both"/>
              <w:rPr>
                <w:vertAlign w:val="superscript"/>
              </w:rPr>
            </w:pPr>
            <w:r>
              <w:t>Запор</w:t>
            </w:r>
            <w:r>
              <w:rPr>
                <w:vertAlign w:val="superscript"/>
              </w:rPr>
              <w:t>2</w:t>
            </w:r>
          </w:p>
        </w:tc>
        <w:tc>
          <w:tcPr>
            <w:tcW w:w="3822" w:type="dxa"/>
          </w:tcPr>
          <w:p w14:paraId="73F253FE" w14:textId="059FA4BF" w:rsidR="00407DA1" w:rsidRPr="00FA54E0" w:rsidRDefault="00407DA1" w:rsidP="00BE4B51">
            <w:pPr>
              <w:pStyle w:val="ab"/>
              <w:spacing w:before="0" w:beforeAutospacing="0" w:after="0" w:afterAutospacing="0"/>
              <w:jc w:val="both"/>
            </w:pPr>
            <w:r>
              <w:t>Нечасто</w:t>
            </w:r>
          </w:p>
        </w:tc>
      </w:tr>
      <w:tr w:rsidR="00FA54E0" w:rsidRPr="00FA54E0" w14:paraId="2AC60EA1" w14:textId="77777777" w:rsidTr="005917D6">
        <w:tc>
          <w:tcPr>
            <w:tcW w:w="9346" w:type="dxa"/>
            <w:gridSpan w:val="2"/>
          </w:tcPr>
          <w:p w14:paraId="663F705A" w14:textId="32356055" w:rsidR="00FA54E0" w:rsidRPr="00FA54E0" w:rsidRDefault="00FA54E0" w:rsidP="00BE4B51">
            <w:pPr>
              <w:pStyle w:val="ab"/>
              <w:spacing w:before="0" w:beforeAutospacing="0" w:after="0" w:afterAutospacing="0"/>
              <w:jc w:val="both"/>
              <w:rPr>
                <w:rFonts w:eastAsia="MS Mincho"/>
                <w:i/>
                <w:iCs/>
                <w:lang w:eastAsia="en-US"/>
              </w:rPr>
            </w:pPr>
            <w:r w:rsidRPr="00FA54E0">
              <w:rPr>
                <w:i/>
              </w:rPr>
              <w:t>Нарушения со стороны кожи и подкожных тканей</w:t>
            </w:r>
          </w:p>
        </w:tc>
      </w:tr>
      <w:tr w:rsidR="004B1452" w:rsidRPr="00FA54E0" w14:paraId="14433A2D" w14:textId="77777777" w:rsidTr="00FA54E0">
        <w:tc>
          <w:tcPr>
            <w:tcW w:w="5524" w:type="dxa"/>
          </w:tcPr>
          <w:p w14:paraId="0B2BF97A" w14:textId="77777777" w:rsidR="004B1452" w:rsidRPr="00FA54E0" w:rsidRDefault="004B1452" w:rsidP="00BE4B51">
            <w:pPr>
              <w:pStyle w:val="ab"/>
              <w:spacing w:before="0" w:beforeAutospacing="0" w:after="0" w:afterAutospacing="0"/>
              <w:jc w:val="both"/>
              <w:rPr>
                <w:rFonts w:eastAsia="MS Mincho"/>
                <w:iCs/>
                <w:lang w:eastAsia="en-US"/>
              </w:rPr>
            </w:pPr>
            <w:r w:rsidRPr="00FA54E0">
              <w:t>Ангионевротический отек *</w:t>
            </w:r>
          </w:p>
        </w:tc>
        <w:tc>
          <w:tcPr>
            <w:tcW w:w="3822" w:type="dxa"/>
          </w:tcPr>
          <w:p w14:paraId="310E7FA2" w14:textId="77777777" w:rsidR="004B1452" w:rsidRPr="00FA54E0" w:rsidRDefault="004B1452" w:rsidP="00BE4B51">
            <w:pPr>
              <w:pStyle w:val="ab"/>
              <w:spacing w:before="0" w:beforeAutospacing="0" w:after="0" w:afterAutospacing="0"/>
              <w:jc w:val="both"/>
              <w:rPr>
                <w:rFonts w:eastAsia="MS Mincho"/>
                <w:iCs/>
                <w:lang w:eastAsia="en-US"/>
              </w:rPr>
            </w:pPr>
          </w:p>
        </w:tc>
      </w:tr>
      <w:tr w:rsidR="004B1452" w:rsidRPr="00FA54E0" w14:paraId="3C670C75" w14:textId="77777777" w:rsidTr="00FA54E0">
        <w:tc>
          <w:tcPr>
            <w:tcW w:w="5524" w:type="dxa"/>
          </w:tcPr>
          <w:p w14:paraId="721B9F65" w14:textId="77777777" w:rsidR="004B1452" w:rsidRPr="00FA54E0" w:rsidRDefault="004B1452" w:rsidP="00BE4B51">
            <w:pPr>
              <w:pStyle w:val="ab"/>
              <w:spacing w:before="0" w:beforeAutospacing="0" w:after="0" w:afterAutospacing="0"/>
              <w:jc w:val="both"/>
              <w:rPr>
                <w:rFonts w:eastAsia="MS Mincho"/>
                <w:iCs/>
                <w:lang w:eastAsia="en-US"/>
              </w:rPr>
            </w:pPr>
            <w:r w:rsidRPr="00FA54E0">
              <w:t>Крапивница*</w:t>
            </w:r>
          </w:p>
        </w:tc>
        <w:tc>
          <w:tcPr>
            <w:tcW w:w="3822" w:type="dxa"/>
          </w:tcPr>
          <w:p w14:paraId="28BED7BC" w14:textId="77777777" w:rsidR="004B1452" w:rsidRPr="00FA54E0" w:rsidRDefault="004B1452" w:rsidP="00BE4B51">
            <w:pPr>
              <w:pStyle w:val="ab"/>
              <w:spacing w:before="0" w:beforeAutospacing="0" w:after="0" w:afterAutospacing="0"/>
              <w:jc w:val="both"/>
              <w:rPr>
                <w:rFonts w:eastAsia="MS Mincho"/>
                <w:iCs/>
                <w:lang w:eastAsia="en-US"/>
              </w:rPr>
            </w:pPr>
            <w:r w:rsidRPr="00FA54E0">
              <w:t>Редко</w:t>
            </w:r>
          </w:p>
        </w:tc>
      </w:tr>
      <w:tr w:rsidR="004B1452" w:rsidRPr="00FA54E0" w14:paraId="7BA6C151" w14:textId="77777777" w:rsidTr="00FA54E0">
        <w:tc>
          <w:tcPr>
            <w:tcW w:w="5524" w:type="dxa"/>
          </w:tcPr>
          <w:p w14:paraId="5855B114" w14:textId="77777777" w:rsidR="004B1452" w:rsidRPr="00FA54E0" w:rsidRDefault="004B1452" w:rsidP="00BE4B51">
            <w:pPr>
              <w:pStyle w:val="ab"/>
              <w:spacing w:before="0" w:beforeAutospacing="0" w:after="0" w:afterAutospacing="0"/>
              <w:jc w:val="both"/>
              <w:rPr>
                <w:rFonts w:eastAsia="MS Mincho"/>
                <w:iCs/>
                <w:lang w:eastAsia="en-US"/>
              </w:rPr>
            </w:pPr>
            <w:r w:rsidRPr="00FA54E0">
              <w:t>Сыпь*</w:t>
            </w:r>
          </w:p>
        </w:tc>
        <w:tc>
          <w:tcPr>
            <w:tcW w:w="3822" w:type="dxa"/>
          </w:tcPr>
          <w:p w14:paraId="6A773E87" w14:textId="77777777" w:rsidR="004B1452" w:rsidRPr="00FA54E0" w:rsidRDefault="004B1452" w:rsidP="00BE4B51">
            <w:pPr>
              <w:pStyle w:val="ab"/>
              <w:spacing w:before="0" w:beforeAutospacing="0" w:after="0" w:afterAutospacing="0"/>
              <w:jc w:val="both"/>
              <w:rPr>
                <w:rFonts w:eastAsia="MS Mincho"/>
                <w:iCs/>
                <w:lang w:eastAsia="en-US"/>
              </w:rPr>
            </w:pPr>
            <w:r w:rsidRPr="00FA54E0">
              <w:t>Нечасто</w:t>
            </w:r>
          </w:p>
        </w:tc>
      </w:tr>
      <w:tr w:rsidR="004B1452" w:rsidRPr="00FA54E0" w14:paraId="45A469E7" w14:textId="77777777" w:rsidTr="00FA54E0">
        <w:tc>
          <w:tcPr>
            <w:tcW w:w="5524" w:type="dxa"/>
          </w:tcPr>
          <w:p w14:paraId="47533F6E" w14:textId="77777777" w:rsidR="004B1452" w:rsidRPr="00FA54E0" w:rsidRDefault="004B1452" w:rsidP="00BE4B51">
            <w:pPr>
              <w:pStyle w:val="ab"/>
              <w:spacing w:before="0" w:beforeAutospacing="0" w:after="0" w:afterAutospacing="0"/>
              <w:jc w:val="both"/>
              <w:rPr>
                <w:rFonts w:eastAsia="MS Mincho"/>
                <w:iCs/>
                <w:lang w:eastAsia="en-US"/>
              </w:rPr>
            </w:pPr>
            <w:r w:rsidRPr="00FA54E0">
              <w:t>Буллезный пемфигоид</w:t>
            </w:r>
          </w:p>
        </w:tc>
        <w:tc>
          <w:tcPr>
            <w:tcW w:w="3822" w:type="dxa"/>
          </w:tcPr>
          <w:p w14:paraId="5FB5344D" w14:textId="1278B1AE" w:rsidR="004B1452" w:rsidRPr="00E87810" w:rsidRDefault="004B1452" w:rsidP="00BE4B51">
            <w:pPr>
              <w:pStyle w:val="ab"/>
              <w:spacing w:before="0" w:beforeAutospacing="0" w:after="0" w:afterAutospacing="0"/>
              <w:jc w:val="both"/>
              <w:rPr>
                <w:rFonts w:eastAsia="MS Mincho"/>
                <w:iCs/>
                <w:vertAlign w:val="superscript"/>
                <w:lang w:val="en-US" w:eastAsia="en-US"/>
              </w:rPr>
            </w:pPr>
            <w:r w:rsidRPr="00FA54E0">
              <w:t>Редко</w:t>
            </w:r>
            <w:r w:rsidR="00E87810">
              <w:rPr>
                <w:vertAlign w:val="superscript"/>
                <w:lang w:val="en-US"/>
              </w:rPr>
              <w:t>a</w:t>
            </w:r>
          </w:p>
        </w:tc>
      </w:tr>
      <w:tr w:rsidR="00FA54E0" w:rsidRPr="00FA54E0" w14:paraId="578FAEEC" w14:textId="77777777" w:rsidTr="005917D6">
        <w:trPr>
          <w:trHeight w:val="124"/>
        </w:trPr>
        <w:tc>
          <w:tcPr>
            <w:tcW w:w="9346" w:type="dxa"/>
            <w:gridSpan w:val="2"/>
          </w:tcPr>
          <w:p w14:paraId="702BB36F" w14:textId="72D37BCB" w:rsidR="00FA54E0" w:rsidRPr="00FA54E0" w:rsidRDefault="00FA54E0" w:rsidP="00BE4B51">
            <w:pPr>
              <w:pStyle w:val="ab"/>
              <w:spacing w:before="0" w:beforeAutospacing="0" w:after="0" w:afterAutospacing="0"/>
              <w:jc w:val="both"/>
              <w:rPr>
                <w:rFonts w:eastAsia="MS Mincho"/>
                <w:i/>
                <w:iCs/>
                <w:lang w:eastAsia="en-US"/>
              </w:rPr>
            </w:pPr>
            <w:r w:rsidRPr="00FA54E0">
              <w:rPr>
                <w:bCs/>
                <w:i/>
              </w:rPr>
              <w:t>Лабораторные и инструментальные данные</w:t>
            </w:r>
          </w:p>
        </w:tc>
      </w:tr>
      <w:tr w:rsidR="004B1452" w:rsidRPr="00FA54E0" w14:paraId="326EFBBA" w14:textId="77777777" w:rsidTr="00FA54E0">
        <w:tc>
          <w:tcPr>
            <w:tcW w:w="5524" w:type="dxa"/>
          </w:tcPr>
          <w:p w14:paraId="3E36687B" w14:textId="77777777" w:rsidR="004B1452" w:rsidRPr="00FA54E0" w:rsidRDefault="004B1452" w:rsidP="00BE4B51">
            <w:pPr>
              <w:pStyle w:val="ab"/>
              <w:spacing w:before="0" w:beforeAutospacing="0" w:after="0" w:afterAutospacing="0"/>
              <w:jc w:val="both"/>
              <w:rPr>
                <w:rFonts w:eastAsia="MS Mincho"/>
                <w:iCs/>
                <w:lang w:eastAsia="en-US"/>
              </w:rPr>
            </w:pPr>
            <w:r w:rsidRPr="00FA54E0">
              <w:t>Повышение активности амилазы в плазме крови</w:t>
            </w:r>
          </w:p>
        </w:tc>
        <w:tc>
          <w:tcPr>
            <w:tcW w:w="3822" w:type="dxa"/>
          </w:tcPr>
          <w:p w14:paraId="4852FADE" w14:textId="77777777" w:rsidR="004B1452" w:rsidRPr="00FA54E0" w:rsidRDefault="004B1452" w:rsidP="00BE4B51">
            <w:pPr>
              <w:pStyle w:val="ab"/>
              <w:spacing w:before="0" w:beforeAutospacing="0" w:after="0" w:afterAutospacing="0"/>
              <w:jc w:val="both"/>
              <w:rPr>
                <w:rFonts w:eastAsia="MS Mincho"/>
                <w:iCs/>
                <w:lang w:eastAsia="en-US"/>
              </w:rPr>
            </w:pPr>
            <w:r w:rsidRPr="00FA54E0">
              <w:t>Нечасто</w:t>
            </w:r>
          </w:p>
        </w:tc>
      </w:tr>
      <w:tr w:rsidR="004B1452" w:rsidRPr="00FA54E0" w14:paraId="7FF79474" w14:textId="77777777" w:rsidTr="00FA54E0">
        <w:tc>
          <w:tcPr>
            <w:tcW w:w="5524" w:type="dxa"/>
          </w:tcPr>
          <w:p w14:paraId="66BBE9AE" w14:textId="77777777" w:rsidR="004B1452" w:rsidRPr="00FA54E0" w:rsidRDefault="004B1452" w:rsidP="00BE4B51">
            <w:pPr>
              <w:pStyle w:val="ab"/>
              <w:spacing w:before="0" w:beforeAutospacing="0" w:after="0" w:afterAutospacing="0"/>
              <w:jc w:val="both"/>
              <w:rPr>
                <w:rFonts w:eastAsia="MS Mincho"/>
                <w:iCs/>
                <w:lang w:eastAsia="en-US"/>
              </w:rPr>
            </w:pPr>
            <w:r w:rsidRPr="00FA54E0">
              <w:t>Повышение активности липазы в плазме крови**</w:t>
            </w:r>
          </w:p>
        </w:tc>
        <w:tc>
          <w:tcPr>
            <w:tcW w:w="3822" w:type="dxa"/>
          </w:tcPr>
          <w:p w14:paraId="5200B39E" w14:textId="77777777" w:rsidR="004B1452" w:rsidRPr="00FA54E0" w:rsidRDefault="004B1452" w:rsidP="00BE4B51">
            <w:pPr>
              <w:pStyle w:val="ab"/>
              <w:spacing w:before="0" w:beforeAutospacing="0" w:after="0" w:afterAutospacing="0"/>
              <w:jc w:val="both"/>
              <w:rPr>
                <w:rFonts w:eastAsia="MS Mincho"/>
                <w:iCs/>
                <w:lang w:eastAsia="en-US"/>
              </w:rPr>
            </w:pPr>
            <w:r w:rsidRPr="00FA54E0">
              <w:t>Часто</w:t>
            </w:r>
          </w:p>
        </w:tc>
      </w:tr>
      <w:tr w:rsidR="00F96DCB" w14:paraId="0FB1E4A5" w14:textId="77777777" w:rsidTr="005917D6">
        <w:tc>
          <w:tcPr>
            <w:tcW w:w="9346" w:type="dxa"/>
            <w:gridSpan w:val="2"/>
          </w:tcPr>
          <w:p w14:paraId="079098C1" w14:textId="77777777" w:rsidR="00F96DCB" w:rsidRPr="00F96DCB" w:rsidRDefault="00F96DCB" w:rsidP="00BE4B51">
            <w:pPr>
              <w:pStyle w:val="ab"/>
              <w:spacing w:before="0" w:beforeAutospacing="0" w:after="0" w:afterAutospacing="0"/>
              <w:jc w:val="both"/>
              <w:rPr>
                <w:b/>
                <w:sz w:val="20"/>
                <w:szCs w:val="20"/>
              </w:rPr>
            </w:pPr>
            <w:r w:rsidRPr="00F96DCB">
              <w:rPr>
                <w:b/>
                <w:sz w:val="20"/>
                <w:szCs w:val="20"/>
              </w:rPr>
              <w:t>Примечание:</w:t>
            </w:r>
          </w:p>
          <w:p w14:paraId="7DEEEE98" w14:textId="77777777" w:rsidR="00F96DCB" w:rsidRDefault="00F96DCB" w:rsidP="00F96DCB">
            <w:pPr>
              <w:pStyle w:val="afff7"/>
              <w:spacing w:before="0" w:after="0"/>
              <w:rPr>
                <w:rFonts w:eastAsia="MS Mincho"/>
                <w:iCs/>
                <w:lang w:eastAsia="en-US"/>
              </w:rPr>
            </w:pPr>
            <w:r>
              <w:rPr>
                <w:rFonts w:eastAsia="MS Mincho"/>
                <w:iCs/>
                <w:lang w:eastAsia="en-US"/>
              </w:rPr>
              <w:t>*</w:t>
            </w:r>
            <w:r w:rsidRPr="00B878CD">
              <w:t xml:space="preserve"> </w:t>
            </w:r>
            <w:r>
              <w:t>на основании пострегистрационного наблюдения</w:t>
            </w:r>
          </w:p>
          <w:p w14:paraId="52442F1C" w14:textId="77777777" w:rsidR="00F96DCB" w:rsidRDefault="00F96DCB" w:rsidP="00F96DCB">
            <w:pPr>
              <w:pStyle w:val="afff7"/>
              <w:spacing w:before="0" w:after="0"/>
            </w:pPr>
            <w:r>
              <w:rPr>
                <w:rFonts w:eastAsia="MS Mincho"/>
                <w:iCs/>
                <w:lang w:eastAsia="en-US"/>
              </w:rPr>
              <w:t>**</w:t>
            </w:r>
            <w:r w:rsidRPr="00B878CD">
              <w:t xml:space="preserve"> </w:t>
            </w:r>
            <w:r>
              <w:t xml:space="preserve">на основании данных о превышении нормы липазы более чем в три раза, полученных в клинических исследованиях </w:t>
            </w:r>
          </w:p>
          <w:p w14:paraId="1CD0229C" w14:textId="5A6AD9D9" w:rsidR="00F96DCB" w:rsidRDefault="00E87810" w:rsidP="00F96DCB">
            <w:pPr>
              <w:pStyle w:val="afff7"/>
              <w:spacing w:before="0" w:after="0"/>
            </w:pPr>
            <w:r>
              <w:rPr>
                <w:sz w:val="18"/>
                <w:lang w:val="en-US"/>
              </w:rPr>
              <w:t>a</w:t>
            </w:r>
            <w:r w:rsidRPr="00E87810">
              <w:rPr>
                <w:sz w:val="18"/>
              </w:rPr>
              <w:t xml:space="preserve"> </w:t>
            </w:r>
            <w:r w:rsidR="00F96DCB">
              <w:rPr>
                <w:sz w:val="18"/>
                <w:vertAlign w:val="superscript"/>
              </w:rPr>
              <w:t xml:space="preserve"> </w:t>
            </w:r>
            <w:r w:rsidR="00F96DCB">
              <w:t>на основании данных, полученных в клиническом исследовании CARMELINA</w:t>
            </w:r>
          </w:p>
          <w:p w14:paraId="77CC818D" w14:textId="21ED25F3" w:rsidR="00F96DCB" w:rsidRDefault="00F96DCB" w:rsidP="00F96DCB">
            <w:pPr>
              <w:pStyle w:val="afff7"/>
              <w:spacing w:before="0" w:after="0"/>
            </w:pPr>
            <w:r w:rsidRPr="0017785D">
              <w:rPr>
                <w:b/>
                <w:bCs/>
                <w:color w:val="000000"/>
                <w:vertAlign w:val="superscript"/>
              </w:rPr>
              <w:t>1</w:t>
            </w:r>
            <w:r>
              <w:rPr>
                <w:b/>
                <w:bCs/>
                <w:color w:val="000000"/>
                <w:vertAlign w:val="superscript"/>
              </w:rPr>
              <w:t xml:space="preserve"> </w:t>
            </w:r>
            <w:r>
              <w:t>наблюдавшиеся при применении в комбинации с метформином и производным сульфонилмочевины</w:t>
            </w:r>
          </w:p>
          <w:p w14:paraId="343FD3EC" w14:textId="3826FD1B" w:rsidR="00F96DCB" w:rsidRPr="00954835" w:rsidRDefault="00F96DCB" w:rsidP="00F96DCB">
            <w:pPr>
              <w:pStyle w:val="afff7"/>
              <w:spacing w:before="0" w:after="0"/>
            </w:pPr>
            <w:r w:rsidRPr="0017785D">
              <w:rPr>
                <w:vertAlign w:val="superscript"/>
              </w:rPr>
              <w:t>2</w:t>
            </w:r>
            <w:r>
              <w:rPr>
                <w:vertAlign w:val="superscript"/>
              </w:rPr>
              <w:t xml:space="preserve"> </w:t>
            </w:r>
            <w:r>
              <w:t>НР, наблюдавшиеся при применении в комбинации с инсулином</w:t>
            </w:r>
          </w:p>
        </w:tc>
      </w:tr>
      <w:bookmarkEnd w:id="268"/>
      <w:bookmarkEnd w:id="269"/>
      <w:bookmarkEnd w:id="270"/>
    </w:tbl>
    <w:p w14:paraId="6A5A7E9E" w14:textId="27F0B987" w:rsidR="00A16B11" w:rsidRDefault="00A16B11" w:rsidP="00A16B11"/>
    <w:p w14:paraId="137FF78F" w14:textId="19B6FFEF" w:rsidR="00A16B11" w:rsidRPr="00B74F66" w:rsidRDefault="00A16B11" w:rsidP="00A16B11">
      <w:pPr>
        <w:ind w:firstLine="709"/>
        <w:contextualSpacing/>
        <w:rPr>
          <w:iCs/>
        </w:rPr>
      </w:pPr>
      <w:r w:rsidRPr="00DA5E6D">
        <w:rPr>
          <w:lang w:eastAsia="ru-RU"/>
        </w:rPr>
        <w:t>Случа</w:t>
      </w:r>
      <w:r w:rsidR="00B74F66">
        <w:rPr>
          <w:lang w:eastAsia="ru-RU"/>
        </w:rPr>
        <w:t>и</w:t>
      </w:r>
      <w:r w:rsidRPr="00DA5E6D">
        <w:rPr>
          <w:lang w:eastAsia="ru-RU"/>
        </w:rPr>
        <w:t xml:space="preserve"> прекращения участия в КИ здоровыми добровольцами по причине развития НЯ при приеме </w:t>
      </w:r>
      <w:r w:rsidR="004A44C6" w:rsidRPr="00DA5E6D">
        <w:rPr>
          <w:lang w:eastAsia="ru-RU"/>
        </w:rPr>
        <w:t>линаглиптина</w:t>
      </w:r>
      <w:r w:rsidRPr="00DA5E6D">
        <w:rPr>
          <w:lang w:eastAsia="ru-RU"/>
        </w:rPr>
        <w:t xml:space="preserve"> </w:t>
      </w:r>
      <w:r w:rsidR="00B74F66" w:rsidRPr="00B74F66">
        <w:rPr>
          <w:lang w:eastAsia="ru-RU"/>
        </w:rPr>
        <w:t xml:space="preserve">крайне немногочисленны. В частности, в исследовании биоэквивалентности линаглиптина в дозировке 5 мг один доброволец из 30 субъектов </w:t>
      </w:r>
      <w:r w:rsidR="00B74F66" w:rsidRPr="00B74F66">
        <w:rPr>
          <w:lang w:eastAsia="ru-RU"/>
        </w:rPr>
        <w:lastRenderedPageBreak/>
        <w:t>включенных в исследование выбыл по причине развития диареи в периоде 2</w:t>
      </w:r>
      <w:r w:rsidRPr="00B74F66">
        <w:rPr>
          <w:lang w:eastAsia="ru-RU"/>
        </w:rPr>
        <w:t>.</w:t>
      </w:r>
      <w:r w:rsidR="00B74F66" w:rsidRPr="00B74F66">
        <w:rPr>
          <w:rFonts w:eastAsia="Times New Roman"/>
          <w:vertAlign w:val="superscript"/>
          <w:lang w:eastAsia="en-US"/>
        </w:rPr>
        <w:t xml:space="preserve"> </w:t>
      </w:r>
      <w:r w:rsidR="00B74F66" w:rsidRPr="00B74F66">
        <w:rPr>
          <w:rFonts w:eastAsia="Times New Roman"/>
          <w:vertAlign w:val="superscript"/>
          <w:lang w:eastAsia="en-US"/>
        </w:rPr>
        <w:footnoteReference w:id="1"/>
      </w:r>
      <w:r w:rsidRPr="00B74F66">
        <w:rPr>
          <w:lang w:eastAsia="ru-RU"/>
        </w:rPr>
        <w:t xml:space="preserve"> </w:t>
      </w:r>
      <w:r w:rsidRPr="00B74F66">
        <w:t xml:space="preserve">Частота прекращения участия в КИ пациентами по причине развития нежелательных явлений в среднем составляла до </w:t>
      </w:r>
      <w:r w:rsidR="004A44C6" w:rsidRPr="00B74F66">
        <w:t>3,6</w:t>
      </w:r>
      <w:r w:rsidRPr="00B74F66">
        <w:t xml:space="preserve">%.  </w:t>
      </w:r>
    </w:p>
    <w:p w14:paraId="7A295179" w14:textId="77777777" w:rsidR="00C60396" w:rsidRPr="00B74F66" w:rsidRDefault="00A16B11" w:rsidP="00C60396">
      <w:pPr>
        <w:ind w:firstLine="709"/>
        <w:rPr>
          <w:rFonts w:eastAsia="Times New Roman"/>
          <w:iCs/>
          <w:lang w:eastAsia="en-US"/>
        </w:rPr>
      </w:pPr>
      <w:r w:rsidRPr="00B74F66">
        <w:rPr>
          <w:iCs/>
        </w:rPr>
        <w:t>В исследовании по протоколу №</w:t>
      </w:r>
      <w:r w:rsidR="004A44C6" w:rsidRPr="00B74F66">
        <w:rPr>
          <w:rFonts w:eastAsia="Times New Roman"/>
          <w:lang w:eastAsia="en-US"/>
        </w:rPr>
        <w:t xml:space="preserve"> </w:t>
      </w:r>
      <w:r w:rsidR="004A44C6" w:rsidRPr="00B74F66">
        <w:rPr>
          <w:rFonts w:eastAsia="Times New Roman"/>
          <w:lang w:val="en-US" w:eastAsia="en-US"/>
        </w:rPr>
        <w:t>CA</w:t>
      </w:r>
      <w:r w:rsidR="004A44C6" w:rsidRPr="00B74F66">
        <w:rPr>
          <w:rFonts w:eastAsia="Times New Roman"/>
          <w:lang w:eastAsia="en-US"/>
        </w:rPr>
        <w:t>101059165</w:t>
      </w:r>
      <w:r w:rsidRPr="00B74F66">
        <w:rPr>
          <w:iCs/>
        </w:rPr>
        <w:t xml:space="preserve"> каждый доброволец получит по 2 приема </w:t>
      </w:r>
      <w:r w:rsidR="004A44C6" w:rsidRPr="00B74F66">
        <w:rPr>
          <w:iCs/>
        </w:rPr>
        <w:t>линаглиптина в разовой дозе 5</w:t>
      </w:r>
      <w:r w:rsidRPr="00B74F66">
        <w:rPr>
          <w:iCs/>
        </w:rPr>
        <w:t xml:space="preserve"> мг. </w:t>
      </w:r>
      <w:r w:rsidR="00C60396" w:rsidRPr="00B74F66">
        <w:rPr>
          <w:rFonts w:eastAsia="Times New Roman"/>
          <w:iCs/>
          <w:lang w:eastAsia="en-US"/>
        </w:rPr>
        <w:t xml:space="preserve">Каждый прием будет отделен от последующего отмывочным периодом в 42 дня. Таким образом, наиболее вероятными в данном исследовании являются нежелательные реакции, наблюдавшиеся при однократном применении препарата здоровыми добровольцами. Отличия профиля безопасности у здоровых добровольцев и пациентов для препарата не описаны. Таким образом, предполагается, что нежелательные явления будут соответствовать профилю безопасности линаглиптина и характеризоваться преимущественно легкой или умеренной степенью выраженности. </w:t>
      </w:r>
    </w:p>
    <w:p w14:paraId="1E278C9D" w14:textId="06F2CB1E" w:rsidR="00C60396" w:rsidRPr="00C60396" w:rsidRDefault="00C60396" w:rsidP="00C60396">
      <w:pPr>
        <w:suppressAutoHyphens/>
        <w:overflowPunct w:val="0"/>
        <w:ind w:firstLine="709"/>
        <w:rPr>
          <w:rFonts w:eastAsia="Times New Roman"/>
          <w:lang w:eastAsia="ru-RU"/>
        </w:rPr>
      </w:pPr>
      <w:r w:rsidRPr="00C60396">
        <w:rPr>
          <w:rFonts w:eastAsia="Times New Roman"/>
          <w:lang w:eastAsia="ru-RU"/>
        </w:rPr>
        <w:t xml:space="preserve">В настоящем исследовании предусмотрено включение здоровых добровольцев как мужского, так и женского пола. Допустимость включения как мужчин, так и женщин подтверждается результатами ранее проводившихся исследований фармакокинетики и </w:t>
      </w:r>
      <w:r w:rsidR="003C3405">
        <w:rPr>
          <w:rFonts w:eastAsia="Times New Roman"/>
          <w:lang w:eastAsia="ru-RU"/>
        </w:rPr>
        <w:t xml:space="preserve">биоэквивалентности </w:t>
      </w:r>
      <w:r w:rsidRPr="00C60396">
        <w:rPr>
          <w:rFonts w:eastAsia="Times New Roman"/>
          <w:lang w:eastAsia="ru-RU"/>
        </w:rPr>
        <w:t>с</w:t>
      </w:r>
      <w:r w:rsidR="00D9115A">
        <w:rPr>
          <w:rFonts w:eastAsia="Times New Roman"/>
          <w:lang w:eastAsia="ru-RU"/>
        </w:rPr>
        <w:t xml:space="preserve"> участием здоровых добровольцев</w:t>
      </w:r>
      <w:r w:rsidR="003C3405">
        <w:rPr>
          <w:rStyle w:val="af"/>
          <w:rFonts w:eastAsia="Times New Roman"/>
          <w:lang w:eastAsia="ru-RU"/>
        </w:rPr>
        <w:footnoteReference w:id="2"/>
      </w:r>
      <w:r w:rsidR="00D9115A">
        <w:rPr>
          <w:rFonts w:eastAsia="Times New Roman"/>
          <w:vertAlign w:val="superscript"/>
          <w:lang w:eastAsia="ru-RU"/>
        </w:rPr>
        <w:t>,</w:t>
      </w:r>
      <w:r w:rsidR="00D9115A">
        <w:rPr>
          <w:rStyle w:val="af"/>
          <w:rFonts w:eastAsia="Times New Roman"/>
          <w:lang w:eastAsia="ru-RU"/>
        </w:rPr>
        <w:footnoteReference w:id="3"/>
      </w:r>
      <w:r w:rsidR="009A3E3D" w:rsidRPr="00BE477C">
        <w:rPr>
          <w:rFonts w:eastAsia="Times New Roman"/>
          <w:lang w:eastAsia="en-US"/>
        </w:rPr>
        <w:t xml:space="preserve">. </w:t>
      </w:r>
      <w:r w:rsidRPr="00C60396">
        <w:rPr>
          <w:rFonts w:eastAsia="Times New Roman"/>
          <w:lang w:eastAsia="ru-RU"/>
        </w:rPr>
        <w:t>С целью обеспечения максимальной безопасности применения линаглиптина у добровольцев женского пола, в рамках настоящего исследования будут учтены критерии, являющиеся противопоказаниями к назначению линаглиптина у женщин, в частности лактация и беременность. Для предотвращения приема линаглиптина беременными женщинами, в исследовании предусмотрено проведение теста на беременность у женщин с сохраненным репродуктивным потенциалом на скрининге и перед каждым приемом линаглиптина.</w:t>
      </w:r>
    </w:p>
    <w:p w14:paraId="20248E2C" w14:textId="5100227A" w:rsidR="00A16B11" w:rsidRPr="0092765E" w:rsidRDefault="00A16B11" w:rsidP="00C60396">
      <w:pPr>
        <w:ind w:firstLine="709"/>
        <w:contextualSpacing/>
        <w:rPr>
          <w:iCs/>
        </w:rPr>
      </w:pPr>
      <w:r w:rsidRPr="0092765E">
        <w:rPr>
          <w:iCs/>
        </w:rPr>
        <w:t xml:space="preserve">Прием лекарственных препаратов, характеризующихся известным взаимодействием с </w:t>
      </w:r>
      <w:r w:rsidR="008624B9">
        <w:rPr>
          <w:iCs/>
        </w:rPr>
        <w:t>линаглиптином</w:t>
      </w:r>
      <w:r w:rsidRPr="0092765E">
        <w:rPr>
          <w:iCs/>
        </w:rPr>
        <w:t xml:space="preserve">, в исследовании будет запрещен. </w:t>
      </w:r>
    </w:p>
    <w:p w14:paraId="590A3055" w14:textId="6CA28486" w:rsidR="00A16B11" w:rsidRPr="008624B9" w:rsidRDefault="00A16B11" w:rsidP="008624B9">
      <w:pPr>
        <w:ind w:firstLine="709"/>
        <w:contextualSpacing/>
        <w:rPr>
          <w:iCs/>
        </w:rPr>
      </w:pPr>
      <w:r w:rsidRPr="0092765E">
        <w:rPr>
          <w:iCs/>
        </w:rPr>
        <w:t>В связи с приведенными аргументами риск развития нежелательных явлений для здоровых добровольцев будет минимальным.</w:t>
      </w:r>
    </w:p>
    <w:p w14:paraId="0026F22B" w14:textId="486F213A" w:rsidR="004B1452" w:rsidRPr="005E6358" w:rsidRDefault="004B1452" w:rsidP="004B1452">
      <w:pPr>
        <w:pStyle w:val="2"/>
        <w:spacing w:line="240" w:lineRule="auto"/>
        <w:rPr>
          <w:color w:val="000000" w:themeColor="text1"/>
          <w:szCs w:val="24"/>
        </w:rPr>
      </w:pPr>
      <w:bookmarkStart w:id="273" w:name="_Toc139362020"/>
      <w:r w:rsidRPr="005E6358">
        <w:rPr>
          <w:color w:val="000000" w:themeColor="text1"/>
          <w:szCs w:val="24"/>
        </w:rPr>
        <w:t>5.3. Инструкции для исследователя</w:t>
      </w:r>
      <w:bookmarkEnd w:id="271"/>
      <w:bookmarkEnd w:id="272"/>
      <w:bookmarkEnd w:id="273"/>
    </w:p>
    <w:p w14:paraId="7124F8D7" w14:textId="77777777" w:rsidR="004B1452" w:rsidRDefault="004B1452" w:rsidP="004B1452">
      <w:pPr>
        <w:pStyle w:val="3"/>
        <w:spacing w:after="240"/>
        <w:rPr>
          <w:rFonts w:ascii="Times New Roman" w:hAnsi="Times New Roman"/>
          <w:color w:val="000000" w:themeColor="text1"/>
        </w:rPr>
      </w:pPr>
      <w:bookmarkStart w:id="274" w:name="_Toc301482878"/>
      <w:bookmarkStart w:id="275" w:name="_Toc298775568"/>
      <w:bookmarkStart w:id="276" w:name="_Toc139362021"/>
      <w:r w:rsidRPr="005E6358">
        <w:rPr>
          <w:rFonts w:ascii="Times New Roman" w:hAnsi="Times New Roman"/>
          <w:color w:val="000000" w:themeColor="text1"/>
        </w:rPr>
        <w:t>5.3.1. Показания к применению</w:t>
      </w:r>
      <w:bookmarkEnd w:id="274"/>
      <w:bookmarkEnd w:id="275"/>
      <w:bookmarkEnd w:id="276"/>
    </w:p>
    <w:p w14:paraId="326B4A2B" w14:textId="77777777" w:rsidR="004B1452" w:rsidRDefault="004B1452" w:rsidP="00FA4250">
      <w:pPr>
        <w:ind w:firstLine="709"/>
      </w:pPr>
      <w:r>
        <w:t>Для терапии сахарного диабета 2 типа у взрослых пациентов в дополнение к диетотерапии и физическим упражнениям для улучшения контроля гликемии в качестве:</w:t>
      </w:r>
    </w:p>
    <w:p w14:paraId="59091170" w14:textId="77777777" w:rsidR="004B1452" w:rsidRDefault="004B1452" w:rsidP="004B1452">
      <w:pPr>
        <w:pStyle w:val="af3"/>
        <w:numPr>
          <w:ilvl w:val="0"/>
          <w:numId w:val="43"/>
        </w:numPr>
      </w:pPr>
      <w:r>
        <w:t xml:space="preserve">монотерапии, при непереносимости метформина или противопоказании к его применению вследствие почечной недостаточности; </w:t>
      </w:r>
    </w:p>
    <w:p w14:paraId="4BEEC9E8" w14:textId="77777777" w:rsidR="004B1452" w:rsidRDefault="004B1452" w:rsidP="004B1452">
      <w:pPr>
        <w:pStyle w:val="af3"/>
        <w:numPr>
          <w:ilvl w:val="0"/>
          <w:numId w:val="42"/>
        </w:numPr>
      </w:pPr>
      <w:r>
        <w:t>комбинированной терапии с другими гипогликемическими лекарственными препаратами, включая инсулин, в том случае, если при терапии этими препаратами не достигается адекватный гликемический контроль.</w:t>
      </w:r>
    </w:p>
    <w:p w14:paraId="22C4A96B" w14:textId="77777777" w:rsidR="004B1452" w:rsidRDefault="004B1452" w:rsidP="004B1452">
      <w:pPr>
        <w:pStyle w:val="3"/>
        <w:spacing w:after="240"/>
        <w:rPr>
          <w:rFonts w:ascii="Times New Roman" w:hAnsi="Times New Roman"/>
          <w:color w:val="000000" w:themeColor="text1"/>
        </w:rPr>
      </w:pPr>
      <w:bookmarkStart w:id="277" w:name="_Toc301482879"/>
      <w:bookmarkStart w:id="278" w:name="_Toc287529201"/>
      <w:bookmarkStart w:id="279" w:name="_Toc298775569"/>
      <w:bookmarkStart w:id="280" w:name="_Toc139362022"/>
      <w:r w:rsidRPr="005E6358">
        <w:rPr>
          <w:rFonts w:ascii="Times New Roman" w:hAnsi="Times New Roman"/>
          <w:color w:val="000000" w:themeColor="text1"/>
        </w:rPr>
        <w:lastRenderedPageBreak/>
        <w:t>5.3.2. Противопоказания</w:t>
      </w:r>
      <w:bookmarkEnd w:id="277"/>
      <w:bookmarkEnd w:id="278"/>
      <w:bookmarkEnd w:id="279"/>
      <w:bookmarkEnd w:id="280"/>
    </w:p>
    <w:p w14:paraId="6DA42311" w14:textId="77777777" w:rsidR="004B1452" w:rsidRDefault="004B1452" w:rsidP="00F019DF">
      <w:pPr>
        <w:pStyle w:val="af3"/>
        <w:numPr>
          <w:ilvl w:val="0"/>
          <w:numId w:val="42"/>
        </w:numPr>
      </w:pPr>
      <w:r>
        <w:t>Гиперчувствительность к линаглиптину и/или к любому из вспомогательных веществ препарата;</w:t>
      </w:r>
    </w:p>
    <w:p w14:paraId="4CE24207" w14:textId="77777777" w:rsidR="004B1452" w:rsidRDefault="004B1452" w:rsidP="004B1452">
      <w:pPr>
        <w:pStyle w:val="af3"/>
        <w:numPr>
          <w:ilvl w:val="0"/>
          <w:numId w:val="44"/>
        </w:numPr>
      </w:pPr>
      <w:r>
        <w:t>Сахарный диабет 1 типа;</w:t>
      </w:r>
    </w:p>
    <w:p w14:paraId="1F0BF451" w14:textId="77777777" w:rsidR="004B1452" w:rsidRDefault="004B1452" w:rsidP="004B1452">
      <w:pPr>
        <w:pStyle w:val="af3"/>
        <w:numPr>
          <w:ilvl w:val="0"/>
          <w:numId w:val="44"/>
        </w:numPr>
      </w:pPr>
      <w:r>
        <w:t>Диабетический кетоацидоз;</w:t>
      </w:r>
    </w:p>
    <w:p w14:paraId="28A87EE0" w14:textId="77777777" w:rsidR="004B1452" w:rsidRDefault="004B1452" w:rsidP="004B1452">
      <w:pPr>
        <w:pStyle w:val="af3"/>
        <w:numPr>
          <w:ilvl w:val="0"/>
          <w:numId w:val="44"/>
        </w:numPr>
      </w:pPr>
      <w:r>
        <w:t>Беременность и период грудного вскармливания;</w:t>
      </w:r>
    </w:p>
    <w:p w14:paraId="63181ABC" w14:textId="77777777" w:rsidR="004B1452" w:rsidRDefault="004B1452" w:rsidP="004B1452">
      <w:pPr>
        <w:pStyle w:val="af3"/>
        <w:numPr>
          <w:ilvl w:val="0"/>
          <w:numId w:val="44"/>
        </w:numPr>
      </w:pPr>
      <w:r>
        <w:t>Возраст до 18 лет (в связи с отсутствием данных по эффективности и безопасности применения линаглиптина у детей и подростков до 18 лет).</w:t>
      </w:r>
    </w:p>
    <w:p w14:paraId="4C13F08F" w14:textId="77777777" w:rsidR="008569A9" w:rsidRDefault="008569A9" w:rsidP="004B1452">
      <w:pPr>
        <w:rPr>
          <w:b/>
        </w:rPr>
      </w:pPr>
    </w:p>
    <w:p w14:paraId="15BE6E27" w14:textId="2208A0FA" w:rsidR="008569A9" w:rsidRDefault="004B1452" w:rsidP="004B1452">
      <w:pPr>
        <w:rPr>
          <w:b/>
        </w:rPr>
      </w:pPr>
      <w:r w:rsidRPr="008569A9">
        <w:rPr>
          <w:b/>
        </w:rPr>
        <w:t>С осторожностью</w:t>
      </w:r>
    </w:p>
    <w:p w14:paraId="63ADEE37" w14:textId="77777777" w:rsidR="008569A9" w:rsidRPr="008569A9" w:rsidRDefault="008569A9" w:rsidP="004B1452">
      <w:pPr>
        <w:rPr>
          <w:b/>
        </w:rPr>
      </w:pPr>
    </w:p>
    <w:p w14:paraId="10ADB4DD" w14:textId="77777777" w:rsidR="004B1452" w:rsidRDefault="004B1452" w:rsidP="004B1452">
      <w:pPr>
        <w:pStyle w:val="af3"/>
        <w:numPr>
          <w:ilvl w:val="0"/>
          <w:numId w:val="45"/>
        </w:numPr>
      </w:pPr>
      <w:r>
        <w:t>Панкреатит в анамнезе;</w:t>
      </w:r>
    </w:p>
    <w:p w14:paraId="73002CD7" w14:textId="77777777" w:rsidR="004B1452" w:rsidRDefault="004B1452" w:rsidP="004B1452">
      <w:pPr>
        <w:pStyle w:val="af3"/>
        <w:numPr>
          <w:ilvl w:val="0"/>
          <w:numId w:val="45"/>
        </w:numPr>
      </w:pPr>
      <w:r>
        <w:t>Пациенты старше 80 лет;</w:t>
      </w:r>
    </w:p>
    <w:p w14:paraId="68C53AE6" w14:textId="77777777" w:rsidR="004B1452" w:rsidRDefault="004B1452" w:rsidP="004B1452">
      <w:pPr>
        <w:pStyle w:val="af3"/>
        <w:numPr>
          <w:ilvl w:val="0"/>
          <w:numId w:val="45"/>
        </w:numPr>
      </w:pPr>
      <w:r>
        <w:t>Применение в комбинации с производными сульфонилмочевины и/или инсулином.</w:t>
      </w:r>
    </w:p>
    <w:p w14:paraId="71718110" w14:textId="77777777" w:rsidR="004B1452" w:rsidRDefault="004B1452" w:rsidP="004B1452">
      <w:pPr>
        <w:pStyle w:val="3"/>
        <w:spacing w:after="240"/>
        <w:rPr>
          <w:rFonts w:ascii="Times New Roman" w:hAnsi="Times New Roman"/>
          <w:color w:val="000000" w:themeColor="text1"/>
        </w:rPr>
      </w:pPr>
      <w:bookmarkStart w:id="281" w:name="_Toc301482880"/>
      <w:bookmarkStart w:id="282" w:name="_Toc287529202"/>
      <w:bookmarkStart w:id="283" w:name="_Toc298775570"/>
      <w:bookmarkStart w:id="284" w:name="_Toc139362023"/>
      <w:r w:rsidRPr="00A26EEC">
        <w:rPr>
          <w:rFonts w:ascii="Times New Roman" w:hAnsi="Times New Roman"/>
          <w:color w:val="000000" w:themeColor="text1"/>
        </w:rPr>
        <w:t xml:space="preserve">5.3.3. </w:t>
      </w:r>
      <w:bookmarkEnd w:id="281"/>
      <w:bookmarkEnd w:id="282"/>
      <w:bookmarkEnd w:id="283"/>
      <w:r w:rsidRPr="00A26EEC">
        <w:rPr>
          <w:rFonts w:ascii="Times New Roman" w:hAnsi="Times New Roman"/>
          <w:color w:val="000000" w:themeColor="text1"/>
        </w:rPr>
        <w:t>Применение</w:t>
      </w:r>
      <w:r w:rsidRPr="005E6358">
        <w:rPr>
          <w:rFonts w:ascii="Times New Roman" w:hAnsi="Times New Roman"/>
          <w:color w:val="000000" w:themeColor="text1"/>
        </w:rPr>
        <w:t xml:space="preserve"> при беременности и в период грудного вскармливания</w:t>
      </w:r>
      <w:bookmarkEnd w:id="284"/>
    </w:p>
    <w:p w14:paraId="7843968E" w14:textId="77777777" w:rsidR="008624B9" w:rsidRPr="0092765E" w:rsidRDefault="008624B9" w:rsidP="008624B9">
      <w:pPr>
        <w:pStyle w:val="ab"/>
        <w:shd w:val="clear" w:color="auto" w:fill="FFFFFF"/>
        <w:spacing w:before="0" w:beforeAutospacing="0" w:after="0" w:afterAutospacing="0"/>
        <w:contextualSpacing/>
        <w:jc w:val="both"/>
        <w:rPr>
          <w:b/>
        </w:rPr>
      </w:pPr>
      <w:r w:rsidRPr="0092765E">
        <w:rPr>
          <w:b/>
        </w:rPr>
        <w:t>Беременность</w:t>
      </w:r>
    </w:p>
    <w:p w14:paraId="7087277C" w14:textId="77777777" w:rsidR="008624B9" w:rsidRDefault="008624B9" w:rsidP="008624B9"/>
    <w:p w14:paraId="3E759D36" w14:textId="77777777" w:rsidR="008624B9" w:rsidRDefault="004B1452" w:rsidP="00FA4250">
      <w:pPr>
        <w:ind w:firstLine="709"/>
      </w:pPr>
      <w:r w:rsidRPr="00386C3E">
        <w:t xml:space="preserve">Применение линаглиптина во время беременности противопоказано. </w:t>
      </w:r>
    </w:p>
    <w:p w14:paraId="60C2004D" w14:textId="77777777" w:rsidR="008624B9" w:rsidRDefault="008624B9" w:rsidP="008624B9">
      <w:pPr>
        <w:pStyle w:val="ab"/>
        <w:shd w:val="clear" w:color="auto" w:fill="FFFFFF"/>
        <w:spacing w:before="0" w:beforeAutospacing="0" w:after="0" w:afterAutospacing="0"/>
        <w:contextualSpacing/>
        <w:jc w:val="both"/>
        <w:rPr>
          <w:b/>
        </w:rPr>
      </w:pPr>
    </w:p>
    <w:p w14:paraId="3A63049C" w14:textId="2AFDAC26" w:rsidR="008624B9" w:rsidRPr="0092765E" w:rsidRDefault="008624B9" w:rsidP="008624B9">
      <w:pPr>
        <w:pStyle w:val="ab"/>
        <w:shd w:val="clear" w:color="auto" w:fill="FFFFFF"/>
        <w:spacing w:before="0" w:beforeAutospacing="0" w:after="0" w:afterAutospacing="0"/>
        <w:contextualSpacing/>
        <w:jc w:val="both"/>
        <w:rPr>
          <w:b/>
        </w:rPr>
      </w:pPr>
      <w:r w:rsidRPr="0092765E">
        <w:rPr>
          <w:b/>
        </w:rPr>
        <w:t>Грудное вскармливание</w:t>
      </w:r>
    </w:p>
    <w:p w14:paraId="644F378B" w14:textId="77777777" w:rsidR="008624B9" w:rsidRDefault="008624B9" w:rsidP="008624B9"/>
    <w:p w14:paraId="2A713827" w14:textId="73D8EED4" w:rsidR="004B1452" w:rsidRDefault="004B1452" w:rsidP="00FA4250">
      <w:pPr>
        <w:ind w:firstLine="709"/>
      </w:pPr>
      <w:r w:rsidRPr="00386C3E">
        <w:t>Применение линаглиптина в период грудного вскармливания противопоказано. Данные, полученные в доклинических исследованиях у животных, свидетельствуют о проникновении линаглиптина и его метаболита в грудное молоко. Не исключается риск воздействия на новорожденных и детей при грудном вскармливании. При необходимости применения линаглиптина в период грудного вскармливания, кормление грудью необходимо прекратить.</w:t>
      </w:r>
    </w:p>
    <w:p w14:paraId="5483F507" w14:textId="454C551D" w:rsidR="004B1452" w:rsidRPr="005E6358" w:rsidRDefault="004B1452" w:rsidP="004B1452">
      <w:pPr>
        <w:pStyle w:val="3"/>
        <w:spacing w:after="240"/>
        <w:rPr>
          <w:rFonts w:ascii="Times New Roman" w:hAnsi="Times New Roman"/>
          <w:color w:val="000000" w:themeColor="text1"/>
        </w:rPr>
      </w:pPr>
      <w:bookmarkStart w:id="285" w:name="_Toc301482881"/>
      <w:bookmarkStart w:id="286" w:name="_Toc287529203"/>
      <w:bookmarkStart w:id="287" w:name="_Toc298775571"/>
      <w:bookmarkStart w:id="288" w:name="_Toc139362024"/>
      <w:r w:rsidRPr="005E6358">
        <w:rPr>
          <w:rFonts w:ascii="Times New Roman" w:hAnsi="Times New Roman"/>
          <w:color w:val="000000" w:themeColor="text1"/>
        </w:rPr>
        <w:t>5.3.4. Способ применения и дозы</w:t>
      </w:r>
      <w:bookmarkEnd w:id="285"/>
      <w:bookmarkEnd w:id="286"/>
      <w:bookmarkEnd w:id="287"/>
      <w:bookmarkEnd w:id="288"/>
    </w:p>
    <w:p w14:paraId="655BE49C" w14:textId="77777777" w:rsidR="004B1452" w:rsidRPr="00386C3E" w:rsidRDefault="004B1452" w:rsidP="004B1452">
      <w:pPr>
        <w:ind w:firstLine="709"/>
      </w:pPr>
      <w:bookmarkStart w:id="289" w:name="_Toc301482882"/>
      <w:bookmarkStart w:id="290" w:name="_Toc287529204"/>
      <w:bookmarkStart w:id="291" w:name="_Toc298775572"/>
      <w:r w:rsidRPr="00386C3E">
        <w:t>Рекомендуемая доза составляет 5 мг (1 таблетка) 1 раз в сутки, внутрь. При назначении в дополнение к метформину, линаглиптин принимают одновременно с метформином, сохраняя ранее назначенную дозу метформина.</w:t>
      </w:r>
    </w:p>
    <w:p w14:paraId="115E1110" w14:textId="77777777" w:rsidR="004B1452" w:rsidRPr="00386C3E" w:rsidRDefault="004B1452" w:rsidP="004B1452">
      <w:pPr>
        <w:ind w:firstLine="709"/>
      </w:pPr>
      <w:r w:rsidRPr="00386C3E">
        <w:t>В случае применения линаглиптина в комбинации с производным сульфонилмочевины и/или инсулином возможно снижение дозы производного сульфонилмочевины или инсулина для уменьшения риска развития гипогликемии.</w:t>
      </w:r>
    </w:p>
    <w:p w14:paraId="60C144DD" w14:textId="244E2815" w:rsidR="004B1452" w:rsidRPr="00386C3E" w:rsidRDefault="007859DC" w:rsidP="004B1452">
      <w:pPr>
        <w:ind w:firstLine="709"/>
      </w:pPr>
      <w:r>
        <w:t>Препарат</w:t>
      </w:r>
      <w:r w:rsidRPr="00386C3E">
        <w:t xml:space="preserve"> может</w:t>
      </w:r>
      <w:r w:rsidR="004B1452" w:rsidRPr="00386C3E">
        <w:t xml:space="preserve"> приниматься независимо от приема пищи в любое время суток.</w:t>
      </w:r>
    </w:p>
    <w:p w14:paraId="574B5BAD" w14:textId="23AF4FF7" w:rsidR="00426807" w:rsidRDefault="004B1452" w:rsidP="004B1452">
      <w:pPr>
        <w:ind w:firstLine="709"/>
        <w:rPr>
          <w:i/>
        </w:rPr>
      </w:pPr>
      <w:r w:rsidRPr="00F019DF">
        <w:rPr>
          <w:i/>
        </w:rPr>
        <w:t>Дейст</w:t>
      </w:r>
      <w:r w:rsidR="00EE0109">
        <w:rPr>
          <w:i/>
        </w:rPr>
        <w:t>вия при пропуске приема одной ил</w:t>
      </w:r>
      <w:r w:rsidRPr="00F019DF">
        <w:rPr>
          <w:i/>
        </w:rPr>
        <w:t>и нескольких доз лекарственного препарата</w:t>
      </w:r>
    </w:p>
    <w:p w14:paraId="717BB902" w14:textId="0E6D002E" w:rsidR="004B1452" w:rsidRPr="00386C3E" w:rsidRDefault="004B1452" w:rsidP="004B1452">
      <w:pPr>
        <w:ind w:firstLine="709"/>
      </w:pPr>
      <w:r w:rsidRPr="00386C3E">
        <w:t>При пропуске дозы пациенту следует принять препарат, как только он об этом вспомнит.</w:t>
      </w:r>
    </w:p>
    <w:p w14:paraId="3275830E" w14:textId="77777777" w:rsidR="004B1452" w:rsidRDefault="004B1452" w:rsidP="004B1452">
      <w:pPr>
        <w:ind w:firstLine="709"/>
      </w:pPr>
      <w:r w:rsidRPr="00386C3E">
        <w:t>Не следует принимать двойную дозу в один день.</w:t>
      </w:r>
    </w:p>
    <w:p w14:paraId="5023AEA4" w14:textId="77777777" w:rsidR="00426807" w:rsidRDefault="00426807" w:rsidP="004B1452">
      <w:pPr>
        <w:widowControl w:val="0"/>
        <w:tabs>
          <w:tab w:val="left" w:pos="8647"/>
        </w:tabs>
        <w:rPr>
          <w:rFonts w:eastAsia="Courier New"/>
          <w:b/>
          <w:lang w:eastAsia="ru-RU" w:bidi="ru-RU"/>
        </w:rPr>
      </w:pPr>
    </w:p>
    <w:p w14:paraId="61317757" w14:textId="711BBCB7" w:rsidR="004B1452" w:rsidRDefault="004B1452" w:rsidP="004B1452">
      <w:pPr>
        <w:widowControl w:val="0"/>
        <w:tabs>
          <w:tab w:val="left" w:pos="8647"/>
        </w:tabs>
        <w:rPr>
          <w:rFonts w:eastAsia="Courier New"/>
          <w:b/>
          <w:lang w:bidi="ru-RU"/>
        </w:rPr>
      </w:pPr>
      <w:r w:rsidRPr="00EA179F">
        <w:rPr>
          <w:rFonts w:eastAsia="Courier New"/>
          <w:b/>
          <w:lang w:eastAsia="ru-RU" w:bidi="ru-RU"/>
        </w:rPr>
        <w:t>Применение у особых групп пациентов</w:t>
      </w:r>
    </w:p>
    <w:p w14:paraId="41BC3AD8" w14:textId="77777777" w:rsidR="004B1452" w:rsidRDefault="004B1452" w:rsidP="004B1452">
      <w:pPr>
        <w:pStyle w:val="ab"/>
        <w:shd w:val="clear" w:color="auto" w:fill="FFFFFF"/>
        <w:tabs>
          <w:tab w:val="left" w:pos="8647"/>
        </w:tabs>
        <w:spacing w:before="0" w:beforeAutospacing="0" w:after="0" w:afterAutospacing="0"/>
        <w:jc w:val="both"/>
        <w:rPr>
          <w:b/>
          <w:i/>
          <w:color w:val="000000" w:themeColor="text1"/>
        </w:rPr>
      </w:pPr>
    </w:p>
    <w:p w14:paraId="6D2A3C12" w14:textId="77777777" w:rsidR="004B1452" w:rsidRPr="0092723E" w:rsidRDefault="004B1452" w:rsidP="004B1452">
      <w:pPr>
        <w:pStyle w:val="ab"/>
        <w:shd w:val="clear" w:color="auto" w:fill="FFFFFF"/>
        <w:tabs>
          <w:tab w:val="left" w:pos="8647"/>
        </w:tabs>
        <w:spacing w:before="0" w:beforeAutospacing="0" w:after="0" w:afterAutospacing="0"/>
        <w:jc w:val="both"/>
        <w:rPr>
          <w:i/>
          <w:color w:val="000000" w:themeColor="text1"/>
        </w:rPr>
      </w:pPr>
      <w:r w:rsidRPr="0092723E">
        <w:rPr>
          <w:i/>
          <w:color w:val="000000" w:themeColor="text1"/>
        </w:rPr>
        <w:t>Пациенты с нарушением функции почек</w:t>
      </w:r>
    </w:p>
    <w:p w14:paraId="084F62F2" w14:textId="77777777" w:rsidR="004B1452" w:rsidRDefault="004B1452" w:rsidP="004B1452">
      <w:pPr>
        <w:ind w:firstLine="709"/>
      </w:pPr>
      <w:r>
        <w:lastRenderedPageBreak/>
        <w:t xml:space="preserve">Для пациентов с почечной недостаточностью коррекция дозы линаглиптина не требуется. </w:t>
      </w:r>
    </w:p>
    <w:p w14:paraId="6893A0AC" w14:textId="77777777" w:rsidR="004B1452" w:rsidRDefault="004B1452" w:rsidP="004B1452">
      <w:pPr>
        <w:pStyle w:val="ab"/>
        <w:shd w:val="clear" w:color="auto" w:fill="FFFFFF"/>
        <w:tabs>
          <w:tab w:val="left" w:pos="8647"/>
        </w:tabs>
        <w:spacing w:before="0" w:beforeAutospacing="0" w:after="0" w:afterAutospacing="0"/>
        <w:jc w:val="both"/>
        <w:rPr>
          <w:b/>
          <w:i/>
          <w:color w:val="000000" w:themeColor="text1"/>
        </w:rPr>
      </w:pPr>
    </w:p>
    <w:p w14:paraId="0287E09F" w14:textId="77777777" w:rsidR="004B1452" w:rsidRPr="0092723E" w:rsidRDefault="004B1452" w:rsidP="004B1452">
      <w:pPr>
        <w:pStyle w:val="ab"/>
        <w:shd w:val="clear" w:color="auto" w:fill="FFFFFF"/>
        <w:tabs>
          <w:tab w:val="left" w:pos="8647"/>
        </w:tabs>
        <w:spacing w:before="0" w:beforeAutospacing="0" w:after="0" w:afterAutospacing="0"/>
        <w:jc w:val="both"/>
        <w:rPr>
          <w:i/>
          <w:color w:val="000000" w:themeColor="text1"/>
        </w:rPr>
      </w:pPr>
      <w:r w:rsidRPr="0092723E">
        <w:rPr>
          <w:i/>
          <w:color w:val="000000" w:themeColor="text1"/>
        </w:rPr>
        <w:t>Пациенты с нарушением функции печени</w:t>
      </w:r>
    </w:p>
    <w:p w14:paraId="31C0EA16" w14:textId="14C0455F" w:rsidR="004B1452" w:rsidRDefault="004B1452" w:rsidP="004B1452">
      <w:pPr>
        <w:ind w:firstLine="709"/>
      </w:pPr>
      <w:r>
        <w:t>Для пациентов с нарушением функции печени коррекции дозы линаглиптина не требуется, однако клинический опыт у таких пациентов недостаточен.</w:t>
      </w:r>
    </w:p>
    <w:p w14:paraId="2F321C90" w14:textId="77777777" w:rsidR="0092723E" w:rsidRDefault="0092723E" w:rsidP="004B1452">
      <w:pPr>
        <w:ind w:firstLine="709"/>
      </w:pPr>
    </w:p>
    <w:p w14:paraId="50E11BEB" w14:textId="77777777" w:rsidR="004B1452" w:rsidRPr="0092723E" w:rsidRDefault="004B1452" w:rsidP="004B1452">
      <w:pPr>
        <w:widowControl w:val="0"/>
        <w:tabs>
          <w:tab w:val="left" w:pos="8647"/>
        </w:tabs>
        <w:rPr>
          <w:i/>
        </w:rPr>
      </w:pPr>
      <w:r w:rsidRPr="0092723E">
        <w:rPr>
          <w:i/>
        </w:rPr>
        <w:t>Пожилые пациенты</w:t>
      </w:r>
    </w:p>
    <w:p w14:paraId="66F8F39D" w14:textId="75CD5360" w:rsidR="004B1452" w:rsidRDefault="004B1452" w:rsidP="004B1452">
      <w:pPr>
        <w:ind w:firstLine="709"/>
      </w:pPr>
      <w:r>
        <w:t>Для пациентов пожилого возраста коррекции дозы не требуется. Однако, клинический опыт у пациентов старше 80 лет ограничен, поэтому лечение таких групп пациентов необходимо проводить с осторожностью.</w:t>
      </w:r>
    </w:p>
    <w:p w14:paraId="610485BB" w14:textId="77777777" w:rsidR="0092723E" w:rsidRDefault="0092723E" w:rsidP="004B1452">
      <w:pPr>
        <w:ind w:firstLine="709"/>
      </w:pPr>
    </w:p>
    <w:p w14:paraId="77A6C7CA" w14:textId="77777777" w:rsidR="004B1452" w:rsidRPr="0092723E" w:rsidRDefault="004B1452" w:rsidP="004B1452">
      <w:pPr>
        <w:jc w:val="left"/>
        <w:rPr>
          <w:bCs/>
          <w:i/>
          <w:iCs/>
        </w:rPr>
      </w:pPr>
      <w:r w:rsidRPr="0092723E">
        <w:rPr>
          <w:bCs/>
          <w:i/>
          <w:iCs/>
        </w:rPr>
        <w:t>Дети</w:t>
      </w:r>
    </w:p>
    <w:p w14:paraId="544B96F4" w14:textId="77777777" w:rsidR="004B1452" w:rsidRDefault="004B1452" w:rsidP="004B1452">
      <w:pPr>
        <w:ind w:firstLine="709"/>
      </w:pPr>
      <w:r>
        <w:t>Для детей и подростков до 18 лет применение препарата противопоказано в связи с отсутствием данных по эффективности и безопасности.</w:t>
      </w:r>
    </w:p>
    <w:p w14:paraId="7A5EF543" w14:textId="77777777" w:rsidR="004B1452" w:rsidRPr="005E6358" w:rsidRDefault="004B1452" w:rsidP="004B1452">
      <w:pPr>
        <w:pStyle w:val="3"/>
        <w:tabs>
          <w:tab w:val="left" w:pos="8647"/>
        </w:tabs>
        <w:spacing w:after="240"/>
        <w:rPr>
          <w:rFonts w:ascii="Times New Roman" w:hAnsi="Times New Roman"/>
          <w:color w:val="000000" w:themeColor="text1"/>
        </w:rPr>
      </w:pPr>
      <w:bookmarkStart w:id="292" w:name="_Toc139362025"/>
      <w:r w:rsidRPr="005E6358">
        <w:rPr>
          <w:rFonts w:ascii="Times New Roman" w:hAnsi="Times New Roman"/>
          <w:color w:val="000000" w:themeColor="text1"/>
        </w:rPr>
        <w:t>5.3.5. Побочн</w:t>
      </w:r>
      <w:bookmarkEnd w:id="289"/>
      <w:bookmarkEnd w:id="290"/>
      <w:bookmarkEnd w:id="291"/>
      <w:r w:rsidRPr="005E6358">
        <w:rPr>
          <w:rFonts w:ascii="Times New Roman" w:hAnsi="Times New Roman"/>
          <w:color w:val="000000" w:themeColor="text1"/>
        </w:rPr>
        <w:t>ое действие</w:t>
      </w:r>
      <w:bookmarkEnd w:id="292"/>
    </w:p>
    <w:p w14:paraId="27F402B4" w14:textId="77777777" w:rsidR="004B1452" w:rsidRDefault="004B1452" w:rsidP="007F5E52">
      <w:pPr>
        <w:widowControl w:val="0"/>
        <w:tabs>
          <w:tab w:val="left" w:pos="8647"/>
        </w:tabs>
        <w:rPr>
          <w:rFonts w:eastAsia="Times New Roman"/>
          <w:b/>
          <w:lang w:eastAsia="ru-RU" w:bidi="ru-RU"/>
        </w:rPr>
      </w:pPr>
      <w:bookmarkStart w:id="293" w:name="bookmark4"/>
      <w:r>
        <w:rPr>
          <w:rFonts w:eastAsia="Times New Roman"/>
          <w:b/>
          <w:lang w:eastAsia="ru-RU" w:bidi="ru-RU"/>
        </w:rPr>
        <w:t xml:space="preserve">Обзор профиля безопасности </w:t>
      </w:r>
    </w:p>
    <w:p w14:paraId="5915D96F" w14:textId="77777777" w:rsidR="007F5E52" w:rsidRDefault="007F5E52" w:rsidP="00A96871">
      <w:pPr>
        <w:ind w:firstLine="709"/>
        <w:rPr>
          <w:lang w:eastAsia="ru-RU" w:bidi="ru-RU"/>
        </w:rPr>
      </w:pPr>
    </w:p>
    <w:p w14:paraId="57187481" w14:textId="77E64C9B" w:rsidR="004B1452" w:rsidRPr="003E3E7C" w:rsidRDefault="004B1452" w:rsidP="00A96871">
      <w:pPr>
        <w:ind w:firstLine="709"/>
        <w:rPr>
          <w:lang w:eastAsia="ru-RU" w:bidi="ru-RU"/>
        </w:rPr>
      </w:pPr>
      <w:r w:rsidRPr="003E3E7C">
        <w:rPr>
          <w:lang w:eastAsia="ru-RU" w:bidi="ru-RU"/>
        </w:rPr>
        <w:t>В объединенном анализе плацебо-контролируемьгх исследований частота нежелательных явлений при приеме линаглиптина 5 мг была аналогичной частоте нежелательных явлений при приеме плацебо.</w:t>
      </w:r>
    </w:p>
    <w:p w14:paraId="603A4CC8" w14:textId="77777777" w:rsidR="004B1452" w:rsidRPr="003E3E7C" w:rsidRDefault="004B1452" w:rsidP="00A96871">
      <w:pPr>
        <w:ind w:firstLine="709"/>
        <w:rPr>
          <w:lang w:eastAsia="ru-RU" w:bidi="ru-RU"/>
        </w:rPr>
      </w:pPr>
      <w:r w:rsidRPr="003E3E7C">
        <w:rPr>
          <w:lang w:eastAsia="ru-RU" w:bidi="ru-RU"/>
        </w:rPr>
        <w:t>Прекращение терапии из-за нежелательных явлений было выше в группе пациентов, получавших плацебо (4,3</w:t>
      </w:r>
      <w:r>
        <w:rPr>
          <w:lang w:eastAsia="ru-RU" w:bidi="ru-RU"/>
        </w:rPr>
        <w:t>%</w:t>
      </w:r>
      <w:r w:rsidRPr="003E3E7C">
        <w:rPr>
          <w:lang w:eastAsia="ru-RU" w:bidi="ru-RU"/>
        </w:rPr>
        <w:t>), чем в группе, получавших линаглиптин в дозе 5 мг (3,4</w:t>
      </w:r>
      <w:r>
        <w:rPr>
          <w:lang w:eastAsia="ru-RU" w:bidi="ru-RU"/>
        </w:rPr>
        <w:t>%</w:t>
      </w:r>
      <w:r w:rsidRPr="003E3E7C">
        <w:rPr>
          <w:lang w:eastAsia="ru-RU" w:bidi="ru-RU"/>
        </w:rPr>
        <w:t>). Наиболее часто встречающимся нежелательным явлением была гипогликемия: в случае применения тройной комбинации препаратов (линаглиптин + метформин + производное сульфонилмочевины) она наблюдалась у 22,9 % пациентов, а в случае применения плацебо — у 14,8 % пациентов.</w:t>
      </w:r>
    </w:p>
    <w:p w14:paraId="37A07F48" w14:textId="77777777" w:rsidR="004B1452" w:rsidRDefault="004B1452" w:rsidP="00DD5ED2">
      <w:pPr>
        <w:ind w:firstLine="709"/>
        <w:rPr>
          <w:lang w:eastAsia="ru-RU" w:bidi="ru-RU"/>
        </w:rPr>
      </w:pPr>
      <w:r w:rsidRPr="003E3E7C">
        <w:rPr>
          <w:lang w:eastAsia="ru-RU" w:bidi="ru-RU"/>
        </w:rPr>
        <w:t xml:space="preserve">Нежелательные реакции (НР), наблюдавшиеся у пациентов, получавших линаглиптин в качестве монотерапии и комбинированной терапии с другими гипогликемическими средствами в плацебо-контролируемых исследованиях, а также по результатам пострегистрационных наблюдений, представлены ниже в Таблице </w:t>
      </w:r>
      <w:r>
        <w:rPr>
          <w:iCs/>
          <w:lang w:eastAsia="en-US"/>
        </w:rPr>
        <w:t>5-2.</w:t>
      </w:r>
      <w:r w:rsidRPr="00B46BBC">
        <w:rPr>
          <w:iCs/>
          <w:lang w:eastAsia="en-US"/>
        </w:rPr>
        <w:t xml:space="preserve"> </w:t>
      </w:r>
      <w:r w:rsidRPr="003E3E7C">
        <w:rPr>
          <w:lang w:eastAsia="ru-RU" w:bidi="ru-RU"/>
        </w:rPr>
        <w:t>(НР</w:t>
      </w:r>
      <w:r>
        <w:rPr>
          <w:lang w:eastAsia="ru-RU" w:bidi="ru-RU"/>
        </w:rPr>
        <w:t xml:space="preserve"> </w:t>
      </w:r>
      <w:r w:rsidRPr="003E3E7C">
        <w:rPr>
          <w:lang w:eastAsia="ru-RU" w:bidi="ru-RU"/>
        </w:rPr>
        <w:t>классифицировались по органам и системам и в соответствии с предпочитающимися в MedDRA терминами) с указанием их абсолютной частоты.</w:t>
      </w:r>
    </w:p>
    <w:p w14:paraId="233FB2D7" w14:textId="25B99FD7" w:rsidR="004B1452" w:rsidRDefault="004B1452" w:rsidP="00DD5ED2">
      <w:pPr>
        <w:pStyle w:val="ab"/>
        <w:shd w:val="clear" w:color="auto" w:fill="FFFFFF"/>
        <w:spacing w:before="0" w:beforeAutospacing="0" w:after="0" w:afterAutospacing="0"/>
        <w:ind w:firstLine="709"/>
        <w:jc w:val="both"/>
        <w:rPr>
          <w:rFonts w:eastAsia="MS Mincho"/>
          <w:iCs/>
          <w:lang w:eastAsia="en-US"/>
        </w:rPr>
      </w:pPr>
      <w:r w:rsidRPr="00B46BBC">
        <w:rPr>
          <w:rFonts w:eastAsia="MS Mincho"/>
          <w:iCs/>
          <w:lang w:eastAsia="en-US"/>
        </w:rPr>
        <w:t xml:space="preserve">Побочные действия перечислены в зависимости от системно-органного класса и частоты. В рамках каждой категории частоты побочные эффекты представлены в порядке снижения серьёзности. Частоты возникновения побочных эффектов определены как очень </w:t>
      </w:r>
      <w:r w:rsidR="0080338C" w:rsidRPr="00DF27CD">
        <w:rPr>
          <w:lang w:eastAsia="ja-JP"/>
        </w:rPr>
        <w:t>(≥1/10); часто (≥1/100 - &lt;1/10); нечасто (≥1/1000 - &lt;1/100); редко (≥1/10000- &lt;1/1000); очень редко (&lt;1/10000)</w:t>
      </w:r>
      <w:r w:rsidRPr="00B46BBC">
        <w:rPr>
          <w:rFonts w:eastAsia="MS Mincho"/>
          <w:iCs/>
          <w:lang w:eastAsia="en-US"/>
        </w:rPr>
        <w:t>.</w:t>
      </w:r>
    </w:p>
    <w:p w14:paraId="5DBCB919" w14:textId="00DC305E" w:rsidR="004B1452" w:rsidRDefault="004B1452" w:rsidP="004B1452">
      <w:pPr>
        <w:pStyle w:val="ab"/>
        <w:shd w:val="clear" w:color="auto" w:fill="FFFFFF"/>
        <w:spacing w:before="0" w:beforeAutospacing="0" w:after="0" w:afterAutospacing="0"/>
        <w:ind w:firstLine="709"/>
        <w:jc w:val="both"/>
        <w:rPr>
          <w:rFonts w:eastAsia="MS Mincho"/>
          <w:iCs/>
          <w:lang w:eastAsia="en-US"/>
        </w:rPr>
      </w:pPr>
    </w:p>
    <w:p w14:paraId="2BEBBB68" w14:textId="77777777" w:rsidR="007F5E52" w:rsidRDefault="007F5E52" w:rsidP="004B1452">
      <w:pPr>
        <w:pStyle w:val="ab"/>
        <w:shd w:val="clear" w:color="auto" w:fill="FFFFFF"/>
        <w:spacing w:before="0" w:beforeAutospacing="0" w:after="0" w:afterAutospacing="0"/>
        <w:jc w:val="both"/>
        <w:rPr>
          <w:b/>
          <w:bCs/>
        </w:rPr>
        <w:sectPr w:rsidR="007F5E52" w:rsidSect="00AB01E2">
          <w:footnotePr>
            <w:pos w:val="beneathText"/>
          </w:footnotePr>
          <w:pgSz w:w="11906" w:h="16838"/>
          <w:pgMar w:top="1134" w:right="849" w:bottom="1134" w:left="1701" w:header="708" w:footer="709" w:gutter="0"/>
          <w:cols w:space="708"/>
          <w:docGrid w:linePitch="360"/>
        </w:sectPr>
      </w:pPr>
    </w:p>
    <w:p w14:paraId="2C15C980" w14:textId="0E09E03A" w:rsidR="004B1452" w:rsidRPr="009B0804" w:rsidRDefault="004B1452" w:rsidP="004B1452">
      <w:pPr>
        <w:pStyle w:val="ab"/>
        <w:shd w:val="clear" w:color="auto" w:fill="FFFFFF"/>
        <w:spacing w:before="0" w:beforeAutospacing="0" w:after="0" w:afterAutospacing="0"/>
        <w:jc w:val="both"/>
        <w:rPr>
          <w:color w:val="000000"/>
        </w:rPr>
      </w:pPr>
      <w:r w:rsidRPr="009E26B1">
        <w:rPr>
          <w:b/>
          <w:bCs/>
        </w:rPr>
        <w:lastRenderedPageBreak/>
        <w:t>Таблица 5-</w:t>
      </w:r>
      <w:r>
        <w:rPr>
          <w:b/>
          <w:bCs/>
        </w:rPr>
        <w:t>2</w:t>
      </w:r>
      <w:r w:rsidRPr="009E26B1">
        <w:rPr>
          <w:b/>
          <w:bCs/>
        </w:rPr>
        <w:t xml:space="preserve">. </w:t>
      </w:r>
      <w:bookmarkStart w:id="294" w:name="_Hlk118288361"/>
      <w:r w:rsidRPr="009B0804">
        <w:rPr>
          <w:color w:val="000000"/>
        </w:rPr>
        <w:t xml:space="preserve">Нежелательные реакции, </w:t>
      </w:r>
      <w:bookmarkEnd w:id="294"/>
      <w:r w:rsidR="00A40B87">
        <w:rPr>
          <w:color w:val="000000"/>
        </w:rPr>
        <w:t>наблюдавшиеся у пациентов, получавших линаглиптин 5 мг в качестве монотерапии один раз в день или в комбинированной терапии в клинических исследованиях и при пострегистрационном применении.</w:t>
      </w:r>
    </w:p>
    <w:tbl>
      <w:tblPr>
        <w:tblStyle w:val="a8"/>
        <w:tblW w:w="0" w:type="auto"/>
        <w:tblLook w:val="04A0" w:firstRow="1" w:lastRow="0" w:firstColumn="1" w:lastColumn="0" w:noHBand="0" w:noVBand="1"/>
      </w:tblPr>
      <w:tblGrid>
        <w:gridCol w:w="5524"/>
        <w:gridCol w:w="3822"/>
      </w:tblGrid>
      <w:tr w:rsidR="00DD5ED2" w:rsidRPr="00FA54E0" w14:paraId="239E9EBB" w14:textId="77777777" w:rsidTr="005917D6">
        <w:trPr>
          <w:cantSplit/>
          <w:tblHeader/>
        </w:trPr>
        <w:tc>
          <w:tcPr>
            <w:tcW w:w="5524" w:type="dxa"/>
            <w:shd w:val="clear" w:color="auto" w:fill="D9D9D9" w:themeFill="background1" w:themeFillShade="D9"/>
          </w:tcPr>
          <w:p w14:paraId="7837DEC9" w14:textId="77777777" w:rsidR="00DD5ED2" w:rsidRPr="00FA54E0" w:rsidRDefault="00DD5ED2" w:rsidP="005917D6">
            <w:pPr>
              <w:pStyle w:val="ab"/>
              <w:spacing w:before="0" w:beforeAutospacing="0" w:after="0" w:afterAutospacing="0"/>
              <w:jc w:val="center"/>
              <w:rPr>
                <w:rFonts w:eastAsia="MS Mincho"/>
                <w:iCs/>
                <w:lang w:eastAsia="en-US"/>
              </w:rPr>
            </w:pPr>
            <w:bookmarkStart w:id="295" w:name="bookmark5"/>
            <w:bookmarkEnd w:id="293"/>
            <w:r w:rsidRPr="00FA54E0">
              <w:rPr>
                <w:b/>
                <w:bCs/>
              </w:rPr>
              <w:t>Системно-органный класс (нежелательные реакции)</w:t>
            </w:r>
          </w:p>
        </w:tc>
        <w:tc>
          <w:tcPr>
            <w:tcW w:w="3822" w:type="dxa"/>
            <w:shd w:val="clear" w:color="auto" w:fill="D9D9D9" w:themeFill="background1" w:themeFillShade="D9"/>
          </w:tcPr>
          <w:p w14:paraId="126ABB42" w14:textId="77777777" w:rsidR="00DD5ED2" w:rsidRPr="00FA54E0" w:rsidRDefault="00DD5ED2" w:rsidP="005917D6">
            <w:pPr>
              <w:pStyle w:val="ab"/>
              <w:spacing w:before="0" w:beforeAutospacing="0" w:after="0" w:afterAutospacing="0"/>
              <w:jc w:val="center"/>
              <w:rPr>
                <w:rFonts w:eastAsia="MS Mincho"/>
                <w:iCs/>
                <w:lang w:eastAsia="en-US"/>
              </w:rPr>
            </w:pPr>
            <w:r w:rsidRPr="00FA54E0">
              <w:rPr>
                <w:b/>
                <w:bCs/>
                <w:color w:val="000000"/>
              </w:rPr>
              <w:t>Частота встречаемости</w:t>
            </w:r>
          </w:p>
        </w:tc>
      </w:tr>
      <w:tr w:rsidR="00DD5ED2" w:rsidRPr="00FA54E0" w14:paraId="7C39C686" w14:textId="77777777" w:rsidTr="005917D6">
        <w:tc>
          <w:tcPr>
            <w:tcW w:w="9346" w:type="dxa"/>
            <w:gridSpan w:val="2"/>
          </w:tcPr>
          <w:p w14:paraId="173C37EA" w14:textId="77777777" w:rsidR="00DD5ED2" w:rsidRPr="00FA54E0" w:rsidRDefault="00DD5ED2" w:rsidP="005917D6">
            <w:pPr>
              <w:pStyle w:val="ab"/>
              <w:spacing w:before="0" w:beforeAutospacing="0" w:after="0" w:afterAutospacing="0"/>
              <w:jc w:val="both"/>
              <w:rPr>
                <w:rFonts w:eastAsia="MS Mincho"/>
                <w:iCs/>
                <w:lang w:eastAsia="en-US"/>
              </w:rPr>
            </w:pPr>
            <w:r w:rsidRPr="00FA54E0">
              <w:rPr>
                <w:bCs/>
                <w:i/>
              </w:rPr>
              <w:t>Инфекционные и паразитарные заболевания</w:t>
            </w:r>
          </w:p>
        </w:tc>
      </w:tr>
      <w:tr w:rsidR="00DD5ED2" w:rsidRPr="00FA54E0" w14:paraId="3A204C15" w14:textId="77777777" w:rsidTr="005917D6">
        <w:tc>
          <w:tcPr>
            <w:tcW w:w="5524" w:type="dxa"/>
          </w:tcPr>
          <w:p w14:paraId="4F81FD90" w14:textId="77777777" w:rsidR="00DD5ED2" w:rsidRPr="00FA54E0" w:rsidRDefault="00DD5ED2" w:rsidP="005917D6">
            <w:pPr>
              <w:pStyle w:val="ab"/>
              <w:spacing w:before="0" w:beforeAutospacing="0" w:after="0" w:afterAutospacing="0"/>
              <w:jc w:val="both"/>
              <w:rPr>
                <w:rFonts w:eastAsia="MS Mincho"/>
                <w:iCs/>
                <w:lang w:eastAsia="en-US"/>
              </w:rPr>
            </w:pPr>
            <w:r w:rsidRPr="00FA54E0">
              <w:t>Назофарингит</w:t>
            </w:r>
          </w:p>
        </w:tc>
        <w:tc>
          <w:tcPr>
            <w:tcW w:w="3822" w:type="dxa"/>
          </w:tcPr>
          <w:p w14:paraId="48E952F5" w14:textId="77777777" w:rsidR="00DD5ED2" w:rsidRPr="00FA54E0" w:rsidRDefault="00DD5ED2" w:rsidP="005917D6">
            <w:pPr>
              <w:pStyle w:val="ab"/>
              <w:spacing w:before="0" w:beforeAutospacing="0" w:after="0" w:afterAutospacing="0"/>
              <w:jc w:val="both"/>
              <w:rPr>
                <w:rFonts w:eastAsia="MS Mincho"/>
                <w:iCs/>
                <w:lang w:eastAsia="en-US"/>
              </w:rPr>
            </w:pPr>
            <w:r w:rsidRPr="00FA54E0">
              <w:t>Нечасто</w:t>
            </w:r>
          </w:p>
        </w:tc>
      </w:tr>
      <w:tr w:rsidR="00DD5ED2" w:rsidRPr="00FA54E0" w14:paraId="7F45DC01" w14:textId="77777777" w:rsidTr="005917D6">
        <w:tc>
          <w:tcPr>
            <w:tcW w:w="9346" w:type="dxa"/>
            <w:gridSpan w:val="2"/>
          </w:tcPr>
          <w:p w14:paraId="04139B9F" w14:textId="77777777" w:rsidR="00DD5ED2" w:rsidRPr="00FA54E0" w:rsidRDefault="00DD5ED2" w:rsidP="005917D6">
            <w:pPr>
              <w:pStyle w:val="ab"/>
              <w:spacing w:before="0" w:beforeAutospacing="0" w:after="0" w:afterAutospacing="0"/>
              <w:jc w:val="both"/>
              <w:rPr>
                <w:rFonts w:eastAsia="MS Mincho"/>
                <w:iCs/>
                <w:lang w:eastAsia="en-US"/>
              </w:rPr>
            </w:pPr>
            <w:r w:rsidRPr="00FA54E0">
              <w:rPr>
                <w:bCs/>
                <w:i/>
              </w:rPr>
              <w:t>Нарушения со стороны иммунной системы</w:t>
            </w:r>
          </w:p>
        </w:tc>
      </w:tr>
      <w:tr w:rsidR="00DD5ED2" w:rsidRPr="00FA54E0" w14:paraId="50281246" w14:textId="77777777" w:rsidTr="005917D6">
        <w:tc>
          <w:tcPr>
            <w:tcW w:w="5524" w:type="dxa"/>
          </w:tcPr>
          <w:p w14:paraId="361609E0" w14:textId="77777777" w:rsidR="00DD5ED2" w:rsidRPr="00FA54E0" w:rsidRDefault="00DD5ED2" w:rsidP="005917D6">
            <w:pPr>
              <w:pStyle w:val="ab"/>
              <w:spacing w:before="0" w:beforeAutospacing="0" w:after="0" w:afterAutospacing="0"/>
              <w:jc w:val="both"/>
              <w:rPr>
                <w:rFonts w:eastAsia="MS Mincho"/>
                <w:iCs/>
                <w:lang w:eastAsia="en-US"/>
              </w:rPr>
            </w:pPr>
            <w:r w:rsidRPr="00FA54E0">
              <w:t>Гиперчувствительность (например, гиперреактивность бронхов)</w:t>
            </w:r>
          </w:p>
        </w:tc>
        <w:tc>
          <w:tcPr>
            <w:tcW w:w="3822" w:type="dxa"/>
          </w:tcPr>
          <w:p w14:paraId="0685A56E" w14:textId="77777777" w:rsidR="00DD5ED2" w:rsidRPr="00FA54E0" w:rsidRDefault="00DD5ED2" w:rsidP="005917D6">
            <w:pPr>
              <w:pStyle w:val="ab"/>
              <w:spacing w:before="0" w:beforeAutospacing="0" w:after="0" w:afterAutospacing="0"/>
              <w:jc w:val="both"/>
              <w:rPr>
                <w:rFonts w:eastAsia="MS Mincho"/>
                <w:iCs/>
                <w:lang w:eastAsia="en-US"/>
              </w:rPr>
            </w:pPr>
            <w:r w:rsidRPr="00FA54E0">
              <w:t>Нечасто</w:t>
            </w:r>
          </w:p>
        </w:tc>
      </w:tr>
      <w:tr w:rsidR="00DD5ED2" w:rsidRPr="00FA54E0" w14:paraId="5EDC8779" w14:textId="77777777" w:rsidTr="005917D6">
        <w:tc>
          <w:tcPr>
            <w:tcW w:w="9346" w:type="dxa"/>
            <w:gridSpan w:val="2"/>
          </w:tcPr>
          <w:p w14:paraId="2C51F2CE" w14:textId="77777777" w:rsidR="00DD5ED2" w:rsidRPr="00FA54E0" w:rsidRDefault="00DD5ED2" w:rsidP="005917D6">
            <w:pPr>
              <w:pStyle w:val="ab"/>
              <w:spacing w:before="0" w:beforeAutospacing="0" w:after="0" w:afterAutospacing="0"/>
              <w:jc w:val="both"/>
              <w:rPr>
                <w:rFonts w:eastAsia="MS Mincho"/>
                <w:iCs/>
                <w:lang w:eastAsia="en-US"/>
              </w:rPr>
            </w:pPr>
            <w:r w:rsidRPr="00FA54E0">
              <w:rPr>
                <w:bCs/>
                <w:i/>
              </w:rPr>
              <w:t>Нарушения со стороны обмена веществ и питания</w:t>
            </w:r>
          </w:p>
        </w:tc>
      </w:tr>
      <w:tr w:rsidR="00DD5ED2" w:rsidRPr="00FA54E0" w14:paraId="12F4D761" w14:textId="77777777" w:rsidTr="005917D6">
        <w:tc>
          <w:tcPr>
            <w:tcW w:w="5524" w:type="dxa"/>
          </w:tcPr>
          <w:p w14:paraId="4D462777" w14:textId="77777777" w:rsidR="00DD5ED2" w:rsidRPr="00FA54E0" w:rsidRDefault="00DD5ED2" w:rsidP="005917D6">
            <w:pPr>
              <w:pStyle w:val="ab"/>
              <w:spacing w:before="0" w:beforeAutospacing="0" w:after="0" w:afterAutospacing="0"/>
              <w:jc w:val="both"/>
              <w:rPr>
                <w:rFonts w:eastAsia="MS Mincho"/>
                <w:iCs/>
                <w:lang w:eastAsia="en-US"/>
              </w:rPr>
            </w:pPr>
            <w:r w:rsidRPr="00FA54E0">
              <w:t>Гипогликемия</w:t>
            </w:r>
            <w:r w:rsidRPr="00FA54E0">
              <w:rPr>
                <w:vertAlign w:val="superscript"/>
              </w:rPr>
              <w:t>1</w:t>
            </w:r>
          </w:p>
        </w:tc>
        <w:tc>
          <w:tcPr>
            <w:tcW w:w="3822" w:type="dxa"/>
          </w:tcPr>
          <w:p w14:paraId="1764D966" w14:textId="77777777" w:rsidR="00DD5ED2" w:rsidRPr="00FA54E0" w:rsidRDefault="00DD5ED2" w:rsidP="005917D6">
            <w:pPr>
              <w:pStyle w:val="ab"/>
              <w:spacing w:before="0" w:beforeAutospacing="0" w:after="0" w:afterAutospacing="0"/>
              <w:jc w:val="both"/>
              <w:rPr>
                <w:rFonts w:eastAsia="MS Mincho"/>
                <w:iCs/>
                <w:lang w:eastAsia="en-US"/>
              </w:rPr>
            </w:pPr>
            <w:r w:rsidRPr="00FA54E0">
              <w:t>Очень часто</w:t>
            </w:r>
          </w:p>
        </w:tc>
      </w:tr>
      <w:tr w:rsidR="00DD5ED2" w:rsidRPr="00FA54E0" w14:paraId="0CAABC21" w14:textId="77777777" w:rsidTr="005917D6">
        <w:tc>
          <w:tcPr>
            <w:tcW w:w="9346" w:type="dxa"/>
            <w:gridSpan w:val="2"/>
          </w:tcPr>
          <w:p w14:paraId="55F755FD" w14:textId="77777777" w:rsidR="00DD5ED2" w:rsidRPr="00FA54E0" w:rsidRDefault="00DD5ED2" w:rsidP="005917D6">
            <w:pPr>
              <w:pStyle w:val="ab"/>
              <w:spacing w:before="0" w:beforeAutospacing="0" w:after="0" w:afterAutospacing="0"/>
              <w:jc w:val="both"/>
              <w:rPr>
                <w:rFonts w:eastAsia="MS Mincho"/>
                <w:i/>
                <w:iCs/>
                <w:lang w:eastAsia="en-US"/>
              </w:rPr>
            </w:pPr>
            <w:r w:rsidRPr="00FA54E0">
              <w:rPr>
                <w:bCs/>
                <w:i/>
              </w:rPr>
              <w:t>Нарушения со стороны дыхательной системы, органов грудной клетки и средостения</w:t>
            </w:r>
          </w:p>
        </w:tc>
      </w:tr>
      <w:tr w:rsidR="00DD5ED2" w:rsidRPr="00FA54E0" w14:paraId="357A329D" w14:textId="77777777" w:rsidTr="005917D6">
        <w:tc>
          <w:tcPr>
            <w:tcW w:w="5524" w:type="dxa"/>
          </w:tcPr>
          <w:p w14:paraId="0D000313" w14:textId="77777777" w:rsidR="00DD5ED2" w:rsidRPr="00FA54E0" w:rsidRDefault="00DD5ED2" w:rsidP="005917D6">
            <w:pPr>
              <w:pStyle w:val="ab"/>
              <w:spacing w:before="0" w:beforeAutospacing="0" w:after="0" w:afterAutospacing="0"/>
              <w:jc w:val="both"/>
              <w:rPr>
                <w:rFonts w:eastAsia="MS Mincho"/>
                <w:iCs/>
                <w:lang w:eastAsia="en-US"/>
              </w:rPr>
            </w:pPr>
            <w:r w:rsidRPr="00FA54E0">
              <w:t>Кашель</w:t>
            </w:r>
          </w:p>
        </w:tc>
        <w:tc>
          <w:tcPr>
            <w:tcW w:w="3822" w:type="dxa"/>
          </w:tcPr>
          <w:p w14:paraId="5482B583" w14:textId="77777777" w:rsidR="00DD5ED2" w:rsidRPr="00FA54E0" w:rsidRDefault="00DD5ED2" w:rsidP="005917D6">
            <w:pPr>
              <w:pStyle w:val="ab"/>
              <w:spacing w:before="0" w:beforeAutospacing="0" w:after="0" w:afterAutospacing="0"/>
              <w:jc w:val="both"/>
              <w:rPr>
                <w:rFonts w:eastAsia="MS Mincho"/>
                <w:iCs/>
                <w:lang w:eastAsia="en-US"/>
              </w:rPr>
            </w:pPr>
            <w:r w:rsidRPr="00FA54E0">
              <w:t>Нечасто</w:t>
            </w:r>
          </w:p>
        </w:tc>
      </w:tr>
      <w:tr w:rsidR="00DD5ED2" w:rsidRPr="00FA54E0" w14:paraId="5F750590" w14:textId="77777777" w:rsidTr="005917D6">
        <w:tc>
          <w:tcPr>
            <w:tcW w:w="9346" w:type="dxa"/>
            <w:gridSpan w:val="2"/>
          </w:tcPr>
          <w:p w14:paraId="2BF48A93" w14:textId="77777777" w:rsidR="00DD5ED2" w:rsidRPr="00FA54E0" w:rsidRDefault="00DD5ED2" w:rsidP="005917D6">
            <w:pPr>
              <w:pStyle w:val="ab"/>
              <w:spacing w:before="0" w:beforeAutospacing="0" w:after="0" w:afterAutospacing="0"/>
              <w:jc w:val="both"/>
              <w:rPr>
                <w:rFonts w:eastAsia="MS Mincho"/>
                <w:i/>
                <w:iCs/>
                <w:lang w:eastAsia="en-US"/>
              </w:rPr>
            </w:pPr>
            <w:r w:rsidRPr="00FA54E0">
              <w:rPr>
                <w:bCs/>
                <w:i/>
              </w:rPr>
              <w:t>Нарушения со стороны желудочно-кишечного тракта</w:t>
            </w:r>
          </w:p>
        </w:tc>
      </w:tr>
      <w:tr w:rsidR="00DD5ED2" w:rsidRPr="00FA54E0" w14:paraId="18567219" w14:textId="77777777" w:rsidTr="005917D6">
        <w:tc>
          <w:tcPr>
            <w:tcW w:w="5524" w:type="dxa"/>
          </w:tcPr>
          <w:p w14:paraId="27634F30" w14:textId="77777777" w:rsidR="00DD5ED2" w:rsidRPr="00FA54E0" w:rsidRDefault="00DD5ED2" w:rsidP="005917D6">
            <w:pPr>
              <w:pStyle w:val="ab"/>
              <w:spacing w:before="0" w:beforeAutospacing="0" w:after="0" w:afterAutospacing="0"/>
              <w:jc w:val="both"/>
              <w:rPr>
                <w:rFonts w:eastAsia="MS Mincho"/>
                <w:iCs/>
                <w:lang w:eastAsia="en-US"/>
              </w:rPr>
            </w:pPr>
            <w:r w:rsidRPr="00FA54E0">
              <w:t>Панкреатит</w:t>
            </w:r>
          </w:p>
        </w:tc>
        <w:tc>
          <w:tcPr>
            <w:tcW w:w="3822" w:type="dxa"/>
          </w:tcPr>
          <w:p w14:paraId="27E1B12A" w14:textId="77777777" w:rsidR="00DD5ED2" w:rsidRPr="00E87810" w:rsidRDefault="00DD5ED2" w:rsidP="005917D6">
            <w:pPr>
              <w:pStyle w:val="ab"/>
              <w:spacing w:before="0" w:beforeAutospacing="0" w:after="0" w:afterAutospacing="0"/>
              <w:jc w:val="both"/>
              <w:rPr>
                <w:rFonts w:eastAsia="MS Mincho"/>
                <w:iCs/>
                <w:lang w:val="en-US" w:eastAsia="en-US"/>
              </w:rPr>
            </w:pPr>
            <w:r w:rsidRPr="00FA54E0">
              <w:t>Редко</w:t>
            </w:r>
            <w:r>
              <w:rPr>
                <w:vertAlign w:val="superscript"/>
                <w:lang w:val="en-US"/>
              </w:rPr>
              <w:t>a</w:t>
            </w:r>
          </w:p>
        </w:tc>
      </w:tr>
      <w:tr w:rsidR="00DD5ED2" w:rsidRPr="00FA54E0" w14:paraId="0F9BFE17" w14:textId="77777777" w:rsidTr="005917D6">
        <w:tc>
          <w:tcPr>
            <w:tcW w:w="5524" w:type="dxa"/>
          </w:tcPr>
          <w:p w14:paraId="4763FAC1" w14:textId="77777777" w:rsidR="00DD5ED2" w:rsidRPr="00407DA1" w:rsidRDefault="00DD5ED2" w:rsidP="005917D6">
            <w:pPr>
              <w:pStyle w:val="ab"/>
              <w:spacing w:before="0" w:beforeAutospacing="0" w:after="0" w:afterAutospacing="0"/>
              <w:jc w:val="both"/>
              <w:rPr>
                <w:vertAlign w:val="superscript"/>
              </w:rPr>
            </w:pPr>
            <w:r>
              <w:t>Запор</w:t>
            </w:r>
            <w:r>
              <w:rPr>
                <w:vertAlign w:val="superscript"/>
              </w:rPr>
              <w:t>2</w:t>
            </w:r>
          </w:p>
        </w:tc>
        <w:tc>
          <w:tcPr>
            <w:tcW w:w="3822" w:type="dxa"/>
          </w:tcPr>
          <w:p w14:paraId="61979780" w14:textId="77777777" w:rsidR="00DD5ED2" w:rsidRPr="00FA54E0" w:rsidRDefault="00DD5ED2" w:rsidP="005917D6">
            <w:pPr>
              <w:pStyle w:val="ab"/>
              <w:spacing w:before="0" w:beforeAutospacing="0" w:after="0" w:afterAutospacing="0"/>
              <w:jc w:val="both"/>
            </w:pPr>
            <w:r>
              <w:t>Нечасто</w:t>
            </w:r>
          </w:p>
        </w:tc>
      </w:tr>
      <w:tr w:rsidR="00DD5ED2" w:rsidRPr="00FA54E0" w14:paraId="472BF226" w14:textId="77777777" w:rsidTr="005917D6">
        <w:tc>
          <w:tcPr>
            <w:tcW w:w="9346" w:type="dxa"/>
            <w:gridSpan w:val="2"/>
          </w:tcPr>
          <w:p w14:paraId="6E6F841B" w14:textId="77777777" w:rsidR="00DD5ED2" w:rsidRPr="00FA54E0" w:rsidRDefault="00DD5ED2" w:rsidP="005917D6">
            <w:pPr>
              <w:pStyle w:val="ab"/>
              <w:spacing w:before="0" w:beforeAutospacing="0" w:after="0" w:afterAutospacing="0"/>
              <w:jc w:val="both"/>
              <w:rPr>
                <w:rFonts w:eastAsia="MS Mincho"/>
                <w:i/>
                <w:iCs/>
                <w:lang w:eastAsia="en-US"/>
              </w:rPr>
            </w:pPr>
            <w:r w:rsidRPr="00FA54E0">
              <w:rPr>
                <w:i/>
              </w:rPr>
              <w:t>Нарушения со стороны кожи и подкожных тканей</w:t>
            </w:r>
          </w:p>
        </w:tc>
      </w:tr>
      <w:tr w:rsidR="00DD5ED2" w:rsidRPr="00FA54E0" w14:paraId="3AEB7214" w14:textId="77777777" w:rsidTr="005917D6">
        <w:tc>
          <w:tcPr>
            <w:tcW w:w="5524" w:type="dxa"/>
          </w:tcPr>
          <w:p w14:paraId="7BF57CD5" w14:textId="77777777" w:rsidR="00DD5ED2" w:rsidRPr="00FA54E0" w:rsidRDefault="00DD5ED2" w:rsidP="005917D6">
            <w:pPr>
              <w:pStyle w:val="ab"/>
              <w:spacing w:before="0" w:beforeAutospacing="0" w:after="0" w:afterAutospacing="0"/>
              <w:jc w:val="both"/>
              <w:rPr>
                <w:rFonts w:eastAsia="MS Mincho"/>
                <w:iCs/>
                <w:lang w:eastAsia="en-US"/>
              </w:rPr>
            </w:pPr>
            <w:r w:rsidRPr="00FA54E0">
              <w:t>Ангионевротический отек *</w:t>
            </w:r>
          </w:p>
        </w:tc>
        <w:tc>
          <w:tcPr>
            <w:tcW w:w="3822" w:type="dxa"/>
          </w:tcPr>
          <w:p w14:paraId="13C30033" w14:textId="77777777" w:rsidR="00DD5ED2" w:rsidRPr="00FA54E0" w:rsidRDefault="00DD5ED2" w:rsidP="005917D6">
            <w:pPr>
              <w:pStyle w:val="ab"/>
              <w:spacing w:before="0" w:beforeAutospacing="0" w:after="0" w:afterAutospacing="0"/>
              <w:jc w:val="both"/>
              <w:rPr>
                <w:rFonts w:eastAsia="MS Mincho"/>
                <w:iCs/>
                <w:lang w:eastAsia="en-US"/>
              </w:rPr>
            </w:pPr>
          </w:p>
        </w:tc>
      </w:tr>
      <w:tr w:rsidR="00DD5ED2" w:rsidRPr="00FA54E0" w14:paraId="6A16C241" w14:textId="77777777" w:rsidTr="005917D6">
        <w:tc>
          <w:tcPr>
            <w:tcW w:w="5524" w:type="dxa"/>
          </w:tcPr>
          <w:p w14:paraId="75844307" w14:textId="77777777" w:rsidR="00DD5ED2" w:rsidRPr="00FA54E0" w:rsidRDefault="00DD5ED2" w:rsidP="005917D6">
            <w:pPr>
              <w:pStyle w:val="ab"/>
              <w:spacing w:before="0" w:beforeAutospacing="0" w:after="0" w:afterAutospacing="0"/>
              <w:jc w:val="both"/>
              <w:rPr>
                <w:rFonts w:eastAsia="MS Mincho"/>
                <w:iCs/>
                <w:lang w:eastAsia="en-US"/>
              </w:rPr>
            </w:pPr>
            <w:r w:rsidRPr="00FA54E0">
              <w:t>Крапивница*</w:t>
            </w:r>
          </w:p>
        </w:tc>
        <w:tc>
          <w:tcPr>
            <w:tcW w:w="3822" w:type="dxa"/>
          </w:tcPr>
          <w:p w14:paraId="6E0C549B" w14:textId="77777777" w:rsidR="00DD5ED2" w:rsidRPr="00FA54E0" w:rsidRDefault="00DD5ED2" w:rsidP="005917D6">
            <w:pPr>
              <w:pStyle w:val="ab"/>
              <w:spacing w:before="0" w:beforeAutospacing="0" w:after="0" w:afterAutospacing="0"/>
              <w:jc w:val="both"/>
              <w:rPr>
                <w:rFonts w:eastAsia="MS Mincho"/>
                <w:iCs/>
                <w:lang w:eastAsia="en-US"/>
              </w:rPr>
            </w:pPr>
            <w:r w:rsidRPr="00FA54E0">
              <w:t>Редко</w:t>
            </w:r>
          </w:p>
        </w:tc>
      </w:tr>
      <w:tr w:rsidR="00DD5ED2" w:rsidRPr="00FA54E0" w14:paraId="6A9C602F" w14:textId="77777777" w:rsidTr="005917D6">
        <w:tc>
          <w:tcPr>
            <w:tcW w:w="5524" w:type="dxa"/>
          </w:tcPr>
          <w:p w14:paraId="062732E0" w14:textId="77777777" w:rsidR="00DD5ED2" w:rsidRPr="00FA54E0" w:rsidRDefault="00DD5ED2" w:rsidP="005917D6">
            <w:pPr>
              <w:pStyle w:val="ab"/>
              <w:spacing w:before="0" w:beforeAutospacing="0" w:after="0" w:afterAutospacing="0"/>
              <w:jc w:val="both"/>
              <w:rPr>
                <w:rFonts w:eastAsia="MS Mincho"/>
                <w:iCs/>
                <w:lang w:eastAsia="en-US"/>
              </w:rPr>
            </w:pPr>
            <w:r w:rsidRPr="00FA54E0">
              <w:t>Сыпь*</w:t>
            </w:r>
          </w:p>
        </w:tc>
        <w:tc>
          <w:tcPr>
            <w:tcW w:w="3822" w:type="dxa"/>
          </w:tcPr>
          <w:p w14:paraId="28D76723" w14:textId="77777777" w:rsidR="00DD5ED2" w:rsidRPr="00FA54E0" w:rsidRDefault="00DD5ED2" w:rsidP="005917D6">
            <w:pPr>
              <w:pStyle w:val="ab"/>
              <w:spacing w:before="0" w:beforeAutospacing="0" w:after="0" w:afterAutospacing="0"/>
              <w:jc w:val="both"/>
              <w:rPr>
                <w:rFonts w:eastAsia="MS Mincho"/>
                <w:iCs/>
                <w:lang w:eastAsia="en-US"/>
              </w:rPr>
            </w:pPr>
            <w:r w:rsidRPr="00FA54E0">
              <w:t>Нечасто</w:t>
            </w:r>
          </w:p>
        </w:tc>
      </w:tr>
      <w:tr w:rsidR="00DD5ED2" w:rsidRPr="00FA54E0" w14:paraId="3358DDAB" w14:textId="77777777" w:rsidTr="005917D6">
        <w:tc>
          <w:tcPr>
            <w:tcW w:w="5524" w:type="dxa"/>
          </w:tcPr>
          <w:p w14:paraId="0C22ED4E" w14:textId="77777777" w:rsidR="00DD5ED2" w:rsidRPr="00FA54E0" w:rsidRDefault="00DD5ED2" w:rsidP="005917D6">
            <w:pPr>
              <w:pStyle w:val="ab"/>
              <w:spacing w:before="0" w:beforeAutospacing="0" w:after="0" w:afterAutospacing="0"/>
              <w:jc w:val="both"/>
              <w:rPr>
                <w:rFonts w:eastAsia="MS Mincho"/>
                <w:iCs/>
                <w:lang w:eastAsia="en-US"/>
              </w:rPr>
            </w:pPr>
            <w:r w:rsidRPr="00FA54E0">
              <w:t>Буллезный пемфигоид</w:t>
            </w:r>
          </w:p>
        </w:tc>
        <w:tc>
          <w:tcPr>
            <w:tcW w:w="3822" w:type="dxa"/>
          </w:tcPr>
          <w:p w14:paraId="32F670F9" w14:textId="77777777" w:rsidR="00DD5ED2" w:rsidRPr="00E87810" w:rsidRDefault="00DD5ED2" w:rsidP="005917D6">
            <w:pPr>
              <w:pStyle w:val="ab"/>
              <w:spacing w:before="0" w:beforeAutospacing="0" w:after="0" w:afterAutospacing="0"/>
              <w:jc w:val="both"/>
              <w:rPr>
                <w:rFonts w:eastAsia="MS Mincho"/>
                <w:iCs/>
                <w:vertAlign w:val="superscript"/>
                <w:lang w:val="en-US" w:eastAsia="en-US"/>
              </w:rPr>
            </w:pPr>
            <w:r w:rsidRPr="00FA54E0">
              <w:t>Редко</w:t>
            </w:r>
            <w:r>
              <w:rPr>
                <w:vertAlign w:val="superscript"/>
                <w:lang w:val="en-US"/>
              </w:rPr>
              <w:t>a</w:t>
            </w:r>
          </w:p>
        </w:tc>
      </w:tr>
      <w:tr w:rsidR="00DD5ED2" w:rsidRPr="00FA54E0" w14:paraId="7CD6AB9F" w14:textId="77777777" w:rsidTr="005917D6">
        <w:trPr>
          <w:trHeight w:val="124"/>
        </w:trPr>
        <w:tc>
          <w:tcPr>
            <w:tcW w:w="9346" w:type="dxa"/>
            <w:gridSpan w:val="2"/>
          </w:tcPr>
          <w:p w14:paraId="733CC175" w14:textId="77777777" w:rsidR="00DD5ED2" w:rsidRPr="00FA54E0" w:rsidRDefault="00DD5ED2" w:rsidP="005917D6">
            <w:pPr>
              <w:pStyle w:val="ab"/>
              <w:spacing w:before="0" w:beforeAutospacing="0" w:after="0" w:afterAutospacing="0"/>
              <w:jc w:val="both"/>
              <w:rPr>
                <w:rFonts w:eastAsia="MS Mincho"/>
                <w:i/>
                <w:iCs/>
                <w:lang w:eastAsia="en-US"/>
              </w:rPr>
            </w:pPr>
            <w:r w:rsidRPr="00FA54E0">
              <w:rPr>
                <w:bCs/>
                <w:i/>
              </w:rPr>
              <w:t>Лабораторные и инструментальные данные</w:t>
            </w:r>
          </w:p>
        </w:tc>
      </w:tr>
      <w:tr w:rsidR="00DD5ED2" w:rsidRPr="00FA54E0" w14:paraId="691F53CE" w14:textId="77777777" w:rsidTr="005917D6">
        <w:tc>
          <w:tcPr>
            <w:tcW w:w="5524" w:type="dxa"/>
          </w:tcPr>
          <w:p w14:paraId="5282F85C" w14:textId="77777777" w:rsidR="00DD5ED2" w:rsidRPr="00FA54E0" w:rsidRDefault="00DD5ED2" w:rsidP="005917D6">
            <w:pPr>
              <w:pStyle w:val="ab"/>
              <w:spacing w:before="0" w:beforeAutospacing="0" w:after="0" w:afterAutospacing="0"/>
              <w:jc w:val="both"/>
              <w:rPr>
                <w:rFonts w:eastAsia="MS Mincho"/>
                <w:iCs/>
                <w:lang w:eastAsia="en-US"/>
              </w:rPr>
            </w:pPr>
            <w:r w:rsidRPr="00FA54E0">
              <w:t>Повышение активности амилазы в плазме крови</w:t>
            </w:r>
          </w:p>
        </w:tc>
        <w:tc>
          <w:tcPr>
            <w:tcW w:w="3822" w:type="dxa"/>
          </w:tcPr>
          <w:p w14:paraId="057EB62B" w14:textId="77777777" w:rsidR="00DD5ED2" w:rsidRPr="00FA54E0" w:rsidRDefault="00DD5ED2" w:rsidP="005917D6">
            <w:pPr>
              <w:pStyle w:val="ab"/>
              <w:spacing w:before="0" w:beforeAutospacing="0" w:after="0" w:afterAutospacing="0"/>
              <w:jc w:val="both"/>
              <w:rPr>
                <w:rFonts w:eastAsia="MS Mincho"/>
                <w:iCs/>
                <w:lang w:eastAsia="en-US"/>
              </w:rPr>
            </w:pPr>
            <w:r w:rsidRPr="00FA54E0">
              <w:t>Нечасто</w:t>
            </w:r>
          </w:p>
        </w:tc>
      </w:tr>
      <w:tr w:rsidR="00DD5ED2" w:rsidRPr="00FA54E0" w14:paraId="2949F04F" w14:textId="77777777" w:rsidTr="005917D6">
        <w:tc>
          <w:tcPr>
            <w:tcW w:w="5524" w:type="dxa"/>
          </w:tcPr>
          <w:p w14:paraId="71DEEAE9" w14:textId="77777777" w:rsidR="00DD5ED2" w:rsidRPr="00FA54E0" w:rsidRDefault="00DD5ED2" w:rsidP="005917D6">
            <w:pPr>
              <w:pStyle w:val="ab"/>
              <w:spacing w:before="0" w:beforeAutospacing="0" w:after="0" w:afterAutospacing="0"/>
              <w:jc w:val="both"/>
              <w:rPr>
                <w:rFonts w:eastAsia="MS Mincho"/>
                <w:iCs/>
                <w:lang w:eastAsia="en-US"/>
              </w:rPr>
            </w:pPr>
            <w:r w:rsidRPr="00FA54E0">
              <w:t>Повышение активности липазы в плазме крови**</w:t>
            </w:r>
          </w:p>
        </w:tc>
        <w:tc>
          <w:tcPr>
            <w:tcW w:w="3822" w:type="dxa"/>
          </w:tcPr>
          <w:p w14:paraId="0FE6EE20" w14:textId="77777777" w:rsidR="00DD5ED2" w:rsidRPr="00FA54E0" w:rsidRDefault="00DD5ED2" w:rsidP="005917D6">
            <w:pPr>
              <w:pStyle w:val="ab"/>
              <w:spacing w:before="0" w:beforeAutospacing="0" w:after="0" w:afterAutospacing="0"/>
              <w:jc w:val="both"/>
              <w:rPr>
                <w:rFonts w:eastAsia="MS Mincho"/>
                <w:iCs/>
                <w:lang w:eastAsia="en-US"/>
              </w:rPr>
            </w:pPr>
            <w:r w:rsidRPr="00FA54E0">
              <w:t>Часто</w:t>
            </w:r>
          </w:p>
        </w:tc>
      </w:tr>
      <w:tr w:rsidR="00DD5ED2" w14:paraId="02B9138A" w14:textId="77777777" w:rsidTr="005917D6">
        <w:tc>
          <w:tcPr>
            <w:tcW w:w="9346" w:type="dxa"/>
            <w:gridSpan w:val="2"/>
          </w:tcPr>
          <w:p w14:paraId="1494C066" w14:textId="77777777" w:rsidR="00DD5ED2" w:rsidRPr="00F96DCB" w:rsidRDefault="00DD5ED2" w:rsidP="005917D6">
            <w:pPr>
              <w:pStyle w:val="ab"/>
              <w:spacing w:before="0" w:beforeAutospacing="0" w:after="0" w:afterAutospacing="0"/>
              <w:jc w:val="both"/>
              <w:rPr>
                <w:b/>
                <w:sz w:val="20"/>
                <w:szCs w:val="20"/>
              </w:rPr>
            </w:pPr>
            <w:r w:rsidRPr="00F96DCB">
              <w:rPr>
                <w:b/>
                <w:sz w:val="20"/>
                <w:szCs w:val="20"/>
              </w:rPr>
              <w:t>Примечание:</w:t>
            </w:r>
          </w:p>
          <w:p w14:paraId="29A5B74A" w14:textId="77777777" w:rsidR="00DD5ED2" w:rsidRDefault="00DD5ED2" w:rsidP="005917D6">
            <w:pPr>
              <w:pStyle w:val="afff7"/>
              <w:spacing w:before="0" w:after="0"/>
              <w:rPr>
                <w:rFonts w:eastAsia="MS Mincho"/>
                <w:iCs/>
                <w:lang w:eastAsia="en-US"/>
              </w:rPr>
            </w:pPr>
            <w:r>
              <w:rPr>
                <w:rFonts w:eastAsia="MS Mincho"/>
                <w:iCs/>
                <w:lang w:eastAsia="en-US"/>
              </w:rPr>
              <w:t>*</w:t>
            </w:r>
            <w:r w:rsidRPr="00B878CD">
              <w:t xml:space="preserve"> </w:t>
            </w:r>
            <w:r>
              <w:t>на основании пострегистрационного наблюдения</w:t>
            </w:r>
          </w:p>
          <w:p w14:paraId="55754821" w14:textId="77777777" w:rsidR="00DD5ED2" w:rsidRDefault="00DD5ED2" w:rsidP="005917D6">
            <w:pPr>
              <w:pStyle w:val="afff7"/>
              <w:spacing w:before="0" w:after="0"/>
            </w:pPr>
            <w:r>
              <w:rPr>
                <w:rFonts w:eastAsia="MS Mincho"/>
                <w:iCs/>
                <w:lang w:eastAsia="en-US"/>
              </w:rPr>
              <w:t>**</w:t>
            </w:r>
            <w:r w:rsidRPr="00B878CD">
              <w:t xml:space="preserve"> </w:t>
            </w:r>
            <w:r>
              <w:t xml:space="preserve">на основании данных о превышении нормы липазы более чем в три раза, полученных в клинических исследованиях </w:t>
            </w:r>
          </w:p>
          <w:p w14:paraId="0F5D0750" w14:textId="77777777" w:rsidR="00DD5ED2" w:rsidRDefault="00DD5ED2" w:rsidP="005917D6">
            <w:pPr>
              <w:pStyle w:val="afff7"/>
              <w:spacing w:before="0" w:after="0"/>
            </w:pPr>
            <w:r>
              <w:rPr>
                <w:sz w:val="18"/>
                <w:lang w:val="en-US"/>
              </w:rPr>
              <w:t>a</w:t>
            </w:r>
            <w:r w:rsidRPr="00E87810">
              <w:rPr>
                <w:sz w:val="18"/>
              </w:rPr>
              <w:t xml:space="preserve"> </w:t>
            </w:r>
            <w:r>
              <w:rPr>
                <w:sz w:val="18"/>
                <w:vertAlign w:val="superscript"/>
              </w:rPr>
              <w:t xml:space="preserve"> </w:t>
            </w:r>
            <w:r>
              <w:t>на основании данных, полученных в клиническом исследовании CARMELINA</w:t>
            </w:r>
          </w:p>
          <w:p w14:paraId="7EEE3C0F" w14:textId="77777777" w:rsidR="00DD5ED2" w:rsidRDefault="00DD5ED2" w:rsidP="005917D6">
            <w:pPr>
              <w:pStyle w:val="afff7"/>
              <w:spacing w:before="0" w:after="0"/>
            </w:pPr>
            <w:r w:rsidRPr="0017785D">
              <w:rPr>
                <w:b/>
                <w:bCs/>
                <w:color w:val="000000"/>
                <w:vertAlign w:val="superscript"/>
              </w:rPr>
              <w:t>1</w:t>
            </w:r>
            <w:r>
              <w:rPr>
                <w:b/>
                <w:bCs/>
                <w:color w:val="000000"/>
                <w:vertAlign w:val="superscript"/>
              </w:rPr>
              <w:t xml:space="preserve"> </w:t>
            </w:r>
            <w:r>
              <w:t>наблюдавшиеся при применении в комбинации с метформином и производным сульфонилмочевины</w:t>
            </w:r>
          </w:p>
          <w:p w14:paraId="14830DE7" w14:textId="77777777" w:rsidR="00DD5ED2" w:rsidRPr="00954835" w:rsidRDefault="00DD5ED2" w:rsidP="005917D6">
            <w:pPr>
              <w:pStyle w:val="afff7"/>
              <w:spacing w:before="0" w:after="0"/>
            </w:pPr>
            <w:r w:rsidRPr="0017785D">
              <w:rPr>
                <w:vertAlign w:val="superscript"/>
              </w:rPr>
              <w:t>2</w:t>
            </w:r>
            <w:r>
              <w:rPr>
                <w:vertAlign w:val="superscript"/>
              </w:rPr>
              <w:t xml:space="preserve"> </w:t>
            </w:r>
            <w:r>
              <w:t>НР, наблюдавшиеся при применении в комбинации с инсулином</w:t>
            </w:r>
          </w:p>
        </w:tc>
      </w:tr>
    </w:tbl>
    <w:p w14:paraId="36E58383" w14:textId="0C00DD3A" w:rsidR="004B1452" w:rsidRDefault="004B1452" w:rsidP="004B1452">
      <w:pPr>
        <w:pStyle w:val="3"/>
        <w:tabs>
          <w:tab w:val="left" w:pos="8647"/>
        </w:tabs>
        <w:spacing w:after="240"/>
        <w:rPr>
          <w:rFonts w:ascii="Times New Roman" w:hAnsi="Times New Roman"/>
          <w:color w:val="000000" w:themeColor="text1"/>
        </w:rPr>
      </w:pPr>
      <w:bookmarkStart w:id="296" w:name="_Toc139362026"/>
      <w:r w:rsidRPr="005E6358">
        <w:rPr>
          <w:rFonts w:ascii="Times New Roman" w:hAnsi="Times New Roman"/>
          <w:color w:val="000000" w:themeColor="text1"/>
        </w:rPr>
        <w:t>5.3.</w:t>
      </w:r>
      <w:r>
        <w:rPr>
          <w:rFonts w:ascii="Times New Roman" w:hAnsi="Times New Roman"/>
          <w:color w:val="000000" w:themeColor="text1"/>
        </w:rPr>
        <w:t>6</w:t>
      </w:r>
      <w:r w:rsidRPr="005E6358">
        <w:rPr>
          <w:rFonts w:ascii="Times New Roman" w:hAnsi="Times New Roman"/>
          <w:color w:val="000000" w:themeColor="text1"/>
        </w:rPr>
        <w:t xml:space="preserve">. </w:t>
      </w:r>
      <w:r>
        <w:rPr>
          <w:rFonts w:ascii="Times New Roman" w:hAnsi="Times New Roman"/>
          <w:color w:val="000000" w:themeColor="text1"/>
        </w:rPr>
        <w:t>Передозировка</w:t>
      </w:r>
      <w:bookmarkEnd w:id="296"/>
    </w:p>
    <w:p w14:paraId="0FBFCB68" w14:textId="77777777" w:rsidR="00942474" w:rsidRPr="001D180F" w:rsidRDefault="00942474" w:rsidP="00942474">
      <w:pPr>
        <w:tabs>
          <w:tab w:val="left" w:pos="8647"/>
        </w:tabs>
        <w:autoSpaceDE w:val="0"/>
        <w:autoSpaceDN w:val="0"/>
        <w:adjustRightInd w:val="0"/>
        <w:contextualSpacing/>
        <w:rPr>
          <w:b/>
          <w:iCs/>
          <w:lang w:eastAsia="en-US"/>
        </w:rPr>
      </w:pPr>
      <w:r w:rsidRPr="001D180F">
        <w:rPr>
          <w:b/>
          <w:iCs/>
          <w:lang w:eastAsia="en-US"/>
        </w:rPr>
        <w:t>Симптомы</w:t>
      </w:r>
    </w:p>
    <w:p w14:paraId="5A4B9167" w14:textId="77777777" w:rsidR="00942474" w:rsidRDefault="00942474" w:rsidP="0054157B">
      <w:pPr>
        <w:ind w:firstLine="709"/>
      </w:pPr>
    </w:p>
    <w:p w14:paraId="1DF2FFA0" w14:textId="7A0BDDAD" w:rsidR="004B1452" w:rsidRDefault="004B1452" w:rsidP="0054157B">
      <w:pPr>
        <w:ind w:firstLine="709"/>
      </w:pPr>
      <w:r>
        <w:t>Во время проведения контролируемых клинических исследований у здоровых добровольцев однократные дозы линаглиптина, достигавшие 600 мг (в 120 раз превышавшие рекомендуемую дозу), переносились хорошо. Опыта применения дозы, превышающей 600 мг, нет.</w:t>
      </w:r>
    </w:p>
    <w:p w14:paraId="34442AE3" w14:textId="77777777" w:rsidR="00942474" w:rsidRDefault="00942474" w:rsidP="0054157B">
      <w:pPr>
        <w:ind w:firstLine="709"/>
      </w:pPr>
    </w:p>
    <w:p w14:paraId="39726A27" w14:textId="1CDD86B7" w:rsidR="00942474" w:rsidRDefault="00942474" w:rsidP="00942474">
      <w:pPr>
        <w:rPr>
          <w:b/>
          <w:shd w:val="clear" w:color="auto" w:fill="FFFFFF"/>
        </w:rPr>
      </w:pPr>
      <w:r w:rsidRPr="001D180F">
        <w:rPr>
          <w:b/>
          <w:shd w:val="clear" w:color="auto" w:fill="FFFFFF"/>
        </w:rPr>
        <w:t>Лечение</w:t>
      </w:r>
    </w:p>
    <w:p w14:paraId="7985E57B" w14:textId="77777777" w:rsidR="00942474" w:rsidRDefault="00942474" w:rsidP="00942474"/>
    <w:p w14:paraId="0E455819" w14:textId="77777777" w:rsidR="004B1452" w:rsidRDefault="004B1452" w:rsidP="0054157B">
      <w:pPr>
        <w:ind w:firstLine="709"/>
      </w:pPr>
      <w:r>
        <w:t>В случае передозировки рекомендуется использовать стандартные вспомогательные мероприятия, например, удаление неабсорбированного препарата из желудочно-кишечного тракта, осуществление клинического контроля и проведение симптоматического лечения.</w:t>
      </w:r>
    </w:p>
    <w:p w14:paraId="155168B0" w14:textId="77777777" w:rsidR="004B1452" w:rsidRDefault="004B1452" w:rsidP="004B1452">
      <w:pPr>
        <w:pStyle w:val="3"/>
        <w:tabs>
          <w:tab w:val="left" w:pos="8647"/>
        </w:tabs>
        <w:spacing w:after="240"/>
        <w:rPr>
          <w:rFonts w:ascii="Times New Roman" w:eastAsia="Courier New" w:hAnsi="Times New Roman"/>
          <w:szCs w:val="24"/>
          <w:lang w:eastAsia="ru-RU" w:bidi="ru-RU"/>
        </w:rPr>
      </w:pPr>
      <w:bookmarkStart w:id="297" w:name="_Toc139362027"/>
      <w:r w:rsidRPr="005E6358">
        <w:rPr>
          <w:rFonts w:ascii="Times New Roman" w:hAnsi="Times New Roman"/>
          <w:color w:val="000000" w:themeColor="text1"/>
        </w:rPr>
        <w:lastRenderedPageBreak/>
        <w:t>5.3.</w:t>
      </w:r>
      <w:r>
        <w:rPr>
          <w:rFonts w:ascii="Times New Roman" w:hAnsi="Times New Roman"/>
          <w:color w:val="000000" w:themeColor="text1"/>
        </w:rPr>
        <w:t>7</w:t>
      </w:r>
      <w:r w:rsidRPr="005E6358">
        <w:rPr>
          <w:rFonts w:ascii="Times New Roman" w:hAnsi="Times New Roman"/>
          <w:color w:val="000000" w:themeColor="text1"/>
        </w:rPr>
        <w:t xml:space="preserve">. </w:t>
      </w:r>
      <w:r w:rsidRPr="003F11CF">
        <w:rPr>
          <w:rFonts w:ascii="Times New Roman" w:eastAsia="Courier New" w:hAnsi="Times New Roman"/>
          <w:szCs w:val="24"/>
          <w:lang w:eastAsia="ru-RU" w:bidi="ru-RU"/>
        </w:rPr>
        <w:t>Взаимодействие с другими лекарственными средствами</w:t>
      </w:r>
      <w:bookmarkEnd w:id="297"/>
    </w:p>
    <w:p w14:paraId="6F29E4DA" w14:textId="77777777" w:rsidR="004B1452" w:rsidRPr="00931F6B" w:rsidRDefault="004B1452" w:rsidP="004B1452">
      <w:pPr>
        <w:rPr>
          <w:b/>
          <w:bCs/>
          <w:lang w:eastAsia="ru-RU" w:bidi="ru-RU"/>
        </w:rPr>
      </w:pPr>
      <w:r w:rsidRPr="007F5E52">
        <w:rPr>
          <w:b/>
          <w:bCs/>
          <w:lang w:eastAsia="ru-RU" w:bidi="ru-RU"/>
        </w:rPr>
        <w:t>Оценка лекарственных взаимодействий</w:t>
      </w:r>
      <w:r w:rsidRPr="00373ECE">
        <w:rPr>
          <w:b/>
          <w:bCs/>
          <w:i/>
          <w:lang w:eastAsia="ru-RU" w:bidi="ru-RU"/>
        </w:rPr>
        <w:t xml:space="preserve"> </w:t>
      </w:r>
      <w:r w:rsidRPr="00931F6B">
        <w:rPr>
          <w:b/>
          <w:bCs/>
          <w:i/>
          <w:iCs/>
          <w:lang w:eastAsia="ru-RU" w:bidi="ru-RU"/>
        </w:rPr>
        <w:t>in vitro</w:t>
      </w:r>
    </w:p>
    <w:p w14:paraId="73B9B269" w14:textId="77777777" w:rsidR="007F5E52" w:rsidRDefault="007F5E52" w:rsidP="008972BC">
      <w:pPr>
        <w:ind w:firstLine="709"/>
        <w:rPr>
          <w:lang w:eastAsia="ru-RU" w:bidi="ru-RU"/>
        </w:rPr>
      </w:pPr>
    </w:p>
    <w:p w14:paraId="353D72E3" w14:textId="09ED67F4" w:rsidR="004B1452" w:rsidRDefault="004B1452" w:rsidP="008972BC">
      <w:pPr>
        <w:ind w:firstLine="709"/>
        <w:rPr>
          <w:lang w:eastAsia="ru-RU" w:bidi="ru-RU"/>
        </w:rPr>
      </w:pPr>
      <w:r w:rsidRPr="00F4704E">
        <w:rPr>
          <w:lang w:eastAsia="ru-RU" w:bidi="ru-RU"/>
        </w:rPr>
        <w:t xml:space="preserve">Линаглиптин является слабым конкурентным ингибитором изофермента </w:t>
      </w:r>
      <w:r w:rsidR="00215B69">
        <w:rPr>
          <w:lang w:val="en-US" w:eastAsia="ru-RU" w:bidi="ru-RU"/>
        </w:rPr>
        <w:t>CYP</w:t>
      </w:r>
      <w:r w:rsidR="00215B69" w:rsidRPr="00215B69">
        <w:rPr>
          <w:lang w:eastAsia="ru-RU" w:bidi="ru-RU"/>
        </w:rPr>
        <w:t>3</w:t>
      </w:r>
      <w:r w:rsidRPr="00F4704E">
        <w:rPr>
          <w:lang w:eastAsia="ru-RU" w:bidi="ru-RU"/>
        </w:rPr>
        <w:t>А4.</w:t>
      </w:r>
      <w:r>
        <w:rPr>
          <w:lang w:eastAsia="ru-RU" w:bidi="ru-RU"/>
        </w:rPr>
        <w:t xml:space="preserve"> </w:t>
      </w:r>
      <w:r w:rsidRPr="00F4704E">
        <w:rPr>
          <w:lang w:eastAsia="ru-RU" w:bidi="ru-RU"/>
        </w:rPr>
        <w:t xml:space="preserve">Линаглиптин не ингибирует другие изоферменты </w:t>
      </w:r>
      <w:r w:rsidR="00215B69">
        <w:rPr>
          <w:lang w:val="en-US" w:eastAsia="ru-RU" w:bidi="ru-RU"/>
        </w:rPr>
        <w:t>CYP</w:t>
      </w:r>
      <w:r w:rsidRPr="00F4704E">
        <w:rPr>
          <w:lang w:eastAsia="ru-RU" w:bidi="ru-RU"/>
        </w:rPr>
        <w:t xml:space="preserve"> и не является их индуктором. Линаглиптин является субстратом для P-gp и ингибирует в небольшой степени опосредованный P-gp транспорт дигоксина.</w:t>
      </w:r>
    </w:p>
    <w:p w14:paraId="433A7BFB" w14:textId="77777777" w:rsidR="008972BC" w:rsidRDefault="008972BC" w:rsidP="004B1452">
      <w:pPr>
        <w:ind w:firstLine="851"/>
        <w:rPr>
          <w:lang w:eastAsia="ru-RU" w:bidi="ru-RU"/>
        </w:rPr>
      </w:pPr>
    </w:p>
    <w:p w14:paraId="116D3354" w14:textId="77777777" w:rsidR="004B1452" w:rsidRPr="00AE5D3E" w:rsidRDefault="004B1452" w:rsidP="008972BC">
      <w:pPr>
        <w:rPr>
          <w:b/>
          <w:bCs/>
          <w:lang w:eastAsia="ru-RU" w:bidi="ru-RU"/>
        </w:rPr>
      </w:pPr>
      <w:r w:rsidRPr="007F5E52">
        <w:rPr>
          <w:b/>
          <w:bCs/>
          <w:lang w:eastAsia="ru-RU" w:bidi="ru-RU"/>
        </w:rPr>
        <w:t>Оценка лекарственных взаимодействий</w:t>
      </w:r>
      <w:r w:rsidRPr="00AE5D3E">
        <w:rPr>
          <w:b/>
          <w:bCs/>
          <w:lang w:eastAsia="ru-RU" w:bidi="ru-RU"/>
        </w:rPr>
        <w:t xml:space="preserve"> </w:t>
      </w:r>
      <w:r w:rsidRPr="00AE5D3E">
        <w:rPr>
          <w:b/>
          <w:bCs/>
          <w:i/>
          <w:iCs/>
          <w:lang w:eastAsia="ru-RU" w:bidi="ru-RU"/>
        </w:rPr>
        <w:t>in vivo</w:t>
      </w:r>
    </w:p>
    <w:p w14:paraId="13229063" w14:textId="77777777" w:rsidR="007F5E52" w:rsidRDefault="007F5E52" w:rsidP="008972BC">
      <w:pPr>
        <w:ind w:firstLine="709"/>
        <w:rPr>
          <w:lang w:eastAsia="ru-RU" w:bidi="ru-RU"/>
        </w:rPr>
      </w:pPr>
    </w:p>
    <w:p w14:paraId="2556CE39" w14:textId="188DCDF3" w:rsidR="004B1452" w:rsidRDefault="004B1452" w:rsidP="008972BC">
      <w:pPr>
        <w:ind w:firstLine="709"/>
        <w:rPr>
          <w:lang w:eastAsia="ru-RU" w:bidi="ru-RU"/>
        </w:rPr>
      </w:pPr>
      <w:r>
        <w:rPr>
          <w:lang w:eastAsia="ru-RU" w:bidi="ru-RU"/>
        </w:rPr>
        <w:t xml:space="preserve">Линаглиптин не оказывает клинически значимого влияния на фармакокинетику метформина, глибенкламида, симвастатина, пиоглитазона, варфарина, дигоксина и пероральных контрацептивных препаратов, что доказано в условиях </w:t>
      </w:r>
      <w:r w:rsidRPr="00AE5D3E">
        <w:rPr>
          <w:i/>
          <w:iCs/>
          <w:lang w:eastAsia="ru-RU" w:bidi="ru-RU"/>
        </w:rPr>
        <w:t>in vivo</w:t>
      </w:r>
      <w:r>
        <w:rPr>
          <w:lang w:eastAsia="ru-RU" w:bidi="ru-RU"/>
        </w:rPr>
        <w:t xml:space="preserve">, и основывается на низкой способности линаглиптина приводить к лекарственным взаимодействиям с субстратами для </w:t>
      </w:r>
      <w:r w:rsidR="00215B69">
        <w:rPr>
          <w:lang w:val="en-US" w:eastAsia="ru-RU" w:bidi="ru-RU"/>
        </w:rPr>
        <w:t>CYP</w:t>
      </w:r>
      <w:r w:rsidR="00660530" w:rsidRPr="00660530">
        <w:rPr>
          <w:lang w:eastAsia="ru-RU" w:bidi="ru-RU"/>
        </w:rPr>
        <w:t>3</w:t>
      </w:r>
      <w:r>
        <w:rPr>
          <w:lang w:eastAsia="ru-RU" w:bidi="ru-RU"/>
        </w:rPr>
        <w:t xml:space="preserve">А4, </w:t>
      </w:r>
      <w:r w:rsidR="00215B69">
        <w:rPr>
          <w:lang w:val="en-US" w:eastAsia="ru-RU" w:bidi="ru-RU"/>
        </w:rPr>
        <w:t>CYP</w:t>
      </w:r>
      <w:r>
        <w:rPr>
          <w:lang w:eastAsia="ru-RU" w:bidi="ru-RU"/>
        </w:rPr>
        <w:t xml:space="preserve">2С9, </w:t>
      </w:r>
      <w:r w:rsidR="00215B69">
        <w:rPr>
          <w:lang w:val="en-US" w:eastAsia="ru-RU" w:bidi="ru-RU"/>
        </w:rPr>
        <w:t>CYP</w:t>
      </w:r>
      <w:r>
        <w:rPr>
          <w:lang w:eastAsia="ru-RU" w:bidi="ru-RU"/>
        </w:rPr>
        <w:t>2С8, P-gp и транспортными молекулами органических катионов.</w:t>
      </w:r>
    </w:p>
    <w:p w14:paraId="366C2A44" w14:textId="77777777" w:rsidR="00373ECE" w:rsidRPr="00373ECE" w:rsidRDefault="004B1452" w:rsidP="00373ECE">
      <w:pPr>
        <w:rPr>
          <w:i/>
          <w:lang w:eastAsia="ru-RU" w:bidi="ru-RU"/>
        </w:rPr>
      </w:pPr>
      <w:r w:rsidRPr="00373ECE">
        <w:rPr>
          <w:bCs/>
          <w:i/>
          <w:lang w:eastAsia="ru-RU" w:bidi="ru-RU"/>
        </w:rPr>
        <w:t>Метформин</w:t>
      </w:r>
    </w:p>
    <w:p w14:paraId="0E3216BC" w14:textId="24CBB85A" w:rsidR="004B1452" w:rsidRDefault="004B1452" w:rsidP="00373ECE">
      <w:pPr>
        <w:ind w:firstLine="709"/>
        <w:rPr>
          <w:lang w:eastAsia="ru-RU" w:bidi="ru-RU"/>
        </w:rPr>
      </w:pPr>
      <w:r w:rsidRPr="00E8302C">
        <w:rPr>
          <w:lang w:eastAsia="ru-RU" w:bidi="ru-RU"/>
        </w:rPr>
        <w:t xml:space="preserve">Совместное применение метформина (многократный ежедневный прием дозы 850 мг </w:t>
      </w:r>
      <w:r>
        <w:rPr>
          <w:lang w:eastAsia="ru-RU" w:bidi="ru-RU"/>
        </w:rPr>
        <w:t>3</w:t>
      </w:r>
      <w:r w:rsidRPr="00E8302C">
        <w:rPr>
          <w:lang w:eastAsia="ru-RU" w:bidi="ru-RU"/>
        </w:rPr>
        <w:t xml:space="preserve"> раза в день) и линаглиптина в дозе 1</w:t>
      </w:r>
      <w:r>
        <w:rPr>
          <w:lang w:eastAsia="ru-RU" w:bidi="ru-RU"/>
        </w:rPr>
        <w:t xml:space="preserve">0 </w:t>
      </w:r>
      <w:r w:rsidRPr="00E8302C">
        <w:rPr>
          <w:lang w:eastAsia="ru-RU" w:bidi="ru-RU"/>
        </w:rPr>
        <w:t>мг 1 раз в день (выше терапевтической дозы) у здоровых добровольцев не приводило к клинически значимым изменениям фармакокинетики линаглиптина или метформина. Таким образом, линаглиптин не является ингибитором транспорта органических катионов.</w:t>
      </w:r>
    </w:p>
    <w:p w14:paraId="413D6345" w14:textId="77777777" w:rsidR="00D70DB3" w:rsidRPr="00660530" w:rsidRDefault="004B1452" w:rsidP="00D70DB3">
      <w:pPr>
        <w:rPr>
          <w:i/>
          <w:lang w:eastAsia="ru-RU" w:bidi="ru-RU"/>
        </w:rPr>
      </w:pPr>
      <w:r w:rsidRPr="00660530">
        <w:rPr>
          <w:bCs/>
          <w:i/>
          <w:lang w:eastAsia="ru-RU" w:bidi="ru-RU"/>
        </w:rPr>
        <w:t>Производные сульфонилмочевины</w:t>
      </w:r>
      <w:r w:rsidRPr="00660530">
        <w:rPr>
          <w:i/>
          <w:lang w:eastAsia="ru-RU" w:bidi="ru-RU"/>
        </w:rPr>
        <w:t xml:space="preserve"> </w:t>
      </w:r>
    </w:p>
    <w:p w14:paraId="329EDC5A" w14:textId="5FB0F39A" w:rsidR="004B1452" w:rsidRDefault="004B1452" w:rsidP="00D70DB3">
      <w:pPr>
        <w:ind w:firstLine="709"/>
        <w:rPr>
          <w:lang w:eastAsia="ru-RU" w:bidi="ru-RU"/>
        </w:rPr>
      </w:pPr>
      <w:r w:rsidRPr="00E8302C">
        <w:rPr>
          <w:lang w:eastAsia="ru-RU" w:bidi="ru-RU"/>
        </w:rPr>
        <w:t>Фармакокинетика линаглиптина (5 мг) не изменялась при совместном применении с глибенкламидом (однократная доза глибенкламида 1,75 мг) и многократного приема линаглиптина внутрь (по 5 мг). Однако отмечалось клинически незначительное снижение значений AUC и С</w:t>
      </w:r>
      <w:r w:rsidRPr="00760E4F">
        <w:rPr>
          <w:vertAlign w:val="subscript"/>
          <w:lang w:val="en-US" w:eastAsia="ru-RU" w:bidi="ru-RU"/>
        </w:rPr>
        <w:t>max</w:t>
      </w:r>
      <w:r w:rsidRPr="00760E4F">
        <w:rPr>
          <w:vertAlign w:val="subscript"/>
          <w:lang w:eastAsia="ru-RU" w:bidi="ru-RU"/>
        </w:rPr>
        <w:t xml:space="preserve"> </w:t>
      </w:r>
      <w:r w:rsidRPr="00E8302C">
        <w:rPr>
          <w:lang w:eastAsia="ru-RU" w:bidi="ru-RU"/>
        </w:rPr>
        <w:t>глибенкламида на 14</w:t>
      </w:r>
      <w:r w:rsidRPr="003C6D15">
        <w:rPr>
          <w:lang w:eastAsia="ru-RU" w:bidi="ru-RU"/>
        </w:rPr>
        <w:t>%</w:t>
      </w:r>
      <w:r>
        <w:rPr>
          <w:lang w:eastAsia="ru-RU" w:bidi="ru-RU"/>
        </w:rPr>
        <w:t xml:space="preserve">. </w:t>
      </w:r>
      <w:r w:rsidRPr="00E8302C">
        <w:rPr>
          <w:lang w:eastAsia="ru-RU" w:bidi="ru-RU"/>
        </w:rPr>
        <w:t xml:space="preserve">Поскольку глибенкламид метаболизируется в основном </w:t>
      </w:r>
      <w:r w:rsidR="00215B69">
        <w:rPr>
          <w:lang w:val="en-US" w:eastAsia="ru-RU" w:bidi="ru-RU"/>
        </w:rPr>
        <w:t>CYP</w:t>
      </w:r>
      <w:r w:rsidRPr="00E8302C">
        <w:rPr>
          <w:lang w:eastAsia="ru-RU" w:bidi="ru-RU"/>
        </w:rPr>
        <w:t xml:space="preserve">2С9, эти данные также подтверждают вывод о том, что линаглиптин не является ингибитором </w:t>
      </w:r>
      <w:r w:rsidR="00215B69">
        <w:rPr>
          <w:lang w:val="en-US" w:eastAsia="ru-RU" w:bidi="ru-RU"/>
        </w:rPr>
        <w:t>CYP</w:t>
      </w:r>
      <w:r w:rsidRPr="00E8302C">
        <w:rPr>
          <w:lang w:eastAsia="ru-RU" w:bidi="ru-RU"/>
        </w:rPr>
        <w:t xml:space="preserve">2С9. Не ожидается клинически существенных взаимодействий и с другими производными сульфонилмочевины (например, глипизидом и глимепиридом), которые, как и глибенкламид, в основном метаболизируются с участием </w:t>
      </w:r>
      <w:r w:rsidR="00215B69">
        <w:rPr>
          <w:lang w:val="en-US" w:eastAsia="ru-RU" w:bidi="ru-RU"/>
        </w:rPr>
        <w:t>CYP</w:t>
      </w:r>
      <w:r w:rsidRPr="00E8302C">
        <w:rPr>
          <w:lang w:eastAsia="ru-RU" w:bidi="ru-RU"/>
        </w:rPr>
        <w:t>2С9.</w:t>
      </w:r>
    </w:p>
    <w:p w14:paraId="749A4BA5" w14:textId="77777777" w:rsidR="00D70DB3" w:rsidRPr="00660530" w:rsidRDefault="004B1452" w:rsidP="00D70DB3">
      <w:pPr>
        <w:rPr>
          <w:i/>
          <w:lang w:eastAsia="ru-RU" w:bidi="ru-RU"/>
        </w:rPr>
      </w:pPr>
      <w:r w:rsidRPr="00660530">
        <w:rPr>
          <w:bCs/>
          <w:i/>
          <w:lang w:eastAsia="ru-RU" w:bidi="ru-RU"/>
        </w:rPr>
        <w:t>Тиазолидиндионы</w:t>
      </w:r>
    </w:p>
    <w:p w14:paraId="13782910" w14:textId="2E206A74" w:rsidR="004B1452" w:rsidRDefault="004B1452" w:rsidP="00D70DB3">
      <w:pPr>
        <w:ind w:firstLine="709"/>
        <w:rPr>
          <w:lang w:eastAsia="ru-RU" w:bidi="ru-RU"/>
        </w:rPr>
      </w:pPr>
      <w:r w:rsidRPr="00AF0D44">
        <w:rPr>
          <w:lang w:eastAsia="ru-RU" w:bidi="ru-RU"/>
        </w:rPr>
        <w:t xml:space="preserve">Совместное применение нескольких доз линаглиптина по 10 мг в день (выше терапевтической дозы) и пиоглитазона по 45 мг в день (многократный прием), который является субстратом для </w:t>
      </w:r>
      <w:r w:rsidR="00660530">
        <w:rPr>
          <w:lang w:val="en-US" w:eastAsia="ru-RU" w:bidi="ru-RU"/>
        </w:rPr>
        <w:t>CYP</w:t>
      </w:r>
      <w:r w:rsidRPr="00AF0D44">
        <w:rPr>
          <w:lang w:eastAsia="ru-RU" w:bidi="ru-RU"/>
        </w:rPr>
        <w:t xml:space="preserve">2С8 и </w:t>
      </w:r>
      <w:r w:rsidR="00660530">
        <w:rPr>
          <w:lang w:val="en-US" w:eastAsia="ru-RU" w:bidi="ru-RU"/>
        </w:rPr>
        <w:t>CYP</w:t>
      </w:r>
      <w:r w:rsidR="00660530" w:rsidRPr="00660530">
        <w:rPr>
          <w:lang w:eastAsia="ru-RU" w:bidi="ru-RU"/>
        </w:rPr>
        <w:t>3</w:t>
      </w:r>
      <w:r w:rsidRPr="00AF0D44">
        <w:rPr>
          <w:lang w:eastAsia="ru-RU" w:bidi="ru-RU"/>
        </w:rPr>
        <w:t xml:space="preserve">А4, не оказывало клинически значимого влияния на фармакокинетику линаглиптина или пиоглитазона, или </w:t>
      </w:r>
      <w:r>
        <w:rPr>
          <w:lang w:eastAsia="ru-RU" w:bidi="ru-RU"/>
        </w:rPr>
        <w:t>активных</w:t>
      </w:r>
      <w:r w:rsidRPr="00AF0D44">
        <w:rPr>
          <w:lang w:eastAsia="ru-RU" w:bidi="ru-RU"/>
        </w:rPr>
        <w:t xml:space="preserve"> метаболитов пиоглитазона. Это указывает на то, что линаглиптин </w:t>
      </w:r>
      <w:r w:rsidRPr="00CD7BAB">
        <w:rPr>
          <w:i/>
          <w:iCs/>
          <w:lang w:eastAsia="ru-RU" w:bidi="ru-RU"/>
        </w:rPr>
        <w:t>in vivo</w:t>
      </w:r>
      <w:r w:rsidRPr="00AF0D44">
        <w:rPr>
          <w:lang w:eastAsia="ru-RU" w:bidi="ru-RU"/>
        </w:rPr>
        <w:t xml:space="preserve"> не является ингибитором метаболизма, опосредуемого </w:t>
      </w:r>
      <w:r w:rsidR="00660530">
        <w:rPr>
          <w:lang w:val="en-US" w:eastAsia="ru-RU" w:bidi="ru-RU"/>
        </w:rPr>
        <w:t>CYP</w:t>
      </w:r>
      <w:r w:rsidRPr="00AF0D44">
        <w:rPr>
          <w:lang w:eastAsia="ru-RU" w:bidi="ru-RU"/>
        </w:rPr>
        <w:t xml:space="preserve">2С8, и подтверждает заключение об отсутствии существенного ингибирующего влияния линаглиптина </w:t>
      </w:r>
      <w:r w:rsidRPr="00CD7BAB">
        <w:rPr>
          <w:i/>
          <w:iCs/>
          <w:lang w:eastAsia="ru-RU" w:bidi="ru-RU"/>
        </w:rPr>
        <w:t>in vivo</w:t>
      </w:r>
      <w:r w:rsidRPr="00AF0D44">
        <w:rPr>
          <w:lang w:eastAsia="ru-RU" w:bidi="ru-RU"/>
        </w:rPr>
        <w:t xml:space="preserve"> на </w:t>
      </w:r>
      <w:r w:rsidR="00660530">
        <w:rPr>
          <w:lang w:val="en-US" w:eastAsia="ru-RU" w:bidi="ru-RU"/>
        </w:rPr>
        <w:t>CYP</w:t>
      </w:r>
      <w:r w:rsidR="00660530" w:rsidRPr="00660530">
        <w:rPr>
          <w:lang w:eastAsia="ru-RU" w:bidi="ru-RU"/>
        </w:rPr>
        <w:t>3</w:t>
      </w:r>
      <w:r w:rsidRPr="00AF0D44">
        <w:rPr>
          <w:lang w:eastAsia="ru-RU" w:bidi="ru-RU"/>
        </w:rPr>
        <w:t>А4.</w:t>
      </w:r>
    </w:p>
    <w:p w14:paraId="0766D995" w14:textId="77777777" w:rsidR="00660530" w:rsidRPr="00660530" w:rsidRDefault="004B1452" w:rsidP="00660530">
      <w:pPr>
        <w:rPr>
          <w:i/>
          <w:lang w:eastAsia="ru-RU" w:bidi="ru-RU"/>
        </w:rPr>
      </w:pPr>
      <w:r w:rsidRPr="00660530">
        <w:rPr>
          <w:bCs/>
          <w:i/>
          <w:lang w:eastAsia="ru-RU" w:bidi="ru-RU"/>
        </w:rPr>
        <w:t>Ритонавир</w:t>
      </w:r>
    </w:p>
    <w:p w14:paraId="03CBFF6B" w14:textId="23C6DE23" w:rsidR="004B1452" w:rsidRDefault="004B1452" w:rsidP="00660530">
      <w:pPr>
        <w:ind w:firstLine="709"/>
        <w:rPr>
          <w:lang w:eastAsia="ru-RU" w:bidi="ru-RU"/>
        </w:rPr>
      </w:pPr>
      <w:r w:rsidRPr="00CD7BAB">
        <w:rPr>
          <w:lang w:eastAsia="ru-RU" w:bidi="ru-RU"/>
        </w:rPr>
        <w:t xml:space="preserve">Совместное применение линаглиптина (однократная доза 5 мг внутрь) и ритонавира (многократный прием дозы 200 мг внутрь), активного ингибитора P-gp и изофермента </w:t>
      </w:r>
      <w:r w:rsidR="003D27E9">
        <w:rPr>
          <w:lang w:val="en-US" w:eastAsia="ru-RU" w:bidi="ru-RU"/>
        </w:rPr>
        <w:t>CYP</w:t>
      </w:r>
      <w:r w:rsidR="003D27E9" w:rsidRPr="00C766E7">
        <w:rPr>
          <w:lang w:eastAsia="ru-RU" w:bidi="ru-RU"/>
        </w:rPr>
        <w:t>3</w:t>
      </w:r>
      <w:r w:rsidRPr="00CD7BAB">
        <w:rPr>
          <w:lang w:eastAsia="ru-RU" w:bidi="ru-RU"/>
        </w:rPr>
        <w:t>А4, увеличивало значения AUC и С</w:t>
      </w:r>
      <w:r w:rsidRPr="00562C08">
        <w:rPr>
          <w:vertAlign w:val="subscript"/>
          <w:lang w:val="en-US" w:eastAsia="ru-RU" w:bidi="ru-RU"/>
        </w:rPr>
        <w:t>max</w:t>
      </w:r>
      <w:r w:rsidRPr="00CD7BAB">
        <w:rPr>
          <w:lang w:eastAsia="ru-RU" w:bidi="ru-RU"/>
        </w:rPr>
        <w:t xml:space="preserve">, линаглиптина примерно в 2 раза и в 3 раза соответственно. Однако эти изменения фармакокинетики линаглиптина не считались значимыми. Поэтому клинически существенного взаимодействия с другими </w:t>
      </w:r>
      <w:r>
        <w:rPr>
          <w:lang w:val="en-US" w:eastAsia="ru-RU" w:bidi="ru-RU"/>
        </w:rPr>
        <w:t>c</w:t>
      </w:r>
      <w:r w:rsidRPr="00CD7BAB">
        <w:rPr>
          <w:lang w:eastAsia="ru-RU" w:bidi="ru-RU"/>
        </w:rPr>
        <w:t xml:space="preserve"> ингибиторами P-gp и </w:t>
      </w:r>
      <w:r w:rsidR="00C766E7">
        <w:rPr>
          <w:lang w:val="en-US" w:eastAsia="ru-RU" w:bidi="ru-RU"/>
        </w:rPr>
        <w:t>CYP</w:t>
      </w:r>
      <w:r w:rsidR="00C766E7" w:rsidRPr="00C766E7">
        <w:rPr>
          <w:lang w:eastAsia="ru-RU" w:bidi="ru-RU"/>
        </w:rPr>
        <w:t>3</w:t>
      </w:r>
      <w:r w:rsidRPr="00CD7BAB">
        <w:rPr>
          <w:lang w:eastAsia="ru-RU" w:bidi="ru-RU"/>
        </w:rPr>
        <w:t>А4 не ожидается, и изменения дозы не требуется.</w:t>
      </w:r>
    </w:p>
    <w:p w14:paraId="10FC74FA" w14:textId="77777777" w:rsidR="00C766E7" w:rsidRPr="002D3646" w:rsidRDefault="00C766E7" w:rsidP="00C766E7">
      <w:pPr>
        <w:rPr>
          <w:bCs/>
          <w:i/>
          <w:lang w:eastAsia="ru-RU" w:bidi="ru-RU"/>
        </w:rPr>
      </w:pPr>
      <w:r w:rsidRPr="002D3646">
        <w:rPr>
          <w:bCs/>
          <w:i/>
          <w:lang w:eastAsia="ru-RU" w:bidi="ru-RU"/>
        </w:rPr>
        <w:t>Рифампицин</w:t>
      </w:r>
    </w:p>
    <w:p w14:paraId="44124C9D" w14:textId="7C4C16BE" w:rsidR="004B1452" w:rsidRDefault="004B1452" w:rsidP="002D3646">
      <w:pPr>
        <w:ind w:firstLine="709"/>
        <w:rPr>
          <w:lang w:eastAsia="ru-RU" w:bidi="ru-RU"/>
        </w:rPr>
      </w:pPr>
      <w:r w:rsidRPr="00562C08">
        <w:rPr>
          <w:lang w:eastAsia="ru-RU" w:bidi="ru-RU"/>
        </w:rPr>
        <w:lastRenderedPageBreak/>
        <w:t xml:space="preserve">Многократное совместное применение линаглиптина и рифампицина, активного индуктора P-gp и изофермента </w:t>
      </w:r>
      <w:r w:rsidR="002D3646">
        <w:rPr>
          <w:lang w:val="en-US" w:eastAsia="ru-RU" w:bidi="ru-RU"/>
        </w:rPr>
        <w:t>CYP</w:t>
      </w:r>
      <w:r w:rsidR="002D3646" w:rsidRPr="002D3646">
        <w:rPr>
          <w:lang w:eastAsia="ru-RU" w:bidi="ru-RU"/>
        </w:rPr>
        <w:t>3</w:t>
      </w:r>
      <w:r w:rsidRPr="00562C08">
        <w:rPr>
          <w:lang w:eastAsia="ru-RU" w:bidi="ru-RU"/>
        </w:rPr>
        <w:t xml:space="preserve">А4, приводило к снижению значений AUC и </w:t>
      </w:r>
      <w:r w:rsidRPr="00CD7BAB">
        <w:rPr>
          <w:lang w:eastAsia="ru-RU" w:bidi="ru-RU"/>
        </w:rPr>
        <w:t>С</w:t>
      </w:r>
      <w:r w:rsidRPr="00562C08">
        <w:rPr>
          <w:vertAlign w:val="subscript"/>
          <w:lang w:val="en-US" w:eastAsia="ru-RU" w:bidi="ru-RU"/>
        </w:rPr>
        <w:t>max</w:t>
      </w:r>
      <w:r w:rsidRPr="00562C08">
        <w:rPr>
          <w:lang w:eastAsia="ru-RU" w:bidi="ru-RU"/>
        </w:rPr>
        <w:t xml:space="preserve"> линаглиптина, соответственно на 39,6 % и 43,8 %, и к снижению ингибирования базальной активности дипептидилпептидазы-4 примерно на 30</w:t>
      </w:r>
      <w:r w:rsidRPr="00645B0A">
        <w:rPr>
          <w:lang w:eastAsia="ru-RU" w:bidi="ru-RU"/>
        </w:rPr>
        <w:t>%.</w:t>
      </w:r>
      <w:r w:rsidRPr="00562C08">
        <w:rPr>
          <w:lang w:eastAsia="ru-RU" w:bidi="ru-RU"/>
        </w:rPr>
        <w:t xml:space="preserve"> Таким образом, ожидается, что клиническая эффективность линаглиптина, применяющегося в комбинации с активными индукторами P-gp, будет сохраняться, хотя может проявляться не в полной мере.</w:t>
      </w:r>
    </w:p>
    <w:p w14:paraId="4D793A30" w14:textId="77777777" w:rsidR="002D3646" w:rsidRPr="002D3646" w:rsidRDefault="004B1452" w:rsidP="002D3646">
      <w:pPr>
        <w:rPr>
          <w:i/>
          <w:lang w:eastAsia="ru-RU" w:bidi="ru-RU"/>
        </w:rPr>
      </w:pPr>
      <w:r w:rsidRPr="002D3646">
        <w:rPr>
          <w:bCs/>
          <w:i/>
          <w:lang w:eastAsia="ru-RU" w:bidi="ru-RU"/>
        </w:rPr>
        <w:t>Дигоксин</w:t>
      </w:r>
    </w:p>
    <w:p w14:paraId="0D120B57" w14:textId="0E00BDAC" w:rsidR="004B1452" w:rsidRDefault="004B1452" w:rsidP="002D3646">
      <w:pPr>
        <w:ind w:firstLine="709"/>
        <w:rPr>
          <w:lang w:eastAsia="ru-RU" w:bidi="ru-RU"/>
        </w:rPr>
      </w:pPr>
      <w:r w:rsidRPr="00307472">
        <w:rPr>
          <w:lang w:eastAsia="ru-RU" w:bidi="ru-RU"/>
        </w:rPr>
        <w:t xml:space="preserve">Совместное многократное применение у здоровых добровольцев линаглиптина (5 мг в день) и дигоксина (0,25 мг в день) не оказывало влияния на фармакокинетику дигоксина. Таким образом, линаглиптин </w:t>
      </w:r>
      <w:r w:rsidRPr="00307472">
        <w:rPr>
          <w:i/>
          <w:iCs/>
          <w:lang w:eastAsia="ru-RU" w:bidi="ru-RU"/>
        </w:rPr>
        <w:t>in vivo</w:t>
      </w:r>
      <w:r w:rsidRPr="00307472">
        <w:rPr>
          <w:lang w:eastAsia="ru-RU" w:bidi="ru-RU"/>
        </w:rPr>
        <w:t xml:space="preserve"> не является ингибитором транспорта, опосредуемого P-gp.</w:t>
      </w:r>
    </w:p>
    <w:p w14:paraId="7711FA57" w14:textId="77777777" w:rsidR="002D3646" w:rsidRPr="002D3646" w:rsidRDefault="002D3646" w:rsidP="002D3646">
      <w:pPr>
        <w:rPr>
          <w:bCs/>
          <w:i/>
          <w:lang w:eastAsia="ru-RU" w:bidi="ru-RU"/>
        </w:rPr>
      </w:pPr>
      <w:r w:rsidRPr="002D3646">
        <w:rPr>
          <w:bCs/>
          <w:i/>
          <w:lang w:eastAsia="ru-RU" w:bidi="ru-RU"/>
        </w:rPr>
        <w:t>Варфарин</w:t>
      </w:r>
    </w:p>
    <w:p w14:paraId="0849B617" w14:textId="7F70428C" w:rsidR="004B1452" w:rsidRDefault="004B1452" w:rsidP="002D3646">
      <w:pPr>
        <w:ind w:firstLine="709"/>
        <w:rPr>
          <w:lang w:eastAsia="ru-RU" w:bidi="ru-RU"/>
        </w:rPr>
      </w:pPr>
      <w:r w:rsidRPr="00307472">
        <w:rPr>
          <w:lang w:eastAsia="ru-RU" w:bidi="ru-RU"/>
        </w:rPr>
        <w:t xml:space="preserve">Линаглиптин, применявшийся многократно в дозе 5 мг в день, не изменял фармакокинетику варфарина, являющегося субстратом для </w:t>
      </w:r>
      <w:r w:rsidR="002D3646">
        <w:rPr>
          <w:lang w:val="en-US" w:eastAsia="ru-RU" w:bidi="ru-RU"/>
        </w:rPr>
        <w:t>CYP</w:t>
      </w:r>
      <w:r w:rsidRPr="00307472">
        <w:rPr>
          <w:lang w:eastAsia="ru-RU" w:bidi="ru-RU"/>
        </w:rPr>
        <w:t xml:space="preserve">2С9, что свидетельствует об отсутствии у линаглиптина способности ингибировать </w:t>
      </w:r>
      <w:r w:rsidR="002D3646">
        <w:rPr>
          <w:lang w:val="en-US" w:eastAsia="ru-RU" w:bidi="ru-RU"/>
        </w:rPr>
        <w:t>CYP</w:t>
      </w:r>
      <w:r w:rsidRPr="00307472">
        <w:rPr>
          <w:lang w:eastAsia="ru-RU" w:bidi="ru-RU"/>
        </w:rPr>
        <w:t>2С9.</w:t>
      </w:r>
    </w:p>
    <w:p w14:paraId="4C7A9EDC" w14:textId="77777777" w:rsidR="002D3646" w:rsidRDefault="002D3646" w:rsidP="002D3646">
      <w:pPr>
        <w:rPr>
          <w:b/>
          <w:bCs/>
          <w:lang w:eastAsia="ru-RU" w:bidi="ru-RU"/>
        </w:rPr>
      </w:pPr>
      <w:r w:rsidRPr="002D3646">
        <w:rPr>
          <w:bCs/>
          <w:i/>
          <w:lang w:eastAsia="ru-RU" w:bidi="ru-RU"/>
        </w:rPr>
        <w:t>Симвастатин</w:t>
      </w:r>
    </w:p>
    <w:p w14:paraId="0EDB4DA6" w14:textId="6724835A" w:rsidR="004B1452" w:rsidRDefault="004B1452" w:rsidP="002D3646">
      <w:pPr>
        <w:ind w:firstLine="709"/>
        <w:rPr>
          <w:lang w:eastAsia="ru-RU" w:bidi="ru-RU"/>
        </w:rPr>
      </w:pPr>
      <w:r w:rsidRPr="00307472">
        <w:rPr>
          <w:lang w:eastAsia="ru-RU" w:bidi="ru-RU"/>
        </w:rPr>
        <w:t xml:space="preserve">Линаглиптин, применявшийся у здоровых добровольцев многократно в дозе 10 мг в день (выше терапевтической дозы), оказывал минимальное влияние на фармакокинетические показатели симвастатина, являющегося чувствительным субстратом для </w:t>
      </w:r>
      <w:r w:rsidR="00A640A9">
        <w:rPr>
          <w:lang w:val="en-US" w:eastAsia="ru-RU" w:bidi="ru-RU"/>
        </w:rPr>
        <w:t>CYP</w:t>
      </w:r>
      <w:r w:rsidR="00A640A9" w:rsidRPr="00A640A9">
        <w:rPr>
          <w:lang w:eastAsia="ru-RU" w:bidi="ru-RU"/>
        </w:rPr>
        <w:t>3</w:t>
      </w:r>
      <w:r w:rsidRPr="00307472">
        <w:rPr>
          <w:lang w:eastAsia="ru-RU" w:bidi="ru-RU"/>
        </w:rPr>
        <w:t xml:space="preserve">А4. После приема линаглиптина в дозе 10 мг совместно с симвастатином, применявшимся в суточной дозе 40 мг в течение 6 дней, величина AUC симвастатина повышалась на 34 </w:t>
      </w:r>
      <w:r w:rsidRPr="00B140B9">
        <w:rPr>
          <w:lang w:eastAsia="ru-RU" w:bidi="ru-RU"/>
        </w:rPr>
        <w:t>%</w:t>
      </w:r>
      <w:r w:rsidRPr="00307472">
        <w:rPr>
          <w:lang w:eastAsia="ru-RU" w:bidi="ru-RU"/>
        </w:rPr>
        <w:t xml:space="preserve">, а величина </w:t>
      </w:r>
      <w:r w:rsidRPr="00CD7BAB">
        <w:rPr>
          <w:lang w:eastAsia="ru-RU" w:bidi="ru-RU"/>
        </w:rPr>
        <w:t>С</w:t>
      </w:r>
      <w:r w:rsidRPr="00562C08">
        <w:rPr>
          <w:vertAlign w:val="subscript"/>
          <w:lang w:val="en-US" w:eastAsia="ru-RU" w:bidi="ru-RU"/>
        </w:rPr>
        <w:t>max</w:t>
      </w:r>
      <w:r w:rsidRPr="00307472">
        <w:rPr>
          <w:lang w:eastAsia="ru-RU" w:bidi="ru-RU"/>
        </w:rPr>
        <w:t xml:space="preserve"> — на 10 </w:t>
      </w:r>
      <w:r w:rsidRPr="00B140B9">
        <w:rPr>
          <w:lang w:eastAsia="ru-RU" w:bidi="ru-RU"/>
        </w:rPr>
        <w:t>%</w:t>
      </w:r>
      <w:r w:rsidRPr="00307472">
        <w:rPr>
          <w:lang w:eastAsia="ru-RU" w:bidi="ru-RU"/>
        </w:rPr>
        <w:t xml:space="preserve">. Таким образом, линаглиптин является слабым ингибитором метаболизма, опосредуемого </w:t>
      </w:r>
      <w:r w:rsidR="00A640A9">
        <w:rPr>
          <w:lang w:val="en-US" w:eastAsia="ru-RU" w:bidi="ru-RU"/>
        </w:rPr>
        <w:t>CYP</w:t>
      </w:r>
      <w:r w:rsidR="00A640A9" w:rsidRPr="00B06644">
        <w:rPr>
          <w:lang w:eastAsia="ru-RU" w:bidi="ru-RU"/>
        </w:rPr>
        <w:t>3</w:t>
      </w:r>
      <w:r w:rsidRPr="00307472">
        <w:rPr>
          <w:lang w:eastAsia="ru-RU" w:bidi="ru-RU"/>
        </w:rPr>
        <w:t xml:space="preserve">А4. Изменение дозы при одновременном приеме с препаратами, которые метаболизируются с участием </w:t>
      </w:r>
      <w:r w:rsidR="00B06644">
        <w:rPr>
          <w:lang w:val="en-US" w:eastAsia="ru-RU" w:bidi="ru-RU"/>
        </w:rPr>
        <w:t>CYP</w:t>
      </w:r>
      <w:r w:rsidR="00B06644" w:rsidRPr="00B06644">
        <w:rPr>
          <w:lang w:eastAsia="ru-RU" w:bidi="ru-RU"/>
        </w:rPr>
        <w:t>3</w:t>
      </w:r>
      <w:r w:rsidRPr="00307472">
        <w:rPr>
          <w:lang w:eastAsia="ru-RU" w:bidi="ru-RU"/>
        </w:rPr>
        <w:t>А4, считается нецелесообразным.</w:t>
      </w:r>
    </w:p>
    <w:p w14:paraId="3E0A67D8" w14:textId="77777777" w:rsidR="00B06644" w:rsidRPr="00B06644" w:rsidRDefault="004B1452" w:rsidP="00B06644">
      <w:pPr>
        <w:rPr>
          <w:i/>
          <w:lang w:eastAsia="ru-RU" w:bidi="ru-RU"/>
        </w:rPr>
      </w:pPr>
      <w:r w:rsidRPr="00B06644">
        <w:rPr>
          <w:bCs/>
          <w:i/>
          <w:lang w:eastAsia="ru-RU" w:bidi="ru-RU"/>
        </w:rPr>
        <w:t>Пероральные контрацептивные препараты</w:t>
      </w:r>
    </w:p>
    <w:p w14:paraId="0E3EA31D" w14:textId="00437CCA" w:rsidR="004B1452" w:rsidRDefault="004B1452" w:rsidP="00B06644">
      <w:pPr>
        <w:ind w:firstLine="709"/>
        <w:rPr>
          <w:lang w:eastAsia="ru-RU" w:bidi="ru-RU"/>
        </w:rPr>
      </w:pPr>
      <w:r w:rsidRPr="00575C5A">
        <w:rPr>
          <w:lang w:eastAsia="ru-RU" w:bidi="ru-RU"/>
        </w:rPr>
        <w:t>Совместное применение линаглиптина в дозе 5 мг с левоноргестрелом или этинилэстрадиолом не изменяло фармакокинетику этих препаратов.</w:t>
      </w:r>
    </w:p>
    <w:p w14:paraId="14043FCB" w14:textId="77777777" w:rsidR="004B1452" w:rsidRDefault="004B1452" w:rsidP="004B1452">
      <w:pPr>
        <w:pStyle w:val="3"/>
        <w:tabs>
          <w:tab w:val="left" w:pos="8647"/>
        </w:tabs>
        <w:spacing w:after="240"/>
        <w:rPr>
          <w:rFonts w:ascii="Times New Roman" w:eastAsia="Courier New" w:hAnsi="Times New Roman"/>
          <w:szCs w:val="24"/>
          <w:lang w:eastAsia="ru-RU" w:bidi="ru-RU"/>
        </w:rPr>
      </w:pPr>
      <w:bookmarkStart w:id="298" w:name="_Toc139362028"/>
      <w:bookmarkEnd w:id="295"/>
      <w:r w:rsidRPr="005E6358">
        <w:rPr>
          <w:rFonts w:ascii="Times New Roman" w:hAnsi="Times New Roman"/>
          <w:color w:val="000000" w:themeColor="text1"/>
        </w:rPr>
        <w:t>5.3.</w:t>
      </w:r>
      <w:r>
        <w:rPr>
          <w:rFonts w:ascii="Times New Roman" w:hAnsi="Times New Roman"/>
          <w:color w:val="000000" w:themeColor="text1"/>
        </w:rPr>
        <w:t>8</w:t>
      </w:r>
      <w:r w:rsidRPr="005E6358">
        <w:rPr>
          <w:rFonts w:ascii="Times New Roman" w:hAnsi="Times New Roman"/>
          <w:color w:val="000000" w:themeColor="text1"/>
        </w:rPr>
        <w:t xml:space="preserve">. </w:t>
      </w:r>
      <w:r>
        <w:rPr>
          <w:rFonts w:ascii="Times New Roman" w:eastAsia="Courier New" w:hAnsi="Times New Roman"/>
          <w:szCs w:val="24"/>
          <w:lang w:eastAsia="ru-RU" w:bidi="ru-RU"/>
        </w:rPr>
        <w:t>Особые указания</w:t>
      </w:r>
      <w:bookmarkEnd w:id="298"/>
    </w:p>
    <w:p w14:paraId="02100154" w14:textId="092BB5C8" w:rsidR="004B1452" w:rsidRDefault="008A6FCB" w:rsidP="00B467D0">
      <w:pPr>
        <w:ind w:firstLine="709"/>
        <w:rPr>
          <w:lang w:eastAsia="ru-RU" w:bidi="ru-RU"/>
        </w:rPr>
      </w:pPr>
      <w:r>
        <w:rPr>
          <w:lang w:eastAsia="ru-RU" w:bidi="ru-RU"/>
        </w:rPr>
        <w:t>Препарат</w:t>
      </w:r>
      <w:r w:rsidR="004B1452">
        <w:rPr>
          <w:lang w:eastAsia="ru-RU" w:bidi="ru-RU"/>
        </w:rPr>
        <w:t xml:space="preserve"> </w:t>
      </w:r>
      <w:r w:rsidR="004B1452" w:rsidRPr="00575C5A">
        <w:rPr>
          <w:lang w:eastAsia="ru-RU" w:bidi="ru-RU"/>
        </w:rPr>
        <w:t>линаглиптин</w:t>
      </w:r>
      <w:r w:rsidR="004B1452">
        <w:rPr>
          <w:lang w:eastAsia="ru-RU" w:bidi="ru-RU"/>
        </w:rPr>
        <w:t xml:space="preserve"> противопоказан у пациентов с сахарным диабетом 1 типа или для лечения диабетического кетоацидоза.</w:t>
      </w:r>
    </w:p>
    <w:p w14:paraId="3B0F97EE" w14:textId="77777777" w:rsidR="004B1452" w:rsidRDefault="004B1452" w:rsidP="004B1452">
      <w:pPr>
        <w:rPr>
          <w:lang w:eastAsia="ru-RU" w:bidi="ru-RU"/>
        </w:rPr>
      </w:pPr>
      <w:r w:rsidRPr="00A15608">
        <w:rPr>
          <w:b/>
          <w:bCs/>
          <w:lang w:eastAsia="ru-RU" w:bidi="ru-RU"/>
        </w:rPr>
        <w:t>Гипогликеми</w:t>
      </w:r>
      <w:r>
        <w:rPr>
          <w:lang w:eastAsia="ru-RU" w:bidi="ru-RU"/>
        </w:rPr>
        <w:t>я</w:t>
      </w:r>
    </w:p>
    <w:p w14:paraId="1D35CE25" w14:textId="77777777" w:rsidR="009F552F" w:rsidRDefault="009F552F" w:rsidP="004B1452">
      <w:pPr>
        <w:ind w:firstLine="851"/>
        <w:rPr>
          <w:lang w:eastAsia="ru-RU" w:bidi="ru-RU"/>
        </w:rPr>
      </w:pPr>
    </w:p>
    <w:p w14:paraId="604469F1" w14:textId="37C860C9" w:rsidR="004B1452" w:rsidRDefault="004B1452" w:rsidP="009F552F">
      <w:pPr>
        <w:ind w:firstLine="709"/>
        <w:rPr>
          <w:lang w:eastAsia="ru-RU" w:bidi="ru-RU"/>
        </w:rPr>
      </w:pPr>
      <w:r>
        <w:rPr>
          <w:lang w:eastAsia="ru-RU" w:bidi="ru-RU"/>
        </w:rPr>
        <w:t>Частота развития гипогликемии в случае применения линаглиптина в виде монотерапии была сопоставима с плацебо.</w:t>
      </w:r>
    </w:p>
    <w:p w14:paraId="3BA12349" w14:textId="77777777" w:rsidR="004B1452" w:rsidRDefault="004B1452" w:rsidP="005917D6">
      <w:pPr>
        <w:ind w:firstLine="709"/>
        <w:rPr>
          <w:lang w:eastAsia="ru-RU" w:bidi="ru-RU"/>
        </w:rPr>
      </w:pPr>
      <w:r>
        <w:rPr>
          <w:lang w:eastAsia="ru-RU" w:bidi="ru-RU"/>
        </w:rPr>
        <w:t>В клинических исследованиях сообщалось, что частота развития гипогликемии в случае применения линаглиптина в комбинации с препаратами, которые, как считается, не вызывают гипогликемию (метформин, производные тиазолидиндиона), была сходной с соответствующим эффектом плацебо.</w:t>
      </w:r>
    </w:p>
    <w:p w14:paraId="2FD36E1A" w14:textId="06CF1F3E" w:rsidR="004B1452" w:rsidRDefault="004B1452" w:rsidP="005917D6">
      <w:pPr>
        <w:ind w:firstLine="709"/>
        <w:rPr>
          <w:lang w:eastAsia="ru-RU" w:bidi="ru-RU"/>
        </w:rPr>
      </w:pPr>
      <w:r w:rsidRPr="00A15608">
        <w:rPr>
          <w:lang w:eastAsia="ru-RU" w:bidi="ru-RU"/>
        </w:rPr>
        <w:t>Производные сульфонилмочевины и инсулин, как известно, вызывают гипогликемию. Поэтому в случае применения линаглиптина в комбинации с производным сульфонилмочевины и/или инсулином следует соблюдать осторожность. При необходимости возможно снижение дозы производного сульфонилмочевины или инсулина.</w:t>
      </w:r>
    </w:p>
    <w:p w14:paraId="52EE2FC4" w14:textId="77777777" w:rsidR="005917D6" w:rsidRDefault="005917D6" w:rsidP="005917D6">
      <w:pPr>
        <w:ind w:firstLine="709"/>
        <w:rPr>
          <w:lang w:eastAsia="ru-RU" w:bidi="ru-RU"/>
        </w:rPr>
      </w:pPr>
    </w:p>
    <w:p w14:paraId="0061B4C2" w14:textId="77777777" w:rsidR="007F5E52" w:rsidRDefault="007F5E52" w:rsidP="005917D6">
      <w:pPr>
        <w:rPr>
          <w:b/>
          <w:bCs/>
          <w:lang w:eastAsia="ru-RU" w:bidi="ru-RU"/>
        </w:rPr>
        <w:sectPr w:rsidR="007F5E52" w:rsidSect="00AB01E2">
          <w:footnotePr>
            <w:pos w:val="beneathText"/>
          </w:footnotePr>
          <w:pgSz w:w="11906" w:h="16838"/>
          <w:pgMar w:top="1134" w:right="849" w:bottom="1134" w:left="1701" w:header="708" w:footer="709" w:gutter="0"/>
          <w:cols w:space="708"/>
          <w:docGrid w:linePitch="360"/>
        </w:sectPr>
      </w:pPr>
    </w:p>
    <w:p w14:paraId="5D33B954" w14:textId="44335571" w:rsidR="004B1452" w:rsidRPr="00FD1266" w:rsidRDefault="004B1452" w:rsidP="005917D6">
      <w:pPr>
        <w:rPr>
          <w:b/>
          <w:bCs/>
          <w:lang w:eastAsia="ru-RU" w:bidi="ru-RU"/>
        </w:rPr>
      </w:pPr>
      <w:r w:rsidRPr="00FD1266">
        <w:rPr>
          <w:b/>
          <w:bCs/>
          <w:lang w:eastAsia="ru-RU" w:bidi="ru-RU"/>
        </w:rPr>
        <w:lastRenderedPageBreak/>
        <w:t>Нарушение функции почек</w:t>
      </w:r>
    </w:p>
    <w:p w14:paraId="233502CD" w14:textId="77777777" w:rsidR="005917D6" w:rsidRDefault="005917D6" w:rsidP="005917D6">
      <w:pPr>
        <w:ind w:firstLine="709"/>
        <w:rPr>
          <w:lang w:eastAsia="ru-RU" w:bidi="ru-RU"/>
        </w:rPr>
      </w:pPr>
    </w:p>
    <w:p w14:paraId="2459BC36" w14:textId="026CCE5A" w:rsidR="004B1452" w:rsidRDefault="004B1452" w:rsidP="005917D6">
      <w:pPr>
        <w:ind w:firstLine="709"/>
        <w:rPr>
          <w:lang w:eastAsia="ru-RU" w:bidi="ru-RU"/>
        </w:rPr>
      </w:pPr>
      <w:r>
        <w:rPr>
          <w:lang w:eastAsia="ru-RU" w:bidi="ru-RU"/>
        </w:rPr>
        <w:t xml:space="preserve">Линаглиптин в комбинированной терапии с другими пероральными гипогликемическими препаратами применялся у пациентов с почечной недостаточностью тяжелой степени. Линаглиптин обеспечивал значительное снижение концентрации НЬА1с и концентрации </w:t>
      </w:r>
      <w:r w:rsidRPr="003E70CC">
        <w:rPr>
          <w:lang w:eastAsia="ru-RU" w:bidi="ru-RU"/>
        </w:rPr>
        <w:t>глюкозы плазмы натощак</w:t>
      </w:r>
      <w:r>
        <w:rPr>
          <w:lang w:eastAsia="ru-RU" w:bidi="ru-RU"/>
        </w:rPr>
        <w:t>.</w:t>
      </w:r>
    </w:p>
    <w:p w14:paraId="21961E4A" w14:textId="353E5487" w:rsidR="004B1452" w:rsidRDefault="004B1452" w:rsidP="005917D6">
      <w:pPr>
        <w:ind w:firstLine="709"/>
        <w:rPr>
          <w:lang w:eastAsia="ru-RU" w:bidi="ru-RU"/>
        </w:rPr>
      </w:pPr>
      <w:r>
        <w:rPr>
          <w:lang w:eastAsia="ru-RU" w:bidi="ru-RU"/>
        </w:rPr>
        <w:t>Коррекции дозы при применении у пациентов с нарушениями функции почек, печени и у пожилых пациентов не требуется.</w:t>
      </w:r>
    </w:p>
    <w:p w14:paraId="46FF39AC" w14:textId="77777777" w:rsidR="00B467D0" w:rsidRDefault="00B467D0" w:rsidP="004B1452">
      <w:pPr>
        <w:ind w:firstLine="851"/>
        <w:rPr>
          <w:lang w:eastAsia="ru-RU" w:bidi="ru-RU"/>
        </w:rPr>
      </w:pPr>
    </w:p>
    <w:p w14:paraId="1714B8FA" w14:textId="77777777" w:rsidR="004B1452" w:rsidRPr="00112D2B" w:rsidRDefault="004B1452" w:rsidP="005917D6">
      <w:pPr>
        <w:rPr>
          <w:b/>
          <w:bCs/>
          <w:lang w:eastAsia="ru-RU" w:bidi="ru-RU"/>
        </w:rPr>
      </w:pPr>
      <w:r w:rsidRPr="00112D2B">
        <w:rPr>
          <w:b/>
          <w:bCs/>
          <w:lang w:eastAsia="ru-RU" w:bidi="ru-RU"/>
        </w:rPr>
        <w:t>Применение линаглиптина у пациентов старше 70 лет</w:t>
      </w:r>
    </w:p>
    <w:p w14:paraId="679D2DE8" w14:textId="77777777" w:rsidR="005917D6" w:rsidRDefault="005917D6" w:rsidP="004B1452">
      <w:pPr>
        <w:ind w:firstLine="851"/>
        <w:rPr>
          <w:lang w:eastAsia="ru-RU" w:bidi="ru-RU"/>
        </w:rPr>
      </w:pPr>
    </w:p>
    <w:p w14:paraId="11091C39" w14:textId="3EDAB6A2" w:rsidR="004B1452" w:rsidRDefault="004B1452" w:rsidP="00007BA5">
      <w:pPr>
        <w:ind w:firstLine="709"/>
        <w:rPr>
          <w:lang w:eastAsia="ru-RU" w:bidi="ru-RU"/>
        </w:rPr>
      </w:pPr>
      <w:r>
        <w:rPr>
          <w:lang w:eastAsia="ru-RU" w:bidi="ru-RU"/>
        </w:rPr>
        <w:t xml:space="preserve">Применение линаглиптина приводило к значимому снижению НЬА1с (на 0,64 % по сравнению с плацебо; исходное значение НЬА1с составляло около 7,8 %). Применение линаглиптина также приводило к существенному уменьшению концентрации </w:t>
      </w:r>
      <w:r w:rsidRPr="003E70CC">
        <w:rPr>
          <w:lang w:eastAsia="ru-RU" w:bidi="ru-RU"/>
        </w:rPr>
        <w:t>глюкозы плазмы натощак</w:t>
      </w:r>
      <w:r>
        <w:rPr>
          <w:lang w:eastAsia="ru-RU" w:bidi="ru-RU"/>
        </w:rPr>
        <w:t>. Однако, клинический опыт у пациентов старше 80 лет ограничен, поэтому лечение таких групп пациентов необходимо проводить с осторожностью.</w:t>
      </w:r>
    </w:p>
    <w:p w14:paraId="6723A388" w14:textId="77777777" w:rsidR="005917D6" w:rsidRDefault="005917D6" w:rsidP="005917D6">
      <w:pPr>
        <w:rPr>
          <w:b/>
          <w:bCs/>
          <w:lang w:eastAsia="ru-RU" w:bidi="ru-RU"/>
        </w:rPr>
      </w:pPr>
    </w:p>
    <w:p w14:paraId="258C8289" w14:textId="12DDEEED" w:rsidR="004B1452" w:rsidRPr="009C77C9" w:rsidRDefault="004B1452" w:rsidP="005917D6">
      <w:pPr>
        <w:rPr>
          <w:b/>
          <w:bCs/>
          <w:lang w:eastAsia="ru-RU" w:bidi="ru-RU"/>
        </w:rPr>
      </w:pPr>
      <w:r w:rsidRPr="009C77C9">
        <w:rPr>
          <w:b/>
          <w:bCs/>
          <w:lang w:eastAsia="ru-RU" w:bidi="ru-RU"/>
        </w:rPr>
        <w:t>Кардиоваскулярный риск</w:t>
      </w:r>
    </w:p>
    <w:p w14:paraId="3E84EDF8" w14:textId="77777777" w:rsidR="005917D6" w:rsidRDefault="005917D6" w:rsidP="004B1452">
      <w:pPr>
        <w:ind w:firstLine="851"/>
        <w:rPr>
          <w:lang w:eastAsia="ru-RU" w:bidi="ru-RU"/>
        </w:rPr>
      </w:pPr>
    </w:p>
    <w:p w14:paraId="1A7894B8" w14:textId="633879DF" w:rsidR="004B1452" w:rsidRDefault="004B1452" w:rsidP="005617CE">
      <w:pPr>
        <w:ind w:firstLine="709"/>
        <w:rPr>
          <w:lang w:eastAsia="ru-RU" w:bidi="ru-RU"/>
        </w:rPr>
      </w:pPr>
      <w:r>
        <w:rPr>
          <w:lang w:eastAsia="ru-RU" w:bidi="ru-RU"/>
        </w:rPr>
        <w:t xml:space="preserve">Лечение линаглиптином не приводит к </w:t>
      </w:r>
      <w:r w:rsidR="005617CE">
        <w:rPr>
          <w:lang w:eastAsia="ru-RU" w:bidi="ru-RU"/>
        </w:rPr>
        <w:t>повышению</w:t>
      </w:r>
      <w:r>
        <w:rPr>
          <w:lang w:eastAsia="ru-RU" w:bidi="ru-RU"/>
        </w:rPr>
        <w:t xml:space="preserve"> кардиоваскулярного риска. В исследовании CARMELINA, большом плацебо-контролируемом исследовании сердечно-сосудистых исходов у пациентов с СД 2 и высоким сердечно-сосудистым риском первичная конечная точка (комбинация частоты возникновения или времени, проходившего до первого возникновения кардиоваскулярной смерти, нефатального инфаркта миокарда или нефатального инсульта) достигалась у пациентов, получавших линаглиптин, без повышения риска в сравнении с пациентами, получавшими плацебо (ОР 1 ,02; 95 % ДИ 0,89; 1,17).</w:t>
      </w:r>
    </w:p>
    <w:p w14:paraId="4F719DBB" w14:textId="77777777" w:rsidR="005917D6" w:rsidRDefault="005917D6" w:rsidP="005917D6">
      <w:pPr>
        <w:rPr>
          <w:b/>
          <w:bCs/>
          <w:lang w:eastAsia="ru-RU" w:bidi="ru-RU"/>
        </w:rPr>
      </w:pPr>
    </w:p>
    <w:p w14:paraId="1EEE0D3E" w14:textId="68C101DE" w:rsidR="004B1452" w:rsidRPr="0077528E" w:rsidRDefault="004B1452" w:rsidP="005917D6">
      <w:pPr>
        <w:rPr>
          <w:b/>
          <w:bCs/>
          <w:lang w:eastAsia="ru-RU" w:bidi="ru-RU"/>
        </w:rPr>
      </w:pPr>
      <w:r w:rsidRPr="0077528E">
        <w:rPr>
          <w:b/>
          <w:bCs/>
          <w:lang w:eastAsia="ru-RU" w:bidi="ru-RU"/>
        </w:rPr>
        <w:t>Панкреатит</w:t>
      </w:r>
    </w:p>
    <w:p w14:paraId="4029FF5F" w14:textId="77777777" w:rsidR="005917D6" w:rsidRDefault="005917D6" w:rsidP="004B1452">
      <w:pPr>
        <w:ind w:firstLine="851"/>
        <w:rPr>
          <w:lang w:eastAsia="ru-RU" w:bidi="ru-RU"/>
        </w:rPr>
      </w:pPr>
    </w:p>
    <w:p w14:paraId="2D7ED86B" w14:textId="28D88FEE" w:rsidR="004B1452" w:rsidRDefault="004B1452" w:rsidP="005617CE">
      <w:pPr>
        <w:ind w:firstLine="709"/>
        <w:rPr>
          <w:lang w:eastAsia="ru-RU" w:bidi="ru-RU"/>
        </w:rPr>
      </w:pPr>
      <w:r>
        <w:rPr>
          <w:lang w:eastAsia="ru-RU" w:bidi="ru-RU"/>
        </w:rPr>
        <w:t>У пациентов, принимающих линаглиптин, были зафиксированы случаи острого панкреатита. В случае подозрения на панкреатит прием препарата должен быть прекращен.</w:t>
      </w:r>
    </w:p>
    <w:p w14:paraId="36C46B61" w14:textId="77777777" w:rsidR="007F5E52" w:rsidRDefault="007F5E52" w:rsidP="005917D6">
      <w:pPr>
        <w:rPr>
          <w:b/>
          <w:bCs/>
          <w:lang w:eastAsia="ru-RU" w:bidi="ru-RU"/>
        </w:rPr>
      </w:pPr>
    </w:p>
    <w:p w14:paraId="764152FD" w14:textId="34442ECE" w:rsidR="004B1452" w:rsidRPr="0077528E" w:rsidRDefault="004B1452" w:rsidP="005917D6">
      <w:pPr>
        <w:rPr>
          <w:b/>
          <w:bCs/>
          <w:lang w:eastAsia="ru-RU" w:bidi="ru-RU"/>
        </w:rPr>
      </w:pPr>
      <w:r w:rsidRPr="0077528E">
        <w:rPr>
          <w:b/>
          <w:bCs/>
          <w:lang w:eastAsia="ru-RU" w:bidi="ru-RU"/>
        </w:rPr>
        <w:t>Буллезный пемфигоид</w:t>
      </w:r>
    </w:p>
    <w:p w14:paraId="33E4F018" w14:textId="77777777" w:rsidR="005917D6" w:rsidRDefault="005917D6" w:rsidP="004B1452">
      <w:pPr>
        <w:ind w:firstLine="851"/>
        <w:rPr>
          <w:lang w:eastAsia="ru-RU" w:bidi="ru-RU"/>
        </w:rPr>
      </w:pPr>
    </w:p>
    <w:p w14:paraId="4319B71C" w14:textId="0C304C1F" w:rsidR="004B1452" w:rsidRDefault="004B1452" w:rsidP="005617CE">
      <w:pPr>
        <w:ind w:firstLine="709"/>
        <w:rPr>
          <w:lang w:eastAsia="ru-RU" w:bidi="ru-RU"/>
        </w:rPr>
      </w:pPr>
      <w:r>
        <w:rPr>
          <w:lang w:eastAsia="ru-RU" w:bidi="ru-RU"/>
        </w:rPr>
        <w:t>У пациентов, принимающих линаглиптин, были зафиксированы случаи буллезного пемфигоида. В случае подозрения на буллезный пемфигоид прием препарата должен быть прекращен.</w:t>
      </w:r>
    </w:p>
    <w:p w14:paraId="4C92891C" w14:textId="77777777" w:rsidR="004B1452" w:rsidRDefault="004B1452" w:rsidP="004B1452">
      <w:pPr>
        <w:pStyle w:val="3"/>
        <w:spacing w:after="240"/>
        <w:rPr>
          <w:rFonts w:ascii="Times New Roman" w:hAnsi="Times New Roman"/>
          <w:color w:val="000000" w:themeColor="text1"/>
        </w:rPr>
      </w:pPr>
      <w:bookmarkStart w:id="299" w:name="_Toc81410160"/>
      <w:bookmarkStart w:id="300" w:name="_Toc139362029"/>
      <w:r>
        <w:rPr>
          <w:rFonts w:ascii="Times New Roman" w:hAnsi="Times New Roman"/>
          <w:color w:val="000000" w:themeColor="text1"/>
        </w:rPr>
        <w:t>5.3.9 Влияние на способность управлять транспортными средствами и механизмами</w:t>
      </w:r>
      <w:bookmarkEnd w:id="299"/>
      <w:bookmarkEnd w:id="300"/>
    </w:p>
    <w:p w14:paraId="7C9707CE" w14:textId="3AF8D9EB" w:rsidR="007F5E52" w:rsidRPr="006A69BC" w:rsidRDefault="004B1452" w:rsidP="007F5E52">
      <w:pPr>
        <w:ind w:firstLine="709"/>
      </w:pPr>
      <w:r w:rsidRPr="006A69BC">
        <w:t>Исследований влияния препарата на способность управлять транспортными средствами и механизмами не проводилось. Однако в связи с возможным развитием гипогликемии (которая может проявляться в виде головной боли, сонливости, слабости, головокружения, спутанности сознания, раздражительности, голода, учащенного сердцебиения, потливости, панических атак), особенно при приеме линаглиптина в комбинации с производным сульфонилмочевины и/или инсулином, необходимо соблюдать осторожность при управлении транспо</w:t>
      </w:r>
      <w:r w:rsidR="007F5E52">
        <w:t>ртными средствами и механизмами/</w:t>
      </w:r>
    </w:p>
    <w:p w14:paraId="4E627829" w14:textId="3B49094F" w:rsidR="004B1452" w:rsidRDefault="007F5E52" w:rsidP="007F5E52">
      <w:pPr>
        <w:pStyle w:val="12"/>
        <w:spacing w:line="240" w:lineRule="auto"/>
        <w:rPr>
          <w:rStyle w:val="src"/>
          <w:rFonts w:cs="Times New Roman"/>
          <w:color w:val="000000" w:themeColor="text1"/>
          <w:szCs w:val="24"/>
        </w:rPr>
      </w:pPr>
      <w:bookmarkStart w:id="301" w:name="_Toc139362030"/>
      <w:r w:rsidRPr="007F5E52">
        <w:rPr>
          <w:rStyle w:val="src"/>
          <w:rFonts w:cs="Times New Roman"/>
          <w:color w:val="000000" w:themeColor="text1"/>
          <w:szCs w:val="24"/>
        </w:rPr>
        <w:lastRenderedPageBreak/>
        <w:t xml:space="preserve">6. </w:t>
      </w:r>
      <w:r w:rsidR="004B1452" w:rsidRPr="005E6358">
        <w:rPr>
          <w:rStyle w:val="src"/>
          <w:rFonts w:cs="Times New Roman"/>
          <w:color w:val="000000" w:themeColor="text1"/>
          <w:szCs w:val="24"/>
        </w:rPr>
        <w:t>ЗАКЛЮЧЕНИЕ</w:t>
      </w:r>
      <w:bookmarkEnd w:id="301"/>
    </w:p>
    <w:p w14:paraId="0BDBD73E" w14:textId="7CEBA16F" w:rsidR="004B1452" w:rsidRDefault="004B1452" w:rsidP="00D26A3A">
      <w:pPr>
        <w:ind w:firstLine="709"/>
      </w:pPr>
      <w:bookmarkStart w:id="302" w:name="_Hlk121103738"/>
      <w:r>
        <w:t>СД 2</w:t>
      </w:r>
      <w:r w:rsidR="00D26A3A">
        <w:t xml:space="preserve"> </w:t>
      </w:r>
      <w:r>
        <w:t>— нарушение углеводного обмена, вызванное преимущественной инсулинорезистентностью и относительной инсулиновой недостаточностью или преимущественным нарушением секреции инсулина с инсулинорезистентностью или без нее. СД 2 чаще развивается у лиц старше 40 лет с избыточной массой тела или ожирением (особенно абдоминальным его типом), но может развиваться и в более молодом возрасте, и у лиц с нормальной массой тела.</w:t>
      </w:r>
    </w:p>
    <w:bookmarkEnd w:id="302"/>
    <w:p w14:paraId="3ED806DC" w14:textId="3817005D" w:rsidR="004B1452" w:rsidRDefault="004B1452" w:rsidP="00D26A3A">
      <w:pPr>
        <w:ind w:firstLine="709"/>
        <w:rPr>
          <w:noProof/>
        </w:rPr>
      </w:pPr>
      <w:r w:rsidRPr="0046364A">
        <w:rPr>
          <w:noProof/>
        </w:rPr>
        <w:t xml:space="preserve">Линаглиптин является перорально активным низкомолекулярным ингибитором </w:t>
      </w:r>
      <w:r>
        <w:rPr>
          <w:noProof/>
        </w:rPr>
        <w:t>ДПП-4</w:t>
      </w:r>
      <w:r w:rsidRPr="0046364A">
        <w:rPr>
          <w:noProof/>
        </w:rPr>
        <w:t xml:space="preserve">, который был впервые </w:t>
      </w:r>
      <w:r>
        <w:rPr>
          <w:noProof/>
        </w:rPr>
        <w:t>зарегистрирован</w:t>
      </w:r>
      <w:r w:rsidRPr="0046364A">
        <w:rPr>
          <w:noProof/>
        </w:rPr>
        <w:t xml:space="preserve"> в США, Европе, Японии и других странах в 2011 году для улучшения гликемического контроля у взрослых с сахарным диабетом 2 типа.</w:t>
      </w:r>
      <w:r>
        <w:rPr>
          <w:noProof/>
        </w:rPr>
        <w:t xml:space="preserve"> В РФ препарат зарегистрирован </w:t>
      </w:r>
      <w:r w:rsidR="00D9584E">
        <w:rPr>
          <w:noProof/>
        </w:rPr>
        <w:t>в</w:t>
      </w:r>
      <w:r>
        <w:rPr>
          <w:noProof/>
        </w:rPr>
        <w:t xml:space="preserve"> 2012 году.</w:t>
      </w:r>
      <w:r w:rsidRPr="0046364A">
        <w:rPr>
          <w:noProof/>
        </w:rPr>
        <w:t xml:space="preserve"> Линаглиптин является первым и пока единственным ингибитором ДПП-4 и пероральным сахароснижающим препаратом в целом, одобренным в виде однократной дозы для приема один раз в сутки (5 мг). По сравнению с другими доступными ингибиторами ДПП-4, линаглиптин имеет уникальный фармакокинетический/фармакодинамический профиль, который характеризуется нелинейной фармакокинетикой, опосредованной мишенью, зависимым от концентрации связыванием с белками, минимальным почечным клиренсом и отсутствием необходимости в коррекции дозы </w:t>
      </w:r>
      <w:r>
        <w:rPr>
          <w:noProof/>
        </w:rPr>
        <w:t>из-за</w:t>
      </w:r>
      <w:r w:rsidRPr="0046364A">
        <w:rPr>
          <w:noProof/>
        </w:rPr>
        <w:t xml:space="preserve"> какого-либо внутреннего или внешнего фактора</w:t>
      </w:r>
      <w:r>
        <w:rPr>
          <w:noProof/>
        </w:rPr>
        <w:t xml:space="preserve">. </w:t>
      </w:r>
    </w:p>
    <w:p w14:paraId="008BEEFB" w14:textId="11FD5291" w:rsidR="004B1452" w:rsidRDefault="004B1452" w:rsidP="00D26A3A">
      <w:pPr>
        <w:ind w:firstLine="709"/>
        <w:rPr>
          <w:noProof/>
        </w:rPr>
      </w:pPr>
      <w:r>
        <w:rPr>
          <w:noProof/>
        </w:rPr>
        <w:t>Клинические рекомендации по лечению СД 2 типа в последней редакции рекомендуют раннее назначение ДПП-4, в том числе линаглиптин</w:t>
      </w:r>
      <w:r w:rsidR="00714B37">
        <w:rPr>
          <w:noProof/>
        </w:rPr>
        <w:t>а</w:t>
      </w:r>
      <w:r>
        <w:rPr>
          <w:noProof/>
        </w:rPr>
        <w:t xml:space="preserve"> у пациентов в дебюте СД 2 типа без АССЗ, ХСН и ХБП в сос</w:t>
      </w:r>
      <w:r w:rsidR="000B34F7">
        <w:rPr>
          <w:noProof/>
        </w:rPr>
        <w:t>т</w:t>
      </w:r>
      <w:r>
        <w:rPr>
          <w:noProof/>
        </w:rPr>
        <w:t>аве комбинированной терапии. Комбинированная терапия  может иметь преимущества в отношении долгосрочного удержания гликемического контроля даже при незначительном превышении целевого уровня HbA1c.</w:t>
      </w:r>
    </w:p>
    <w:p w14:paraId="47AC707E" w14:textId="4125F542" w:rsidR="004B1452" w:rsidRDefault="004B1452" w:rsidP="00D26A3A">
      <w:pPr>
        <w:ind w:firstLine="709"/>
        <w:rPr>
          <w:bCs/>
        </w:rPr>
      </w:pPr>
      <w:r w:rsidRPr="00AF7CFB">
        <w:rPr>
          <w:color w:val="000000" w:themeColor="text1"/>
        </w:rPr>
        <w:t xml:space="preserve">Для изучения </w:t>
      </w:r>
      <w:r w:rsidRPr="009C3181">
        <w:rPr>
          <w:bCs/>
        </w:rPr>
        <w:t>линаглиптин</w:t>
      </w:r>
      <w:r>
        <w:rPr>
          <w:color w:val="000000" w:themeColor="text1"/>
        </w:rPr>
        <w:t>а</w:t>
      </w:r>
      <w:r w:rsidRPr="009C3181">
        <w:rPr>
          <w:color w:val="000000" w:themeColor="text1"/>
        </w:rPr>
        <w:t xml:space="preserve"> </w:t>
      </w:r>
      <w:r w:rsidRPr="00AF7CFB">
        <w:rPr>
          <w:color w:val="000000" w:themeColor="text1"/>
        </w:rPr>
        <w:t xml:space="preserve">было проведено большое количество доклинических исследований. Эти исследования включали серию исследований как </w:t>
      </w:r>
      <w:r w:rsidRPr="00AF7CFB">
        <w:rPr>
          <w:i/>
          <w:iCs/>
          <w:color w:val="000000" w:themeColor="text1"/>
        </w:rPr>
        <w:t>in vitro</w:t>
      </w:r>
      <w:r w:rsidRPr="00AF7CFB">
        <w:rPr>
          <w:color w:val="000000" w:themeColor="text1"/>
        </w:rPr>
        <w:t xml:space="preserve">, так и </w:t>
      </w:r>
      <w:r w:rsidRPr="00AF7CFB">
        <w:rPr>
          <w:i/>
          <w:iCs/>
          <w:color w:val="000000" w:themeColor="text1"/>
        </w:rPr>
        <w:t>in vivo</w:t>
      </w:r>
      <w:r w:rsidRPr="00AF7CFB">
        <w:rPr>
          <w:color w:val="000000" w:themeColor="text1"/>
        </w:rPr>
        <w:t xml:space="preserve">, в результате которых были хорошо изучены фармакодинамические, фармакокинетические и токсикологические свойства </w:t>
      </w:r>
      <w:r w:rsidRPr="009C3181">
        <w:rPr>
          <w:bCs/>
        </w:rPr>
        <w:t>линаглиптина.</w:t>
      </w:r>
    </w:p>
    <w:p w14:paraId="683EB466" w14:textId="3BEBF09A" w:rsidR="008200B5" w:rsidRDefault="008200B5" w:rsidP="00D26A3A">
      <w:pPr>
        <w:ind w:firstLine="709"/>
      </w:pPr>
      <w:r>
        <w:t>При</w:t>
      </w:r>
      <w:r w:rsidRPr="008200B5">
        <w:t xml:space="preserve"> доклиническом изучении препарата линаглиптин было выяснено, что линаглиптин в целом хорошо переноси</w:t>
      </w:r>
      <w:r w:rsidR="004A71E6">
        <w:t>т</w:t>
      </w:r>
      <w:r w:rsidRPr="008200B5">
        <w:t>ся здоровыми животными и животными с диабетом. Необратимая и/или неконтролируемая токсичность возникала только при очень высоких дозах, достигавших 50 кратного увеличения максимально рекомендованной дозы человека, линаглиптин не обладает генотоксическими и канцерогенными свойствами.</w:t>
      </w:r>
    </w:p>
    <w:p w14:paraId="73D55848" w14:textId="46E1FD96" w:rsidR="008200B5" w:rsidRDefault="008200B5" w:rsidP="00D26A3A">
      <w:pPr>
        <w:ind w:firstLine="709"/>
      </w:pPr>
      <w:r>
        <w:t xml:space="preserve">Программа 3 фазы клинических исследований линаглиптина </w:t>
      </w:r>
      <w:r w:rsidR="00C14D0B">
        <w:t>включала исследование</w:t>
      </w:r>
      <w:r>
        <w:t xml:space="preserve"> эффективност</w:t>
      </w:r>
      <w:r w:rsidR="00C14D0B">
        <w:t>и</w:t>
      </w:r>
      <w:r>
        <w:t xml:space="preserve"> линаглиптина в монотерапии и в комбинации с 3 важными </w:t>
      </w:r>
      <w:r w:rsidRPr="005B2F71">
        <w:rPr>
          <w:rFonts w:eastAsia="TimesNewRomanPSMT"/>
          <w:lang w:eastAsia="en-US"/>
        </w:rPr>
        <w:t>ПССП</w:t>
      </w:r>
      <w:r>
        <w:rPr>
          <w:rFonts w:eastAsia="TimesNewRomanPSMT"/>
          <w:lang w:eastAsia="en-US"/>
        </w:rPr>
        <w:t>:</w:t>
      </w:r>
      <w:r>
        <w:t xml:space="preserve"> метформином, сульфонилмочевиной и пиоглитазоном. Предполагалось, что эти комбинации будут клинически эффективны, учитывая потенциально взаимодополняющие механизмы действия – добавление препаратов, направленных на инсулинорезистентность и/или чрезмерное печеночное производство глюкозы (агонист PPARγ или метформин) с линаглиптином, препаратом, действие которого направлено на повышение секреции инсулина и снижение концентрации глюкагона. </w:t>
      </w:r>
    </w:p>
    <w:p w14:paraId="5AA8B971" w14:textId="77777777" w:rsidR="008200B5" w:rsidRDefault="008200B5" w:rsidP="00D26A3A">
      <w:pPr>
        <w:ind w:firstLine="709"/>
      </w:pPr>
      <w:r>
        <w:t xml:space="preserve">Эффективность и безопасность монотерапии линаглиптином была оценена в двойном слепом плацебо-контролируемом исследовании продолжительностью 24 недели. </w:t>
      </w:r>
    </w:p>
    <w:p w14:paraId="15DF047D" w14:textId="6C3D51D7" w:rsidR="008200B5" w:rsidRPr="00B4057F" w:rsidRDefault="008200B5" w:rsidP="00D26A3A">
      <w:pPr>
        <w:ind w:firstLine="709"/>
        <w:rPr>
          <w:color w:val="FF0000"/>
        </w:rPr>
      </w:pPr>
      <w:r>
        <w:t>Было показано, что л</w:t>
      </w:r>
      <w:r w:rsidRPr="0060778A">
        <w:t xml:space="preserve">ечение линаглиптином привело </w:t>
      </w:r>
      <w:r>
        <w:t>к снижению</w:t>
      </w:r>
      <w:r w:rsidRPr="0060778A">
        <w:t xml:space="preserve"> изменению HbA1c по сравнению с исходным уровнем на -0,69% (p </w:t>
      </w:r>
      <w:r w:rsidR="004A71E6" w:rsidRPr="0060778A">
        <w:t>&lt;0</w:t>
      </w:r>
      <w:r w:rsidRPr="0060778A">
        <w:t xml:space="preserve">,0001) через 24 недели. У пациентов с исходным уровнем HbA1c ≥ 9,0 % снижение HbA1c составило 1,01 % (p </w:t>
      </w:r>
      <w:r w:rsidR="004A71E6" w:rsidRPr="0060778A">
        <w:t>&lt;0</w:t>
      </w:r>
      <w:r w:rsidRPr="0060778A">
        <w:t>,0001)</w:t>
      </w:r>
      <w:r>
        <w:t xml:space="preserve">. </w:t>
      </w:r>
    </w:p>
    <w:p w14:paraId="6CAB9F44" w14:textId="45FF14FA" w:rsidR="008200B5" w:rsidRDefault="00AA0900" w:rsidP="00AA0900">
      <w:pPr>
        <w:ind w:firstLine="709"/>
      </w:pPr>
      <w:r>
        <w:t>П</w:t>
      </w:r>
      <w:r w:rsidR="008200B5">
        <w:t>роведено международное рандомизированное двойное слепое плацебо-контролируемое исследование в параллельных группах изучени</w:t>
      </w:r>
      <w:r>
        <w:t>я</w:t>
      </w:r>
      <w:r w:rsidR="008200B5">
        <w:t xml:space="preserve"> эффективности </w:t>
      </w:r>
      <w:r>
        <w:lastRenderedPageBreak/>
        <w:t xml:space="preserve">комбинированной терапии </w:t>
      </w:r>
      <w:r w:rsidR="008200B5" w:rsidRPr="0060778A">
        <w:t>линаглиптин</w:t>
      </w:r>
      <w:r>
        <w:t>ом</w:t>
      </w:r>
      <w:r w:rsidR="008200B5" w:rsidRPr="0060778A">
        <w:t xml:space="preserve"> </w:t>
      </w:r>
      <w:r>
        <w:t>с пиоглитазоном. Установлено</w:t>
      </w:r>
      <w:r w:rsidR="008200B5">
        <w:t xml:space="preserve">, что разница в средних значениях HbA1c в группе линаглиптина по сравнению с плацебо составила -0,51% (95% доверительный </w:t>
      </w:r>
      <w:r>
        <w:t>интервал [ДИ] -0,71, -0,30; p &lt;</w:t>
      </w:r>
      <w:r w:rsidR="008200B5">
        <w:t xml:space="preserve">0,0001). Снижение уровня ГПН было значительно больше для группы линаглиптин плюс пиоглитазон, чем для плацебо плюс пиоглитазон; -1,8 и -1,0 ммоль/л соответственно (95% ДИ -1,2, -0,4; p </w:t>
      </w:r>
      <w:r w:rsidR="001D6ADC">
        <w:t>&lt;0</w:t>
      </w:r>
      <w:r w:rsidR="008200B5">
        <w:t xml:space="preserve">,0001). </w:t>
      </w:r>
    </w:p>
    <w:p w14:paraId="09525A50" w14:textId="6575C55A" w:rsidR="008200B5" w:rsidRPr="00F77D2A" w:rsidRDefault="001A66A6" w:rsidP="001A66A6">
      <w:pPr>
        <w:ind w:firstLine="709"/>
      </w:pPr>
      <w:r>
        <w:t>П</w:t>
      </w:r>
      <w:r w:rsidR="008200B5" w:rsidRPr="0016106D">
        <w:t>роведено международное рандомизированное двойное слепое плацебо-контролируемое исследование в параллельных группах</w:t>
      </w:r>
      <w:r>
        <w:t xml:space="preserve"> изучения</w:t>
      </w:r>
      <w:r w:rsidR="008200B5" w:rsidRPr="0016106D">
        <w:t xml:space="preserve"> эффективности комбинированной </w:t>
      </w:r>
      <w:r w:rsidRPr="0016106D">
        <w:t>терапии линаглиптина</w:t>
      </w:r>
      <w:r w:rsidR="008200B5" w:rsidRPr="0016106D">
        <w:t xml:space="preserve"> с метформином</w:t>
      </w:r>
      <w:r w:rsidR="008200B5">
        <w:t xml:space="preserve">. </w:t>
      </w:r>
      <w:r>
        <w:t>Л</w:t>
      </w:r>
      <w:r w:rsidR="008200B5">
        <w:t xml:space="preserve">инаглиптин показал значительное снижение по сравнению с плацебо средних значений по сравнению с исходным уровнем </w:t>
      </w:r>
      <w:r>
        <w:t xml:space="preserve">для следующих показателей: </w:t>
      </w:r>
      <w:r w:rsidR="008200B5">
        <w:t>HbA1c (-0,49 против 0,15%), ГПН (-0,59 против 0,58 ммоль/л) и у</w:t>
      </w:r>
      <w:r w:rsidR="008200B5" w:rsidRPr="00B41EC9">
        <w:t>ровн</w:t>
      </w:r>
      <w:r w:rsidR="008200B5">
        <w:t>я</w:t>
      </w:r>
      <w:r w:rsidR="008200B5" w:rsidRPr="00B41EC9">
        <w:t xml:space="preserve"> глюкоз</w:t>
      </w:r>
      <w:r w:rsidR="008200B5">
        <w:t>ы</w:t>
      </w:r>
      <w:r w:rsidR="008200B5" w:rsidRPr="00B41EC9">
        <w:t xml:space="preserve"> в </w:t>
      </w:r>
      <w:r w:rsidR="004C160C" w:rsidRPr="00B41EC9">
        <w:t>крови через</w:t>
      </w:r>
      <w:r w:rsidR="008200B5" w:rsidRPr="00B41EC9">
        <w:t xml:space="preserve"> 2 часа после приема пищи</w:t>
      </w:r>
      <w:r w:rsidR="008200B5">
        <w:t xml:space="preserve"> (-2,7 против 0,7 ммоль/л), р </w:t>
      </w:r>
      <w:r w:rsidR="004C160C">
        <w:t>&lt;0</w:t>
      </w:r>
      <w:r w:rsidR="008200B5">
        <w:t>,0001. Добавление линаглиптина в дозе 5 мг 1 раз в сутки у пациентов с СД 2, недостаточно контролируемым метформином, приводило к значительному и клинически значимому улучшение гликемического контроля без увеличения веса или повышенного риска гипогликемии.</w:t>
      </w:r>
    </w:p>
    <w:p w14:paraId="6379211A" w14:textId="6BC09327" w:rsidR="008200B5" w:rsidRPr="0016106D" w:rsidRDefault="004C160C" w:rsidP="004C160C">
      <w:pPr>
        <w:ind w:firstLine="709"/>
      </w:pPr>
      <w:r>
        <w:t>П</w:t>
      </w:r>
      <w:r w:rsidR="008200B5">
        <w:t xml:space="preserve">роведено </w:t>
      </w:r>
      <w:r w:rsidR="008200B5" w:rsidRPr="006840D6">
        <w:t xml:space="preserve">многоцентровое 24-недельное рандомизированное двойное слепое исследование в параллельных группах с участием 1058 пациентов, сравнивающее </w:t>
      </w:r>
      <w:r w:rsidR="008200B5">
        <w:t xml:space="preserve">лечение </w:t>
      </w:r>
      <w:r w:rsidR="008200B5" w:rsidRPr="006840D6">
        <w:t>линаглиптин</w:t>
      </w:r>
      <w:r w:rsidR="008200B5">
        <w:t>ом</w:t>
      </w:r>
      <w:r w:rsidR="008200B5" w:rsidRPr="006840D6">
        <w:t xml:space="preserve"> (5 мг один раз в </w:t>
      </w:r>
      <w:r w:rsidR="008200B5">
        <w:t>сутки</w:t>
      </w:r>
      <w:r w:rsidR="008200B5" w:rsidRPr="006840D6">
        <w:t xml:space="preserve">) и плацебо при добавлении к </w:t>
      </w:r>
      <w:r w:rsidR="008200B5">
        <w:t xml:space="preserve">комбинации </w:t>
      </w:r>
      <w:r w:rsidR="008200B5" w:rsidRPr="006840D6">
        <w:t xml:space="preserve">метформин плюс сульфонилмочевина. </w:t>
      </w:r>
      <w:r>
        <w:t>На</w:t>
      </w:r>
      <w:r w:rsidR="008200B5">
        <w:t xml:space="preserve"> 24-й неделе среднее изменение HbA(1c) по сравнению с исходным уровнем составило -7 ммоль/моль (-0,62%) [95% ДИ от -8 до -6 </w:t>
      </w:r>
      <w:r>
        <w:t>ммоль/моль (от -0,73 до -0,50%)</w:t>
      </w:r>
      <w:r w:rsidR="008200B5">
        <w:t xml:space="preserve">; р &lt;0,0001]. Больше участников с исходным уровнем HbA(1c) ≥ 53 ммоль/моль (≥ 7,0%) достигли уровня HbA(1c) </w:t>
      </w:r>
      <w:r>
        <w:t>&lt;53</w:t>
      </w:r>
      <w:r w:rsidR="008200B5">
        <w:t xml:space="preserve"> ммоль/моль (&lt;7,0%) при применении линаглиптина по сравнению с плацебо (29,2% против 8,1%, </w:t>
      </w:r>
      <w:r w:rsidR="00D02D6B">
        <w:rPr>
          <w:lang w:val="en-US"/>
        </w:rPr>
        <w:t>p</w:t>
      </w:r>
      <w:r w:rsidR="00D02D6B">
        <w:t xml:space="preserve"> &lt;</w:t>
      </w:r>
      <w:r w:rsidR="008200B5">
        <w:t xml:space="preserve">0,0001). ГПН снижалась при приеме линаглиптина по сравнению с плацебо (-0,7 ммоль/л, 95% ДИ от -1,0 до -0,4; </w:t>
      </w:r>
      <w:r w:rsidR="00D02D6B">
        <w:rPr>
          <w:lang w:val="en-US"/>
        </w:rPr>
        <w:t>p</w:t>
      </w:r>
      <w:r w:rsidR="00D02D6B">
        <w:t xml:space="preserve"> &lt;</w:t>
      </w:r>
      <w:r w:rsidR="008200B5">
        <w:t>0,0001). У пациентов с СД2 добавление линаглиптина к метформину, назначаемому в комбинации с сульфонилмочевиной, значительно улучшало гликемический контроль. Линаглиптин может быть возможным вариантом лечения для лиц с неадекватным гликемическим контролем при применении комбинированной терапии метформином и производным сульфонилмочевины.</w:t>
      </w:r>
    </w:p>
    <w:p w14:paraId="38F7CE58" w14:textId="77777777" w:rsidR="008200B5" w:rsidRDefault="008200B5" w:rsidP="00D26A3A">
      <w:pPr>
        <w:pStyle w:val="OT"/>
        <w:spacing w:after="0"/>
        <w:ind w:firstLine="709"/>
        <w:rPr>
          <w:sz w:val="24"/>
          <w:szCs w:val="24"/>
        </w:rPr>
      </w:pPr>
      <w:r w:rsidRPr="00296518">
        <w:rPr>
          <w:sz w:val="24"/>
          <w:szCs w:val="24"/>
        </w:rPr>
        <w:t>В анализ безопасности включены исследования, которые проводились у пациентов с СД 2</w:t>
      </w:r>
      <w:r>
        <w:rPr>
          <w:sz w:val="24"/>
          <w:szCs w:val="24"/>
        </w:rPr>
        <w:t>. В</w:t>
      </w:r>
      <w:r w:rsidRPr="00C41DF0">
        <w:rPr>
          <w:sz w:val="24"/>
          <w:szCs w:val="24"/>
        </w:rPr>
        <w:t>се исследования у пациентов с сахарным диабетом 2 типа включали в общей сложности 6198 пациентов. Из них 4687</w:t>
      </w:r>
      <w:r>
        <w:rPr>
          <w:sz w:val="24"/>
          <w:szCs w:val="24"/>
        </w:rPr>
        <w:t xml:space="preserve"> </w:t>
      </w:r>
      <w:r w:rsidRPr="00C41DF0">
        <w:rPr>
          <w:sz w:val="24"/>
          <w:szCs w:val="24"/>
        </w:rPr>
        <w:t xml:space="preserve">пациентов получали линаглиптин (в любой дозе), а 4040 пациентов получали линаглиптин в дозе 5 мг </w:t>
      </w:r>
      <w:r>
        <w:rPr>
          <w:sz w:val="24"/>
          <w:szCs w:val="24"/>
        </w:rPr>
        <w:t>один раз в день</w:t>
      </w:r>
      <w:r w:rsidRPr="00C41DF0">
        <w:rPr>
          <w:sz w:val="24"/>
          <w:szCs w:val="24"/>
        </w:rPr>
        <w:t>.</w:t>
      </w:r>
      <w:r>
        <w:rPr>
          <w:sz w:val="24"/>
          <w:szCs w:val="24"/>
        </w:rPr>
        <w:t xml:space="preserve"> </w:t>
      </w:r>
      <w:r w:rsidRPr="00C41DF0">
        <w:rPr>
          <w:sz w:val="24"/>
          <w:szCs w:val="24"/>
        </w:rPr>
        <w:t>Из пациентов, получавших линаглиптин в дозе 5 мг, 3430 пациентов подвергались воздействию в течение 6 месяцев или дольше</w:t>
      </w:r>
      <w:r>
        <w:rPr>
          <w:sz w:val="24"/>
          <w:szCs w:val="24"/>
        </w:rPr>
        <w:t xml:space="preserve">, </w:t>
      </w:r>
      <w:r>
        <w:t xml:space="preserve">2390 </w:t>
      </w:r>
      <w:r w:rsidRPr="00C41DF0">
        <w:rPr>
          <w:sz w:val="24"/>
          <w:szCs w:val="24"/>
        </w:rPr>
        <w:t xml:space="preserve">пациентов в течение 12 месяцев или дольше и 536 пациентов в течение 18 месяцев или дольше. </w:t>
      </w:r>
    </w:p>
    <w:p w14:paraId="6BEA9DA5" w14:textId="77777777" w:rsidR="00D02D6B" w:rsidRDefault="00D02D6B" w:rsidP="00D02D6B">
      <w:pPr>
        <w:pStyle w:val="OT"/>
        <w:spacing w:after="0"/>
        <w:ind w:firstLine="709"/>
        <w:rPr>
          <w:sz w:val="24"/>
          <w:szCs w:val="24"/>
        </w:rPr>
      </w:pPr>
      <w:r w:rsidRPr="00326568">
        <w:rPr>
          <w:sz w:val="24"/>
          <w:szCs w:val="24"/>
        </w:rPr>
        <w:t xml:space="preserve">Общий процент пациентов с нежелательными явлениями был сопоставим между видами лечения (плацебо 53,8% по сравнению с линаглиптином 55,0%). Доля пациентов с нежелательными явлениями легкой (36,8% против 37,6% в группе плацебо и линаглиптина соответственно), средней тяжести (15,6% против 15,6%) или тяжелой (1,4% против 1,8%) интенсивности были одинаковыми. Нежелательные явления, связанные с лекарственным </w:t>
      </w:r>
      <w:r>
        <w:rPr>
          <w:sz w:val="24"/>
          <w:szCs w:val="24"/>
        </w:rPr>
        <w:t>препаратом</w:t>
      </w:r>
      <w:r w:rsidRPr="00326568">
        <w:rPr>
          <w:sz w:val="24"/>
          <w:szCs w:val="24"/>
        </w:rPr>
        <w:t>, были немного более частыми в группе линаглиптина, чем в группе плацебо (10,4%</w:t>
      </w:r>
      <w:r>
        <w:rPr>
          <w:sz w:val="24"/>
          <w:szCs w:val="24"/>
        </w:rPr>
        <w:t xml:space="preserve"> </w:t>
      </w:r>
      <w:r w:rsidRPr="00326568">
        <w:rPr>
          <w:sz w:val="24"/>
          <w:szCs w:val="24"/>
        </w:rPr>
        <w:t>против</w:t>
      </w:r>
      <w:r>
        <w:rPr>
          <w:sz w:val="24"/>
          <w:szCs w:val="24"/>
        </w:rPr>
        <w:t xml:space="preserve"> </w:t>
      </w:r>
      <w:r w:rsidRPr="00326568">
        <w:rPr>
          <w:sz w:val="24"/>
          <w:szCs w:val="24"/>
        </w:rPr>
        <w:t xml:space="preserve">8,5%). Самое частое связанное с линаглиптином нежелательное явление была гипогликемия с более высокой частотой в группе линаглиптина (2,4% против 5,0% в группе плацебо и линаглиптина соответственно, возникающая преимущественно на фоне </w:t>
      </w:r>
      <w:r>
        <w:rPr>
          <w:sz w:val="24"/>
          <w:szCs w:val="24"/>
        </w:rPr>
        <w:t xml:space="preserve">приема </w:t>
      </w:r>
      <w:r w:rsidRPr="00326568">
        <w:rPr>
          <w:sz w:val="24"/>
          <w:szCs w:val="24"/>
        </w:rPr>
        <w:t>метформина), и гипергликемия с более высокой частотой в группе плацебо. группа (1,5% против 0,5%)</w:t>
      </w:r>
      <w:r>
        <w:rPr>
          <w:sz w:val="24"/>
          <w:szCs w:val="24"/>
        </w:rPr>
        <w:t>.</w:t>
      </w:r>
    </w:p>
    <w:p w14:paraId="356116C1" w14:textId="77777777" w:rsidR="00D02D6B" w:rsidRDefault="00D02D6B" w:rsidP="00D02D6B">
      <w:pPr>
        <w:ind w:firstLine="709"/>
      </w:pPr>
      <w:bookmarkStart w:id="303" w:name="_Hlk121103700"/>
      <w:r w:rsidRPr="00C41DF0">
        <w:lastRenderedPageBreak/>
        <w:t xml:space="preserve">Частота преждевременного прекращения приема исследуемого препарата была выше в группе плацебо, чем в группе линаглиптина (3,6% против 2,3%). Разница была в основном связана с более высокой частотой гипергликемии (0,9% против 0,2%) и повышением уровня глюкозы в крови (0,4% против 0,1%) в группе плацебо. </w:t>
      </w:r>
      <w:r>
        <w:t>Как и ожидалось, гипергликемия возникала с большей частотой в группе плацебо/фон, чем в группе линаглиптина (10,6% против 5,0%). И наоборот, гипогликемия реже встречалась в группе плацебо (4,1%), чем в группе линаглиптина (7,6%).</w:t>
      </w:r>
    </w:p>
    <w:p w14:paraId="68B2C6A6" w14:textId="77777777" w:rsidR="00D02D6B" w:rsidRPr="00785050" w:rsidRDefault="00D02D6B" w:rsidP="00D02D6B">
      <w:pPr>
        <w:pStyle w:val="OT"/>
        <w:spacing w:after="0"/>
        <w:ind w:firstLine="709"/>
        <w:rPr>
          <w:sz w:val="24"/>
          <w:szCs w:val="24"/>
        </w:rPr>
      </w:pPr>
      <w:r w:rsidRPr="00326568">
        <w:rPr>
          <w:sz w:val="24"/>
          <w:szCs w:val="24"/>
        </w:rPr>
        <w:t>Частота серьезных нежелательных явлений была низкой в обеих группах лечения (2,5% против 2,7%). Было 2 серьезных нежелательных явления со смертельным исходом в группе линаглиптина и ни одного в группе плацебо</w:t>
      </w:r>
      <w:r>
        <w:rPr>
          <w:sz w:val="24"/>
          <w:szCs w:val="24"/>
        </w:rPr>
        <w:t>.</w:t>
      </w:r>
    </w:p>
    <w:p w14:paraId="2D7BB4A8" w14:textId="77777777" w:rsidR="00D02D6B" w:rsidRPr="0016106D" w:rsidRDefault="00D02D6B" w:rsidP="00D02D6B">
      <w:pPr>
        <w:ind w:firstLine="709"/>
      </w:pPr>
      <w:r>
        <w:t xml:space="preserve">В целом, инфекции и инвазии были наиболее частыми побочными эффектами. Нарушения опорно-двигательного аппарата и соединительной ткани; респираторные, торакальные и медиастинальные расстройства, а также сосудистые расстройства встречались с большей частотой в группе линаглиптина, однако разница никогда не превышала 2%. Кроме того, в группе линаглиптина также наблюдались более высокие частоты заболеваний кожи и подкожной клетчатки (2,6% против 4,0%). </w:t>
      </w:r>
    </w:p>
    <w:p w14:paraId="7C4D0D05" w14:textId="48B2DB42" w:rsidR="008200B5" w:rsidRDefault="008200B5" w:rsidP="00D26A3A">
      <w:pPr>
        <w:ind w:firstLine="709"/>
      </w:pPr>
      <w:r>
        <w:t>Одним из основных преимуществ применени</w:t>
      </w:r>
      <w:r w:rsidR="00B11E63">
        <w:t>я</w:t>
      </w:r>
      <w:r>
        <w:t xml:space="preserve"> линаглиптина перед другими гипогликемическими препаратами является его безопасное использование у пациентов с почечной и печеночной недостаточностью и у пациентов с сердечно-сосудистыми </w:t>
      </w:r>
      <w:r w:rsidR="00656A75">
        <w:t>заболеваниями, возможность</w:t>
      </w:r>
      <w:r>
        <w:t xml:space="preserve"> сочетать с другими гипогликемическими препаратами.</w:t>
      </w:r>
    </w:p>
    <w:bookmarkEnd w:id="164"/>
    <w:bookmarkEnd w:id="303"/>
    <w:p w14:paraId="2634ABB7" w14:textId="13787AED" w:rsidR="00B11E63" w:rsidRDefault="00B11E63" w:rsidP="00B11E63">
      <w:pPr>
        <w:ind w:firstLine="709"/>
        <w:rPr>
          <w:color w:val="000000" w:themeColor="text1"/>
        </w:rPr>
      </w:pPr>
      <w:r w:rsidRPr="00656A75">
        <w:rPr>
          <w:lang w:val="en-US" w:eastAsia="ru-RU"/>
        </w:rPr>
        <w:t>D</w:t>
      </w:r>
      <w:r w:rsidRPr="00656A75">
        <w:rPr>
          <w:lang w:eastAsia="ru-RU"/>
        </w:rPr>
        <w:t>T-</w:t>
      </w:r>
      <w:r w:rsidRPr="00656A75">
        <w:rPr>
          <w:lang w:val="en-US" w:eastAsia="ru-RU"/>
        </w:rPr>
        <w:t>LNG</w:t>
      </w:r>
      <w:r w:rsidRPr="00656A75">
        <w:rPr>
          <w:color w:val="000000" w:themeColor="text1"/>
        </w:rPr>
        <w:t xml:space="preserve">, </w:t>
      </w:r>
      <w:r w:rsidRPr="00656A75">
        <w:t>таблетки, покрытые пленочной оболочкой, 5 мг</w:t>
      </w:r>
      <w:r w:rsidRPr="00656A75">
        <w:rPr>
          <w:color w:val="000000" w:themeColor="text1"/>
        </w:rPr>
        <w:t xml:space="preserve"> (</w:t>
      </w:r>
      <w:r w:rsidRPr="00656A75">
        <w:rPr>
          <w:lang w:eastAsia="ru-RU"/>
        </w:rPr>
        <w:t>АО «Р-Фарм», Россия</w:t>
      </w:r>
      <w:r w:rsidRPr="00656A75">
        <w:rPr>
          <w:color w:val="000000" w:themeColor="text1"/>
        </w:rPr>
        <w:t xml:space="preserve">) представляет собой воспроизведенный препарат по отношению к референтному препарату линаглиптина </w:t>
      </w:r>
      <w:r w:rsidR="006D3A74">
        <w:rPr>
          <w:color w:val="000000" w:themeColor="text1"/>
        </w:rPr>
        <w:t xml:space="preserve">– </w:t>
      </w:r>
      <w:r w:rsidRPr="00656A75">
        <w:t>Тражента</w:t>
      </w:r>
      <w:r w:rsidRPr="00656A75">
        <w:rPr>
          <w:vertAlign w:val="superscript"/>
        </w:rPr>
        <w:t>®</w:t>
      </w:r>
      <w:r w:rsidR="001568A5">
        <w:t>, таблетки, покрыты</w:t>
      </w:r>
      <w:r w:rsidRPr="00656A75">
        <w:t>е пленочной оболочкой, 5 мг (</w:t>
      </w:r>
      <w:r w:rsidR="00656A75" w:rsidRPr="00656A75">
        <w:rPr>
          <w:rFonts w:eastAsia="Calibri"/>
          <w:bCs/>
        </w:rPr>
        <w:t>Берингер Ингельхайм Интернешнл ГмбХ, Германия</w:t>
      </w:r>
      <w:r w:rsidRPr="00656A75">
        <w:t>)</w:t>
      </w:r>
      <w:r w:rsidRPr="00656A75">
        <w:rPr>
          <w:color w:val="000000" w:themeColor="text1"/>
        </w:rPr>
        <w:t xml:space="preserve">. Он полностью соответствует по качественному и количественному составу действующего и </w:t>
      </w:r>
      <w:r w:rsidR="006D3A74">
        <w:rPr>
          <w:color w:val="000000" w:themeColor="text1"/>
        </w:rPr>
        <w:t xml:space="preserve">по качественному составу </w:t>
      </w:r>
      <w:r w:rsidRPr="00656A75">
        <w:rPr>
          <w:color w:val="000000" w:themeColor="text1"/>
        </w:rPr>
        <w:t xml:space="preserve">вспомогательных веществ, дозировке и форме выпуска препарату </w:t>
      </w:r>
      <w:r w:rsidR="006D3A74" w:rsidRPr="00656A75">
        <w:t>Тражента</w:t>
      </w:r>
      <w:r w:rsidRPr="00656A75">
        <w:rPr>
          <w:vertAlign w:val="superscript"/>
        </w:rPr>
        <w:t>®</w:t>
      </w:r>
      <w:r w:rsidRPr="00656A75">
        <w:rPr>
          <w:color w:val="000000" w:themeColor="text1"/>
        </w:rPr>
        <w:t>, а, следовательно, может быть рекомендован для проведения клинического исследования биоэквивалентности у добровольцев, с целью осуществления его последующей государственной регистрации.</w:t>
      </w:r>
    </w:p>
    <w:p w14:paraId="413F803C" w14:textId="77777777" w:rsidR="004B1452" w:rsidRPr="004B1452" w:rsidRDefault="004B1452" w:rsidP="004B1452">
      <w:pPr>
        <w:ind w:firstLine="708"/>
        <w:rPr>
          <w:color w:val="000000"/>
        </w:rPr>
      </w:pPr>
    </w:p>
    <w:sectPr w:rsidR="004B1452" w:rsidRPr="004B1452" w:rsidSect="00AB01E2">
      <w:headerReference w:type="default" r:id="rId26"/>
      <w:footerReference w:type="default" r:id="rId27"/>
      <w:headerReference w:type="first" r:id="rId28"/>
      <w:pgSz w:w="11906" w:h="16838"/>
      <w:pgMar w:top="1134" w:right="849" w:bottom="1134" w:left="1701" w:header="708"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9B33B0" w14:textId="77777777" w:rsidR="00624B1D" w:rsidRDefault="00624B1D" w:rsidP="00E30437">
      <w:r>
        <w:separator/>
      </w:r>
    </w:p>
  </w:endnote>
  <w:endnote w:type="continuationSeparator" w:id="0">
    <w:p w14:paraId="3773FA36" w14:textId="77777777" w:rsidR="00624B1D" w:rsidRDefault="00624B1D" w:rsidP="00E304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l?r ?S?V?b?N"/>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CC"/>
    <w:family w:val="swiss"/>
    <w:pitch w:val="variable"/>
    <w:sig w:usb0="E0002EFF" w:usb1="C0007843" w:usb2="00000009" w:usb3="00000000" w:csb0="000001FF" w:csb1="00000000"/>
  </w:font>
  <w:font w:name="MS Reference Sans Serif">
    <w:panose1 w:val="020B0604030504040204"/>
    <w:charset w:val="CC"/>
    <w:family w:val="swiss"/>
    <w:pitch w:val="variable"/>
    <w:sig w:usb0="20000287" w:usb1="00000000" w:usb2="00000000" w:usb3="00000000" w:csb0="0000019F" w:csb1="00000000"/>
  </w:font>
  <w:font w:name="Candara">
    <w:panose1 w:val="020E0502030303020204"/>
    <w:charset w:val="CC"/>
    <w:family w:val="swiss"/>
    <w:pitch w:val="variable"/>
    <w:sig w:usb0="A00002EF" w:usb1="4000A44B" w:usb2="00000000" w:usb3="00000000" w:csb0="0000019F" w:csb1="00000000"/>
  </w:font>
  <w:font w:name="TimesNewRomanPSMT">
    <w:altName w:val="MS Gothic"/>
    <w:panose1 w:val="00000000000000000000"/>
    <w:charset w:val="80"/>
    <w:family w:val="auto"/>
    <w:notTrueType/>
    <w:pitch w:val="default"/>
    <w:sig w:usb0="00000201" w:usb1="08070000" w:usb2="00000010" w:usb3="00000000" w:csb0="00020004" w:csb1="00000000"/>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sig w:usb0="00000003" w:usb1="00000000" w:usb2="00000000" w:usb3="00000000" w:csb0="00000001" w:csb1="00000000"/>
  </w:font>
  <w:font w:name="SymbolMT">
    <w:altName w:val="Yu Gothic UI"/>
    <w:panose1 w:val="00000000000000000000"/>
    <w:charset w:val="81"/>
    <w:family w:val="auto"/>
    <w:notTrueType/>
    <w:pitch w:val="default"/>
    <w:sig w:usb0="00000000" w:usb1="09060000" w:usb2="00000010" w:usb3="00000000" w:csb0="00080000" w:csb1="00000000"/>
  </w:font>
  <w:font w:name="Corbel">
    <w:panose1 w:val="020B0503020204020204"/>
    <w:charset w:val="CC"/>
    <w:family w:val="swiss"/>
    <w:pitch w:val="variable"/>
    <w:sig w:usb0="A00002EF" w:usb1="4000A44B" w:usb2="00000000" w:usb3="00000000" w:csb0="0000019F" w:csb1="00000000"/>
  </w:font>
  <w:font w:name="Arial Narrow">
    <w:panose1 w:val="020B0606020202030204"/>
    <w:charset w:val="CC"/>
    <w:family w:val="swiss"/>
    <w:pitch w:val="variable"/>
    <w:sig w:usb0="00000287" w:usb1="00000800" w:usb2="00000000" w:usb3="00000000" w:csb0="0000009F" w:csb1="00000000"/>
  </w:font>
  <w:font w:name="Cambria Math">
    <w:panose1 w:val="02040503050406030204"/>
    <w:charset w:val="CC"/>
    <w:family w:val="roman"/>
    <w:pitch w:val="variable"/>
    <w:sig w:usb0="E00006FF" w:usb1="420024FF" w:usb2="02000000" w:usb3="00000000" w:csb0="0000019F" w:csb1="00000000"/>
  </w:font>
  <w:font w:name="SimSun">
    <w:altName w:val="§­§°§®§Ц"/>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64EF16" w14:textId="77777777" w:rsidR="00686E75" w:rsidRPr="00AB01E2" w:rsidRDefault="00686E75" w:rsidP="00BF01A9">
    <w:pPr>
      <w:rPr>
        <w:sz w:val="20"/>
      </w:rPr>
    </w:pPr>
  </w:p>
  <w:tbl>
    <w:tblPr>
      <w:tblW w:w="9498" w:type="dxa"/>
      <w:tblInd w:w="-142" w:type="dxa"/>
      <w:tblLook w:val="04A0" w:firstRow="1" w:lastRow="0" w:firstColumn="1" w:lastColumn="0" w:noHBand="0" w:noVBand="1"/>
    </w:tblPr>
    <w:tblGrid>
      <w:gridCol w:w="3261"/>
      <w:gridCol w:w="3544"/>
      <w:gridCol w:w="2693"/>
    </w:tblGrid>
    <w:tr w:rsidR="00686E75" w:rsidRPr="00A624A0" w14:paraId="48E32660" w14:textId="77777777" w:rsidTr="006A403D">
      <w:tc>
        <w:tcPr>
          <w:tcW w:w="3261" w:type="dxa"/>
          <w:hideMark/>
        </w:tcPr>
        <w:p w14:paraId="6463542A" w14:textId="77777777" w:rsidR="00686E75" w:rsidRPr="006A403D" w:rsidRDefault="00686E75" w:rsidP="006A403D">
          <w:pPr>
            <w:tabs>
              <w:tab w:val="center" w:pos="4395"/>
              <w:tab w:val="right" w:pos="9355"/>
            </w:tabs>
            <w:jc w:val="left"/>
            <w:rPr>
              <w:rFonts w:eastAsia="Times New Roman"/>
              <w:szCs w:val="22"/>
              <w:lang w:eastAsia="en-US"/>
            </w:rPr>
          </w:pPr>
          <w:r w:rsidRPr="00E34EAC">
            <w:rPr>
              <w:rFonts w:eastAsia="Times New Roman"/>
              <w:szCs w:val="22"/>
              <w:lang w:eastAsia="en-US"/>
            </w:rPr>
            <w:t>КОНФИДЕНЦИАЛЬНО</w:t>
          </w:r>
        </w:p>
      </w:tc>
      <w:tc>
        <w:tcPr>
          <w:tcW w:w="3544" w:type="dxa"/>
          <w:hideMark/>
        </w:tcPr>
        <w:p w14:paraId="51A0CE56" w14:textId="21F1932D" w:rsidR="00686E75" w:rsidRPr="00E34EAC" w:rsidRDefault="00686E75" w:rsidP="00BE477C">
          <w:pPr>
            <w:tabs>
              <w:tab w:val="center" w:pos="4395"/>
              <w:tab w:val="right" w:pos="9355"/>
            </w:tabs>
            <w:ind w:left="34"/>
            <w:jc w:val="center"/>
            <w:rPr>
              <w:rFonts w:eastAsia="Times New Roman"/>
              <w:lang w:eastAsia="en-US"/>
            </w:rPr>
          </w:pPr>
          <w:r>
            <w:rPr>
              <w:rFonts w:eastAsia="Times New Roman"/>
              <w:lang w:eastAsia="en-US"/>
            </w:rPr>
            <w:t>Версия 1.0 от 23</w:t>
          </w:r>
          <w:r w:rsidRPr="00595638">
            <w:rPr>
              <w:rFonts w:eastAsia="Times New Roman"/>
              <w:lang w:eastAsia="en-US"/>
            </w:rPr>
            <w:t>-июн-2023 г.</w:t>
          </w:r>
        </w:p>
      </w:tc>
      <w:tc>
        <w:tcPr>
          <w:tcW w:w="2693" w:type="dxa"/>
          <w:hideMark/>
        </w:tcPr>
        <w:p w14:paraId="2118A0F2" w14:textId="25ADC78B" w:rsidR="00686E75" w:rsidRPr="00A624A0" w:rsidRDefault="00686E75" w:rsidP="006A403D">
          <w:pPr>
            <w:tabs>
              <w:tab w:val="center" w:pos="4395"/>
              <w:tab w:val="right" w:pos="9355"/>
            </w:tabs>
            <w:ind w:left="129" w:right="-108"/>
            <w:jc w:val="right"/>
            <w:rPr>
              <w:rFonts w:eastAsia="Times New Roman"/>
              <w:lang w:eastAsia="en-US"/>
            </w:rPr>
          </w:pPr>
          <w:r w:rsidRPr="00A624A0">
            <w:rPr>
              <w:rFonts w:eastAsia="Times New Roman"/>
              <w:lang w:eastAsia="en-US"/>
            </w:rPr>
            <w:t xml:space="preserve">Страница </w:t>
          </w:r>
          <w:r w:rsidRPr="00A624A0">
            <w:rPr>
              <w:rFonts w:eastAsia="Times New Roman"/>
              <w:lang w:eastAsia="en-US"/>
            </w:rPr>
            <w:fldChar w:fldCharType="begin"/>
          </w:r>
          <w:r w:rsidRPr="00A624A0">
            <w:rPr>
              <w:rFonts w:eastAsia="Times New Roman"/>
              <w:lang w:eastAsia="en-US"/>
            </w:rPr>
            <w:instrText>PAGE  \* Arabic  \* MERGEFORMAT</w:instrText>
          </w:r>
          <w:r w:rsidRPr="00A624A0">
            <w:rPr>
              <w:rFonts w:eastAsia="Times New Roman"/>
              <w:lang w:eastAsia="en-US"/>
            </w:rPr>
            <w:fldChar w:fldCharType="separate"/>
          </w:r>
          <w:r w:rsidR="007F5E52">
            <w:rPr>
              <w:rFonts w:eastAsia="Times New Roman"/>
              <w:noProof/>
              <w:lang w:eastAsia="en-US"/>
            </w:rPr>
            <w:t>4</w:t>
          </w:r>
          <w:r w:rsidRPr="00A624A0">
            <w:rPr>
              <w:rFonts w:eastAsia="Times New Roman"/>
              <w:lang w:eastAsia="en-US"/>
            </w:rPr>
            <w:fldChar w:fldCharType="end"/>
          </w:r>
          <w:r w:rsidRPr="00A624A0">
            <w:rPr>
              <w:rFonts w:eastAsia="Times New Roman"/>
              <w:lang w:eastAsia="en-US"/>
            </w:rPr>
            <w:t xml:space="preserve"> из </w:t>
          </w:r>
          <w:r>
            <w:rPr>
              <w:rFonts w:eastAsia="Times New Roman"/>
              <w:lang w:eastAsia="en-US"/>
            </w:rPr>
            <w:fldChar w:fldCharType="begin"/>
          </w:r>
          <w:r w:rsidRPr="006A403D">
            <w:rPr>
              <w:rFonts w:eastAsia="Times New Roman"/>
              <w:lang w:eastAsia="en-US"/>
            </w:rPr>
            <w:instrText>NUMPAGES  \* Arabic  \* MERGEFORMAT</w:instrText>
          </w:r>
          <w:r>
            <w:rPr>
              <w:rFonts w:eastAsia="Times New Roman"/>
              <w:lang w:eastAsia="en-US"/>
            </w:rPr>
            <w:fldChar w:fldCharType="separate"/>
          </w:r>
          <w:r w:rsidR="007F5E52">
            <w:rPr>
              <w:rFonts w:eastAsia="Times New Roman"/>
              <w:noProof/>
              <w:lang w:eastAsia="en-US"/>
            </w:rPr>
            <w:t>83</w:t>
          </w:r>
          <w:r>
            <w:rPr>
              <w:rFonts w:eastAsia="Times New Roman"/>
              <w:lang w:eastAsia="en-US"/>
            </w:rPr>
            <w:fldChar w:fldCharType="end"/>
          </w:r>
        </w:p>
      </w:tc>
    </w:tr>
  </w:tbl>
  <w:p w14:paraId="09E6F73C" w14:textId="77777777" w:rsidR="00686E75" w:rsidRPr="008C1807" w:rsidRDefault="00686E75" w:rsidP="00AB01E2">
    <w:pPr>
      <w:pStyle w:val="a6"/>
      <w:tabs>
        <w:tab w:val="left" w:pos="2268"/>
      </w:tabs>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896BEF" w14:textId="77777777" w:rsidR="00686E75" w:rsidRPr="00AB01E2" w:rsidRDefault="00686E75" w:rsidP="00BF01A9">
    <w:pPr>
      <w:rPr>
        <w:sz w:val="20"/>
      </w:rPr>
    </w:pPr>
  </w:p>
  <w:tbl>
    <w:tblPr>
      <w:tblW w:w="9498" w:type="dxa"/>
      <w:tblInd w:w="-142" w:type="dxa"/>
      <w:tblLook w:val="04A0" w:firstRow="1" w:lastRow="0" w:firstColumn="1" w:lastColumn="0" w:noHBand="0" w:noVBand="1"/>
    </w:tblPr>
    <w:tblGrid>
      <w:gridCol w:w="3261"/>
      <w:gridCol w:w="3544"/>
      <w:gridCol w:w="2693"/>
    </w:tblGrid>
    <w:tr w:rsidR="00686E75" w:rsidRPr="00A624A0" w14:paraId="6E66D2B4" w14:textId="77777777" w:rsidTr="006A403D">
      <w:tc>
        <w:tcPr>
          <w:tcW w:w="3261" w:type="dxa"/>
          <w:hideMark/>
        </w:tcPr>
        <w:p w14:paraId="41FEA9BC" w14:textId="77777777" w:rsidR="00686E75" w:rsidRPr="006A403D" w:rsidRDefault="00686E75" w:rsidP="006A403D">
          <w:pPr>
            <w:tabs>
              <w:tab w:val="center" w:pos="4395"/>
              <w:tab w:val="right" w:pos="9355"/>
            </w:tabs>
            <w:jc w:val="left"/>
            <w:rPr>
              <w:rFonts w:eastAsia="Times New Roman"/>
              <w:szCs w:val="22"/>
              <w:lang w:eastAsia="en-US"/>
            </w:rPr>
          </w:pPr>
          <w:r w:rsidRPr="00E34EAC">
            <w:rPr>
              <w:rFonts w:eastAsia="Times New Roman"/>
              <w:szCs w:val="22"/>
              <w:lang w:eastAsia="en-US"/>
            </w:rPr>
            <w:t>КОНФИДЕНЦИАЛЬНО</w:t>
          </w:r>
        </w:p>
      </w:tc>
      <w:tc>
        <w:tcPr>
          <w:tcW w:w="3544" w:type="dxa"/>
          <w:hideMark/>
        </w:tcPr>
        <w:p w14:paraId="61C25914" w14:textId="60CF2A4A" w:rsidR="00686E75" w:rsidRPr="00E34EAC" w:rsidRDefault="00686E75" w:rsidP="00BE477C">
          <w:pPr>
            <w:tabs>
              <w:tab w:val="center" w:pos="4395"/>
              <w:tab w:val="right" w:pos="9355"/>
            </w:tabs>
            <w:ind w:left="-107"/>
            <w:jc w:val="center"/>
            <w:rPr>
              <w:rFonts w:eastAsia="Times New Roman"/>
              <w:lang w:eastAsia="en-US"/>
            </w:rPr>
          </w:pPr>
          <w:r>
            <w:rPr>
              <w:rFonts w:eastAsia="Times New Roman"/>
              <w:lang w:eastAsia="en-US"/>
            </w:rPr>
            <w:t xml:space="preserve">Версия 1.0 </w:t>
          </w:r>
          <w:r w:rsidRPr="0039499A">
            <w:rPr>
              <w:rFonts w:eastAsia="Times New Roman"/>
              <w:lang w:eastAsia="en-US"/>
            </w:rPr>
            <w:t xml:space="preserve">от </w:t>
          </w:r>
          <w:r>
            <w:rPr>
              <w:rFonts w:eastAsia="Times New Roman"/>
              <w:lang w:eastAsia="en-US"/>
            </w:rPr>
            <w:t>23</w:t>
          </w:r>
          <w:r w:rsidRPr="0039499A">
            <w:rPr>
              <w:rFonts w:eastAsia="Times New Roman"/>
              <w:lang w:eastAsia="en-US"/>
            </w:rPr>
            <w:t>-июн-2023 г.</w:t>
          </w:r>
        </w:p>
      </w:tc>
      <w:tc>
        <w:tcPr>
          <w:tcW w:w="2693" w:type="dxa"/>
          <w:hideMark/>
        </w:tcPr>
        <w:p w14:paraId="77E02E8D" w14:textId="2A08FF2E" w:rsidR="00686E75" w:rsidRPr="00A624A0" w:rsidRDefault="00686E75" w:rsidP="006A403D">
          <w:pPr>
            <w:tabs>
              <w:tab w:val="center" w:pos="4395"/>
              <w:tab w:val="right" w:pos="9355"/>
            </w:tabs>
            <w:ind w:left="129" w:right="-108"/>
            <w:jc w:val="right"/>
            <w:rPr>
              <w:rFonts w:eastAsia="Times New Roman"/>
              <w:lang w:eastAsia="en-US"/>
            </w:rPr>
          </w:pPr>
          <w:r w:rsidRPr="00A624A0">
            <w:rPr>
              <w:rFonts w:eastAsia="Times New Roman"/>
              <w:lang w:eastAsia="en-US"/>
            </w:rPr>
            <w:t xml:space="preserve">Страница </w:t>
          </w:r>
          <w:r w:rsidRPr="00A624A0">
            <w:rPr>
              <w:rFonts w:eastAsia="Times New Roman"/>
              <w:lang w:eastAsia="en-US"/>
            </w:rPr>
            <w:fldChar w:fldCharType="begin"/>
          </w:r>
          <w:r w:rsidRPr="00A624A0">
            <w:rPr>
              <w:rFonts w:eastAsia="Times New Roman"/>
              <w:lang w:eastAsia="en-US"/>
            </w:rPr>
            <w:instrText>PAGE  \* Arabic  \* MERGEFORMAT</w:instrText>
          </w:r>
          <w:r w:rsidRPr="00A624A0">
            <w:rPr>
              <w:rFonts w:eastAsia="Times New Roman"/>
              <w:lang w:eastAsia="en-US"/>
            </w:rPr>
            <w:fldChar w:fldCharType="separate"/>
          </w:r>
          <w:r w:rsidR="007F5E52">
            <w:rPr>
              <w:rFonts w:eastAsia="Times New Roman"/>
              <w:noProof/>
              <w:lang w:eastAsia="en-US"/>
            </w:rPr>
            <w:t>83</w:t>
          </w:r>
          <w:r w:rsidRPr="00A624A0">
            <w:rPr>
              <w:rFonts w:eastAsia="Times New Roman"/>
              <w:lang w:eastAsia="en-US"/>
            </w:rPr>
            <w:fldChar w:fldCharType="end"/>
          </w:r>
          <w:r w:rsidRPr="00A624A0">
            <w:rPr>
              <w:rFonts w:eastAsia="Times New Roman"/>
              <w:lang w:eastAsia="en-US"/>
            </w:rPr>
            <w:t xml:space="preserve"> из </w:t>
          </w:r>
          <w:r>
            <w:rPr>
              <w:rFonts w:eastAsia="Times New Roman"/>
              <w:lang w:eastAsia="en-US"/>
            </w:rPr>
            <w:fldChar w:fldCharType="begin"/>
          </w:r>
          <w:r w:rsidRPr="006A403D">
            <w:rPr>
              <w:rFonts w:eastAsia="Times New Roman"/>
              <w:lang w:eastAsia="en-US"/>
            </w:rPr>
            <w:instrText>NUMPAGES  \* Arabic  \* MERGEFORMAT</w:instrText>
          </w:r>
          <w:r>
            <w:rPr>
              <w:rFonts w:eastAsia="Times New Roman"/>
              <w:lang w:eastAsia="en-US"/>
            </w:rPr>
            <w:fldChar w:fldCharType="separate"/>
          </w:r>
          <w:r w:rsidR="007F5E52">
            <w:rPr>
              <w:rFonts w:eastAsia="Times New Roman"/>
              <w:noProof/>
              <w:lang w:eastAsia="en-US"/>
            </w:rPr>
            <w:t>83</w:t>
          </w:r>
          <w:r>
            <w:rPr>
              <w:rFonts w:eastAsia="Times New Roman"/>
              <w:lang w:eastAsia="en-US"/>
            </w:rPr>
            <w:fldChar w:fldCharType="end"/>
          </w:r>
        </w:p>
      </w:tc>
    </w:tr>
  </w:tbl>
  <w:p w14:paraId="79AE2A6A" w14:textId="77777777" w:rsidR="00686E75" w:rsidRPr="008C1807" w:rsidRDefault="00686E75" w:rsidP="00AB01E2">
    <w:pPr>
      <w:pStyle w:val="a6"/>
      <w:tabs>
        <w:tab w:val="left" w:pos="2268"/>
      </w:tabs>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8376FC" w14:textId="77777777" w:rsidR="00624B1D" w:rsidRDefault="00624B1D" w:rsidP="00E30437">
      <w:r>
        <w:separator/>
      </w:r>
    </w:p>
  </w:footnote>
  <w:footnote w:type="continuationSeparator" w:id="0">
    <w:p w14:paraId="3F303376" w14:textId="77777777" w:rsidR="00624B1D" w:rsidRDefault="00624B1D" w:rsidP="00E30437">
      <w:r>
        <w:continuationSeparator/>
      </w:r>
    </w:p>
  </w:footnote>
  <w:footnote w:id="1">
    <w:p w14:paraId="14B25D6E" w14:textId="73DD56A2" w:rsidR="00686E75" w:rsidRPr="003C3405" w:rsidRDefault="00686E75" w:rsidP="003C3405">
      <w:pPr>
        <w:pStyle w:val="ab"/>
        <w:spacing w:before="0" w:beforeAutospacing="0" w:after="0" w:afterAutospacing="0"/>
        <w:jc w:val="both"/>
        <w:rPr>
          <w:sz w:val="20"/>
          <w:szCs w:val="20"/>
          <w:lang w:val="en-US"/>
        </w:rPr>
      </w:pPr>
      <w:r w:rsidRPr="00CB47F7">
        <w:rPr>
          <w:rStyle w:val="af"/>
          <w:sz w:val="20"/>
          <w:szCs w:val="20"/>
        </w:rPr>
        <w:footnoteRef/>
      </w:r>
      <w:r w:rsidRPr="00CB47F7">
        <w:rPr>
          <w:sz w:val="20"/>
          <w:szCs w:val="20"/>
          <w:lang w:val="en-US"/>
        </w:rPr>
        <w:t xml:space="preserve"> </w:t>
      </w:r>
      <w:r>
        <w:rPr>
          <w:sz w:val="20"/>
          <w:szCs w:val="20"/>
          <w:lang w:val="en-US"/>
        </w:rPr>
        <w:t xml:space="preserve">CBG MEB. Public Assessment Report. Scientific discussion. Linagliptin 5 mg film-coated tablets (linagliptin).June 8 2021. </w:t>
      </w:r>
      <w:r w:rsidRPr="002B6A2E">
        <w:rPr>
          <w:sz w:val="20"/>
          <w:szCs w:val="20"/>
          <w:lang w:val="en-US"/>
        </w:rPr>
        <w:t>https://www.geneesmiddeleninformatiebank.nl/pars/h125696.pdf</w:t>
      </w:r>
    </w:p>
  </w:footnote>
  <w:footnote w:id="2">
    <w:p w14:paraId="4F9930ED" w14:textId="58B847CB" w:rsidR="00686E75" w:rsidRPr="00D9115A" w:rsidRDefault="00686E75" w:rsidP="003C3405">
      <w:pPr>
        <w:pStyle w:val="ad"/>
        <w:jc w:val="both"/>
        <w:rPr>
          <w:shd w:val="clear" w:color="auto" w:fill="FCFCFC"/>
          <w:lang w:val="en-US"/>
        </w:rPr>
      </w:pPr>
      <w:r w:rsidRPr="003C3405">
        <w:rPr>
          <w:rStyle w:val="af"/>
        </w:rPr>
        <w:footnoteRef/>
      </w:r>
      <w:r w:rsidRPr="003C3405">
        <w:rPr>
          <w:lang w:val="en-US"/>
        </w:rPr>
        <w:t xml:space="preserve"> </w:t>
      </w:r>
      <w:r w:rsidRPr="00CB47F7">
        <w:rPr>
          <w:lang w:val="en-US"/>
        </w:rPr>
        <w:t xml:space="preserve">Friedrich C, Jungnik A, Retlich S, Ring A, Meinicke T. Bioequivalence of Linagliptin 5 mg once daily and 2.5 mg twice daily: Pharmacokinetics and pharmacodynamics in an open-label Crossover Trial. </w:t>
      </w:r>
      <w:r w:rsidRPr="003C3405">
        <w:rPr>
          <w:i/>
          <w:iCs/>
          <w:lang w:val="en-US"/>
        </w:rPr>
        <w:t>Drug Research</w:t>
      </w:r>
      <w:r w:rsidRPr="003C3405">
        <w:rPr>
          <w:lang w:val="en-US"/>
        </w:rPr>
        <w:t xml:space="preserve">. 2013;64(05):269-275. doi:10.1055/s-0033-1357144 </w:t>
      </w:r>
    </w:p>
  </w:footnote>
  <w:footnote w:id="3">
    <w:p w14:paraId="7189307A" w14:textId="7B0B67DB" w:rsidR="00686E75" w:rsidRPr="002B6A2E" w:rsidRDefault="00686E75" w:rsidP="002B6A2E">
      <w:pPr>
        <w:pStyle w:val="ad"/>
        <w:jc w:val="both"/>
        <w:rPr>
          <w:shd w:val="clear" w:color="auto" w:fill="FCFCFC"/>
          <w:lang w:val="en-US"/>
        </w:rPr>
      </w:pPr>
      <w:r>
        <w:rPr>
          <w:rStyle w:val="af"/>
        </w:rPr>
        <w:footnoteRef/>
      </w:r>
      <w:r w:rsidRPr="00D9115A">
        <w:rPr>
          <w:lang w:val="en-US"/>
        </w:rPr>
        <w:t xml:space="preserve"> </w:t>
      </w:r>
      <w:r w:rsidRPr="003C3405">
        <w:rPr>
          <w:shd w:val="clear" w:color="auto" w:fill="FCFCFC"/>
          <w:lang w:val="en-US"/>
        </w:rPr>
        <w:t>Graefe-Mody, U., Retlich, S. &amp; Friedrich, C. Clinical Pharmacokinetics and Pharmacodynamics of Linagliptin. </w:t>
      </w:r>
      <w:r w:rsidRPr="00D9115A">
        <w:rPr>
          <w:i/>
          <w:iCs/>
          <w:shd w:val="clear" w:color="auto" w:fill="FCFCFC"/>
          <w:lang w:val="en-US"/>
        </w:rPr>
        <w:t>Clin Pharmacokinet</w:t>
      </w:r>
      <w:r w:rsidRPr="00D9115A">
        <w:rPr>
          <w:shd w:val="clear" w:color="auto" w:fill="FCFCFC"/>
          <w:lang w:val="en-US"/>
        </w:rPr>
        <w:t> </w:t>
      </w:r>
      <w:r w:rsidRPr="00D9115A">
        <w:rPr>
          <w:bCs/>
          <w:shd w:val="clear" w:color="auto" w:fill="FCFCFC"/>
          <w:lang w:val="en-US"/>
        </w:rPr>
        <w:t>51</w:t>
      </w:r>
      <w:r w:rsidRPr="00D9115A">
        <w:rPr>
          <w:shd w:val="clear" w:color="auto" w:fill="FCFCFC"/>
          <w:lang w:val="en-US"/>
        </w:rPr>
        <w:t>, 411–427 (2012). https://doi.org/10.2165/11630900-000000000-00000</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4564"/>
      <w:gridCol w:w="5076"/>
    </w:tblGrid>
    <w:tr w:rsidR="00105893" w14:paraId="5D70F38A" w14:textId="77777777" w:rsidTr="00105893">
      <w:tc>
        <w:tcPr>
          <w:tcW w:w="4564" w:type="dxa"/>
          <w:hideMark/>
        </w:tcPr>
        <w:p w14:paraId="38DADBF9" w14:textId="77777777" w:rsidR="00105893" w:rsidRDefault="00105893" w:rsidP="00105893">
          <w:pPr>
            <w:tabs>
              <w:tab w:val="center" w:pos="4677"/>
              <w:tab w:val="right" w:pos="9355"/>
            </w:tabs>
            <w:spacing w:before="240"/>
            <w:rPr>
              <w:lang w:eastAsia="en-US"/>
            </w:rPr>
          </w:pPr>
          <w:r>
            <w:rPr>
              <w:szCs w:val="22"/>
              <w:lang w:eastAsia="en-US"/>
            </w:rPr>
            <w:t>Брошюра исследователя</w:t>
          </w:r>
        </w:p>
        <w:p w14:paraId="3F35A524" w14:textId="381C0911" w:rsidR="00105893" w:rsidRDefault="00105893" w:rsidP="00105893">
          <w:pPr>
            <w:tabs>
              <w:tab w:val="center" w:pos="4677"/>
              <w:tab w:val="right" w:pos="9355"/>
            </w:tabs>
          </w:pPr>
          <w:r>
            <w:rPr>
              <w:lang w:eastAsia="en-US"/>
            </w:rPr>
            <w:t xml:space="preserve">Номер протокола: </w:t>
          </w:r>
          <w:r>
            <w:rPr>
              <w:rFonts w:eastAsia="Times New Roman"/>
              <w:lang w:val="en-US" w:eastAsia="en-US"/>
            </w:rPr>
            <w:t>CA</w:t>
          </w:r>
          <w:r>
            <w:rPr>
              <w:rFonts w:eastAsia="Times New Roman"/>
              <w:lang w:eastAsia="en-US"/>
            </w:rPr>
            <w:t>101059165</w:t>
          </w:r>
        </w:p>
        <w:p w14:paraId="080D2D13" w14:textId="77777777" w:rsidR="00105893" w:rsidRDefault="00105893" w:rsidP="00105893">
          <w:pPr>
            <w:tabs>
              <w:tab w:val="center" w:pos="4677"/>
              <w:tab w:val="right" w:pos="9355"/>
            </w:tabs>
            <w:rPr>
              <w:lang w:eastAsia="en-US"/>
            </w:rPr>
          </w:pPr>
          <w:r>
            <w:t>Спонсор: АО «Р-Фарм», Россия</w:t>
          </w:r>
        </w:p>
      </w:tc>
      <w:tc>
        <w:tcPr>
          <w:tcW w:w="5076" w:type="dxa"/>
          <w:hideMark/>
        </w:tcPr>
        <w:p w14:paraId="7C86E0F4" w14:textId="693B3CF9" w:rsidR="00105893" w:rsidRDefault="00105893" w:rsidP="00105893">
          <w:pPr>
            <w:tabs>
              <w:tab w:val="center" w:pos="4677"/>
              <w:tab w:val="right" w:pos="9355"/>
            </w:tabs>
            <w:jc w:val="right"/>
            <w:rPr>
              <w:lang w:eastAsia="en-US"/>
            </w:rPr>
          </w:pPr>
          <w:r>
            <w:rPr>
              <w:noProof/>
              <w:lang w:eastAsia="ru-RU"/>
            </w:rPr>
            <w:drawing>
              <wp:inline distT="0" distB="0" distL="0" distR="0" wp14:anchorId="49AACF2D" wp14:editId="0F9BDB5D">
                <wp:extent cx="685800" cy="68580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r>
  </w:tbl>
  <w:p w14:paraId="42353739" w14:textId="369E07B4" w:rsidR="00686E75" w:rsidRPr="00105893" w:rsidRDefault="00686E75" w:rsidP="00105893">
    <w:pPr>
      <w:pStyle w:val="a4"/>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9F4CD" w14:textId="77777777" w:rsidR="00686E75" w:rsidRDefault="00686E75" w:rsidP="008A1A8F">
    <w:pPr>
      <w:pStyle w:val="a4"/>
      <w:jc w:val="left"/>
    </w:pPr>
    <w:r>
      <w:rPr>
        <w:noProof/>
        <w:lang w:eastAsia="ru-RU"/>
      </w:rPr>
      <w:drawing>
        <wp:anchor distT="0" distB="0" distL="114300" distR="114300" simplePos="0" relativeHeight="251660288" behindDoc="0" locked="0" layoutInCell="1" allowOverlap="1" wp14:anchorId="61E442D2" wp14:editId="0CE459C5">
          <wp:simplePos x="0" y="0"/>
          <wp:positionH relativeFrom="column">
            <wp:posOffset>4406265</wp:posOffset>
          </wp:positionH>
          <wp:positionV relativeFrom="paragraph">
            <wp:posOffset>-163830</wp:posOffset>
          </wp:positionV>
          <wp:extent cx="1552575" cy="504825"/>
          <wp:effectExtent l="0" t="0" r="9525" b="9525"/>
          <wp:wrapNone/>
          <wp:docPr id="12" name="Рисунок 12" descr="Описание: Description: F:\Lida\biocad\Gmail\for_guidline_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Описание: Description: F:\Lida\biocad\Gmail\for_guidline_1-1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504825"/>
                  </a:xfrm>
                  <a:prstGeom prst="rect">
                    <a:avLst/>
                  </a:prstGeom>
                  <a:noFill/>
                </pic:spPr>
              </pic:pic>
            </a:graphicData>
          </a:graphic>
        </wp:anchor>
      </w:drawing>
    </w:r>
    <w:r>
      <w:t>Брошюра исследователя</w:t>
    </w:r>
  </w:p>
  <w:p w14:paraId="27D1381D" w14:textId="77777777" w:rsidR="00686E75" w:rsidRDefault="00686E75">
    <w:pPr>
      <w:pStyle w:val="a4"/>
    </w:pPr>
    <w:r>
      <w:t>BCD-033-2</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4564"/>
      <w:gridCol w:w="5076"/>
    </w:tblGrid>
    <w:tr w:rsidR="00686E75" w:rsidRPr="008C1807" w14:paraId="0F3FD016" w14:textId="77777777" w:rsidTr="00E34EAC">
      <w:tc>
        <w:tcPr>
          <w:tcW w:w="4564" w:type="dxa"/>
          <w:hideMark/>
        </w:tcPr>
        <w:p w14:paraId="7C8B9E96" w14:textId="77777777" w:rsidR="00686E75" w:rsidRPr="008C1807" w:rsidRDefault="00686E75" w:rsidP="00C81AA5">
          <w:pPr>
            <w:tabs>
              <w:tab w:val="center" w:pos="4677"/>
              <w:tab w:val="right" w:pos="9355"/>
            </w:tabs>
            <w:jc w:val="left"/>
            <w:rPr>
              <w:rFonts w:eastAsia="Times New Roman"/>
              <w:lang w:eastAsia="en-US"/>
            </w:rPr>
          </w:pPr>
          <w:r w:rsidRPr="008C1807">
            <w:rPr>
              <w:rFonts w:eastAsia="Times New Roman"/>
              <w:szCs w:val="22"/>
              <w:lang w:eastAsia="en-US"/>
            </w:rPr>
            <w:t>Брошюра исследователя</w:t>
          </w:r>
        </w:p>
        <w:p w14:paraId="134FE93D" w14:textId="139620D8" w:rsidR="00686E75" w:rsidRPr="00A40B87" w:rsidRDefault="00686E75" w:rsidP="00A1710A">
          <w:pPr>
            <w:tabs>
              <w:tab w:val="center" w:pos="4677"/>
              <w:tab w:val="right" w:pos="9355"/>
            </w:tabs>
            <w:jc w:val="left"/>
          </w:pPr>
          <w:r w:rsidRPr="007E5CDB">
            <w:rPr>
              <w:rFonts w:eastAsia="Times New Roman"/>
              <w:lang w:eastAsia="en-US"/>
            </w:rPr>
            <w:t>Номер протокола</w:t>
          </w:r>
          <w:r w:rsidRPr="008C1807">
            <w:rPr>
              <w:rFonts w:eastAsia="Times New Roman"/>
              <w:lang w:eastAsia="en-US"/>
            </w:rPr>
            <w:t xml:space="preserve">: </w:t>
          </w:r>
          <w:r>
            <w:rPr>
              <w:rFonts w:eastAsia="Times New Roman"/>
              <w:lang w:val="en-US" w:eastAsia="en-US"/>
            </w:rPr>
            <w:t>CA</w:t>
          </w:r>
          <w:r w:rsidRPr="00A40B87">
            <w:rPr>
              <w:rFonts w:eastAsia="Times New Roman"/>
              <w:lang w:eastAsia="en-US"/>
            </w:rPr>
            <w:t>101059165</w:t>
          </w:r>
        </w:p>
        <w:p w14:paraId="7BB38FAA" w14:textId="77777777" w:rsidR="00686E75" w:rsidRPr="00986AA3" w:rsidRDefault="00686E75" w:rsidP="00A1710A">
          <w:pPr>
            <w:tabs>
              <w:tab w:val="center" w:pos="4677"/>
              <w:tab w:val="right" w:pos="9355"/>
            </w:tabs>
            <w:jc w:val="left"/>
            <w:rPr>
              <w:rFonts w:eastAsia="Times New Roman"/>
              <w:lang w:eastAsia="en-US"/>
            </w:rPr>
          </w:pPr>
          <w:r>
            <w:t>Спонсор: АО «Р-Фарм»</w:t>
          </w:r>
        </w:p>
      </w:tc>
      <w:tc>
        <w:tcPr>
          <w:tcW w:w="5076" w:type="dxa"/>
          <w:hideMark/>
        </w:tcPr>
        <w:p w14:paraId="329B6A0A" w14:textId="77777777" w:rsidR="00686E75" w:rsidRPr="008C1807" w:rsidRDefault="00686E75" w:rsidP="000108BC">
          <w:pPr>
            <w:tabs>
              <w:tab w:val="center" w:pos="4677"/>
              <w:tab w:val="right" w:pos="9355"/>
            </w:tabs>
            <w:jc w:val="right"/>
            <w:rPr>
              <w:rFonts w:eastAsia="Times New Roman"/>
              <w:lang w:eastAsia="en-US"/>
            </w:rPr>
          </w:pPr>
          <w:r w:rsidRPr="00EC20DD">
            <w:rPr>
              <w:noProof/>
              <w:lang w:eastAsia="ru-RU"/>
            </w:rPr>
            <w:drawing>
              <wp:inline distT="0" distB="0" distL="0" distR="0" wp14:anchorId="63E4520B" wp14:editId="530AB7DF">
                <wp:extent cx="717766" cy="614249"/>
                <wp:effectExtent l="0" t="0" r="6350" b="0"/>
                <wp:docPr id="3"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719490" cy="615724"/>
                        </a:xfrm>
                        <a:prstGeom prst="rect">
                          <a:avLst/>
                        </a:prstGeom>
                      </pic:spPr>
                    </pic:pic>
                  </a:graphicData>
                </a:graphic>
              </wp:inline>
            </w:drawing>
          </w:r>
        </w:p>
      </w:tc>
    </w:tr>
  </w:tbl>
  <w:p w14:paraId="1E1E964A" w14:textId="77777777" w:rsidR="00686E75" w:rsidRPr="00AB01E2" w:rsidRDefault="00686E75" w:rsidP="00A26EEC">
    <w:pPr>
      <w:tabs>
        <w:tab w:val="center" w:pos="4677"/>
        <w:tab w:val="right" w:pos="9355"/>
      </w:tabs>
      <w:rPr>
        <w:sz w:val="20"/>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835188" w14:textId="77777777" w:rsidR="00686E75" w:rsidRDefault="00686E75" w:rsidP="008A1A8F">
    <w:pPr>
      <w:pStyle w:val="a4"/>
      <w:jc w:val="left"/>
    </w:pPr>
    <w:r>
      <w:rPr>
        <w:noProof/>
        <w:lang w:eastAsia="ru-RU"/>
      </w:rPr>
      <w:drawing>
        <wp:anchor distT="0" distB="0" distL="114300" distR="114300" simplePos="0" relativeHeight="251664384" behindDoc="0" locked="0" layoutInCell="1" allowOverlap="1" wp14:anchorId="4621857F" wp14:editId="0F0B3261">
          <wp:simplePos x="0" y="0"/>
          <wp:positionH relativeFrom="column">
            <wp:posOffset>4406265</wp:posOffset>
          </wp:positionH>
          <wp:positionV relativeFrom="paragraph">
            <wp:posOffset>-163830</wp:posOffset>
          </wp:positionV>
          <wp:extent cx="1552575" cy="504825"/>
          <wp:effectExtent l="0" t="0" r="9525" b="9525"/>
          <wp:wrapNone/>
          <wp:docPr id="6" name="Рисунок 6" descr="Описание: Description: F:\Lida\biocad\Gmail\for_guidline_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Описание: Description: F:\Lida\biocad\Gmail\for_guidline_1-1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504825"/>
                  </a:xfrm>
                  <a:prstGeom prst="rect">
                    <a:avLst/>
                  </a:prstGeom>
                  <a:noFill/>
                </pic:spPr>
              </pic:pic>
            </a:graphicData>
          </a:graphic>
        </wp:anchor>
      </w:drawing>
    </w:r>
    <w:r>
      <w:t>Брошюра исследователя</w:t>
    </w:r>
  </w:p>
  <w:p w14:paraId="1FDBAE9E" w14:textId="77777777" w:rsidR="00686E75" w:rsidRDefault="00686E75">
    <w:pPr>
      <w:pStyle w:val="a4"/>
    </w:pPr>
    <w:r>
      <w:t>BCD-033-2</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4564"/>
      <w:gridCol w:w="5076"/>
    </w:tblGrid>
    <w:tr w:rsidR="00686E75" w:rsidRPr="008C1807" w14:paraId="3667E8D8" w14:textId="77777777" w:rsidTr="00E34EAC">
      <w:tc>
        <w:tcPr>
          <w:tcW w:w="4564" w:type="dxa"/>
          <w:hideMark/>
        </w:tcPr>
        <w:p w14:paraId="38D251B0" w14:textId="77777777" w:rsidR="00686E75" w:rsidRDefault="00686E75" w:rsidP="000108BC">
          <w:pPr>
            <w:tabs>
              <w:tab w:val="center" w:pos="4677"/>
              <w:tab w:val="right" w:pos="9355"/>
            </w:tabs>
            <w:jc w:val="left"/>
            <w:rPr>
              <w:rFonts w:eastAsia="Times New Roman"/>
              <w:lang w:eastAsia="en-US"/>
            </w:rPr>
          </w:pPr>
        </w:p>
        <w:p w14:paraId="77949205" w14:textId="77777777" w:rsidR="00686E75" w:rsidRPr="008C1807" w:rsidRDefault="00686E75" w:rsidP="00C81AA5">
          <w:pPr>
            <w:tabs>
              <w:tab w:val="center" w:pos="4677"/>
              <w:tab w:val="right" w:pos="9355"/>
            </w:tabs>
            <w:jc w:val="left"/>
            <w:rPr>
              <w:rFonts w:eastAsia="Times New Roman"/>
              <w:lang w:eastAsia="en-US"/>
            </w:rPr>
          </w:pPr>
          <w:r w:rsidRPr="008C1807">
            <w:rPr>
              <w:rFonts w:eastAsia="Times New Roman"/>
              <w:szCs w:val="22"/>
              <w:lang w:eastAsia="en-US"/>
            </w:rPr>
            <w:t>Брошюра исследователя</w:t>
          </w:r>
        </w:p>
        <w:p w14:paraId="19B2B5CA" w14:textId="2D6838B7" w:rsidR="00686E75" w:rsidRPr="00A40B87" w:rsidRDefault="00686E75" w:rsidP="00A1710A">
          <w:pPr>
            <w:tabs>
              <w:tab w:val="center" w:pos="4677"/>
              <w:tab w:val="right" w:pos="9355"/>
            </w:tabs>
            <w:jc w:val="left"/>
            <w:rPr>
              <w:rFonts w:eastAsiaTheme="minorEastAsia"/>
            </w:rPr>
          </w:pPr>
          <w:r w:rsidRPr="00A40B87">
            <w:rPr>
              <w:rFonts w:eastAsia="Times New Roman"/>
              <w:lang w:eastAsia="en-US"/>
            </w:rPr>
            <w:t>Номер протокола</w:t>
          </w:r>
          <w:r w:rsidRPr="008C1807">
            <w:rPr>
              <w:rFonts w:eastAsia="Times New Roman"/>
              <w:lang w:eastAsia="en-US"/>
            </w:rPr>
            <w:t xml:space="preserve">: </w:t>
          </w:r>
          <w:r>
            <w:rPr>
              <w:rFonts w:eastAsia="Times New Roman"/>
              <w:lang w:val="en-US" w:eastAsia="en-US"/>
            </w:rPr>
            <w:t>CA</w:t>
          </w:r>
          <w:r>
            <w:rPr>
              <w:rFonts w:eastAsiaTheme="minorEastAsia"/>
            </w:rPr>
            <w:t>101059165</w:t>
          </w:r>
        </w:p>
        <w:p w14:paraId="77F4D67A" w14:textId="77777777" w:rsidR="00686E75" w:rsidRPr="00986AA3" w:rsidRDefault="00686E75" w:rsidP="00A1710A">
          <w:pPr>
            <w:tabs>
              <w:tab w:val="center" w:pos="4677"/>
              <w:tab w:val="right" w:pos="9355"/>
            </w:tabs>
            <w:jc w:val="left"/>
            <w:rPr>
              <w:rFonts w:eastAsia="Times New Roman"/>
              <w:lang w:eastAsia="en-US"/>
            </w:rPr>
          </w:pPr>
          <w:r>
            <w:t>Спонсор: АО «Р-Фарм»</w:t>
          </w:r>
        </w:p>
      </w:tc>
      <w:tc>
        <w:tcPr>
          <w:tcW w:w="5076" w:type="dxa"/>
          <w:hideMark/>
        </w:tcPr>
        <w:p w14:paraId="06D50D32" w14:textId="77777777" w:rsidR="00686E75" w:rsidRPr="008C1807" w:rsidRDefault="00686E75" w:rsidP="000108BC">
          <w:pPr>
            <w:tabs>
              <w:tab w:val="center" w:pos="4677"/>
              <w:tab w:val="right" w:pos="9355"/>
            </w:tabs>
            <w:jc w:val="right"/>
            <w:rPr>
              <w:rFonts w:eastAsia="Times New Roman"/>
              <w:lang w:eastAsia="en-US"/>
            </w:rPr>
          </w:pPr>
          <w:r w:rsidRPr="00EC20DD">
            <w:rPr>
              <w:noProof/>
              <w:lang w:eastAsia="ru-RU"/>
            </w:rPr>
            <w:drawing>
              <wp:inline distT="0" distB="0" distL="0" distR="0" wp14:anchorId="0A597FBC" wp14:editId="26860878">
                <wp:extent cx="683260" cy="683260"/>
                <wp:effectExtent l="0" t="0" r="2540" b="2540"/>
                <wp:docPr id="4"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4B5C6A5A" w14:textId="77777777" w:rsidR="00686E75" w:rsidRPr="00AB01E2" w:rsidRDefault="00686E75" w:rsidP="00A26EEC">
    <w:pPr>
      <w:tabs>
        <w:tab w:val="center" w:pos="4677"/>
        <w:tab w:val="right" w:pos="9355"/>
      </w:tabs>
      <w:rPr>
        <w:sz w:val="20"/>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8EBBE7" w14:textId="77777777" w:rsidR="00686E75" w:rsidRDefault="00686E75" w:rsidP="008A1A8F">
    <w:pPr>
      <w:pStyle w:val="a4"/>
      <w:jc w:val="left"/>
    </w:pPr>
    <w:r>
      <w:rPr>
        <w:noProof/>
        <w:lang w:eastAsia="ru-RU"/>
      </w:rPr>
      <w:drawing>
        <wp:anchor distT="0" distB="0" distL="114300" distR="114300" simplePos="0" relativeHeight="251662336" behindDoc="0" locked="0" layoutInCell="1" allowOverlap="1" wp14:anchorId="7EFFADC5" wp14:editId="31BA5807">
          <wp:simplePos x="0" y="0"/>
          <wp:positionH relativeFrom="column">
            <wp:posOffset>4406265</wp:posOffset>
          </wp:positionH>
          <wp:positionV relativeFrom="paragraph">
            <wp:posOffset>-163830</wp:posOffset>
          </wp:positionV>
          <wp:extent cx="1552575" cy="504825"/>
          <wp:effectExtent l="0" t="0" r="9525" b="9525"/>
          <wp:wrapNone/>
          <wp:docPr id="5" name="Рисунок 5" descr="Описание: Description: F:\Lida\biocad\Gmail\for_guidline_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Описание: Description: F:\Lida\biocad\Gmail\for_guidline_1-1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504825"/>
                  </a:xfrm>
                  <a:prstGeom prst="rect">
                    <a:avLst/>
                  </a:prstGeom>
                  <a:noFill/>
                </pic:spPr>
              </pic:pic>
            </a:graphicData>
          </a:graphic>
        </wp:anchor>
      </w:drawing>
    </w:r>
    <w:r>
      <w:t>Брошюра исследователя</w:t>
    </w:r>
  </w:p>
  <w:p w14:paraId="4BCB5333" w14:textId="77777777" w:rsidR="00686E75" w:rsidRDefault="00686E75">
    <w:pPr>
      <w:pStyle w:val="a4"/>
    </w:pPr>
    <w:r>
      <w:t>BCD-033-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66377"/>
    <w:multiLevelType w:val="hybridMultilevel"/>
    <w:tmpl w:val="31C8225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3660790"/>
    <w:multiLevelType w:val="hybridMultilevel"/>
    <w:tmpl w:val="C1F421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3CB3247"/>
    <w:multiLevelType w:val="hybridMultilevel"/>
    <w:tmpl w:val="3866267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45C7FD7"/>
    <w:multiLevelType w:val="hybridMultilevel"/>
    <w:tmpl w:val="7F9CFA7A"/>
    <w:lvl w:ilvl="0" w:tplc="130AB694">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6855ACC"/>
    <w:multiLevelType w:val="hybridMultilevel"/>
    <w:tmpl w:val="329611D2"/>
    <w:lvl w:ilvl="0" w:tplc="ED4637E8">
      <w:start w:val="1"/>
      <w:numFmt w:val="decimal"/>
      <w:lvlText w:val="%1."/>
      <w:lvlJc w:val="left"/>
      <w:pPr>
        <w:ind w:left="344" w:hanging="208"/>
      </w:pPr>
      <w:rPr>
        <w:rFonts w:ascii="Cambria" w:eastAsia="Cambria" w:hAnsi="Cambria" w:cs="Cambria" w:hint="default"/>
        <w:b w:val="0"/>
        <w:bCs w:val="0"/>
        <w:i w:val="0"/>
        <w:iCs w:val="0"/>
        <w:spacing w:val="-1"/>
        <w:w w:val="94"/>
        <w:sz w:val="21"/>
        <w:szCs w:val="21"/>
        <w:lang w:val="ru-RU" w:eastAsia="en-US" w:bidi="ar-SA"/>
      </w:rPr>
    </w:lvl>
    <w:lvl w:ilvl="1" w:tplc="0A08104E">
      <w:numFmt w:val="bullet"/>
      <w:lvlText w:val="•"/>
      <w:lvlJc w:val="left"/>
      <w:pPr>
        <w:ind w:left="807" w:hanging="208"/>
      </w:pPr>
      <w:rPr>
        <w:rFonts w:hint="default"/>
        <w:lang w:val="ru-RU" w:eastAsia="en-US" w:bidi="ar-SA"/>
      </w:rPr>
    </w:lvl>
    <w:lvl w:ilvl="2" w:tplc="C4DCBD32">
      <w:numFmt w:val="bullet"/>
      <w:lvlText w:val="•"/>
      <w:lvlJc w:val="left"/>
      <w:pPr>
        <w:ind w:left="1274" w:hanging="208"/>
      </w:pPr>
      <w:rPr>
        <w:rFonts w:hint="default"/>
        <w:lang w:val="ru-RU" w:eastAsia="en-US" w:bidi="ar-SA"/>
      </w:rPr>
    </w:lvl>
    <w:lvl w:ilvl="3" w:tplc="D9E24E66">
      <w:numFmt w:val="bullet"/>
      <w:lvlText w:val="•"/>
      <w:lvlJc w:val="left"/>
      <w:pPr>
        <w:ind w:left="1742" w:hanging="208"/>
      </w:pPr>
      <w:rPr>
        <w:rFonts w:hint="default"/>
        <w:lang w:val="ru-RU" w:eastAsia="en-US" w:bidi="ar-SA"/>
      </w:rPr>
    </w:lvl>
    <w:lvl w:ilvl="4" w:tplc="20BAECFC">
      <w:numFmt w:val="bullet"/>
      <w:lvlText w:val="•"/>
      <w:lvlJc w:val="left"/>
      <w:pPr>
        <w:ind w:left="2209" w:hanging="208"/>
      </w:pPr>
      <w:rPr>
        <w:rFonts w:hint="default"/>
        <w:lang w:val="ru-RU" w:eastAsia="en-US" w:bidi="ar-SA"/>
      </w:rPr>
    </w:lvl>
    <w:lvl w:ilvl="5" w:tplc="1A988F8C">
      <w:numFmt w:val="bullet"/>
      <w:lvlText w:val="•"/>
      <w:lvlJc w:val="left"/>
      <w:pPr>
        <w:ind w:left="2677" w:hanging="208"/>
      </w:pPr>
      <w:rPr>
        <w:rFonts w:hint="default"/>
        <w:lang w:val="ru-RU" w:eastAsia="en-US" w:bidi="ar-SA"/>
      </w:rPr>
    </w:lvl>
    <w:lvl w:ilvl="6" w:tplc="9B1280BA">
      <w:numFmt w:val="bullet"/>
      <w:lvlText w:val="•"/>
      <w:lvlJc w:val="left"/>
      <w:pPr>
        <w:ind w:left="3144" w:hanging="208"/>
      </w:pPr>
      <w:rPr>
        <w:rFonts w:hint="default"/>
        <w:lang w:val="ru-RU" w:eastAsia="en-US" w:bidi="ar-SA"/>
      </w:rPr>
    </w:lvl>
    <w:lvl w:ilvl="7" w:tplc="D482030C">
      <w:numFmt w:val="bullet"/>
      <w:lvlText w:val="•"/>
      <w:lvlJc w:val="left"/>
      <w:pPr>
        <w:ind w:left="3611" w:hanging="208"/>
      </w:pPr>
      <w:rPr>
        <w:rFonts w:hint="default"/>
        <w:lang w:val="ru-RU" w:eastAsia="en-US" w:bidi="ar-SA"/>
      </w:rPr>
    </w:lvl>
    <w:lvl w:ilvl="8" w:tplc="5788938E">
      <w:numFmt w:val="bullet"/>
      <w:lvlText w:val="•"/>
      <w:lvlJc w:val="left"/>
      <w:pPr>
        <w:ind w:left="4079" w:hanging="208"/>
      </w:pPr>
      <w:rPr>
        <w:rFonts w:hint="default"/>
        <w:lang w:val="ru-RU" w:eastAsia="en-US" w:bidi="ar-SA"/>
      </w:rPr>
    </w:lvl>
  </w:abstractNum>
  <w:abstractNum w:abstractNumId="5" w15:restartNumberingAfterBreak="0">
    <w:nsid w:val="099F4F58"/>
    <w:multiLevelType w:val="hybridMultilevel"/>
    <w:tmpl w:val="3AFE75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B212827"/>
    <w:multiLevelType w:val="hybridMultilevel"/>
    <w:tmpl w:val="11FC71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106C32A4"/>
    <w:multiLevelType w:val="hybridMultilevel"/>
    <w:tmpl w:val="072A27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14E24BC0"/>
    <w:multiLevelType w:val="multilevel"/>
    <w:tmpl w:val="A14ECC90"/>
    <w:lvl w:ilvl="0">
      <w:start w:val="3"/>
      <w:numFmt w:val="decimal"/>
      <w:lvlText w:val="%1"/>
      <w:lvlJc w:val="left"/>
      <w:pPr>
        <w:ind w:left="660" w:hanging="660"/>
      </w:pPr>
      <w:rPr>
        <w:rFonts w:hint="default"/>
        <w:b w:val="0"/>
        <w:color w:val="000000" w:themeColor="text1"/>
      </w:rPr>
    </w:lvl>
    <w:lvl w:ilvl="1">
      <w:start w:val="3"/>
      <w:numFmt w:val="decimal"/>
      <w:lvlText w:val="%1.%2"/>
      <w:lvlJc w:val="left"/>
      <w:pPr>
        <w:ind w:left="849" w:hanging="660"/>
      </w:pPr>
      <w:rPr>
        <w:rFonts w:hint="default"/>
        <w:b w:val="0"/>
        <w:color w:val="000000" w:themeColor="text1"/>
      </w:rPr>
    </w:lvl>
    <w:lvl w:ilvl="2">
      <w:start w:val="8"/>
      <w:numFmt w:val="decimal"/>
      <w:lvlText w:val="%1.%2.%3"/>
      <w:lvlJc w:val="left"/>
      <w:pPr>
        <w:ind w:left="1098" w:hanging="720"/>
      </w:pPr>
      <w:rPr>
        <w:rFonts w:hint="default"/>
        <w:b w:val="0"/>
        <w:color w:val="000000" w:themeColor="text1"/>
      </w:rPr>
    </w:lvl>
    <w:lvl w:ilvl="3">
      <w:start w:val="2"/>
      <w:numFmt w:val="decimal"/>
      <w:lvlText w:val="%1.%2.%3.%4"/>
      <w:lvlJc w:val="left"/>
      <w:pPr>
        <w:ind w:left="1287" w:hanging="720"/>
      </w:pPr>
      <w:rPr>
        <w:rFonts w:hint="default"/>
        <w:b w:val="0"/>
        <w:color w:val="000000" w:themeColor="text1"/>
      </w:rPr>
    </w:lvl>
    <w:lvl w:ilvl="4">
      <w:start w:val="1"/>
      <w:numFmt w:val="decimal"/>
      <w:lvlText w:val="%1.%2.%3.%4.%5"/>
      <w:lvlJc w:val="left"/>
      <w:pPr>
        <w:ind w:left="1836" w:hanging="1080"/>
      </w:pPr>
      <w:rPr>
        <w:rFonts w:hint="default"/>
        <w:b w:val="0"/>
        <w:color w:val="000000" w:themeColor="text1"/>
      </w:rPr>
    </w:lvl>
    <w:lvl w:ilvl="5">
      <w:start w:val="1"/>
      <w:numFmt w:val="decimal"/>
      <w:lvlText w:val="%1.%2.%3.%4.%5.%6"/>
      <w:lvlJc w:val="left"/>
      <w:pPr>
        <w:ind w:left="2025" w:hanging="1080"/>
      </w:pPr>
      <w:rPr>
        <w:rFonts w:hint="default"/>
        <w:b w:val="0"/>
        <w:color w:val="000000" w:themeColor="text1"/>
      </w:rPr>
    </w:lvl>
    <w:lvl w:ilvl="6">
      <w:start w:val="1"/>
      <w:numFmt w:val="decimal"/>
      <w:lvlText w:val="%1.%2.%3.%4.%5.%6.%7"/>
      <w:lvlJc w:val="left"/>
      <w:pPr>
        <w:ind w:left="2574" w:hanging="1440"/>
      </w:pPr>
      <w:rPr>
        <w:rFonts w:hint="default"/>
        <w:b w:val="0"/>
        <w:color w:val="000000" w:themeColor="text1"/>
      </w:rPr>
    </w:lvl>
    <w:lvl w:ilvl="7">
      <w:start w:val="1"/>
      <w:numFmt w:val="decimal"/>
      <w:lvlText w:val="%1.%2.%3.%4.%5.%6.%7.%8"/>
      <w:lvlJc w:val="left"/>
      <w:pPr>
        <w:ind w:left="2763" w:hanging="1440"/>
      </w:pPr>
      <w:rPr>
        <w:rFonts w:hint="default"/>
        <w:b w:val="0"/>
        <w:color w:val="000000" w:themeColor="text1"/>
      </w:rPr>
    </w:lvl>
    <w:lvl w:ilvl="8">
      <w:start w:val="1"/>
      <w:numFmt w:val="decimal"/>
      <w:lvlText w:val="%1.%2.%3.%4.%5.%6.%7.%8.%9"/>
      <w:lvlJc w:val="left"/>
      <w:pPr>
        <w:ind w:left="3312" w:hanging="1800"/>
      </w:pPr>
      <w:rPr>
        <w:rFonts w:hint="default"/>
        <w:b w:val="0"/>
        <w:color w:val="000000" w:themeColor="text1"/>
      </w:rPr>
    </w:lvl>
  </w:abstractNum>
  <w:abstractNum w:abstractNumId="9" w15:restartNumberingAfterBreak="0">
    <w:nsid w:val="186F19DA"/>
    <w:multiLevelType w:val="hybridMultilevel"/>
    <w:tmpl w:val="C6B6C2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1873242C"/>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96444B0"/>
    <w:multiLevelType w:val="hybridMultilevel"/>
    <w:tmpl w:val="090E9FD2"/>
    <w:lvl w:ilvl="0" w:tplc="0419000F">
      <w:start w:val="1"/>
      <w:numFmt w:val="decimal"/>
      <w:lvlText w:val="%1."/>
      <w:lvlJc w:val="left"/>
      <w:pPr>
        <w:ind w:left="786"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1B3D3602"/>
    <w:multiLevelType w:val="hybridMultilevel"/>
    <w:tmpl w:val="6328916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1C540176"/>
    <w:multiLevelType w:val="multilevel"/>
    <w:tmpl w:val="A38CD618"/>
    <w:lvl w:ilvl="0">
      <w:start w:val="1"/>
      <w:numFmt w:val="decimal"/>
      <w:lvlText w:val="%1."/>
      <w:lvlJc w:val="left"/>
      <w:pPr>
        <w:ind w:left="720" w:hanging="360"/>
      </w:pPr>
      <w:rPr>
        <w:rFonts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0742F68"/>
    <w:multiLevelType w:val="hybridMultilevel"/>
    <w:tmpl w:val="71D0A37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21CB150A"/>
    <w:multiLevelType w:val="hybridMultilevel"/>
    <w:tmpl w:val="87125A8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26A9483F"/>
    <w:multiLevelType w:val="hybridMultilevel"/>
    <w:tmpl w:val="933CCD3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277D0D65"/>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81F579A"/>
    <w:multiLevelType w:val="hybridMultilevel"/>
    <w:tmpl w:val="886C1074"/>
    <w:lvl w:ilvl="0" w:tplc="A094C336">
      <w:start w:val="10"/>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2AA8245A"/>
    <w:multiLevelType w:val="hybridMultilevel"/>
    <w:tmpl w:val="21DC6870"/>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0" w15:restartNumberingAfterBreak="0">
    <w:nsid w:val="3758705C"/>
    <w:multiLevelType w:val="hybridMultilevel"/>
    <w:tmpl w:val="B388E6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3AA51E70"/>
    <w:multiLevelType w:val="hybridMultilevel"/>
    <w:tmpl w:val="D60ABD9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3AF767C0"/>
    <w:multiLevelType w:val="hybridMultilevel"/>
    <w:tmpl w:val="F5B26D16"/>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3" w15:restartNumberingAfterBreak="0">
    <w:nsid w:val="40720AC3"/>
    <w:multiLevelType w:val="hybridMultilevel"/>
    <w:tmpl w:val="3222CF1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426138F3"/>
    <w:multiLevelType w:val="hybridMultilevel"/>
    <w:tmpl w:val="0E38EE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43D57300"/>
    <w:multiLevelType w:val="hybridMultilevel"/>
    <w:tmpl w:val="1AB4CF0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46112B17"/>
    <w:multiLevelType w:val="hybridMultilevel"/>
    <w:tmpl w:val="78585E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473B78AF"/>
    <w:multiLevelType w:val="hybridMultilevel"/>
    <w:tmpl w:val="2196F2C0"/>
    <w:lvl w:ilvl="0" w:tplc="05A25C1E">
      <w:start w:val="1"/>
      <w:numFmt w:val="decimal"/>
      <w:pStyle w:val="1"/>
      <w:lvlText w:val="%1."/>
      <w:lvlJc w:val="left"/>
      <w:pPr>
        <w:tabs>
          <w:tab w:val="num" w:pos="1503"/>
        </w:tabs>
        <w:ind w:left="1560" w:hanging="284"/>
      </w:p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28" w15:restartNumberingAfterBreak="0">
    <w:nsid w:val="4A1D77C0"/>
    <w:multiLevelType w:val="hybridMultilevel"/>
    <w:tmpl w:val="AD786C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4C2277C2"/>
    <w:multiLevelType w:val="hybridMultilevel"/>
    <w:tmpl w:val="2EAA78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4FC75DF5"/>
    <w:multiLevelType w:val="hybridMultilevel"/>
    <w:tmpl w:val="BA3AB3FC"/>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1" w15:restartNumberingAfterBreak="0">
    <w:nsid w:val="51A31B2E"/>
    <w:multiLevelType w:val="hybridMultilevel"/>
    <w:tmpl w:val="CA9AFF86"/>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2" w15:restartNumberingAfterBreak="0">
    <w:nsid w:val="56095109"/>
    <w:multiLevelType w:val="hybridMultilevel"/>
    <w:tmpl w:val="1E60B29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58B143EC"/>
    <w:multiLevelType w:val="hybridMultilevel"/>
    <w:tmpl w:val="EAAEB6C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5A9257F6"/>
    <w:multiLevelType w:val="multilevel"/>
    <w:tmpl w:val="54EEC968"/>
    <w:lvl w:ilvl="0">
      <w:start w:val="1"/>
      <w:numFmt w:val="decimal"/>
      <w:pStyle w:val="a"/>
      <w:lvlText w:val="%1."/>
      <w:lvlJc w:val="left"/>
      <w:pPr>
        <w:ind w:left="502" w:hanging="360"/>
      </w:pPr>
      <w:rPr>
        <w:rFonts w:ascii="Times New Roman" w:hAnsi="Times New Roman" w:cs="Times New Roman"/>
        <w:b/>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rPr>
    </w:lvl>
    <w:lvl w:ilvl="1">
      <w:start w:val="1"/>
      <w:numFmt w:val="decimal"/>
      <w:isLgl/>
      <w:lvlText w:val="%1.%2."/>
      <w:lvlJc w:val="left"/>
      <w:pPr>
        <w:ind w:left="502" w:hanging="360"/>
      </w:pPr>
      <w:rPr>
        <w:b/>
        <w:lang w:val="ru-RU"/>
      </w:rPr>
    </w:lvl>
    <w:lvl w:ilvl="2">
      <w:start w:val="1"/>
      <w:numFmt w:val="decimal"/>
      <w:isLgl/>
      <w:lvlText w:val="%1.%2.%3."/>
      <w:lvlJc w:val="left"/>
      <w:pPr>
        <w:ind w:left="862" w:hanging="720"/>
      </w:pPr>
    </w:lvl>
    <w:lvl w:ilvl="3">
      <w:start w:val="1"/>
      <w:numFmt w:val="decimal"/>
      <w:isLgl/>
      <w:lvlText w:val="%1.%2.%3.%4."/>
      <w:lvlJc w:val="left"/>
      <w:pPr>
        <w:ind w:left="862" w:hanging="720"/>
      </w:pPr>
    </w:lvl>
    <w:lvl w:ilvl="4">
      <w:start w:val="1"/>
      <w:numFmt w:val="decimal"/>
      <w:isLgl/>
      <w:lvlText w:val="%1.%2.%3.%4.%5."/>
      <w:lvlJc w:val="left"/>
      <w:pPr>
        <w:ind w:left="1222" w:hanging="1080"/>
      </w:pPr>
    </w:lvl>
    <w:lvl w:ilvl="5">
      <w:start w:val="1"/>
      <w:numFmt w:val="decimal"/>
      <w:isLgl/>
      <w:lvlText w:val="%1.%2.%3.%4.%5.%6."/>
      <w:lvlJc w:val="left"/>
      <w:pPr>
        <w:ind w:left="1222" w:hanging="1080"/>
      </w:pPr>
    </w:lvl>
    <w:lvl w:ilvl="6">
      <w:start w:val="1"/>
      <w:numFmt w:val="decimal"/>
      <w:isLgl/>
      <w:lvlText w:val="%1.%2.%3.%4.%5.%6.%7."/>
      <w:lvlJc w:val="left"/>
      <w:pPr>
        <w:ind w:left="1582" w:hanging="1440"/>
      </w:pPr>
    </w:lvl>
    <w:lvl w:ilvl="7">
      <w:start w:val="1"/>
      <w:numFmt w:val="decimal"/>
      <w:isLgl/>
      <w:lvlText w:val="%1.%2.%3.%4.%5.%6.%7.%8."/>
      <w:lvlJc w:val="left"/>
      <w:pPr>
        <w:ind w:left="1582" w:hanging="1440"/>
      </w:pPr>
    </w:lvl>
    <w:lvl w:ilvl="8">
      <w:start w:val="1"/>
      <w:numFmt w:val="decimal"/>
      <w:isLgl/>
      <w:lvlText w:val="%1.%2.%3.%4.%5.%6.%7.%8.%9."/>
      <w:lvlJc w:val="left"/>
      <w:pPr>
        <w:ind w:left="1942" w:hanging="1800"/>
      </w:pPr>
    </w:lvl>
  </w:abstractNum>
  <w:abstractNum w:abstractNumId="35" w15:restartNumberingAfterBreak="0">
    <w:nsid w:val="5AA366FD"/>
    <w:multiLevelType w:val="hybridMultilevel"/>
    <w:tmpl w:val="6F847A3E"/>
    <w:lvl w:ilvl="0" w:tplc="1A62952C">
      <w:numFmt w:val="bullet"/>
      <w:lvlText w:val="•"/>
      <w:lvlJc w:val="left"/>
      <w:pPr>
        <w:ind w:left="855" w:hanging="363"/>
      </w:pPr>
      <w:rPr>
        <w:rFonts w:ascii="Times New Roman" w:eastAsia="Times New Roman" w:hAnsi="Times New Roman" w:cs="Times New Roman" w:hint="default"/>
        <w:b w:val="0"/>
        <w:bCs w:val="0"/>
        <w:i w:val="0"/>
        <w:iCs w:val="0"/>
        <w:w w:val="93"/>
        <w:sz w:val="23"/>
        <w:szCs w:val="23"/>
        <w:lang w:val="ru-RU" w:eastAsia="en-US" w:bidi="ar-SA"/>
      </w:rPr>
    </w:lvl>
    <w:lvl w:ilvl="1" w:tplc="2F60FB68">
      <w:numFmt w:val="bullet"/>
      <w:lvlText w:val="•"/>
      <w:lvlJc w:val="left"/>
      <w:pPr>
        <w:ind w:left="1023" w:hanging="363"/>
      </w:pPr>
      <w:rPr>
        <w:rFonts w:hint="default"/>
        <w:lang w:val="ru-RU" w:eastAsia="en-US" w:bidi="ar-SA"/>
      </w:rPr>
    </w:lvl>
    <w:lvl w:ilvl="2" w:tplc="59AA545C">
      <w:numFmt w:val="bullet"/>
      <w:lvlText w:val="•"/>
      <w:lvlJc w:val="left"/>
      <w:pPr>
        <w:ind w:left="1187" w:hanging="363"/>
      </w:pPr>
      <w:rPr>
        <w:rFonts w:hint="default"/>
        <w:lang w:val="ru-RU" w:eastAsia="en-US" w:bidi="ar-SA"/>
      </w:rPr>
    </w:lvl>
    <w:lvl w:ilvl="3" w:tplc="A412AEAE">
      <w:numFmt w:val="bullet"/>
      <w:lvlText w:val="•"/>
      <w:lvlJc w:val="left"/>
      <w:pPr>
        <w:ind w:left="1351" w:hanging="363"/>
      </w:pPr>
      <w:rPr>
        <w:rFonts w:hint="default"/>
        <w:lang w:val="ru-RU" w:eastAsia="en-US" w:bidi="ar-SA"/>
      </w:rPr>
    </w:lvl>
    <w:lvl w:ilvl="4" w:tplc="D4E6F992">
      <w:numFmt w:val="bullet"/>
      <w:lvlText w:val="•"/>
      <w:lvlJc w:val="left"/>
      <w:pPr>
        <w:ind w:left="1514" w:hanging="363"/>
      </w:pPr>
      <w:rPr>
        <w:rFonts w:hint="default"/>
        <w:lang w:val="ru-RU" w:eastAsia="en-US" w:bidi="ar-SA"/>
      </w:rPr>
    </w:lvl>
    <w:lvl w:ilvl="5" w:tplc="063A1B46">
      <w:numFmt w:val="bullet"/>
      <w:lvlText w:val="•"/>
      <w:lvlJc w:val="left"/>
      <w:pPr>
        <w:ind w:left="1678" w:hanging="363"/>
      </w:pPr>
      <w:rPr>
        <w:rFonts w:hint="default"/>
        <w:lang w:val="ru-RU" w:eastAsia="en-US" w:bidi="ar-SA"/>
      </w:rPr>
    </w:lvl>
    <w:lvl w:ilvl="6" w:tplc="CD1E9BE6">
      <w:numFmt w:val="bullet"/>
      <w:lvlText w:val="•"/>
      <w:lvlJc w:val="left"/>
      <w:pPr>
        <w:ind w:left="1842" w:hanging="363"/>
      </w:pPr>
      <w:rPr>
        <w:rFonts w:hint="default"/>
        <w:lang w:val="ru-RU" w:eastAsia="en-US" w:bidi="ar-SA"/>
      </w:rPr>
    </w:lvl>
    <w:lvl w:ilvl="7" w:tplc="5EB6D85E">
      <w:numFmt w:val="bullet"/>
      <w:lvlText w:val="•"/>
      <w:lvlJc w:val="left"/>
      <w:pPr>
        <w:ind w:left="2005" w:hanging="363"/>
      </w:pPr>
      <w:rPr>
        <w:rFonts w:hint="default"/>
        <w:lang w:val="ru-RU" w:eastAsia="en-US" w:bidi="ar-SA"/>
      </w:rPr>
    </w:lvl>
    <w:lvl w:ilvl="8" w:tplc="31C25AB0">
      <w:numFmt w:val="bullet"/>
      <w:lvlText w:val="•"/>
      <w:lvlJc w:val="left"/>
      <w:pPr>
        <w:ind w:left="2169" w:hanging="363"/>
      </w:pPr>
      <w:rPr>
        <w:rFonts w:hint="default"/>
        <w:lang w:val="ru-RU" w:eastAsia="en-US" w:bidi="ar-SA"/>
      </w:rPr>
    </w:lvl>
  </w:abstractNum>
  <w:abstractNum w:abstractNumId="36" w15:restartNumberingAfterBreak="0">
    <w:nsid w:val="5BE93A62"/>
    <w:multiLevelType w:val="hybridMultilevel"/>
    <w:tmpl w:val="40AC83B8"/>
    <w:lvl w:ilvl="0" w:tplc="041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E570C6D"/>
    <w:multiLevelType w:val="multilevel"/>
    <w:tmpl w:val="DC624F28"/>
    <w:lvl w:ilvl="0">
      <w:start w:val="2"/>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4253B94"/>
    <w:multiLevelType w:val="hybridMultilevel"/>
    <w:tmpl w:val="A99AFDA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67190559"/>
    <w:multiLevelType w:val="hybridMultilevel"/>
    <w:tmpl w:val="8EDAD71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672F49DE"/>
    <w:multiLevelType w:val="hybridMultilevel"/>
    <w:tmpl w:val="27880A6A"/>
    <w:lvl w:ilvl="0" w:tplc="D5AA593A">
      <w:numFmt w:val="bullet"/>
      <w:lvlText w:val="•"/>
      <w:lvlJc w:val="left"/>
      <w:pPr>
        <w:ind w:left="860" w:hanging="368"/>
      </w:pPr>
      <w:rPr>
        <w:rFonts w:ascii="Times New Roman" w:eastAsia="Times New Roman" w:hAnsi="Times New Roman" w:cs="Times New Roman" w:hint="default"/>
        <w:b w:val="0"/>
        <w:bCs w:val="0"/>
        <w:i w:val="0"/>
        <w:iCs w:val="0"/>
        <w:color w:val="080808"/>
        <w:w w:val="94"/>
        <w:sz w:val="23"/>
        <w:szCs w:val="23"/>
        <w:lang w:val="ru-RU" w:eastAsia="en-US" w:bidi="ar-SA"/>
      </w:rPr>
    </w:lvl>
    <w:lvl w:ilvl="1" w:tplc="619E5088">
      <w:numFmt w:val="bullet"/>
      <w:lvlText w:val="•"/>
      <w:lvlJc w:val="left"/>
      <w:pPr>
        <w:ind w:left="1023" w:hanging="368"/>
      </w:pPr>
      <w:rPr>
        <w:rFonts w:hint="default"/>
        <w:lang w:val="ru-RU" w:eastAsia="en-US" w:bidi="ar-SA"/>
      </w:rPr>
    </w:lvl>
    <w:lvl w:ilvl="2" w:tplc="FAE0F502">
      <w:numFmt w:val="bullet"/>
      <w:lvlText w:val="•"/>
      <w:lvlJc w:val="left"/>
      <w:pPr>
        <w:ind w:left="1187" w:hanging="368"/>
      </w:pPr>
      <w:rPr>
        <w:rFonts w:hint="default"/>
        <w:lang w:val="ru-RU" w:eastAsia="en-US" w:bidi="ar-SA"/>
      </w:rPr>
    </w:lvl>
    <w:lvl w:ilvl="3" w:tplc="F3A8F3E6">
      <w:numFmt w:val="bullet"/>
      <w:lvlText w:val="•"/>
      <w:lvlJc w:val="left"/>
      <w:pPr>
        <w:ind w:left="1351" w:hanging="368"/>
      </w:pPr>
      <w:rPr>
        <w:rFonts w:hint="default"/>
        <w:lang w:val="ru-RU" w:eastAsia="en-US" w:bidi="ar-SA"/>
      </w:rPr>
    </w:lvl>
    <w:lvl w:ilvl="4" w:tplc="6C14C420">
      <w:numFmt w:val="bullet"/>
      <w:lvlText w:val="•"/>
      <w:lvlJc w:val="left"/>
      <w:pPr>
        <w:ind w:left="1514" w:hanging="368"/>
      </w:pPr>
      <w:rPr>
        <w:rFonts w:hint="default"/>
        <w:lang w:val="ru-RU" w:eastAsia="en-US" w:bidi="ar-SA"/>
      </w:rPr>
    </w:lvl>
    <w:lvl w:ilvl="5" w:tplc="B72474C8">
      <w:numFmt w:val="bullet"/>
      <w:lvlText w:val="•"/>
      <w:lvlJc w:val="left"/>
      <w:pPr>
        <w:ind w:left="1678" w:hanging="368"/>
      </w:pPr>
      <w:rPr>
        <w:rFonts w:hint="default"/>
        <w:lang w:val="ru-RU" w:eastAsia="en-US" w:bidi="ar-SA"/>
      </w:rPr>
    </w:lvl>
    <w:lvl w:ilvl="6" w:tplc="9F42551C">
      <w:numFmt w:val="bullet"/>
      <w:lvlText w:val="•"/>
      <w:lvlJc w:val="left"/>
      <w:pPr>
        <w:ind w:left="1842" w:hanging="368"/>
      </w:pPr>
      <w:rPr>
        <w:rFonts w:hint="default"/>
        <w:lang w:val="ru-RU" w:eastAsia="en-US" w:bidi="ar-SA"/>
      </w:rPr>
    </w:lvl>
    <w:lvl w:ilvl="7" w:tplc="63788ED6">
      <w:numFmt w:val="bullet"/>
      <w:lvlText w:val="•"/>
      <w:lvlJc w:val="left"/>
      <w:pPr>
        <w:ind w:left="2005" w:hanging="368"/>
      </w:pPr>
      <w:rPr>
        <w:rFonts w:hint="default"/>
        <w:lang w:val="ru-RU" w:eastAsia="en-US" w:bidi="ar-SA"/>
      </w:rPr>
    </w:lvl>
    <w:lvl w:ilvl="8" w:tplc="383265D4">
      <w:numFmt w:val="bullet"/>
      <w:lvlText w:val="•"/>
      <w:lvlJc w:val="left"/>
      <w:pPr>
        <w:ind w:left="2169" w:hanging="368"/>
      </w:pPr>
      <w:rPr>
        <w:rFonts w:hint="default"/>
        <w:lang w:val="ru-RU" w:eastAsia="en-US" w:bidi="ar-SA"/>
      </w:rPr>
    </w:lvl>
  </w:abstractNum>
  <w:abstractNum w:abstractNumId="41" w15:restartNumberingAfterBreak="0">
    <w:nsid w:val="6F2B188D"/>
    <w:multiLevelType w:val="hybridMultilevel"/>
    <w:tmpl w:val="1040A720"/>
    <w:lvl w:ilvl="0" w:tplc="04190001">
      <w:start w:val="1"/>
      <w:numFmt w:val="bullet"/>
      <w:lvlText w:val=""/>
      <w:lvlJc w:val="left"/>
      <w:pPr>
        <w:ind w:left="1713" w:hanging="360"/>
      </w:pPr>
      <w:rPr>
        <w:rFonts w:ascii="Symbol" w:hAnsi="Symbol" w:hint="default"/>
      </w:rPr>
    </w:lvl>
    <w:lvl w:ilvl="1" w:tplc="04190003" w:tentative="1">
      <w:start w:val="1"/>
      <w:numFmt w:val="bullet"/>
      <w:lvlText w:val="o"/>
      <w:lvlJc w:val="left"/>
      <w:pPr>
        <w:ind w:left="2433" w:hanging="360"/>
      </w:pPr>
      <w:rPr>
        <w:rFonts w:ascii="Courier New" w:hAnsi="Courier New" w:cs="Courier New" w:hint="default"/>
      </w:rPr>
    </w:lvl>
    <w:lvl w:ilvl="2" w:tplc="04190005" w:tentative="1">
      <w:start w:val="1"/>
      <w:numFmt w:val="bullet"/>
      <w:lvlText w:val=""/>
      <w:lvlJc w:val="left"/>
      <w:pPr>
        <w:ind w:left="3153" w:hanging="360"/>
      </w:pPr>
      <w:rPr>
        <w:rFonts w:ascii="Wingdings" w:hAnsi="Wingdings" w:hint="default"/>
      </w:rPr>
    </w:lvl>
    <w:lvl w:ilvl="3" w:tplc="04190001" w:tentative="1">
      <w:start w:val="1"/>
      <w:numFmt w:val="bullet"/>
      <w:lvlText w:val=""/>
      <w:lvlJc w:val="left"/>
      <w:pPr>
        <w:ind w:left="3873" w:hanging="360"/>
      </w:pPr>
      <w:rPr>
        <w:rFonts w:ascii="Symbol" w:hAnsi="Symbol" w:hint="default"/>
      </w:rPr>
    </w:lvl>
    <w:lvl w:ilvl="4" w:tplc="04190003" w:tentative="1">
      <w:start w:val="1"/>
      <w:numFmt w:val="bullet"/>
      <w:lvlText w:val="o"/>
      <w:lvlJc w:val="left"/>
      <w:pPr>
        <w:ind w:left="4593" w:hanging="360"/>
      </w:pPr>
      <w:rPr>
        <w:rFonts w:ascii="Courier New" w:hAnsi="Courier New" w:cs="Courier New" w:hint="default"/>
      </w:rPr>
    </w:lvl>
    <w:lvl w:ilvl="5" w:tplc="04190005" w:tentative="1">
      <w:start w:val="1"/>
      <w:numFmt w:val="bullet"/>
      <w:lvlText w:val=""/>
      <w:lvlJc w:val="left"/>
      <w:pPr>
        <w:ind w:left="5313" w:hanging="360"/>
      </w:pPr>
      <w:rPr>
        <w:rFonts w:ascii="Wingdings" w:hAnsi="Wingdings" w:hint="default"/>
      </w:rPr>
    </w:lvl>
    <w:lvl w:ilvl="6" w:tplc="04190001" w:tentative="1">
      <w:start w:val="1"/>
      <w:numFmt w:val="bullet"/>
      <w:lvlText w:val=""/>
      <w:lvlJc w:val="left"/>
      <w:pPr>
        <w:ind w:left="6033" w:hanging="360"/>
      </w:pPr>
      <w:rPr>
        <w:rFonts w:ascii="Symbol" w:hAnsi="Symbol" w:hint="default"/>
      </w:rPr>
    </w:lvl>
    <w:lvl w:ilvl="7" w:tplc="04190003" w:tentative="1">
      <w:start w:val="1"/>
      <w:numFmt w:val="bullet"/>
      <w:lvlText w:val="o"/>
      <w:lvlJc w:val="left"/>
      <w:pPr>
        <w:ind w:left="6753" w:hanging="360"/>
      </w:pPr>
      <w:rPr>
        <w:rFonts w:ascii="Courier New" w:hAnsi="Courier New" w:cs="Courier New" w:hint="default"/>
      </w:rPr>
    </w:lvl>
    <w:lvl w:ilvl="8" w:tplc="04190005" w:tentative="1">
      <w:start w:val="1"/>
      <w:numFmt w:val="bullet"/>
      <w:lvlText w:val=""/>
      <w:lvlJc w:val="left"/>
      <w:pPr>
        <w:ind w:left="7473" w:hanging="360"/>
      </w:pPr>
      <w:rPr>
        <w:rFonts w:ascii="Wingdings" w:hAnsi="Wingdings" w:hint="default"/>
      </w:rPr>
    </w:lvl>
  </w:abstractNum>
  <w:abstractNum w:abstractNumId="42" w15:restartNumberingAfterBreak="0">
    <w:nsid w:val="6FD91FFD"/>
    <w:multiLevelType w:val="hybridMultilevel"/>
    <w:tmpl w:val="AB92735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76684F47"/>
    <w:multiLevelType w:val="multilevel"/>
    <w:tmpl w:val="DBF49EF2"/>
    <w:lvl w:ilvl="0">
      <w:start w:val="1"/>
      <w:numFmt w:val="decimal"/>
      <w:pStyle w:val="10"/>
      <w:lvlText w:val="%1."/>
      <w:lvlJc w:val="left"/>
      <w:pPr>
        <w:ind w:left="1778" w:hanging="360"/>
      </w:pPr>
      <w:rPr>
        <w:rFonts w:hint="default"/>
      </w:rPr>
    </w:lvl>
    <w:lvl w:ilvl="1">
      <w:start w:val="1"/>
      <w:numFmt w:val="decimal"/>
      <w:pStyle w:val="11"/>
      <w:lvlText w:val="%1.%2."/>
      <w:lvlJc w:val="left"/>
      <w:pPr>
        <w:ind w:left="432" w:hanging="432"/>
      </w:pPr>
      <w:rPr>
        <w:rFonts w:hint="default"/>
      </w:rPr>
    </w:lvl>
    <w:lvl w:ilvl="2">
      <w:start w:val="4"/>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8826E51"/>
    <w:multiLevelType w:val="hybridMultilevel"/>
    <w:tmpl w:val="BA62EFB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79690A40"/>
    <w:multiLevelType w:val="hybridMultilevel"/>
    <w:tmpl w:val="E99EE7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7DED3800"/>
    <w:multiLevelType w:val="hybridMultilevel"/>
    <w:tmpl w:val="2CD8D02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15:restartNumberingAfterBreak="0">
    <w:nsid w:val="7E4C6F92"/>
    <w:multiLevelType w:val="hybridMultilevel"/>
    <w:tmpl w:val="F2F67B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0"/>
  </w:num>
  <w:num w:numId="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3"/>
  </w:num>
  <w:num w:numId="5">
    <w:abstractNumId w:val="13"/>
  </w:num>
  <w:num w:numId="6">
    <w:abstractNumId w:val="19"/>
  </w:num>
  <w:num w:numId="7">
    <w:abstractNumId w:val="46"/>
  </w:num>
  <w:num w:numId="8">
    <w:abstractNumId w:val="11"/>
  </w:num>
  <w:num w:numId="9">
    <w:abstractNumId w:val="3"/>
  </w:num>
  <w:num w:numId="10">
    <w:abstractNumId w:val="24"/>
  </w:num>
  <w:num w:numId="11">
    <w:abstractNumId w:val="39"/>
  </w:num>
  <w:num w:numId="12">
    <w:abstractNumId w:val="0"/>
  </w:num>
  <w:num w:numId="13">
    <w:abstractNumId w:val="7"/>
  </w:num>
  <w:num w:numId="14">
    <w:abstractNumId w:val="33"/>
  </w:num>
  <w:num w:numId="15">
    <w:abstractNumId w:val="36"/>
  </w:num>
  <w:num w:numId="16">
    <w:abstractNumId w:val="8"/>
  </w:num>
  <w:num w:numId="17">
    <w:abstractNumId w:val="6"/>
  </w:num>
  <w:num w:numId="18">
    <w:abstractNumId w:val="37"/>
  </w:num>
  <w:num w:numId="19">
    <w:abstractNumId w:val="30"/>
  </w:num>
  <w:num w:numId="20">
    <w:abstractNumId w:val="45"/>
  </w:num>
  <w:num w:numId="21">
    <w:abstractNumId w:val="25"/>
  </w:num>
  <w:num w:numId="22">
    <w:abstractNumId w:val="12"/>
  </w:num>
  <w:num w:numId="23">
    <w:abstractNumId w:val="17"/>
  </w:num>
  <w:num w:numId="24">
    <w:abstractNumId w:val="32"/>
  </w:num>
  <w:num w:numId="25">
    <w:abstractNumId w:val="44"/>
  </w:num>
  <w:num w:numId="26">
    <w:abstractNumId w:val="41"/>
  </w:num>
  <w:num w:numId="27">
    <w:abstractNumId w:val="1"/>
  </w:num>
  <w:num w:numId="28">
    <w:abstractNumId w:val="38"/>
  </w:num>
  <w:num w:numId="29">
    <w:abstractNumId w:val="40"/>
  </w:num>
  <w:num w:numId="30">
    <w:abstractNumId w:val="35"/>
  </w:num>
  <w:num w:numId="31">
    <w:abstractNumId w:val="4"/>
  </w:num>
  <w:num w:numId="32">
    <w:abstractNumId w:val="16"/>
  </w:num>
  <w:num w:numId="33">
    <w:abstractNumId w:val="5"/>
  </w:num>
  <w:num w:numId="34">
    <w:abstractNumId w:val="47"/>
  </w:num>
  <w:num w:numId="35">
    <w:abstractNumId w:val="23"/>
  </w:num>
  <w:num w:numId="36">
    <w:abstractNumId w:val="31"/>
  </w:num>
  <w:num w:numId="37">
    <w:abstractNumId w:val="29"/>
  </w:num>
  <w:num w:numId="38">
    <w:abstractNumId w:val="15"/>
  </w:num>
  <w:num w:numId="39">
    <w:abstractNumId w:val="21"/>
  </w:num>
  <w:num w:numId="40">
    <w:abstractNumId w:val="9"/>
  </w:num>
  <w:num w:numId="41">
    <w:abstractNumId w:val="2"/>
  </w:num>
  <w:num w:numId="42">
    <w:abstractNumId w:val="14"/>
  </w:num>
  <w:num w:numId="43">
    <w:abstractNumId w:val="26"/>
  </w:num>
  <w:num w:numId="44">
    <w:abstractNumId w:val="20"/>
  </w:num>
  <w:num w:numId="45">
    <w:abstractNumId w:val="42"/>
  </w:num>
  <w:num w:numId="46">
    <w:abstractNumId w:val="28"/>
  </w:num>
  <w:num w:numId="47">
    <w:abstractNumId w:val="22"/>
  </w:num>
  <w:num w:numId="48">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hideSpellingErrors/>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0"/>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3964"/>
    <w:rsid w:val="00000011"/>
    <w:rsid w:val="00001212"/>
    <w:rsid w:val="0000147D"/>
    <w:rsid w:val="00001690"/>
    <w:rsid w:val="00001B0B"/>
    <w:rsid w:val="00001BDB"/>
    <w:rsid w:val="00001C4E"/>
    <w:rsid w:val="00002443"/>
    <w:rsid w:val="000027F0"/>
    <w:rsid w:val="00002B8B"/>
    <w:rsid w:val="000033BF"/>
    <w:rsid w:val="000039A0"/>
    <w:rsid w:val="0000471C"/>
    <w:rsid w:val="000047F3"/>
    <w:rsid w:val="00004C0C"/>
    <w:rsid w:val="000050B9"/>
    <w:rsid w:val="000054E2"/>
    <w:rsid w:val="00005644"/>
    <w:rsid w:val="00005E88"/>
    <w:rsid w:val="00006059"/>
    <w:rsid w:val="00006D23"/>
    <w:rsid w:val="00006DD4"/>
    <w:rsid w:val="00007879"/>
    <w:rsid w:val="00007BA5"/>
    <w:rsid w:val="000108BC"/>
    <w:rsid w:val="0001162A"/>
    <w:rsid w:val="000125BA"/>
    <w:rsid w:val="0001273E"/>
    <w:rsid w:val="00012A90"/>
    <w:rsid w:val="000139E5"/>
    <w:rsid w:val="00014CAE"/>
    <w:rsid w:val="00014DB5"/>
    <w:rsid w:val="00015441"/>
    <w:rsid w:val="0001594F"/>
    <w:rsid w:val="00015DE8"/>
    <w:rsid w:val="00015FB5"/>
    <w:rsid w:val="00016423"/>
    <w:rsid w:val="00016944"/>
    <w:rsid w:val="000175CB"/>
    <w:rsid w:val="0002045C"/>
    <w:rsid w:val="000204DF"/>
    <w:rsid w:val="00020D43"/>
    <w:rsid w:val="00021CB7"/>
    <w:rsid w:val="000222E6"/>
    <w:rsid w:val="000227F4"/>
    <w:rsid w:val="000232D1"/>
    <w:rsid w:val="0002347F"/>
    <w:rsid w:val="000236FF"/>
    <w:rsid w:val="00023835"/>
    <w:rsid w:val="00023B50"/>
    <w:rsid w:val="0002540B"/>
    <w:rsid w:val="0002546E"/>
    <w:rsid w:val="000255F3"/>
    <w:rsid w:val="00026755"/>
    <w:rsid w:val="00026CE6"/>
    <w:rsid w:val="000275F3"/>
    <w:rsid w:val="00027CCE"/>
    <w:rsid w:val="00031B65"/>
    <w:rsid w:val="00032826"/>
    <w:rsid w:val="0003322F"/>
    <w:rsid w:val="000335ED"/>
    <w:rsid w:val="00033D39"/>
    <w:rsid w:val="00033D6B"/>
    <w:rsid w:val="00034136"/>
    <w:rsid w:val="00034298"/>
    <w:rsid w:val="0003513C"/>
    <w:rsid w:val="000351D9"/>
    <w:rsid w:val="0003556A"/>
    <w:rsid w:val="000356E4"/>
    <w:rsid w:val="00035FD8"/>
    <w:rsid w:val="0003611D"/>
    <w:rsid w:val="0003615F"/>
    <w:rsid w:val="00036506"/>
    <w:rsid w:val="000371C1"/>
    <w:rsid w:val="00037364"/>
    <w:rsid w:val="000379C5"/>
    <w:rsid w:val="00040004"/>
    <w:rsid w:val="00040485"/>
    <w:rsid w:val="000407C8"/>
    <w:rsid w:val="0004095C"/>
    <w:rsid w:val="00040AD6"/>
    <w:rsid w:val="00040BAF"/>
    <w:rsid w:val="00040BFF"/>
    <w:rsid w:val="00040F40"/>
    <w:rsid w:val="000412C0"/>
    <w:rsid w:val="00041586"/>
    <w:rsid w:val="000418CA"/>
    <w:rsid w:val="00041FBD"/>
    <w:rsid w:val="0004213E"/>
    <w:rsid w:val="0004220D"/>
    <w:rsid w:val="00042226"/>
    <w:rsid w:val="0004243C"/>
    <w:rsid w:val="0004273B"/>
    <w:rsid w:val="0004297C"/>
    <w:rsid w:val="00042B37"/>
    <w:rsid w:val="00042E1D"/>
    <w:rsid w:val="0004378C"/>
    <w:rsid w:val="0004381C"/>
    <w:rsid w:val="000438D5"/>
    <w:rsid w:val="00043A77"/>
    <w:rsid w:val="00043D31"/>
    <w:rsid w:val="00044D6C"/>
    <w:rsid w:val="0004596F"/>
    <w:rsid w:val="00045C00"/>
    <w:rsid w:val="00045CA8"/>
    <w:rsid w:val="00046160"/>
    <w:rsid w:val="00046717"/>
    <w:rsid w:val="0004673E"/>
    <w:rsid w:val="00046DBE"/>
    <w:rsid w:val="00046FB8"/>
    <w:rsid w:val="00047FE3"/>
    <w:rsid w:val="0005124B"/>
    <w:rsid w:val="00052E18"/>
    <w:rsid w:val="00052E9A"/>
    <w:rsid w:val="00053099"/>
    <w:rsid w:val="000530A0"/>
    <w:rsid w:val="00054352"/>
    <w:rsid w:val="0005465B"/>
    <w:rsid w:val="00054AC9"/>
    <w:rsid w:val="00054ACA"/>
    <w:rsid w:val="00054B3C"/>
    <w:rsid w:val="00054E11"/>
    <w:rsid w:val="00055713"/>
    <w:rsid w:val="00055777"/>
    <w:rsid w:val="00057425"/>
    <w:rsid w:val="00057DD6"/>
    <w:rsid w:val="000607F0"/>
    <w:rsid w:val="0006109A"/>
    <w:rsid w:val="0006251A"/>
    <w:rsid w:val="00062A47"/>
    <w:rsid w:val="00062C0D"/>
    <w:rsid w:val="000635FB"/>
    <w:rsid w:val="00063E7F"/>
    <w:rsid w:val="0006421D"/>
    <w:rsid w:val="000644D0"/>
    <w:rsid w:val="00065D44"/>
    <w:rsid w:val="00066301"/>
    <w:rsid w:val="00066B07"/>
    <w:rsid w:val="0006721D"/>
    <w:rsid w:val="00067FE5"/>
    <w:rsid w:val="000712C9"/>
    <w:rsid w:val="0007201B"/>
    <w:rsid w:val="00074723"/>
    <w:rsid w:val="0007476F"/>
    <w:rsid w:val="00074904"/>
    <w:rsid w:val="00074FEF"/>
    <w:rsid w:val="000750AC"/>
    <w:rsid w:val="00075C1F"/>
    <w:rsid w:val="00075F2A"/>
    <w:rsid w:val="00076B6B"/>
    <w:rsid w:val="000774CA"/>
    <w:rsid w:val="00077C10"/>
    <w:rsid w:val="00077C26"/>
    <w:rsid w:val="00077E57"/>
    <w:rsid w:val="00080229"/>
    <w:rsid w:val="000804A1"/>
    <w:rsid w:val="000814C6"/>
    <w:rsid w:val="00081D65"/>
    <w:rsid w:val="0008254F"/>
    <w:rsid w:val="000825B2"/>
    <w:rsid w:val="00082AFE"/>
    <w:rsid w:val="00082DE6"/>
    <w:rsid w:val="0008318B"/>
    <w:rsid w:val="00083F9D"/>
    <w:rsid w:val="0008437E"/>
    <w:rsid w:val="0008466F"/>
    <w:rsid w:val="000846A0"/>
    <w:rsid w:val="00085301"/>
    <w:rsid w:val="00085629"/>
    <w:rsid w:val="0008682A"/>
    <w:rsid w:val="00086C50"/>
    <w:rsid w:val="00086DF0"/>
    <w:rsid w:val="00087425"/>
    <w:rsid w:val="000875C9"/>
    <w:rsid w:val="00087856"/>
    <w:rsid w:val="00087936"/>
    <w:rsid w:val="00087ADC"/>
    <w:rsid w:val="00087AE6"/>
    <w:rsid w:val="00087E16"/>
    <w:rsid w:val="000901F1"/>
    <w:rsid w:val="00090FF9"/>
    <w:rsid w:val="00091E18"/>
    <w:rsid w:val="0009226D"/>
    <w:rsid w:val="00092835"/>
    <w:rsid w:val="0009294A"/>
    <w:rsid w:val="00093197"/>
    <w:rsid w:val="00093D2F"/>
    <w:rsid w:val="00094223"/>
    <w:rsid w:val="00094508"/>
    <w:rsid w:val="0009455B"/>
    <w:rsid w:val="00094BA7"/>
    <w:rsid w:val="0009565A"/>
    <w:rsid w:val="000958E0"/>
    <w:rsid w:val="000958ED"/>
    <w:rsid w:val="00095D49"/>
    <w:rsid w:val="0009648F"/>
    <w:rsid w:val="00096CCC"/>
    <w:rsid w:val="00097512"/>
    <w:rsid w:val="000977B3"/>
    <w:rsid w:val="00097A53"/>
    <w:rsid w:val="00097F8A"/>
    <w:rsid w:val="00097F8F"/>
    <w:rsid w:val="00097FCE"/>
    <w:rsid w:val="000A2222"/>
    <w:rsid w:val="000A3943"/>
    <w:rsid w:val="000A4403"/>
    <w:rsid w:val="000A51A1"/>
    <w:rsid w:val="000A52C5"/>
    <w:rsid w:val="000A53A6"/>
    <w:rsid w:val="000A57C9"/>
    <w:rsid w:val="000A5C9A"/>
    <w:rsid w:val="000A71FC"/>
    <w:rsid w:val="000A74C0"/>
    <w:rsid w:val="000B009B"/>
    <w:rsid w:val="000B015B"/>
    <w:rsid w:val="000B02B2"/>
    <w:rsid w:val="000B065F"/>
    <w:rsid w:val="000B1920"/>
    <w:rsid w:val="000B25D6"/>
    <w:rsid w:val="000B2916"/>
    <w:rsid w:val="000B2DDC"/>
    <w:rsid w:val="000B2FFC"/>
    <w:rsid w:val="000B3228"/>
    <w:rsid w:val="000B34F7"/>
    <w:rsid w:val="000B35B6"/>
    <w:rsid w:val="000B39E1"/>
    <w:rsid w:val="000B3E26"/>
    <w:rsid w:val="000B414E"/>
    <w:rsid w:val="000B4712"/>
    <w:rsid w:val="000B4C37"/>
    <w:rsid w:val="000B51C7"/>
    <w:rsid w:val="000B565E"/>
    <w:rsid w:val="000B60DF"/>
    <w:rsid w:val="000B6428"/>
    <w:rsid w:val="000B67D2"/>
    <w:rsid w:val="000B696F"/>
    <w:rsid w:val="000B69EF"/>
    <w:rsid w:val="000B6B06"/>
    <w:rsid w:val="000B78D3"/>
    <w:rsid w:val="000B7983"/>
    <w:rsid w:val="000B7EF2"/>
    <w:rsid w:val="000C06A0"/>
    <w:rsid w:val="000C117E"/>
    <w:rsid w:val="000C12C8"/>
    <w:rsid w:val="000C17B7"/>
    <w:rsid w:val="000C291B"/>
    <w:rsid w:val="000C2C6B"/>
    <w:rsid w:val="000C2C7C"/>
    <w:rsid w:val="000C2E6C"/>
    <w:rsid w:val="000C2FE7"/>
    <w:rsid w:val="000C33F5"/>
    <w:rsid w:val="000C354D"/>
    <w:rsid w:val="000C3608"/>
    <w:rsid w:val="000C37CF"/>
    <w:rsid w:val="000C43B5"/>
    <w:rsid w:val="000C4BB3"/>
    <w:rsid w:val="000C4D7F"/>
    <w:rsid w:val="000C576B"/>
    <w:rsid w:val="000C6365"/>
    <w:rsid w:val="000C6594"/>
    <w:rsid w:val="000C68EA"/>
    <w:rsid w:val="000C6E1B"/>
    <w:rsid w:val="000C700F"/>
    <w:rsid w:val="000C71CB"/>
    <w:rsid w:val="000C732A"/>
    <w:rsid w:val="000D022D"/>
    <w:rsid w:val="000D02D2"/>
    <w:rsid w:val="000D0307"/>
    <w:rsid w:val="000D031D"/>
    <w:rsid w:val="000D05BE"/>
    <w:rsid w:val="000D0844"/>
    <w:rsid w:val="000D0F05"/>
    <w:rsid w:val="000D184A"/>
    <w:rsid w:val="000D30DC"/>
    <w:rsid w:val="000D3537"/>
    <w:rsid w:val="000D3866"/>
    <w:rsid w:val="000D40C1"/>
    <w:rsid w:val="000D493D"/>
    <w:rsid w:val="000D4DA2"/>
    <w:rsid w:val="000D54D4"/>
    <w:rsid w:val="000D54F4"/>
    <w:rsid w:val="000D5549"/>
    <w:rsid w:val="000D5A5B"/>
    <w:rsid w:val="000D5AF2"/>
    <w:rsid w:val="000D5EC2"/>
    <w:rsid w:val="000D665B"/>
    <w:rsid w:val="000D721D"/>
    <w:rsid w:val="000D72AF"/>
    <w:rsid w:val="000D7DEA"/>
    <w:rsid w:val="000E05C3"/>
    <w:rsid w:val="000E07C1"/>
    <w:rsid w:val="000E07D9"/>
    <w:rsid w:val="000E2159"/>
    <w:rsid w:val="000E2263"/>
    <w:rsid w:val="000E2517"/>
    <w:rsid w:val="000E26AA"/>
    <w:rsid w:val="000E281C"/>
    <w:rsid w:val="000E284F"/>
    <w:rsid w:val="000E2C49"/>
    <w:rsid w:val="000E30EF"/>
    <w:rsid w:val="000E3911"/>
    <w:rsid w:val="000E4353"/>
    <w:rsid w:val="000E44D0"/>
    <w:rsid w:val="000E4F46"/>
    <w:rsid w:val="000E5281"/>
    <w:rsid w:val="000E53F8"/>
    <w:rsid w:val="000E5C4F"/>
    <w:rsid w:val="000E60F3"/>
    <w:rsid w:val="000E64BF"/>
    <w:rsid w:val="000E65D2"/>
    <w:rsid w:val="000E6638"/>
    <w:rsid w:val="000E66E5"/>
    <w:rsid w:val="000E68DC"/>
    <w:rsid w:val="000E7174"/>
    <w:rsid w:val="000F033D"/>
    <w:rsid w:val="000F0B5B"/>
    <w:rsid w:val="000F0D35"/>
    <w:rsid w:val="000F298A"/>
    <w:rsid w:val="000F29E4"/>
    <w:rsid w:val="000F378C"/>
    <w:rsid w:val="000F3C81"/>
    <w:rsid w:val="000F4255"/>
    <w:rsid w:val="000F43D2"/>
    <w:rsid w:val="000F4C27"/>
    <w:rsid w:val="000F4FE4"/>
    <w:rsid w:val="000F5D3C"/>
    <w:rsid w:val="000F6082"/>
    <w:rsid w:val="000F6B1E"/>
    <w:rsid w:val="000F6CCF"/>
    <w:rsid w:val="000F6F6E"/>
    <w:rsid w:val="000F74BE"/>
    <w:rsid w:val="000F77B8"/>
    <w:rsid w:val="000F7C2F"/>
    <w:rsid w:val="00101165"/>
    <w:rsid w:val="0010167D"/>
    <w:rsid w:val="00101FFC"/>
    <w:rsid w:val="0010203A"/>
    <w:rsid w:val="0010272B"/>
    <w:rsid w:val="0010366C"/>
    <w:rsid w:val="00103805"/>
    <w:rsid w:val="00103A50"/>
    <w:rsid w:val="001047B1"/>
    <w:rsid w:val="001054EA"/>
    <w:rsid w:val="0010578D"/>
    <w:rsid w:val="00105893"/>
    <w:rsid w:val="0010671C"/>
    <w:rsid w:val="00106A54"/>
    <w:rsid w:val="00106AB7"/>
    <w:rsid w:val="00106D33"/>
    <w:rsid w:val="00110422"/>
    <w:rsid w:val="00110C51"/>
    <w:rsid w:val="001114E0"/>
    <w:rsid w:val="001117FB"/>
    <w:rsid w:val="00111BC4"/>
    <w:rsid w:val="00111F7B"/>
    <w:rsid w:val="00112BAF"/>
    <w:rsid w:val="00112FA0"/>
    <w:rsid w:val="00113100"/>
    <w:rsid w:val="00113B7E"/>
    <w:rsid w:val="00113CFD"/>
    <w:rsid w:val="00114668"/>
    <w:rsid w:val="00114F2D"/>
    <w:rsid w:val="001162DD"/>
    <w:rsid w:val="0011678E"/>
    <w:rsid w:val="00116DE4"/>
    <w:rsid w:val="00116E77"/>
    <w:rsid w:val="0011725B"/>
    <w:rsid w:val="00117BF8"/>
    <w:rsid w:val="00117CD5"/>
    <w:rsid w:val="00117ECA"/>
    <w:rsid w:val="001207BE"/>
    <w:rsid w:val="001207DC"/>
    <w:rsid w:val="00120C1C"/>
    <w:rsid w:val="0012125D"/>
    <w:rsid w:val="0012177A"/>
    <w:rsid w:val="001217CC"/>
    <w:rsid w:val="0012234E"/>
    <w:rsid w:val="00122975"/>
    <w:rsid w:val="00123BF7"/>
    <w:rsid w:val="00124BB6"/>
    <w:rsid w:val="00124E5A"/>
    <w:rsid w:val="0012593E"/>
    <w:rsid w:val="00125D48"/>
    <w:rsid w:val="00125DA9"/>
    <w:rsid w:val="00126037"/>
    <w:rsid w:val="00126547"/>
    <w:rsid w:val="00126A9F"/>
    <w:rsid w:val="00126AC7"/>
    <w:rsid w:val="00126C54"/>
    <w:rsid w:val="00126CD4"/>
    <w:rsid w:val="00126DFF"/>
    <w:rsid w:val="001272F9"/>
    <w:rsid w:val="00127D69"/>
    <w:rsid w:val="00130274"/>
    <w:rsid w:val="00130DF6"/>
    <w:rsid w:val="0013111B"/>
    <w:rsid w:val="00131704"/>
    <w:rsid w:val="00131FB7"/>
    <w:rsid w:val="001320B9"/>
    <w:rsid w:val="00132613"/>
    <w:rsid w:val="00133217"/>
    <w:rsid w:val="0013413F"/>
    <w:rsid w:val="001341EB"/>
    <w:rsid w:val="00134469"/>
    <w:rsid w:val="00134580"/>
    <w:rsid w:val="00134FD6"/>
    <w:rsid w:val="001353FC"/>
    <w:rsid w:val="00135736"/>
    <w:rsid w:val="001357E1"/>
    <w:rsid w:val="001357FF"/>
    <w:rsid w:val="0013590D"/>
    <w:rsid w:val="00135B64"/>
    <w:rsid w:val="00135B70"/>
    <w:rsid w:val="00136011"/>
    <w:rsid w:val="00136DA7"/>
    <w:rsid w:val="001376BC"/>
    <w:rsid w:val="0013788B"/>
    <w:rsid w:val="0013791D"/>
    <w:rsid w:val="00137A99"/>
    <w:rsid w:val="00140FF0"/>
    <w:rsid w:val="00141358"/>
    <w:rsid w:val="00141548"/>
    <w:rsid w:val="00141F58"/>
    <w:rsid w:val="00142421"/>
    <w:rsid w:val="0014269E"/>
    <w:rsid w:val="00142DDD"/>
    <w:rsid w:val="00143E65"/>
    <w:rsid w:val="0014478B"/>
    <w:rsid w:val="00144D33"/>
    <w:rsid w:val="00144DAC"/>
    <w:rsid w:val="00144E1D"/>
    <w:rsid w:val="00145A1E"/>
    <w:rsid w:val="00145B9C"/>
    <w:rsid w:val="00145F85"/>
    <w:rsid w:val="0014661D"/>
    <w:rsid w:val="0014689C"/>
    <w:rsid w:val="00147327"/>
    <w:rsid w:val="001474E8"/>
    <w:rsid w:val="00150014"/>
    <w:rsid w:val="0015044F"/>
    <w:rsid w:val="00150890"/>
    <w:rsid w:val="001508AF"/>
    <w:rsid w:val="00150DF0"/>
    <w:rsid w:val="001514E9"/>
    <w:rsid w:val="001518CC"/>
    <w:rsid w:val="00152EA4"/>
    <w:rsid w:val="00153177"/>
    <w:rsid w:val="0015381A"/>
    <w:rsid w:val="00153C05"/>
    <w:rsid w:val="00154240"/>
    <w:rsid w:val="00154379"/>
    <w:rsid w:val="001546CC"/>
    <w:rsid w:val="001547B1"/>
    <w:rsid w:val="00154BD5"/>
    <w:rsid w:val="001558B0"/>
    <w:rsid w:val="00156465"/>
    <w:rsid w:val="001564A1"/>
    <w:rsid w:val="00156725"/>
    <w:rsid w:val="001568A5"/>
    <w:rsid w:val="001569DB"/>
    <w:rsid w:val="00157340"/>
    <w:rsid w:val="001579FF"/>
    <w:rsid w:val="00157A17"/>
    <w:rsid w:val="00157B2D"/>
    <w:rsid w:val="00160C0C"/>
    <w:rsid w:val="00161966"/>
    <w:rsid w:val="00161F13"/>
    <w:rsid w:val="00162B68"/>
    <w:rsid w:val="0016322C"/>
    <w:rsid w:val="00163389"/>
    <w:rsid w:val="00165908"/>
    <w:rsid w:val="001669F8"/>
    <w:rsid w:val="00166A0E"/>
    <w:rsid w:val="00166AE1"/>
    <w:rsid w:val="00166B20"/>
    <w:rsid w:val="0016723E"/>
    <w:rsid w:val="00167477"/>
    <w:rsid w:val="00167CBD"/>
    <w:rsid w:val="00167CD8"/>
    <w:rsid w:val="00170901"/>
    <w:rsid w:val="00170A5D"/>
    <w:rsid w:val="00171052"/>
    <w:rsid w:val="0017123D"/>
    <w:rsid w:val="001715A0"/>
    <w:rsid w:val="00171708"/>
    <w:rsid w:val="001719AA"/>
    <w:rsid w:val="00171D98"/>
    <w:rsid w:val="0017244F"/>
    <w:rsid w:val="00174B01"/>
    <w:rsid w:val="00174B7D"/>
    <w:rsid w:val="0017536E"/>
    <w:rsid w:val="00175414"/>
    <w:rsid w:val="00175830"/>
    <w:rsid w:val="00175C1B"/>
    <w:rsid w:val="0017715E"/>
    <w:rsid w:val="00177357"/>
    <w:rsid w:val="001809F2"/>
    <w:rsid w:val="00181305"/>
    <w:rsid w:val="001818A3"/>
    <w:rsid w:val="001830CB"/>
    <w:rsid w:val="0018352B"/>
    <w:rsid w:val="00183C16"/>
    <w:rsid w:val="001840CE"/>
    <w:rsid w:val="00184102"/>
    <w:rsid w:val="00184815"/>
    <w:rsid w:val="00184A7E"/>
    <w:rsid w:val="00184AA4"/>
    <w:rsid w:val="00184AE7"/>
    <w:rsid w:val="00184D29"/>
    <w:rsid w:val="001858BB"/>
    <w:rsid w:val="00185F94"/>
    <w:rsid w:val="00186632"/>
    <w:rsid w:val="00186D08"/>
    <w:rsid w:val="001874D4"/>
    <w:rsid w:val="00190C78"/>
    <w:rsid w:val="001913E6"/>
    <w:rsid w:val="00192528"/>
    <w:rsid w:val="0019273B"/>
    <w:rsid w:val="001927FB"/>
    <w:rsid w:val="00192F88"/>
    <w:rsid w:val="0019351A"/>
    <w:rsid w:val="0019362C"/>
    <w:rsid w:val="00193A32"/>
    <w:rsid w:val="00194739"/>
    <w:rsid w:val="00194962"/>
    <w:rsid w:val="00194A6A"/>
    <w:rsid w:val="00195057"/>
    <w:rsid w:val="00195552"/>
    <w:rsid w:val="00195B2F"/>
    <w:rsid w:val="00195D1F"/>
    <w:rsid w:val="00195DD1"/>
    <w:rsid w:val="00196420"/>
    <w:rsid w:val="001964CB"/>
    <w:rsid w:val="001A04D3"/>
    <w:rsid w:val="001A0CC2"/>
    <w:rsid w:val="001A1116"/>
    <w:rsid w:val="001A133E"/>
    <w:rsid w:val="001A17B2"/>
    <w:rsid w:val="001A1B3F"/>
    <w:rsid w:val="001A254C"/>
    <w:rsid w:val="001A255F"/>
    <w:rsid w:val="001A2932"/>
    <w:rsid w:val="001A311F"/>
    <w:rsid w:val="001A3F14"/>
    <w:rsid w:val="001A3FB8"/>
    <w:rsid w:val="001A4539"/>
    <w:rsid w:val="001A48B1"/>
    <w:rsid w:val="001A4BFD"/>
    <w:rsid w:val="001A4CF3"/>
    <w:rsid w:val="001A4DB7"/>
    <w:rsid w:val="001A4E91"/>
    <w:rsid w:val="001A5136"/>
    <w:rsid w:val="001A63E9"/>
    <w:rsid w:val="001A66A6"/>
    <w:rsid w:val="001A694A"/>
    <w:rsid w:val="001A6A0B"/>
    <w:rsid w:val="001A6C47"/>
    <w:rsid w:val="001A7035"/>
    <w:rsid w:val="001A7516"/>
    <w:rsid w:val="001A7A1A"/>
    <w:rsid w:val="001B05F8"/>
    <w:rsid w:val="001B069B"/>
    <w:rsid w:val="001B087B"/>
    <w:rsid w:val="001B0936"/>
    <w:rsid w:val="001B0C1F"/>
    <w:rsid w:val="001B0DCC"/>
    <w:rsid w:val="001B0EDF"/>
    <w:rsid w:val="001B13AE"/>
    <w:rsid w:val="001B1959"/>
    <w:rsid w:val="001B1AB7"/>
    <w:rsid w:val="001B1D49"/>
    <w:rsid w:val="001B2117"/>
    <w:rsid w:val="001B3989"/>
    <w:rsid w:val="001B39D1"/>
    <w:rsid w:val="001B4428"/>
    <w:rsid w:val="001B457A"/>
    <w:rsid w:val="001B4661"/>
    <w:rsid w:val="001B491C"/>
    <w:rsid w:val="001B4EAC"/>
    <w:rsid w:val="001B5BFC"/>
    <w:rsid w:val="001B5F59"/>
    <w:rsid w:val="001B6133"/>
    <w:rsid w:val="001B63C5"/>
    <w:rsid w:val="001B650A"/>
    <w:rsid w:val="001B7474"/>
    <w:rsid w:val="001B747B"/>
    <w:rsid w:val="001B7A03"/>
    <w:rsid w:val="001C08B7"/>
    <w:rsid w:val="001C1092"/>
    <w:rsid w:val="001C1333"/>
    <w:rsid w:val="001C18F1"/>
    <w:rsid w:val="001C2147"/>
    <w:rsid w:val="001C2804"/>
    <w:rsid w:val="001C303E"/>
    <w:rsid w:val="001C31BE"/>
    <w:rsid w:val="001C3CB5"/>
    <w:rsid w:val="001C3F73"/>
    <w:rsid w:val="001C3F8C"/>
    <w:rsid w:val="001C413F"/>
    <w:rsid w:val="001C414F"/>
    <w:rsid w:val="001C426B"/>
    <w:rsid w:val="001C452E"/>
    <w:rsid w:val="001C6008"/>
    <w:rsid w:val="001C749C"/>
    <w:rsid w:val="001C7C81"/>
    <w:rsid w:val="001D01DC"/>
    <w:rsid w:val="001D0852"/>
    <w:rsid w:val="001D0E8D"/>
    <w:rsid w:val="001D1142"/>
    <w:rsid w:val="001D138E"/>
    <w:rsid w:val="001D1A0F"/>
    <w:rsid w:val="001D1B28"/>
    <w:rsid w:val="001D2DA4"/>
    <w:rsid w:val="001D368D"/>
    <w:rsid w:val="001D465F"/>
    <w:rsid w:val="001D4C32"/>
    <w:rsid w:val="001D508E"/>
    <w:rsid w:val="001D5730"/>
    <w:rsid w:val="001D5F1D"/>
    <w:rsid w:val="001D680F"/>
    <w:rsid w:val="001D6A8F"/>
    <w:rsid w:val="001D6ADC"/>
    <w:rsid w:val="001D77AD"/>
    <w:rsid w:val="001E0415"/>
    <w:rsid w:val="001E078D"/>
    <w:rsid w:val="001E180D"/>
    <w:rsid w:val="001E238B"/>
    <w:rsid w:val="001E24BF"/>
    <w:rsid w:val="001E2EDA"/>
    <w:rsid w:val="001E3712"/>
    <w:rsid w:val="001E3E70"/>
    <w:rsid w:val="001E3FE1"/>
    <w:rsid w:val="001E4BE5"/>
    <w:rsid w:val="001E4F6E"/>
    <w:rsid w:val="001E5678"/>
    <w:rsid w:val="001E5C52"/>
    <w:rsid w:val="001E6191"/>
    <w:rsid w:val="001E6DA4"/>
    <w:rsid w:val="001E7928"/>
    <w:rsid w:val="001E7B10"/>
    <w:rsid w:val="001F00C7"/>
    <w:rsid w:val="001F057F"/>
    <w:rsid w:val="001F11A9"/>
    <w:rsid w:val="001F12C9"/>
    <w:rsid w:val="001F2019"/>
    <w:rsid w:val="001F226C"/>
    <w:rsid w:val="001F2B33"/>
    <w:rsid w:val="001F2C91"/>
    <w:rsid w:val="001F320E"/>
    <w:rsid w:val="001F36E9"/>
    <w:rsid w:val="001F3AAE"/>
    <w:rsid w:val="001F5135"/>
    <w:rsid w:val="001F7441"/>
    <w:rsid w:val="001F74AF"/>
    <w:rsid w:val="001F74FE"/>
    <w:rsid w:val="001F7A3C"/>
    <w:rsid w:val="001F7C84"/>
    <w:rsid w:val="002002AA"/>
    <w:rsid w:val="002002E8"/>
    <w:rsid w:val="00200EBA"/>
    <w:rsid w:val="0020194A"/>
    <w:rsid w:val="00201AC9"/>
    <w:rsid w:val="00201BB7"/>
    <w:rsid w:val="00201DAC"/>
    <w:rsid w:val="002023C0"/>
    <w:rsid w:val="00202A24"/>
    <w:rsid w:val="00202EF1"/>
    <w:rsid w:val="0020316C"/>
    <w:rsid w:val="002033C5"/>
    <w:rsid w:val="002033D4"/>
    <w:rsid w:val="002036F0"/>
    <w:rsid w:val="00203B8B"/>
    <w:rsid w:val="00203C36"/>
    <w:rsid w:val="00203FF9"/>
    <w:rsid w:val="0020411B"/>
    <w:rsid w:val="0020468E"/>
    <w:rsid w:val="002046CB"/>
    <w:rsid w:val="00204926"/>
    <w:rsid w:val="00205406"/>
    <w:rsid w:val="00205515"/>
    <w:rsid w:val="00205CCB"/>
    <w:rsid w:val="00206C44"/>
    <w:rsid w:val="00207789"/>
    <w:rsid w:val="00210CF5"/>
    <w:rsid w:val="00211456"/>
    <w:rsid w:val="002116C0"/>
    <w:rsid w:val="0021251A"/>
    <w:rsid w:val="00213FEC"/>
    <w:rsid w:val="00214324"/>
    <w:rsid w:val="00214957"/>
    <w:rsid w:val="00214C68"/>
    <w:rsid w:val="00214EEE"/>
    <w:rsid w:val="00215186"/>
    <w:rsid w:val="0021533A"/>
    <w:rsid w:val="00215B69"/>
    <w:rsid w:val="00216079"/>
    <w:rsid w:val="0021658D"/>
    <w:rsid w:val="002165DD"/>
    <w:rsid w:val="002165ED"/>
    <w:rsid w:val="0021733B"/>
    <w:rsid w:val="00217FBC"/>
    <w:rsid w:val="00220511"/>
    <w:rsid w:val="002206B4"/>
    <w:rsid w:val="002211BA"/>
    <w:rsid w:val="002214F7"/>
    <w:rsid w:val="00221E23"/>
    <w:rsid w:val="0022207E"/>
    <w:rsid w:val="002225F5"/>
    <w:rsid w:val="00222A71"/>
    <w:rsid w:val="00222E79"/>
    <w:rsid w:val="00222F1F"/>
    <w:rsid w:val="0022398E"/>
    <w:rsid w:val="002239A7"/>
    <w:rsid w:val="00223B37"/>
    <w:rsid w:val="00223D14"/>
    <w:rsid w:val="0022428A"/>
    <w:rsid w:val="002251E0"/>
    <w:rsid w:val="00225497"/>
    <w:rsid w:val="00225ABA"/>
    <w:rsid w:val="00226707"/>
    <w:rsid w:val="0022743F"/>
    <w:rsid w:val="0022745F"/>
    <w:rsid w:val="00227CA6"/>
    <w:rsid w:val="00227E1C"/>
    <w:rsid w:val="00230027"/>
    <w:rsid w:val="00231F5C"/>
    <w:rsid w:val="00232045"/>
    <w:rsid w:val="0023211B"/>
    <w:rsid w:val="00232CEB"/>
    <w:rsid w:val="00233C70"/>
    <w:rsid w:val="00233EAA"/>
    <w:rsid w:val="00234D97"/>
    <w:rsid w:val="002356EB"/>
    <w:rsid w:val="00235A12"/>
    <w:rsid w:val="00236167"/>
    <w:rsid w:val="00236E13"/>
    <w:rsid w:val="00236EE3"/>
    <w:rsid w:val="0023786B"/>
    <w:rsid w:val="00237D1D"/>
    <w:rsid w:val="002408D5"/>
    <w:rsid w:val="00241247"/>
    <w:rsid w:val="00241C63"/>
    <w:rsid w:val="00242206"/>
    <w:rsid w:val="00242209"/>
    <w:rsid w:val="002424DB"/>
    <w:rsid w:val="002424FC"/>
    <w:rsid w:val="00243623"/>
    <w:rsid w:val="00244713"/>
    <w:rsid w:val="00244EE7"/>
    <w:rsid w:val="002458D4"/>
    <w:rsid w:val="00245D40"/>
    <w:rsid w:val="002466F9"/>
    <w:rsid w:val="00246AA3"/>
    <w:rsid w:val="0024736A"/>
    <w:rsid w:val="002473ED"/>
    <w:rsid w:val="00247415"/>
    <w:rsid w:val="00247791"/>
    <w:rsid w:val="00247B35"/>
    <w:rsid w:val="0025028F"/>
    <w:rsid w:val="00250418"/>
    <w:rsid w:val="00251504"/>
    <w:rsid w:val="0025168A"/>
    <w:rsid w:val="00251BD4"/>
    <w:rsid w:val="002526F2"/>
    <w:rsid w:val="00253FAC"/>
    <w:rsid w:val="00254256"/>
    <w:rsid w:val="00254285"/>
    <w:rsid w:val="002544AA"/>
    <w:rsid w:val="002544F0"/>
    <w:rsid w:val="00254F56"/>
    <w:rsid w:val="002550E3"/>
    <w:rsid w:val="00255C3D"/>
    <w:rsid w:val="00255CCA"/>
    <w:rsid w:val="00255DBF"/>
    <w:rsid w:val="002561BB"/>
    <w:rsid w:val="002562A3"/>
    <w:rsid w:val="002568C3"/>
    <w:rsid w:val="00256E8D"/>
    <w:rsid w:val="002570EC"/>
    <w:rsid w:val="00257761"/>
    <w:rsid w:val="00257A45"/>
    <w:rsid w:val="00260723"/>
    <w:rsid w:val="002609F2"/>
    <w:rsid w:val="00260D8E"/>
    <w:rsid w:val="002621AB"/>
    <w:rsid w:val="0026255D"/>
    <w:rsid w:val="00262592"/>
    <w:rsid w:val="002639C3"/>
    <w:rsid w:val="00263A86"/>
    <w:rsid w:val="0026424E"/>
    <w:rsid w:val="00264AD8"/>
    <w:rsid w:val="00264C07"/>
    <w:rsid w:val="00265157"/>
    <w:rsid w:val="002659E2"/>
    <w:rsid w:val="00265D41"/>
    <w:rsid w:val="002665D3"/>
    <w:rsid w:val="00266931"/>
    <w:rsid w:val="00266F20"/>
    <w:rsid w:val="002670BB"/>
    <w:rsid w:val="00271FF1"/>
    <w:rsid w:val="002720AE"/>
    <w:rsid w:val="002721D4"/>
    <w:rsid w:val="00272640"/>
    <w:rsid w:val="00272958"/>
    <w:rsid w:val="002731E8"/>
    <w:rsid w:val="00273F38"/>
    <w:rsid w:val="002745F6"/>
    <w:rsid w:val="002747DE"/>
    <w:rsid w:val="00275519"/>
    <w:rsid w:val="00275956"/>
    <w:rsid w:val="00275C6E"/>
    <w:rsid w:val="002760B7"/>
    <w:rsid w:val="002761A3"/>
    <w:rsid w:val="002762C1"/>
    <w:rsid w:val="00276DD1"/>
    <w:rsid w:val="00276F8E"/>
    <w:rsid w:val="00277934"/>
    <w:rsid w:val="00281AB0"/>
    <w:rsid w:val="00281D6A"/>
    <w:rsid w:val="00281DBD"/>
    <w:rsid w:val="00281DBF"/>
    <w:rsid w:val="00281EE8"/>
    <w:rsid w:val="002821C2"/>
    <w:rsid w:val="002824E2"/>
    <w:rsid w:val="00282BBC"/>
    <w:rsid w:val="00282F0E"/>
    <w:rsid w:val="00283229"/>
    <w:rsid w:val="00283233"/>
    <w:rsid w:val="002836E7"/>
    <w:rsid w:val="00283811"/>
    <w:rsid w:val="002842C1"/>
    <w:rsid w:val="00284466"/>
    <w:rsid w:val="002847AC"/>
    <w:rsid w:val="00284823"/>
    <w:rsid w:val="00284BA8"/>
    <w:rsid w:val="00285A41"/>
    <w:rsid w:val="00285BA0"/>
    <w:rsid w:val="00285EDC"/>
    <w:rsid w:val="00287251"/>
    <w:rsid w:val="00287596"/>
    <w:rsid w:val="0028773E"/>
    <w:rsid w:val="00287B93"/>
    <w:rsid w:val="00290181"/>
    <w:rsid w:val="002903B7"/>
    <w:rsid w:val="00290B05"/>
    <w:rsid w:val="00290BA1"/>
    <w:rsid w:val="0029133F"/>
    <w:rsid w:val="0029180E"/>
    <w:rsid w:val="00291A15"/>
    <w:rsid w:val="00291BDF"/>
    <w:rsid w:val="00292322"/>
    <w:rsid w:val="0029299F"/>
    <w:rsid w:val="00292F17"/>
    <w:rsid w:val="002932B6"/>
    <w:rsid w:val="00293E09"/>
    <w:rsid w:val="00294554"/>
    <w:rsid w:val="002947DD"/>
    <w:rsid w:val="00294F5B"/>
    <w:rsid w:val="00295007"/>
    <w:rsid w:val="0029516E"/>
    <w:rsid w:val="00295A1A"/>
    <w:rsid w:val="0029697E"/>
    <w:rsid w:val="00296E16"/>
    <w:rsid w:val="00297C67"/>
    <w:rsid w:val="002A04AC"/>
    <w:rsid w:val="002A0C42"/>
    <w:rsid w:val="002A0E06"/>
    <w:rsid w:val="002A1826"/>
    <w:rsid w:val="002A1AAB"/>
    <w:rsid w:val="002A29F7"/>
    <w:rsid w:val="002A43A3"/>
    <w:rsid w:val="002A4BA6"/>
    <w:rsid w:val="002A50E5"/>
    <w:rsid w:val="002A5D54"/>
    <w:rsid w:val="002A6456"/>
    <w:rsid w:val="002A67C5"/>
    <w:rsid w:val="002A6D00"/>
    <w:rsid w:val="002A75E4"/>
    <w:rsid w:val="002A7722"/>
    <w:rsid w:val="002A797F"/>
    <w:rsid w:val="002A7B4A"/>
    <w:rsid w:val="002B0109"/>
    <w:rsid w:val="002B06BB"/>
    <w:rsid w:val="002B1106"/>
    <w:rsid w:val="002B1A87"/>
    <w:rsid w:val="002B1FBA"/>
    <w:rsid w:val="002B216E"/>
    <w:rsid w:val="002B25C0"/>
    <w:rsid w:val="002B336C"/>
    <w:rsid w:val="002B358F"/>
    <w:rsid w:val="002B4201"/>
    <w:rsid w:val="002B453E"/>
    <w:rsid w:val="002B47A2"/>
    <w:rsid w:val="002B51C6"/>
    <w:rsid w:val="002B5BC3"/>
    <w:rsid w:val="002B5CBD"/>
    <w:rsid w:val="002B6A2E"/>
    <w:rsid w:val="002B73D3"/>
    <w:rsid w:val="002B7BF8"/>
    <w:rsid w:val="002B7E2C"/>
    <w:rsid w:val="002C1289"/>
    <w:rsid w:val="002C15ED"/>
    <w:rsid w:val="002C1A5B"/>
    <w:rsid w:val="002C1C48"/>
    <w:rsid w:val="002C2154"/>
    <w:rsid w:val="002C2939"/>
    <w:rsid w:val="002C2B61"/>
    <w:rsid w:val="002C366F"/>
    <w:rsid w:val="002C5F97"/>
    <w:rsid w:val="002C638F"/>
    <w:rsid w:val="002C6617"/>
    <w:rsid w:val="002C6710"/>
    <w:rsid w:val="002C7107"/>
    <w:rsid w:val="002C74D1"/>
    <w:rsid w:val="002D0419"/>
    <w:rsid w:val="002D06D7"/>
    <w:rsid w:val="002D124C"/>
    <w:rsid w:val="002D12DC"/>
    <w:rsid w:val="002D186E"/>
    <w:rsid w:val="002D194B"/>
    <w:rsid w:val="002D1CF2"/>
    <w:rsid w:val="002D1F04"/>
    <w:rsid w:val="002D22C9"/>
    <w:rsid w:val="002D3646"/>
    <w:rsid w:val="002D3BD1"/>
    <w:rsid w:val="002D3EBD"/>
    <w:rsid w:val="002D4087"/>
    <w:rsid w:val="002D54CE"/>
    <w:rsid w:val="002D55BC"/>
    <w:rsid w:val="002D5965"/>
    <w:rsid w:val="002D59E7"/>
    <w:rsid w:val="002D6490"/>
    <w:rsid w:val="002E0001"/>
    <w:rsid w:val="002E0885"/>
    <w:rsid w:val="002E24BD"/>
    <w:rsid w:val="002E25C3"/>
    <w:rsid w:val="002E2D39"/>
    <w:rsid w:val="002E3004"/>
    <w:rsid w:val="002E32AF"/>
    <w:rsid w:val="002E35D0"/>
    <w:rsid w:val="002E38F3"/>
    <w:rsid w:val="002E392D"/>
    <w:rsid w:val="002E3E2F"/>
    <w:rsid w:val="002E4DFA"/>
    <w:rsid w:val="002E4EB8"/>
    <w:rsid w:val="002E4EC2"/>
    <w:rsid w:val="002E4F02"/>
    <w:rsid w:val="002E5151"/>
    <w:rsid w:val="002E52FB"/>
    <w:rsid w:val="002E60D0"/>
    <w:rsid w:val="002E6C14"/>
    <w:rsid w:val="002E6D71"/>
    <w:rsid w:val="002E7015"/>
    <w:rsid w:val="002E7351"/>
    <w:rsid w:val="002E74BE"/>
    <w:rsid w:val="002E7A13"/>
    <w:rsid w:val="002E7B18"/>
    <w:rsid w:val="002F0680"/>
    <w:rsid w:val="002F0EC7"/>
    <w:rsid w:val="002F135B"/>
    <w:rsid w:val="002F152D"/>
    <w:rsid w:val="002F18CF"/>
    <w:rsid w:val="002F1D05"/>
    <w:rsid w:val="002F21D3"/>
    <w:rsid w:val="002F25DA"/>
    <w:rsid w:val="002F2C48"/>
    <w:rsid w:val="002F31F0"/>
    <w:rsid w:val="002F38F1"/>
    <w:rsid w:val="002F4265"/>
    <w:rsid w:val="002F4A02"/>
    <w:rsid w:val="002F5256"/>
    <w:rsid w:val="002F60BB"/>
    <w:rsid w:val="002F64C9"/>
    <w:rsid w:val="002F65D5"/>
    <w:rsid w:val="002F6F27"/>
    <w:rsid w:val="002F71EE"/>
    <w:rsid w:val="002F72CB"/>
    <w:rsid w:val="002F7F55"/>
    <w:rsid w:val="00300928"/>
    <w:rsid w:val="0030118B"/>
    <w:rsid w:val="00301725"/>
    <w:rsid w:val="00301E3F"/>
    <w:rsid w:val="003020BB"/>
    <w:rsid w:val="00302A80"/>
    <w:rsid w:val="0030301C"/>
    <w:rsid w:val="003031D3"/>
    <w:rsid w:val="00303247"/>
    <w:rsid w:val="00303670"/>
    <w:rsid w:val="003037FD"/>
    <w:rsid w:val="00304221"/>
    <w:rsid w:val="00304579"/>
    <w:rsid w:val="00304AD0"/>
    <w:rsid w:val="0030583F"/>
    <w:rsid w:val="00305A76"/>
    <w:rsid w:val="0030688C"/>
    <w:rsid w:val="00306A17"/>
    <w:rsid w:val="00306A4A"/>
    <w:rsid w:val="00306A51"/>
    <w:rsid w:val="00307408"/>
    <w:rsid w:val="003079EC"/>
    <w:rsid w:val="00307ADB"/>
    <w:rsid w:val="00307EF7"/>
    <w:rsid w:val="0031013E"/>
    <w:rsid w:val="00310CE5"/>
    <w:rsid w:val="00310F23"/>
    <w:rsid w:val="00311206"/>
    <w:rsid w:val="0031139D"/>
    <w:rsid w:val="003120A3"/>
    <w:rsid w:val="003137D4"/>
    <w:rsid w:val="00314A91"/>
    <w:rsid w:val="00314AA1"/>
    <w:rsid w:val="00316D9B"/>
    <w:rsid w:val="003173F7"/>
    <w:rsid w:val="00317538"/>
    <w:rsid w:val="00317AD3"/>
    <w:rsid w:val="00317DB5"/>
    <w:rsid w:val="0032024D"/>
    <w:rsid w:val="00320FA5"/>
    <w:rsid w:val="0032180C"/>
    <w:rsid w:val="00321C7B"/>
    <w:rsid w:val="00322353"/>
    <w:rsid w:val="0032251E"/>
    <w:rsid w:val="00322B00"/>
    <w:rsid w:val="00323394"/>
    <w:rsid w:val="00323D89"/>
    <w:rsid w:val="003241A3"/>
    <w:rsid w:val="0032423C"/>
    <w:rsid w:val="00324492"/>
    <w:rsid w:val="003244D7"/>
    <w:rsid w:val="003248DC"/>
    <w:rsid w:val="00326A2B"/>
    <w:rsid w:val="00327205"/>
    <w:rsid w:val="00327603"/>
    <w:rsid w:val="00327FE6"/>
    <w:rsid w:val="0033012E"/>
    <w:rsid w:val="003305B7"/>
    <w:rsid w:val="00330DDB"/>
    <w:rsid w:val="003314D6"/>
    <w:rsid w:val="00331589"/>
    <w:rsid w:val="003317B3"/>
    <w:rsid w:val="00331967"/>
    <w:rsid w:val="00331A02"/>
    <w:rsid w:val="00331ACC"/>
    <w:rsid w:val="00331B0E"/>
    <w:rsid w:val="00331B90"/>
    <w:rsid w:val="00331D76"/>
    <w:rsid w:val="003320E3"/>
    <w:rsid w:val="00332DCB"/>
    <w:rsid w:val="0033300C"/>
    <w:rsid w:val="003346BB"/>
    <w:rsid w:val="00334964"/>
    <w:rsid w:val="003349FA"/>
    <w:rsid w:val="00334F5E"/>
    <w:rsid w:val="003356BB"/>
    <w:rsid w:val="0033576A"/>
    <w:rsid w:val="00335D5B"/>
    <w:rsid w:val="00336187"/>
    <w:rsid w:val="0033628C"/>
    <w:rsid w:val="0033698F"/>
    <w:rsid w:val="00336ACE"/>
    <w:rsid w:val="0033742B"/>
    <w:rsid w:val="00337987"/>
    <w:rsid w:val="003426D8"/>
    <w:rsid w:val="00342EFD"/>
    <w:rsid w:val="00343B9F"/>
    <w:rsid w:val="00344F7D"/>
    <w:rsid w:val="00344F87"/>
    <w:rsid w:val="0034540F"/>
    <w:rsid w:val="00345566"/>
    <w:rsid w:val="00345DD3"/>
    <w:rsid w:val="003462CE"/>
    <w:rsid w:val="00346858"/>
    <w:rsid w:val="00346B04"/>
    <w:rsid w:val="00346ED4"/>
    <w:rsid w:val="0035201A"/>
    <w:rsid w:val="00352455"/>
    <w:rsid w:val="003527AF"/>
    <w:rsid w:val="00352EBF"/>
    <w:rsid w:val="00353696"/>
    <w:rsid w:val="00353A5C"/>
    <w:rsid w:val="00353C82"/>
    <w:rsid w:val="0035479D"/>
    <w:rsid w:val="00355601"/>
    <w:rsid w:val="003557E4"/>
    <w:rsid w:val="00355A93"/>
    <w:rsid w:val="00355D1C"/>
    <w:rsid w:val="003564C5"/>
    <w:rsid w:val="00356948"/>
    <w:rsid w:val="00356B7B"/>
    <w:rsid w:val="00356D0F"/>
    <w:rsid w:val="00357799"/>
    <w:rsid w:val="00357885"/>
    <w:rsid w:val="00357D7E"/>
    <w:rsid w:val="00357F06"/>
    <w:rsid w:val="0036085D"/>
    <w:rsid w:val="0036133B"/>
    <w:rsid w:val="00361B55"/>
    <w:rsid w:val="003622FD"/>
    <w:rsid w:val="003623E5"/>
    <w:rsid w:val="00362664"/>
    <w:rsid w:val="00363443"/>
    <w:rsid w:val="00363A85"/>
    <w:rsid w:val="00363AB8"/>
    <w:rsid w:val="00363B12"/>
    <w:rsid w:val="00363D66"/>
    <w:rsid w:val="00364319"/>
    <w:rsid w:val="003660DB"/>
    <w:rsid w:val="003663BD"/>
    <w:rsid w:val="00366EED"/>
    <w:rsid w:val="003670E9"/>
    <w:rsid w:val="0036759F"/>
    <w:rsid w:val="00367DE5"/>
    <w:rsid w:val="00367E90"/>
    <w:rsid w:val="0037134C"/>
    <w:rsid w:val="00372AC1"/>
    <w:rsid w:val="00372B61"/>
    <w:rsid w:val="00372FFC"/>
    <w:rsid w:val="00373A54"/>
    <w:rsid w:val="00373ECE"/>
    <w:rsid w:val="00374019"/>
    <w:rsid w:val="00374F32"/>
    <w:rsid w:val="003751DD"/>
    <w:rsid w:val="00376B06"/>
    <w:rsid w:val="00376E87"/>
    <w:rsid w:val="00377F41"/>
    <w:rsid w:val="003807CD"/>
    <w:rsid w:val="00380EFF"/>
    <w:rsid w:val="003813AF"/>
    <w:rsid w:val="00381AF9"/>
    <w:rsid w:val="003822AB"/>
    <w:rsid w:val="00382401"/>
    <w:rsid w:val="003826A0"/>
    <w:rsid w:val="003836A7"/>
    <w:rsid w:val="003838F1"/>
    <w:rsid w:val="0038394B"/>
    <w:rsid w:val="00383B2F"/>
    <w:rsid w:val="00383F50"/>
    <w:rsid w:val="00384522"/>
    <w:rsid w:val="0038491F"/>
    <w:rsid w:val="0038495A"/>
    <w:rsid w:val="00385277"/>
    <w:rsid w:val="00385B84"/>
    <w:rsid w:val="0038621E"/>
    <w:rsid w:val="00386316"/>
    <w:rsid w:val="00386564"/>
    <w:rsid w:val="00390353"/>
    <w:rsid w:val="003904D6"/>
    <w:rsid w:val="00390613"/>
    <w:rsid w:val="00390F4B"/>
    <w:rsid w:val="00391738"/>
    <w:rsid w:val="00392ABC"/>
    <w:rsid w:val="0039330B"/>
    <w:rsid w:val="0039361D"/>
    <w:rsid w:val="0039394A"/>
    <w:rsid w:val="00393D66"/>
    <w:rsid w:val="0039499A"/>
    <w:rsid w:val="00394A85"/>
    <w:rsid w:val="00394EEC"/>
    <w:rsid w:val="00395856"/>
    <w:rsid w:val="00395C9D"/>
    <w:rsid w:val="0039612C"/>
    <w:rsid w:val="003961D8"/>
    <w:rsid w:val="0039689A"/>
    <w:rsid w:val="00396C9E"/>
    <w:rsid w:val="00396DC8"/>
    <w:rsid w:val="00396F89"/>
    <w:rsid w:val="003979D6"/>
    <w:rsid w:val="00397F26"/>
    <w:rsid w:val="003A0C4A"/>
    <w:rsid w:val="003A1981"/>
    <w:rsid w:val="003A1BA3"/>
    <w:rsid w:val="003A2336"/>
    <w:rsid w:val="003A23B8"/>
    <w:rsid w:val="003A2424"/>
    <w:rsid w:val="003A244C"/>
    <w:rsid w:val="003A2DB8"/>
    <w:rsid w:val="003A37D2"/>
    <w:rsid w:val="003A389F"/>
    <w:rsid w:val="003A39DF"/>
    <w:rsid w:val="003A3A27"/>
    <w:rsid w:val="003A41D1"/>
    <w:rsid w:val="003A42F8"/>
    <w:rsid w:val="003A42FD"/>
    <w:rsid w:val="003A4F5D"/>
    <w:rsid w:val="003A5CCE"/>
    <w:rsid w:val="003A6379"/>
    <w:rsid w:val="003A6916"/>
    <w:rsid w:val="003A70C4"/>
    <w:rsid w:val="003A72A3"/>
    <w:rsid w:val="003A7FCA"/>
    <w:rsid w:val="003B03F7"/>
    <w:rsid w:val="003B04AB"/>
    <w:rsid w:val="003B05A3"/>
    <w:rsid w:val="003B0A33"/>
    <w:rsid w:val="003B0B14"/>
    <w:rsid w:val="003B10B9"/>
    <w:rsid w:val="003B15F3"/>
    <w:rsid w:val="003B1C02"/>
    <w:rsid w:val="003B1F86"/>
    <w:rsid w:val="003B3841"/>
    <w:rsid w:val="003B42A6"/>
    <w:rsid w:val="003B4E96"/>
    <w:rsid w:val="003B59FF"/>
    <w:rsid w:val="003B60E0"/>
    <w:rsid w:val="003B6194"/>
    <w:rsid w:val="003B6481"/>
    <w:rsid w:val="003B6930"/>
    <w:rsid w:val="003B79A7"/>
    <w:rsid w:val="003B7DED"/>
    <w:rsid w:val="003B7E5F"/>
    <w:rsid w:val="003C02BD"/>
    <w:rsid w:val="003C09CD"/>
    <w:rsid w:val="003C170E"/>
    <w:rsid w:val="003C1ECE"/>
    <w:rsid w:val="003C2034"/>
    <w:rsid w:val="003C251F"/>
    <w:rsid w:val="003C26E9"/>
    <w:rsid w:val="003C273A"/>
    <w:rsid w:val="003C2A26"/>
    <w:rsid w:val="003C2B93"/>
    <w:rsid w:val="003C2C65"/>
    <w:rsid w:val="003C307A"/>
    <w:rsid w:val="003C3091"/>
    <w:rsid w:val="003C3405"/>
    <w:rsid w:val="003C45BA"/>
    <w:rsid w:val="003C5CA4"/>
    <w:rsid w:val="003C6251"/>
    <w:rsid w:val="003C63A1"/>
    <w:rsid w:val="003C7690"/>
    <w:rsid w:val="003C782B"/>
    <w:rsid w:val="003C7B04"/>
    <w:rsid w:val="003D05BA"/>
    <w:rsid w:val="003D0C91"/>
    <w:rsid w:val="003D0E6E"/>
    <w:rsid w:val="003D1DC6"/>
    <w:rsid w:val="003D258B"/>
    <w:rsid w:val="003D259F"/>
    <w:rsid w:val="003D27E5"/>
    <w:rsid w:val="003D27E9"/>
    <w:rsid w:val="003D28E4"/>
    <w:rsid w:val="003D2A24"/>
    <w:rsid w:val="003D2D21"/>
    <w:rsid w:val="003D2F77"/>
    <w:rsid w:val="003D3434"/>
    <w:rsid w:val="003D371C"/>
    <w:rsid w:val="003D383C"/>
    <w:rsid w:val="003D39A8"/>
    <w:rsid w:val="003D3B73"/>
    <w:rsid w:val="003D3CEA"/>
    <w:rsid w:val="003D4269"/>
    <w:rsid w:val="003D428D"/>
    <w:rsid w:val="003D492A"/>
    <w:rsid w:val="003D5FC1"/>
    <w:rsid w:val="003D6809"/>
    <w:rsid w:val="003D69C8"/>
    <w:rsid w:val="003D771E"/>
    <w:rsid w:val="003E020B"/>
    <w:rsid w:val="003E0B1C"/>
    <w:rsid w:val="003E1A0F"/>
    <w:rsid w:val="003E1B22"/>
    <w:rsid w:val="003E2346"/>
    <w:rsid w:val="003E2C2E"/>
    <w:rsid w:val="003E2D86"/>
    <w:rsid w:val="003E2D8B"/>
    <w:rsid w:val="003E341D"/>
    <w:rsid w:val="003E3427"/>
    <w:rsid w:val="003E3484"/>
    <w:rsid w:val="003E35A0"/>
    <w:rsid w:val="003E369C"/>
    <w:rsid w:val="003E3743"/>
    <w:rsid w:val="003E45A9"/>
    <w:rsid w:val="003E51CE"/>
    <w:rsid w:val="003E5B74"/>
    <w:rsid w:val="003E6794"/>
    <w:rsid w:val="003E7134"/>
    <w:rsid w:val="003E774F"/>
    <w:rsid w:val="003E7850"/>
    <w:rsid w:val="003E7883"/>
    <w:rsid w:val="003E7BD9"/>
    <w:rsid w:val="003E7D20"/>
    <w:rsid w:val="003F00D3"/>
    <w:rsid w:val="003F1060"/>
    <w:rsid w:val="003F1480"/>
    <w:rsid w:val="003F1CA1"/>
    <w:rsid w:val="003F2C1E"/>
    <w:rsid w:val="003F360D"/>
    <w:rsid w:val="003F36E1"/>
    <w:rsid w:val="003F39AE"/>
    <w:rsid w:val="003F4668"/>
    <w:rsid w:val="003F4FD2"/>
    <w:rsid w:val="003F50EE"/>
    <w:rsid w:val="003F5887"/>
    <w:rsid w:val="003F732B"/>
    <w:rsid w:val="003F73C8"/>
    <w:rsid w:val="003F7488"/>
    <w:rsid w:val="003F7BC9"/>
    <w:rsid w:val="004000F3"/>
    <w:rsid w:val="004007EA"/>
    <w:rsid w:val="004008D1"/>
    <w:rsid w:val="00400C0C"/>
    <w:rsid w:val="004017DE"/>
    <w:rsid w:val="00401CBC"/>
    <w:rsid w:val="004025E2"/>
    <w:rsid w:val="00402CF4"/>
    <w:rsid w:val="0040308A"/>
    <w:rsid w:val="0040330E"/>
    <w:rsid w:val="00403969"/>
    <w:rsid w:val="00403D2A"/>
    <w:rsid w:val="004046BC"/>
    <w:rsid w:val="00404D1A"/>
    <w:rsid w:val="0040536E"/>
    <w:rsid w:val="00405414"/>
    <w:rsid w:val="00405DF7"/>
    <w:rsid w:val="00406AA6"/>
    <w:rsid w:val="00406B2B"/>
    <w:rsid w:val="00407A74"/>
    <w:rsid w:val="00407B05"/>
    <w:rsid w:val="00407DA1"/>
    <w:rsid w:val="00411271"/>
    <w:rsid w:val="00411D83"/>
    <w:rsid w:val="00412E0D"/>
    <w:rsid w:val="00413391"/>
    <w:rsid w:val="004135EB"/>
    <w:rsid w:val="004143E3"/>
    <w:rsid w:val="00415A6D"/>
    <w:rsid w:val="00415E5A"/>
    <w:rsid w:val="00416311"/>
    <w:rsid w:val="0041650B"/>
    <w:rsid w:val="00416A44"/>
    <w:rsid w:val="00417394"/>
    <w:rsid w:val="00421212"/>
    <w:rsid w:val="00421929"/>
    <w:rsid w:val="0042198A"/>
    <w:rsid w:val="00421AF0"/>
    <w:rsid w:val="004224E9"/>
    <w:rsid w:val="004226CA"/>
    <w:rsid w:val="00422B34"/>
    <w:rsid w:val="00422CB1"/>
    <w:rsid w:val="00422CE6"/>
    <w:rsid w:val="00422EB4"/>
    <w:rsid w:val="0042322F"/>
    <w:rsid w:val="0042371E"/>
    <w:rsid w:val="00423CB9"/>
    <w:rsid w:val="0042400F"/>
    <w:rsid w:val="00424834"/>
    <w:rsid w:val="00424F6E"/>
    <w:rsid w:val="0042557E"/>
    <w:rsid w:val="00425726"/>
    <w:rsid w:val="0042579C"/>
    <w:rsid w:val="00425C04"/>
    <w:rsid w:val="0042656B"/>
    <w:rsid w:val="00426744"/>
    <w:rsid w:val="00426807"/>
    <w:rsid w:val="004268F9"/>
    <w:rsid w:val="004272B5"/>
    <w:rsid w:val="00427429"/>
    <w:rsid w:val="004277BF"/>
    <w:rsid w:val="00430098"/>
    <w:rsid w:val="00430273"/>
    <w:rsid w:val="00430757"/>
    <w:rsid w:val="00430812"/>
    <w:rsid w:val="004309C1"/>
    <w:rsid w:val="00431451"/>
    <w:rsid w:val="00431A97"/>
    <w:rsid w:val="00432160"/>
    <w:rsid w:val="00432B8F"/>
    <w:rsid w:val="00433124"/>
    <w:rsid w:val="004332D5"/>
    <w:rsid w:val="00433983"/>
    <w:rsid w:val="00434528"/>
    <w:rsid w:val="004348FD"/>
    <w:rsid w:val="00434B3A"/>
    <w:rsid w:val="004353DB"/>
    <w:rsid w:val="00435A2B"/>
    <w:rsid w:val="00435C81"/>
    <w:rsid w:val="00435D7E"/>
    <w:rsid w:val="00436132"/>
    <w:rsid w:val="00436781"/>
    <w:rsid w:val="00436B9B"/>
    <w:rsid w:val="00436FB5"/>
    <w:rsid w:val="0043700A"/>
    <w:rsid w:val="004379A9"/>
    <w:rsid w:val="00437F84"/>
    <w:rsid w:val="004400FE"/>
    <w:rsid w:val="004401CE"/>
    <w:rsid w:val="00440795"/>
    <w:rsid w:val="0044120A"/>
    <w:rsid w:val="004416B6"/>
    <w:rsid w:val="00441D85"/>
    <w:rsid w:val="00442F7F"/>
    <w:rsid w:val="00443D4D"/>
    <w:rsid w:val="004440D2"/>
    <w:rsid w:val="00444238"/>
    <w:rsid w:val="004443B4"/>
    <w:rsid w:val="00444517"/>
    <w:rsid w:val="0044453A"/>
    <w:rsid w:val="00444A6B"/>
    <w:rsid w:val="004458A4"/>
    <w:rsid w:val="00445F5A"/>
    <w:rsid w:val="00445FC3"/>
    <w:rsid w:val="004463F9"/>
    <w:rsid w:val="00446457"/>
    <w:rsid w:val="004467FF"/>
    <w:rsid w:val="004471C9"/>
    <w:rsid w:val="004472A2"/>
    <w:rsid w:val="00447328"/>
    <w:rsid w:val="004475E1"/>
    <w:rsid w:val="00447B3C"/>
    <w:rsid w:val="00447EA3"/>
    <w:rsid w:val="00447F84"/>
    <w:rsid w:val="0045072F"/>
    <w:rsid w:val="00450815"/>
    <w:rsid w:val="004509CB"/>
    <w:rsid w:val="00451267"/>
    <w:rsid w:val="004514A7"/>
    <w:rsid w:val="004517E4"/>
    <w:rsid w:val="00451B3F"/>
    <w:rsid w:val="0045219F"/>
    <w:rsid w:val="004523CE"/>
    <w:rsid w:val="00453479"/>
    <w:rsid w:val="0045364D"/>
    <w:rsid w:val="00453EBC"/>
    <w:rsid w:val="004541CE"/>
    <w:rsid w:val="0045466C"/>
    <w:rsid w:val="004548F9"/>
    <w:rsid w:val="00454E44"/>
    <w:rsid w:val="00455FD1"/>
    <w:rsid w:val="0045707F"/>
    <w:rsid w:val="004579CA"/>
    <w:rsid w:val="004579E5"/>
    <w:rsid w:val="004579EB"/>
    <w:rsid w:val="00457EED"/>
    <w:rsid w:val="00457FDF"/>
    <w:rsid w:val="00461A01"/>
    <w:rsid w:val="00461EEB"/>
    <w:rsid w:val="004627FF"/>
    <w:rsid w:val="00462A0D"/>
    <w:rsid w:val="00463151"/>
    <w:rsid w:val="004634EA"/>
    <w:rsid w:val="00463565"/>
    <w:rsid w:val="0046364A"/>
    <w:rsid w:val="004636A1"/>
    <w:rsid w:val="004640DD"/>
    <w:rsid w:val="004641BB"/>
    <w:rsid w:val="00464ED3"/>
    <w:rsid w:val="004658A7"/>
    <w:rsid w:val="00465B00"/>
    <w:rsid w:val="00466B14"/>
    <w:rsid w:val="00466C46"/>
    <w:rsid w:val="004671B6"/>
    <w:rsid w:val="004708F5"/>
    <w:rsid w:val="0047136D"/>
    <w:rsid w:val="0047172D"/>
    <w:rsid w:val="0047185A"/>
    <w:rsid w:val="004718E9"/>
    <w:rsid w:val="00472062"/>
    <w:rsid w:val="00472158"/>
    <w:rsid w:val="00472566"/>
    <w:rsid w:val="004727A0"/>
    <w:rsid w:val="00472B57"/>
    <w:rsid w:val="00474F0F"/>
    <w:rsid w:val="00475246"/>
    <w:rsid w:val="00475562"/>
    <w:rsid w:val="00475781"/>
    <w:rsid w:val="00475F2C"/>
    <w:rsid w:val="00476A48"/>
    <w:rsid w:val="00476CB9"/>
    <w:rsid w:val="00476F1C"/>
    <w:rsid w:val="00477AD4"/>
    <w:rsid w:val="00477C57"/>
    <w:rsid w:val="0048013C"/>
    <w:rsid w:val="00480BA6"/>
    <w:rsid w:val="00481919"/>
    <w:rsid w:val="00481C1C"/>
    <w:rsid w:val="004821AD"/>
    <w:rsid w:val="004827A1"/>
    <w:rsid w:val="00482E54"/>
    <w:rsid w:val="00483092"/>
    <w:rsid w:val="00483351"/>
    <w:rsid w:val="00483631"/>
    <w:rsid w:val="0048403A"/>
    <w:rsid w:val="00484259"/>
    <w:rsid w:val="004845FF"/>
    <w:rsid w:val="00484630"/>
    <w:rsid w:val="00484AFA"/>
    <w:rsid w:val="00484CB7"/>
    <w:rsid w:val="00485190"/>
    <w:rsid w:val="0048520D"/>
    <w:rsid w:val="00485BEB"/>
    <w:rsid w:val="00485FC8"/>
    <w:rsid w:val="004860E8"/>
    <w:rsid w:val="004865CA"/>
    <w:rsid w:val="004869CA"/>
    <w:rsid w:val="0049014F"/>
    <w:rsid w:val="00490376"/>
    <w:rsid w:val="004903D2"/>
    <w:rsid w:val="004904AA"/>
    <w:rsid w:val="0049092B"/>
    <w:rsid w:val="00491384"/>
    <w:rsid w:val="00491837"/>
    <w:rsid w:val="00491CBF"/>
    <w:rsid w:val="00491E17"/>
    <w:rsid w:val="004920DD"/>
    <w:rsid w:val="004922B8"/>
    <w:rsid w:val="004927FF"/>
    <w:rsid w:val="00492FFE"/>
    <w:rsid w:val="0049354E"/>
    <w:rsid w:val="00493E3C"/>
    <w:rsid w:val="0049429B"/>
    <w:rsid w:val="004949F1"/>
    <w:rsid w:val="00494DEE"/>
    <w:rsid w:val="00494F46"/>
    <w:rsid w:val="00495AAC"/>
    <w:rsid w:val="00495DC8"/>
    <w:rsid w:val="004965B2"/>
    <w:rsid w:val="0049695C"/>
    <w:rsid w:val="00496F99"/>
    <w:rsid w:val="0049706A"/>
    <w:rsid w:val="004A053D"/>
    <w:rsid w:val="004A064E"/>
    <w:rsid w:val="004A0D4F"/>
    <w:rsid w:val="004A1E90"/>
    <w:rsid w:val="004A2007"/>
    <w:rsid w:val="004A20AF"/>
    <w:rsid w:val="004A277F"/>
    <w:rsid w:val="004A294B"/>
    <w:rsid w:val="004A2E64"/>
    <w:rsid w:val="004A3902"/>
    <w:rsid w:val="004A4493"/>
    <w:rsid w:val="004A44C6"/>
    <w:rsid w:val="004A4930"/>
    <w:rsid w:val="004A5641"/>
    <w:rsid w:val="004A5A08"/>
    <w:rsid w:val="004A5A69"/>
    <w:rsid w:val="004A6EAE"/>
    <w:rsid w:val="004A71E6"/>
    <w:rsid w:val="004A76D5"/>
    <w:rsid w:val="004A790A"/>
    <w:rsid w:val="004A7D05"/>
    <w:rsid w:val="004B01C7"/>
    <w:rsid w:val="004B06F2"/>
    <w:rsid w:val="004B0D5C"/>
    <w:rsid w:val="004B0DF7"/>
    <w:rsid w:val="004B11BF"/>
    <w:rsid w:val="004B1452"/>
    <w:rsid w:val="004B14CA"/>
    <w:rsid w:val="004B1812"/>
    <w:rsid w:val="004B1843"/>
    <w:rsid w:val="004B1F9F"/>
    <w:rsid w:val="004B3068"/>
    <w:rsid w:val="004B32BF"/>
    <w:rsid w:val="004B36EA"/>
    <w:rsid w:val="004B41F8"/>
    <w:rsid w:val="004B4890"/>
    <w:rsid w:val="004B48BD"/>
    <w:rsid w:val="004B509D"/>
    <w:rsid w:val="004B6550"/>
    <w:rsid w:val="004B6AAA"/>
    <w:rsid w:val="004B7779"/>
    <w:rsid w:val="004B777D"/>
    <w:rsid w:val="004B78A1"/>
    <w:rsid w:val="004B7922"/>
    <w:rsid w:val="004C011A"/>
    <w:rsid w:val="004C029C"/>
    <w:rsid w:val="004C0B23"/>
    <w:rsid w:val="004C0F79"/>
    <w:rsid w:val="004C160C"/>
    <w:rsid w:val="004C18E9"/>
    <w:rsid w:val="004C26C2"/>
    <w:rsid w:val="004C2747"/>
    <w:rsid w:val="004C29BD"/>
    <w:rsid w:val="004C3440"/>
    <w:rsid w:val="004C4120"/>
    <w:rsid w:val="004C4313"/>
    <w:rsid w:val="004C489F"/>
    <w:rsid w:val="004C4903"/>
    <w:rsid w:val="004C4CAD"/>
    <w:rsid w:val="004C4CCF"/>
    <w:rsid w:val="004C505D"/>
    <w:rsid w:val="004C52D6"/>
    <w:rsid w:val="004C5682"/>
    <w:rsid w:val="004C5A6A"/>
    <w:rsid w:val="004C664E"/>
    <w:rsid w:val="004C6797"/>
    <w:rsid w:val="004C7B28"/>
    <w:rsid w:val="004C7B4C"/>
    <w:rsid w:val="004D05C1"/>
    <w:rsid w:val="004D0F25"/>
    <w:rsid w:val="004D1235"/>
    <w:rsid w:val="004D1236"/>
    <w:rsid w:val="004D1426"/>
    <w:rsid w:val="004D193D"/>
    <w:rsid w:val="004D200D"/>
    <w:rsid w:val="004D22F4"/>
    <w:rsid w:val="004D2ADE"/>
    <w:rsid w:val="004D2CEC"/>
    <w:rsid w:val="004D30AE"/>
    <w:rsid w:val="004D39AB"/>
    <w:rsid w:val="004D3AC5"/>
    <w:rsid w:val="004D4837"/>
    <w:rsid w:val="004D4A96"/>
    <w:rsid w:val="004D4CEB"/>
    <w:rsid w:val="004D52F2"/>
    <w:rsid w:val="004D540F"/>
    <w:rsid w:val="004D5986"/>
    <w:rsid w:val="004D6A0F"/>
    <w:rsid w:val="004D6CB2"/>
    <w:rsid w:val="004D6FB7"/>
    <w:rsid w:val="004D7C17"/>
    <w:rsid w:val="004E01CC"/>
    <w:rsid w:val="004E2465"/>
    <w:rsid w:val="004E29AC"/>
    <w:rsid w:val="004E3F79"/>
    <w:rsid w:val="004E409C"/>
    <w:rsid w:val="004E47BF"/>
    <w:rsid w:val="004E47F7"/>
    <w:rsid w:val="004E5169"/>
    <w:rsid w:val="004E5822"/>
    <w:rsid w:val="004E5A3A"/>
    <w:rsid w:val="004E5BC0"/>
    <w:rsid w:val="004E684B"/>
    <w:rsid w:val="004E6D99"/>
    <w:rsid w:val="004E6FD6"/>
    <w:rsid w:val="004E7453"/>
    <w:rsid w:val="004E78AE"/>
    <w:rsid w:val="004F0DE7"/>
    <w:rsid w:val="004F10FE"/>
    <w:rsid w:val="004F2104"/>
    <w:rsid w:val="004F328C"/>
    <w:rsid w:val="004F4616"/>
    <w:rsid w:val="004F4BA7"/>
    <w:rsid w:val="004F56FD"/>
    <w:rsid w:val="004F5B1B"/>
    <w:rsid w:val="004F6002"/>
    <w:rsid w:val="004F6634"/>
    <w:rsid w:val="004F714F"/>
    <w:rsid w:val="005005E4"/>
    <w:rsid w:val="00500617"/>
    <w:rsid w:val="00501438"/>
    <w:rsid w:val="00501826"/>
    <w:rsid w:val="0050307F"/>
    <w:rsid w:val="005042F2"/>
    <w:rsid w:val="00504419"/>
    <w:rsid w:val="00504C61"/>
    <w:rsid w:val="0050615D"/>
    <w:rsid w:val="0050623D"/>
    <w:rsid w:val="00506CCB"/>
    <w:rsid w:val="00506F4C"/>
    <w:rsid w:val="0050797A"/>
    <w:rsid w:val="005100ED"/>
    <w:rsid w:val="00510808"/>
    <w:rsid w:val="00511DA9"/>
    <w:rsid w:val="00512BB5"/>
    <w:rsid w:val="00512E56"/>
    <w:rsid w:val="00512FE1"/>
    <w:rsid w:val="005134CB"/>
    <w:rsid w:val="005134FA"/>
    <w:rsid w:val="005148B9"/>
    <w:rsid w:val="00515DB2"/>
    <w:rsid w:val="00516063"/>
    <w:rsid w:val="00516DC5"/>
    <w:rsid w:val="00516F5F"/>
    <w:rsid w:val="005179BA"/>
    <w:rsid w:val="00520493"/>
    <w:rsid w:val="00520C09"/>
    <w:rsid w:val="00520E23"/>
    <w:rsid w:val="0052103F"/>
    <w:rsid w:val="00521618"/>
    <w:rsid w:val="005216C7"/>
    <w:rsid w:val="00521C21"/>
    <w:rsid w:val="00521CBF"/>
    <w:rsid w:val="0052291B"/>
    <w:rsid w:val="00522A10"/>
    <w:rsid w:val="00523074"/>
    <w:rsid w:val="005234B7"/>
    <w:rsid w:val="005237CB"/>
    <w:rsid w:val="005239EF"/>
    <w:rsid w:val="00523B3B"/>
    <w:rsid w:val="005245A9"/>
    <w:rsid w:val="005249A1"/>
    <w:rsid w:val="00524D90"/>
    <w:rsid w:val="005255C4"/>
    <w:rsid w:val="00526104"/>
    <w:rsid w:val="0052678D"/>
    <w:rsid w:val="00526BE3"/>
    <w:rsid w:val="00526C80"/>
    <w:rsid w:val="00526E2C"/>
    <w:rsid w:val="00527306"/>
    <w:rsid w:val="0052747C"/>
    <w:rsid w:val="005307EF"/>
    <w:rsid w:val="00530DFC"/>
    <w:rsid w:val="0053191A"/>
    <w:rsid w:val="00531FD4"/>
    <w:rsid w:val="00532AA2"/>
    <w:rsid w:val="00532DF4"/>
    <w:rsid w:val="0053393E"/>
    <w:rsid w:val="00534152"/>
    <w:rsid w:val="0053468A"/>
    <w:rsid w:val="0053515C"/>
    <w:rsid w:val="00536372"/>
    <w:rsid w:val="005369E8"/>
    <w:rsid w:val="00536B42"/>
    <w:rsid w:val="00536EB6"/>
    <w:rsid w:val="005370D7"/>
    <w:rsid w:val="005372CB"/>
    <w:rsid w:val="005375BA"/>
    <w:rsid w:val="00537BF5"/>
    <w:rsid w:val="0054064C"/>
    <w:rsid w:val="0054157B"/>
    <w:rsid w:val="00542E5D"/>
    <w:rsid w:val="00543258"/>
    <w:rsid w:val="005433B9"/>
    <w:rsid w:val="00543436"/>
    <w:rsid w:val="005436BA"/>
    <w:rsid w:val="00543794"/>
    <w:rsid w:val="005439B5"/>
    <w:rsid w:val="00544131"/>
    <w:rsid w:val="00544CC6"/>
    <w:rsid w:val="00544FFA"/>
    <w:rsid w:val="005456D4"/>
    <w:rsid w:val="005459C8"/>
    <w:rsid w:val="00546983"/>
    <w:rsid w:val="00547284"/>
    <w:rsid w:val="005474EA"/>
    <w:rsid w:val="005477C6"/>
    <w:rsid w:val="005477D0"/>
    <w:rsid w:val="005478F8"/>
    <w:rsid w:val="005503D3"/>
    <w:rsid w:val="00550895"/>
    <w:rsid w:val="00551205"/>
    <w:rsid w:val="005512A9"/>
    <w:rsid w:val="005517A2"/>
    <w:rsid w:val="00551E2F"/>
    <w:rsid w:val="00551FE9"/>
    <w:rsid w:val="00552632"/>
    <w:rsid w:val="00552641"/>
    <w:rsid w:val="00552A9D"/>
    <w:rsid w:val="00553441"/>
    <w:rsid w:val="00553821"/>
    <w:rsid w:val="00553BD2"/>
    <w:rsid w:val="00554DE0"/>
    <w:rsid w:val="00555D11"/>
    <w:rsid w:val="005564AD"/>
    <w:rsid w:val="00556E28"/>
    <w:rsid w:val="00556EE7"/>
    <w:rsid w:val="00557093"/>
    <w:rsid w:val="00557432"/>
    <w:rsid w:val="00557435"/>
    <w:rsid w:val="00557E38"/>
    <w:rsid w:val="00557F15"/>
    <w:rsid w:val="00560339"/>
    <w:rsid w:val="005606FB"/>
    <w:rsid w:val="00560946"/>
    <w:rsid w:val="005616B3"/>
    <w:rsid w:val="005617CE"/>
    <w:rsid w:val="00561C80"/>
    <w:rsid w:val="00561FD4"/>
    <w:rsid w:val="00561FF9"/>
    <w:rsid w:val="00562401"/>
    <w:rsid w:val="005624B8"/>
    <w:rsid w:val="005629D0"/>
    <w:rsid w:val="00563064"/>
    <w:rsid w:val="005647BC"/>
    <w:rsid w:val="0056524D"/>
    <w:rsid w:val="00565B09"/>
    <w:rsid w:val="00565CB1"/>
    <w:rsid w:val="00566832"/>
    <w:rsid w:val="00566E56"/>
    <w:rsid w:val="00567406"/>
    <w:rsid w:val="00567F30"/>
    <w:rsid w:val="00570153"/>
    <w:rsid w:val="0057148A"/>
    <w:rsid w:val="005715FE"/>
    <w:rsid w:val="00571C0C"/>
    <w:rsid w:val="00571F9D"/>
    <w:rsid w:val="005724DF"/>
    <w:rsid w:val="00572DC4"/>
    <w:rsid w:val="00573166"/>
    <w:rsid w:val="005731FC"/>
    <w:rsid w:val="00573AA4"/>
    <w:rsid w:val="00574324"/>
    <w:rsid w:val="005746DE"/>
    <w:rsid w:val="0057488E"/>
    <w:rsid w:val="0057499E"/>
    <w:rsid w:val="0057556B"/>
    <w:rsid w:val="0057627A"/>
    <w:rsid w:val="00576561"/>
    <w:rsid w:val="00576C5E"/>
    <w:rsid w:val="00576F62"/>
    <w:rsid w:val="00577643"/>
    <w:rsid w:val="00577C2F"/>
    <w:rsid w:val="00580CA3"/>
    <w:rsid w:val="005810D3"/>
    <w:rsid w:val="00581CA0"/>
    <w:rsid w:val="00581D1D"/>
    <w:rsid w:val="00581D5E"/>
    <w:rsid w:val="0058201D"/>
    <w:rsid w:val="00582578"/>
    <w:rsid w:val="0058329E"/>
    <w:rsid w:val="00583D9C"/>
    <w:rsid w:val="00584662"/>
    <w:rsid w:val="00584AF1"/>
    <w:rsid w:val="00584C90"/>
    <w:rsid w:val="00585061"/>
    <w:rsid w:val="005854FF"/>
    <w:rsid w:val="0058556C"/>
    <w:rsid w:val="005858CA"/>
    <w:rsid w:val="00585A93"/>
    <w:rsid w:val="00585C12"/>
    <w:rsid w:val="00585D63"/>
    <w:rsid w:val="00586422"/>
    <w:rsid w:val="00586710"/>
    <w:rsid w:val="005875CE"/>
    <w:rsid w:val="00587A8B"/>
    <w:rsid w:val="00587D21"/>
    <w:rsid w:val="00591060"/>
    <w:rsid w:val="005913FF"/>
    <w:rsid w:val="005917D6"/>
    <w:rsid w:val="00591BB7"/>
    <w:rsid w:val="00592564"/>
    <w:rsid w:val="00592A29"/>
    <w:rsid w:val="00593638"/>
    <w:rsid w:val="00594A9F"/>
    <w:rsid w:val="00595638"/>
    <w:rsid w:val="0059583C"/>
    <w:rsid w:val="00595887"/>
    <w:rsid w:val="00595B64"/>
    <w:rsid w:val="00595D69"/>
    <w:rsid w:val="00596C21"/>
    <w:rsid w:val="00597351"/>
    <w:rsid w:val="0059785C"/>
    <w:rsid w:val="005A0049"/>
    <w:rsid w:val="005A0455"/>
    <w:rsid w:val="005A0FFC"/>
    <w:rsid w:val="005A11F4"/>
    <w:rsid w:val="005A1C03"/>
    <w:rsid w:val="005A1C51"/>
    <w:rsid w:val="005A2239"/>
    <w:rsid w:val="005A25D8"/>
    <w:rsid w:val="005A2745"/>
    <w:rsid w:val="005A346B"/>
    <w:rsid w:val="005A3473"/>
    <w:rsid w:val="005A40D8"/>
    <w:rsid w:val="005A49C3"/>
    <w:rsid w:val="005A4A7E"/>
    <w:rsid w:val="005A52D8"/>
    <w:rsid w:val="005A54DD"/>
    <w:rsid w:val="005A5981"/>
    <w:rsid w:val="005A65BF"/>
    <w:rsid w:val="005A6649"/>
    <w:rsid w:val="005A6763"/>
    <w:rsid w:val="005A6C7C"/>
    <w:rsid w:val="005A6CCE"/>
    <w:rsid w:val="005A70D0"/>
    <w:rsid w:val="005A74C2"/>
    <w:rsid w:val="005A7A9E"/>
    <w:rsid w:val="005B0E83"/>
    <w:rsid w:val="005B1025"/>
    <w:rsid w:val="005B10DF"/>
    <w:rsid w:val="005B128E"/>
    <w:rsid w:val="005B2243"/>
    <w:rsid w:val="005B44EB"/>
    <w:rsid w:val="005B474E"/>
    <w:rsid w:val="005B4E49"/>
    <w:rsid w:val="005B4F19"/>
    <w:rsid w:val="005B4F45"/>
    <w:rsid w:val="005B61DA"/>
    <w:rsid w:val="005B62D1"/>
    <w:rsid w:val="005B648E"/>
    <w:rsid w:val="005B718E"/>
    <w:rsid w:val="005B7F96"/>
    <w:rsid w:val="005C0FA0"/>
    <w:rsid w:val="005C11EC"/>
    <w:rsid w:val="005C132F"/>
    <w:rsid w:val="005C1889"/>
    <w:rsid w:val="005C1B8A"/>
    <w:rsid w:val="005C33EE"/>
    <w:rsid w:val="005C3B17"/>
    <w:rsid w:val="005C3F89"/>
    <w:rsid w:val="005C478B"/>
    <w:rsid w:val="005C51C2"/>
    <w:rsid w:val="005C5E71"/>
    <w:rsid w:val="005C605E"/>
    <w:rsid w:val="005C64E2"/>
    <w:rsid w:val="005C678A"/>
    <w:rsid w:val="005C7B44"/>
    <w:rsid w:val="005D02FB"/>
    <w:rsid w:val="005D0373"/>
    <w:rsid w:val="005D0A8D"/>
    <w:rsid w:val="005D0F1C"/>
    <w:rsid w:val="005D0FAC"/>
    <w:rsid w:val="005D11AF"/>
    <w:rsid w:val="005D1522"/>
    <w:rsid w:val="005D1B91"/>
    <w:rsid w:val="005D1BA1"/>
    <w:rsid w:val="005D206E"/>
    <w:rsid w:val="005D2E5B"/>
    <w:rsid w:val="005D38A6"/>
    <w:rsid w:val="005D4470"/>
    <w:rsid w:val="005D6130"/>
    <w:rsid w:val="005D6292"/>
    <w:rsid w:val="005D6500"/>
    <w:rsid w:val="005D6E8A"/>
    <w:rsid w:val="005D746C"/>
    <w:rsid w:val="005D7758"/>
    <w:rsid w:val="005D7AFE"/>
    <w:rsid w:val="005E0914"/>
    <w:rsid w:val="005E15BB"/>
    <w:rsid w:val="005E1B68"/>
    <w:rsid w:val="005E20D3"/>
    <w:rsid w:val="005E2290"/>
    <w:rsid w:val="005E24BB"/>
    <w:rsid w:val="005E2C67"/>
    <w:rsid w:val="005E3D03"/>
    <w:rsid w:val="005E3D4F"/>
    <w:rsid w:val="005E44BE"/>
    <w:rsid w:val="005E48B7"/>
    <w:rsid w:val="005E56C0"/>
    <w:rsid w:val="005E56D8"/>
    <w:rsid w:val="005E5C45"/>
    <w:rsid w:val="005E5E10"/>
    <w:rsid w:val="005E6358"/>
    <w:rsid w:val="005E63C4"/>
    <w:rsid w:val="005E64A2"/>
    <w:rsid w:val="005E69A0"/>
    <w:rsid w:val="005E6D98"/>
    <w:rsid w:val="005E7154"/>
    <w:rsid w:val="005E7410"/>
    <w:rsid w:val="005E7D42"/>
    <w:rsid w:val="005F0115"/>
    <w:rsid w:val="005F0A39"/>
    <w:rsid w:val="005F1EDD"/>
    <w:rsid w:val="005F2208"/>
    <w:rsid w:val="005F297D"/>
    <w:rsid w:val="005F29F7"/>
    <w:rsid w:val="005F38EF"/>
    <w:rsid w:val="005F3A6D"/>
    <w:rsid w:val="005F4584"/>
    <w:rsid w:val="005F6618"/>
    <w:rsid w:val="005F7263"/>
    <w:rsid w:val="005F7831"/>
    <w:rsid w:val="006007D4"/>
    <w:rsid w:val="0060089C"/>
    <w:rsid w:val="006012DA"/>
    <w:rsid w:val="00601696"/>
    <w:rsid w:val="00601A8C"/>
    <w:rsid w:val="00602318"/>
    <w:rsid w:val="006024AF"/>
    <w:rsid w:val="00602EA6"/>
    <w:rsid w:val="00602EF0"/>
    <w:rsid w:val="0060466A"/>
    <w:rsid w:val="00604D7D"/>
    <w:rsid w:val="0060517B"/>
    <w:rsid w:val="006056EF"/>
    <w:rsid w:val="00605EE5"/>
    <w:rsid w:val="00606548"/>
    <w:rsid w:val="00606765"/>
    <w:rsid w:val="0060678D"/>
    <w:rsid w:val="0060723A"/>
    <w:rsid w:val="00607845"/>
    <w:rsid w:val="00607C2D"/>
    <w:rsid w:val="006108CB"/>
    <w:rsid w:val="00610A2C"/>
    <w:rsid w:val="00610DAD"/>
    <w:rsid w:val="00610E65"/>
    <w:rsid w:val="00611A59"/>
    <w:rsid w:val="006120EB"/>
    <w:rsid w:val="006125D2"/>
    <w:rsid w:val="00612816"/>
    <w:rsid w:val="00612C05"/>
    <w:rsid w:val="00612FCC"/>
    <w:rsid w:val="00613DA1"/>
    <w:rsid w:val="006148AF"/>
    <w:rsid w:val="006153B0"/>
    <w:rsid w:val="00615BB3"/>
    <w:rsid w:val="00615DAD"/>
    <w:rsid w:val="006161F9"/>
    <w:rsid w:val="00616A00"/>
    <w:rsid w:val="0061741C"/>
    <w:rsid w:val="006205C6"/>
    <w:rsid w:val="00620732"/>
    <w:rsid w:val="00620A2F"/>
    <w:rsid w:val="00620C59"/>
    <w:rsid w:val="00620CB1"/>
    <w:rsid w:val="006223B2"/>
    <w:rsid w:val="00622E64"/>
    <w:rsid w:val="00623A5F"/>
    <w:rsid w:val="00624024"/>
    <w:rsid w:val="00624279"/>
    <w:rsid w:val="0062457C"/>
    <w:rsid w:val="00624885"/>
    <w:rsid w:val="00624A46"/>
    <w:rsid w:val="00624A7C"/>
    <w:rsid w:val="00624B1D"/>
    <w:rsid w:val="00624BF1"/>
    <w:rsid w:val="00624CE2"/>
    <w:rsid w:val="0062572B"/>
    <w:rsid w:val="00625866"/>
    <w:rsid w:val="00627DB9"/>
    <w:rsid w:val="0063009E"/>
    <w:rsid w:val="006311B1"/>
    <w:rsid w:val="00631764"/>
    <w:rsid w:val="00631872"/>
    <w:rsid w:val="0063226D"/>
    <w:rsid w:val="006326B5"/>
    <w:rsid w:val="0063296B"/>
    <w:rsid w:val="00632971"/>
    <w:rsid w:val="00632B7C"/>
    <w:rsid w:val="00632E1F"/>
    <w:rsid w:val="00632E2F"/>
    <w:rsid w:val="006349EA"/>
    <w:rsid w:val="00634D43"/>
    <w:rsid w:val="00634D57"/>
    <w:rsid w:val="006359CF"/>
    <w:rsid w:val="00636158"/>
    <w:rsid w:val="0063645A"/>
    <w:rsid w:val="006365A3"/>
    <w:rsid w:val="006366BA"/>
    <w:rsid w:val="00636B9A"/>
    <w:rsid w:val="00636F03"/>
    <w:rsid w:val="006374D0"/>
    <w:rsid w:val="006403AD"/>
    <w:rsid w:val="00640A9F"/>
    <w:rsid w:val="00641163"/>
    <w:rsid w:val="00641454"/>
    <w:rsid w:val="006415C2"/>
    <w:rsid w:val="00641765"/>
    <w:rsid w:val="0064227D"/>
    <w:rsid w:val="006425E2"/>
    <w:rsid w:val="006437EF"/>
    <w:rsid w:val="00643887"/>
    <w:rsid w:val="006438A9"/>
    <w:rsid w:val="00643961"/>
    <w:rsid w:val="00643FF3"/>
    <w:rsid w:val="00644707"/>
    <w:rsid w:val="00644839"/>
    <w:rsid w:val="00644904"/>
    <w:rsid w:val="00644A3F"/>
    <w:rsid w:val="00644BAE"/>
    <w:rsid w:val="00644F4B"/>
    <w:rsid w:val="006452E8"/>
    <w:rsid w:val="00645442"/>
    <w:rsid w:val="0064570B"/>
    <w:rsid w:val="0064593E"/>
    <w:rsid w:val="00646862"/>
    <w:rsid w:val="006475B5"/>
    <w:rsid w:val="006476A8"/>
    <w:rsid w:val="006477C1"/>
    <w:rsid w:val="006478F6"/>
    <w:rsid w:val="00650255"/>
    <w:rsid w:val="00650374"/>
    <w:rsid w:val="006505DE"/>
    <w:rsid w:val="0065091C"/>
    <w:rsid w:val="0065140E"/>
    <w:rsid w:val="00651440"/>
    <w:rsid w:val="0065199C"/>
    <w:rsid w:val="0065231D"/>
    <w:rsid w:val="00652372"/>
    <w:rsid w:val="00652395"/>
    <w:rsid w:val="006525B2"/>
    <w:rsid w:val="0065272C"/>
    <w:rsid w:val="006527AF"/>
    <w:rsid w:val="00652B48"/>
    <w:rsid w:val="00652C24"/>
    <w:rsid w:val="0065548C"/>
    <w:rsid w:val="00655CDF"/>
    <w:rsid w:val="00656001"/>
    <w:rsid w:val="0065607E"/>
    <w:rsid w:val="0065629B"/>
    <w:rsid w:val="0065647C"/>
    <w:rsid w:val="0065673F"/>
    <w:rsid w:val="00656A75"/>
    <w:rsid w:val="00656DA3"/>
    <w:rsid w:val="00656EEA"/>
    <w:rsid w:val="006574DB"/>
    <w:rsid w:val="00657794"/>
    <w:rsid w:val="00657AA5"/>
    <w:rsid w:val="00657AB1"/>
    <w:rsid w:val="00657D7A"/>
    <w:rsid w:val="00657D99"/>
    <w:rsid w:val="006602E5"/>
    <w:rsid w:val="00660530"/>
    <w:rsid w:val="006608D5"/>
    <w:rsid w:val="00660F86"/>
    <w:rsid w:val="00661BE8"/>
    <w:rsid w:val="00661D65"/>
    <w:rsid w:val="006625D8"/>
    <w:rsid w:val="00662B89"/>
    <w:rsid w:val="00662D2E"/>
    <w:rsid w:val="00662EFA"/>
    <w:rsid w:val="00663E7F"/>
    <w:rsid w:val="0066460E"/>
    <w:rsid w:val="006647BB"/>
    <w:rsid w:val="0066487E"/>
    <w:rsid w:val="0066562E"/>
    <w:rsid w:val="00666F7A"/>
    <w:rsid w:val="006679BD"/>
    <w:rsid w:val="00667B27"/>
    <w:rsid w:val="00667D19"/>
    <w:rsid w:val="00670F65"/>
    <w:rsid w:val="006710A3"/>
    <w:rsid w:val="006711C5"/>
    <w:rsid w:val="00672C8A"/>
    <w:rsid w:val="00672F10"/>
    <w:rsid w:val="0067300F"/>
    <w:rsid w:val="0067317B"/>
    <w:rsid w:val="00673786"/>
    <w:rsid w:val="00673AEF"/>
    <w:rsid w:val="006743F8"/>
    <w:rsid w:val="0067533F"/>
    <w:rsid w:val="00675583"/>
    <w:rsid w:val="00675693"/>
    <w:rsid w:val="00676029"/>
    <w:rsid w:val="0067623B"/>
    <w:rsid w:val="00676320"/>
    <w:rsid w:val="00676705"/>
    <w:rsid w:val="00677C70"/>
    <w:rsid w:val="00680B41"/>
    <w:rsid w:val="00680D60"/>
    <w:rsid w:val="00681224"/>
    <w:rsid w:val="006819A5"/>
    <w:rsid w:val="00681AC1"/>
    <w:rsid w:val="00681AF1"/>
    <w:rsid w:val="00681B29"/>
    <w:rsid w:val="006826A6"/>
    <w:rsid w:val="006827FD"/>
    <w:rsid w:val="00682839"/>
    <w:rsid w:val="00682CE6"/>
    <w:rsid w:val="0068301B"/>
    <w:rsid w:val="006831AE"/>
    <w:rsid w:val="0068393C"/>
    <w:rsid w:val="00683ED7"/>
    <w:rsid w:val="006845D8"/>
    <w:rsid w:val="00684DE5"/>
    <w:rsid w:val="006852C4"/>
    <w:rsid w:val="0068533B"/>
    <w:rsid w:val="006856BF"/>
    <w:rsid w:val="00685E08"/>
    <w:rsid w:val="00686B31"/>
    <w:rsid w:val="00686C6D"/>
    <w:rsid w:val="00686E75"/>
    <w:rsid w:val="0068712D"/>
    <w:rsid w:val="00687EA5"/>
    <w:rsid w:val="0069026A"/>
    <w:rsid w:val="00690B41"/>
    <w:rsid w:val="00690BDC"/>
    <w:rsid w:val="00691450"/>
    <w:rsid w:val="006915F6"/>
    <w:rsid w:val="006916ED"/>
    <w:rsid w:val="00691918"/>
    <w:rsid w:val="00691B55"/>
    <w:rsid w:val="00691F22"/>
    <w:rsid w:val="0069279B"/>
    <w:rsid w:val="006928D6"/>
    <w:rsid w:val="00692BB8"/>
    <w:rsid w:val="00693C26"/>
    <w:rsid w:val="0069477A"/>
    <w:rsid w:val="00694E84"/>
    <w:rsid w:val="006950E7"/>
    <w:rsid w:val="00695F0D"/>
    <w:rsid w:val="00696205"/>
    <w:rsid w:val="006967C7"/>
    <w:rsid w:val="0069688E"/>
    <w:rsid w:val="0069689E"/>
    <w:rsid w:val="00696F8F"/>
    <w:rsid w:val="0069712F"/>
    <w:rsid w:val="00697158"/>
    <w:rsid w:val="00697E49"/>
    <w:rsid w:val="006A0EE7"/>
    <w:rsid w:val="006A1A39"/>
    <w:rsid w:val="006A1C00"/>
    <w:rsid w:val="006A21BF"/>
    <w:rsid w:val="006A2224"/>
    <w:rsid w:val="006A2678"/>
    <w:rsid w:val="006A2AD7"/>
    <w:rsid w:val="006A2C76"/>
    <w:rsid w:val="006A2EBE"/>
    <w:rsid w:val="006A3734"/>
    <w:rsid w:val="006A3992"/>
    <w:rsid w:val="006A3AAE"/>
    <w:rsid w:val="006A3F1A"/>
    <w:rsid w:val="006A403D"/>
    <w:rsid w:val="006A5D8D"/>
    <w:rsid w:val="006A60C5"/>
    <w:rsid w:val="006A6241"/>
    <w:rsid w:val="006A687C"/>
    <w:rsid w:val="006A6C4C"/>
    <w:rsid w:val="006A71BF"/>
    <w:rsid w:val="006A7924"/>
    <w:rsid w:val="006A7C9A"/>
    <w:rsid w:val="006A7FF9"/>
    <w:rsid w:val="006B01CB"/>
    <w:rsid w:val="006B0460"/>
    <w:rsid w:val="006B0657"/>
    <w:rsid w:val="006B0A9F"/>
    <w:rsid w:val="006B0E62"/>
    <w:rsid w:val="006B1772"/>
    <w:rsid w:val="006B1DC9"/>
    <w:rsid w:val="006B2D17"/>
    <w:rsid w:val="006B300B"/>
    <w:rsid w:val="006B37AB"/>
    <w:rsid w:val="006B4153"/>
    <w:rsid w:val="006B41FA"/>
    <w:rsid w:val="006B4777"/>
    <w:rsid w:val="006B4FE9"/>
    <w:rsid w:val="006B5F1A"/>
    <w:rsid w:val="006B63B1"/>
    <w:rsid w:val="006B6517"/>
    <w:rsid w:val="006B68D7"/>
    <w:rsid w:val="006B69DD"/>
    <w:rsid w:val="006B6A0F"/>
    <w:rsid w:val="006C08B9"/>
    <w:rsid w:val="006C1121"/>
    <w:rsid w:val="006C1A23"/>
    <w:rsid w:val="006C1D21"/>
    <w:rsid w:val="006C20D3"/>
    <w:rsid w:val="006C3544"/>
    <w:rsid w:val="006C3A12"/>
    <w:rsid w:val="006C3D03"/>
    <w:rsid w:val="006C53DA"/>
    <w:rsid w:val="006C55C0"/>
    <w:rsid w:val="006C56ED"/>
    <w:rsid w:val="006C66CF"/>
    <w:rsid w:val="006C78E5"/>
    <w:rsid w:val="006C7A44"/>
    <w:rsid w:val="006C7B84"/>
    <w:rsid w:val="006C7E6A"/>
    <w:rsid w:val="006C7EEC"/>
    <w:rsid w:val="006D0BF5"/>
    <w:rsid w:val="006D142C"/>
    <w:rsid w:val="006D1668"/>
    <w:rsid w:val="006D2246"/>
    <w:rsid w:val="006D2414"/>
    <w:rsid w:val="006D2782"/>
    <w:rsid w:val="006D2D86"/>
    <w:rsid w:val="006D308A"/>
    <w:rsid w:val="006D3570"/>
    <w:rsid w:val="006D35DB"/>
    <w:rsid w:val="006D382A"/>
    <w:rsid w:val="006D3A74"/>
    <w:rsid w:val="006D3CAE"/>
    <w:rsid w:val="006D576B"/>
    <w:rsid w:val="006D57FF"/>
    <w:rsid w:val="006D608F"/>
    <w:rsid w:val="006D618A"/>
    <w:rsid w:val="006D6500"/>
    <w:rsid w:val="006D7040"/>
    <w:rsid w:val="006D7B08"/>
    <w:rsid w:val="006E0B17"/>
    <w:rsid w:val="006E0BB9"/>
    <w:rsid w:val="006E0CB0"/>
    <w:rsid w:val="006E1F31"/>
    <w:rsid w:val="006E2D95"/>
    <w:rsid w:val="006E3463"/>
    <w:rsid w:val="006E4432"/>
    <w:rsid w:val="006E4946"/>
    <w:rsid w:val="006E4F40"/>
    <w:rsid w:val="006E5315"/>
    <w:rsid w:val="006E5400"/>
    <w:rsid w:val="006E6080"/>
    <w:rsid w:val="006E62C3"/>
    <w:rsid w:val="006E63EA"/>
    <w:rsid w:val="006E6FFB"/>
    <w:rsid w:val="006E7706"/>
    <w:rsid w:val="006E7872"/>
    <w:rsid w:val="006F04E2"/>
    <w:rsid w:val="006F0ABA"/>
    <w:rsid w:val="006F0CFC"/>
    <w:rsid w:val="006F1055"/>
    <w:rsid w:val="006F12E9"/>
    <w:rsid w:val="006F13E9"/>
    <w:rsid w:val="006F1840"/>
    <w:rsid w:val="006F19CA"/>
    <w:rsid w:val="006F1B09"/>
    <w:rsid w:val="006F1F5A"/>
    <w:rsid w:val="006F2884"/>
    <w:rsid w:val="006F2E73"/>
    <w:rsid w:val="006F332D"/>
    <w:rsid w:val="006F3D4D"/>
    <w:rsid w:val="006F42FA"/>
    <w:rsid w:val="006F4577"/>
    <w:rsid w:val="006F474C"/>
    <w:rsid w:val="006F53EF"/>
    <w:rsid w:val="006F5583"/>
    <w:rsid w:val="006F62F9"/>
    <w:rsid w:val="006F7380"/>
    <w:rsid w:val="006F794F"/>
    <w:rsid w:val="006F7971"/>
    <w:rsid w:val="006F7ED3"/>
    <w:rsid w:val="006F7FE1"/>
    <w:rsid w:val="00700B85"/>
    <w:rsid w:val="00700CCF"/>
    <w:rsid w:val="00700EC2"/>
    <w:rsid w:val="0070125A"/>
    <w:rsid w:val="00701CBA"/>
    <w:rsid w:val="00702112"/>
    <w:rsid w:val="00702491"/>
    <w:rsid w:val="0070277A"/>
    <w:rsid w:val="00702F49"/>
    <w:rsid w:val="0070340F"/>
    <w:rsid w:val="0070362E"/>
    <w:rsid w:val="00703A17"/>
    <w:rsid w:val="00703CB8"/>
    <w:rsid w:val="00705026"/>
    <w:rsid w:val="00705C2F"/>
    <w:rsid w:val="00705E41"/>
    <w:rsid w:val="007070A2"/>
    <w:rsid w:val="00707512"/>
    <w:rsid w:val="00707745"/>
    <w:rsid w:val="00707857"/>
    <w:rsid w:val="00707900"/>
    <w:rsid w:val="007107D4"/>
    <w:rsid w:val="0071208E"/>
    <w:rsid w:val="007121F2"/>
    <w:rsid w:val="0071390B"/>
    <w:rsid w:val="00713C42"/>
    <w:rsid w:val="007142D7"/>
    <w:rsid w:val="00714493"/>
    <w:rsid w:val="00714606"/>
    <w:rsid w:val="00714B37"/>
    <w:rsid w:val="00714E2E"/>
    <w:rsid w:val="007160F5"/>
    <w:rsid w:val="0071614B"/>
    <w:rsid w:val="00716CDC"/>
    <w:rsid w:val="0071721E"/>
    <w:rsid w:val="00717FA5"/>
    <w:rsid w:val="0072094B"/>
    <w:rsid w:val="007209C1"/>
    <w:rsid w:val="007212E1"/>
    <w:rsid w:val="0072149F"/>
    <w:rsid w:val="00721633"/>
    <w:rsid w:val="007221F3"/>
    <w:rsid w:val="00722722"/>
    <w:rsid w:val="00722AF0"/>
    <w:rsid w:val="00723379"/>
    <w:rsid w:val="0072339E"/>
    <w:rsid w:val="00723791"/>
    <w:rsid w:val="00723B16"/>
    <w:rsid w:val="00724085"/>
    <w:rsid w:val="00724344"/>
    <w:rsid w:val="007247D7"/>
    <w:rsid w:val="007249D3"/>
    <w:rsid w:val="0072582C"/>
    <w:rsid w:val="00725936"/>
    <w:rsid w:val="00726671"/>
    <w:rsid w:val="0072740B"/>
    <w:rsid w:val="0072741F"/>
    <w:rsid w:val="00727BCA"/>
    <w:rsid w:val="00727E1C"/>
    <w:rsid w:val="00727F41"/>
    <w:rsid w:val="007304D0"/>
    <w:rsid w:val="00730C57"/>
    <w:rsid w:val="00730D3F"/>
    <w:rsid w:val="00730FFD"/>
    <w:rsid w:val="00731096"/>
    <w:rsid w:val="00732404"/>
    <w:rsid w:val="0073267F"/>
    <w:rsid w:val="00732976"/>
    <w:rsid w:val="00733160"/>
    <w:rsid w:val="007331F3"/>
    <w:rsid w:val="0073333B"/>
    <w:rsid w:val="00733614"/>
    <w:rsid w:val="0073366F"/>
    <w:rsid w:val="00733D8E"/>
    <w:rsid w:val="00734395"/>
    <w:rsid w:val="00734A34"/>
    <w:rsid w:val="00734AC8"/>
    <w:rsid w:val="007352B4"/>
    <w:rsid w:val="00735585"/>
    <w:rsid w:val="007359C9"/>
    <w:rsid w:val="007367D8"/>
    <w:rsid w:val="00736FC2"/>
    <w:rsid w:val="00737481"/>
    <w:rsid w:val="00737A56"/>
    <w:rsid w:val="00737CC9"/>
    <w:rsid w:val="00737D0A"/>
    <w:rsid w:val="00740289"/>
    <w:rsid w:val="007408A4"/>
    <w:rsid w:val="00740EE9"/>
    <w:rsid w:val="00740F58"/>
    <w:rsid w:val="00741483"/>
    <w:rsid w:val="00741EEA"/>
    <w:rsid w:val="00742058"/>
    <w:rsid w:val="0074280D"/>
    <w:rsid w:val="0074337F"/>
    <w:rsid w:val="007436D4"/>
    <w:rsid w:val="0074421F"/>
    <w:rsid w:val="0074499F"/>
    <w:rsid w:val="00744DC8"/>
    <w:rsid w:val="00745063"/>
    <w:rsid w:val="00745600"/>
    <w:rsid w:val="0074565B"/>
    <w:rsid w:val="007456F5"/>
    <w:rsid w:val="007465FB"/>
    <w:rsid w:val="00746ADE"/>
    <w:rsid w:val="00746E6A"/>
    <w:rsid w:val="007475A4"/>
    <w:rsid w:val="007477FE"/>
    <w:rsid w:val="00747F03"/>
    <w:rsid w:val="007502CA"/>
    <w:rsid w:val="00750E63"/>
    <w:rsid w:val="007511B9"/>
    <w:rsid w:val="00751562"/>
    <w:rsid w:val="00751600"/>
    <w:rsid w:val="00751B5A"/>
    <w:rsid w:val="0075344B"/>
    <w:rsid w:val="007537FD"/>
    <w:rsid w:val="007541A7"/>
    <w:rsid w:val="00754591"/>
    <w:rsid w:val="00755022"/>
    <w:rsid w:val="007552E8"/>
    <w:rsid w:val="00755B29"/>
    <w:rsid w:val="00755D53"/>
    <w:rsid w:val="00755FCC"/>
    <w:rsid w:val="007562E3"/>
    <w:rsid w:val="007566D6"/>
    <w:rsid w:val="007569EC"/>
    <w:rsid w:val="00756BC6"/>
    <w:rsid w:val="00756F8C"/>
    <w:rsid w:val="007571F7"/>
    <w:rsid w:val="00757C1B"/>
    <w:rsid w:val="00757CE0"/>
    <w:rsid w:val="0076004E"/>
    <w:rsid w:val="00760981"/>
    <w:rsid w:val="00760ADA"/>
    <w:rsid w:val="00761113"/>
    <w:rsid w:val="007616E1"/>
    <w:rsid w:val="00762766"/>
    <w:rsid w:val="007629C5"/>
    <w:rsid w:val="007637BA"/>
    <w:rsid w:val="00763A80"/>
    <w:rsid w:val="00763C35"/>
    <w:rsid w:val="007642FE"/>
    <w:rsid w:val="00764905"/>
    <w:rsid w:val="00764BE0"/>
    <w:rsid w:val="00764EE2"/>
    <w:rsid w:val="00765298"/>
    <w:rsid w:val="00765DD8"/>
    <w:rsid w:val="007661C5"/>
    <w:rsid w:val="00766542"/>
    <w:rsid w:val="007672D8"/>
    <w:rsid w:val="00767A82"/>
    <w:rsid w:val="00767F4A"/>
    <w:rsid w:val="00770167"/>
    <w:rsid w:val="00770A3D"/>
    <w:rsid w:val="00770B85"/>
    <w:rsid w:val="00770FA0"/>
    <w:rsid w:val="007713D2"/>
    <w:rsid w:val="00771A37"/>
    <w:rsid w:val="00771BCC"/>
    <w:rsid w:val="00772165"/>
    <w:rsid w:val="00772627"/>
    <w:rsid w:val="00772651"/>
    <w:rsid w:val="007727B3"/>
    <w:rsid w:val="00772CB8"/>
    <w:rsid w:val="007736B0"/>
    <w:rsid w:val="0077386B"/>
    <w:rsid w:val="00774631"/>
    <w:rsid w:val="007747CF"/>
    <w:rsid w:val="0077567F"/>
    <w:rsid w:val="00775AAF"/>
    <w:rsid w:val="00776C38"/>
    <w:rsid w:val="00776C53"/>
    <w:rsid w:val="00776F3F"/>
    <w:rsid w:val="007801BA"/>
    <w:rsid w:val="00780E12"/>
    <w:rsid w:val="00780E5A"/>
    <w:rsid w:val="007810C3"/>
    <w:rsid w:val="00781215"/>
    <w:rsid w:val="00781AE0"/>
    <w:rsid w:val="0078213E"/>
    <w:rsid w:val="00782B36"/>
    <w:rsid w:val="00782D2B"/>
    <w:rsid w:val="00782EBF"/>
    <w:rsid w:val="00783C29"/>
    <w:rsid w:val="007841EE"/>
    <w:rsid w:val="00784F35"/>
    <w:rsid w:val="007859DC"/>
    <w:rsid w:val="00786B2A"/>
    <w:rsid w:val="0078793B"/>
    <w:rsid w:val="00787C4B"/>
    <w:rsid w:val="0079018A"/>
    <w:rsid w:val="00791722"/>
    <w:rsid w:val="00791CA5"/>
    <w:rsid w:val="00791D2B"/>
    <w:rsid w:val="00791FE7"/>
    <w:rsid w:val="0079295E"/>
    <w:rsid w:val="0079385E"/>
    <w:rsid w:val="0079411A"/>
    <w:rsid w:val="0079414A"/>
    <w:rsid w:val="007944E6"/>
    <w:rsid w:val="00794641"/>
    <w:rsid w:val="0079497E"/>
    <w:rsid w:val="00794FB0"/>
    <w:rsid w:val="0079523B"/>
    <w:rsid w:val="0079526F"/>
    <w:rsid w:val="007952CD"/>
    <w:rsid w:val="00796623"/>
    <w:rsid w:val="00797D34"/>
    <w:rsid w:val="007A08A9"/>
    <w:rsid w:val="007A1737"/>
    <w:rsid w:val="007A1DFB"/>
    <w:rsid w:val="007A1E7C"/>
    <w:rsid w:val="007A2314"/>
    <w:rsid w:val="007A2ED1"/>
    <w:rsid w:val="007A4295"/>
    <w:rsid w:val="007A5A2E"/>
    <w:rsid w:val="007A5D34"/>
    <w:rsid w:val="007A61E3"/>
    <w:rsid w:val="007A7920"/>
    <w:rsid w:val="007B0174"/>
    <w:rsid w:val="007B093B"/>
    <w:rsid w:val="007B0940"/>
    <w:rsid w:val="007B0DC9"/>
    <w:rsid w:val="007B136F"/>
    <w:rsid w:val="007B1E38"/>
    <w:rsid w:val="007B209B"/>
    <w:rsid w:val="007B218F"/>
    <w:rsid w:val="007B25ED"/>
    <w:rsid w:val="007B3515"/>
    <w:rsid w:val="007B3EA3"/>
    <w:rsid w:val="007B3F9F"/>
    <w:rsid w:val="007B41F6"/>
    <w:rsid w:val="007B4627"/>
    <w:rsid w:val="007B56FD"/>
    <w:rsid w:val="007B5BB5"/>
    <w:rsid w:val="007B61BF"/>
    <w:rsid w:val="007B7074"/>
    <w:rsid w:val="007B735B"/>
    <w:rsid w:val="007B74F8"/>
    <w:rsid w:val="007C0175"/>
    <w:rsid w:val="007C0CE4"/>
    <w:rsid w:val="007C148A"/>
    <w:rsid w:val="007C297E"/>
    <w:rsid w:val="007C2D80"/>
    <w:rsid w:val="007C30FD"/>
    <w:rsid w:val="007C3B84"/>
    <w:rsid w:val="007C443E"/>
    <w:rsid w:val="007C4DE0"/>
    <w:rsid w:val="007C50C9"/>
    <w:rsid w:val="007C52DA"/>
    <w:rsid w:val="007C628D"/>
    <w:rsid w:val="007C7D21"/>
    <w:rsid w:val="007D0077"/>
    <w:rsid w:val="007D0873"/>
    <w:rsid w:val="007D12AC"/>
    <w:rsid w:val="007D1D0C"/>
    <w:rsid w:val="007D243C"/>
    <w:rsid w:val="007D2D25"/>
    <w:rsid w:val="007D3428"/>
    <w:rsid w:val="007D3ABA"/>
    <w:rsid w:val="007D3CA1"/>
    <w:rsid w:val="007D3F37"/>
    <w:rsid w:val="007D4663"/>
    <w:rsid w:val="007D48B0"/>
    <w:rsid w:val="007D5006"/>
    <w:rsid w:val="007D5132"/>
    <w:rsid w:val="007D5382"/>
    <w:rsid w:val="007D6476"/>
    <w:rsid w:val="007E00CC"/>
    <w:rsid w:val="007E02DC"/>
    <w:rsid w:val="007E0401"/>
    <w:rsid w:val="007E10A6"/>
    <w:rsid w:val="007E1474"/>
    <w:rsid w:val="007E168C"/>
    <w:rsid w:val="007E1B43"/>
    <w:rsid w:val="007E29FC"/>
    <w:rsid w:val="007E2FB9"/>
    <w:rsid w:val="007E30E7"/>
    <w:rsid w:val="007E3757"/>
    <w:rsid w:val="007E39A2"/>
    <w:rsid w:val="007E4440"/>
    <w:rsid w:val="007E4F51"/>
    <w:rsid w:val="007E5C23"/>
    <w:rsid w:val="007E5CDB"/>
    <w:rsid w:val="007E5CF6"/>
    <w:rsid w:val="007E77E9"/>
    <w:rsid w:val="007E7E03"/>
    <w:rsid w:val="007E7E52"/>
    <w:rsid w:val="007F0446"/>
    <w:rsid w:val="007F0496"/>
    <w:rsid w:val="007F07A9"/>
    <w:rsid w:val="007F1535"/>
    <w:rsid w:val="007F2320"/>
    <w:rsid w:val="007F266D"/>
    <w:rsid w:val="007F2782"/>
    <w:rsid w:val="007F3829"/>
    <w:rsid w:val="007F401B"/>
    <w:rsid w:val="007F4978"/>
    <w:rsid w:val="007F4C2A"/>
    <w:rsid w:val="007F5109"/>
    <w:rsid w:val="007F54D4"/>
    <w:rsid w:val="007F5597"/>
    <w:rsid w:val="007F5E52"/>
    <w:rsid w:val="007F68B9"/>
    <w:rsid w:val="007F6BCB"/>
    <w:rsid w:val="007F7191"/>
    <w:rsid w:val="007F7749"/>
    <w:rsid w:val="007F7DFF"/>
    <w:rsid w:val="00800040"/>
    <w:rsid w:val="008000F1"/>
    <w:rsid w:val="0080010F"/>
    <w:rsid w:val="008008C5"/>
    <w:rsid w:val="00801DA7"/>
    <w:rsid w:val="00802FFD"/>
    <w:rsid w:val="0080338C"/>
    <w:rsid w:val="00804274"/>
    <w:rsid w:val="008043CB"/>
    <w:rsid w:val="008046A7"/>
    <w:rsid w:val="00804C19"/>
    <w:rsid w:val="0080567D"/>
    <w:rsid w:val="00806090"/>
    <w:rsid w:val="00806D52"/>
    <w:rsid w:val="00806F9B"/>
    <w:rsid w:val="00807738"/>
    <w:rsid w:val="00807A58"/>
    <w:rsid w:val="0081007B"/>
    <w:rsid w:val="008100D3"/>
    <w:rsid w:val="008106F7"/>
    <w:rsid w:val="00810D22"/>
    <w:rsid w:val="00811E20"/>
    <w:rsid w:val="0081221B"/>
    <w:rsid w:val="00812417"/>
    <w:rsid w:val="00812434"/>
    <w:rsid w:val="00812F5A"/>
    <w:rsid w:val="008131C7"/>
    <w:rsid w:val="008132EB"/>
    <w:rsid w:val="0081541C"/>
    <w:rsid w:val="00815D52"/>
    <w:rsid w:val="00816200"/>
    <w:rsid w:val="0081670A"/>
    <w:rsid w:val="00816C03"/>
    <w:rsid w:val="00817066"/>
    <w:rsid w:val="00817C86"/>
    <w:rsid w:val="00817D08"/>
    <w:rsid w:val="00817E85"/>
    <w:rsid w:val="00817FE2"/>
    <w:rsid w:val="008200B5"/>
    <w:rsid w:val="008202ED"/>
    <w:rsid w:val="0082224D"/>
    <w:rsid w:val="00822EA0"/>
    <w:rsid w:val="00823426"/>
    <w:rsid w:val="00823ABB"/>
    <w:rsid w:val="00823F8C"/>
    <w:rsid w:val="00824DA4"/>
    <w:rsid w:val="00825BBF"/>
    <w:rsid w:val="00825C65"/>
    <w:rsid w:val="00825FB5"/>
    <w:rsid w:val="00826400"/>
    <w:rsid w:val="00826798"/>
    <w:rsid w:val="00826BCB"/>
    <w:rsid w:val="00826CA7"/>
    <w:rsid w:val="00830775"/>
    <w:rsid w:val="00831299"/>
    <w:rsid w:val="00831D39"/>
    <w:rsid w:val="00832E50"/>
    <w:rsid w:val="008332B9"/>
    <w:rsid w:val="008333AD"/>
    <w:rsid w:val="0083363A"/>
    <w:rsid w:val="00833719"/>
    <w:rsid w:val="008337DF"/>
    <w:rsid w:val="00833C18"/>
    <w:rsid w:val="00833E79"/>
    <w:rsid w:val="0083419A"/>
    <w:rsid w:val="0083478B"/>
    <w:rsid w:val="00834A44"/>
    <w:rsid w:val="008359D8"/>
    <w:rsid w:val="00836279"/>
    <w:rsid w:val="008367F0"/>
    <w:rsid w:val="00836ED5"/>
    <w:rsid w:val="008374C9"/>
    <w:rsid w:val="0083760E"/>
    <w:rsid w:val="00837623"/>
    <w:rsid w:val="008401FF"/>
    <w:rsid w:val="008411FE"/>
    <w:rsid w:val="00841EF8"/>
    <w:rsid w:val="00841FCA"/>
    <w:rsid w:val="00842F8A"/>
    <w:rsid w:val="008430A7"/>
    <w:rsid w:val="0084338E"/>
    <w:rsid w:val="00843A17"/>
    <w:rsid w:val="00845214"/>
    <w:rsid w:val="00845659"/>
    <w:rsid w:val="008458CD"/>
    <w:rsid w:val="008464A2"/>
    <w:rsid w:val="008464E7"/>
    <w:rsid w:val="008469BC"/>
    <w:rsid w:val="00847137"/>
    <w:rsid w:val="00847311"/>
    <w:rsid w:val="0084744D"/>
    <w:rsid w:val="00850053"/>
    <w:rsid w:val="00850514"/>
    <w:rsid w:val="00850E0E"/>
    <w:rsid w:val="00850FC1"/>
    <w:rsid w:val="00851D8A"/>
    <w:rsid w:val="00852024"/>
    <w:rsid w:val="0085288D"/>
    <w:rsid w:val="00852CC8"/>
    <w:rsid w:val="008545BA"/>
    <w:rsid w:val="00854A13"/>
    <w:rsid w:val="00855165"/>
    <w:rsid w:val="008551F2"/>
    <w:rsid w:val="0085541F"/>
    <w:rsid w:val="008557FE"/>
    <w:rsid w:val="00856172"/>
    <w:rsid w:val="008569A9"/>
    <w:rsid w:val="00856CA4"/>
    <w:rsid w:val="00857290"/>
    <w:rsid w:val="008572E1"/>
    <w:rsid w:val="0085743B"/>
    <w:rsid w:val="00857C8F"/>
    <w:rsid w:val="0086098E"/>
    <w:rsid w:val="00860F49"/>
    <w:rsid w:val="0086134D"/>
    <w:rsid w:val="0086165A"/>
    <w:rsid w:val="008624B9"/>
    <w:rsid w:val="00862640"/>
    <w:rsid w:val="008628A1"/>
    <w:rsid w:val="00862A3D"/>
    <w:rsid w:val="00863166"/>
    <w:rsid w:val="00863362"/>
    <w:rsid w:val="00863507"/>
    <w:rsid w:val="008653ED"/>
    <w:rsid w:val="00865DA0"/>
    <w:rsid w:val="008660D6"/>
    <w:rsid w:val="00866D83"/>
    <w:rsid w:val="00867177"/>
    <w:rsid w:val="00867876"/>
    <w:rsid w:val="00867B85"/>
    <w:rsid w:val="00867CB3"/>
    <w:rsid w:val="00867E24"/>
    <w:rsid w:val="00867E51"/>
    <w:rsid w:val="00867F41"/>
    <w:rsid w:val="00870E6B"/>
    <w:rsid w:val="0087161A"/>
    <w:rsid w:val="0087208F"/>
    <w:rsid w:val="008735F8"/>
    <w:rsid w:val="008738CC"/>
    <w:rsid w:val="00873DAA"/>
    <w:rsid w:val="00874190"/>
    <w:rsid w:val="008749F9"/>
    <w:rsid w:val="00875113"/>
    <w:rsid w:val="00875187"/>
    <w:rsid w:val="00875CAB"/>
    <w:rsid w:val="00876695"/>
    <w:rsid w:val="00876EAD"/>
    <w:rsid w:val="008778E6"/>
    <w:rsid w:val="00880A07"/>
    <w:rsid w:val="008812B3"/>
    <w:rsid w:val="008823A2"/>
    <w:rsid w:val="008824F2"/>
    <w:rsid w:val="008826BB"/>
    <w:rsid w:val="008828C2"/>
    <w:rsid w:val="0088406B"/>
    <w:rsid w:val="0088457F"/>
    <w:rsid w:val="00884B05"/>
    <w:rsid w:val="00884B4D"/>
    <w:rsid w:val="00884C56"/>
    <w:rsid w:val="008852C2"/>
    <w:rsid w:val="00885843"/>
    <w:rsid w:val="00886280"/>
    <w:rsid w:val="00886341"/>
    <w:rsid w:val="008863C9"/>
    <w:rsid w:val="00886D14"/>
    <w:rsid w:val="008871D5"/>
    <w:rsid w:val="008878AB"/>
    <w:rsid w:val="00887B4E"/>
    <w:rsid w:val="00887B9C"/>
    <w:rsid w:val="00887C05"/>
    <w:rsid w:val="00887C99"/>
    <w:rsid w:val="00887D27"/>
    <w:rsid w:val="008900DC"/>
    <w:rsid w:val="008905AD"/>
    <w:rsid w:val="00890671"/>
    <w:rsid w:val="008918BE"/>
    <w:rsid w:val="00892622"/>
    <w:rsid w:val="008932AA"/>
    <w:rsid w:val="008941C7"/>
    <w:rsid w:val="00894928"/>
    <w:rsid w:val="008954F4"/>
    <w:rsid w:val="00895541"/>
    <w:rsid w:val="00895AFA"/>
    <w:rsid w:val="00895E20"/>
    <w:rsid w:val="00896CC2"/>
    <w:rsid w:val="00896CD3"/>
    <w:rsid w:val="00896D86"/>
    <w:rsid w:val="008972BC"/>
    <w:rsid w:val="008973B3"/>
    <w:rsid w:val="00897D29"/>
    <w:rsid w:val="00897F80"/>
    <w:rsid w:val="008A0209"/>
    <w:rsid w:val="008A0F15"/>
    <w:rsid w:val="008A1A8F"/>
    <w:rsid w:val="008A321D"/>
    <w:rsid w:val="008A360D"/>
    <w:rsid w:val="008A3B5C"/>
    <w:rsid w:val="008A53D0"/>
    <w:rsid w:val="008A659A"/>
    <w:rsid w:val="008A6FCB"/>
    <w:rsid w:val="008A78EE"/>
    <w:rsid w:val="008B0C7A"/>
    <w:rsid w:val="008B0D58"/>
    <w:rsid w:val="008B0DF4"/>
    <w:rsid w:val="008B0F96"/>
    <w:rsid w:val="008B17E4"/>
    <w:rsid w:val="008B23EE"/>
    <w:rsid w:val="008B29A7"/>
    <w:rsid w:val="008B46E2"/>
    <w:rsid w:val="008B4EDB"/>
    <w:rsid w:val="008B4F00"/>
    <w:rsid w:val="008B5C68"/>
    <w:rsid w:val="008B5D58"/>
    <w:rsid w:val="008B63C1"/>
    <w:rsid w:val="008B6A80"/>
    <w:rsid w:val="008B6B4C"/>
    <w:rsid w:val="008B6BE3"/>
    <w:rsid w:val="008B7227"/>
    <w:rsid w:val="008B7237"/>
    <w:rsid w:val="008B7A24"/>
    <w:rsid w:val="008B7EEB"/>
    <w:rsid w:val="008B7EF8"/>
    <w:rsid w:val="008B7FBF"/>
    <w:rsid w:val="008C0590"/>
    <w:rsid w:val="008C1121"/>
    <w:rsid w:val="008C153E"/>
    <w:rsid w:val="008C1807"/>
    <w:rsid w:val="008C22B0"/>
    <w:rsid w:val="008C39C9"/>
    <w:rsid w:val="008C39CE"/>
    <w:rsid w:val="008C3A58"/>
    <w:rsid w:val="008C4014"/>
    <w:rsid w:val="008C430F"/>
    <w:rsid w:val="008C44E8"/>
    <w:rsid w:val="008C55F2"/>
    <w:rsid w:val="008C5ACD"/>
    <w:rsid w:val="008C6714"/>
    <w:rsid w:val="008C6808"/>
    <w:rsid w:val="008C7A05"/>
    <w:rsid w:val="008D0430"/>
    <w:rsid w:val="008D0BB1"/>
    <w:rsid w:val="008D16DA"/>
    <w:rsid w:val="008D2961"/>
    <w:rsid w:val="008D38E0"/>
    <w:rsid w:val="008D40EE"/>
    <w:rsid w:val="008D49BB"/>
    <w:rsid w:val="008D4B33"/>
    <w:rsid w:val="008D4B8D"/>
    <w:rsid w:val="008D4F20"/>
    <w:rsid w:val="008D5166"/>
    <w:rsid w:val="008D5235"/>
    <w:rsid w:val="008D74C0"/>
    <w:rsid w:val="008D773F"/>
    <w:rsid w:val="008E1290"/>
    <w:rsid w:val="008E375E"/>
    <w:rsid w:val="008E39B8"/>
    <w:rsid w:val="008E4BAE"/>
    <w:rsid w:val="008E4F82"/>
    <w:rsid w:val="008E5EAF"/>
    <w:rsid w:val="008E6896"/>
    <w:rsid w:val="008E6BBD"/>
    <w:rsid w:val="008E6C1C"/>
    <w:rsid w:val="008E6CB9"/>
    <w:rsid w:val="008E6E47"/>
    <w:rsid w:val="008E7DFB"/>
    <w:rsid w:val="008F0B67"/>
    <w:rsid w:val="008F0CEC"/>
    <w:rsid w:val="008F1986"/>
    <w:rsid w:val="008F2D80"/>
    <w:rsid w:val="008F2E45"/>
    <w:rsid w:val="008F3350"/>
    <w:rsid w:val="008F3E9C"/>
    <w:rsid w:val="008F42EE"/>
    <w:rsid w:val="008F501F"/>
    <w:rsid w:val="008F50CC"/>
    <w:rsid w:val="008F510F"/>
    <w:rsid w:val="008F59AF"/>
    <w:rsid w:val="008F5D6B"/>
    <w:rsid w:val="008F5F27"/>
    <w:rsid w:val="008F62B6"/>
    <w:rsid w:val="008F674C"/>
    <w:rsid w:val="008F76DB"/>
    <w:rsid w:val="008F7AF4"/>
    <w:rsid w:val="0090047C"/>
    <w:rsid w:val="0090050C"/>
    <w:rsid w:val="009008B3"/>
    <w:rsid w:val="00900CBF"/>
    <w:rsid w:val="00900F1F"/>
    <w:rsid w:val="00901289"/>
    <w:rsid w:val="009021D2"/>
    <w:rsid w:val="00902755"/>
    <w:rsid w:val="00902BE8"/>
    <w:rsid w:val="00902DE4"/>
    <w:rsid w:val="00902E69"/>
    <w:rsid w:val="0090304A"/>
    <w:rsid w:val="00903E44"/>
    <w:rsid w:val="00903E6B"/>
    <w:rsid w:val="00904478"/>
    <w:rsid w:val="00904DC6"/>
    <w:rsid w:val="00905581"/>
    <w:rsid w:val="0090602D"/>
    <w:rsid w:val="00906AF6"/>
    <w:rsid w:val="009074FE"/>
    <w:rsid w:val="00907C42"/>
    <w:rsid w:val="00910061"/>
    <w:rsid w:val="00910271"/>
    <w:rsid w:val="00910D14"/>
    <w:rsid w:val="00911135"/>
    <w:rsid w:val="009113D4"/>
    <w:rsid w:val="009118AC"/>
    <w:rsid w:val="00911D2D"/>
    <w:rsid w:val="0091200D"/>
    <w:rsid w:val="0091224F"/>
    <w:rsid w:val="009126C6"/>
    <w:rsid w:val="00912F19"/>
    <w:rsid w:val="009133DC"/>
    <w:rsid w:val="0091347B"/>
    <w:rsid w:val="00913CC8"/>
    <w:rsid w:val="00913FDD"/>
    <w:rsid w:val="0091458C"/>
    <w:rsid w:val="00914635"/>
    <w:rsid w:val="00915556"/>
    <w:rsid w:val="00915DDB"/>
    <w:rsid w:val="00915DE5"/>
    <w:rsid w:val="009164F0"/>
    <w:rsid w:val="0091664F"/>
    <w:rsid w:val="00916D84"/>
    <w:rsid w:val="00916D90"/>
    <w:rsid w:val="0092066D"/>
    <w:rsid w:val="00920850"/>
    <w:rsid w:val="00920973"/>
    <w:rsid w:val="00920BB0"/>
    <w:rsid w:val="00921282"/>
    <w:rsid w:val="00921B04"/>
    <w:rsid w:val="00922D0B"/>
    <w:rsid w:val="00922F2D"/>
    <w:rsid w:val="00923520"/>
    <w:rsid w:val="00923964"/>
    <w:rsid w:val="00923E2B"/>
    <w:rsid w:val="00924B31"/>
    <w:rsid w:val="00924B4C"/>
    <w:rsid w:val="009251DB"/>
    <w:rsid w:val="0092572B"/>
    <w:rsid w:val="00925B7F"/>
    <w:rsid w:val="00925FFE"/>
    <w:rsid w:val="009262D5"/>
    <w:rsid w:val="00926F96"/>
    <w:rsid w:val="0092723E"/>
    <w:rsid w:val="00927F61"/>
    <w:rsid w:val="0093084F"/>
    <w:rsid w:val="00930C99"/>
    <w:rsid w:val="0093167F"/>
    <w:rsid w:val="00931C17"/>
    <w:rsid w:val="009323CF"/>
    <w:rsid w:val="009338E2"/>
    <w:rsid w:val="00934072"/>
    <w:rsid w:val="0093434C"/>
    <w:rsid w:val="0093489B"/>
    <w:rsid w:val="009348A6"/>
    <w:rsid w:val="009350D0"/>
    <w:rsid w:val="00935389"/>
    <w:rsid w:val="00935FAA"/>
    <w:rsid w:val="00936090"/>
    <w:rsid w:val="0093635F"/>
    <w:rsid w:val="009363B6"/>
    <w:rsid w:val="0093690F"/>
    <w:rsid w:val="00936CF1"/>
    <w:rsid w:val="00937126"/>
    <w:rsid w:val="009374B9"/>
    <w:rsid w:val="009378D0"/>
    <w:rsid w:val="00937D35"/>
    <w:rsid w:val="0094042B"/>
    <w:rsid w:val="009404D1"/>
    <w:rsid w:val="00940BA2"/>
    <w:rsid w:val="00941770"/>
    <w:rsid w:val="009417CA"/>
    <w:rsid w:val="00941872"/>
    <w:rsid w:val="00942474"/>
    <w:rsid w:val="009433F2"/>
    <w:rsid w:val="009439BB"/>
    <w:rsid w:val="00943A7C"/>
    <w:rsid w:val="00943B3D"/>
    <w:rsid w:val="009441C2"/>
    <w:rsid w:val="009443EF"/>
    <w:rsid w:val="00944BB9"/>
    <w:rsid w:val="00944DD5"/>
    <w:rsid w:val="00945010"/>
    <w:rsid w:val="00945343"/>
    <w:rsid w:val="009456A5"/>
    <w:rsid w:val="0094572F"/>
    <w:rsid w:val="00945DB8"/>
    <w:rsid w:val="009461E8"/>
    <w:rsid w:val="009464D5"/>
    <w:rsid w:val="009466B6"/>
    <w:rsid w:val="009468F6"/>
    <w:rsid w:val="0094785D"/>
    <w:rsid w:val="0094787A"/>
    <w:rsid w:val="00947C0D"/>
    <w:rsid w:val="00947C4F"/>
    <w:rsid w:val="009508A6"/>
    <w:rsid w:val="00950E3B"/>
    <w:rsid w:val="009510AF"/>
    <w:rsid w:val="0095154C"/>
    <w:rsid w:val="00951739"/>
    <w:rsid w:val="00951827"/>
    <w:rsid w:val="00951868"/>
    <w:rsid w:val="009531B9"/>
    <w:rsid w:val="00953B42"/>
    <w:rsid w:val="0095516B"/>
    <w:rsid w:val="009551A9"/>
    <w:rsid w:val="00955903"/>
    <w:rsid w:val="00955A79"/>
    <w:rsid w:val="00955AAA"/>
    <w:rsid w:val="0095625F"/>
    <w:rsid w:val="009563A8"/>
    <w:rsid w:val="0095670B"/>
    <w:rsid w:val="00956902"/>
    <w:rsid w:val="009574DD"/>
    <w:rsid w:val="00957B97"/>
    <w:rsid w:val="0096083F"/>
    <w:rsid w:val="00960B93"/>
    <w:rsid w:val="00960CA8"/>
    <w:rsid w:val="00960CEB"/>
    <w:rsid w:val="00961287"/>
    <w:rsid w:val="00961F93"/>
    <w:rsid w:val="0096233F"/>
    <w:rsid w:val="00962BF4"/>
    <w:rsid w:val="00963C97"/>
    <w:rsid w:val="00965653"/>
    <w:rsid w:val="00965A69"/>
    <w:rsid w:val="00966C60"/>
    <w:rsid w:val="0096794E"/>
    <w:rsid w:val="009706B1"/>
    <w:rsid w:val="00970D98"/>
    <w:rsid w:val="00971255"/>
    <w:rsid w:val="0097158A"/>
    <w:rsid w:val="0097167E"/>
    <w:rsid w:val="009719CA"/>
    <w:rsid w:val="00971D85"/>
    <w:rsid w:val="009720A9"/>
    <w:rsid w:val="009728E5"/>
    <w:rsid w:val="00973C41"/>
    <w:rsid w:val="00975089"/>
    <w:rsid w:val="00975360"/>
    <w:rsid w:val="00975CCC"/>
    <w:rsid w:val="00975E04"/>
    <w:rsid w:val="009761CA"/>
    <w:rsid w:val="00976F71"/>
    <w:rsid w:val="0098072A"/>
    <w:rsid w:val="00980826"/>
    <w:rsid w:val="00980908"/>
    <w:rsid w:val="009813F2"/>
    <w:rsid w:val="00982034"/>
    <w:rsid w:val="0098226F"/>
    <w:rsid w:val="0098334C"/>
    <w:rsid w:val="00983B1B"/>
    <w:rsid w:val="0098490B"/>
    <w:rsid w:val="00984A87"/>
    <w:rsid w:val="00984E51"/>
    <w:rsid w:val="0098627B"/>
    <w:rsid w:val="0098668F"/>
    <w:rsid w:val="00986AA3"/>
    <w:rsid w:val="00987061"/>
    <w:rsid w:val="009876A5"/>
    <w:rsid w:val="00987755"/>
    <w:rsid w:val="00987925"/>
    <w:rsid w:val="00987937"/>
    <w:rsid w:val="009907A9"/>
    <w:rsid w:val="00990A91"/>
    <w:rsid w:val="00991A3E"/>
    <w:rsid w:val="00991D3B"/>
    <w:rsid w:val="00992D0A"/>
    <w:rsid w:val="00993AAF"/>
    <w:rsid w:val="009940E8"/>
    <w:rsid w:val="00994679"/>
    <w:rsid w:val="00994804"/>
    <w:rsid w:val="00995849"/>
    <w:rsid w:val="009959D9"/>
    <w:rsid w:val="00995CDD"/>
    <w:rsid w:val="0099638F"/>
    <w:rsid w:val="009969DD"/>
    <w:rsid w:val="00996A95"/>
    <w:rsid w:val="0099708D"/>
    <w:rsid w:val="00997A0D"/>
    <w:rsid w:val="009A0C91"/>
    <w:rsid w:val="009A1359"/>
    <w:rsid w:val="009A244D"/>
    <w:rsid w:val="009A2D49"/>
    <w:rsid w:val="009A33E3"/>
    <w:rsid w:val="009A3B31"/>
    <w:rsid w:val="009A3E3D"/>
    <w:rsid w:val="009A4CA0"/>
    <w:rsid w:val="009A51FF"/>
    <w:rsid w:val="009A55BF"/>
    <w:rsid w:val="009A5D03"/>
    <w:rsid w:val="009A5E69"/>
    <w:rsid w:val="009A67ED"/>
    <w:rsid w:val="009A6CF5"/>
    <w:rsid w:val="009A7F0C"/>
    <w:rsid w:val="009B0091"/>
    <w:rsid w:val="009B012B"/>
    <w:rsid w:val="009B0268"/>
    <w:rsid w:val="009B0335"/>
    <w:rsid w:val="009B0804"/>
    <w:rsid w:val="009B1F7D"/>
    <w:rsid w:val="009B32BB"/>
    <w:rsid w:val="009B344E"/>
    <w:rsid w:val="009B3B9E"/>
    <w:rsid w:val="009B3CE1"/>
    <w:rsid w:val="009B4E71"/>
    <w:rsid w:val="009B4EC7"/>
    <w:rsid w:val="009B5A4C"/>
    <w:rsid w:val="009B64EA"/>
    <w:rsid w:val="009B6949"/>
    <w:rsid w:val="009B69D1"/>
    <w:rsid w:val="009B6D32"/>
    <w:rsid w:val="009B7482"/>
    <w:rsid w:val="009B7AB3"/>
    <w:rsid w:val="009C0506"/>
    <w:rsid w:val="009C0BC6"/>
    <w:rsid w:val="009C0E40"/>
    <w:rsid w:val="009C11AC"/>
    <w:rsid w:val="009C1835"/>
    <w:rsid w:val="009C2102"/>
    <w:rsid w:val="009C2A5D"/>
    <w:rsid w:val="009C354A"/>
    <w:rsid w:val="009C3C3E"/>
    <w:rsid w:val="009C3F3F"/>
    <w:rsid w:val="009C3F49"/>
    <w:rsid w:val="009C4174"/>
    <w:rsid w:val="009C4192"/>
    <w:rsid w:val="009C50A2"/>
    <w:rsid w:val="009C5514"/>
    <w:rsid w:val="009C6068"/>
    <w:rsid w:val="009C6494"/>
    <w:rsid w:val="009C65BA"/>
    <w:rsid w:val="009C6846"/>
    <w:rsid w:val="009C7F53"/>
    <w:rsid w:val="009C7F94"/>
    <w:rsid w:val="009D0516"/>
    <w:rsid w:val="009D187A"/>
    <w:rsid w:val="009D1C29"/>
    <w:rsid w:val="009D1CA1"/>
    <w:rsid w:val="009D2912"/>
    <w:rsid w:val="009D3190"/>
    <w:rsid w:val="009D3DC0"/>
    <w:rsid w:val="009D4261"/>
    <w:rsid w:val="009D44C6"/>
    <w:rsid w:val="009D4D07"/>
    <w:rsid w:val="009D5063"/>
    <w:rsid w:val="009D59E3"/>
    <w:rsid w:val="009D5CBC"/>
    <w:rsid w:val="009D5FDA"/>
    <w:rsid w:val="009D61D3"/>
    <w:rsid w:val="009D6320"/>
    <w:rsid w:val="009D6BB4"/>
    <w:rsid w:val="009D6BFF"/>
    <w:rsid w:val="009D7034"/>
    <w:rsid w:val="009D7106"/>
    <w:rsid w:val="009D7472"/>
    <w:rsid w:val="009D7F42"/>
    <w:rsid w:val="009E09CE"/>
    <w:rsid w:val="009E1483"/>
    <w:rsid w:val="009E1AB8"/>
    <w:rsid w:val="009E1BD0"/>
    <w:rsid w:val="009E2288"/>
    <w:rsid w:val="009E26B1"/>
    <w:rsid w:val="009E2FC1"/>
    <w:rsid w:val="009E315A"/>
    <w:rsid w:val="009E35AD"/>
    <w:rsid w:val="009E4030"/>
    <w:rsid w:val="009E4727"/>
    <w:rsid w:val="009E4825"/>
    <w:rsid w:val="009E49FF"/>
    <w:rsid w:val="009E54F2"/>
    <w:rsid w:val="009E62E0"/>
    <w:rsid w:val="009E68EB"/>
    <w:rsid w:val="009E6D84"/>
    <w:rsid w:val="009E700E"/>
    <w:rsid w:val="009E7D0F"/>
    <w:rsid w:val="009F0A03"/>
    <w:rsid w:val="009F1169"/>
    <w:rsid w:val="009F1178"/>
    <w:rsid w:val="009F146D"/>
    <w:rsid w:val="009F1F04"/>
    <w:rsid w:val="009F1FB5"/>
    <w:rsid w:val="009F20FD"/>
    <w:rsid w:val="009F2DF5"/>
    <w:rsid w:val="009F35DE"/>
    <w:rsid w:val="009F520F"/>
    <w:rsid w:val="009F530D"/>
    <w:rsid w:val="009F552F"/>
    <w:rsid w:val="009F5646"/>
    <w:rsid w:val="009F5A9E"/>
    <w:rsid w:val="009F602D"/>
    <w:rsid w:val="009F6377"/>
    <w:rsid w:val="009F6808"/>
    <w:rsid w:val="009F6B98"/>
    <w:rsid w:val="009F701B"/>
    <w:rsid w:val="009F7255"/>
    <w:rsid w:val="009F7F2C"/>
    <w:rsid w:val="00A002F4"/>
    <w:rsid w:val="00A003A8"/>
    <w:rsid w:val="00A012B8"/>
    <w:rsid w:val="00A01450"/>
    <w:rsid w:val="00A01528"/>
    <w:rsid w:val="00A01804"/>
    <w:rsid w:val="00A019F9"/>
    <w:rsid w:val="00A02479"/>
    <w:rsid w:val="00A02D7E"/>
    <w:rsid w:val="00A03280"/>
    <w:rsid w:val="00A032E6"/>
    <w:rsid w:val="00A03655"/>
    <w:rsid w:val="00A03954"/>
    <w:rsid w:val="00A03AC8"/>
    <w:rsid w:val="00A03B3E"/>
    <w:rsid w:val="00A03B83"/>
    <w:rsid w:val="00A04022"/>
    <w:rsid w:val="00A04BBA"/>
    <w:rsid w:val="00A04DD0"/>
    <w:rsid w:val="00A051D7"/>
    <w:rsid w:val="00A05343"/>
    <w:rsid w:val="00A0574E"/>
    <w:rsid w:val="00A0598A"/>
    <w:rsid w:val="00A06BDB"/>
    <w:rsid w:val="00A07668"/>
    <w:rsid w:val="00A105C7"/>
    <w:rsid w:val="00A1083A"/>
    <w:rsid w:val="00A10B41"/>
    <w:rsid w:val="00A10D80"/>
    <w:rsid w:val="00A111AA"/>
    <w:rsid w:val="00A11B8A"/>
    <w:rsid w:val="00A124BB"/>
    <w:rsid w:val="00A12637"/>
    <w:rsid w:val="00A12C48"/>
    <w:rsid w:val="00A132E2"/>
    <w:rsid w:val="00A13694"/>
    <w:rsid w:val="00A13D87"/>
    <w:rsid w:val="00A14237"/>
    <w:rsid w:val="00A14800"/>
    <w:rsid w:val="00A14B42"/>
    <w:rsid w:val="00A1699B"/>
    <w:rsid w:val="00A16B11"/>
    <w:rsid w:val="00A16FFE"/>
    <w:rsid w:val="00A1710A"/>
    <w:rsid w:val="00A1727B"/>
    <w:rsid w:val="00A1732C"/>
    <w:rsid w:val="00A17362"/>
    <w:rsid w:val="00A17479"/>
    <w:rsid w:val="00A1748C"/>
    <w:rsid w:val="00A17925"/>
    <w:rsid w:val="00A2026E"/>
    <w:rsid w:val="00A210BC"/>
    <w:rsid w:val="00A210C2"/>
    <w:rsid w:val="00A21605"/>
    <w:rsid w:val="00A219C5"/>
    <w:rsid w:val="00A22C40"/>
    <w:rsid w:val="00A2306E"/>
    <w:rsid w:val="00A23D89"/>
    <w:rsid w:val="00A23FF6"/>
    <w:rsid w:val="00A248BA"/>
    <w:rsid w:val="00A24E94"/>
    <w:rsid w:val="00A250CB"/>
    <w:rsid w:val="00A252AA"/>
    <w:rsid w:val="00A259CE"/>
    <w:rsid w:val="00A25EC6"/>
    <w:rsid w:val="00A25FF5"/>
    <w:rsid w:val="00A26EEC"/>
    <w:rsid w:val="00A274B9"/>
    <w:rsid w:val="00A31748"/>
    <w:rsid w:val="00A3182E"/>
    <w:rsid w:val="00A32CDF"/>
    <w:rsid w:val="00A32ED7"/>
    <w:rsid w:val="00A333AA"/>
    <w:rsid w:val="00A344C9"/>
    <w:rsid w:val="00A35577"/>
    <w:rsid w:val="00A35835"/>
    <w:rsid w:val="00A35E17"/>
    <w:rsid w:val="00A35F48"/>
    <w:rsid w:val="00A36786"/>
    <w:rsid w:val="00A36D56"/>
    <w:rsid w:val="00A36F81"/>
    <w:rsid w:val="00A37342"/>
    <w:rsid w:val="00A37E11"/>
    <w:rsid w:val="00A405AB"/>
    <w:rsid w:val="00A40902"/>
    <w:rsid w:val="00A40926"/>
    <w:rsid w:val="00A40B22"/>
    <w:rsid w:val="00A40B87"/>
    <w:rsid w:val="00A41EEA"/>
    <w:rsid w:val="00A42708"/>
    <w:rsid w:val="00A42DE3"/>
    <w:rsid w:val="00A43A9A"/>
    <w:rsid w:val="00A448AD"/>
    <w:rsid w:val="00A44935"/>
    <w:rsid w:val="00A44C4D"/>
    <w:rsid w:val="00A44E96"/>
    <w:rsid w:val="00A46444"/>
    <w:rsid w:val="00A46607"/>
    <w:rsid w:val="00A468D9"/>
    <w:rsid w:val="00A503D4"/>
    <w:rsid w:val="00A50C40"/>
    <w:rsid w:val="00A50D34"/>
    <w:rsid w:val="00A5124B"/>
    <w:rsid w:val="00A516B8"/>
    <w:rsid w:val="00A52758"/>
    <w:rsid w:val="00A532ED"/>
    <w:rsid w:val="00A53415"/>
    <w:rsid w:val="00A53959"/>
    <w:rsid w:val="00A53BA3"/>
    <w:rsid w:val="00A53DCB"/>
    <w:rsid w:val="00A5444D"/>
    <w:rsid w:val="00A54C14"/>
    <w:rsid w:val="00A54C75"/>
    <w:rsid w:val="00A54DDC"/>
    <w:rsid w:val="00A54F2A"/>
    <w:rsid w:val="00A55198"/>
    <w:rsid w:val="00A552BE"/>
    <w:rsid w:val="00A556CC"/>
    <w:rsid w:val="00A56167"/>
    <w:rsid w:val="00A56BAA"/>
    <w:rsid w:val="00A56D59"/>
    <w:rsid w:val="00A570A3"/>
    <w:rsid w:val="00A57A3D"/>
    <w:rsid w:val="00A6013F"/>
    <w:rsid w:val="00A60890"/>
    <w:rsid w:val="00A61518"/>
    <w:rsid w:val="00A6151D"/>
    <w:rsid w:val="00A616F0"/>
    <w:rsid w:val="00A61B23"/>
    <w:rsid w:val="00A624A0"/>
    <w:rsid w:val="00A62CA5"/>
    <w:rsid w:val="00A63639"/>
    <w:rsid w:val="00A63966"/>
    <w:rsid w:val="00A6400A"/>
    <w:rsid w:val="00A640A9"/>
    <w:rsid w:val="00A644A5"/>
    <w:rsid w:val="00A644F7"/>
    <w:rsid w:val="00A647D7"/>
    <w:rsid w:val="00A6487B"/>
    <w:rsid w:val="00A64A4F"/>
    <w:rsid w:val="00A65001"/>
    <w:rsid w:val="00A6529B"/>
    <w:rsid w:val="00A659BF"/>
    <w:rsid w:val="00A65B71"/>
    <w:rsid w:val="00A65F2B"/>
    <w:rsid w:val="00A66721"/>
    <w:rsid w:val="00A669D1"/>
    <w:rsid w:val="00A66A77"/>
    <w:rsid w:val="00A66A9C"/>
    <w:rsid w:val="00A67638"/>
    <w:rsid w:val="00A67700"/>
    <w:rsid w:val="00A67A52"/>
    <w:rsid w:val="00A67EEB"/>
    <w:rsid w:val="00A700D7"/>
    <w:rsid w:val="00A7098B"/>
    <w:rsid w:val="00A71EF8"/>
    <w:rsid w:val="00A726FF"/>
    <w:rsid w:val="00A72A3A"/>
    <w:rsid w:val="00A72CBF"/>
    <w:rsid w:val="00A72FFD"/>
    <w:rsid w:val="00A73213"/>
    <w:rsid w:val="00A73AB9"/>
    <w:rsid w:val="00A73C73"/>
    <w:rsid w:val="00A73ED2"/>
    <w:rsid w:val="00A74203"/>
    <w:rsid w:val="00A74292"/>
    <w:rsid w:val="00A74456"/>
    <w:rsid w:val="00A74D69"/>
    <w:rsid w:val="00A74EB3"/>
    <w:rsid w:val="00A75234"/>
    <w:rsid w:val="00A75DCA"/>
    <w:rsid w:val="00A7619F"/>
    <w:rsid w:val="00A762D1"/>
    <w:rsid w:val="00A76728"/>
    <w:rsid w:val="00A76761"/>
    <w:rsid w:val="00A76E1D"/>
    <w:rsid w:val="00A7712B"/>
    <w:rsid w:val="00A77173"/>
    <w:rsid w:val="00A804E5"/>
    <w:rsid w:val="00A80784"/>
    <w:rsid w:val="00A80974"/>
    <w:rsid w:val="00A81881"/>
    <w:rsid w:val="00A820B6"/>
    <w:rsid w:val="00A82A58"/>
    <w:rsid w:val="00A82ED8"/>
    <w:rsid w:val="00A83172"/>
    <w:rsid w:val="00A83359"/>
    <w:rsid w:val="00A84484"/>
    <w:rsid w:val="00A8487D"/>
    <w:rsid w:val="00A84C85"/>
    <w:rsid w:val="00A84FA4"/>
    <w:rsid w:val="00A868A0"/>
    <w:rsid w:val="00A86F14"/>
    <w:rsid w:val="00A873F3"/>
    <w:rsid w:val="00A8757F"/>
    <w:rsid w:val="00A877C1"/>
    <w:rsid w:val="00A87FDC"/>
    <w:rsid w:val="00A902F8"/>
    <w:rsid w:val="00A90377"/>
    <w:rsid w:val="00A903F0"/>
    <w:rsid w:val="00A9063F"/>
    <w:rsid w:val="00A908F2"/>
    <w:rsid w:val="00A91058"/>
    <w:rsid w:val="00A9131A"/>
    <w:rsid w:val="00A91591"/>
    <w:rsid w:val="00A91613"/>
    <w:rsid w:val="00A9176B"/>
    <w:rsid w:val="00A91A96"/>
    <w:rsid w:val="00A9259A"/>
    <w:rsid w:val="00A93C60"/>
    <w:rsid w:val="00A94D9A"/>
    <w:rsid w:val="00A95041"/>
    <w:rsid w:val="00A96578"/>
    <w:rsid w:val="00A96871"/>
    <w:rsid w:val="00A96900"/>
    <w:rsid w:val="00A96B38"/>
    <w:rsid w:val="00A9714F"/>
    <w:rsid w:val="00A97397"/>
    <w:rsid w:val="00AA0900"/>
    <w:rsid w:val="00AA0F91"/>
    <w:rsid w:val="00AA1784"/>
    <w:rsid w:val="00AA2187"/>
    <w:rsid w:val="00AA22BB"/>
    <w:rsid w:val="00AA2477"/>
    <w:rsid w:val="00AA24D9"/>
    <w:rsid w:val="00AA2D4D"/>
    <w:rsid w:val="00AA322F"/>
    <w:rsid w:val="00AA39E3"/>
    <w:rsid w:val="00AA3FB2"/>
    <w:rsid w:val="00AA44EA"/>
    <w:rsid w:val="00AA5076"/>
    <w:rsid w:val="00AA65E9"/>
    <w:rsid w:val="00AA6CC3"/>
    <w:rsid w:val="00AA6F20"/>
    <w:rsid w:val="00AA710E"/>
    <w:rsid w:val="00AA72DF"/>
    <w:rsid w:val="00AA7419"/>
    <w:rsid w:val="00AB01E2"/>
    <w:rsid w:val="00AB0779"/>
    <w:rsid w:val="00AB1566"/>
    <w:rsid w:val="00AB19F0"/>
    <w:rsid w:val="00AB20DF"/>
    <w:rsid w:val="00AB21F4"/>
    <w:rsid w:val="00AB23F2"/>
    <w:rsid w:val="00AB24FF"/>
    <w:rsid w:val="00AB4C17"/>
    <w:rsid w:val="00AB4C3C"/>
    <w:rsid w:val="00AB5735"/>
    <w:rsid w:val="00AB58D7"/>
    <w:rsid w:val="00AB70C5"/>
    <w:rsid w:val="00AB753D"/>
    <w:rsid w:val="00AB75BD"/>
    <w:rsid w:val="00AB7904"/>
    <w:rsid w:val="00AB7A4E"/>
    <w:rsid w:val="00AB7EC0"/>
    <w:rsid w:val="00AC0309"/>
    <w:rsid w:val="00AC0C4A"/>
    <w:rsid w:val="00AC1170"/>
    <w:rsid w:val="00AC1669"/>
    <w:rsid w:val="00AC2F55"/>
    <w:rsid w:val="00AC305F"/>
    <w:rsid w:val="00AC42D4"/>
    <w:rsid w:val="00AC4FE7"/>
    <w:rsid w:val="00AC533D"/>
    <w:rsid w:val="00AC609D"/>
    <w:rsid w:val="00AC60DE"/>
    <w:rsid w:val="00AC6D22"/>
    <w:rsid w:val="00AC7537"/>
    <w:rsid w:val="00AC756B"/>
    <w:rsid w:val="00AC7A9F"/>
    <w:rsid w:val="00AC7B8A"/>
    <w:rsid w:val="00AC7EDB"/>
    <w:rsid w:val="00AD04CF"/>
    <w:rsid w:val="00AD058D"/>
    <w:rsid w:val="00AD074A"/>
    <w:rsid w:val="00AD07CF"/>
    <w:rsid w:val="00AD0C11"/>
    <w:rsid w:val="00AD0E57"/>
    <w:rsid w:val="00AD0ED8"/>
    <w:rsid w:val="00AD1BB9"/>
    <w:rsid w:val="00AD28A6"/>
    <w:rsid w:val="00AD301D"/>
    <w:rsid w:val="00AD3FC6"/>
    <w:rsid w:val="00AD50B8"/>
    <w:rsid w:val="00AD5BFA"/>
    <w:rsid w:val="00AD5C28"/>
    <w:rsid w:val="00AD5D5B"/>
    <w:rsid w:val="00AD62F6"/>
    <w:rsid w:val="00AD6BBA"/>
    <w:rsid w:val="00AD7C97"/>
    <w:rsid w:val="00AD7E59"/>
    <w:rsid w:val="00AE08A8"/>
    <w:rsid w:val="00AE11EF"/>
    <w:rsid w:val="00AE141E"/>
    <w:rsid w:val="00AE17AC"/>
    <w:rsid w:val="00AE214C"/>
    <w:rsid w:val="00AE234E"/>
    <w:rsid w:val="00AE3660"/>
    <w:rsid w:val="00AE396A"/>
    <w:rsid w:val="00AE42C4"/>
    <w:rsid w:val="00AE4621"/>
    <w:rsid w:val="00AE4C90"/>
    <w:rsid w:val="00AE6488"/>
    <w:rsid w:val="00AE6917"/>
    <w:rsid w:val="00AE6ED4"/>
    <w:rsid w:val="00AE6FE4"/>
    <w:rsid w:val="00AE78DC"/>
    <w:rsid w:val="00AE7DD1"/>
    <w:rsid w:val="00AE7E1A"/>
    <w:rsid w:val="00AF019B"/>
    <w:rsid w:val="00AF0B24"/>
    <w:rsid w:val="00AF1568"/>
    <w:rsid w:val="00AF1AFD"/>
    <w:rsid w:val="00AF1F6B"/>
    <w:rsid w:val="00AF2F4F"/>
    <w:rsid w:val="00AF347E"/>
    <w:rsid w:val="00AF3979"/>
    <w:rsid w:val="00AF39EF"/>
    <w:rsid w:val="00AF3CE3"/>
    <w:rsid w:val="00AF3CF3"/>
    <w:rsid w:val="00AF443C"/>
    <w:rsid w:val="00AF4630"/>
    <w:rsid w:val="00AF50AD"/>
    <w:rsid w:val="00AF5822"/>
    <w:rsid w:val="00AF582F"/>
    <w:rsid w:val="00AF602C"/>
    <w:rsid w:val="00AF66C9"/>
    <w:rsid w:val="00AF6CB0"/>
    <w:rsid w:val="00AF71E1"/>
    <w:rsid w:val="00AF71EE"/>
    <w:rsid w:val="00AF7FC7"/>
    <w:rsid w:val="00B0023F"/>
    <w:rsid w:val="00B00690"/>
    <w:rsid w:val="00B006C1"/>
    <w:rsid w:val="00B00902"/>
    <w:rsid w:val="00B00AE1"/>
    <w:rsid w:val="00B011FB"/>
    <w:rsid w:val="00B01786"/>
    <w:rsid w:val="00B01E5E"/>
    <w:rsid w:val="00B02672"/>
    <w:rsid w:val="00B026EE"/>
    <w:rsid w:val="00B042F3"/>
    <w:rsid w:val="00B04F05"/>
    <w:rsid w:val="00B05130"/>
    <w:rsid w:val="00B06644"/>
    <w:rsid w:val="00B07303"/>
    <w:rsid w:val="00B07826"/>
    <w:rsid w:val="00B078BB"/>
    <w:rsid w:val="00B07A60"/>
    <w:rsid w:val="00B07BB4"/>
    <w:rsid w:val="00B1014A"/>
    <w:rsid w:val="00B10444"/>
    <w:rsid w:val="00B10E43"/>
    <w:rsid w:val="00B10FD1"/>
    <w:rsid w:val="00B1110B"/>
    <w:rsid w:val="00B112EB"/>
    <w:rsid w:val="00B1158A"/>
    <w:rsid w:val="00B11D9B"/>
    <w:rsid w:val="00B11E63"/>
    <w:rsid w:val="00B12301"/>
    <w:rsid w:val="00B125F0"/>
    <w:rsid w:val="00B126F8"/>
    <w:rsid w:val="00B13949"/>
    <w:rsid w:val="00B13EDE"/>
    <w:rsid w:val="00B14395"/>
    <w:rsid w:val="00B14743"/>
    <w:rsid w:val="00B14F9F"/>
    <w:rsid w:val="00B15747"/>
    <w:rsid w:val="00B162BE"/>
    <w:rsid w:val="00B165F7"/>
    <w:rsid w:val="00B1699C"/>
    <w:rsid w:val="00B16F11"/>
    <w:rsid w:val="00B17124"/>
    <w:rsid w:val="00B174C1"/>
    <w:rsid w:val="00B20A81"/>
    <w:rsid w:val="00B2107C"/>
    <w:rsid w:val="00B212B6"/>
    <w:rsid w:val="00B22A9D"/>
    <w:rsid w:val="00B231E3"/>
    <w:rsid w:val="00B232F3"/>
    <w:rsid w:val="00B23646"/>
    <w:rsid w:val="00B23B07"/>
    <w:rsid w:val="00B23B4F"/>
    <w:rsid w:val="00B25142"/>
    <w:rsid w:val="00B2585B"/>
    <w:rsid w:val="00B25CE2"/>
    <w:rsid w:val="00B25F19"/>
    <w:rsid w:val="00B268AF"/>
    <w:rsid w:val="00B26DA3"/>
    <w:rsid w:val="00B271FD"/>
    <w:rsid w:val="00B274B2"/>
    <w:rsid w:val="00B27E3F"/>
    <w:rsid w:val="00B30CAE"/>
    <w:rsid w:val="00B30D48"/>
    <w:rsid w:val="00B30DD4"/>
    <w:rsid w:val="00B30F15"/>
    <w:rsid w:val="00B312AE"/>
    <w:rsid w:val="00B31A78"/>
    <w:rsid w:val="00B32654"/>
    <w:rsid w:val="00B336AB"/>
    <w:rsid w:val="00B34419"/>
    <w:rsid w:val="00B34904"/>
    <w:rsid w:val="00B34A1C"/>
    <w:rsid w:val="00B35568"/>
    <w:rsid w:val="00B35869"/>
    <w:rsid w:val="00B35DFB"/>
    <w:rsid w:val="00B35E86"/>
    <w:rsid w:val="00B35EB5"/>
    <w:rsid w:val="00B3600E"/>
    <w:rsid w:val="00B361FB"/>
    <w:rsid w:val="00B362B3"/>
    <w:rsid w:val="00B372A3"/>
    <w:rsid w:val="00B37535"/>
    <w:rsid w:val="00B37707"/>
    <w:rsid w:val="00B40174"/>
    <w:rsid w:val="00B401D5"/>
    <w:rsid w:val="00B40701"/>
    <w:rsid w:val="00B4088D"/>
    <w:rsid w:val="00B40CA6"/>
    <w:rsid w:val="00B41365"/>
    <w:rsid w:val="00B41933"/>
    <w:rsid w:val="00B41AAA"/>
    <w:rsid w:val="00B42A51"/>
    <w:rsid w:val="00B431F4"/>
    <w:rsid w:val="00B4342D"/>
    <w:rsid w:val="00B4388E"/>
    <w:rsid w:val="00B43952"/>
    <w:rsid w:val="00B43CDC"/>
    <w:rsid w:val="00B44164"/>
    <w:rsid w:val="00B444A1"/>
    <w:rsid w:val="00B44502"/>
    <w:rsid w:val="00B4472D"/>
    <w:rsid w:val="00B44F57"/>
    <w:rsid w:val="00B454D2"/>
    <w:rsid w:val="00B45C3A"/>
    <w:rsid w:val="00B45D4D"/>
    <w:rsid w:val="00B467D0"/>
    <w:rsid w:val="00B46BBC"/>
    <w:rsid w:val="00B4701A"/>
    <w:rsid w:val="00B47726"/>
    <w:rsid w:val="00B47781"/>
    <w:rsid w:val="00B479A2"/>
    <w:rsid w:val="00B51340"/>
    <w:rsid w:val="00B51D47"/>
    <w:rsid w:val="00B52F73"/>
    <w:rsid w:val="00B5358F"/>
    <w:rsid w:val="00B54118"/>
    <w:rsid w:val="00B54840"/>
    <w:rsid w:val="00B54A28"/>
    <w:rsid w:val="00B56DD2"/>
    <w:rsid w:val="00B57563"/>
    <w:rsid w:val="00B57D7A"/>
    <w:rsid w:val="00B57DC3"/>
    <w:rsid w:val="00B60205"/>
    <w:rsid w:val="00B6103A"/>
    <w:rsid w:val="00B6109D"/>
    <w:rsid w:val="00B6173D"/>
    <w:rsid w:val="00B61840"/>
    <w:rsid w:val="00B62B39"/>
    <w:rsid w:val="00B63015"/>
    <w:rsid w:val="00B63440"/>
    <w:rsid w:val="00B634CF"/>
    <w:rsid w:val="00B63F88"/>
    <w:rsid w:val="00B63FDD"/>
    <w:rsid w:val="00B640FD"/>
    <w:rsid w:val="00B647D2"/>
    <w:rsid w:val="00B64936"/>
    <w:rsid w:val="00B653E4"/>
    <w:rsid w:val="00B65DF5"/>
    <w:rsid w:val="00B66AC1"/>
    <w:rsid w:val="00B66C76"/>
    <w:rsid w:val="00B6769A"/>
    <w:rsid w:val="00B678C1"/>
    <w:rsid w:val="00B67962"/>
    <w:rsid w:val="00B7092C"/>
    <w:rsid w:val="00B70DA3"/>
    <w:rsid w:val="00B7118B"/>
    <w:rsid w:val="00B71378"/>
    <w:rsid w:val="00B72067"/>
    <w:rsid w:val="00B72D93"/>
    <w:rsid w:val="00B72DAB"/>
    <w:rsid w:val="00B7395B"/>
    <w:rsid w:val="00B744B0"/>
    <w:rsid w:val="00B748A0"/>
    <w:rsid w:val="00B74914"/>
    <w:rsid w:val="00B74BC4"/>
    <w:rsid w:val="00B74F66"/>
    <w:rsid w:val="00B75645"/>
    <w:rsid w:val="00B75B20"/>
    <w:rsid w:val="00B75E13"/>
    <w:rsid w:val="00B75F4E"/>
    <w:rsid w:val="00B7656C"/>
    <w:rsid w:val="00B76B17"/>
    <w:rsid w:val="00B76CBA"/>
    <w:rsid w:val="00B76F77"/>
    <w:rsid w:val="00B76FAC"/>
    <w:rsid w:val="00B77461"/>
    <w:rsid w:val="00B77B96"/>
    <w:rsid w:val="00B804A9"/>
    <w:rsid w:val="00B80524"/>
    <w:rsid w:val="00B80894"/>
    <w:rsid w:val="00B80F9D"/>
    <w:rsid w:val="00B817BC"/>
    <w:rsid w:val="00B83720"/>
    <w:rsid w:val="00B8484E"/>
    <w:rsid w:val="00B85084"/>
    <w:rsid w:val="00B85C2E"/>
    <w:rsid w:val="00B90A62"/>
    <w:rsid w:val="00B90E58"/>
    <w:rsid w:val="00B91072"/>
    <w:rsid w:val="00B916E2"/>
    <w:rsid w:val="00B92032"/>
    <w:rsid w:val="00B921EF"/>
    <w:rsid w:val="00B92C15"/>
    <w:rsid w:val="00B936E6"/>
    <w:rsid w:val="00B94388"/>
    <w:rsid w:val="00B94DD0"/>
    <w:rsid w:val="00B95870"/>
    <w:rsid w:val="00B95E80"/>
    <w:rsid w:val="00B96012"/>
    <w:rsid w:val="00B96067"/>
    <w:rsid w:val="00B960FE"/>
    <w:rsid w:val="00BA0418"/>
    <w:rsid w:val="00BA0B63"/>
    <w:rsid w:val="00BA125D"/>
    <w:rsid w:val="00BA12C2"/>
    <w:rsid w:val="00BA13CC"/>
    <w:rsid w:val="00BA1E06"/>
    <w:rsid w:val="00BA1F0E"/>
    <w:rsid w:val="00BA2057"/>
    <w:rsid w:val="00BA2D96"/>
    <w:rsid w:val="00BA396C"/>
    <w:rsid w:val="00BA40C8"/>
    <w:rsid w:val="00BA44CE"/>
    <w:rsid w:val="00BA4563"/>
    <w:rsid w:val="00BA4793"/>
    <w:rsid w:val="00BA483F"/>
    <w:rsid w:val="00BA4C1A"/>
    <w:rsid w:val="00BA4F97"/>
    <w:rsid w:val="00BA542F"/>
    <w:rsid w:val="00BA54DE"/>
    <w:rsid w:val="00BA5D70"/>
    <w:rsid w:val="00BA6243"/>
    <w:rsid w:val="00BA6AAD"/>
    <w:rsid w:val="00BA6CA6"/>
    <w:rsid w:val="00BA6F50"/>
    <w:rsid w:val="00BA7296"/>
    <w:rsid w:val="00BA765A"/>
    <w:rsid w:val="00BA7669"/>
    <w:rsid w:val="00BA7B38"/>
    <w:rsid w:val="00BA7D3D"/>
    <w:rsid w:val="00BA7E93"/>
    <w:rsid w:val="00BB0662"/>
    <w:rsid w:val="00BB0A48"/>
    <w:rsid w:val="00BB0D52"/>
    <w:rsid w:val="00BB0F90"/>
    <w:rsid w:val="00BB0F92"/>
    <w:rsid w:val="00BB0FAF"/>
    <w:rsid w:val="00BB127B"/>
    <w:rsid w:val="00BB240E"/>
    <w:rsid w:val="00BB2E80"/>
    <w:rsid w:val="00BB33B3"/>
    <w:rsid w:val="00BB3A14"/>
    <w:rsid w:val="00BB3B2A"/>
    <w:rsid w:val="00BB5104"/>
    <w:rsid w:val="00BB539B"/>
    <w:rsid w:val="00BB634D"/>
    <w:rsid w:val="00BB68B3"/>
    <w:rsid w:val="00BB7194"/>
    <w:rsid w:val="00BB7858"/>
    <w:rsid w:val="00BB7EFD"/>
    <w:rsid w:val="00BC0151"/>
    <w:rsid w:val="00BC07B0"/>
    <w:rsid w:val="00BC09BB"/>
    <w:rsid w:val="00BC1305"/>
    <w:rsid w:val="00BC1647"/>
    <w:rsid w:val="00BC1BF9"/>
    <w:rsid w:val="00BC1CB6"/>
    <w:rsid w:val="00BC35BF"/>
    <w:rsid w:val="00BC3642"/>
    <w:rsid w:val="00BC373B"/>
    <w:rsid w:val="00BC393A"/>
    <w:rsid w:val="00BC39DD"/>
    <w:rsid w:val="00BC3D2F"/>
    <w:rsid w:val="00BC4AE9"/>
    <w:rsid w:val="00BC51AA"/>
    <w:rsid w:val="00BC589C"/>
    <w:rsid w:val="00BC59D1"/>
    <w:rsid w:val="00BC5A6C"/>
    <w:rsid w:val="00BC5FDB"/>
    <w:rsid w:val="00BC6448"/>
    <w:rsid w:val="00BC6C0C"/>
    <w:rsid w:val="00BC792B"/>
    <w:rsid w:val="00BC7930"/>
    <w:rsid w:val="00BC7E97"/>
    <w:rsid w:val="00BD07AE"/>
    <w:rsid w:val="00BD0DB1"/>
    <w:rsid w:val="00BD21B7"/>
    <w:rsid w:val="00BD2E3F"/>
    <w:rsid w:val="00BD2ECE"/>
    <w:rsid w:val="00BD2FD9"/>
    <w:rsid w:val="00BD353A"/>
    <w:rsid w:val="00BD3DBA"/>
    <w:rsid w:val="00BD4279"/>
    <w:rsid w:val="00BD493B"/>
    <w:rsid w:val="00BD4C8F"/>
    <w:rsid w:val="00BD64BE"/>
    <w:rsid w:val="00BD64DE"/>
    <w:rsid w:val="00BD719A"/>
    <w:rsid w:val="00BD72B4"/>
    <w:rsid w:val="00BD733F"/>
    <w:rsid w:val="00BD7388"/>
    <w:rsid w:val="00BE07A4"/>
    <w:rsid w:val="00BE0D80"/>
    <w:rsid w:val="00BE0F06"/>
    <w:rsid w:val="00BE1912"/>
    <w:rsid w:val="00BE1FF3"/>
    <w:rsid w:val="00BE20F3"/>
    <w:rsid w:val="00BE27CF"/>
    <w:rsid w:val="00BE2CB8"/>
    <w:rsid w:val="00BE34EC"/>
    <w:rsid w:val="00BE3881"/>
    <w:rsid w:val="00BE3C32"/>
    <w:rsid w:val="00BE477C"/>
    <w:rsid w:val="00BE4B51"/>
    <w:rsid w:val="00BE4DE1"/>
    <w:rsid w:val="00BE4F25"/>
    <w:rsid w:val="00BE4F31"/>
    <w:rsid w:val="00BE537D"/>
    <w:rsid w:val="00BE5794"/>
    <w:rsid w:val="00BE5905"/>
    <w:rsid w:val="00BE764A"/>
    <w:rsid w:val="00BE7DE1"/>
    <w:rsid w:val="00BF01A9"/>
    <w:rsid w:val="00BF0531"/>
    <w:rsid w:val="00BF1649"/>
    <w:rsid w:val="00BF1880"/>
    <w:rsid w:val="00BF23C3"/>
    <w:rsid w:val="00BF2565"/>
    <w:rsid w:val="00BF29B1"/>
    <w:rsid w:val="00BF2C98"/>
    <w:rsid w:val="00BF3450"/>
    <w:rsid w:val="00BF3966"/>
    <w:rsid w:val="00BF407C"/>
    <w:rsid w:val="00BF61D8"/>
    <w:rsid w:val="00BF6A49"/>
    <w:rsid w:val="00BF7E7E"/>
    <w:rsid w:val="00BF7F4A"/>
    <w:rsid w:val="00C0012D"/>
    <w:rsid w:val="00C00E9D"/>
    <w:rsid w:val="00C01A2B"/>
    <w:rsid w:val="00C01DEE"/>
    <w:rsid w:val="00C024ED"/>
    <w:rsid w:val="00C026DA"/>
    <w:rsid w:val="00C02AFB"/>
    <w:rsid w:val="00C02F93"/>
    <w:rsid w:val="00C0440F"/>
    <w:rsid w:val="00C0463C"/>
    <w:rsid w:val="00C04A7A"/>
    <w:rsid w:val="00C0510B"/>
    <w:rsid w:val="00C055E4"/>
    <w:rsid w:val="00C0584F"/>
    <w:rsid w:val="00C05C73"/>
    <w:rsid w:val="00C05FB9"/>
    <w:rsid w:val="00C06500"/>
    <w:rsid w:val="00C06847"/>
    <w:rsid w:val="00C06DD3"/>
    <w:rsid w:val="00C0737B"/>
    <w:rsid w:val="00C0798B"/>
    <w:rsid w:val="00C07B18"/>
    <w:rsid w:val="00C07D18"/>
    <w:rsid w:val="00C101FC"/>
    <w:rsid w:val="00C10388"/>
    <w:rsid w:val="00C10641"/>
    <w:rsid w:val="00C10712"/>
    <w:rsid w:val="00C10E04"/>
    <w:rsid w:val="00C11860"/>
    <w:rsid w:val="00C11A74"/>
    <w:rsid w:val="00C12C91"/>
    <w:rsid w:val="00C12DE5"/>
    <w:rsid w:val="00C139C9"/>
    <w:rsid w:val="00C1461C"/>
    <w:rsid w:val="00C14AB2"/>
    <w:rsid w:val="00C14C46"/>
    <w:rsid w:val="00C14D0B"/>
    <w:rsid w:val="00C14FBA"/>
    <w:rsid w:val="00C1503A"/>
    <w:rsid w:val="00C153B8"/>
    <w:rsid w:val="00C164DC"/>
    <w:rsid w:val="00C16708"/>
    <w:rsid w:val="00C16B1D"/>
    <w:rsid w:val="00C16B7A"/>
    <w:rsid w:val="00C16F21"/>
    <w:rsid w:val="00C17AE6"/>
    <w:rsid w:val="00C201E6"/>
    <w:rsid w:val="00C21413"/>
    <w:rsid w:val="00C2158C"/>
    <w:rsid w:val="00C2163C"/>
    <w:rsid w:val="00C21DE8"/>
    <w:rsid w:val="00C22627"/>
    <w:rsid w:val="00C22BA5"/>
    <w:rsid w:val="00C23B01"/>
    <w:rsid w:val="00C24817"/>
    <w:rsid w:val="00C249C9"/>
    <w:rsid w:val="00C25618"/>
    <w:rsid w:val="00C25BA6"/>
    <w:rsid w:val="00C25ECB"/>
    <w:rsid w:val="00C26801"/>
    <w:rsid w:val="00C26D66"/>
    <w:rsid w:val="00C27A43"/>
    <w:rsid w:val="00C302BA"/>
    <w:rsid w:val="00C305C0"/>
    <w:rsid w:val="00C309D1"/>
    <w:rsid w:val="00C30BE4"/>
    <w:rsid w:val="00C310D6"/>
    <w:rsid w:val="00C31947"/>
    <w:rsid w:val="00C3200E"/>
    <w:rsid w:val="00C328A8"/>
    <w:rsid w:val="00C33010"/>
    <w:rsid w:val="00C334A3"/>
    <w:rsid w:val="00C33B0A"/>
    <w:rsid w:val="00C33E53"/>
    <w:rsid w:val="00C3427D"/>
    <w:rsid w:val="00C343E3"/>
    <w:rsid w:val="00C351F1"/>
    <w:rsid w:val="00C351F6"/>
    <w:rsid w:val="00C3573B"/>
    <w:rsid w:val="00C35DD8"/>
    <w:rsid w:val="00C36CCC"/>
    <w:rsid w:val="00C36F21"/>
    <w:rsid w:val="00C376A8"/>
    <w:rsid w:val="00C40040"/>
    <w:rsid w:val="00C401FE"/>
    <w:rsid w:val="00C40A7B"/>
    <w:rsid w:val="00C411E4"/>
    <w:rsid w:val="00C41655"/>
    <w:rsid w:val="00C41E20"/>
    <w:rsid w:val="00C42547"/>
    <w:rsid w:val="00C4292D"/>
    <w:rsid w:val="00C42AAB"/>
    <w:rsid w:val="00C432C4"/>
    <w:rsid w:val="00C437E7"/>
    <w:rsid w:val="00C442E0"/>
    <w:rsid w:val="00C44690"/>
    <w:rsid w:val="00C44771"/>
    <w:rsid w:val="00C44951"/>
    <w:rsid w:val="00C4512A"/>
    <w:rsid w:val="00C45CB2"/>
    <w:rsid w:val="00C4651C"/>
    <w:rsid w:val="00C46F17"/>
    <w:rsid w:val="00C500F3"/>
    <w:rsid w:val="00C501FC"/>
    <w:rsid w:val="00C5060B"/>
    <w:rsid w:val="00C50DDD"/>
    <w:rsid w:val="00C512F4"/>
    <w:rsid w:val="00C51717"/>
    <w:rsid w:val="00C51BD8"/>
    <w:rsid w:val="00C5247A"/>
    <w:rsid w:val="00C526C4"/>
    <w:rsid w:val="00C52754"/>
    <w:rsid w:val="00C52D57"/>
    <w:rsid w:val="00C5351E"/>
    <w:rsid w:val="00C54343"/>
    <w:rsid w:val="00C54428"/>
    <w:rsid w:val="00C547DD"/>
    <w:rsid w:val="00C54A24"/>
    <w:rsid w:val="00C54FD9"/>
    <w:rsid w:val="00C556CE"/>
    <w:rsid w:val="00C568E1"/>
    <w:rsid w:val="00C57890"/>
    <w:rsid w:val="00C60396"/>
    <w:rsid w:val="00C61148"/>
    <w:rsid w:val="00C612AB"/>
    <w:rsid w:val="00C6142C"/>
    <w:rsid w:val="00C61851"/>
    <w:rsid w:val="00C618F0"/>
    <w:rsid w:val="00C62A22"/>
    <w:rsid w:val="00C62C2B"/>
    <w:rsid w:val="00C630FC"/>
    <w:rsid w:val="00C634BE"/>
    <w:rsid w:val="00C63949"/>
    <w:rsid w:val="00C63AB4"/>
    <w:rsid w:val="00C63CDF"/>
    <w:rsid w:val="00C64249"/>
    <w:rsid w:val="00C64C8E"/>
    <w:rsid w:val="00C65650"/>
    <w:rsid w:val="00C65A2B"/>
    <w:rsid w:val="00C65A43"/>
    <w:rsid w:val="00C660CD"/>
    <w:rsid w:val="00C66CB7"/>
    <w:rsid w:val="00C674B9"/>
    <w:rsid w:val="00C67784"/>
    <w:rsid w:val="00C679E0"/>
    <w:rsid w:val="00C67A82"/>
    <w:rsid w:val="00C67CF5"/>
    <w:rsid w:val="00C7056F"/>
    <w:rsid w:val="00C706D1"/>
    <w:rsid w:val="00C724B4"/>
    <w:rsid w:val="00C7266F"/>
    <w:rsid w:val="00C73E06"/>
    <w:rsid w:val="00C7418B"/>
    <w:rsid w:val="00C74953"/>
    <w:rsid w:val="00C74AD1"/>
    <w:rsid w:val="00C7506B"/>
    <w:rsid w:val="00C75355"/>
    <w:rsid w:val="00C75951"/>
    <w:rsid w:val="00C75B60"/>
    <w:rsid w:val="00C75BC5"/>
    <w:rsid w:val="00C75F91"/>
    <w:rsid w:val="00C7613D"/>
    <w:rsid w:val="00C76632"/>
    <w:rsid w:val="00C766E7"/>
    <w:rsid w:val="00C76CE1"/>
    <w:rsid w:val="00C77055"/>
    <w:rsid w:val="00C77373"/>
    <w:rsid w:val="00C77A0F"/>
    <w:rsid w:val="00C8014B"/>
    <w:rsid w:val="00C80240"/>
    <w:rsid w:val="00C80505"/>
    <w:rsid w:val="00C81054"/>
    <w:rsid w:val="00C8139D"/>
    <w:rsid w:val="00C814A3"/>
    <w:rsid w:val="00C81648"/>
    <w:rsid w:val="00C81AA5"/>
    <w:rsid w:val="00C81D97"/>
    <w:rsid w:val="00C82860"/>
    <w:rsid w:val="00C829E3"/>
    <w:rsid w:val="00C8315E"/>
    <w:rsid w:val="00C83565"/>
    <w:rsid w:val="00C842FC"/>
    <w:rsid w:val="00C84D15"/>
    <w:rsid w:val="00C84E0A"/>
    <w:rsid w:val="00C8536A"/>
    <w:rsid w:val="00C8586A"/>
    <w:rsid w:val="00C85EE8"/>
    <w:rsid w:val="00C8641A"/>
    <w:rsid w:val="00C86ECA"/>
    <w:rsid w:val="00C86F0C"/>
    <w:rsid w:val="00C87344"/>
    <w:rsid w:val="00C873AC"/>
    <w:rsid w:val="00C8786A"/>
    <w:rsid w:val="00C878FE"/>
    <w:rsid w:val="00C87A01"/>
    <w:rsid w:val="00C90AD7"/>
    <w:rsid w:val="00C9130C"/>
    <w:rsid w:val="00C913D9"/>
    <w:rsid w:val="00C914D0"/>
    <w:rsid w:val="00C91A3C"/>
    <w:rsid w:val="00C92401"/>
    <w:rsid w:val="00C93525"/>
    <w:rsid w:val="00C9358C"/>
    <w:rsid w:val="00C93721"/>
    <w:rsid w:val="00C946FE"/>
    <w:rsid w:val="00C94FEC"/>
    <w:rsid w:val="00C95081"/>
    <w:rsid w:val="00C95450"/>
    <w:rsid w:val="00C96D04"/>
    <w:rsid w:val="00C96E71"/>
    <w:rsid w:val="00C97348"/>
    <w:rsid w:val="00C9749C"/>
    <w:rsid w:val="00C977F9"/>
    <w:rsid w:val="00C97CB0"/>
    <w:rsid w:val="00C97EF5"/>
    <w:rsid w:val="00CA0ACA"/>
    <w:rsid w:val="00CA1011"/>
    <w:rsid w:val="00CA1B22"/>
    <w:rsid w:val="00CA23F9"/>
    <w:rsid w:val="00CA2776"/>
    <w:rsid w:val="00CA3463"/>
    <w:rsid w:val="00CA36B9"/>
    <w:rsid w:val="00CA4E7A"/>
    <w:rsid w:val="00CA54F4"/>
    <w:rsid w:val="00CA59FF"/>
    <w:rsid w:val="00CA5F4F"/>
    <w:rsid w:val="00CA6941"/>
    <w:rsid w:val="00CA723A"/>
    <w:rsid w:val="00CA73CF"/>
    <w:rsid w:val="00CA7404"/>
    <w:rsid w:val="00CA7E84"/>
    <w:rsid w:val="00CB0070"/>
    <w:rsid w:val="00CB01A9"/>
    <w:rsid w:val="00CB0B7B"/>
    <w:rsid w:val="00CB0C2D"/>
    <w:rsid w:val="00CB1951"/>
    <w:rsid w:val="00CB2661"/>
    <w:rsid w:val="00CB2E11"/>
    <w:rsid w:val="00CB380A"/>
    <w:rsid w:val="00CB3850"/>
    <w:rsid w:val="00CB4015"/>
    <w:rsid w:val="00CB417C"/>
    <w:rsid w:val="00CB47F7"/>
    <w:rsid w:val="00CB4CC1"/>
    <w:rsid w:val="00CB6360"/>
    <w:rsid w:val="00CB6404"/>
    <w:rsid w:val="00CB6543"/>
    <w:rsid w:val="00CB66C9"/>
    <w:rsid w:val="00CB743A"/>
    <w:rsid w:val="00CB77F1"/>
    <w:rsid w:val="00CB7F26"/>
    <w:rsid w:val="00CC03AB"/>
    <w:rsid w:val="00CC149F"/>
    <w:rsid w:val="00CC1751"/>
    <w:rsid w:val="00CC17E8"/>
    <w:rsid w:val="00CC1922"/>
    <w:rsid w:val="00CC25C7"/>
    <w:rsid w:val="00CC2984"/>
    <w:rsid w:val="00CC29A8"/>
    <w:rsid w:val="00CC2B30"/>
    <w:rsid w:val="00CC2BE2"/>
    <w:rsid w:val="00CC2D09"/>
    <w:rsid w:val="00CC2E5D"/>
    <w:rsid w:val="00CC3B27"/>
    <w:rsid w:val="00CC405E"/>
    <w:rsid w:val="00CC4849"/>
    <w:rsid w:val="00CC543E"/>
    <w:rsid w:val="00CC560C"/>
    <w:rsid w:val="00CC651B"/>
    <w:rsid w:val="00CC6671"/>
    <w:rsid w:val="00CC674C"/>
    <w:rsid w:val="00CC77F8"/>
    <w:rsid w:val="00CD009B"/>
    <w:rsid w:val="00CD03E3"/>
    <w:rsid w:val="00CD060E"/>
    <w:rsid w:val="00CD10DA"/>
    <w:rsid w:val="00CD170E"/>
    <w:rsid w:val="00CD1730"/>
    <w:rsid w:val="00CD1964"/>
    <w:rsid w:val="00CD19CA"/>
    <w:rsid w:val="00CD2599"/>
    <w:rsid w:val="00CD26B3"/>
    <w:rsid w:val="00CD3332"/>
    <w:rsid w:val="00CD402A"/>
    <w:rsid w:val="00CD490C"/>
    <w:rsid w:val="00CD583A"/>
    <w:rsid w:val="00CD643C"/>
    <w:rsid w:val="00CD6DF5"/>
    <w:rsid w:val="00CE0D86"/>
    <w:rsid w:val="00CE10F1"/>
    <w:rsid w:val="00CE180F"/>
    <w:rsid w:val="00CE262E"/>
    <w:rsid w:val="00CE2FCC"/>
    <w:rsid w:val="00CE31F4"/>
    <w:rsid w:val="00CE38C7"/>
    <w:rsid w:val="00CE39AF"/>
    <w:rsid w:val="00CE446F"/>
    <w:rsid w:val="00CE4A3E"/>
    <w:rsid w:val="00CE57A3"/>
    <w:rsid w:val="00CE584C"/>
    <w:rsid w:val="00CE5BEC"/>
    <w:rsid w:val="00CE5E8A"/>
    <w:rsid w:val="00CE77D4"/>
    <w:rsid w:val="00CE78C3"/>
    <w:rsid w:val="00CF182D"/>
    <w:rsid w:val="00CF1DDF"/>
    <w:rsid w:val="00CF2256"/>
    <w:rsid w:val="00CF236B"/>
    <w:rsid w:val="00CF3542"/>
    <w:rsid w:val="00CF3C6C"/>
    <w:rsid w:val="00CF3CFC"/>
    <w:rsid w:val="00CF4ACA"/>
    <w:rsid w:val="00CF54CC"/>
    <w:rsid w:val="00CF54E8"/>
    <w:rsid w:val="00CF67FE"/>
    <w:rsid w:val="00CF6A7F"/>
    <w:rsid w:val="00CF6EBF"/>
    <w:rsid w:val="00CF712A"/>
    <w:rsid w:val="00CF7F1F"/>
    <w:rsid w:val="00D001B7"/>
    <w:rsid w:val="00D00BD3"/>
    <w:rsid w:val="00D00C6E"/>
    <w:rsid w:val="00D011EC"/>
    <w:rsid w:val="00D0120A"/>
    <w:rsid w:val="00D021DC"/>
    <w:rsid w:val="00D02274"/>
    <w:rsid w:val="00D02598"/>
    <w:rsid w:val="00D02D6B"/>
    <w:rsid w:val="00D0349B"/>
    <w:rsid w:val="00D03847"/>
    <w:rsid w:val="00D03B11"/>
    <w:rsid w:val="00D03EC3"/>
    <w:rsid w:val="00D04010"/>
    <w:rsid w:val="00D0418F"/>
    <w:rsid w:val="00D041D2"/>
    <w:rsid w:val="00D049AD"/>
    <w:rsid w:val="00D04CA4"/>
    <w:rsid w:val="00D04FCA"/>
    <w:rsid w:val="00D05C97"/>
    <w:rsid w:val="00D06A60"/>
    <w:rsid w:val="00D07073"/>
    <w:rsid w:val="00D077E1"/>
    <w:rsid w:val="00D07A87"/>
    <w:rsid w:val="00D10294"/>
    <w:rsid w:val="00D104E5"/>
    <w:rsid w:val="00D10A30"/>
    <w:rsid w:val="00D10EC6"/>
    <w:rsid w:val="00D115A5"/>
    <w:rsid w:val="00D11B37"/>
    <w:rsid w:val="00D11E47"/>
    <w:rsid w:val="00D1202C"/>
    <w:rsid w:val="00D14DDE"/>
    <w:rsid w:val="00D15102"/>
    <w:rsid w:val="00D152BC"/>
    <w:rsid w:val="00D16186"/>
    <w:rsid w:val="00D165BF"/>
    <w:rsid w:val="00D174E7"/>
    <w:rsid w:val="00D17F25"/>
    <w:rsid w:val="00D200AE"/>
    <w:rsid w:val="00D201D0"/>
    <w:rsid w:val="00D20844"/>
    <w:rsid w:val="00D21406"/>
    <w:rsid w:val="00D21850"/>
    <w:rsid w:val="00D21DDE"/>
    <w:rsid w:val="00D22BE3"/>
    <w:rsid w:val="00D231CF"/>
    <w:rsid w:val="00D241EE"/>
    <w:rsid w:val="00D2472B"/>
    <w:rsid w:val="00D2480E"/>
    <w:rsid w:val="00D24C55"/>
    <w:rsid w:val="00D256B3"/>
    <w:rsid w:val="00D25CA4"/>
    <w:rsid w:val="00D260AE"/>
    <w:rsid w:val="00D264A5"/>
    <w:rsid w:val="00D2655C"/>
    <w:rsid w:val="00D26A3A"/>
    <w:rsid w:val="00D273A8"/>
    <w:rsid w:val="00D27678"/>
    <w:rsid w:val="00D2796B"/>
    <w:rsid w:val="00D30341"/>
    <w:rsid w:val="00D30D3F"/>
    <w:rsid w:val="00D314BC"/>
    <w:rsid w:val="00D322B0"/>
    <w:rsid w:val="00D32883"/>
    <w:rsid w:val="00D32DC2"/>
    <w:rsid w:val="00D32FF7"/>
    <w:rsid w:val="00D3338C"/>
    <w:rsid w:val="00D343C9"/>
    <w:rsid w:val="00D34478"/>
    <w:rsid w:val="00D34551"/>
    <w:rsid w:val="00D35B00"/>
    <w:rsid w:val="00D35D87"/>
    <w:rsid w:val="00D36F2F"/>
    <w:rsid w:val="00D373CD"/>
    <w:rsid w:val="00D3768E"/>
    <w:rsid w:val="00D376D7"/>
    <w:rsid w:val="00D37B19"/>
    <w:rsid w:val="00D40BD9"/>
    <w:rsid w:val="00D41167"/>
    <w:rsid w:val="00D41B8E"/>
    <w:rsid w:val="00D41BC2"/>
    <w:rsid w:val="00D4263F"/>
    <w:rsid w:val="00D4286A"/>
    <w:rsid w:val="00D42E66"/>
    <w:rsid w:val="00D43DA7"/>
    <w:rsid w:val="00D4415B"/>
    <w:rsid w:val="00D45868"/>
    <w:rsid w:val="00D45BBB"/>
    <w:rsid w:val="00D45CA4"/>
    <w:rsid w:val="00D45F45"/>
    <w:rsid w:val="00D50852"/>
    <w:rsid w:val="00D50938"/>
    <w:rsid w:val="00D50B6D"/>
    <w:rsid w:val="00D51876"/>
    <w:rsid w:val="00D51953"/>
    <w:rsid w:val="00D51A55"/>
    <w:rsid w:val="00D51F28"/>
    <w:rsid w:val="00D52120"/>
    <w:rsid w:val="00D53429"/>
    <w:rsid w:val="00D54A57"/>
    <w:rsid w:val="00D54FAF"/>
    <w:rsid w:val="00D559A0"/>
    <w:rsid w:val="00D560EB"/>
    <w:rsid w:val="00D563F7"/>
    <w:rsid w:val="00D56C45"/>
    <w:rsid w:val="00D56E48"/>
    <w:rsid w:val="00D56EDF"/>
    <w:rsid w:val="00D60096"/>
    <w:rsid w:val="00D62142"/>
    <w:rsid w:val="00D63333"/>
    <w:rsid w:val="00D63442"/>
    <w:rsid w:val="00D63B78"/>
    <w:rsid w:val="00D64805"/>
    <w:rsid w:val="00D64B2E"/>
    <w:rsid w:val="00D6554D"/>
    <w:rsid w:val="00D665EA"/>
    <w:rsid w:val="00D66E22"/>
    <w:rsid w:val="00D66EF1"/>
    <w:rsid w:val="00D6711C"/>
    <w:rsid w:val="00D678A0"/>
    <w:rsid w:val="00D702E8"/>
    <w:rsid w:val="00D7091E"/>
    <w:rsid w:val="00D70C85"/>
    <w:rsid w:val="00D70D82"/>
    <w:rsid w:val="00D70DB3"/>
    <w:rsid w:val="00D70E63"/>
    <w:rsid w:val="00D731D8"/>
    <w:rsid w:val="00D73EF4"/>
    <w:rsid w:val="00D74F7D"/>
    <w:rsid w:val="00D75512"/>
    <w:rsid w:val="00D7666E"/>
    <w:rsid w:val="00D76932"/>
    <w:rsid w:val="00D800C2"/>
    <w:rsid w:val="00D8050B"/>
    <w:rsid w:val="00D80BD5"/>
    <w:rsid w:val="00D80F15"/>
    <w:rsid w:val="00D80F77"/>
    <w:rsid w:val="00D81BE5"/>
    <w:rsid w:val="00D82FD6"/>
    <w:rsid w:val="00D833F8"/>
    <w:rsid w:val="00D8457A"/>
    <w:rsid w:val="00D84661"/>
    <w:rsid w:val="00D84713"/>
    <w:rsid w:val="00D84D5A"/>
    <w:rsid w:val="00D84DC4"/>
    <w:rsid w:val="00D8576B"/>
    <w:rsid w:val="00D85FD0"/>
    <w:rsid w:val="00D86359"/>
    <w:rsid w:val="00D86507"/>
    <w:rsid w:val="00D86CE7"/>
    <w:rsid w:val="00D9115A"/>
    <w:rsid w:val="00D9173C"/>
    <w:rsid w:val="00D91750"/>
    <w:rsid w:val="00D91961"/>
    <w:rsid w:val="00D91C60"/>
    <w:rsid w:val="00D9254E"/>
    <w:rsid w:val="00D927FE"/>
    <w:rsid w:val="00D92F14"/>
    <w:rsid w:val="00D92F2A"/>
    <w:rsid w:val="00D93756"/>
    <w:rsid w:val="00D93A3D"/>
    <w:rsid w:val="00D93BE9"/>
    <w:rsid w:val="00D9584E"/>
    <w:rsid w:val="00D95C53"/>
    <w:rsid w:val="00D968EB"/>
    <w:rsid w:val="00D96A35"/>
    <w:rsid w:val="00D971F9"/>
    <w:rsid w:val="00DA01B0"/>
    <w:rsid w:val="00DA02D4"/>
    <w:rsid w:val="00DA08AF"/>
    <w:rsid w:val="00DA10CF"/>
    <w:rsid w:val="00DA2296"/>
    <w:rsid w:val="00DA2947"/>
    <w:rsid w:val="00DA2CD8"/>
    <w:rsid w:val="00DA3729"/>
    <w:rsid w:val="00DA39C3"/>
    <w:rsid w:val="00DA4061"/>
    <w:rsid w:val="00DA452D"/>
    <w:rsid w:val="00DA4865"/>
    <w:rsid w:val="00DA4AED"/>
    <w:rsid w:val="00DA4B03"/>
    <w:rsid w:val="00DA4E43"/>
    <w:rsid w:val="00DA53CA"/>
    <w:rsid w:val="00DA5660"/>
    <w:rsid w:val="00DA5E6D"/>
    <w:rsid w:val="00DA5FF8"/>
    <w:rsid w:val="00DA6042"/>
    <w:rsid w:val="00DA6AA3"/>
    <w:rsid w:val="00DA71ED"/>
    <w:rsid w:val="00DA7C43"/>
    <w:rsid w:val="00DB0172"/>
    <w:rsid w:val="00DB044B"/>
    <w:rsid w:val="00DB0548"/>
    <w:rsid w:val="00DB25F1"/>
    <w:rsid w:val="00DB29F0"/>
    <w:rsid w:val="00DB3554"/>
    <w:rsid w:val="00DB3800"/>
    <w:rsid w:val="00DB3DE8"/>
    <w:rsid w:val="00DB3E42"/>
    <w:rsid w:val="00DB3E60"/>
    <w:rsid w:val="00DB436D"/>
    <w:rsid w:val="00DB587F"/>
    <w:rsid w:val="00DB5B78"/>
    <w:rsid w:val="00DB5DF6"/>
    <w:rsid w:val="00DB6076"/>
    <w:rsid w:val="00DB6987"/>
    <w:rsid w:val="00DB6C3B"/>
    <w:rsid w:val="00DB6EF1"/>
    <w:rsid w:val="00DB7BBA"/>
    <w:rsid w:val="00DB7D06"/>
    <w:rsid w:val="00DB7E91"/>
    <w:rsid w:val="00DC05FC"/>
    <w:rsid w:val="00DC0C91"/>
    <w:rsid w:val="00DC1C80"/>
    <w:rsid w:val="00DC4AFF"/>
    <w:rsid w:val="00DC57AA"/>
    <w:rsid w:val="00DC5C68"/>
    <w:rsid w:val="00DC5E11"/>
    <w:rsid w:val="00DC61D1"/>
    <w:rsid w:val="00DC6B79"/>
    <w:rsid w:val="00DD18D0"/>
    <w:rsid w:val="00DD1AE6"/>
    <w:rsid w:val="00DD1EB7"/>
    <w:rsid w:val="00DD32C7"/>
    <w:rsid w:val="00DD3600"/>
    <w:rsid w:val="00DD3C5E"/>
    <w:rsid w:val="00DD566E"/>
    <w:rsid w:val="00DD58E7"/>
    <w:rsid w:val="00DD5ED2"/>
    <w:rsid w:val="00DD678C"/>
    <w:rsid w:val="00DD6E57"/>
    <w:rsid w:val="00DD6F71"/>
    <w:rsid w:val="00DD7260"/>
    <w:rsid w:val="00DD77C0"/>
    <w:rsid w:val="00DD78AF"/>
    <w:rsid w:val="00DD7A41"/>
    <w:rsid w:val="00DE0133"/>
    <w:rsid w:val="00DE02C0"/>
    <w:rsid w:val="00DE05F6"/>
    <w:rsid w:val="00DE0812"/>
    <w:rsid w:val="00DE087D"/>
    <w:rsid w:val="00DE0CB7"/>
    <w:rsid w:val="00DE0D9E"/>
    <w:rsid w:val="00DE1ED9"/>
    <w:rsid w:val="00DE2D64"/>
    <w:rsid w:val="00DE4544"/>
    <w:rsid w:val="00DE4DE1"/>
    <w:rsid w:val="00DE4EEF"/>
    <w:rsid w:val="00DE5067"/>
    <w:rsid w:val="00DE53D8"/>
    <w:rsid w:val="00DE57E8"/>
    <w:rsid w:val="00DE5959"/>
    <w:rsid w:val="00DE5A2A"/>
    <w:rsid w:val="00DE6BE8"/>
    <w:rsid w:val="00DE76FC"/>
    <w:rsid w:val="00DE7A4C"/>
    <w:rsid w:val="00DF0806"/>
    <w:rsid w:val="00DF08DC"/>
    <w:rsid w:val="00DF0A45"/>
    <w:rsid w:val="00DF0D53"/>
    <w:rsid w:val="00DF0F18"/>
    <w:rsid w:val="00DF1D27"/>
    <w:rsid w:val="00DF1DE7"/>
    <w:rsid w:val="00DF2018"/>
    <w:rsid w:val="00DF269D"/>
    <w:rsid w:val="00DF26B6"/>
    <w:rsid w:val="00DF3337"/>
    <w:rsid w:val="00DF3CDD"/>
    <w:rsid w:val="00DF4F0A"/>
    <w:rsid w:val="00DF5647"/>
    <w:rsid w:val="00DF5B23"/>
    <w:rsid w:val="00DF66A8"/>
    <w:rsid w:val="00DF6932"/>
    <w:rsid w:val="00DF6BAF"/>
    <w:rsid w:val="00DF6D1C"/>
    <w:rsid w:val="00DF7406"/>
    <w:rsid w:val="00DF7451"/>
    <w:rsid w:val="00DF79F4"/>
    <w:rsid w:val="00E00636"/>
    <w:rsid w:val="00E00B80"/>
    <w:rsid w:val="00E00EDC"/>
    <w:rsid w:val="00E0160B"/>
    <w:rsid w:val="00E01AE9"/>
    <w:rsid w:val="00E01C50"/>
    <w:rsid w:val="00E02330"/>
    <w:rsid w:val="00E024AC"/>
    <w:rsid w:val="00E02553"/>
    <w:rsid w:val="00E02E57"/>
    <w:rsid w:val="00E03121"/>
    <w:rsid w:val="00E03130"/>
    <w:rsid w:val="00E0339C"/>
    <w:rsid w:val="00E03C6D"/>
    <w:rsid w:val="00E04D07"/>
    <w:rsid w:val="00E04FBA"/>
    <w:rsid w:val="00E05A80"/>
    <w:rsid w:val="00E06345"/>
    <w:rsid w:val="00E06B4A"/>
    <w:rsid w:val="00E06DE4"/>
    <w:rsid w:val="00E07616"/>
    <w:rsid w:val="00E103E4"/>
    <w:rsid w:val="00E10AF0"/>
    <w:rsid w:val="00E11517"/>
    <w:rsid w:val="00E1183F"/>
    <w:rsid w:val="00E11A66"/>
    <w:rsid w:val="00E12041"/>
    <w:rsid w:val="00E12CB4"/>
    <w:rsid w:val="00E12D25"/>
    <w:rsid w:val="00E13D11"/>
    <w:rsid w:val="00E13ECB"/>
    <w:rsid w:val="00E1407B"/>
    <w:rsid w:val="00E14097"/>
    <w:rsid w:val="00E14BCE"/>
    <w:rsid w:val="00E1515C"/>
    <w:rsid w:val="00E15762"/>
    <w:rsid w:val="00E15855"/>
    <w:rsid w:val="00E16C0D"/>
    <w:rsid w:val="00E176F4"/>
    <w:rsid w:val="00E2007F"/>
    <w:rsid w:val="00E20388"/>
    <w:rsid w:val="00E2055A"/>
    <w:rsid w:val="00E20641"/>
    <w:rsid w:val="00E21E9B"/>
    <w:rsid w:val="00E22231"/>
    <w:rsid w:val="00E222C8"/>
    <w:rsid w:val="00E22D84"/>
    <w:rsid w:val="00E22EED"/>
    <w:rsid w:val="00E232E2"/>
    <w:rsid w:val="00E23A4D"/>
    <w:rsid w:val="00E23F78"/>
    <w:rsid w:val="00E244EA"/>
    <w:rsid w:val="00E24A1B"/>
    <w:rsid w:val="00E25E3F"/>
    <w:rsid w:val="00E260BB"/>
    <w:rsid w:val="00E27591"/>
    <w:rsid w:val="00E275FB"/>
    <w:rsid w:val="00E27F4D"/>
    <w:rsid w:val="00E303F3"/>
    <w:rsid w:val="00E30437"/>
    <w:rsid w:val="00E306CD"/>
    <w:rsid w:val="00E30A15"/>
    <w:rsid w:val="00E32B6E"/>
    <w:rsid w:val="00E335CC"/>
    <w:rsid w:val="00E33A1A"/>
    <w:rsid w:val="00E344C2"/>
    <w:rsid w:val="00E34B2F"/>
    <w:rsid w:val="00E34D8C"/>
    <w:rsid w:val="00E34EAC"/>
    <w:rsid w:val="00E34F04"/>
    <w:rsid w:val="00E35882"/>
    <w:rsid w:val="00E358BF"/>
    <w:rsid w:val="00E35D53"/>
    <w:rsid w:val="00E36028"/>
    <w:rsid w:val="00E363E3"/>
    <w:rsid w:val="00E3686A"/>
    <w:rsid w:val="00E368D3"/>
    <w:rsid w:val="00E3692B"/>
    <w:rsid w:val="00E37DAC"/>
    <w:rsid w:val="00E4083E"/>
    <w:rsid w:val="00E40F23"/>
    <w:rsid w:val="00E41097"/>
    <w:rsid w:val="00E41514"/>
    <w:rsid w:val="00E42395"/>
    <w:rsid w:val="00E4254A"/>
    <w:rsid w:val="00E43008"/>
    <w:rsid w:val="00E435F2"/>
    <w:rsid w:val="00E4382A"/>
    <w:rsid w:val="00E43B9B"/>
    <w:rsid w:val="00E43F4C"/>
    <w:rsid w:val="00E44445"/>
    <w:rsid w:val="00E4467D"/>
    <w:rsid w:val="00E44764"/>
    <w:rsid w:val="00E44F27"/>
    <w:rsid w:val="00E4647C"/>
    <w:rsid w:val="00E47397"/>
    <w:rsid w:val="00E47891"/>
    <w:rsid w:val="00E47CB9"/>
    <w:rsid w:val="00E504B3"/>
    <w:rsid w:val="00E50E99"/>
    <w:rsid w:val="00E513F1"/>
    <w:rsid w:val="00E5153A"/>
    <w:rsid w:val="00E52B32"/>
    <w:rsid w:val="00E52CDB"/>
    <w:rsid w:val="00E53909"/>
    <w:rsid w:val="00E53A69"/>
    <w:rsid w:val="00E53B41"/>
    <w:rsid w:val="00E53B6F"/>
    <w:rsid w:val="00E53DB5"/>
    <w:rsid w:val="00E53F53"/>
    <w:rsid w:val="00E53F81"/>
    <w:rsid w:val="00E55C7B"/>
    <w:rsid w:val="00E56258"/>
    <w:rsid w:val="00E56361"/>
    <w:rsid w:val="00E566B9"/>
    <w:rsid w:val="00E57432"/>
    <w:rsid w:val="00E575EE"/>
    <w:rsid w:val="00E576CB"/>
    <w:rsid w:val="00E60D21"/>
    <w:rsid w:val="00E60F45"/>
    <w:rsid w:val="00E610E9"/>
    <w:rsid w:val="00E61E8C"/>
    <w:rsid w:val="00E62C75"/>
    <w:rsid w:val="00E62EB2"/>
    <w:rsid w:val="00E63493"/>
    <w:rsid w:val="00E64CE8"/>
    <w:rsid w:val="00E65813"/>
    <w:rsid w:val="00E65C11"/>
    <w:rsid w:val="00E66370"/>
    <w:rsid w:val="00E666B3"/>
    <w:rsid w:val="00E66716"/>
    <w:rsid w:val="00E66B40"/>
    <w:rsid w:val="00E66F41"/>
    <w:rsid w:val="00E6735F"/>
    <w:rsid w:val="00E67ACE"/>
    <w:rsid w:val="00E67C64"/>
    <w:rsid w:val="00E7049F"/>
    <w:rsid w:val="00E71143"/>
    <w:rsid w:val="00E713C6"/>
    <w:rsid w:val="00E71965"/>
    <w:rsid w:val="00E7204C"/>
    <w:rsid w:val="00E7209E"/>
    <w:rsid w:val="00E727CE"/>
    <w:rsid w:val="00E72A8B"/>
    <w:rsid w:val="00E72CB8"/>
    <w:rsid w:val="00E72D5A"/>
    <w:rsid w:val="00E730B3"/>
    <w:rsid w:val="00E73756"/>
    <w:rsid w:val="00E737C5"/>
    <w:rsid w:val="00E73881"/>
    <w:rsid w:val="00E73BEE"/>
    <w:rsid w:val="00E74BD1"/>
    <w:rsid w:val="00E755E6"/>
    <w:rsid w:val="00E75618"/>
    <w:rsid w:val="00E75788"/>
    <w:rsid w:val="00E75C98"/>
    <w:rsid w:val="00E76364"/>
    <w:rsid w:val="00E7671F"/>
    <w:rsid w:val="00E7696B"/>
    <w:rsid w:val="00E76FEC"/>
    <w:rsid w:val="00E77F48"/>
    <w:rsid w:val="00E80C51"/>
    <w:rsid w:val="00E80CDF"/>
    <w:rsid w:val="00E80FCD"/>
    <w:rsid w:val="00E80FD2"/>
    <w:rsid w:val="00E810EB"/>
    <w:rsid w:val="00E8162F"/>
    <w:rsid w:val="00E816BA"/>
    <w:rsid w:val="00E81C6F"/>
    <w:rsid w:val="00E81DBB"/>
    <w:rsid w:val="00E8210D"/>
    <w:rsid w:val="00E82F18"/>
    <w:rsid w:val="00E832A1"/>
    <w:rsid w:val="00E83AD0"/>
    <w:rsid w:val="00E83C97"/>
    <w:rsid w:val="00E84234"/>
    <w:rsid w:val="00E848F1"/>
    <w:rsid w:val="00E84B35"/>
    <w:rsid w:val="00E84C1C"/>
    <w:rsid w:val="00E85287"/>
    <w:rsid w:val="00E855AC"/>
    <w:rsid w:val="00E85C37"/>
    <w:rsid w:val="00E85C50"/>
    <w:rsid w:val="00E85C54"/>
    <w:rsid w:val="00E8689A"/>
    <w:rsid w:val="00E86B6F"/>
    <w:rsid w:val="00E87191"/>
    <w:rsid w:val="00E872F0"/>
    <w:rsid w:val="00E87351"/>
    <w:rsid w:val="00E87810"/>
    <w:rsid w:val="00E87F22"/>
    <w:rsid w:val="00E90351"/>
    <w:rsid w:val="00E907B5"/>
    <w:rsid w:val="00E91385"/>
    <w:rsid w:val="00E91449"/>
    <w:rsid w:val="00E91613"/>
    <w:rsid w:val="00E9194F"/>
    <w:rsid w:val="00E91F66"/>
    <w:rsid w:val="00E92097"/>
    <w:rsid w:val="00E924A9"/>
    <w:rsid w:val="00E92AF5"/>
    <w:rsid w:val="00E93874"/>
    <w:rsid w:val="00E93D13"/>
    <w:rsid w:val="00E93EA4"/>
    <w:rsid w:val="00E95327"/>
    <w:rsid w:val="00E95EC3"/>
    <w:rsid w:val="00E96134"/>
    <w:rsid w:val="00E96829"/>
    <w:rsid w:val="00E97B62"/>
    <w:rsid w:val="00EA0173"/>
    <w:rsid w:val="00EA0341"/>
    <w:rsid w:val="00EA0621"/>
    <w:rsid w:val="00EA16C0"/>
    <w:rsid w:val="00EA16D2"/>
    <w:rsid w:val="00EA179F"/>
    <w:rsid w:val="00EA1880"/>
    <w:rsid w:val="00EA18F0"/>
    <w:rsid w:val="00EA20CD"/>
    <w:rsid w:val="00EA22BB"/>
    <w:rsid w:val="00EA285F"/>
    <w:rsid w:val="00EA2CB6"/>
    <w:rsid w:val="00EA4288"/>
    <w:rsid w:val="00EA491F"/>
    <w:rsid w:val="00EA4B4D"/>
    <w:rsid w:val="00EA5197"/>
    <w:rsid w:val="00EA5D20"/>
    <w:rsid w:val="00EA6359"/>
    <w:rsid w:val="00EA7353"/>
    <w:rsid w:val="00EA777B"/>
    <w:rsid w:val="00EA7926"/>
    <w:rsid w:val="00EB0167"/>
    <w:rsid w:val="00EB0650"/>
    <w:rsid w:val="00EB137B"/>
    <w:rsid w:val="00EB145C"/>
    <w:rsid w:val="00EB1841"/>
    <w:rsid w:val="00EB189A"/>
    <w:rsid w:val="00EB1BD4"/>
    <w:rsid w:val="00EB2D47"/>
    <w:rsid w:val="00EB3923"/>
    <w:rsid w:val="00EB399B"/>
    <w:rsid w:val="00EB3B24"/>
    <w:rsid w:val="00EB3EEF"/>
    <w:rsid w:val="00EB42CF"/>
    <w:rsid w:val="00EB51D9"/>
    <w:rsid w:val="00EB5415"/>
    <w:rsid w:val="00EB5E93"/>
    <w:rsid w:val="00EB71F4"/>
    <w:rsid w:val="00EB7227"/>
    <w:rsid w:val="00EB72B0"/>
    <w:rsid w:val="00EB73C7"/>
    <w:rsid w:val="00EB753D"/>
    <w:rsid w:val="00EB7A8C"/>
    <w:rsid w:val="00EC039D"/>
    <w:rsid w:val="00EC0826"/>
    <w:rsid w:val="00EC094D"/>
    <w:rsid w:val="00EC0D10"/>
    <w:rsid w:val="00EC20DD"/>
    <w:rsid w:val="00EC2235"/>
    <w:rsid w:val="00EC2DB0"/>
    <w:rsid w:val="00EC3299"/>
    <w:rsid w:val="00EC34FD"/>
    <w:rsid w:val="00EC3F1C"/>
    <w:rsid w:val="00EC56D5"/>
    <w:rsid w:val="00EC58C6"/>
    <w:rsid w:val="00EC5E03"/>
    <w:rsid w:val="00EC7281"/>
    <w:rsid w:val="00EC7898"/>
    <w:rsid w:val="00EC7F2A"/>
    <w:rsid w:val="00ED0533"/>
    <w:rsid w:val="00ED0841"/>
    <w:rsid w:val="00ED11EE"/>
    <w:rsid w:val="00ED1A8E"/>
    <w:rsid w:val="00ED1FE8"/>
    <w:rsid w:val="00ED26F3"/>
    <w:rsid w:val="00ED31D2"/>
    <w:rsid w:val="00ED3BE9"/>
    <w:rsid w:val="00ED3CB4"/>
    <w:rsid w:val="00ED4DC4"/>
    <w:rsid w:val="00ED4EE7"/>
    <w:rsid w:val="00ED5657"/>
    <w:rsid w:val="00ED62D0"/>
    <w:rsid w:val="00ED6509"/>
    <w:rsid w:val="00ED7268"/>
    <w:rsid w:val="00ED7B50"/>
    <w:rsid w:val="00EE0109"/>
    <w:rsid w:val="00EE0F15"/>
    <w:rsid w:val="00EE1170"/>
    <w:rsid w:val="00EE1932"/>
    <w:rsid w:val="00EE294E"/>
    <w:rsid w:val="00EE2A52"/>
    <w:rsid w:val="00EE377C"/>
    <w:rsid w:val="00EE38AE"/>
    <w:rsid w:val="00EE3C27"/>
    <w:rsid w:val="00EE3EC0"/>
    <w:rsid w:val="00EE4001"/>
    <w:rsid w:val="00EE485C"/>
    <w:rsid w:val="00EE4A89"/>
    <w:rsid w:val="00EE514F"/>
    <w:rsid w:val="00EE5932"/>
    <w:rsid w:val="00EE5936"/>
    <w:rsid w:val="00EE5F05"/>
    <w:rsid w:val="00EE64FC"/>
    <w:rsid w:val="00EF0330"/>
    <w:rsid w:val="00EF12F8"/>
    <w:rsid w:val="00EF1A2B"/>
    <w:rsid w:val="00EF1D38"/>
    <w:rsid w:val="00EF2349"/>
    <w:rsid w:val="00EF23EF"/>
    <w:rsid w:val="00EF2E67"/>
    <w:rsid w:val="00EF31B6"/>
    <w:rsid w:val="00EF4063"/>
    <w:rsid w:val="00EF4488"/>
    <w:rsid w:val="00EF46CA"/>
    <w:rsid w:val="00EF5984"/>
    <w:rsid w:val="00EF59AE"/>
    <w:rsid w:val="00EF5BE7"/>
    <w:rsid w:val="00EF69D0"/>
    <w:rsid w:val="00EF6F78"/>
    <w:rsid w:val="00EF72A5"/>
    <w:rsid w:val="00EF78FE"/>
    <w:rsid w:val="00EF7951"/>
    <w:rsid w:val="00EF7983"/>
    <w:rsid w:val="00EF7CD8"/>
    <w:rsid w:val="00F0037E"/>
    <w:rsid w:val="00F003D2"/>
    <w:rsid w:val="00F0091C"/>
    <w:rsid w:val="00F01264"/>
    <w:rsid w:val="00F01357"/>
    <w:rsid w:val="00F0147A"/>
    <w:rsid w:val="00F019DF"/>
    <w:rsid w:val="00F01B37"/>
    <w:rsid w:val="00F02CC4"/>
    <w:rsid w:val="00F02CF8"/>
    <w:rsid w:val="00F03D33"/>
    <w:rsid w:val="00F04037"/>
    <w:rsid w:val="00F04FF3"/>
    <w:rsid w:val="00F051A1"/>
    <w:rsid w:val="00F0558B"/>
    <w:rsid w:val="00F05924"/>
    <w:rsid w:val="00F059BD"/>
    <w:rsid w:val="00F05F7E"/>
    <w:rsid w:val="00F0607B"/>
    <w:rsid w:val="00F06EE0"/>
    <w:rsid w:val="00F071E4"/>
    <w:rsid w:val="00F0789B"/>
    <w:rsid w:val="00F10DC1"/>
    <w:rsid w:val="00F11051"/>
    <w:rsid w:val="00F11157"/>
    <w:rsid w:val="00F113C9"/>
    <w:rsid w:val="00F114CE"/>
    <w:rsid w:val="00F1184E"/>
    <w:rsid w:val="00F11FA9"/>
    <w:rsid w:val="00F1363D"/>
    <w:rsid w:val="00F13C5A"/>
    <w:rsid w:val="00F13E13"/>
    <w:rsid w:val="00F13E25"/>
    <w:rsid w:val="00F13FF4"/>
    <w:rsid w:val="00F14696"/>
    <w:rsid w:val="00F149CB"/>
    <w:rsid w:val="00F16C5A"/>
    <w:rsid w:val="00F16F2F"/>
    <w:rsid w:val="00F1711C"/>
    <w:rsid w:val="00F1783B"/>
    <w:rsid w:val="00F17A5B"/>
    <w:rsid w:val="00F200EB"/>
    <w:rsid w:val="00F20A73"/>
    <w:rsid w:val="00F222D9"/>
    <w:rsid w:val="00F2316E"/>
    <w:rsid w:val="00F23E58"/>
    <w:rsid w:val="00F23E8C"/>
    <w:rsid w:val="00F2447F"/>
    <w:rsid w:val="00F24765"/>
    <w:rsid w:val="00F2478F"/>
    <w:rsid w:val="00F2483E"/>
    <w:rsid w:val="00F24964"/>
    <w:rsid w:val="00F24D8D"/>
    <w:rsid w:val="00F25A75"/>
    <w:rsid w:val="00F25BBB"/>
    <w:rsid w:val="00F2628E"/>
    <w:rsid w:val="00F26440"/>
    <w:rsid w:val="00F26504"/>
    <w:rsid w:val="00F27802"/>
    <w:rsid w:val="00F27AD3"/>
    <w:rsid w:val="00F27CF2"/>
    <w:rsid w:val="00F302A3"/>
    <w:rsid w:val="00F30342"/>
    <w:rsid w:val="00F3038E"/>
    <w:rsid w:val="00F312A8"/>
    <w:rsid w:val="00F31380"/>
    <w:rsid w:val="00F319BA"/>
    <w:rsid w:val="00F322AB"/>
    <w:rsid w:val="00F323CF"/>
    <w:rsid w:val="00F32D3D"/>
    <w:rsid w:val="00F33033"/>
    <w:rsid w:val="00F33AA4"/>
    <w:rsid w:val="00F33D0D"/>
    <w:rsid w:val="00F349C1"/>
    <w:rsid w:val="00F3566A"/>
    <w:rsid w:val="00F35B24"/>
    <w:rsid w:val="00F35CC7"/>
    <w:rsid w:val="00F35E64"/>
    <w:rsid w:val="00F365B5"/>
    <w:rsid w:val="00F3706B"/>
    <w:rsid w:val="00F37EE0"/>
    <w:rsid w:val="00F41238"/>
    <w:rsid w:val="00F41430"/>
    <w:rsid w:val="00F42215"/>
    <w:rsid w:val="00F42555"/>
    <w:rsid w:val="00F445FE"/>
    <w:rsid w:val="00F446DD"/>
    <w:rsid w:val="00F446EA"/>
    <w:rsid w:val="00F44728"/>
    <w:rsid w:val="00F450DA"/>
    <w:rsid w:val="00F45102"/>
    <w:rsid w:val="00F45663"/>
    <w:rsid w:val="00F459DE"/>
    <w:rsid w:val="00F45B74"/>
    <w:rsid w:val="00F46C57"/>
    <w:rsid w:val="00F471FA"/>
    <w:rsid w:val="00F479EF"/>
    <w:rsid w:val="00F47F45"/>
    <w:rsid w:val="00F509B3"/>
    <w:rsid w:val="00F5118A"/>
    <w:rsid w:val="00F5171D"/>
    <w:rsid w:val="00F51B74"/>
    <w:rsid w:val="00F5214E"/>
    <w:rsid w:val="00F52213"/>
    <w:rsid w:val="00F52C23"/>
    <w:rsid w:val="00F531CA"/>
    <w:rsid w:val="00F531ED"/>
    <w:rsid w:val="00F538AE"/>
    <w:rsid w:val="00F5476F"/>
    <w:rsid w:val="00F54C09"/>
    <w:rsid w:val="00F54F75"/>
    <w:rsid w:val="00F55444"/>
    <w:rsid w:val="00F56A6C"/>
    <w:rsid w:val="00F5707A"/>
    <w:rsid w:val="00F57550"/>
    <w:rsid w:val="00F57A48"/>
    <w:rsid w:val="00F57B6B"/>
    <w:rsid w:val="00F57CDD"/>
    <w:rsid w:val="00F612AD"/>
    <w:rsid w:val="00F614A9"/>
    <w:rsid w:val="00F615F7"/>
    <w:rsid w:val="00F633A3"/>
    <w:rsid w:val="00F6406E"/>
    <w:rsid w:val="00F640B0"/>
    <w:rsid w:val="00F64282"/>
    <w:rsid w:val="00F64999"/>
    <w:rsid w:val="00F6518C"/>
    <w:rsid w:val="00F651CD"/>
    <w:rsid w:val="00F65DC9"/>
    <w:rsid w:val="00F6639A"/>
    <w:rsid w:val="00F668F6"/>
    <w:rsid w:val="00F6778D"/>
    <w:rsid w:val="00F70097"/>
    <w:rsid w:val="00F708F8"/>
    <w:rsid w:val="00F71303"/>
    <w:rsid w:val="00F7184B"/>
    <w:rsid w:val="00F726D3"/>
    <w:rsid w:val="00F73F8B"/>
    <w:rsid w:val="00F74AC7"/>
    <w:rsid w:val="00F74D10"/>
    <w:rsid w:val="00F7520E"/>
    <w:rsid w:val="00F7545F"/>
    <w:rsid w:val="00F76C55"/>
    <w:rsid w:val="00F76EAC"/>
    <w:rsid w:val="00F82781"/>
    <w:rsid w:val="00F82883"/>
    <w:rsid w:val="00F828AF"/>
    <w:rsid w:val="00F832D6"/>
    <w:rsid w:val="00F8378E"/>
    <w:rsid w:val="00F837BB"/>
    <w:rsid w:val="00F83E7F"/>
    <w:rsid w:val="00F84437"/>
    <w:rsid w:val="00F84536"/>
    <w:rsid w:val="00F8554A"/>
    <w:rsid w:val="00F85A72"/>
    <w:rsid w:val="00F861E0"/>
    <w:rsid w:val="00F87370"/>
    <w:rsid w:val="00F879DF"/>
    <w:rsid w:val="00F903B7"/>
    <w:rsid w:val="00F91047"/>
    <w:rsid w:val="00F91BC6"/>
    <w:rsid w:val="00F922DF"/>
    <w:rsid w:val="00F92815"/>
    <w:rsid w:val="00F937D2"/>
    <w:rsid w:val="00F9381A"/>
    <w:rsid w:val="00F93D34"/>
    <w:rsid w:val="00F93EF5"/>
    <w:rsid w:val="00F9403B"/>
    <w:rsid w:val="00F9408D"/>
    <w:rsid w:val="00F941B2"/>
    <w:rsid w:val="00F94230"/>
    <w:rsid w:val="00F9478A"/>
    <w:rsid w:val="00F952E2"/>
    <w:rsid w:val="00F958A4"/>
    <w:rsid w:val="00F95B63"/>
    <w:rsid w:val="00F95F29"/>
    <w:rsid w:val="00F96A0A"/>
    <w:rsid w:val="00F96DCB"/>
    <w:rsid w:val="00F96EB6"/>
    <w:rsid w:val="00F96F44"/>
    <w:rsid w:val="00F971FD"/>
    <w:rsid w:val="00F97531"/>
    <w:rsid w:val="00FA038F"/>
    <w:rsid w:val="00FA0539"/>
    <w:rsid w:val="00FA066F"/>
    <w:rsid w:val="00FA0927"/>
    <w:rsid w:val="00FA10B0"/>
    <w:rsid w:val="00FA2B64"/>
    <w:rsid w:val="00FA2DBA"/>
    <w:rsid w:val="00FA2E86"/>
    <w:rsid w:val="00FA3699"/>
    <w:rsid w:val="00FA3D01"/>
    <w:rsid w:val="00FA4250"/>
    <w:rsid w:val="00FA454E"/>
    <w:rsid w:val="00FA4839"/>
    <w:rsid w:val="00FA5143"/>
    <w:rsid w:val="00FA5276"/>
    <w:rsid w:val="00FA54E0"/>
    <w:rsid w:val="00FA5608"/>
    <w:rsid w:val="00FA568B"/>
    <w:rsid w:val="00FA5A3B"/>
    <w:rsid w:val="00FA71EC"/>
    <w:rsid w:val="00FA75AA"/>
    <w:rsid w:val="00FA7F41"/>
    <w:rsid w:val="00FB1045"/>
    <w:rsid w:val="00FB10EE"/>
    <w:rsid w:val="00FB1211"/>
    <w:rsid w:val="00FB167E"/>
    <w:rsid w:val="00FB23DC"/>
    <w:rsid w:val="00FB271E"/>
    <w:rsid w:val="00FB2AA0"/>
    <w:rsid w:val="00FB2DAB"/>
    <w:rsid w:val="00FB2FF3"/>
    <w:rsid w:val="00FB3043"/>
    <w:rsid w:val="00FB36D5"/>
    <w:rsid w:val="00FB37C4"/>
    <w:rsid w:val="00FB39B8"/>
    <w:rsid w:val="00FB4CE5"/>
    <w:rsid w:val="00FB4D85"/>
    <w:rsid w:val="00FB50E9"/>
    <w:rsid w:val="00FB67FF"/>
    <w:rsid w:val="00FB7B26"/>
    <w:rsid w:val="00FC0992"/>
    <w:rsid w:val="00FC0BA6"/>
    <w:rsid w:val="00FC0C4D"/>
    <w:rsid w:val="00FC0EC8"/>
    <w:rsid w:val="00FC0F48"/>
    <w:rsid w:val="00FC212D"/>
    <w:rsid w:val="00FC23C1"/>
    <w:rsid w:val="00FC2823"/>
    <w:rsid w:val="00FC2A42"/>
    <w:rsid w:val="00FC30B0"/>
    <w:rsid w:val="00FC3968"/>
    <w:rsid w:val="00FC4322"/>
    <w:rsid w:val="00FC4673"/>
    <w:rsid w:val="00FC4EDE"/>
    <w:rsid w:val="00FC4FA1"/>
    <w:rsid w:val="00FC5459"/>
    <w:rsid w:val="00FC574D"/>
    <w:rsid w:val="00FC593E"/>
    <w:rsid w:val="00FC6539"/>
    <w:rsid w:val="00FC67DA"/>
    <w:rsid w:val="00FC737F"/>
    <w:rsid w:val="00FC76D9"/>
    <w:rsid w:val="00FC7ACE"/>
    <w:rsid w:val="00FC7D02"/>
    <w:rsid w:val="00FC7E5B"/>
    <w:rsid w:val="00FD05EF"/>
    <w:rsid w:val="00FD07BF"/>
    <w:rsid w:val="00FD0B41"/>
    <w:rsid w:val="00FD0FCB"/>
    <w:rsid w:val="00FD1007"/>
    <w:rsid w:val="00FD1D16"/>
    <w:rsid w:val="00FD2ADA"/>
    <w:rsid w:val="00FD38A3"/>
    <w:rsid w:val="00FD3EF8"/>
    <w:rsid w:val="00FD494D"/>
    <w:rsid w:val="00FD4E78"/>
    <w:rsid w:val="00FD5935"/>
    <w:rsid w:val="00FD73FF"/>
    <w:rsid w:val="00FD7514"/>
    <w:rsid w:val="00FD7F27"/>
    <w:rsid w:val="00FD7F42"/>
    <w:rsid w:val="00FE0313"/>
    <w:rsid w:val="00FE0381"/>
    <w:rsid w:val="00FE097C"/>
    <w:rsid w:val="00FE28B3"/>
    <w:rsid w:val="00FE3033"/>
    <w:rsid w:val="00FE3F2F"/>
    <w:rsid w:val="00FE49AC"/>
    <w:rsid w:val="00FE4AA3"/>
    <w:rsid w:val="00FE52AD"/>
    <w:rsid w:val="00FE5CFA"/>
    <w:rsid w:val="00FE6689"/>
    <w:rsid w:val="00FE6B0A"/>
    <w:rsid w:val="00FE7B35"/>
    <w:rsid w:val="00FF0CC4"/>
    <w:rsid w:val="00FF120E"/>
    <w:rsid w:val="00FF18B7"/>
    <w:rsid w:val="00FF1AC2"/>
    <w:rsid w:val="00FF2210"/>
    <w:rsid w:val="00FF23E2"/>
    <w:rsid w:val="00FF2776"/>
    <w:rsid w:val="00FF3C6B"/>
    <w:rsid w:val="00FF441E"/>
    <w:rsid w:val="00FF491C"/>
    <w:rsid w:val="00FF4F61"/>
    <w:rsid w:val="00FF4FD8"/>
    <w:rsid w:val="00FF54A8"/>
    <w:rsid w:val="00FF6006"/>
    <w:rsid w:val="00FF6BAE"/>
    <w:rsid w:val="00FF6C98"/>
    <w:rsid w:val="00FF780F"/>
    <w:rsid w:val="00FF7D73"/>
    <w:rsid w:val="00FF7F9F"/>
  </w:rsids>
  <m:mathPr>
    <m:mathFont m:val="Cambria Math"/>
    <m:brkBin m:val="before"/>
    <m:brkBinSub m:val="--"/>
    <m:smallFrac/>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C03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ru-RU"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0B3E26"/>
    <w:rPr>
      <w:rFonts w:ascii="Times New Roman" w:hAnsi="Times New Roman" w:cs="Times New Roman"/>
      <w:sz w:val="24"/>
      <w:szCs w:val="24"/>
      <w:lang w:eastAsia="ja-JP"/>
    </w:rPr>
  </w:style>
  <w:style w:type="paragraph" w:styleId="12">
    <w:name w:val="heading 1"/>
    <w:basedOn w:val="a0"/>
    <w:next w:val="a0"/>
    <w:link w:val="13"/>
    <w:qFormat/>
    <w:rsid w:val="00601696"/>
    <w:pPr>
      <w:keepNext/>
      <w:spacing w:before="240" w:after="240" w:line="360" w:lineRule="auto"/>
      <w:outlineLvl w:val="0"/>
    </w:pPr>
    <w:rPr>
      <w:rFonts w:cs="Arial"/>
      <w:b/>
      <w:bCs/>
      <w:kern w:val="32"/>
      <w:szCs w:val="32"/>
    </w:rPr>
  </w:style>
  <w:style w:type="paragraph" w:styleId="2">
    <w:name w:val="heading 2"/>
    <w:basedOn w:val="a0"/>
    <w:next w:val="a0"/>
    <w:link w:val="20"/>
    <w:qFormat/>
    <w:rsid w:val="000C37CF"/>
    <w:pPr>
      <w:keepNext/>
      <w:spacing w:before="240" w:after="240" w:line="360" w:lineRule="auto"/>
      <w:outlineLvl w:val="1"/>
    </w:pPr>
    <w:rPr>
      <w:b/>
      <w:bCs/>
      <w:iCs/>
      <w:szCs w:val="28"/>
    </w:rPr>
  </w:style>
  <w:style w:type="paragraph" w:styleId="3">
    <w:name w:val="heading 3"/>
    <w:basedOn w:val="a0"/>
    <w:next w:val="a0"/>
    <w:link w:val="30"/>
    <w:uiPriority w:val="9"/>
    <w:qFormat/>
    <w:rsid w:val="00E30437"/>
    <w:pPr>
      <w:keepNext/>
      <w:spacing w:before="240" w:after="60"/>
      <w:outlineLvl w:val="2"/>
    </w:pPr>
    <w:rPr>
      <w:rFonts w:ascii="Arial" w:hAnsi="Arial"/>
      <w:b/>
      <w:bCs/>
      <w:szCs w:val="26"/>
    </w:rPr>
  </w:style>
  <w:style w:type="paragraph" w:styleId="4">
    <w:name w:val="heading 4"/>
    <w:basedOn w:val="a0"/>
    <w:next w:val="a0"/>
    <w:link w:val="40"/>
    <w:uiPriority w:val="9"/>
    <w:unhideWhenUsed/>
    <w:qFormat/>
    <w:rsid w:val="00E30437"/>
    <w:pPr>
      <w:keepNext/>
      <w:spacing w:before="240" w:after="60"/>
      <w:outlineLvl w:val="3"/>
    </w:pPr>
    <w:rPr>
      <w:rFonts w:ascii="Calibri" w:eastAsia="Times New Roman" w:hAnsi="Calibri"/>
      <w:b/>
      <w:bCs/>
      <w:sz w:val="28"/>
      <w:szCs w:val="28"/>
    </w:rPr>
  </w:style>
  <w:style w:type="paragraph" w:styleId="5">
    <w:name w:val="heading 5"/>
    <w:basedOn w:val="a0"/>
    <w:next w:val="a0"/>
    <w:link w:val="50"/>
    <w:unhideWhenUsed/>
    <w:qFormat/>
    <w:rsid w:val="00E30437"/>
    <w:pPr>
      <w:spacing w:before="240" w:after="60"/>
      <w:outlineLvl w:val="4"/>
    </w:pPr>
    <w:rPr>
      <w:rFonts w:ascii="Calibri" w:eastAsia="Times New Roman" w:hAnsi="Calibri"/>
      <w:b/>
      <w:bCs/>
      <w:i/>
      <w:iCs/>
      <w:sz w:val="26"/>
      <w:szCs w:val="26"/>
    </w:rPr>
  </w:style>
  <w:style w:type="paragraph" w:styleId="6">
    <w:name w:val="heading 6"/>
    <w:basedOn w:val="a0"/>
    <w:next w:val="a0"/>
    <w:link w:val="60"/>
    <w:uiPriority w:val="9"/>
    <w:semiHidden/>
    <w:unhideWhenUsed/>
    <w:qFormat/>
    <w:rsid w:val="004927FF"/>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9E62E0"/>
    <w:pPr>
      <w:keepNext/>
      <w:keepLines/>
      <w:spacing w:before="200" w:line="360" w:lineRule="auto"/>
      <w:ind w:left="1296" w:hanging="1296"/>
      <w:outlineLvl w:val="6"/>
    </w:pPr>
    <w:rPr>
      <w:rFonts w:asciiTheme="majorHAnsi" w:eastAsiaTheme="majorEastAsia" w:hAnsiTheme="majorHAnsi" w:cstheme="majorBidi"/>
      <w:i/>
      <w:iCs/>
      <w:color w:val="404040" w:themeColor="text1" w:themeTint="BF"/>
      <w:lang w:eastAsia="en-US"/>
    </w:rPr>
  </w:style>
  <w:style w:type="paragraph" w:styleId="8">
    <w:name w:val="heading 8"/>
    <w:basedOn w:val="a0"/>
    <w:next w:val="a0"/>
    <w:link w:val="80"/>
    <w:uiPriority w:val="9"/>
    <w:semiHidden/>
    <w:unhideWhenUsed/>
    <w:qFormat/>
    <w:rsid w:val="009E62E0"/>
    <w:pPr>
      <w:keepNext/>
      <w:keepLines/>
      <w:spacing w:before="200" w:line="360" w:lineRule="auto"/>
      <w:ind w:left="1440" w:hanging="1440"/>
      <w:outlineLvl w:val="7"/>
    </w:pPr>
    <w:rPr>
      <w:rFonts w:asciiTheme="majorHAnsi" w:eastAsiaTheme="majorEastAsia" w:hAnsiTheme="majorHAnsi" w:cstheme="majorBidi"/>
      <w:color w:val="404040" w:themeColor="text1" w:themeTint="BF"/>
      <w:sz w:val="20"/>
      <w:szCs w:val="20"/>
      <w:lang w:eastAsia="en-US"/>
    </w:rPr>
  </w:style>
  <w:style w:type="paragraph" w:styleId="9">
    <w:name w:val="heading 9"/>
    <w:basedOn w:val="a0"/>
    <w:next w:val="a0"/>
    <w:link w:val="90"/>
    <w:uiPriority w:val="9"/>
    <w:semiHidden/>
    <w:unhideWhenUsed/>
    <w:qFormat/>
    <w:rsid w:val="009E62E0"/>
    <w:pPr>
      <w:keepNext/>
      <w:keepLines/>
      <w:spacing w:before="200" w:line="360" w:lineRule="auto"/>
      <w:ind w:left="1584" w:hanging="1584"/>
      <w:outlineLvl w:val="8"/>
    </w:pPr>
    <w:rPr>
      <w:rFonts w:asciiTheme="majorHAnsi" w:eastAsiaTheme="majorEastAsia" w:hAnsiTheme="majorHAnsi" w:cstheme="majorBidi"/>
      <w:i/>
      <w:iCs/>
      <w:color w:val="404040" w:themeColor="text1" w:themeTint="BF"/>
      <w:sz w:val="20"/>
      <w:szCs w:val="20"/>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3">
    <w:name w:val="Заголовок 1 Знак"/>
    <w:basedOn w:val="a1"/>
    <w:link w:val="12"/>
    <w:rsid w:val="00601696"/>
    <w:rPr>
      <w:rFonts w:ascii="Times New Roman" w:eastAsia="MS Mincho" w:hAnsi="Times New Roman" w:cs="Arial"/>
      <w:b/>
      <w:bCs/>
      <w:kern w:val="32"/>
      <w:sz w:val="24"/>
      <w:szCs w:val="32"/>
      <w:lang w:eastAsia="ja-JP"/>
    </w:rPr>
  </w:style>
  <w:style w:type="character" w:customStyle="1" w:styleId="20">
    <w:name w:val="Заголовок 2 Знак"/>
    <w:basedOn w:val="a1"/>
    <w:link w:val="2"/>
    <w:rsid w:val="000C37CF"/>
    <w:rPr>
      <w:rFonts w:ascii="Times New Roman" w:eastAsia="MS Mincho" w:hAnsi="Times New Roman" w:cs="Times New Roman"/>
      <w:b/>
      <w:bCs/>
      <w:iCs/>
      <w:sz w:val="24"/>
      <w:szCs w:val="28"/>
      <w:lang w:eastAsia="ja-JP"/>
    </w:rPr>
  </w:style>
  <w:style w:type="character" w:customStyle="1" w:styleId="30">
    <w:name w:val="Заголовок 3 Знак"/>
    <w:basedOn w:val="a1"/>
    <w:link w:val="3"/>
    <w:rsid w:val="00E30437"/>
    <w:rPr>
      <w:rFonts w:ascii="Arial" w:eastAsia="MS Mincho" w:hAnsi="Arial" w:cs="Times New Roman"/>
      <w:b/>
      <w:bCs/>
      <w:sz w:val="24"/>
      <w:szCs w:val="26"/>
      <w:lang w:eastAsia="ja-JP"/>
    </w:rPr>
  </w:style>
  <w:style w:type="character" w:customStyle="1" w:styleId="40">
    <w:name w:val="Заголовок 4 Знак"/>
    <w:basedOn w:val="a1"/>
    <w:link w:val="4"/>
    <w:rsid w:val="00E30437"/>
    <w:rPr>
      <w:rFonts w:ascii="Calibri" w:eastAsia="Times New Roman" w:hAnsi="Calibri" w:cs="Times New Roman"/>
      <w:b/>
      <w:bCs/>
      <w:sz w:val="28"/>
      <w:szCs w:val="28"/>
      <w:lang w:eastAsia="ja-JP"/>
    </w:rPr>
  </w:style>
  <w:style w:type="character" w:customStyle="1" w:styleId="50">
    <w:name w:val="Заголовок 5 Знак"/>
    <w:basedOn w:val="a1"/>
    <w:link w:val="5"/>
    <w:rsid w:val="00E30437"/>
    <w:rPr>
      <w:rFonts w:ascii="Calibri" w:eastAsia="Times New Roman" w:hAnsi="Calibri" w:cs="Times New Roman"/>
      <w:b/>
      <w:bCs/>
      <w:i/>
      <w:iCs/>
      <w:sz w:val="26"/>
      <w:szCs w:val="26"/>
      <w:lang w:eastAsia="ja-JP"/>
    </w:rPr>
  </w:style>
  <w:style w:type="paragraph" w:styleId="a4">
    <w:name w:val="header"/>
    <w:basedOn w:val="a0"/>
    <w:link w:val="a5"/>
    <w:uiPriority w:val="99"/>
    <w:rsid w:val="00E30437"/>
    <w:pPr>
      <w:tabs>
        <w:tab w:val="center" w:pos="4677"/>
        <w:tab w:val="right" w:pos="9355"/>
      </w:tabs>
    </w:pPr>
  </w:style>
  <w:style w:type="character" w:customStyle="1" w:styleId="a5">
    <w:name w:val="Верхний колонтитул Знак"/>
    <w:basedOn w:val="a1"/>
    <w:link w:val="a4"/>
    <w:uiPriority w:val="99"/>
    <w:rsid w:val="00E30437"/>
    <w:rPr>
      <w:rFonts w:ascii="Times New Roman" w:eastAsia="MS Mincho" w:hAnsi="Times New Roman" w:cs="Times New Roman"/>
      <w:sz w:val="24"/>
      <w:szCs w:val="24"/>
      <w:lang w:eastAsia="ja-JP"/>
    </w:rPr>
  </w:style>
  <w:style w:type="paragraph" w:styleId="a6">
    <w:name w:val="footer"/>
    <w:basedOn w:val="a0"/>
    <w:link w:val="a7"/>
    <w:uiPriority w:val="99"/>
    <w:rsid w:val="00E30437"/>
    <w:pPr>
      <w:tabs>
        <w:tab w:val="center" w:pos="4677"/>
        <w:tab w:val="right" w:pos="9355"/>
      </w:tabs>
    </w:pPr>
  </w:style>
  <w:style w:type="character" w:customStyle="1" w:styleId="a7">
    <w:name w:val="Нижний колонтитул Знак"/>
    <w:basedOn w:val="a1"/>
    <w:link w:val="a6"/>
    <w:uiPriority w:val="99"/>
    <w:rsid w:val="00E30437"/>
    <w:rPr>
      <w:rFonts w:ascii="Times New Roman" w:eastAsia="MS Mincho" w:hAnsi="Times New Roman" w:cs="Times New Roman"/>
      <w:sz w:val="24"/>
      <w:szCs w:val="24"/>
      <w:lang w:eastAsia="ja-JP"/>
    </w:rPr>
  </w:style>
  <w:style w:type="table" w:styleId="a8">
    <w:name w:val="Table Grid"/>
    <w:basedOn w:val="a2"/>
    <w:uiPriority w:val="59"/>
    <w:qFormat/>
    <w:rsid w:val="00E30437"/>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page number"/>
    <w:basedOn w:val="a1"/>
    <w:rsid w:val="00E30437"/>
  </w:style>
  <w:style w:type="paragraph" w:styleId="14">
    <w:name w:val="toc 1"/>
    <w:basedOn w:val="a0"/>
    <w:next w:val="a0"/>
    <w:autoRedefine/>
    <w:uiPriority w:val="39"/>
    <w:rsid w:val="007C0CE4"/>
    <w:pPr>
      <w:tabs>
        <w:tab w:val="right" w:leader="dot" w:pos="9356"/>
      </w:tabs>
    </w:pPr>
  </w:style>
  <w:style w:type="character" w:styleId="aa">
    <w:name w:val="Hyperlink"/>
    <w:uiPriority w:val="99"/>
    <w:rsid w:val="00E30437"/>
    <w:rPr>
      <w:color w:val="0000FF"/>
      <w:u w:val="single"/>
    </w:rPr>
  </w:style>
  <w:style w:type="paragraph" w:styleId="21">
    <w:name w:val="toc 2"/>
    <w:basedOn w:val="a0"/>
    <w:next w:val="a0"/>
    <w:autoRedefine/>
    <w:uiPriority w:val="39"/>
    <w:rsid w:val="00521618"/>
    <w:pPr>
      <w:tabs>
        <w:tab w:val="left" w:pos="880"/>
        <w:tab w:val="right" w:leader="dot" w:pos="9345"/>
      </w:tabs>
    </w:pPr>
  </w:style>
  <w:style w:type="paragraph" w:styleId="ab">
    <w:name w:val="Normal (Web)"/>
    <w:basedOn w:val="a0"/>
    <w:uiPriority w:val="99"/>
    <w:qFormat/>
    <w:rsid w:val="00E30437"/>
    <w:pPr>
      <w:spacing w:before="100" w:beforeAutospacing="1" w:after="100" w:afterAutospacing="1"/>
      <w:jc w:val="left"/>
    </w:pPr>
    <w:rPr>
      <w:rFonts w:eastAsia="Times New Roman"/>
      <w:lang w:eastAsia="ru-RU"/>
    </w:rPr>
  </w:style>
  <w:style w:type="paragraph" w:styleId="31">
    <w:name w:val="toc 3"/>
    <w:basedOn w:val="a0"/>
    <w:next w:val="a0"/>
    <w:autoRedefine/>
    <w:uiPriority w:val="39"/>
    <w:rsid w:val="00255CCA"/>
    <w:pPr>
      <w:tabs>
        <w:tab w:val="left" w:pos="1100"/>
        <w:tab w:val="right" w:leader="dot" w:pos="9345"/>
      </w:tabs>
      <w:ind w:firstLine="284"/>
    </w:pPr>
    <w:rPr>
      <w:rFonts w:eastAsia="Times New Roman"/>
      <w:b/>
      <w:bCs/>
      <w:iCs/>
      <w:noProof/>
      <w:lang w:eastAsia="en-US"/>
    </w:rPr>
  </w:style>
  <w:style w:type="character" w:styleId="ac">
    <w:name w:val="Strong"/>
    <w:uiPriority w:val="22"/>
    <w:qFormat/>
    <w:rsid w:val="00E30437"/>
    <w:rPr>
      <w:b/>
      <w:bCs/>
    </w:rPr>
  </w:style>
  <w:style w:type="character" w:customStyle="1" w:styleId="subabstractlabel">
    <w:name w:val="sub_abstract_label"/>
    <w:basedOn w:val="a1"/>
    <w:rsid w:val="00E30437"/>
  </w:style>
  <w:style w:type="character" w:customStyle="1" w:styleId="element-citation">
    <w:name w:val="element-citation"/>
    <w:basedOn w:val="a1"/>
    <w:rsid w:val="00E30437"/>
  </w:style>
  <w:style w:type="character" w:customStyle="1" w:styleId="src">
    <w:name w:val="src"/>
    <w:basedOn w:val="a1"/>
    <w:rsid w:val="00E30437"/>
  </w:style>
  <w:style w:type="paragraph" w:styleId="ad">
    <w:name w:val="footnote text"/>
    <w:basedOn w:val="a0"/>
    <w:link w:val="ae"/>
    <w:uiPriority w:val="99"/>
    <w:rsid w:val="00E30437"/>
    <w:pPr>
      <w:jc w:val="left"/>
    </w:pPr>
    <w:rPr>
      <w:rFonts w:eastAsia="Times New Roman"/>
      <w:sz w:val="20"/>
      <w:szCs w:val="20"/>
      <w:lang w:eastAsia="ru-RU"/>
    </w:rPr>
  </w:style>
  <w:style w:type="character" w:customStyle="1" w:styleId="ae">
    <w:name w:val="Текст сноски Знак"/>
    <w:basedOn w:val="a1"/>
    <w:link w:val="ad"/>
    <w:uiPriority w:val="99"/>
    <w:rsid w:val="00E30437"/>
    <w:rPr>
      <w:rFonts w:ascii="Times New Roman" w:eastAsia="Times New Roman" w:hAnsi="Times New Roman" w:cs="Times New Roman"/>
      <w:sz w:val="20"/>
      <w:szCs w:val="20"/>
      <w:lang w:eastAsia="ru-RU"/>
    </w:rPr>
  </w:style>
  <w:style w:type="character" w:styleId="af">
    <w:name w:val="footnote reference"/>
    <w:uiPriority w:val="99"/>
    <w:qFormat/>
    <w:rsid w:val="00E30437"/>
    <w:rPr>
      <w:vertAlign w:val="superscript"/>
    </w:rPr>
  </w:style>
  <w:style w:type="character" w:customStyle="1" w:styleId="ref-journal">
    <w:name w:val="ref-journal"/>
    <w:basedOn w:val="a1"/>
    <w:rsid w:val="00E30437"/>
  </w:style>
  <w:style w:type="character" w:customStyle="1" w:styleId="ref-vol">
    <w:name w:val="ref-vol"/>
    <w:basedOn w:val="a1"/>
    <w:rsid w:val="00E30437"/>
  </w:style>
  <w:style w:type="character" w:styleId="af0">
    <w:name w:val="Placeholder Text"/>
    <w:uiPriority w:val="99"/>
    <w:semiHidden/>
    <w:rsid w:val="00E30437"/>
    <w:rPr>
      <w:color w:val="808080"/>
    </w:rPr>
  </w:style>
  <w:style w:type="paragraph" w:styleId="af1">
    <w:name w:val="Balloon Text"/>
    <w:basedOn w:val="a0"/>
    <w:link w:val="af2"/>
    <w:rsid w:val="00E30437"/>
    <w:rPr>
      <w:rFonts w:ascii="Tahoma" w:hAnsi="Tahoma"/>
      <w:sz w:val="16"/>
      <w:szCs w:val="16"/>
    </w:rPr>
  </w:style>
  <w:style w:type="character" w:customStyle="1" w:styleId="af2">
    <w:name w:val="Текст выноски Знак"/>
    <w:basedOn w:val="a1"/>
    <w:link w:val="af1"/>
    <w:rsid w:val="00E30437"/>
    <w:rPr>
      <w:rFonts w:ascii="Tahoma" w:eastAsia="MS Mincho" w:hAnsi="Tahoma" w:cs="Times New Roman"/>
      <w:sz w:val="16"/>
      <w:szCs w:val="16"/>
      <w:lang w:eastAsia="ja-JP"/>
    </w:rPr>
  </w:style>
  <w:style w:type="paragraph" w:styleId="af3">
    <w:name w:val="List Paragraph"/>
    <w:aliases w:val="ТАБЛИЦА1,Список простой нумер,Примечание"/>
    <w:basedOn w:val="a0"/>
    <w:link w:val="af4"/>
    <w:uiPriority w:val="34"/>
    <w:qFormat/>
    <w:rsid w:val="00E30437"/>
    <w:pPr>
      <w:ind w:left="720"/>
      <w:contextualSpacing/>
    </w:pPr>
  </w:style>
  <w:style w:type="character" w:styleId="af5">
    <w:name w:val="annotation reference"/>
    <w:uiPriority w:val="99"/>
    <w:rsid w:val="00E30437"/>
    <w:rPr>
      <w:sz w:val="16"/>
      <w:szCs w:val="16"/>
    </w:rPr>
  </w:style>
  <w:style w:type="paragraph" w:styleId="af6">
    <w:name w:val="annotation text"/>
    <w:basedOn w:val="a0"/>
    <w:link w:val="af7"/>
    <w:uiPriority w:val="99"/>
    <w:rsid w:val="00E30437"/>
    <w:rPr>
      <w:sz w:val="20"/>
      <w:szCs w:val="20"/>
    </w:rPr>
  </w:style>
  <w:style w:type="character" w:customStyle="1" w:styleId="af7">
    <w:name w:val="Текст примечания Знак"/>
    <w:basedOn w:val="a1"/>
    <w:link w:val="af6"/>
    <w:uiPriority w:val="99"/>
    <w:rsid w:val="00E30437"/>
    <w:rPr>
      <w:rFonts w:ascii="Times New Roman" w:eastAsia="MS Mincho" w:hAnsi="Times New Roman" w:cs="Times New Roman"/>
      <w:sz w:val="20"/>
      <w:szCs w:val="20"/>
      <w:lang w:eastAsia="ja-JP"/>
    </w:rPr>
  </w:style>
  <w:style w:type="paragraph" w:styleId="af8">
    <w:name w:val="annotation subject"/>
    <w:basedOn w:val="af6"/>
    <w:next w:val="af6"/>
    <w:link w:val="af9"/>
    <w:rsid w:val="00E30437"/>
    <w:rPr>
      <w:b/>
      <w:bCs/>
    </w:rPr>
  </w:style>
  <w:style w:type="character" w:customStyle="1" w:styleId="af9">
    <w:name w:val="Тема примечания Знак"/>
    <w:basedOn w:val="af7"/>
    <w:link w:val="af8"/>
    <w:rsid w:val="00E30437"/>
    <w:rPr>
      <w:rFonts w:ascii="Times New Roman" w:eastAsia="MS Mincho" w:hAnsi="Times New Roman" w:cs="Times New Roman"/>
      <w:b/>
      <w:bCs/>
      <w:sz w:val="20"/>
      <w:szCs w:val="20"/>
      <w:lang w:eastAsia="ja-JP"/>
    </w:rPr>
  </w:style>
  <w:style w:type="character" w:customStyle="1" w:styleId="15">
    <w:name w:val="Замещающий текст1"/>
    <w:semiHidden/>
    <w:rsid w:val="00E30437"/>
    <w:rPr>
      <w:rFonts w:ascii="Times New Roman" w:hAnsi="Times New Roman" w:cs="Times New Roman" w:hint="default"/>
      <w:color w:val="808080"/>
    </w:rPr>
  </w:style>
  <w:style w:type="paragraph" w:styleId="afa">
    <w:name w:val="Revision"/>
    <w:hidden/>
    <w:uiPriority w:val="99"/>
    <w:semiHidden/>
    <w:rsid w:val="00E30437"/>
    <w:rPr>
      <w:rFonts w:ascii="Times New Roman" w:hAnsi="Times New Roman" w:cs="Times New Roman"/>
      <w:sz w:val="24"/>
      <w:szCs w:val="24"/>
      <w:lang w:eastAsia="ja-JP"/>
    </w:rPr>
  </w:style>
  <w:style w:type="character" w:customStyle="1" w:styleId="longtext">
    <w:name w:val="long_text"/>
    <w:basedOn w:val="a1"/>
    <w:uiPriority w:val="99"/>
    <w:rsid w:val="00E30437"/>
  </w:style>
  <w:style w:type="paragraph" w:styleId="22">
    <w:name w:val="Body Text 2"/>
    <w:basedOn w:val="a0"/>
    <w:link w:val="23"/>
    <w:unhideWhenUsed/>
    <w:rsid w:val="00E30437"/>
    <w:pPr>
      <w:spacing w:after="120"/>
      <w:ind w:firstLine="709"/>
    </w:pPr>
    <w:rPr>
      <w:rFonts w:eastAsia="Times New Roman"/>
    </w:rPr>
  </w:style>
  <w:style w:type="character" w:customStyle="1" w:styleId="23">
    <w:name w:val="Основной текст 2 Знак"/>
    <w:basedOn w:val="a1"/>
    <w:link w:val="22"/>
    <w:rsid w:val="00E30437"/>
    <w:rPr>
      <w:rFonts w:ascii="Times New Roman" w:eastAsia="Times New Roman" w:hAnsi="Times New Roman" w:cs="Times New Roman"/>
      <w:sz w:val="24"/>
      <w:szCs w:val="24"/>
      <w:lang w:eastAsia="ja-JP"/>
    </w:rPr>
  </w:style>
  <w:style w:type="paragraph" w:customStyle="1" w:styleId="afb">
    <w:name w:val="Осн. текст"/>
    <w:basedOn w:val="a0"/>
    <w:uiPriority w:val="99"/>
    <w:rsid w:val="00E30437"/>
    <w:pPr>
      <w:spacing w:before="120" w:line="360" w:lineRule="atLeast"/>
      <w:ind w:firstLine="425"/>
    </w:pPr>
    <w:rPr>
      <w:rFonts w:eastAsia="Times New Roman"/>
      <w:sz w:val="26"/>
      <w:szCs w:val="26"/>
      <w:lang w:eastAsia="ru-RU"/>
    </w:rPr>
  </w:style>
  <w:style w:type="paragraph" w:styleId="24">
    <w:name w:val="Body Text Indent 2"/>
    <w:basedOn w:val="a0"/>
    <w:link w:val="25"/>
    <w:rsid w:val="00E30437"/>
    <w:pPr>
      <w:spacing w:after="120" w:line="480" w:lineRule="auto"/>
      <w:ind w:left="283"/>
    </w:pPr>
  </w:style>
  <w:style w:type="character" w:customStyle="1" w:styleId="25">
    <w:name w:val="Основной текст с отступом 2 Знак"/>
    <w:basedOn w:val="a1"/>
    <w:link w:val="24"/>
    <w:rsid w:val="00E30437"/>
    <w:rPr>
      <w:rFonts w:ascii="Times New Roman" w:eastAsia="MS Mincho" w:hAnsi="Times New Roman" w:cs="Times New Roman"/>
      <w:sz w:val="24"/>
      <w:szCs w:val="24"/>
      <w:lang w:eastAsia="ja-JP"/>
    </w:rPr>
  </w:style>
  <w:style w:type="character" w:styleId="afc">
    <w:name w:val="FollowedHyperlink"/>
    <w:rsid w:val="00E30437"/>
    <w:rPr>
      <w:color w:val="800080"/>
      <w:u w:val="single"/>
    </w:rPr>
  </w:style>
  <w:style w:type="paragraph" w:styleId="afd">
    <w:name w:val="Document Map"/>
    <w:basedOn w:val="a0"/>
    <w:link w:val="afe"/>
    <w:rsid w:val="00E30437"/>
    <w:rPr>
      <w:rFonts w:ascii="Tahoma" w:hAnsi="Tahoma" w:cs="Tahoma"/>
      <w:sz w:val="16"/>
      <w:szCs w:val="16"/>
    </w:rPr>
  </w:style>
  <w:style w:type="character" w:customStyle="1" w:styleId="afe">
    <w:name w:val="Схема документа Знак"/>
    <w:basedOn w:val="a1"/>
    <w:link w:val="afd"/>
    <w:rsid w:val="00E30437"/>
    <w:rPr>
      <w:rFonts w:ascii="Tahoma" w:eastAsia="MS Mincho" w:hAnsi="Tahoma" w:cs="Tahoma"/>
      <w:sz w:val="16"/>
      <w:szCs w:val="16"/>
      <w:lang w:eastAsia="ja-JP"/>
    </w:rPr>
  </w:style>
  <w:style w:type="paragraph" w:customStyle="1" w:styleId="26">
    <w:name w:val="Îñíîâíîé òåêñò 2"/>
    <w:basedOn w:val="a0"/>
    <w:rsid w:val="00E30437"/>
    <w:rPr>
      <w:rFonts w:eastAsia="Times New Roman" w:cs="Arial Unicode MS"/>
      <w:sz w:val="28"/>
      <w:szCs w:val="28"/>
      <w:lang w:val="en-US" w:eastAsia="ru-RU"/>
    </w:rPr>
  </w:style>
  <w:style w:type="paragraph" w:styleId="41">
    <w:name w:val="toc 4"/>
    <w:basedOn w:val="a0"/>
    <w:next w:val="a0"/>
    <w:autoRedefine/>
    <w:uiPriority w:val="39"/>
    <w:rsid w:val="00E30437"/>
    <w:pPr>
      <w:ind w:left="720"/>
    </w:pPr>
  </w:style>
  <w:style w:type="paragraph" w:styleId="51">
    <w:name w:val="toc 5"/>
    <w:basedOn w:val="a0"/>
    <w:next w:val="a0"/>
    <w:autoRedefine/>
    <w:uiPriority w:val="39"/>
    <w:rsid w:val="00E30437"/>
    <w:pPr>
      <w:ind w:left="960"/>
    </w:pPr>
  </w:style>
  <w:style w:type="character" w:customStyle="1" w:styleId="st1">
    <w:name w:val="st1"/>
    <w:uiPriority w:val="99"/>
    <w:rsid w:val="00E30437"/>
    <w:rPr>
      <w:rFonts w:ascii="Times New Roman" w:hAnsi="Times New Roman" w:cs="Times New Roman" w:hint="default"/>
    </w:rPr>
  </w:style>
  <w:style w:type="paragraph" w:styleId="61">
    <w:name w:val="toc 6"/>
    <w:basedOn w:val="a0"/>
    <w:next w:val="a0"/>
    <w:autoRedefine/>
    <w:uiPriority w:val="39"/>
    <w:unhideWhenUsed/>
    <w:rsid w:val="00E30437"/>
    <w:pPr>
      <w:spacing w:after="100"/>
      <w:ind w:left="1100"/>
      <w:jc w:val="left"/>
    </w:pPr>
    <w:rPr>
      <w:rFonts w:asciiTheme="minorHAnsi" w:eastAsiaTheme="minorEastAsia" w:hAnsiTheme="minorHAnsi" w:cstheme="minorBidi"/>
      <w:sz w:val="22"/>
      <w:szCs w:val="22"/>
      <w:lang w:eastAsia="ru-RU"/>
    </w:rPr>
  </w:style>
  <w:style w:type="paragraph" w:styleId="71">
    <w:name w:val="toc 7"/>
    <w:basedOn w:val="a0"/>
    <w:next w:val="a0"/>
    <w:autoRedefine/>
    <w:uiPriority w:val="39"/>
    <w:unhideWhenUsed/>
    <w:rsid w:val="00E30437"/>
    <w:pPr>
      <w:spacing w:after="100"/>
      <w:ind w:left="1320"/>
      <w:jc w:val="left"/>
    </w:pPr>
    <w:rPr>
      <w:rFonts w:asciiTheme="minorHAnsi" w:eastAsiaTheme="minorEastAsia" w:hAnsiTheme="minorHAnsi" w:cstheme="minorBidi"/>
      <w:sz w:val="22"/>
      <w:szCs w:val="22"/>
      <w:lang w:eastAsia="ru-RU"/>
    </w:rPr>
  </w:style>
  <w:style w:type="paragraph" w:styleId="81">
    <w:name w:val="toc 8"/>
    <w:basedOn w:val="a0"/>
    <w:next w:val="a0"/>
    <w:autoRedefine/>
    <w:uiPriority w:val="39"/>
    <w:unhideWhenUsed/>
    <w:rsid w:val="00E30437"/>
    <w:pPr>
      <w:spacing w:after="100"/>
      <w:ind w:left="1540"/>
      <w:jc w:val="left"/>
    </w:pPr>
    <w:rPr>
      <w:rFonts w:asciiTheme="minorHAnsi" w:eastAsiaTheme="minorEastAsia" w:hAnsiTheme="minorHAnsi" w:cstheme="minorBidi"/>
      <w:sz w:val="22"/>
      <w:szCs w:val="22"/>
      <w:lang w:eastAsia="ru-RU"/>
    </w:rPr>
  </w:style>
  <w:style w:type="paragraph" w:styleId="91">
    <w:name w:val="toc 9"/>
    <w:basedOn w:val="a0"/>
    <w:next w:val="a0"/>
    <w:autoRedefine/>
    <w:uiPriority w:val="39"/>
    <w:unhideWhenUsed/>
    <w:rsid w:val="00E30437"/>
    <w:pPr>
      <w:spacing w:after="100"/>
      <w:ind w:left="1760"/>
      <w:jc w:val="left"/>
    </w:pPr>
    <w:rPr>
      <w:rFonts w:asciiTheme="minorHAnsi" w:eastAsiaTheme="minorEastAsia" w:hAnsiTheme="minorHAnsi" w:cstheme="minorBidi"/>
      <w:sz w:val="22"/>
      <w:szCs w:val="22"/>
      <w:lang w:eastAsia="ru-RU"/>
    </w:rPr>
  </w:style>
  <w:style w:type="paragraph" w:styleId="aff">
    <w:name w:val="Body Text"/>
    <w:basedOn w:val="a0"/>
    <w:link w:val="aff0"/>
    <w:unhideWhenUsed/>
    <w:rsid w:val="00E30437"/>
    <w:pPr>
      <w:spacing w:after="120"/>
    </w:pPr>
  </w:style>
  <w:style w:type="character" w:customStyle="1" w:styleId="aff0">
    <w:name w:val="Основной текст Знак"/>
    <w:basedOn w:val="a1"/>
    <w:link w:val="aff"/>
    <w:rsid w:val="00E30437"/>
    <w:rPr>
      <w:rFonts w:ascii="Times New Roman" w:eastAsia="MS Mincho" w:hAnsi="Times New Roman" w:cs="Times New Roman"/>
      <w:sz w:val="24"/>
      <w:szCs w:val="24"/>
      <w:lang w:eastAsia="ja-JP"/>
    </w:rPr>
  </w:style>
  <w:style w:type="paragraph" w:styleId="aff1">
    <w:name w:val="caption"/>
    <w:basedOn w:val="a0"/>
    <w:next w:val="a0"/>
    <w:link w:val="aff2"/>
    <w:unhideWhenUsed/>
    <w:qFormat/>
    <w:rsid w:val="00E30437"/>
    <w:pPr>
      <w:spacing w:before="120"/>
    </w:pPr>
    <w:rPr>
      <w:rFonts w:eastAsia="Times New Roman"/>
      <w:szCs w:val="20"/>
      <w:lang w:eastAsia="ru-RU"/>
    </w:rPr>
  </w:style>
  <w:style w:type="paragraph" w:customStyle="1" w:styleId="Default">
    <w:name w:val="Default"/>
    <w:link w:val="DefaultChar"/>
    <w:rsid w:val="00E30437"/>
    <w:pPr>
      <w:autoSpaceDE w:val="0"/>
      <w:autoSpaceDN w:val="0"/>
      <w:adjustRightInd w:val="0"/>
    </w:pPr>
    <w:rPr>
      <w:rFonts w:ascii="Times New Roman" w:eastAsia="Times New Roman" w:hAnsi="Times New Roman" w:cs="Times New Roman"/>
      <w:color w:val="000000"/>
      <w:sz w:val="24"/>
      <w:szCs w:val="24"/>
      <w:lang w:eastAsia="ru-RU"/>
    </w:rPr>
  </w:style>
  <w:style w:type="paragraph" w:customStyle="1" w:styleId="1">
    <w:name w:val="Стиль Заголовок 1 + полужирный Междустр.интервал:  полуторный"/>
    <w:basedOn w:val="a0"/>
    <w:uiPriority w:val="99"/>
    <w:rsid w:val="00E30437"/>
    <w:pPr>
      <w:numPr>
        <w:numId w:val="2"/>
      </w:numPr>
    </w:pPr>
    <w:rPr>
      <w:rFonts w:ascii="Calibri" w:hAnsi="Calibri"/>
    </w:rPr>
  </w:style>
  <w:style w:type="character" w:customStyle="1" w:styleId="hps">
    <w:name w:val="hps"/>
    <w:basedOn w:val="a1"/>
    <w:rsid w:val="00E30437"/>
    <w:rPr>
      <w:rFonts w:ascii="Times New Roman" w:hAnsi="Times New Roman" w:cs="Times New Roman" w:hint="default"/>
    </w:rPr>
  </w:style>
  <w:style w:type="character" w:customStyle="1" w:styleId="TimesNewRoman">
    <w:name w:val="Стиль Times New Roman"/>
    <w:rsid w:val="00E30437"/>
    <w:rPr>
      <w:rFonts w:ascii="Times New Roman" w:hAnsi="Times New Roman" w:cs="Times New Roman" w:hint="default"/>
      <w:sz w:val="24"/>
    </w:rPr>
  </w:style>
  <w:style w:type="paragraph" w:styleId="aff3">
    <w:name w:val="Body Text Indent"/>
    <w:aliases w:val=" Знак3 Знак Знак, Знак3,Знак3 Знак Знак,Знак3"/>
    <w:basedOn w:val="a0"/>
    <w:link w:val="aff4"/>
    <w:rsid w:val="00E30437"/>
    <w:pPr>
      <w:spacing w:after="120"/>
      <w:ind w:left="283"/>
    </w:pPr>
  </w:style>
  <w:style w:type="character" w:customStyle="1" w:styleId="aff4">
    <w:name w:val="Основной текст с отступом Знак"/>
    <w:aliases w:val=" Знак3 Знак Знак Знак, Знак3 Знак,Знак3 Знак Знак Знак,Знак3 Знак"/>
    <w:basedOn w:val="a1"/>
    <w:link w:val="aff3"/>
    <w:rsid w:val="00E30437"/>
    <w:rPr>
      <w:rFonts w:ascii="Times New Roman" w:eastAsia="MS Mincho" w:hAnsi="Times New Roman" w:cs="Times New Roman"/>
      <w:sz w:val="24"/>
      <w:szCs w:val="24"/>
      <w:lang w:eastAsia="ja-JP"/>
    </w:rPr>
  </w:style>
  <w:style w:type="paragraph" w:styleId="32">
    <w:name w:val="Body Text 3"/>
    <w:basedOn w:val="a0"/>
    <w:link w:val="33"/>
    <w:rsid w:val="00E30437"/>
    <w:pPr>
      <w:spacing w:after="120"/>
    </w:pPr>
    <w:rPr>
      <w:sz w:val="16"/>
      <w:szCs w:val="16"/>
    </w:rPr>
  </w:style>
  <w:style w:type="character" w:customStyle="1" w:styleId="33">
    <w:name w:val="Основной текст 3 Знак"/>
    <w:basedOn w:val="a1"/>
    <w:link w:val="32"/>
    <w:rsid w:val="00E30437"/>
    <w:rPr>
      <w:rFonts w:ascii="Times New Roman" w:eastAsia="MS Mincho" w:hAnsi="Times New Roman" w:cs="Times New Roman"/>
      <w:sz w:val="16"/>
      <w:szCs w:val="16"/>
      <w:lang w:eastAsia="ja-JP"/>
    </w:rPr>
  </w:style>
  <w:style w:type="paragraph" w:customStyle="1" w:styleId="Pa16">
    <w:name w:val="Pa16"/>
    <w:basedOn w:val="Default"/>
    <w:next w:val="Default"/>
    <w:uiPriority w:val="99"/>
    <w:rsid w:val="00C16F21"/>
    <w:pPr>
      <w:spacing w:line="201" w:lineRule="atLeast"/>
    </w:pPr>
    <w:rPr>
      <w:rFonts w:ascii="TimesNewRomanPS" w:eastAsiaTheme="minorHAnsi" w:hAnsi="TimesNewRomanPS" w:cstheme="minorBidi"/>
      <w:color w:val="auto"/>
      <w:lang w:eastAsia="en-US"/>
    </w:rPr>
  </w:style>
  <w:style w:type="paragraph" w:styleId="a">
    <w:name w:val="Subtitle"/>
    <w:basedOn w:val="2"/>
    <w:next w:val="a0"/>
    <w:link w:val="aff5"/>
    <w:qFormat/>
    <w:rsid w:val="000027F0"/>
    <w:pPr>
      <w:keepNext w:val="0"/>
      <w:numPr>
        <w:numId w:val="3"/>
      </w:numPr>
      <w:tabs>
        <w:tab w:val="left" w:pos="180"/>
        <w:tab w:val="center" w:pos="709"/>
        <w:tab w:val="center" w:pos="1701"/>
      </w:tabs>
      <w:spacing w:before="100" w:after="100"/>
      <w:ind w:right="-568"/>
    </w:pPr>
    <w:rPr>
      <w:rFonts w:eastAsia="Times New Roman"/>
      <w:i/>
      <w:szCs w:val="24"/>
      <w:lang w:eastAsia="ru-RU"/>
    </w:rPr>
  </w:style>
  <w:style w:type="character" w:customStyle="1" w:styleId="aff5">
    <w:name w:val="Подзаголовок Знак"/>
    <w:basedOn w:val="a1"/>
    <w:link w:val="a"/>
    <w:rsid w:val="000027F0"/>
    <w:rPr>
      <w:rFonts w:ascii="Times New Roman" w:eastAsia="Times New Roman" w:hAnsi="Times New Roman" w:cs="Times New Roman"/>
      <w:b/>
      <w:bCs/>
      <w:i/>
      <w:iCs/>
      <w:sz w:val="24"/>
      <w:szCs w:val="24"/>
      <w:lang w:eastAsia="ru-RU"/>
    </w:rPr>
  </w:style>
  <w:style w:type="character" w:customStyle="1" w:styleId="NormalItalic">
    <w:name w:val="Normal Italic"/>
    <w:basedOn w:val="a1"/>
    <w:rsid w:val="000958E0"/>
    <w:rPr>
      <w:b/>
      <w:bCs w:val="0"/>
      <w:i/>
      <w:iCs w:val="0"/>
    </w:rPr>
  </w:style>
  <w:style w:type="paragraph" w:customStyle="1" w:styleId="10">
    <w:name w:val="Отчет ЗАГОЛОВОК1"/>
    <w:basedOn w:val="2"/>
    <w:next w:val="a0"/>
    <w:qFormat/>
    <w:rsid w:val="00E2007F"/>
    <w:pPr>
      <w:numPr>
        <w:numId w:val="4"/>
      </w:numPr>
      <w:spacing w:before="0" w:after="0"/>
      <w:jc w:val="center"/>
      <w:outlineLvl w:val="0"/>
    </w:pPr>
    <w:rPr>
      <w:rFonts w:eastAsia="Times New Roman"/>
      <w:i/>
      <w:iCs w:val="0"/>
      <w:caps/>
    </w:rPr>
  </w:style>
  <w:style w:type="paragraph" w:customStyle="1" w:styleId="11">
    <w:name w:val="Отчет заголовок 1.1"/>
    <w:basedOn w:val="10"/>
    <w:qFormat/>
    <w:rsid w:val="00E2007F"/>
    <w:pPr>
      <w:numPr>
        <w:ilvl w:val="1"/>
      </w:numPr>
      <w:tabs>
        <w:tab w:val="num" w:pos="360"/>
      </w:tabs>
      <w:spacing w:before="240" w:after="120"/>
      <w:ind w:left="0" w:firstLine="567"/>
      <w:jc w:val="both"/>
      <w:outlineLvl w:val="1"/>
    </w:pPr>
    <w:rPr>
      <w:caps w:val="0"/>
    </w:rPr>
  </w:style>
  <w:style w:type="paragraph" w:customStyle="1" w:styleId="111">
    <w:name w:val="Отчет заголовок 1.1.1"/>
    <w:basedOn w:val="3"/>
    <w:qFormat/>
    <w:rsid w:val="006A2AD7"/>
    <w:pPr>
      <w:spacing w:after="240"/>
    </w:pPr>
    <w:rPr>
      <w:rFonts w:ascii="Times New Roman" w:hAnsi="Times New Roman"/>
      <w:color w:val="000000" w:themeColor="text1"/>
      <w:szCs w:val="24"/>
    </w:rPr>
  </w:style>
  <w:style w:type="paragraph" w:customStyle="1" w:styleId="1111">
    <w:name w:val="Отчет заголовок 1.1.1.1."/>
    <w:basedOn w:val="111"/>
    <w:qFormat/>
    <w:rsid w:val="00E2007F"/>
    <w:pPr>
      <w:numPr>
        <w:ilvl w:val="3"/>
      </w:numPr>
      <w:tabs>
        <w:tab w:val="num" w:pos="360"/>
      </w:tabs>
      <w:ind w:firstLine="567"/>
      <w:outlineLvl w:val="3"/>
    </w:pPr>
    <w:rPr>
      <w:b w:val="0"/>
    </w:rPr>
  </w:style>
  <w:style w:type="paragraph" w:customStyle="1" w:styleId="11111">
    <w:name w:val="Отчет заголовок 1.1.1.1.1."/>
    <w:basedOn w:val="1111"/>
    <w:qFormat/>
    <w:rsid w:val="00E2007F"/>
    <w:pPr>
      <w:numPr>
        <w:ilvl w:val="4"/>
      </w:numPr>
      <w:tabs>
        <w:tab w:val="num" w:pos="360"/>
      </w:tabs>
      <w:ind w:firstLine="567"/>
      <w:outlineLvl w:val="4"/>
    </w:pPr>
    <w:rPr>
      <w:u w:val="single"/>
    </w:rPr>
  </w:style>
  <w:style w:type="paragraph" w:customStyle="1" w:styleId="120">
    <w:name w:val="Обычный12"/>
    <w:rsid w:val="00016423"/>
    <w:pPr>
      <w:widowControl w:val="0"/>
    </w:pPr>
    <w:rPr>
      <w:rFonts w:ascii="Times New Roman" w:eastAsia="Times New Roman" w:hAnsi="Times New Roman" w:cs="Times New Roman"/>
      <w:sz w:val="20"/>
      <w:szCs w:val="20"/>
      <w:lang w:eastAsia="ru-RU"/>
    </w:rPr>
  </w:style>
  <w:style w:type="character" w:styleId="HTML">
    <w:name w:val="HTML Cite"/>
    <w:basedOn w:val="a1"/>
    <w:uiPriority w:val="99"/>
    <w:semiHidden/>
    <w:unhideWhenUsed/>
    <w:rsid w:val="00867CB3"/>
    <w:rPr>
      <w:i/>
      <w:iCs/>
    </w:rPr>
  </w:style>
  <w:style w:type="paragraph" w:customStyle="1" w:styleId="authors1">
    <w:name w:val="authors1"/>
    <w:basedOn w:val="a0"/>
    <w:rsid w:val="00586710"/>
    <w:pPr>
      <w:spacing w:before="72" w:line="240" w:lineRule="atLeast"/>
      <w:ind w:left="660"/>
      <w:jc w:val="left"/>
    </w:pPr>
    <w:rPr>
      <w:rFonts w:eastAsia="Times New Roman"/>
      <w:sz w:val="22"/>
      <w:szCs w:val="22"/>
      <w:lang w:eastAsia="ru-RU"/>
    </w:rPr>
  </w:style>
  <w:style w:type="character" w:customStyle="1" w:styleId="ti2">
    <w:name w:val="ti2"/>
    <w:rsid w:val="00586710"/>
    <w:rPr>
      <w:sz w:val="22"/>
      <w:szCs w:val="22"/>
    </w:rPr>
  </w:style>
  <w:style w:type="character" w:customStyle="1" w:styleId="ti">
    <w:name w:val="ti"/>
    <w:rsid w:val="00586710"/>
  </w:style>
  <w:style w:type="character" w:customStyle="1" w:styleId="60">
    <w:name w:val="Заголовок 6 Знак"/>
    <w:basedOn w:val="a1"/>
    <w:link w:val="6"/>
    <w:uiPriority w:val="9"/>
    <w:semiHidden/>
    <w:rsid w:val="004927FF"/>
    <w:rPr>
      <w:rFonts w:asciiTheme="majorHAnsi" w:eastAsiaTheme="majorEastAsia" w:hAnsiTheme="majorHAnsi" w:cstheme="majorBidi"/>
      <w:i/>
      <w:iCs/>
      <w:color w:val="243F60" w:themeColor="accent1" w:themeShade="7F"/>
      <w:sz w:val="24"/>
      <w:szCs w:val="24"/>
      <w:lang w:eastAsia="ja-JP"/>
    </w:rPr>
  </w:style>
  <w:style w:type="character" w:customStyle="1" w:styleId="li-content">
    <w:name w:val="li-content"/>
    <w:basedOn w:val="a1"/>
    <w:rsid w:val="00222F1F"/>
  </w:style>
  <w:style w:type="character" w:customStyle="1" w:styleId="aff6">
    <w:name w:val="ШАБЛОН Знак"/>
    <w:link w:val="aff7"/>
    <w:uiPriority w:val="99"/>
    <w:locked/>
    <w:rsid w:val="00DE087D"/>
    <w:rPr>
      <w:rFonts w:ascii="Times New Roman" w:hAnsi="Times New Roman" w:cs="Tahoma"/>
      <w:sz w:val="24"/>
      <w:szCs w:val="24"/>
    </w:rPr>
  </w:style>
  <w:style w:type="paragraph" w:customStyle="1" w:styleId="aff7">
    <w:name w:val="ШАБЛОН"/>
    <w:basedOn w:val="af1"/>
    <w:link w:val="aff6"/>
    <w:uiPriority w:val="99"/>
    <w:qFormat/>
    <w:rsid w:val="00DE087D"/>
    <w:pPr>
      <w:widowControl w:val="0"/>
      <w:tabs>
        <w:tab w:val="left" w:pos="709"/>
      </w:tabs>
      <w:autoSpaceDE w:val="0"/>
      <w:autoSpaceDN w:val="0"/>
      <w:adjustRightInd w:val="0"/>
      <w:spacing w:line="360" w:lineRule="auto"/>
    </w:pPr>
    <w:rPr>
      <w:rFonts w:ascii="Times New Roman" w:eastAsiaTheme="minorHAnsi" w:hAnsi="Times New Roman" w:cs="Tahoma"/>
      <w:sz w:val="24"/>
      <w:szCs w:val="24"/>
      <w:lang w:eastAsia="en-US"/>
    </w:rPr>
  </w:style>
  <w:style w:type="table" w:customStyle="1" w:styleId="16">
    <w:name w:val="Сетка таблицы1"/>
    <w:basedOn w:val="a2"/>
    <w:next w:val="a8"/>
    <w:uiPriority w:val="59"/>
    <w:rsid w:val="002544A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8">
    <w:name w:val="Emphasis"/>
    <w:uiPriority w:val="20"/>
    <w:qFormat/>
    <w:rsid w:val="00E12D25"/>
    <w:rPr>
      <w:i/>
      <w:iCs/>
    </w:rPr>
  </w:style>
  <w:style w:type="character" w:customStyle="1" w:styleId="apple-converted-space">
    <w:name w:val="apple-converted-space"/>
    <w:basedOn w:val="a1"/>
    <w:rsid w:val="007E7E52"/>
  </w:style>
  <w:style w:type="paragraph" w:customStyle="1" w:styleId="opispoleabz">
    <w:name w:val="opis_pole_abz"/>
    <w:basedOn w:val="a0"/>
    <w:rsid w:val="00F10DC1"/>
    <w:pPr>
      <w:spacing w:before="100" w:beforeAutospacing="1" w:after="100" w:afterAutospacing="1"/>
      <w:jc w:val="left"/>
    </w:pPr>
    <w:rPr>
      <w:rFonts w:eastAsia="Times New Roman"/>
      <w:lang w:eastAsia="ru-RU"/>
    </w:rPr>
  </w:style>
  <w:style w:type="character" w:customStyle="1" w:styleId="s1">
    <w:name w:val="s1"/>
    <w:rsid w:val="003B15F3"/>
    <w:rPr>
      <w:rFonts w:ascii="Arial" w:hAnsi="Arial" w:cs="Arial" w:hint="default"/>
    </w:rPr>
  </w:style>
  <w:style w:type="character" w:customStyle="1" w:styleId="17">
    <w:name w:val="Упомянуть1"/>
    <w:basedOn w:val="a1"/>
    <w:uiPriority w:val="99"/>
    <w:semiHidden/>
    <w:unhideWhenUsed/>
    <w:rsid w:val="00BC589C"/>
    <w:rPr>
      <w:color w:val="2B579A"/>
      <w:shd w:val="clear" w:color="auto" w:fill="E6E6E6"/>
    </w:rPr>
  </w:style>
  <w:style w:type="table" w:customStyle="1" w:styleId="TableGrid">
    <w:name w:val="TableGrid"/>
    <w:rsid w:val="00544CC6"/>
    <w:rPr>
      <w:rFonts w:eastAsia="Times New Roman"/>
      <w:lang w:eastAsia="ru-RU"/>
    </w:rPr>
    <w:tblPr>
      <w:tblCellMar>
        <w:top w:w="0" w:type="dxa"/>
        <w:left w:w="0" w:type="dxa"/>
        <w:bottom w:w="0" w:type="dxa"/>
        <w:right w:w="0" w:type="dxa"/>
      </w:tblCellMar>
    </w:tblPr>
  </w:style>
  <w:style w:type="table" w:customStyle="1" w:styleId="TableGrid1">
    <w:name w:val="TableGrid1"/>
    <w:rsid w:val="00291A15"/>
    <w:rPr>
      <w:rFonts w:eastAsia="Times New Roman"/>
      <w:lang w:eastAsia="ru-RU"/>
    </w:rPr>
    <w:tblPr>
      <w:tblCellMar>
        <w:top w:w="0" w:type="dxa"/>
        <w:left w:w="0" w:type="dxa"/>
        <w:bottom w:w="0" w:type="dxa"/>
        <w:right w:w="0" w:type="dxa"/>
      </w:tblCellMar>
    </w:tblPr>
  </w:style>
  <w:style w:type="table" w:customStyle="1" w:styleId="TableGrid2">
    <w:name w:val="TableGrid2"/>
    <w:rsid w:val="00291A15"/>
    <w:rPr>
      <w:rFonts w:eastAsia="Times New Roman"/>
      <w:lang w:eastAsia="ru-RU"/>
    </w:rPr>
    <w:tblPr>
      <w:tblCellMar>
        <w:top w:w="0" w:type="dxa"/>
        <w:left w:w="0" w:type="dxa"/>
        <w:bottom w:w="0" w:type="dxa"/>
        <w:right w:w="0" w:type="dxa"/>
      </w:tblCellMar>
    </w:tblPr>
  </w:style>
  <w:style w:type="table" w:customStyle="1" w:styleId="TableGrid3">
    <w:name w:val="TableGrid3"/>
    <w:rsid w:val="00291A15"/>
    <w:rPr>
      <w:rFonts w:eastAsia="Times New Roman"/>
      <w:lang w:eastAsia="ru-RU"/>
    </w:rPr>
    <w:tblPr>
      <w:tblCellMar>
        <w:top w:w="0" w:type="dxa"/>
        <w:left w:w="0" w:type="dxa"/>
        <w:bottom w:w="0" w:type="dxa"/>
        <w:right w:w="0" w:type="dxa"/>
      </w:tblCellMar>
    </w:tblPr>
  </w:style>
  <w:style w:type="table" w:customStyle="1" w:styleId="72">
    <w:name w:val="Сетка таблицы7"/>
    <w:basedOn w:val="a2"/>
    <w:next w:val="a8"/>
    <w:uiPriority w:val="39"/>
    <w:rsid w:val="003113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0">
    <w:name w:val="Сетка таблицы71"/>
    <w:basedOn w:val="a2"/>
    <w:next w:val="a8"/>
    <w:uiPriority w:val="39"/>
    <w:rsid w:val="00A202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7">
    <w:name w:val="Сетка таблицы2"/>
    <w:basedOn w:val="a2"/>
    <w:next w:val="a8"/>
    <w:uiPriority w:val="39"/>
    <w:rsid w:val="007259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4">
    <w:name w:val="Абзац списка Знак"/>
    <w:aliases w:val="ТАБЛИЦА1 Знак,Список простой нумер Знак,Примечание Знак"/>
    <w:basedOn w:val="a1"/>
    <w:link w:val="af3"/>
    <w:uiPriority w:val="34"/>
    <w:locked/>
    <w:rsid w:val="0081221B"/>
    <w:rPr>
      <w:rFonts w:ascii="Times New Roman" w:eastAsia="MS Mincho" w:hAnsi="Times New Roman" w:cs="Times New Roman"/>
      <w:sz w:val="24"/>
      <w:szCs w:val="24"/>
      <w:lang w:eastAsia="ja-JP"/>
    </w:rPr>
  </w:style>
  <w:style w:type="character" w:customStyle="1" w:styleId="18">
    <w:name w:val="Неразрешенное упоминание1"/>
    <w:basedOn w:val="a1"/>
    <w:uiPriority w:val="99"/>
    <w:semiHidden/>
    <w:unhideWhenUsed/>
    <w:rsid w:val="00AF602C"/>
    <w:rPr>
      <w:color w:val="605E5C"/>
      <w:shd w:val="clear" w:color="auto" w:fill="E1DFDD"/>
    </w:rPr>
  </w:style>
  <w:style w:type="table" w:customStyle="1" w:styleId="42">
    <w:name w:val="Сетка таблицы4"/>
    <w:basedOn w:val="a2"/>
    <w:next w:val="a8"/>
    <w:uiPriority w:val="59"/>
    <w:rsid w:val="00F24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Grid5"/>
    <w:rsid w:val="006B300B"/>
    <w:rPr>
      <w:rFonts w:ascii="Calibri" w:eastAsia="Times New Roman" w:hAnsi="Calibri" w:cs="Times New Roman"/>
      <w:lang w:eastAsia="ru-RU"/>
    </w:rPr>
    <w:tblPr>
      <w:tblCellMar>
        <w:top w:w="0" w:type="dxa"/>
        <w:left w:w="0" w:type="dxa"/>
        <w:bottom w:w="0" w:type="dxa"/>
        <w:right w:w="0" w:type="dxa"/>
      </w:tblCellMar>
    </w:tblPr>
  </w:style>
  <w:style w:type="paragraph" w:customStyle="1" w:styleId="aff9">
    <w:name w:val="Таблица"/>
    <w:basedOn w:val="a0"/>
    <w:link w:val="affa"/>
    <w:qFormat/>
    <w:rsid w:val="00F3566A"/>
    <w:pPr>
      <w:spacing w:before="120" w:line="360" w:lineRule="auto"/>
    </w:pPr>
    <w:rPr>
      <w:rFonts w:eastAsiaTheme="minorHAnsi"/>
      <w:b/>
      <w:lang w:eastAsia="en-US"/>
    </w:rPr>
  </w:style>
  <w:style w:type="character" w:customStyle="1" w:styleId="affa">
    <w:name w:val="Таблица Знак"/>
    <w:basedOn w:val="a1"/>
    <w:link w:val="aff9"/>
    <w:rsid w:val="00F3566A"/>
    <w:rPr>
      <w:rFonts w:ascii="Times New Roman" w:hAnsi="Times New Roman" w:cs="Times New Roman"/>
      <w:b/>
      <w:sz w:val="24"/>
      <w:szCs w:val="24"/>
    </w:rPr>
  </w:style>
  <w:style w:type="paragraph" w:styleId="HTML0">
    <w:name w:val="HTML Preformatted"/>
    <w:basedOn w:val="a0"/>
    <w:link w:val="HTML1"/>
    <w:uiPriority w:val="99"/>
    <w:unhideWhenUsed/>
    <w:rsid w:val="00E023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ru-RU"/>
    </w:rPr>
  </w:style>
  <w:style w:type="character" w:customStyle="1" w:styleId="HTML1">
    <w:name w:val="Стандартный HTML Знак"/>
    <w:basedOn w:val="a1"/>
    <w:link w:val="HTML0"/>
    <w:uiPriority w:val="99"/>
    <w:rsid w:val="00E02330"/>
    <w:rPr>
      <w:rFonts w:ascii="Courier New" w:eastAsia="Times New Roman" w:hAnsi="Courier New" w:cs="Courier New"/>
      <w:sz w:val="20"/>
      <w:szCs w:val="20"/>
      <w:lang w:eastAsia="ru-RU"/>
    </w:rPr>
  </w:style>
  <w:style w:type="character" w:customStyle="1" w:styleId="28">
    <w:name w:val="Основной текст (2)_"/>
    <w:basedOn w:val="a1"/>
    <w:link w:val="29"/>
    <w:rsid w:val="005D6E8A"/>
    <w:rPr>
      <w:rFonts w:ascii="Times New Roman" w:eastAsia="Times New Roman" w:hAnsi="Times New Roman" w:cs="Times New Roman"/>
      <w:b/>
      <w:bCs/>
      <w:spacing w:val="-2"/>
      <w:shd w:val="clear" w:color="auto" w:fill="FFFFFF"/>
    </w:rPr>
  </w:style>
  <w:style w:type="paragraph" w:customStyle="1" w:styleId="29">
    <w:name w:val="Основной текст (2)"/>
    <w:basedOn w:val="a0"/>
    <w:link w:val="28"/>
    <w:rsid w:val="005D6E8A"/>
    <w:pPr>
      <w:widowControl w:val="0"/>
      <w:shd w:val="clear" w:color="auto" w:fill="FFFFFF"/>
      <w:spacing w:after="240" w:line="0" w:lineRule="atLeast"/>
    </w:pPr>
    <w:rPr>
      <w:rFonts w:eastAsia="Times New Roman"/>
      <w:b/>
      <w:bCs/>
      <w:spacing w:val="-2"/>
      <w:sz w:val="22"/>
      <w:szCs w:val="22"/>
      <w:lang w:eastAsia="en-US"/>
    </w:rPr>
  </w:style>
  <w:style w:type="table" w:customStyle="1" w:styleId="34">
    <w:name w:val="Сетка таблицы3"/>
    <w:basedOn w:val="a2"/>
    <w:next w:val="a8"/>
    <w:uiPriority w:val="59"/>
    <w:rsid w:val="001223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Сетка таблицы5"/>
    <w:basedOn w:val="a2"/>
    <w:next w:val="a8"/>
    <w:uiPriority w:val="59"/>
    <w:rsid w:val="00ED3B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Сетка таблицы6"/>
    <w:basedOn w:val="a2"/>
    <w:next w:val="a8"/>
    <w:uiPriority w:val="59"/>
    <w:rsid w:val="00ED3B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
    <w:name w:val="Сетка таблицы8"/>
    <w:basedOn w:val="a2"/>
    <w:next w:val="a8"/>
    <w:uiPriority w:val="59"/>
    <w:rsid w:val="007243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
    <w:name w:val="Сетка таблицы9"/>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b">
    <w:name w:val="СФ_Текст"/>
    <w:link w:val="affc"/>
    <w:qFormat/>
    <w:rsid w:val="006C7E6A"/>
    <w:pPr>
      <w:spacing w:before="120" w:after="120" w:line="288" w:lineRule="auto"/>
    </w:pPr>
    <w:rPr>
      <w:rFonts w:ascii="Times New Roman" w:eastAsia="Times New Roman" w:hAnsi="Times New Roman" w:cs="Times New Roman"/>
      <w:sz w:val="24"/>
      <w:szCs w:val="24"/>
      <w:lang w:eastAsia="ru-RU"/>
    </w:rPr>
  </w:style>
  <w:style w:type="character" w:customStyle="1" w:styleId="affc">
    <w:name w:val="СФ_Текст Знак"/>
    <w:basedOn w:val="a1"/>
    <w:link w:val="affb"/>
    <w:rsid w:val="006C7E6A"/>
    <w:rPr>
      <w:rFonts w:ascii="Times New Roman" w:eastAsia="Times New Roman" w:hAnsi="Times New Roman" w:cs="Times New Roman"/>
      <w:sz w:val="24"/>
      <w:szCs w:val="24"/>
      <w:lang w:eastAsia="ru-RU"/>
    </w:rPr>
  </w:style>
  <w:style w:type="table" w:customStyle="1" w:styleId="100">
    <w:name w:val="Сетка таблицы10"/>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Сетка таблицы11"/>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Grid51"/>
    <w:rsid w:val="00F23E58"/>
    <w:rPr>
      <w:rFonts w:ascii="Calibri" w:eastAsia="Times New Roman" w:hAnsi="Calibri" w:cs="Times New Roman"/>
      <w:lang w:eastAsia="ru-RU"/>
    </w:rPr>
    <w:tblPr>
      <w:tblCellMar>
        <w:top w:w="0" w:type="dxa"/>
        <w:left w:w="0" w:type="dxa"/>
        <w:bottom w:w="0" w:type="dxa"/>
        <w:right w:w="0" w:type="dxa"/>
      </w:tblCellMar>
    </w:tblPr>
  </w:style>
  <w:style w:type="character" w:customStyle="1" w:styleId="70">
    <w:name w:val="Заголовок 7 Знак"/>
    <w:basedOn w:val="a1"/>
    <w:link w:val="7"/>
    <w:uiPriority w:val="9"/>
    <w:semiHidden/>
    <w:rsid w:val="009E62E0"/>
    <w:rPr>
      <w:rFonts w:asciiTheme="majorHAnsi" w:eastAsiaTheme="majorEastAsia" w:hAnsiTheme="majorHAnsi" w:cstheme="majorBidi"/>
      <w:i/>
      <w:iCs/>
      <w:color w:val="404040" w:themeColor="text1" w:themeTint="BF"/>
      <w:sz w:val="24"/>
      <w:szCs w:val="24"/>
    </w:rPr>
  </w:style>
  <w:style w:type="character" w:customStyle="1" w:styleId="80">
    <w:name w:val="Заголовок 8 Знак"/>
    <w:basedOn w:val="a1"/>
    <w:link w:val="8"/>
    <w:uiPriority w:val="9"/>
    <w:semiHidden/>
    <w:rsid w:val="009E62E0"/>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1"/>
    <w:link w:val="9"/>
    <w:uiPriority w:val="9"/>
    <w:semiHidden/>
    <w:rsid w:val="009E62E0"/>
    <w:rPr>
      <w:rFonts w:asciiTheme="majorHAnsi" w:eastAsiaTheme="majorEastAsia" w:hAnsiTheme="majorHAnsi" w:cstheme="majorBidi"/>
      <w:i/>
      <w:iCs/>
      <w:color w:val="404040" w:themeColor="text1" w:themeTint="BF"/>
      <w:sz w:val="20"/>
      <w:szCs w:val="20"/>
    </w:rPr>
  </w:style>
  <w:style w:type="paragraph" w:customStyle="1" w:styleId="19">
    <w:name w:val="Заголовок1"/>
    <w:basedOn w:val="a0"/>
    <w:link w:val="affd"/>
    <w:qFormat/>
    <w:rsid w:val="009E62E0"/>
    <w:pPr>
      <w:spacing w:before="120" w:line="360" w:lineRule="auto"/>
      <w:jc w:val="center"/>
    </w:pPr>
    <w:rPr>
      <w:rFonts w:eastAsiaTheme="minorHAnsi"/>
      <w:b/>
      <w:caps/>
      <w:color w:val="000000"/>
      <w:lang w:eastAsia="en-US"/>
    </w:rPr>
  </w:style>
  <w:style w:type="character" w:customStyle="1" w:styleId="affd">
    <w:name w:val="Заголовок Знак"/>
    <w:basedOn w:val="a1"/>
    <w:link w:val="19"/>
    <w:rsid w:val="009E62E0"/>
    <w:rPr>
      <w:rFonts w:ascii="Times New Roman" w:hAnsi="Times New Roman" w:cs="Times New Roman"/>
      <w:b/>
      <w:caps/>
      <w:color w:val="000000"/>
      <w:sz w:val="24"/>
      <w:szCs w:val="24"/>
    </w:rPr>
  </w:style>
  <w:style w:type="character" w:customStyle="1" w:styleId="fontstyle01">
    <w:name w:val="fontstyle01"/>
    <w:basedOn w:val="a1"/>
    <w:rsid w:val="009E62E0"/>
    <w:rPr>
      <w:rFonts w:ascii="Helvetica" w:hAnsi="Helvetica" w:hint="default"/>
      <w:b w:val="0"/>
      <w:bCs w:val="0"/>
      <w:i w:val="0"/>
      <w:iCs w:val="0"/>
      <w:color w:val="000000"/>
      <w:sz w:val="18"/>
      <w:szCs w:val="18"/>
    </w:rPr>
  </w:style>
  <w:style w:type="paragraph" w:styleId="affe">
    <w:name w:val="table of figures"/>
    <w:basedOn w:val="a0"/>
    <w:next w:val="a0"/>
    <w:uiPriority w:val="99"/>
    <w:unhideWhenUsed/>
    <w:rsid w:val="009E62E0"/>
    <w:pPr>
      <w:spacing w:before="120"/>
      <w:ind w:left="1418" w:hanging="1418"/>
    </w:pPr>
    <w:rPr>
      <w:rFonts w:eastAsiaTheme="minorHAnsi"/>
      <w:lang w:eastAsia="en-US"/>
    </w:rPr>
  </w:style>
  <w:style w:type="paragraph" w:customStyle="1" w:styleId="Style6">
    <w:name w:val="Style6"/>
    <w:basedOn w:val="a0"/>
    <w:uiPriority w:val="99"/>
    <w:rsid w:val="009E62E0"/>
    <w:pPr>
      <w:widowControl w:val="0"/>
      <w:autoSpaceDE w:val="0"/>
      <w:autoSpaceDN w:val="0"/>
      <w:adjustRightInd w:val="0"/>
      <w:spacing w:line="240" w:lineRule="exact"/>
      <w:ind w:firstLine="215"/>
    </w:pPr>
    <w:rPr>
      <w:rFonts w:ascii="MS Reference Sans Serif" w:eastAsia="Times New Roman" w:hAnsi="MS Reference Sans Serif"/>
      <w:lang w:eastAsia="ru-RU"/>
    </w:rPr>
  </w:style>
  <w:style w:type="character" w:customStyle="1" w:styleId="FontStyle49">
    <w:name w:val="Font Style49"/>
    <w:uiPriority w:val="99"/>
    <w:rsid w:val="009E62E0"/>
    <w:rPr>
      <w:rFonts w:ascii="Arial Unicode MS" w:eastAsia="Arial Unicode MS" w:cs="Arial Unicode MS"/>
      <w:sz w:val="14"/>
      <w:szCs w:val="14"/>
    </w:rPr>
  </w:style>
  <w:style w:type="character" w:customStyle="1" w:styleId="apple-style-span">
    <w:name w:val="apple-style-span"/>
    <w:basedOn w:val="a1"/>
    <w:rsid w:val="009E62E0"/>
  </w:style>
  <w:style w:type="character" w:customStyle="1" w:styleId="FontStyle110">
    <w:name w:val="Font Style110"/>
    <w:uiPriority w:val="99"/>
    <w:rsid w:val="009E62E0"/>
    <w:rPr>
      <w:rFonts w:ascii="Times New Roman" w:hAnsi="Times New Roman"/>
      <w:color w:val="000000"/>
      <w:sz w:val="22"/>
    </w:rPr>
  </w:style>
  <w:style w:type="character" w:customStyle="1" w:styleId="FontStyle114">
    <w:name w:val="Font Style114"/>
    <w:uiPriority w:val="99"/>
    <w:rsid w:val="009E62E0"/>
    <w:rPr>
      <w:rFonts w:ascii="Times New Roman" w:hAnsi="Times New Roman"/>
      <w:b/>
      <w:color w:val="000000"/>
      <w:sz w:val="16"/>
    </w:rPr>
  </w:style>
  <w:style w:type="paragraph" w:customStyle="1" w:styleId="Style8">
    <w:name w:val="Style8"/>
    <w:basedOn w:val="a0"/>
    <w:rsid w:val="009E62E0"/>
    <w:pPr>
      <w:widowControl w:val="0"/>
      <w:autoSpaceDE w:val="0"/>
      <w:autoSpaceDN w:val="0"/>
      <w:adjustRightInd w:val="0"/>
    </w:pPr>
    <w:rPr>
      <w:rFonts w:eastAsia="Times New Roman"/>
      <w:lang w:eastAsia="ru-RU"/>
    </w:rPr>
  </w:style>
  <w:style w:type="paragraph" w:styleId="2a">
    <w:name w:val="List 2"/>
    <w:basedOn w:val="a0"/>
    <w:rsid w:val="009E62E0"/>
    <w:pPr>
      <w:ind w:left="566" w:hanging="283"/>
      <w:jc w:val="left"/>
    </w:pPr>
    <w:rPr>
      <w:rFonts w:ascii="Calibri" w:eastAsia="Calibri" w:hAnsi="Calibri"/>
      <w:lang w:eastAsia="en-US"/>
    </w:rPr>
  </w:style>
  <w:style w:type="paragraph" w:customStyle="1" w:styleId="afff">
    <w:name w:val="Таб. осн."/>
    <w:basedOn w:val="a0"/>
    <w:rsid w:val="009E62E0"/>
    <w:pPr>
      <w:spacing w:before="60" w:after="60"/>
      <w:jc w:val="left"/>
    </w:pPr>
    <w:rPr>
      <w:rFonts w:ascii="Calibri" w:eastAsia="Calibri" w:hAnsi="Calibri"/>
      <w:szCs w:val="20"/>
      <w:lang w:eastAsia="en-US"/>
    </w:rPr>
  </w:style>
  <w:style w:type="character" w:customStyle="1" w:styleId="FontStyle40">
    <w:name w:val="Font Style40"/>
    <w:uiPriority w:val="99"/>
    <w:rsid w:val="009E62E0"/>
    <w:rPr>
      <w:rFonts w:ascii="Times New Roman" w:hAnsi="Times New Roman" w:cs="Times New Roman"/>
      <w:i/>
      <w:iCs/>
      <w:sz w:val="12"/>
      <w:szCs w:val="12"/>
    </w:rPr>
  </w:style>
  <w:style w:type="character" w:customStyle="1" w:styleId="FontStyle39">
    <w:name w:val="Font Style39"/>
    <w:rsid w:val="009E62E0"/>
    <w:rPr>
      <w:rFonts w:ascii="Times New Roman" w:hAnsi="Times New Roman" w:cs="Times New Roman"/>
      <w:sz w:val="12"/>
      <w:szCs w:val="12"/>
    </w:rPr>
  </w:style>
  <w:style w:type="paragraph" w:customStyle="1" w:styleId="Style19">
    <w:name w:val="Style19"/>
    <w:basedOn w:val="a0"/>
    <w:uiPriority w:val="99"/>
    <w:rsid w:val="009E62E0"/>
    <w:pPr>
      <w:widowControl w:val="0"/>
      <w:autoSpaceDE w:val="0"/>
      <w:autoSpaceDN w:val="0"/>
      <w:adjustRightInd w:val="0"/>
      <w:spacing w:line="163" w:lineRule="exact"/>
      <w:ind w:hanging="216"/>
      <w:jc w:val="left"/>
    </w:pPr>
    <w:rPr>
      <w:rFonts w:eastAsia="Times New Roman"/>
      <w:lang w:eastAsia="ru-RU"/>
    </w:rPr>
  </w:style>
  <w:style w:type="character" w:customStyle="1" w:styleId="ft">
    <w:name w:val="ft"/>
    <w:basedOn w:val="a1"/>
    <w:rsid w:val="009E62E0"/>
  </w:style>
  <w:style w:type="paragraph" w:customStyle="1" w:styleId="OT">
    <w:name w:val="OT"/>
    <w:basedOn w:val="a0"/>
    <w:link w:val="OT0"/>
    <w:qFormat/>
    <w:rsid w:val="009E62E0"/>
    <w:pPr>
      <w:widowControl w:val="0"/>
      <w:autoSpaceDE w:val="0"/>
      <w:autoSpaceDN w:val="0"/>
      <w:adjustRightInd w:val="0"/>
      <w:spacing w:after="120"/>
    </w:pPr>
    <w:rPr>
      <w:rFonts w:eastAsia="Times New Roman"/>
      <w:snapToGrid w:val="0"/>
      <w:sz w:val="22"/>
      <w:szCs w:val="20"/>
      <w:lang w:eastAsia="ru-RU"/>
    </w:rPr>
  </w:style>
  <w:style w:type="character" w:customStyle="1" w:styleId="OT0">
    <w:name w:val="OT Знак"/>
    <w:link w:val="OT"/>
    <w:rsid w:val="009E62E0"/>
    <w:rPr>
      <w:rFonts w:ascii="Times New Roman" w:eastAsia="Times New Roman" w:hAnsi="Times New Roman" w:cs="Times New Roman"/>
      <w:snapToGrid w:val="0"/>
      <w:szCs w:val="20"/>
      <w:lang w:eastAsia="ru-RU"/>
    </w:rPr>
  </w:style>
  <w:style w:type="paragraph" w:customStyle="1" w:styleId="20TableFootnote">
    <w:name w:val="20Table Footnote"/>
    <w:rsid w:val="009E62E0"/>
    <w:pPr>
      <w:spacing w:before="60" w:after="60"/>
    </w:pPr>
    <w:rPr>
      <w:rFonts w:ascii="Times New Roman" w:hAnsi="Times New Roman" w:cs="Times New Roman"/>
      <w:sz w:val="20"/>
      <w:szCs w:val="20"/>
      <w:lang w:val="en-US"/>
    </w:rPr>
  </w:style>
  <w:style w:type="character" w:customStyle="1" w:styleId="jrnl">
    <w:name w:val="jrnl"/>
    <w:basedOn w:val="a1"/>
    <w:rsid w:val="009E62E0"/>
  </w:style>
  <w:style w:type="paragraph" w:customStyle="1" w:styleId="1a">
    <w:name w:val="Название1"/>
    <w:basedOn w:val="a0"/>
    <w:rsid w:val="009E62E0"/>
    <w:pPr>
      <w:spacing w:before="100" w:beforeAutospacing="1" w:after="100" w:afterAutospacing="1"/>
      <w:jc w:val="left"/>
    </w:pPr>
    <w:rPr>
      <w:rFonts w:eastAsia="Times New Roman"/>
      <w:lang w:eastAsia="ru-RU"/>
    </w:rPr>
  </w:style>
  <w:style w:type="paragraph" w:customStyle="1" w:styleId="1b">
    <w:name w:val="Таблица1"/>
    <w:basedOn w:val="aff1"/>
    <w:link w:val="1c"/>
    <w:qFormat/>
    <w:rsid w:val="009E62E0"/>
    <w:pPr>
      <w:keepNext/>
      <w:spacing w:after="120"/>
    </w:pPr>
  </w:style>
  <w:style w:type="character" w:customStyle="1" w:styleId="aff2">
    <w:name w:val="Название объекта Знак"/>
    <w:basedOn w:val="a1"/>
    <w:link w:val="aff1"/>
    <w:rsid w:val="009E62E0"/>
    <w:rPr>
      <w:rFonts w:ascii="Times New Roman" w:eastAsia="Times New Roman" w:hAnsi="Times New Roman" w:cs="Times New Roman"/>
      <w:sz w:val="24"/>
      <w:szCs w:val="20"/>
      <w:lang w:eastAsia="ru-RU"/>
    </w:rPr>
  </w:style>
  <w:style w:type="character" w:customStyle="1" w:styleId="1c">
    <w:name w:val="Таблица1 Знак"/>
    <w:basedOn w:val="aff2"/>
    <w:link w:val="1b"/>
    <w:rsid w:val="009E62E0"/>
    <w:rPr>
      <w:rFonts w:ascii="Times New Roman" w:eastAsia="Times New Roman" w:hAnsi="Times New Roman" w:cs="Times New Roman"/>
      <w:sz w:val="24"/>
      <w:szCs w:val="20"/>
      <w:lang w:eastAsia="ru-RU"/>
    </w:rPr>
  </w:style>
  <w:style w:type="paragraph" w:styleId="35">
    <w:name w:val="Body Text Indent 3"/>
    <w:basedOn w:val="a0"/>
    <w:link w:val="36"/>
    <w:uiPriority w:val="99"/>
    <w:semiHidden/>
    <w:unhideWhenUsed/>
    <w:rsid w:val="009E62E0"/>
    <w:pPr>
      <w:spacing w:before="120" w:after="120" w:line="360" w:lineRule="auto"/>
      <w:ind w:left="283"/>
    </w:pPr>
    <w:rPr>
      <w:rFonts w:eastAsiaTheme="minorHAnsi"/>
      <w:sz w:val="16"/>
      <w:szCs w:val="16"/>
      <w:lang w:eastAsia="en-US"/>
    </w:rPr>
  </w:style>
  <w:style w:type="character" w:customStyle="1" w:styleId="36">
    <w:name w:val="Основной текст с отступом 3 Знак"/>
    <w:basedOn w:val="a1"/>
    <w:link w:val="35"/>
    <w:uiPriority w:val="99"/>
    <w:semiHidden/>
    <w:rsid w:val="009E62E0"/>
    <w:rPr>
      <w:rFonts w:ascii="Times New Roman" w:hAnsi="Times New Roman" w:cs="Times New Roman"/>
      <w:sz w:val="16"/>
      <w:szCs w:val="16"/>
    </w:rPr>
  </w:style>
  <w:style w:type="character" w:customStyle="1" w:styleId="312">
    <w:name w:val="Основной текст (3)12"/>
    <w:basedOn w:val="a1"/>
    <w:uiPriority w:val="99"/>
    <w:rsid w:val="009E62E0"/>
    <w:rPr>
      <w:rFonts w:ascii="Times New Roman" w:hAnsi="Times New Roman"/>
      <w:i/>
      <w:iCs/>
      <w:sz w:val="20"/>
      <w:szCs w:val="20"/>
      <w:shd w:val="clear" w:color="auto" w:fill="FFFFFF"/>
    </w:rPr>
  </w:style>
  <w:style w:type="paragraph" w:styleId="afff0">
    <w:name w:val="No Spacing"/>
    <w:uiPriority w:val="1"/>
    <w:qFormat/>
    <w:rsid w:val="009E62E0"/>
    <w:rPr>
      <w:rFonts w:ascii="Arial" w:eastAsiaTheme="minorEastAsia" w:hAnsi="Arial"/>
      <w:sz w:val="24"/>
      <w:lang w:eastAsia="ru-RU"/>
    </w:rPr>
  </w:style>
  <w:style w:type="paragraph" w:customStyle="1" w:styleId="TableParagraph">
    <w:name w:val="Table Paragraph"/>
    <w:basedOn w:val="a0"/>
    <w:uiPriority w:val="1"/>
    <w:qFormat/>
    <w:rsid w:val="009E62E0"/>
    <w:pPr>
      <w:widowControl w:val="0"/>
      <w:jc w:val="left"/>
    </w:pPr>
    <w:rPr>
      <w:rFonts w:asciiTheme="minorHAnsi" w:eastAsiaTheme="minorHAnsi" w:hAnsiTheme="minorHAnsi" w:cstheme="minorBidi"/>
      <w:sz w:val="22"/>
      <w:szCs w:val="22"/>
      <w:lang w:val="en-US" w:eastAsia="en-US"/>
    </w:rPr>
  </w:style>
  <w:style w:type="character" w:customStyle="1" w:styleId="26pt">
    <w:name w:val="Основной текст (2) + 6 pt"/>
    <w:basedOn w:val="28"/>
    <w:rsid w:val="009E62E0"/>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en-US" w:eastAsia="en-US" w:bidi="en-US"/>
    </w:rPr>
  </w:style>
  <w:style w:type="character" w:customStyle="1" w:styleId="abstract--author-name">
    <w:name w:val="abstract--author-name"/>
    <w:basedOn w:val="a1"/>
    <w:rsid w:val="009E62E0"/>
  </w:style>
  <w:style w:type="character" w:customStyle="1" w:styleId="83">
    <w:name w:val="Основной текст (8)_"/>
    <w:basedOn w:val="a1"/>
    <w:link w:val="84"/>
    <w:rsid w:val="009E62E0"/>
    <w:rPr>
      <w:rFonts w:ascii="Times New Roman" w:eastAsia="Times New Roman" w:hAnsi="Times New Roman" w:cs="Times New Roman"/>
      <w:i/>
      <w:iCs/>
      <w:sz w:val="18"/>
      <w:szCs w:val="18"/>
      <w:shd w:val="clear" w:color="auto" w:fill="FFFFFF"/>
    </w:rPr>
  </w:style>
  <w:style w:type="paragraph" w:customStyle="1" w:styleId="84">
    <w:name w:val="Основной текст (8)"/>
    <w:basedOn w:val="a0"/>
    <w:link w:val="83"/>
    <w:rsid w:val="009E62E0"/>
    <w:pPr>
      <w:widowControl w:val="0"/>
      <w:shd w:val="clear" w:color="auto" w:fill="FFFFFF"/>
      <w:spacing w:line="0" w:lineRule="atLeast"/>
      <w:jc w:val="left"/>
    </w:pPr>
    <w:rPr>
      <w:rFonts w:eastAsia="Times New Roman"/>
      <w:i/>
      <w:iCs/>
      <w:sz w:val="18"/>
      <w:szCs w:val="18"/>
      <w:lang w:eastAsia="en-US"/>
    </w:rPr>
  </w:style>
  <w:style w:type="character" w:customStyle="1" w:styleId="publication-meta-journal">
    <w:name w:val="publication-meta-journal"/>
    <w:basedOn w:val="a1"/>
    <w:rsid w:val="009E62E0"/>
  </w:style>
  <w:style w:type="character" w:customStyle="1" w:styleId="publication-meta-date">
    <w:name w:val="publication-meta-date"/>
    <w:basedOn w:val="a1"/>
    <w:rsid w:val="009E62E0"/>
  </w:style>
  <w:style w:type="character" w:customStyle="1" w:styleId="absnonlinkmetadata">
    <w:name w:val="abs_nonlink_metadata"/>
    <w:basedOn w:val="a1"/>
    <w:rsid w:val="009E62E0"/>
  </w:style>
  <w:style w:type="character" w:customStyle="1" w:styleId="smallcaps">
    <w:name w:val="smallcaps"/>
    <w:basedOn w:val="a1"/>
    <w:rsid w:val="009E62E0"/>
  </w:style>
  <w:style w:type="character" w:customStyle="1" w:styleId="nlm-given-names">
    <w:name w:val="nlm-given-names"/>
    <w:basedOn w:val="a1"/>
    <w:rsid w:val="009E62E0"/>
  </w:style>
  <w:style w:type="character" w:customStyle="1" w:styleId="nlm-surname">
    <w:name w:val="nlm-surname"/>
    <w:basedOn w:val="a1"/>
    <w:rsid w:val="009E62E0"/>
  </w:style>
  <w:style w:type="character" w:customStyle="1" w:styleId="highwire-cite-metadata-journal">
    <w:name w:val="highwire-cite-metadata-journal"/>
    <w:basedOn w:val="a1"/>
    <w:rsid w:val="009E62E0"/>
  </w:style>
  <w:style w:type="character" w:customStyle="1" w:styleId="highwire-cite-metadata-date">
    <w:name w:val="highwire-cite-metadata-date"/>
    <w:basedOn w:val="a1"/>
    <w:rsid w:val="009E62E0"/>
  </w:style>
  <w:style w:type="character" w:customStyle="1" w:styleId="highwire-cite-metadata-volume">
    <w:name w:val="highwire-cite-metadata-volume"/>
    <w:basedOn w:val="a1"/>
    <w:rsid w:val="009E62E0"/>
  </w:style>
  <w:style w:type="character" w:customStyle="1" w:styleId="highwire-cite-metadata-issue">
    <w:name w:val="highwire-cite-metadata-issue"/>
    <w:basedOn w:val="a1"/>
    <w:rsid w:val="009E62E0"/>
  </w:style>
  <w:style w:type="character" w:customStyle="1" w:styleId="highwire-cite-metadata-pages">
    <w:name w:val="highwire-cite-metadata-pages"/>
    <w:basedOn w:val="a1"/>
    <w:rsid w:val="009E62E0"/>
  </w:style>
  <w:style w:type="character" w:customStyle="1" w:styleId="2Candara">
    <w:name w:val="Основной текст (2) + Candara"/>
    <w:aliases w:val="7 pt,Интервал 1 pt"/>
    <w:basedOn w:val="28"/>
    <w:rsid w:val="009E62E0"/>
    <w:rPr>
      <w:rFonts w:ascii="Candara" w:eastAsia="Candara" w:hAnsi="Candara" w:cs="Candara"/>
      <w:b w:val="0"/>
      <w:bCs w:val="0"/>
      <w:i w:val="0"/>
      <w:iCs w:val="0"/>
      <w:smallCaps w:val="0"/>
      <w:strike w:val="0"/>
      <w:color w:val="000000"/>
      <w:spacing w:val="20"/>
      <w:w w:val="100"/>
      <w:position w:val="0"/>
      <w:sz w:val="14"/>
      <w:szCs w:val="14"/>
      <w:u w:val="none"/>
      <w:shd w:val="clear" w:color="auto" w:fill="FFFFFF"/>
      <w:lang w:val="ru-RU" w:eastAsia="ru-RU" w:bidi="ru-RU"/>
    </w:rPr>
  </w:style>
  <w:style w:type="character" w:customStyle="1" w:styleId="st">
    <w:name w:val="st"/>
    <w:basedOn w:val="a1"/>
    <w:rsid w:val="002F152D"/>
  </w:style>
  <w:style w:type="character" w:customStyle="1" w:styleId="tlid-translation">
    <w:name w:val="tlid-translation"/>
    <w:basedOn w:val="a1"/>
    <w:rsid w:val="003E1A0F"/>
  </w:style>
  <w:style w:type="table" w:customStyle="1" w:styleId="TableGrid4">
    <w:name w:val="TableGrid4"/>
    <w:rsid w:val="00A132E2"/>
    <w:rPr>
      <w:rFonts w:eastAsia="Times New Roman"/>
      <w:lang w:eastAsia="ru-RU"/>
    </w:rPr>
    <w:tblPr>
      <w:tblCellMar>
        <w:top w:w="0" w:type="dxa"/>
        <w:left w:w="0" w:type="dxa"/>
        <w:bottom w:w="0" w:type="dxa"/>
        <w:right w:w="0" w:type="dxa"/>
      </w:tblCellMar>
    </w:tblPr>
  </w:style>
  <w:style w:type="table" w:customStyle="1" w:styleId="TableGrid6">
    <w:name w:val="TableGrid6"/>
    <w:rsid w:val="00705C2F"/>
    <w:rPr>
      <w:rFonts w:eastAsia="Times New Roman"/>
      <w:lang w:eastAsia="ru-RU"/>
    </w:rPr>
    <w:tblPr>
      <w:tblCellMar>
        <w:top w:w="0" w:type="dxa"/>
        <w:left w:w="0" w:type="dxa"/>
        <w:bottom w:w="0" w:type="dxa"/>
        <w:right w:w="0" w:type="dxa"/>
      </w:tblCellMar>
    </w:tblPr>
  </w:style>
  <w:style w:type="character" w:customStyle="1" w:styleId="afff1">
    <w:name w:val="Основной текст + Полужирный"/>
    <w:basedOn w:val="a1"/>
    <w:rsid w:val="00A82A58"/>
    <w:rPr>
      <w:rFonts w:ascii="Times New Roman" w:eastAsia="Times New Roman" w:hAnsi="Times New Roman" w:cs="Times New Roman"/>
      <w:b/>
      <w:bCs/>
      <w:color w:val="000000"/>
      <w:spacing w:val="-2"/>
      <w:w w:val="100"/>
      <w:position w:val="0"/>
      <w:shd w:val="clear" w:color="auto" w:fill="FFFFFF"/>
      <w:lang w:val="ru-RU" w:eastAsia="ru-RU" w:bidi="ru-RU"/>
    </w:rPr>
  </w:style>
  <w:style w:type="table" w:customStyle="1" w:styleId="121">
    <w:name w:val="Сетка таблицы12"/>
    <w:basedOn w:val="a2"/>
    <w:next w:val="a8"/>
    <w:uiPriority w:val="39"/>
    <w:rsid w:val="00F200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a2"/>
    <w:next w:val="a8"/>
    <w:uiPriority w:val="59"/>
    <w:rsid w:val="00B40CA6"/>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Grid7"/>
    <w:rsid w:val="00BB3A14"/>
    <w:rPr>
      <w:rFonts w:eastAsia="Times New Roman"/>
      <w:lang w:eastAsia="ru-RU"/>
    </w:rPr>
    <w:tblPr>
      <w:tblCellMar>
        <w:top w:w="0" w:type="dxa"/>
        <w:left w:w="0" w:type="dxa"/>
        <w:bottom w:w="0" w:type="dxa"/>
        <w:right w:w="0" w:type="dxa"/>
      </w:tblCellMar>
    </w:tblPr>
  </w:style>
  <w:style w:type="table" w:customStyle="1" w:styleId="TableGrid8">
    <w:name w:val="TableGrid8"/>
    <w:rsid w:val="00444517"/>
    <w:rPr>
      <w:rFonts w:eastAsia="Times New Roman"/>
      <w:lang w:eastAsia="ru-RU"/>
    </w:rPr>
    <w:tblPr>
      <w:tblCellMar>
        <w:top w:w="0" w:type="dxa"/>
        <w:left w:w="0" w:type="dxa"/>
        <w:bottom w:w="0" w:type="dxa"/>
        <w:right w:w="0" w:type="dxa"/>
      </w:tblCellMar>
    </w:tblPr>
  </w:style>
  <w:style w:type="table" w:customStyle="1" w:styleId="210">
    <w:name w:val="Сетка таблицы21"/>
    <w:basedOn w:val="a2"/>
    <w:next w:val="a8"/>
    <w:uiPriority w:val="39"/>
    <w:rsid w:val="00B42A51"/>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a1"/>
    <w:rsid w:val="006161F9"/>
    <w:rPr>
      <w:rFonts w:ascii="TimesNewRomanPSMT" w:hAnsi="TimesNewRomanPSMT" w:hint="default"/>
      <w:b w:val="0"/>
      <w:bCs w:val="0"/>
      <w:i w:val="0"/>
      <w:iCs w:val="0"/>
      <w:color w:val="000000"/>
      <w:sz w:val="18"/>
      <w:szCs w:val="18"/>
    </w:rPr>
  </w:style>
  <w:style w:type="character" w:customStyle="1" w:styleId="fontstyle31">
    <w:name w:val="fontstyle31"/>
    <w:basedOn w:val="a1"/>
    <w:rsid w:val="00113100"/>
    <w:rPr>
      <w:rFonts w:ascii="TimesNewRomanPS-BoldItalicMT" w:hAnsi="TimesNewRomanPS-BoldItalicMT" w:hint="default"/>
      <w:b/>
      <w:bCs/>
      <w:i/>
      <w:iCs/>
      <w:color w:val="000000"/>
      <w:sz w:val="24"/>
      <w:szCs w:val="24"/>
    </w:rPr>
  </w:style>
  <w:style w:type="character" w:customStyle="1" w:styleId="fontstyle41">
    <w:name w:val="fontstyle41"/>
    <w:basedOn w:val="a1"/>
    <w:rsid w:val="00113100"/>
    <w:rPr>
      <w:rFonts w:ascii="TimesNewRomanPS-ItalicMT" w:hAnsi="TimesNewRomanPS-ItalicMT" w:hint="default"/>
      <w:b w:val="0"/>
      <w:bCs w:val="0"/>
      <w:i/>
      <w:iCs/>
      <w:color w:val="000000"/>
      <w:sz w:val="22"/>
      <w:szCs w:val="22"/>
    </w:rPr>
  </w:style>
  <w:style w:type="character" w:customStyle="1" w:styleId="extended-textshort">
    <w:name w:val="extended-text__short"/>
    <w:basedOn w:val="a1"/>
    <w:rsid w:val="00113100"/>
  </w:style>
  <w:style w:type="character" w:customStyle="1" w:styleId="fontstyle51">
    <w:name w:val="fontstyle51"/>
    <w:basedOn w:val="a1"/>
    <w:rsid w:val="00113100"/>
    <w:rPr>
      <w:rFonts w:ascii="SymbolMT" w:hAnsi="SymbolMT" w:hint="default"/>
      <w:b w:val="0"/>
      <w:bCs w:val="0"/>
      <w:i w:val="0"/>
      <w:iCs w:val="0"/>
      <w:color w:val="000000"/>
      <w:sz w:val="22"/>
      <w:szCs w:val="22"/>
    </w:rPr>
  </w:style>
  <w:style w:type="character" w:customStyle="1" w:styleId="nowrap">
    <w:name w:val="nowrap"/>
    <w:basedOn w:val="a1"/>
    <w:rsid w:val="00CB4CC1"/>
  </w:style>
  <w:style w:type="character" w:customStyle="1" w:styleId="author">
    <w:name w:val="author"/>
    <w:basedOn w:val="a1"/>
    <w:rsid w:val="003822AB"/>
  </w:style>
  <w:style w:type="character" w:customStyle="1" w:styleId="articletitle">
    <w:name w:val="articletitle"/>
    <w:basedOn w:val="a1"/>
    <w:rsid w:val="003822AB"/>
  </w:style>
  <w:style w:type="character" w:customStyle="1" w:styleId="journaltitle">
    <w:name w:val="journaltitle"/>
    <w:basedOn w:val="a1"/>
    <w:rsid w:val="003822AB"/>
  </w:style>
  <w:style w:type="character" w:customStyle="1" w:styleId="vol">
    <w:name w:val="vol"/>
    <w:basedOn w:val="a1"/>
    <w:rsid w:val="003822AB"/>
  </w:style>
  <w:style w:type="character" w:customStyle="1" w:styleId="pubyear">
    <w:name w:val="pubyear"/>
    <w:basedOn w:val="a1"/>
    <w:rsid w:val="003822AB"/>
  </w:style>
  <w:style w:type="character" w:customStyle="1" w:styleId="pagefirst">
    <w:name w:val="pagefirst"/>
    <w:basedOn w:val="a1"/>
    <w:rsid w:val="00D35D87"/>
  </w:style>
  <w:style w:type="character" w:customStyle="1" w:styleId="pagelast">
    <w:name w:val="pagelast"/>
    <w:basedOn w:val="a1"/>
    <w:rsid w:val="00D35D87"/>
  </w:style>
  <w:style w:type="paragraph" w:styleId="afff2">
    <w:name w:val="Bibliography"/>
    <w:basedOn w:val="a0"/>
    <w:next w:val="a0"/>
    <w:uiPriority w:val="37"/>
    <w:unhideWhenUsed/>
    <w:rsid w:val="00BC59D1"/>
    <w:pPr>
      <w:tabs>
        <w:tab w:val="left" w:pos="504"/>
      </w:tabs>
      <w:spacing w:after="240"/>
      <w:ind w:left="504" w:hanging="504"/>
    </w:pPr>
  </w:style>
  <w:style w:type="character" w:customStyle="1" w:styleId="2Corbel">
    <w:name w:val="Основной текст (2) + Corbel"/>
    <w:aliases w:val="9,5 pt,Основной текст (2) + 9"/>
    <w:basedOn w:val="a1"/>
    <w:rsid w:val="00417394"/>
    <w:rPr>
      <w:rFonts w:ascii="Corbel" w:eastAsia="Corbel" w:hAnsi="Corbel" w:cs="Corbel" w:hint="default"/>
      <w:b w:val="0"/>
      <w:bCs w:val="0"/>
      <w:i w:val="0"/>
      <w:iCs w:val="0"/>
      <w:smallCaps w:val="0"/>
      <w:strike w:val="0"/>
      <w:dstrike w:val="0"/>
      <w:color w:val="000000"/>
      <w:spacing w:val="0"/>
      <w:w w:val="100"/>
      <w:position w:val="0"/>
      <w:sz w:val="19"/>
      <w:szCs w:val="19"/>
      <w:u w:val="none"/>
      <w:effect w:val="none"/>
      <w:lang w:val="ru-RU" w:eastAsia="ru-RU" w:bidi="ru-RU"/>
    </w:rPr>
  </w:style>
  <w:style w:type="character" w:customStyle="1" w:styleId="2b">
    <w:name w:val="Основной текст (2) + Полужирный"/>
    <w:basedOn w:val="a1"/>
    <w:rsid w:val="0020316C"/>
    <w:rPr>
      <w:rFonts w:ascii="Times New Roman" w:eastAsia="Times New Roman" w:hAnsi="Times New Roman" w:cs="Times New Roman" w:hint="default"/>
      <w:b/>
      <w:bCs/>
      <w:i w:val="0"/>
      <w:iCs w:val="0"/>
      <w:smallCaps w:val="0"/>
      <w:strike w:val="0"/>
      <w:dstrike w:val="0"/>
      <w:color w:val="000000"/>
      <w:spacing w:val="0"/>
      <w:w w:val="100"/>
      <w:position w:val="0"/>
      <w:sz w:val="22"/>
      <w:szCs w:val="22"/>
      <w:u w:val="none"/>
      <w:effect w:val="none"/>
      <w:lang w:val="ru-RU" w:eastAsia="ru-RU" w:bidi="ru-RU"/>
    </w:rPr>
  </w:style>
  <w:style w:type="character" w:customStyle="1" w:styleId="afff3">
    <w:name w:val="Подпись к таблице_"/>
    <w:basedOn w:val="a1"/>
    <w:link w:val="afff4"/>
    <w:locked/>
    <w:rsid w:val="00491CBF"/>
    <w:rPr>
      <w:rFonts w:ascii="Times New Roman" w:eastAsia="Times New Roman" w:hAnsi="Times New Roman" w:cs="Times New Roman"/>
      <w:b/>
      <w:bCs/>
      <w:shd w:val="clear" w:color="auto" w:fill="FFFFFF"/>
    </w:rPr>
  </w:style>
  <w:style w:type="paragraph" w:customStyle="1" w:styleId="afff4">
    <w:name w:val="Подпись к таблице"/>
    <w:basedOn w:val="a0"/>
    <w:link w:val="afff3"/>
    <w:rsid w:val="00491CBF"/>
    <w:pPr>
      <w:widowControl w:val="0"/>
      <w:shd w:val="clear" w:color="auto" w:fill="FFFFFF"/>
      <w:spacing w:line="254" w:lineRule="exact"/>
      <w:ind w:firstLine="360"/>
    </w:pPr>
    <w:rPr>
      <w:rFonts w:eastAsia="Times New Roman"/>
      <w:b/>
      <w:bCs/>
      <w:sz w:val="22"/>
      <w:szCs w:val="22"/>
      <w:lang w:eastAsia="en-US"/>
    </w:rPr>
  </w:style>
  <w:style w:type="character" w:customStyle="1" w:styleId="210pt">
    <w:name w:val="Основной текст (2) + 10 pt"/>
    <w:basedOn w:val="28"/>
    <w:rsid w:val="00584C90"/>
    <w:rPr>
      <w:rFonts w:ascii="Times New Roman" w:eastAsia="Times New Roman" w:hAnsi="Times New Roman" w:cs="Times New Roman"/>
      <w:b w:val="0"/>
      <w:bCs w:val="0"/>
      <w:color w:val="000000"/>
      <w:spacing w:val="0"/>
      <w:w w:val="100"/>
      <w:position w:val="0"/>
      <w:sz w:val="20"/>
      <w:szCs w:val="20"/>
      <w:shd w:val="clear" w:color="auto" w:fill="FFFFFF"/>
      <w:lang w:val="ru-RU" w:eastAsia="ru-RU" w:bidi="ru-RU"/>
    </w:rPr>
  </w:style>
  <w:style w:type="character" w:customStyle="1" w:styleId="2ArialNarrow">
    <w:name w:val="Основной текст (2) + Arial Narrow"/>
    <w:aliases w:val="6 pt,Курсив"/>
    <w:basedOn w:val="28"/>
    <w:rsid w:val="00584C90"/>
    <w:rPr>
      <w:rFonts w:ascii="Arial Narrow" w:eastAsia="Arial Narrow" w:hAnsi="Arial Narrow" w:cs="Arial Narrow"/>
      <w:b w:val="0"/>
      <w:bCs w:val="0"/>
      <w:i/>
      <w:iCs/>
      <w:color w:val="000000"/>
      <w:spacing w:val="0"/>
      <w:w w:val="100"/>
      <w:position w:val="0"/>
      <w:sz w:val="12"/>
      <w:szCs w:val="12"/>
      <w:shd w:val="clear" w:color="auto" w:fill="FFFFFF"/>
      <w:lang w:val="en-US" w:eastAsia="en-US" w:bidi="en-US"/>
    </w:rPr>
  </w:style>
  <w:style w:type="character" w:customStyle="1" w:styleId="37">
    <w:name w:val="Основной текст (3)_"/>
    <w:basedOn w:val="a1"/>
    <w:link w:val="38"/>
    <w:locked/>
    <w:rsid w:val="008863C9"/>
    <w:rPr>
      <w:rFonts w:ascii="Times New Roman" w:eastAsia="Times New Roman" w:hAnsi="Times New Roman" w:cs="Times New Roman"/>
      <w:b/>
      <w:bCs/>
      <w:shd w:val="clear" w:color="auto" w:fill="FFFFFF"/>
    </w:rPr>
  </w:style>
  <w:style w:type="paragraph" w:customStyle="1" w:styleId="38">
    <w:name w:val="Основной текст (3)"/>
    <w:basedOn w:val="a0"/>
    <w:link w:val="37"/>
    <w:rsid w:val="008863C9"/>
    <w:pPr>
      <w:widowControl w:val="0"/>
      <w:shd w:val="clear" w:color="auto" w:fill="FFFFFF"/>
      <w:spacing w:before="140" w:after="140" w:line="244" w:lineRule="exact"/>
      <w:ind w:hanging="1040"/>
    </w:pPr>
    <w:rPr>
      <w:rFonts w:eastAsia="Times New Roman"/>
      <w:b/>
      <w:bCs/>
      <w:sz w:val="22"/>
      <w:szCs w:val="22"/>
      <w:lang w:eastAsia="en-US"/>
    </w:rPr>
  </w:style>
  <w:style w:type="character" w:customStyle="1" w:styleId="lrzxr">
    <w:name w:val="lrzxr"/>
    <w:basedOn w:val="a1"/>
    <w:rsid w:val="004541CE"/>
  </w:style>
  <w:style w:type="character" w:customStyle="1" w:styleId="DefaultChar">
    <w:name w:val="Default Char"/>
    <w:link w:val="Default"/>
    <w:locked/>
    <w:rsid w:val="00B47726"/>
    <w:rPr>
      <w:rFonts w:ascii="Times New Roman" w:eastAsia="Times New Roman" w:hAnsi="Times New Roman" w:cs="Times New Roman"/>
      <w:color w:val="000000"/>
      <w:sz w:val="24"/>
      <w:szCs w:val="24"/>
      <w:lang w:eastAsia="ru-RU"/>
    </w:rPr>
  </w:style>
  <w:style w:type="table" w:customStyle="1" w:styleId="TableGrid11">
    <w:name w:val="TableGrid11"/>
    <w:rsid w:val="00AB20DF"/>
    <w:rPr>
      <w:rFonts w:ascii="Calibri" w:eastAsia="Times New Roman" w:hAnsi="Calibri" w:cs="Times New Roman"/>
      <w:lang w:eastAsia="ru-RU"/>
    </w:rPr>
    <w:tblPr>
      <w:tblCellMar>
        <w:top w:w="0" w:type="dxa"/>
        <w:left w:w="0" w:type="dxa"/>
        <w:bottom w:w="0" w:type="dxa"/>
        <w:right w:w="0" w:type="dxa"/>
      </w:tblCellMar>
    </w:tblPr>
  </w:style>
  <w:style w:type="table" w:customStyle="1" w:styleId="TableGrid21">
    <w:name w:val="TableGrid21"/>
    <w:rsid w:val="00AB20DF"/>
    <w:rPr>
      <w:rFonts w:ascii="Calibri" w:eastAsia="Times New Roman" w:hAnsi="Calibri" w:cs="Times New Roman"/>
      <w:lang w:eastAsia="ru-RU"/>
    </w:rPr>
    <w:tblPr>
      <w:tblCellMar>
        <w:top w:w="0" w:type="dxa"/>
        <w:left w:w="0" w:type="dxa"/>
        <w:bottom w:w="0" w:type="dxa"/>
        <w:right w:w="0" w:type="dxa"/>
      </w:tblCellMar>
    </w:tblPr>
  </w:style>
  <w:style w:type="character" w:customStyle="1" w:styleId="UnresolvedMention1">
    <w:name w:val="Unresolved Mention1"/>
    <w:basedOn w:val="a1"/>
    <w:uiPriority w:val="99"/>
    <w:semiHidden/>
    <w:unhideWhenUsed/>
    <w:rsid w:val="00AB20DF"/>
    <w:rPr>
      <w:color w:val="605E5C"/>
      <w:shd w:val="clear" w:color="auto" w:fill="E1DFDD"/>
    </w:rPr>
  </w:style>
  <w:style w:type="character" w:customStyle="1" w:styleId="afff5">
    <w:name w:val="_"/>
    <w:basedOn w:val="a1"/>
    <w:rsid w:val="00AB20DF"/>
  </w:style>
  <w:style w:type="character" w:customStyle="1" w:styleId="hitinf">
    <w:name w:val="hit_inf"/>
    <w:basedOn w:val="a1"/>
    <w:rsid w:val="00AB20DF"/>
  </w:style>
  <w:style w:type="character" w:customStyle="1" w:styleId="hitsyn">
    <w:name w:val="hit_syn"/>
    <w:basedOn w:val="a1"/>
    <w:rsid w:val="00AB20DF"/>
  </w:style>
  <w:style w:type="character" w:customStyle="1" w:styleId="blk">
    <w:name w:val="blk"/>
    <w:rsid w:val="00AB20DF"/>
  </w:style>
  <w:style w:type="character" w:customStyle="1" w:styleId="1d">
    <w:name w:val="Основной текст1"/>
    <w:basedOn w:val="a1"/>
    <w:rsid w:val="002002E8"/>
    <w:rPr>
      <w:rFonts w:ascii="Times New Roman" w:eastAsia="Times New Roman" w:hAnsi="Times New Roman" w:cs="Times New Roman"/>
      <w:color w:val="000000"/>
      <w:spacing w:val="0"/>
      <w:w w:val="100"/>
      <w:position w:val="0"/>
      <w:u w:val="single"/>
      <w:shd w:val="clear" w:color="auto" w:fill="FFFFFF"/>
      <w:lang w:val="ru-RU" w:eastAsia="ru-RU" w:bidi="ru-RU"/>
    </w:rPr>
  </w:style>
  <w:style w:type="paragraph" w:customStyle="1" w:styleId="ConsNonformat">
    <w:name w:val="ConsNonformat"/>
    <w:rsid w:val="00AB01E2"/>
    <w:pPr>
      <w:widowControl w:val="0"/>
      <w:autoSpaceDE w:val="0"/>
      <w:autoSpaceDN w:val="0"/>
      <w:adjustRightInd w:val="0"/>
    </w:pPr>
    <w:rPr>
      <w:rFonts w:ascii="Courier New" w:eastAsia="Times New Roman" w:hAnsi="Courier New" w:cs="Courier New"/>
      <w:sz w:val="24"/>
      <w:szCs w:val="24"/>
      <w:lang w:eastAsia="ru-RU"/>
    </w:rPr>
  </w:style>
  <w:style w:type="paragraph" w:customStyle="1" w:styleId="ConsPlusNormal">
    <w:name w:val="ConsPlusNormal"/>
    <w:rsid w:val="00D36F2F"/>
    <w:pPr>
      <w:widowControl w:val="0"/>
      <w:autoSpaceDE w:val="0"/>
      <w:autoSpaceDN w:val="0"/>
      <w:adjustRightInd w:val="0"/>
    </w:pPr>
    <w:rPr>
      <w:rFonts w:ascii="Arial" w:eastAsiaTheme="minorEastAsia" w:hAnsi="Arial" w:cs="Arial"/>
      <w:sz w:val="20"/>
      <w:szCs w:val="20"/>
      <w:lang w:eastAsia="ru-RU"/>
    </w:rPr>
  </w:style>
  <w:style w:type="character" w:customStyle="1" w:styleId="afff6">
    <w:name w:val="Основной текст_"/>
    <w:basedOn w:val="a1"/>
    <w:rsid w:val="00B804A9"/>
    <w:rPr>
      <w:rFonts w:ascii="Times New Roman" w:eastAsia="Times New Roman" w:hAnsi="Times New Roman" w:cs="Times New Roman"/>
      <w:spacing w:val="-2"/>
      <w:shd w:val="clear" w:color="auto" w:fill="FFFFFF"/>
    </w:rPr>
  </w:style>
  <w:style w:type="character" w:customStyle="1" w:styleId="mnn-name-in-link">
    <w:name w:val="mnn-name-in-link"/>
    <w:basedOn w:val="a1"/>
    <w:rsid w:val="003D0C91"/>
  </w:style>
  <w:style w:type="paragraph" w:customStyle="1" w:styleId="opispole">
    <w:name w:val="opis_pole"/>
    <w:basedOn w:val="a0"/>
    <w:rsid w:val="00184AA4"/>
    <w:pPr>
      <w:spacing w:before="100" w:beforeAutospacing="1" w:after="100" w:afterAutospacing="1"/>
      <w:jc w:val="left"/>
    </w:pPr>
    <w:rPr>
      <w:rFonts w:eastAsia="Times New Roman"/>
      <w:lang w:eastAsia="ru-RU"/>
    </w:rPr>
  </w:style>
  <w:style w:type="paragraph" w:customStyle="1" w:styleId="tablesubscr">
    <w:name w:val="tablesubscr"/>
    <w:basedOn w:val="a0"/>
    <w:rsid w:val="00184AA4"/>
    <w:pPr>
      <w:spacing w:before="100" w:beforeAutospacing="1" w:after="100" w:afterAutospacing="1"/>
      <w:jc w:val="left"/>
    </w:pPr>
    <w:rPr>
      <w:rFonts w:eastAsia="Times New Roman"/>
      <w:lang w:eastAsia="ru-RU"/>
    </w:rPr>
  </w:style>
  <w:style w:type="character" w:customStyle="1" w:styleId="w">
    <w:name w:val="w"/>
    <w:basedOn w:val="a1"/>
    <w:rsid w:val="005B1025"/>
  </w:style>
  <w:style w:type="character" w:customStyle="1" w:styleId="med1">
    <w:name w:val="med1"/>
    <w:basedOn w:val="a1"/>
    <w:rsid w:val="00557F15"/>
  </w:style>
  <w:style w:type="character" w:customStyle="1" w:styleId="UnresolvedMention">
    <w:name w:val="Unresolved Mention"/>
    <w:basedOn w:val="a1"/>
    <w:uiPriority w:val="99"/>
    <w:semiHidden/>
    <w:unhideWhenUsed/>
    <w:rsid w:val="00357799"/>
    <w:rPr>
      <w:color w:val="605E5C"/>
      <w:shd w:val="clear" w:color="auto" w:fill="E1DFDD"/>
    </w:rPr>
  </w:style>
  <w:style w:type="paragraph" w:customStyle="1" w:styleId="afff7">
    <w:name w:val="СФ_Примечание"/>
    <w:basedOn w:val="affb"/>
    <w:uiPriority w:val="11"/>
    <w:qFormat/>
    <w:rsid w:val="00306A4A"/>
    <w:pPr>
      <w:spacing w:line="240" w:lineRule="auto"/>
      <w:jc w:val="left"/>
    </w:pPr>
    <w:rPr>
      <w:sz w:val="20"/>
    </w:rPr>
  </w:style>
  <w:style w:type="paragraph" w:customStyle="1" w:styleId="afff8">
    <w:name w:val="СФ_Таблица"/>
    <w:basedOn w:val="affb"/>
    <w:uiPriority w:val="11"/>
    <w:qFormat/>
    <w:rsid w:val="00F7545F"/>
    <w:pPr>
      <w:spacing w:before="0" w:after="0" w:line="240" w:lineRule="auto"/>
    </w:pPr>
    <w:rPr>
      <w:sz w:val="20"/>
    </w:rPr>
  </w:style>
  <w:style w:type="character" w:customStyle="1" w:styleId="afff9">
    <w:name w:val="СФ_Инструкции"/>
    <w:basedOn w:val="a1"/>
    <w:uiPriority w:val="1"/>
    <w:rsid w:val="00515DB2"/>
    <w:rPr>
      <w:bdr w:val="none" w:sz="0" w:space="0" w:color="auto"/>
      <w:shd w:val="clear" w:color="auto" w:fill="D6E3BC" w:themeFill="accent3" w:themeFillTint="66"/>
    </w:rPr>
  </w:style>
  <w:style w:type="table" w:customStyle="1" w:styleId="TableNormal">
    <w:name w:val="Table Normal"/>
    <w:uiPriority w:val="2"/>
    <w:semiHidden/>
    <w:unhideWhenUsed/>
    <w:qFormat/>
    <w:rsid w:val="00200EBA"/>
    <w:pPr>
      <w:widowControl w:val="0"/>
      <w:autoSpaceDE w:val="0"/>
      <w:autoSpaceDN w:val="0"/>
      <w:jc w:val="left"/>
    </w:pPr>
    <w:rPr>
      <w:rFonts w:eastAsiaTheme="minorHAnsi"/>
      <w:lang w:val="en-US"/>
    </w:rPr>
    <w:tblPr>
      <w:tblInd w:w="0" w:type="dxa"/>
      <w:tblCellMar>
        <w:top w:w="0" w:type="dxa"/>
        <w:left w:w="0" w:type="dxa"/>
        <w:bottom w:w="0" w:type="dxa"/>
        <w:right w:w="0" w:type="dxa"/>
      </w:tblCellMar>
    </w:tblPr>
  </w:style>
  <w:style w:type="character" w:styleId="afffa">
    <w:name w:val="endnote reference"/>
    <w:basedOn w:val="a1"/>
    <w:uiPriority w:val="99"/>
    <w:semiHidden/>
    <w:unhideWhenUsed/>
    <w:rsid w:val="00FF3C6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35728">
      <w:bodyDiv w:val="1"/>
      <w:marLeft w:val="0"/>
      <w:marRight w:val="0"/>
      <w:marTop w:val="0"/>
      <w:marBottom w:val="0"/>
      <w:divBdr>
        <w:top w:val="none" w:sz="0" w:space="0" w:color="auto"/>
        <w:left w:val="none" w:sz="0" w:space="0" w:color="auto"/>
        <w:bottom w:val="none" w:sz="0" w:space="0" w:color="auto"/>
        <w:right w:val="none" w:sz="0" w:space="0" w:color="auto"/>
      </w:divBdr>
    </w:div>
    <w:div w:id="7947653">
      <w:bodyDiv w:val="1"/>
      <w:marLeft w:val="0"/>
      <w:marRight w:val="0"/>
      <w:marTop w:val="0"/>
      <w:marBottom w:val="0"/>
      <w:divBdr>
        <w:top w:val="none" w:sz="0" w:space="0" w:color="auto"/>
        <w:left w:val="none" w:sz="0" w:space="0" w:color="auto"/>
        <w:bottom w:val="none" w:sz="0" w:space="0" w:color="auto"/>
        <w:right w:val="none" w:sz="0" w:space="0" w:color="auto"/>
      </w:divBdr>
    </w:div>
    <w:div w:id="10493349">
      <w:bodyDiv w:val="1"/>
      <w:marLeft w:val="0"/>
      <w:marRight w:val="0"/>
      <w:marTop w:val="0"/>
      <w:marBottom w:val="0"/>
      <w:divBdr>
        <w:top w:val="none" w:sz="0" w:space="0" w:color="auto"/>
        <w:left w:val="none" w:sz="0" w:space="0" w:color="auto"/>
        <w:bottom w:val="none" w:sz="0" w:space="0" w:color="auto"/>
        <w:right w:val="none" w:sz="0" w:space="0" w:color="auto"/>
      </w:divBdr>
    </w:div>
    <w:div w:id="11031495">
      <w:bodyDiv w:val="1"/>
      <w:marLeft w:val="0"/>
      <w:marRight w:val="0"/>
      <w:marTop w:val="0"/>
      <w:marBottom w:val="0"/>
      <w:divBdr>
        <w:top w:val="none" w:sz="0" w:space="0" w:color="auto"/>
        <w:left w:val="none" w:sz="0" w:space="0" w:color="auto"/>
        <w:bottom w:val="none" w:sz="0" w:space="0" w:color="auto"/>
        <w:right w:val="none" w:sz="0" w:space="0" w:color="auto"/>
      </w:divBdr>
    </w:div>
    <w:div w:id="11762253">
      <w:bodyDiv w:val="1"/>
      <w:marLeft w:val="0"/>
      <w:marRight w:val="0"/>
      <w:marTop w:val="0"/>
      <w:marBottom w:val="0"/>
      <w:divBdr>
        <w:top w:val="none" w:sz="0" w:space="0" w:color="auto"/>
        <w:left w:val="none" w:sz="0" w:space="0" w:color="auto"/>
        <w:bottom w:val="none" w:sz="0" w:space="0" w:color="auto"/>
        <w:right w:val="none" w:sz="0" w:space="0" w:color="auto"/>
      </w:divBdr>
    </w:div>
    <w:div w:id="13921708">
      <w:bodyDiv w:val="1"/>
      <w:marLeft w:val="0"/>
      <w:marRight w:val="0"/>
      <w:marTop w:val="0"/>
      <w:marBottom w:val="0"/>
      <w:divBdr>
        <w:top w:val="none" w:sz="0" w:space="0" w:color="auto"/>
        <w:left w:val="none" w:sz="0" w:space="0" w:color="auto"/>
        <w:bottom w:val="none" w:sz="0" w:space="0" w:color="auto"/>
        <w:right w:val="none" w:sz="0" w:space="0" w:color="auto"/>
      </w:divBdr>
    </w:div>
    <w:div w:id="13961155">
      <w:bodyDiv w:val="1"/>
      <w:marLeft w:val="0"/>
      <w:marRight w:val="0"/>
      <w:marTop w:val="0"/>
      <w:marBottom w:val="0"/>
      <w:divBdr>
        <w:top w:val="none" w:sz="0" w:space="0" w:color="auto"/>
        <w:left w:val="none" w:sz="0" w:space="0" w:color="auto"/>
        <w:bottom w:val="none" w:sz="0" w:space="0" w:color="auto"/>
        <w:right w:val="none" w:sz="0" w:space="0" w:color="auto"/>
      </w:divBdr>
    </w:div>
    <w:div w:id="14697641">
      <w:bodyDiv w:val="1"/>
      <w:marLeft w:val="0"/>
      <w:marRight w:val="0"/>
      <w:marTop w:val="0"/>
      <w:marBottom w:val="0"/>
      <w:divBdr>
        <w:top w:val="none" w:sz="0" w:space="0" w:color="auto"/>
        <w:left w:val="none" w:sz="0" w:space="0" w:color="auto"/>
        <w:bottom w:val="none" w:sz="0" w:space="0" w:color="auto"/>
        <w:right w:val="none" w:sz="0" w:space="0" w:color="auto"/>
      </w:divBdr>
    </w:div>
    <w:div w:id="16122029">
      <w:bodyDiv w:val="1"/>
      <w:marLeft w:val="0"/>
      <w:marRight w:val="0"/>
      <w:marTop w:val="0"/>
      <w:marBottom w:val="0"/>
      <w:divBdr>
        <w:top w:val="none" w:sz="0" w:space="0" w:color="auto"/>
        <w:left w:val="none" w:sz="0" w:space="0" w:color="auto"/>
        <w:bottom w:val="none" w:sz="0" w:space="0" w:color="auto"/>
        <w:right w:val="none" w:sz="0" w:space="0" w:color="auto"/>
      </w:divBdr>
    </w:div>
    <w:div w:id="16123110">
      <w:bodyDiv w:val="1"/>
      <w:marLeft w:val="0"/>
      <w:marRight w:val="0"/>
      <w:marTop w:val="0"/>
      <w:marBottom w:val="0"/>
      <w:divBdr>
        <w:top w:val="none" w:sz="0" w:space="0" w:color="auto"/>
        <w:left w:val="none" w:sz="0" w:space="0" w:color="auto"/>
        <w:bottom w:val="none" w:sz="0" w:space="0" w:color="auto"/>
        <w:right w:val="none" w:sz="0" w:space="0" w:color="auto"/>
      </w:divBdr>
    </w:div>
    <w:div w:id="16657846">
      <w:bodyDiv w:val="1"/>
      <w:marLeft w:val="0"/>
      <w:marRight w:val="0"/>
      <w:marTop w:val="0"/>
      <w:marBottom w:val="0"/>
      <w:divBdr>
        <w:top w:val="none" w:sz="0" w:space="0" w:color="auto"/>
        <w:left w:val="none" w:sz="0" w:space="0" w:color="auto"/>
        <w:bottom w:val="none" w:sz="0" w:space="0" w:color="auto"/>
        <w:right w:val="none" w:sz="0" w:space="0" w:color="auto"/>
      </w:divBdr>
    </w:div>
    <w:div w:id="17633555">
      <w:bodyDiv w:val="1"/>
      <w:marLeft w:val="0"/>
      <w:marRight w:val="0"/>
      <w:marTop w:val="0"/>
      <w:marBottom w:val="0"/>
      <w:divBdr>
        <w:top w:val="none" w:sz="0" w:space="0" w:color="auto"/>
        <w:left w:val="none" w:sz="0" w:space="0" w:color="auto"/>
        <w:bottom w:val="none" w:sz="0" w:space="0" w:color="auto"/>
        <w:right w:val="none" w:sz="0" w:space="0" w:color="auto"/>
      </w:divBdr>
    </w:div>
    <w:div w:id="18552988">
      <w:bodyDiv w:val="1"/>
      <w:marLeft w:val="0"/>
      <w:marRight w:val="0"/>
      <w:marTop w:val="0"/>
      <w:marBottom w:val="0"/>
      <w:divBdr>
        <w:top w:val="none" w:sz="0" w:space="0" w:color="auto"/>
        <w:left w:val="none" w:sz="0" w:space="0" w:color="auto"/>
        <w:bottom w:val="none" w:sz="0" w:space="0" w:color="auto"/>
        <w:right w:val="none" w:sz="0" w:space="0" w:color="auto"/>
      </w:divBdr>
    </w:div>
    <w:div w:id="20210982">
      <w:bodyDiv w:val="1"/>
      <w:marLeft w:val="0"/>
      <w:marRight w:val="0"/>
      <w:marTop w:val="0"/>
      <w:marBottom w:val="0"/>
      <w:divBdr>
        <w:top w:val="none" w:sz="0" w:space="0" w:color="auto"/>
        <w:left w:val="none" w:sz="0" w:space="0" w:color="auto"/>
        <w:bottom w:val="none" w:sz="0" w:space="0" w:color="auto"/>
        <w:right w:val="none" w:sz="0" w:space="0" w:color="auto"/>
      </w:divBdr>
    </w:div>
    <w:div w:id="22638641">
      <w:bodyDiv w:val="1"/>
      <w:marLeft w:val="0"/>
      <w:marRight w:val="0"/>
      <w:marTop w:val="0"/>
      <w:marBottom w:val="0"/>
      <w:divBdr>
        <w:top w:val="none" w:sz="0" w:space="0" w:color="auto"/>
        <w:left w:val="none" w:sz="0" w:space="0" w:color="auto"/>
        <w:bottom w:val="none" w:sz="0" w:space="0" w:color="auto"/>
        <w:right w:val="none" w:sz="0" w:space="0" w:color="auto"/>
      </w:divBdr>
    </w:div>
    <w:div w:id="23603199">
      <w:bodyDiv w:val="1"/>
      <w:marLeft w:val="0"/>
      <w:marRight w:val="0"/>
      <w:marTop w:val="0"/>
      <w:marBottom w:val="0"/>
      <w:divBdr>
        <w:top w:val="none" w:sz="0" w:space="0" w:color="auto"/>
        <w:left w:val="none" w:sz="0" w:space="0" w:color="auto"/>
        <w:bottom w:val="none" w:sz="0" w:space="0" w:color="auto"/>
        <w:right w:val="none" w:sz="0" w:space="0" w:color="auto"/>
      </w:divBdr>
    </w:div>
    <w:div w:id="24446380">
      <w:bodyDiv w:val="1"/>
      <w:marLeft w:val="0"/>
      <w:marRight w:val="0"/>
      <w:marTop w:val="0"/>
      <w:marBottom w:val="0"/>
      <w:divBdr>
        <w:top w:val="none" w:sz="0" w:space="0" w:color="auto"/>
        <w:left w:val="none" w:sz="0" w:space="0" w:color="auto"/>
        <w:bottom w:val="none" w:sz="0" w:space="0" w:color="auto"/>
        <w:right w:val="none" w:sz="0" w:space="0" w:color="auto"/>
      </w:divBdr>
    </w:div>
    <w:div w:id="24720277">
      <w:bodyDiv w:val="1"/>
      <w:marLeft w:val="0"/>
      <w:marRight w:val="0"/>
      <w:marTop w:val="0"/>
      <w:marBottom w:val="0"/>
      <w:divBdr>
        <w:top w:val="none" w:sz="0" w:space="0" w:color="auto"/>
        <w:left w:val="none" w:sz="0" w:space="0" w:color="auto"/>
        <w:bottom w:val="none" w:sz="0" w:space="0" w:color="auto"/>
        <w:right w:val="none" w:sz="0" w:space="0" w:color="auto"/>
      </w:divBdr>
    </w:div>
    <w:div w:id="25103814">
      <w:bodyDiv w:val="1"/>
      <w:marLeft w:val="0"/>
      <w:marRight w:val="0"/>
      <w:marTop w:val="0"/>
      <w:marBottom w:val="0"/>
      <w:divBdr>
        <w:top w:val="none" w:sz="0" w:space="0" w:color="auto"/>
        <w:left w:val="none" w:sz="0" w:space="0" w:color="auto"/>
        <w:bottom w:val="none" w:sz="0" w:space="0" w:color="auto"/>
        <w:right w:val="none" w:sz="0" w:space="0" w:color="auto"/>
      </w:divBdr>
    </w:div>
    <w:div w:id="26411886">
      <w:bodyDiv w:val="1"/>
      <w:marLeft w:val="0"/>
      <w:marRight w:val="0"/>
      <w:marTop w:val="0"/>
      <w:marBottom w:val="0"/>
      <w:divBdr>
        <w:top w:val="none" w:sz="0" w:space="0" w:color="auto"/>
        <w:left w:val="none" w:sz="0" w:space="0" w:color="auto"/>
        <w:bottom w:val="none" w:sz="0" w:space="0" w:color="auto"/>
        <w:right w:val="none" w:sz="0" w:space="0" w:color="auto"/>
      </w:divBdr>
    </w:div>
    <w:div w:id="27222254">
      <w:bodyDiv w:val="1"/>
      <w:marLeft w:val="0"/>
      <w:marRight w:val="0"/>
      <w:marTop w:val="0"/>
      <w:marBottom w:val="0"/>
      <w:divBdr>
        <w:top w:val="none" w:sz="0" w:space="0" w:color="auto"/>
        <w:left w:val="none" w:sz="0" w:space="0" w:color="auto"/>
        <w:bottom w:val="none" w:sz="0" w:space="0" w:color="auto"/>
        <w:right w:val="none" w:sz="0" w:space="0" w:color="auto"/>
      </w:divBdr>
    </w:div>
    <w:div w:id="29647983">
      <w:bodyDiv w:val="1"/>
      <w:marLeft w:val="0"/>
      <w:marRight w:val="0"/>
      <w:marTop w:val="0"/>
      <w:marBottom w:val="0"/>
      <w:divBdr>
        <w:top w:val="none" w:sz="0" w:space="0" w:color="auto"/>
        <w:left w:val="none" w:sz="0" w:space="0" w:color="auto"/>
        <w:bottom w:val="none" w:sz="0" w:space="0" w:color="auto"/>
        <w:right w:val="none" w:sz="0" w:space="0" w:color="auto"/>
      </w:divBdr>
    </w:div>
    <w:div w:id="34501489">
      <w:bodyDiv w:val="1"/>
      <w:marLeft w:val="0"/>
      <w:marRight w:val="0"/>
      <w:marTop w:val="0"/>
      <w:marBottom w:val="0"/>
      <w:divBdr>
        <w:top w:val="none" w:sz="0" w:space="0" w:color="auto"/>
        <w:left w:val="none" w:sz="0" w:space="0" w:color="auto"/>
        <w:bottom w:val="none" w:sz="0" w:space="0" w:color="auto"/>
        <w:right w:val="none" w:sz="0" w:space="0" w:color="auto"/>
      </w:divBdr>
    </w:div>
    <w:div w:id="34891733">
      <w:bodyDiv w:val="1"/>
      <w:marLeft w:val="0"/>
      <w:marRight w:val="0"/>
      <w:marTop w:val="0"/>
      <w:marBottom w:val="0"/>
      <w:divBdr>
        <w:top w:val="none" w:sz="0" w:space="0" w:color="auto"/>
        <w:left w:val="none" w:sz="0" w:space="0" w:color="auto"/>
        <w:bottom w:val="none" w:sz="0" w:space="0" w:color="auto"/>
        <w:right w:val="none" w:sz="0" w:space="0" w:color="auto"/>
      </w:divBdr>
    </w:div>
    <w:div w:id="35743336">
      <w:bodyDiv w:val="1"/>
      <w:marLeft w:val="0"/>
      <w:marRight w:val="0"/>
      <w:marTop w:val="0"/>
      <w:marBottom w:val="0"/>
      <w:divBdr>
        <w:top w:val="none" w:sz="0" w:space="0" w:color="auto"/>
        <w:left w:val="none" w:sz="0" w:space="0" w:color="auto"/>
        <w:bottom w:val="none" w:sz="0" w:space="0" w:color="auto"/>
        <w:right w:val="none" w:sz="0" w:space="0" w:color="auto"/>
      </w:divBdr>
    </w:div>
    <w:div w:id="35743830">
      <w:bodyDiv w:val="1"/>
      <w:marLeft w:val="0"/>
      <w:marRight w:val="0"/>
      <w:marTop w:val="0"/>
      <w:marBottom w:val="0"/>
      <w:divBdr>
        <w:top w:val="none" w:sz="0" w:space="0" w:color="auto"/>
        <w:left w:val="none" w:sz="0" w:space="0" w:color="auto"/>
        <w:bottom w:val="none" w:sz="0" w:space="0" w:color="auto"/>
        <w:right w:val="none" w:sz="0" w:space="0" w:color="auto"/>
      </w:divBdr>
    </w:div>
    <w:div w:id="38434929">
      <w:bodyDiv w:val="1"/>
      <w:marLeft w:val="0"/>
      <w:marRight w:val="0"/>
      <w:marTop w:val="0"/>
      <w:marBottom w:val="0"/>
      <w:divBdr>
        <w:top w:val="none" w:sz="0" w:space="0" w:color="auto"/>
        <w:left w:val="none" w:sz="0" w:space="0" w:color="auto"/>
        <w:bottom w:val="none" w:sz="0" w:space="0" w:color="auto"/>
        <w:right w:val="none" w:sz="0" w:space="0" w:color="auto"/>
      </w:divBdr>
    </w:div>
    <w:div w:id="38818851">
      <w:bodyDiv w:val="1"/>
      <w:marLeft w:val="0"/>
      <w:marRight w:val="0"/>
      <w:marTop w:val="0"/>
      <w:marBottom w:val="0"/>
      <w:divBdr>
        <w:top w:val="none" w:sz="0" w:space="0" w:color="auto"/>
        <w:left w:val="none" w:sz="0" w:space="0" w:color="auto"/>
        <w:bottom w:val="none" w:sz="0" w:space="0" w:color="auto"/>
        <w:right w:val="none" w:sz="0" w:space="0" w:color="auto"/>
      </w:divBdr>
    </w:div>
    <w:div w:id="46299560">
      <w:bodyDiv w:val="1"/>
      <w:marLeft w:val="0"/>
      <w:marRight w:val="0"/>
      <w:marTop w:val="0"/>
      <w:marBottom w:val="0"/>
      <w:divBdr>
        <w:top w:val="none" w:sz="0" w:space="0" w:color="auto"/>
        <w:left w:val="none" w:sz="0" w:space="0" w:color="auto"/>
        <w:bottom w:val="none" w:sz="0" w:space="0" w:color="auto"/>
        <w:right w:val="none" w:sz="0" w:space="0" w:color="auto"/>
      </w:divBdr>
    </w:div>
    <w:div w:id="50005435">
      <w:bodyDiv w:val="1"/>
      <w:marLeft w:val="0"/>
      <w:marRight w:val="0"/>
      <w:marTop w:val="0"/>
      <w:marBottom w:val="0"/>
      <w:divBdr>
        <w:top w:val="none" w:sz="0" w:space="0" w:color="auto"/>
        <w:left w:val="none" w:sz="0" w:space="0" w:color="auto"/>
        <w:bottom w:val="none" w:sz="0" w:space="0" w:color="auto"/>
        <w:right w:val="none" w:sz="0" w:space="0" w:color="auto"/>
      </w:divBdr>
    </w:div>
    <w:div w:id="51926233">
      <w:bodyDiv w:val="1"/>
      <w:marLeft w:val="0"/>
      <w:marRight w:val="0"/>
      <w:marTop w:val="0"/>
      <w:marBottom w:val="0"/>
      <w:divBdr>
        <w:top w:val="none" w:sz="0" w:space="0" w:color="auto"/>
        <w:left w:val="none" w:sz="0" w:space="0" w:color="auto"/>
        <w:bottom w:val="none" w:sz="0" w:space="0" w:color="auto"/>
        <w:right w:val="none" w:sz="0" w:space="0" w:color="auto"/>
      </w:divBdr>
    </w:div>
    <w:div w:id="52700510">
      <w:bodyDiv w:val="1"/>
      <w:marLeft w:val="0"/>
      <w:marRight w:val="0"/>
      <w:marTop w:val="0"/>
      <w:marBottom w:val="0"/>
      <w:divBdr>
        <w:top w:val="none" w:sz="0" w:space="0" w:color="auto"/>
        <w:left w:val="none" w:sz="0" w:space="0" w:color="auto"/>
        <w:bottom w:val="none" w:sz="0" w:space="0" w:color="auto"/>
        <w:right w:val="none" w:sz="0" w:space="0" w:color="auto"/>
      </w:divBdr>
    </w:div>
    <w:div w:id="53353531">
      <w:bodyDiv w:val="1"/>
      <w:marLeft w:val="0"/>
      <w:marRight w:val="0"/>
      <w:marTop w:val="0"/>
      <w:marBottom w:val="0"/>
      <w:divBdr>
        <w:top w:val="none" w:sz="0" w:space="0" w:color="auto"/>
        <w:left w:val="none" w:sz="0" w:space="0" w:color="auto"/>
        <w:bottom w:val="none" w:sz="0" w:space="0" w:color="auto"/>
        <w:right w:val="none" w:sz="0" w:space="0" w:color="auto"/>
      </w:divBdr>
    </w:div>
    <w:div w:id="58674181">
      <w:bodyDiv w:val="1"/>
      <w:marLeft w:val="0"/>
      <w:marRight w:val="0"/>
      <w:marTop w:val="0"/>
      <w:marBottom w:val="0"/>
      <w:divBdr>
        <w:top w:val="none" w:sz="0" w:space="0" w:color="auto"/>
        <w:left w:val="none" w:sz="0" w:space="0" w:color="auto"/>
        <w:bottom w:val="none" w:sz="0" w:space="0" w:color="auto"/>
        <w:right w:val="none" w:sz="0" w:space="0" w:color="auto"/>
      </w:divBdr>
    </w:div>
    <w:div w:id="59443346">
      <w:bodyDiv w:val="1"/>
      <w:marLeft w:val="0"/>
      <w:marRight w:val="0"/>
      <w:marTop w:val="0"/>
      <w:marBottom w:val="0"/>
      <w:divBdr>
        <w:top w:val="none" w:sz="0" w:space="0" w:color="auto"/>
        <w:left w:val="none" w:sz="0" w:space="0" w:color="auto"/>
        <w:bottom w:val="none" w:sz="0" w:space="0" w:color="auto"/>
        <w:right w:val="none" w:sz="0" w:space="0" w:color="auto"/>
      </w:divBdr>
      <w:divsChild>
        <w:div w:id="568923047">
          <w:marLeft w:val="0"/>
          <w:marRight w:val="0"/>
          <w:marTop w:val="0"/>
          <w:marBottom w:val="0"/>
          <w:divBdr>
            <w:top w:val="none" w:sz="0" w:space="0" w:color="auto"/>
            <w:left w:val="none" w:sz="0" w:space="0" w:color="auto"/>
            <w:bottom w:val="none" w:sz="0" w:space="0" w:color="auto"/>
            <w:right w:val="none" w:sz="0" w:space="0" w:color="auto"/>
          </w:divBdr>
        </w:div>
      </w:divsChild>
    </w:div>
    <w:div w:id="59912765">
      <w:bodyDiv w:val="1"/>
      <w:marLeft w:val="0"/>
      <w:marRight w:val="0"/>
      <w:marTop w:val="0"/>
      <w:marBottom w:val="0"/>
      <w:divBdr>
        <w:top w:val="none" w:sz="0" w:space="0" w:color="auto"/>
        <w:left w:val="none" w:sz="0" w:space="0" w:color="auto"/>
        <w:bottom w:val="none" w:sz="0" w:space="0" w:color="auto"/>
        <w:right w:val="none" w:sz="0" w:space="0" w:color="auto"/>
      </w:divBdr>
    </w:div>
    <w:div w:id="60367727">
      <w:bodyDiv w:val="1"/>
      <w:marLeft w:val="0"/>
      <w:marRight w:val="0"/>
      <w:marTop w:val="0"/>
      <w:marBottom w:val="0"/>
      <w:divBdr>
        <w:top w:val="none" w:sz="0" w:space="0" w:color="auto"/>
        <w:left w:val="none" w:sz="0" w:space="0" w:color="auto"/>
        <w:bottom w:val="none" w:sz="0" w:space="0" w:color="auto"/>
        <w:right w:val="none" w:sz="0" w:space="0" w:color="auto"/>
      </w:divBdr>
    </w:div>
    <w:div w:id="62528095">
      <w:bodyDiv w:val="1"/>
      <w:marLeft w:val="0"/>
      <w:marRight w:val="0"/>
      <w:marTop w:val="0"/>
      <w:marBottom w:val="0"/>
      <w:divBdr>
        <w:top w:val="none" w:sz="0" w:space="0" w:color="auto"/>
        <w:left w:val="none" w:sz="0" w:space="0" w:color="auto"/>
        <w:bottom w:val="none" w:sz="0" w:space="0" w:color="auto"/>
        <w:right w:val="none" w:sz="0" w:space="0" w:color="auto"/>
      </w:divBdr>
    </w:div>
    <w:div w:id="64113015">
      <w:bodyDiv w:val="1"/>
      <w:marLeft w:val="0"/>
      <w:marRight w:val="0"/>
      <w:marTop w:val="0"/>
      <w:marBottom w:val="0"/>
      <w:divBdr>
        <w:top w:val="none" w:sz="0" w:space="0" w:color="auto"/>
        <w:left w:val="none" w:sz="0" w:space="0" w:color="auto"/>
        <w:bottom w:val="none" w:sz="0" w:space="0" w:color="auto"/>
        <w:right w:val="none" w:sz="0" w:space="0" w:color="auto"/>
      </w:divBdr>
    </w:div>
    <w:div w:id="66728628">
      <w:bodyDiv w:val="1"/>
      <w:marLeft w:val="0"/>
      <w:marRight w:val="0"/>
      <w:marTop w:val="0"/>
      <w:marBottom w:val="0"/>
      <w:divBdr>
        <w:top w:val="none" w:sz="0" w:space="0" w:color="auto"/>
        <w:left w:val="none" w:sz="0" w:space="0" w:color="auto"/>
        <w:bottom w:val="none" w:sz="0" w:space="0" w:color="auto"/>
        <w:right w:val="none" w:sz="0" w:space="0" w:color="auto"/>
      </w:divBdr>
    </w:div>
    <w:div w:id="67969352">
      <w:bodyDiv w:val="1"/>
      <w:marLeft w:val="0"/>
      <w:marRight w:val="0"/>
      <w:marTop w:val="0"/>
      <w:marBottom w:val="0"/>
      <w:divBdr>
        <w:top w:val="none" w:sz="0" w:space="0" w:color="auto"/>
        <w:left w:val="none" w:sz="0" w:space="0" w:color="auto"/>
        <w:bottom w:val="none" w:sz="0" w:space="0" w:color="auto"/>
        <w:right w:val="none" w:sz="0" w:space="0" w:color="auto"/>
      </w:divBdr>
    </w:div>
    <w:div w:id="70858966">
      <w:bodyDiv w:val="1"/>
      <w:marLeft w:val="0"/>
      <w:marRight w:val="0"/>
      <w:marTop w:val="0"/>
      <w:marBottom w:val="0"/>
      <w:divBdr>
        <w:top w:val="none" w:sz="0" w:space="0" w:color="auto"/>
        <w:left w:val="none" w:sz="0" w:space="0" w:color="auto"/>
        <w:bottom w:val="none" w:sz="0" w:space="0" w:color="auto"/>
        <w:right w:val="none" w:sz="0" w:space="0" w:color="auto"/>
      </w:divBdr>
    </w:div>
    <w:div w:id="72896650">
      <w:bodyDiv w:val="1"/>
      <w:marLeft w:val="0"/>
      <w:marRight w:val="0"/>
      <w:marTop w:val="0"/>
      <w:marBottom w:val="0"/>
      <w:divBdr>
        <w:top w:val="none" w:sz="0" w:space="0" w:color="auto"/>
        <w:left w:val="none" w:sz="0" w:space="0" w:color="auto"/>
        <w:bottom w:val="none" w:sz="0" w:space="0" w:color="auto"/>
        <w:right w:val="none" w:sz="0" w:space="0" w:color="auto"/>
      </w:divBdr>
    </w:div>
    <w:div w:id="74210046">
      <w:bodyDiv w:val="1"/>
      <w:marLeft w:val="0"/>
      <w:marRight w:val="0"/>
      <w:marTop w:val="0"/>
      <w:marBottom w:val="0"/>
      <w:divBdr>
        <w:top w:val="none" w:sz="0" w:space="0" w:color="auto"/>
        <w:left w:val="none" w:sz="0" w:space="0" w:color="auto"/>
        <w:bottom w:val="none" w:sz="0" w:space="0" w:color="auto"/>
        <w:right w:val="none" w:sz="0" w:space="0" w:color="auto"/>
      </w:divBdr>
    </w:div>
    <w:div w:id="74589740">
      <w:bodyDiv w:val="1"/>
      <w:marLeft w:val="0"/>
      <w:marRight w:val="0"/>
      <w:marTop w:val="0"/>
      <w:marBottom w:val="0"/>
      <w:divBdr>
        <w:top w:val="none" w:sz="0" w:space="0" w:color="auto"/>
        <w:left w:val="none" w:sz="0" w:space="0" w:color="auto"/>
        <w:bottom w:val="none" w:sz="0" w:space="0" w:color="auto"/>
        <w:right w:val="none" w:sz="0" w:space="0" w:color="auto"/>
      </w:divBdr>
    </w:div>
    <w:div w:id="74792620">
      <w:bodyDiv w:val="1"/>
      <w:marLeft w:val="0"/>
      <w:marRight w:val="0"/>
      <w:marTop w:val="0"/>
      <w:marBottom w:val="0"/>
      <w:divBdr>
        <w:top w:val="none" w:sz="0" w:space="0" w:color="auto"/>
        <w:left w:val="none" w:sz="0" w:space="0" w:color="auto"/>
        <w:bottom w:val="none" w:sz="0" w:space="0" w:color="auto"/>
        <w:right w:val="none" w:sz="0" w:space="0" w:color="auto"/>
      </w:divBdr>
    </w:div>
    <w:div w:id="75444450">
      <w:bodyDiv w:val="1"/>
      <w:marLeft w:val="0"/>
      <w:marRight w:val="0"/>
      <w:marTop w:val="0"/>
      <w:marBottom w:val="0"/>
      <w:divBdr>
        <w:top w:val="none" w:sz="0" w:space="0" w:color="auto"/>
        <w:left w:val="none" w:sz="0" w:space="0" w:color="auto"/>
        <w:bottom w:val="none" w:sz="0" w:space="0" w:color="auto"/>
        <w:right w:val="none" w:sz="0" w:space="0" w:color="auto"/>
      </w:divBdr>
    </w:div>
    <w:div w:id="76363994">
      <w:bodyDiv w:val="1"/>
      <w:marLeft w:val="0"/>
      <w:marRight w:val="0"/>
      <w:marTop w:val="0"/>
      <w:marBottom w:val="0"/>
      <w:divBdr>
        <w:top w:val="none" w:sz="0" w:space="0" w:color="auto"/>
        <w:left w:val="none" w:sz="0" w:space="0" w:color="auto"/>
        <w:bottom w:val="none" w:sz="0" w:space="0" w:color="auto"/>
        <w:right w:val="none" w:sz="0" w:space="0" w:color="auto"/>
      </w:divBdr>
    </w:div>
    <w:div w:id="80613497">
      <w:bodyDiv w:val="1"/>
      <w:marLeft w:val="0"/>
      <w:marRight w:val="0"/>
      <w:marTop w:val="0"/>
      <w:marBottom w:val="0"/>
      <w:divBdr>
        <w:top w:val="none" w:sz="0" w:space="0" w:color="auto"/>
        <w:left w:val="none" w:sz="0" w:space="0" w:color="auto"/>
        <w:bottom w:val="none" w:sz="0" w:space="0" w:color="auto"/>
        <w:right w:val="none" w:sz="0" w:space="0" w:color="auto"/>
      </w:divBdr>
    </w:div>
    <w:div w:id="81489486">
      <w:bodyDiv w:val="1"/>
      <w:marLeft w:val="0"/>
      <w:marRight w:val="0"/>
      <w:marTop w:val="0"/>
      <w:marBottom w:val="0"/>
      <w:divBdr>
        <w:top w:val="none" w:sz="0" w:space="0" w:color="auto"/>
        <w:left w:val="none" w:sz="0" w:space="0" w:color="auto"/>
        <w:bottom w:val="none" w:sz="0" w:space="0" w:color="auto"/>
        <w:right w:val="none" w:sz="0" w:space="0" w:color="auto"/>
      </w:divBdr>
    </w:div>
    <w:div w:id="85687424">
      <w:bodyDiv w:val="1"/>
      <w:marLeft w:val="0"/>
      <w:marRight w:val="0"/>
      <w:marTop w:val="0"/>
      <w:marBottom w:val="0"/>
      <w:divBdr>
        <w:top w:val="none" w:sz="0" w:space="0" w:color="auto"/>
        <w:left w:val="none" w:sz="0" w:space="0" w:color="auto"/>
        <w:bottom w:val="none" w:sz="0" w:space="0" w:color="auto"/>
        <w:right w:val="none" w:sz="0" w:space="0" w:color="auto"/>
      </w:divBdr>
    </w:div>
    <w:div w:id="86392209">
      <w:bodyDiv w:val="1"/>
      <w:marLeft w:val="0"/>
      <w:marRight w:val="0"/>
      <w:marTop w:val="0"/>
      <w:marBottom w:val="0"/>
      <w:divBdr>
        <w:top w:val="none" w:sz="0" w:space="0" w:color="auto"/>
        <w:left w:val="none" w:sz="0" w:space="0" w:color="auto"/>
        <w:bottom w:val="none" w:sz="0" w:space="0" w:color="auto"/>
        <w:right w:val="none" w:sz="0" w:space="0" w:color="auto"/>
      </w:divBdr>
    </w:div>
    <w:div w:id="87431115">
      <w:bodyDiv w:val="1"/>
      <w:marLeft w:val="0"/>
      <w:marRight w:val="0"/>
      <w:marTop w:val="0"/>
      <w:marBottom w:val="0"/>
      <w:divBdr>
        <w:top w:val="none" w:sz="0" w:space="0" w:color="auto"/>
        <w:left w:val="none" w:sz="0" w:space="0" w:color="auto"/>
        <w:bottom w:val="none" w:sz="0" w:space="0" w:color="auto"/>
        <w:right w:val="none" w:sz="0" w:space="0" w:color="auto"/>
      </w:divBdr>
    </w:div>
    <w:div w:id="89084522">
      <w:bodyDiv w:val="1"/>
      <w:marLeft w:val="0"/>
      <w:marRight w:val="0"/>
      <w:marTop w:val="0"/>
      <w:marBottom w:val="0"/>
      <w:divBdr>
        <w:top w:val="none" w:sz="0" w:space="0" w:color="auto"/>
        <w:left w:val="none" w:sz="0" w:space="0" w:color="auto"/>
        <w:bottom w:val="none" w:sz="0" w:space="0" w:color="auto"/>
        <w:right w:val="none" w:sz="0" w:space="0" w:color="auto"/>
      </w:divBdr>
    </w:div>
    <w:div w:id="89785298">
      <w:bodyDiv w:val="1"/>
      <w:marLeft w:val="0"/>
      <w:marRight w:val="0"/>
      <w:marTop w:val="0"/>
      <w:marBottom w:val="0"/>
      <w:divBdr>
        <w:top w:val="none" w:sz="0" w:space="0" w:color="auto"/>
        <w:left w:val="none" w:sz="0" w:space="0" w:color="auto"/>
        <w:bottom w:val="none" w:sz="0" w:space="0" w:color="auto"/>
        <w:right w:val="none" w:sz="0" w:space="0" w:color="auto"/>
      </w:divBdr>
    </w:div>
    <w:div w:id="93019579">
      <w:bodyDiv w:val="1"/>
      <w:marLeft w:val="0"/>
      <w:marRight w:val="0"/>
      <w:marTop w:val="0"/>
      <w:marBottom w:val="0"/>
      <w:divBdr>
        <w:top w:val="none" w:sz="0" w:space="0" w:color="auto"/>
        <w:left w:val="none" w:sz="0" w:space="0" w:color="auto"/>
        <w:bottom w:val="none" w:sz="0" w:space="0" w:color="auto"/>
        <w:right w:val="none" w:sz="0" w:space="0" w:color="auto"/>
      </w:divBdr>
      <w:divsChild>
        <w:div w:id="1267154686">
          <w:marLeft w:val="0"/>
          <w:marRight w:val="0"/>
          <w:marTop w:val="0"/>
          <w:marBottom w:val="0"/>
          <w:divBdr>
            <w:top w:val="none" w:sz="0" w:space="0" w:color="auto"/>
            <w:left w:val="none" w:sz="0" w:space="0" w:color="auto"/>
            <w:bottom w:val="none" w:sz="0" w:space="0" w:color="auto"/>
            <w:right w:val="none" w:sz="0" w:space="0" w:color="auto"/>
          </w:divBdr>
        </w:div>
      </w:divsChild>
    </w:div>
    <w:div w:id="93475189">
      <w:bodyDiv w:val="1"/>
      <w:marLeft w:val="0"/>
      <w:marRight w:val="0"/>
      <w:marTop w:val="0"/>
      <w:marBottom w:val="0"/>
      <w:divBdr>
        <w:top w:val="none" w:sz="0" w:space="0" w:color="auto"/>
        <w:left w:val="none" w:sz="0" w:space="0" w:color="auto"/>
        <w:bottom w:val="none" w:sz="0" w:space="0" w:color="auto"/>
        <w:right w:val="none" w:sz="0" w:space="0" w:color="auto"/>
      </w:divBdr>
    </w:div>
    <w:div w:id="101266878">
      <w:bodyDiv w:val="1"/>
      <w:marLeft w:val="0"/>
      <w:marRight w:val="0"/>
      <w:marTop w:val="0"/>
      <w:marBottom w:val="0"/>
      <w:divBdr>
        <w:top w:val="none" w:sz="0" w:space="0" w:color="auto"/>
        <w:left w:val="none" w:sz="0" w:space="0" w:color="auto"/>
        <w:bottom w:val="none" w:sz="0" w:space="0" w:color="auto"/>
        <w:right w:val="none" w:sz="0" w:space="0" w:color="auto"/>
      </w:divBdr>
    </w:div>
    <w:div w:id="105393974">
      <w:bodyDiv w:val="1"/>
      <w:marLeft w:val="0"/>
      <w:marRight w:val="0"/>
      <w:marTop w:val="0"/>
      <w:marBottom w:val="0"/>
      <w:divBdr>
        <w:top w:val="none" w:sz="0" w:space="0" w:color="auto"/>
        <w:left w:val="none" w:sz="0" w:space="0" w:color="auto"/>
        <w:bottom w:val="none" w:sz="0" w:space="0" w:color="auto"/>
        <w:right w:val="none" w:sz="0" w:space="0" w:color="auto"/>
      </w:divBdr>
    </w:div>
    <w:div w:id="108479623">
      <w:bodyDiv w:val="1"/>
      <w:marLeft w:val="0"/>
      <w:marRight w:val="0"/>
      <w:marTop w:val="0"/>
      <w:marBottom w:val="0"/>
      <w:divBdr>
        <w:top w:val="none" w:sz="0" w:space="0" w:color="auto"/>
        <w:left w:val="none" w:sz="0" w:space="0" w:color="auto"/>
        <w:bottom w:val="none" w:sz="0" w:space="0" w:color="auto"/>
        <w:right w:val="none" w:sz="0" w:space="0" w:color="auto"/>
      </w:divBdr>
    </w:div>
    <w:div w:id="108666208">
      <w:bodyDiv w:val="1"/>
      <w:marLeft w:val="0"/>
      <w:marRight w:val="0"/>
      <w:marTop w:val="0"/>
      <w:marBottom w:val="0"/>
      <w:divBdr>
        <w:top w:val="none" w:sz="0" w:space="0" w:color="auto"/>
        <w:left w:val="none" w:sz="0" w:space="0" w:color="auto"/>
        <w:bottom w:val="none" w:sz="0" w:space="0" w:color="auto"/>
        <w:right w:val="none" w:sz="0" w:space="0" w:color="auto"/>
      </w:divBdr>
    </w:div>
    <w:div w:id="108739980">
      <w:bodyDiv w:val="1"/>
      <w:marLeft w:val="0"/>
      <w:marRight w:val="0"/>
      <w:marTop w:val="0"/>
      <w:marBottom w:val="0"/>
      <w:divBdr>
        <w:top w:val="none" w:sz="0" w:space="0" w:color="auto"/>
        <w:left w:val="none" w:sz="0" w:space="0" w:color="auto"/>
        <w:bottom w:val="none" w:sz="0" w:space="0" w:color="auto"/>
        <w:right w:val="none" w:sz="0" w:space="0" w:color="auto"/>
      </w:divBdr>
      <w:divsChild>
        <w:div w:id="130439478">
          <w:marLeft w:val="0"/>
          <w:marRight w:val="0"/>
          <w:marTop w:val="0"/>
          <w:marBottom w:val="0"/>
          <w:divBdr>
            <w:top w:val="none" w:sz="0" w:space="0" w:color="auto"/>
            <w:left w:val="none" w:sz="0" w:space="0" w:color="auto"/>
            <w:bottom w:val="none" w:sz="0" w:space="0" w:color="auto"/>
            <w:right w:val="none" w:sz="0" w:space="0" w:color="auto"/>
          </w:divBdr>
          <w:divsChild>
            <w:div w:id="991640750">
              <w:marLeft w:val="0"/>
              <w:marRight w:val="0"/>
              <w:marTop w:val="0"/>
              <w:marBottom w:val="0"/>
              <w:divBdr>
                <w:top w:val="none" w:sz="0" w:space="0" w:color="auto"/>
                <w:left w:val="none" w:sz="0" w:space="0" w:color="auto"/>
                <w:bottom w:val="none" w:sz="0" w:space="0" w:color="auto"/>
                <w:right w:val="none" w:sz="0" w:space="0" w:color="auto"/>
              </w:divBdr>
              <w:divsChild>
                <w:div w:id="1328048320">
                  <w:marLeft w:val="0"/>
                  <w:marRight w:val="0"/>
                  <w:marTop w:val="0"/>
                  <w:marBottom w:val="0"/>
                  <w:divBdr>
                    <w:top w:val="none" w:sz="0" w:space="0" w:color="auto"/>
                    <w:left w:val="none" w:sz="0" w:space="0" w:color="auto"/>
                    <w:bottom w:val="none" w:sz="0" w:space="0" w:color="auto"/>
                    <w:right w:val="none" w:sz="0" w:space="0" w:color="auto"/>
                  </w:divBdr>
                  <w:divsChild>
                    <w:div w:id="20748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030364">
          <w:marLeft w:val="0"/>
          <w:marRight w:val="0"/>
          <w:marTop w:val="0"/>
          <w:marBottom w:val="0"/>
          <w:divBdr>
            <w:top w:val="none" w:sz="0" w:space="0" w:color="auto"/>
            <w:left w:val="none" w:sz="0" w:space="0" w:color="auto"/>
            <w:bottom w:val="none" w:sz="0" w:space="0" w:color="auto"/>
            <w:right w:val="none" w:sz="0" w:space="0" w:color="auto"/>
          </w:divBdr>
          <w:divsChild>
            <w:div w:id="1304576308">
              <w:marLeft w:val="0"/>
              <w:marRight w:val="0"/>
              <w:marTop w:val="0"/>
              <w:marBottom w:val="0"/>
              <w:divBdr>
                <w:top w:val="none" w:sz="0" w:space="0" w:color="auto"/>
                <w:left w:val="none" w:sz="0" w:space="0" w:color="auto"/>
                <w:bottom w:val="none" w:sz="0" w:space="0" w:color="auto"/>
                <w:right w:val="none" w:sz="0" w:space="0" w:color="auto"/>
              </w:divBdr>
            </w:div>
          </w:divsChild>
        </w:div>
        <w:div w:id="1299919172">
          <w:marLeft w:val="0"/>
          <w:marRight w:val="0"/>
          <w:marTop w:val="0"/>
          <w:marBottom w:val="0"/>
          <w:divBdr>
            <w:top w:val="none" w:sz="0" w:space="0" w:color="auto"/>
            <w:left w:val="none" w:sz="0" w:space="0" w:color="auto"/>
            <w:bottom w:val="none" w:sz="0" w:space="0" w:color="auto"/>
            <w:right w:val="none" w:sz="0" w:space="0" w:color="auto"/>
          </w:divBdr>
          <w:divsChild>
            <w:div w:id="2069496554">
              <w:marLeft w:val="0"/>
              <w:marRight w:val="0"/>
              <w:marTop w:val="0"/>
              <w:marBottom w:val="0"/>
              <w:divBdr>
                <w:top w:val="none" w:sz="0" w:space="0" w:color="auto"/>
                <w:left w:val="none" w:sz="0" w:space="0" w:color="auto"/>
                <w:bottom w:val="none" w:sz="0" w:space="0" w:color="auto"/>
                <w:right w:val="none" w:sz="0" w:space="0" w:color="auto"/>
              </w:divBdr>
              <w:divsChild>
                <w:div w:id="699166931">
                  <w:marLeft w:val="0"/>
                  <w:marRight w:val="0"/>
                  <w:marTop w:val="0"/>
                  <w:marBottom w:val="0"/>
                  <w:divBdr>
                    <w:top w:val="none" w:sz="0" w:space="0" w:color="auto"/>
                    <w:left w:val="none" w:sz="0" w:space="0" w:color="auto"/>
                    <w:bottom w:val="none" w:sz="0" w:space="0" w:color="auto"/>
                    <w:right w:val="none" w:sz="0" w:space="0" w:color="auto"/>
                  </w:divBdr>
                  <w:divsChild>
                    <w:div w:id="33438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98458">
      <w:bodyDiv w:val="1"/>
      <w:marLeft w:val="0"/>
      <w:marRight w:val="0"/>
      <w:marTop w:val="0"/>
      <w:marBottom w:val="0"/>
      <w:divBdr>
        <w:top w:val="none" w:sz="0" w:space="0" w:color="auto"/>
        <w:left w:val="none" w:sz="0" w:space="0" w:color="auto"/>
        <w:bottom w:val="none" w:sz="0" w:space="0" w:color="auto"/>
        <w:right w:val="none" w:sz="0" w:space="0" w:color="auto"/>
      </w:divBdr>
    </w:div>
    <w:div w:id="115999301">
      <w:bodyDiv w:val="1"/>
      <w:marLeft w:val="0"/>
      <w:marRight w:val="0"/>
      <w:marTop w:val="0"/>
      <w:marBottom w:val="0"/>
      <w:divBdr>
        <w:top w:val="none" w:sz="0" w:space="0" w:color="auto"/>
        <w:left w:val="none" w:sz="0" w:space="0" w:color="auto"/>
        <w:bottom w:val="none" w:sz="0" w:space="0" w:color="auto"/>
        <w:right w:val="none" w:sz="0" w:space="0" w:color="auto"/>
      </w:divBdr>
    </w:div>
    <w:div w:id="116801074">
      <w:bodyDiv w:val="1"/>
      <w:marLeft w:val="0"/>
      <w:marRight w:val="0"/>
      <w:marTop w:val="0"/>
      <w:marBottom w:val="0"/>
      <w:divBdr>
        <w:top w:val="none" w:sz="0" w:space="0" w:color="auto"/>
        <w:left w:val="none" w:sz="0" w:space="0" w:color="auto"/>
        <w:bottom w:val="none" w:sz="0" w:space="0" w:color="auto"/>
        <w:right w:val="none" w:sz="0" w:space="0" w:color="auto"/>
      </w:divBdr>
    </w:div>
    <w:div w:id="117064351">
      <w:bodyDiv w:val="1"/>
      <w:marLeft w:val="0"/>
      <w:marRight w:val="0"/>
      <w:marTop w:val="0"/>
      <w:marBottom w:val="0"/>
      <w:divBdr>
        <w:top w:val="none" w:sz="0" w:space="0" w:color="auto"/>
        <w:left w:val="none" w:sz="0" w:space="0" w:color="auto"/>
        <w:bottom w:val="none" w:sz="0" w:space="0" w:color="auto"/>
        <w:right w:val="none" w:sz="0" w:space="0" w:color="auto"/>
      </w:divBdr>
    </w:div>
    <w:div w:id="117067388">
      <w:bodyDiv w:val="1"/>
      <w:marLeft w:val="0"/>
      <w:marRight w:val="0"/>
      <w:marTop w:val="0"/>
      <w:marBottom w:val="0"/>
      <w:divBdr>
        <w:top w:val="none" w:sz="0" w:space="0" w:color="auto"/>
        <w:left w:val="none" w:sz="0" w:space="0" w:color="auto"/>
        <w:bottom w:val="none" w:sz="0" w:space="0" w:color="auto"/>
        <w:right w:val="none" w:sz="0" w:space="0" w:color="auto"/>
      </w:divBdr>
    </w:div>
    <w:div w:id="117378875">
      <w:bodyDiv w:val="1"/>
      <w:marLeft w:val="0"/>
      <w:marRight w:val="0"/>
      <w:marTop w:val="0"/>
      <w:marBottom w:val="0"/>
      <w:divBdr>
        <w:top w:val="none" w:sz="0" w:space="0" w:color="auto"/>
        <w:left w:val="none" w:sz="0" w:space="0" w:color="auto"/>
        <w:bottom w:val="none" w:sz="0" w:space="0" w:color="auto"/>
        <w:right w:val="none" w:sz="0" w:space="0" w:color="auto"/>
      </w:divBdr>
    </w:div>
    <w:div w:id="117917178">
      <w:bodyDiv w:val="1"/>
      <w:marLeft w:val="0"/>
      <w:marRight w:val="0"/>
      <w:marTop w:val="0"/>
      <w:marBottom w:val="0"/>
      <w:divBdr>
        <w:top w:val="none" w:sz="0" w:space="0" w:color="auto"/>
        <w:left w:val="none" w:sz="0" w:space="0" w:color="auto"/>
        <w:bottom w:val="none" w:sz="0" w:space="0" w:color="auto"/>
        <w:right w:val="none" w:sz="0" w:space="0" w:color="auto"/>
      </w:divBdr>
    </w:div>
    <w:div w:id="119148719">
      <w:bodyDiv w:val="1"/>
      <w:marLeft w:val="0"/>
      <w:marRight w:val="0"/>
      <w:marTop w:val="0"/>
      <w:marBottom w:val="0"/>
      <w:divBdr>
        <w:top w:val="none" w:sz="0" w:space="0" w:color="auto"/>
        <w:left w:val="none" w:sz="0" w:space="0" w:color="auto"/>
        <w:bottom w:val="none" w:sz="0" w:space="0" w:color="auto"/>
        <w:right w:val="none" w:sz="0" w:space="0" w:color="auto"/>
      </w:divBdr>
    </w:div>
    <w:div w:id="122887262">
      <w:bodyDiv w:val="1"/>
      <w:marLeft w:val="0"/>
      <w:marRight w:val="0"/>
      <w:marTop w:val="0"/>
      <w:marBottom w:val="0"/>
      <w:divBdr>
        <w:top w:val="none" w:sz="0" w:space="0" w:color="auto"/>
        <w:left w:val="none" w:sz="0" w:space="0" w:color="auto"/>
        <w:bottom w:val="none" w:sz="0" w:space="0" w:color="auto"/>
        <w:right w:val="none" w:sz="0" w:space="0" w:color="auto"/>
      </w:divBdr>
    </w:div>
    <w:div w:id="126822109">
      <w:bodyDiv w:val="1"/>
      <w:marLeft w:val="0"/>
      <w:marRight w:val="0"/>
      <w:marTop w:val="0"/>
      <w:marBottom w:val="0"/>
      <w:divBdr>
        <w:top w:val="none" w:sz="0" w:space="0" w:color="auto"/>
        <w:left w:val="none" w:sz="0" w:space="0" w:color="auto"/>
        <w:bottom w:val="none" w:sz="0" w:space="0" w:color="auto"/>
        <w:right w:val="none" w:sz="0" w:space="0" w:color="auto"/>
      </w:divBdr>
    </w:div>
    <w:div w:id="128322359">
      <w:bodyDiv w:val="1"/>
      <w:marLeft w:val="0"/>
      <w:marRight w:val="0"/>
      <w:marTop w:val="0"/>
      <w:marBottom w:val="0"/>
      <w:divBdr>
        <w:top w:val="none" w:sz="0" w:space="0" w:color="auto"/>
        <w:left w:val="none" w:sz="0" w:space="0" w:color="auto"/>
        <w:bottom w:val="none" w:sz="0" w:space="0" w:color="auto"/>
        <w:right w:val="none" w:sz="0" w:space="0" w:color="auto"/>
      </w:divBdr>
    </w:div>
    <w:div w:id="132796310">
      <w:bodyDiv w:val="1"/>
      <w:marLeft w:val="0"/>
      <w:marRight w:val="0"/>
      <w:marTop w:val="0"/>
      <w:marBottom w:val="0"/>
      <w:divBdr>
        <w:top w:val="none" w:sz="0" w:space="0" w:color="auto"/>
        <w:left w:val="none" w:sz="0" w:space="0" w:color="auto"/>
        <w:bottom w:val="none" w:sz="0" w:space="0" w:color="auto"/>
        <w:right w:val="none" w:sz="0" w:space="0" w:color="auto"/>
      </w:divBdr>
    </w:div>
    <w:div w:id="133379708">
      <w:bodyDiv w:val="1"/>
      <w:marLeft w:val="0"/>
      <w:marRight w:val="0"/>
      <w:marTop w:val="0"/>
      <w:marBottom w:val="0"/>
      <w:divBdr>
        <w:top w:val="none" w:sz="0" w:space="0" w:color="auto"/>
        <w:left w:val="none" w:sz="0" w:space="0" w:color="auto"/>
        <w:bottom w:val="none" w:sz="0" w:space="0" w:color="auto"/>
        <w:right w:val="none" w:sz="0" w:space="0" w:color="auto"/>
      </w:divBdr>
    </w:div>
    <w:div w:id="135294278">
      <w:bodyDiv w:val="1"/>
      <w:marLeft w:val="0"/>
      <w:marRight w:val="0"/>
      <w:marTop w:val="0"/>
      <w:marBottom w:val="0"/>
      <w:divBdr>
        <w:top w:val="none" w:sz="0" w:space="0" w:color="auto"/>
        <w:left w:val="none" w:sz="0" w:space="0" w:color="auto"/>
        <w:bottom w:val="none" w:sz="0" w:space="0" w:color="auto"/>
        <w:right w:val="none" w:sz="0" w:space="0" w:color="auto"/>
      </w:divBdr>
    </w:div>
    <w:div w:id="136849982">
      <w:bodyDiv w:val="1"/>
      <w:marLeft w:val="0"/>
      <w:marRight w:val="0"/>
      <w:marTop w:val="0"/>
      <w:marBottom w:val="0"/>
      <w:divBdr>
        <w:top w:val="none" w:sz="0" w:space="0" w:color="auto"/>
        <w:left w:val="none" w:sz="0" w:space="0" w:color="auto"/>
        <w:bottom w:val="none" w:sz="0" w:space="0" w:color="auto"/>
        <w:right w:val="none" w:sz="0" w:space="0" w:color="auto"/>
      </w:divBdr>
    </w:div>
    <w:div w:id="136998975">
      <w:bodyDiv w:val="1"/>
      <w:marLeft w:val="0"/>
      <w:marRight w:val="0"/>
      <w:marTop w:val="0"/>
      <w:marBottom w:val="0"/>
      <w:divBdr>
        <w:top w:val="none" w:sz="0" w:space="0" w:color="auto"/>
        <w:left w:val="none" w:sz="0" w:space="0" w:color="auto"/>
        <w:bottom w:val="none" w:sz="0" w:space="0" w:color="auto"/>
        <w:right w:val="none" w:sz="0" w:space="0" w:color="auto"/>
      </w:divBdr>
    </w:div>
    <w:div w:id="140082289">
      <w:bodyDiv w:val="1"/>
      <w:marLeft w:val="0"/>
      <w:marRight w:val="0"/>
      <w:marTop w:val="0"/>
      <w:marBottom w:val="0"/>
      <w:divBdr>
        <w:top w:val="none" w:sz="0" w:space="0" w:color="auto"/>
        <w:left w:val="none" w:sz="0" w:space="0" w:color="auto"/>
        <w:bottom w:val="none" w:sz="0" w:space="0" w:color="auto"/>
        <w:right w:val="none" w:sz="0" w:space="0" w:color="auto"/>
      </w:divBdr>
    </w:div>
    <w:div w:id="141623560">
      <w:bodyDiv w:val="1"/>
      <w:marLeft w:val="0"/>
      <w:marRight w:val="0"/>
      <w:marTop w:val="0"/>
      <w:marBottom w:val="0"/>
      <w:divBdr>
        <w:top w:val="none" w:sz="0" w:space="0" w:color="auto"/>
        <w:left w:val="none" w:sz="0" w:space="0" w:color="auto"/>
        <w:bottom w:val="none" w:sz="0" w:space="0" w:color="auto"/>
        <w:right w:val="none" w:sz="0" w:space="0" w:color="auto"/>
      </w:divBdr>
    </w:div>
    <w:div w:id="142352856">
      <w:bodyDiv w:val="1"/>
      <w:marLeft w:val="0"/>
      <w:marRight w:val="0"/>
      <w:marTop w:val="0"/>
      <w:marBottom w:val="0"/>
      <w:divBdr>
        <w:top w:val="none" w:sz="0" w:space="0" w:color="auto"/>
        <w:left w:val="none" w:sz="0" w:space="0" w:color="auto"/>
        <w:bottom w:val="none" w:sz="0" w:space="0" w:color="auto"/>
        <w:right w:val="none" w:sz="0" w:space="0" w:color="auto"/>
      </w:divBdr>
    </w:div>
    <w:div w:id="142621654">
      <w:bodyDiv w:val="1"/>
      <w:marLeft w:val="0"/>
      <w:marRight w:val="0"/>
      <w:marTop w:val="0"/>
      <w:marBottom w:val="0"/>
      <w:divBdr>
        <w:top w:val="none" w:sz="0" w:space="0" w:color="auto"/>
        <w:left w:val="none" w:sz="0" w:space="0" w:color="auto"/>
        <w:bottom w:val="none" w:sz="0" w:space="0" w:color="auto"/>
        <w:right w:val="none" w:sz="0" w:space="0" w:color="auto"/>
      </w:divBdr>
    </w:div>
    <w:div w:id="145361827">
      <w:bodyDiv w:val="1"/>
      <w:marLeft w:val="0"/>
      <w:marRight w:val="0"/>
      <w:marTop w:val="0"/>
      <w:marBottom w:val="0"/>
      <w:divBdr>
        <w:top w:val="none" w:sz="0" w:space="0" w:color="auto"/>
        <w:left w:val="none" w:sz="0" w:space="0" w:color="auto"/>
        <w:bottom w:val="none" w:sz="0" w:space="0" w:color="auto"/>
        <w:right w:val="none" w:sz="0" w:space="0" w:color="auto"/>
      </w:divBdr>
    </w:div>
    <w:div w:id="149831983">
      <w:bodyDiv w:val="1"/>
      <w:marLeft w:val="0"/>
      <w:marRight w:val="0"/>
      <w:marTop w:val="0"/>
      <w:marBottom w:val="0"/>
      <w:divBdr>
        <w:top w:val="none" w:sz="0" w:space="0" w:color="auto"/>
        <w:left w:val="none" w:sz="0" w:space="0" w:color="auto"/>
        <w:bottom w:val="none" w:sz="0" w:space="0" w:color="auto"/>
        <w:right w:val="none" w:sz="0" w:space="0" w:color="auto"/>
      </w:divBdr>
    </w:div>
    <w:div w:id="149903735">
      <w:bodyDiv w:val="1"/>
      <w:marLeft w:val="0"/>
      <w:marRight w:val="0"/>
      <w:marTop w:val="0"/>
      <w:marBottom w:val="0"/>
      <w:divBdr>
        <w:top w:val="none" w:sz="0" w:space="0" w:color="auto"/>
        <w:left w:val="none" w:sz="0" w:space="0" w:color="auto"/>
        <w:bottom w:val="none" w:sz="0" w:space="0" w:color="auto"/>
        <w:right w:val="none" w:sz="0" w:space="0" w:color="auto"/>
      </w:divBdr>
    </w:div>
    <w:div w:id="152138620">
      <w:bodyDiv w:val="1"/>
      <w:marLeft w:val="0"/>
      <w:marRight w:val="0"/>
      <w:marTop w:val="0"/>
      <w:marBottom w:val="0"/>
      <w:divBdr>
        <w:top w:val="none" w:sz="0" w:space="0" w:color="auto"/>
        <w:left w:val="none" w:sz="0" w:space="0" w:color="auto"/>
        <w:bottom w:val="none" w:sz="0" w:space="0" w:color="auto"/>
        <w:right w:val="none" w:sz="0" w:space="0" w:color="auto"/>
      </w:divBdr>
    </w:div>
    <w:div w:id="154029636">
      <w:bodyDiv w:val="1"/>
      <w:marLeft w:val="0"/>
      <w:marRight w:val="0"/>
      <w:marTop w:val="0"/>
      <w:marBottom w:val="0"/>
      <w:divBdr>
        <w:top w:val="none" w:sz="0" w:space="0" w:color="auto"/>
        <w:left w:val="none" w:sz="0" w:space="0" w:color="auto"/>
        <w:bottom w:val="none" w:sz="0" w:space="0" w:color="auto"/>
        <w:right w:val="none" w:sz="0" w:space="0" w:color="auto"/>
      </w:divBdr>
    </w:div>
    <w:div w:id="155806489">
      <w:bodyDiv w:val="1"/>
      <w:marLeft w:val="0"/>
      <w:marRight w:val="0"/>
      <w:marTop w:val="0"/>
      <w:marBottom w:val="0"/>
      <w:divBdr>
        <w:top w:val="none" w:sz="0" w:space="0" w:color="auto"/>
        <w:left w:val="none" w:sz="0" w:space="0" w:color="auto"/>
        <w:bottom w:val="none" w:sz="0" w:space="0" w:color="auto"/>
        <w:right w:val="none" w:sz="0" w:space="0" w:color="auto"/>
      </w:divBdr>
    </w:div>
    <w:div w:id="156380807">
      <w:bodyDiv w:val="1"/>
      <w:marLeft w:val="0"/>
      <w:marRight w:val="0"/>
      <w:marTop w:val="0"/>
      <w:marBottom w:val="0"/>
      <w:divBdr>
        <w:top w:val="none" w:sz="0" w:space="0" w:color="auto"/>
        <w:left w:val="none" w:sz="0" w:space="0" w:color="auto"/>
        <w:bottom w:val="none" w:sz="0" w:space="0" w:color="auto"/>
        <w:right w:val="none" w:sz="0" w:space="0" w:color="auto"/>
      </w:divBdr>
    </w:div>
    <w:div w:id="157548736">
      <w:bodyDiv w:val="1"/>
      <w:marLeft w:val="0"/>
      <w:marRight w:val="0"/>
      <w:marTop w:val="0"/>
      <w:marBottom w:val="0"/>
      <w:divBdr>
        <w:top w:val="none" w:sz="0" w:space="0" w:color="auto"/>
        <w:left w:val="none" w:sz="0" w:space="0" w:color="auto"/>
        <w:bottom w:val="none" w:sz="0" w:space="0" w:color="auto"/>
        <w:right w:val="none" w:sz="0" w:space="0" w:color="auto"/>
      </w:divBdr>
    </w:div>
    <w:div w:id="159666486">
      <w:bodyDiv w:val="1"/>
      <w:marLeft w:val="0"/>
      <w:marRight w:val="0"/>
      <w:marTop w:val="0"/>
      <w:marBottom w:val="0"/>
      <w:divBdr>
        <w:top w:val="none" w:sz="0" w:space="0" w:color="auto"/>
        <w:left w:val="none" w:sz="0" w:space="0" w:color="auto"/>
        <w:bottom w:val="none" w:sz="0" w:space="0" w:color="auto"/>
        <w:right w:val="none" w:sz="0" w:space="0" w:color="auto"/>
      </w:divBdr>
    </w:div>
    <w:div w:id="160052821">
      <w:bodyDiv w:val="1"/>
      <w:marLeft w:val="0"/>
      <w:marRight w:val="0"/>
      <w:marTop w:val="0"/>
      <w:marBottom w:val="0"/>
      <w:divBdr>
        <w:top w:val="none" w:sz="0" w:space="0" w:color="auto"/>
        <w:left w:val="none" w:sz="0" w:space="0" w:color="auto"/>
        <w:bottom w:val="none" w:sz="0" w:space="0" w:color="auto"/>
        <w:right w:val="none" w:sz="0" w:space="0" w:color="auto"/>
      </w:divBdr>
    </w:div>
    <w:div w:id="160244001">
      <w:bodyDiv w:val="1"/>
      <w:marLeft w:val="0"/>
      <w:marRight w:val="0"/>
      <w:marTop w:val="0"/>
      <w:marBottom w:val="0"/>
      <w:divBdr>
        <w:top w:val="none" w:sz="0" w:space="0" w:color="auto"/>
        <w:left w:val="none" w:sz="0" w:space="0" w:color="auto"/>
        <w:bottom w:val="none" w:sz="0" w:space="0" w:color="auto"/>
        <w:right w:val="none" w:sz="0" w:space="0" w:color="auto"/>
      </w:divBdr>
    </w:div>
    <w:div w:id="169100269">
      <w:bodyDiv w:val="1"/>
      <w:marLeft w:val="0"/>
      <w:marRight w:val="0"/>
      <w:marTop w:val="0"/>
      <w:marBottom w:val="0"/>
      <w:divBdr>
        <w:top w:val="none" w:sz="0" w:space="0" w:color="auto"/>
        <w:left w:val="none" w:sz="0" w:space="0" w:color="auto"/>
        <w:bottom w:val="none" w:sz="0" w:space="0" w:color="auto"/>
        <w:right w:val="none" w:sz="0" w:space="0" w:color="auto"/>
      </w:divBdr>
    </w:div>
    <w:div w:id="170149667">
      <w:bodyDiv w:val="1"/>
      <w:marLeft w:val="0"/>
      <w:marRight w:val="0"/>
      <w:marTop w:val="0"/>
      <w:marBottom w:val="0"/>
      <w:divBdr>
        <w:top w:val="none" w:sz="0" w:space="0" w:color="auto"/>
        <w:left w:val="none" w:sz="0" w:space="0" w:color="auto"/>
        <w:bottom w:val="none" w:sz="0" w:space="0" w:color="auto"/>
        <w:right w:val="none" w:sz="0" w:space="0" w:color="auto"/>
      </w:divBdr>
    </w:div>
    <w:div w:id="171071287">
      <w:bodyDiv w:val="1"/>
      <w:marLeft w:val="0"/>
      <w:marRight w:val="0"/>
      <w:marTop w:val="0"/>
      <w:marBottom w:val="0"/>
      <w:divBdr>
        <w:top w:val="none" w:sz="0" w:space="0" w:color="auto"/>
        <w:left w:val="none" w:sz="0" w:space="0" w:color="auto"/>
        <w:bottom w:val="none" w:sz="0" w:space="0" w:color="auto"/>
        <w:right w:val="none" w:sz="0" w:space="0" w:color="auto"/>
      </w:divBdr>
    </w:div>
    <w:div w:id="171603060">
      <w:bodyDiv w:val="1"/>
      <w:marLeft w:val="0"/>
      <w:marRight w:val="0"/>
      <w:marTop w:val="0"/>
      <w:marBottom w:val="0"/>
      <w:divBdr>
        <w:top w:val="none" w:sz="0" w:space="0" w:color="auto"/>
        <w:left w:val="none" w:sz="0" w:space="0" w:color="auto"/>
        <w:bottom w:val="none" w:sz="0" w:space="0" w:color="auto"/>
        <w:right w:val="none" w:sz="0" w:space="0" w:color="auto"/>
      </w:divBdr>
    </w:div>
    <w:div w:id="171797470">
      <w:bodyDiv w:val="1"/>
      <w:marLeft w:val="0"/>
      <w:marRight w:val="0"/>
      <w:marTop w:val="0"/>
      <w:marBottom w:val="0"/>
      <w:divBdr>
        <w:top w:val="none" w:sz="0" w:space="0" w:color="auto"/>
        <w:left w:val="none" w:sz="0" w:space="0" w:color="auto"/>
        <w:bottom w:val="none" w:sz="0" w:space="0" w:color="auto"/>
        <w:right w:val="none" w:sz="0" w:space="0" w:color="auto"/>
      </w:divBdr>
    </w:div>
    <w:div w:id="173224808">
      <w:bodyDiv w:val="1"/>
      <w:marLeft w:val="0"/>
      <w:marRight w:val="0"/>
      <w:marTop w:val="0"/>
      <w:marBottom w:val="0"/>
      <w:divBdr>
        <w:top w:val="none" w:sz="0" w:space="0" w:color="auto"/>
        <w:left w:val="none" w:sz="0" w:space="0" w:color="auto"/>
        <w:bottom w:val="none" w:sz="0" w:space="0" w:color="auto"/>
        <w:right w:val="none" w:sz="0" w:space="0" w:color="auto"/>
      </w:divBdr>
    </w:div>
    <w:div w:id="174347173">
      <w:bodyDiv w:val="1"/>
      <w:marLeft w:val="0"/>
      <w:marRight w:val="0"/>
      <w:marTop w:val="0"/>
      <w:marBottom w:val="0"/>
      <w:divBdr>
        <w:top w:val="none" w:sz="0" w:space="0" w:color="auto"/>
        <w:left w:val="none" w:sz="0" w:space="0" w:color="auto"/>
        <w:bottom w:val="none" w:sz="0" w:space="0" w:color="auto"/>
        <w:right w:val="none" w:sz="0" w:space="0" w:color="auto"/>
      </w:divBdr>
    </w:div>
    <w:div w:id="175579922">
      <w:bodyDiv w:val="1"/>
      <w:marLeft w:val="0"/>
      <w:marRight w:val="0"/>
      <w:marTop w:val="0"/>
      <w:marBottom w:val="0"/>
      <w:divBdr>
        <w:top w:val="none" w:sz="0" w:space="0" w:color="auto"/>
        <w:left w:val="none" w:sz="0" w:space="0" w:color="auto"/>
        <w:bottom w:val="none" w:sz="0" w:space="0" w:color="auto"/>
        <w:right w:val="none" w:sz="0" w:space="0" w:color="auto"/>
      </w:divBdr>
    </w:div>
    <w:div w:id="176772785">
      <w:bodyDiv w:val="1"/>
      <w:marLeft w:val="0"/>
      <w:marRight w:val="0"/>
      <w:marTop w:val="0"/>
      <w:marBottom w:val="0"/>
      <w:divBdr>
        <w:top w:val="none" w:sz="0" w:space="0" w:color="auto"/>
        <w:left w:val="none" w:sz="0" w:space="0" w:color="auto"/>
        <w:bottom w:val="none" w:sz="0" w:space="0" w:color="auto"/>
        <w:right w:val="none" w:sz="0" w:space="0" w:color="auto"/>
      </w:divBdr>
    </w:div>
    <w:div w:id="184905108">
      <w:bodyDiv w:val="1"/>
      <w:marLeft w:val="0"/>
      <w:marRight w:val="0"/>
      <w:marTop w:val="0"/>
      <w:marBottom w:val="0"/>
      <w:divBdr>
        <w:top w:val="none" w:sz="0" w:space="0" w:color="auto"/>
        <w:left w:val="none" w:sz="0" w:space="0" w:color="auto"/>
        <w:bottom w:val="none" w:sz="0" w:space="0" w:color="auto"/>
        <w:right w:val="none" w:sz="0" w:space="0" w:color="auto"/>
      </w:divBdr>
    </w:div>
    <w:div w:id="186259544">
      <w:bodyDiv w:val="1"/>
      <w:marLeft w:val="0"/>
      <w:marRight w:val="0"/>
      <w:marTop w:val="0"/>
      <w:marBottom w:val="0"/>
      <w:divBdr>
        <w:top w:val="none" w:sz="0" w:space="0" w:color="auto"/>
        <w:left w:val="none" w:sz="0" w:space="0" w:color="auto"/>
        <w:bottom w:val="none" w:sz="0" w:space="0" w:color="auto"/>
        <w:right w:val="none" w:sz="0" w:space="0" w:color="auto"/>
      </w:divBdr>
    </w:div>
    <w:div w:id="186993613">
      <w:bodyDiv w:val="1"/>
      <w:marLeft w:val="0"/>
      <w:marRight w:val="0"/>
      <w:marTop w:val="0"/>
      <w:marBottom w:val="0"/>
      <w:divBdr>
        <w:top w:val="none" w:sz="0" w:space="0" w:color="auto"/>
        <w:left w:val="none" w:sz="0" w:space="0" w:color="auto"/>
        <w:bottom w:val="none" w:sz="0" w:space="0" w:color="auto"/>
        <w:right w:val="none" w:sz="0" w:space="0" w:color="auto"/>
      </w:divBdr>
    </w:div>
    <w:div w:id="188567542">
      <w:bodyDiv w:val="1"/>
      <w:marLeft w:val="0"/>
      <w:marRight w:val="0"/>
      <w:marTop w:val="0"/>
      <w:marBottom w:val="0"/>
      <w:divBdr>
        <w:top w:val="none" w:sz="0" w:space="0" w:color="auto"/>
        <w:left w:val="none" w:sz="0" w:space="0" w:color="auto"/>
        <w:bottom w:val="none" w:sz="0" w:space="0" w:color="auto"/>
        <w:right w:val="none" w:sz="0" w:space="0" w:color="auto"/>
      </w:divBdr>
    </w:div>
    <w:div w:id="188876469">
      <w:bodyDiv w:val="1"/>
      <w:marLeft w:val="0"/>
      <w:marRight w:val="0"/>
      <w:marTop w:val="0"/>
      <w:marBottom w:val="0"/>
      <w:divBdr>
        <w:top w:val="none" w:sz="0" w:space="0" w:color="auto"/>
        <w:left w:val="none" w:sz="0" w:space="0" w:color="auto"/>
        <w:bottom w:val="none" w:sz="0" w:space="0" w:color="auto"/>
        <w:right w:val="none" w:sz="0" w:space="0" w:color="auto"/>
      </w:divBdr>
    </w:div>
    <w:div w:id="189339175">
      <w:bodyDiv w:val="1"/>
      <w:marLeft w:val="0"/>
      <w:marRight w:val="0"/>
      <w:marTop w:val="0"/>
      <w:marBottom w:val="0"/>
      <w:divBdr>
        <w:top w:val="none" w:sz="0" w:space="0" w:color="auto"/>
        <w:left w:val="none" w:sz="0" w:space="0" w:color="auto"/>
        <w:bottom w:val="none" w:sz="0" w:space="0" w:color="auto"/>
        <w:right w:val="none" w:sz="0" w:space="0" w:color="auto"/>
      </w:divBdr>
    </w:div>
    <w:div w:id="191188930">
      <w:bodyDiv w:val="1"/>
      <w:marLeft w:val="0"/>
      <w:marRight w:val="0"/>
      <w:marTop w:val="0"/>
      <w:marBottom w:val="0"/>
      <w:divBdr>
        <w:top w:val="none" w:sz="0" w:space="0" w:color="auto"/>
        <w:left w:val="none" w:sz="0" w:space="0" w:color="auto"/>
        <w:bottom w:val="none" w:sz="0" w:space="0" w:color="auto"/>
        <w:right w:val="none" w:sz="0" w:space="0" w:color="auto"/>
      </w:divBdr>
    </w:div>
    <w:div w:id="195586342">
      <w:bodyDiv w:val="1"/>
      <w:marLeft w:val="0"/>
      <w:marRight w:val="0"/>
      <w:marTop w:val="0"/>
      <w:marBottom w:val="0"/>
      <w:divBdr>
        <w:top w:val="none" w:sz="0" w:space="0" w:color="auto"/>
        <w:left w:val="none" w:sz="0" w:space="0" w:color="auto"/>
        <w:bottom w:val="none" w:sz="0" w:space="0" w:color="auto"/>
        <w:right w:val="none" w:sz="0" w:space="0" w:color="auto"/>
      </w:divBdr>
    </w:div>
    <w:div w:id="195967943">
      <w:bodyDiv w:val="1"/>
      <w:marLeft w:val="0"/>
      <w:marRight w:val="0"/>
      <w:marTop w:val="0"/>
      <w:marBottom w:val="0"/>
      <w:divBdr>
        <w:top w:val="none" w:sz="0" w:space="0" w:color="auto"/>
        <w:left w:val="none" w:sz="0" w:space="0" w:color="auto"/>
        <w:bottom w:val="none" w:sz="0" w:space="0" w:color="auto"/>
        <w:right w:val="none" w:sz="0" w:space="0" w:color="auto"/>
      </w:divBdr>
    </w:div>
    <w:div w:id="196434318">
      <w:bodyDiv w:val="1"/>
      <w:marLeft w:val="0"/>
      <w:marRight w:val="0"/>
      <w:marTop w:val="0"/>
      <w:marBottom w:val="0"/>
      <w:divBdr>
        <w:top w:val="none" w:sz="0" w:space="0" w:color="auto"/>
        <w:left w:val="none" w:sz="0" w:space="0" w:color="auto"/>
        <w:bottom w:val="none" w:sz="0" w:space="0" w:color="auto"/>
        <w:right w:val="none" w:sz="0" w:space="0" w:color="auto"/>
      </w:divBdr>
    </w:div>
    <w:div w:id="198401704">
      <w:bodyDiv w:val="1"/>
      <w:marLeft w:val="0"/>
      <w:marRight w:val="0"/>
      <w:marTop w:val="0"/>
      <w:marBottom w:val="0"/>
      <w:divBdr>
        <w:top w:val="none" w:sz="0" w:space="0" w:color="auto"/>
        <w:left w:val="none" w:sz="0" w:space="0" w:color="auto"/>
        <w:bottom w:val="none" w:sz="0" w:space="0" w:color="auto"/>
        <w:right w:val="none" w:sz="0" w:space="0" w:color="auto"/>
      </w:divBdr>
    </w:div>
    <w:div w:id="203643800">
      <w:bodyDiv w:val="1"/>
      <w:marLeft w:val="0"/>
      <w:marRight w:val="0"/>
      <w:marTop w:val="0"/>
      <w:marBottom w:val="0"/>
      <w:divBdr>
        <w:top w:val="none" w:sz="0" w:space="0" w:color="auto"/>
        <w:left w:val="none" w:sz="0" w:space="0" w:color="auto"/>
        <w:bottom w:val="none" w:sz="0" w:space="0" w:color="auto"/>
        <w:right w:val="none" w:sz="0" w:space="0" w:color="auto"/>
      </w:divBdr>
    </w:div>
    <w:div w:id="207113259">
      <w:bodyDiv w:val="1"/>
      <w:marLeft w:val="0"/>
      <w:marRight w:val="0"/>
      <w:marTop w:val="0"/>
      <w:marBottom w:val="0"/>
      <w:divBdr>
        <w:top w:val="none" w:sz="0" w:space="0" w:color="auto"/>
        <w:left w:val="none" w:sz="0" w:space="0" w:color="auto"/>
        <w:bottom w:val="none" w:sz="0" w:space="0" w:color="auto"/>
        <w:right w:val="none" w:sz="0" w:space="0" w:color="auto"/>
      </w:divBdr>
    </w:div>
    <w:div w:id="210702013">
      <w:bodyDiv w:val="1"/>
      <w:marLeft w:val="0"/>
      <w:marRight w:val="0"/>
      <w:marTop w:val="0"/>
      <w:marBottom w:val="0"/>
      <w:divBdr>
        <w:top w:val="none" w:sz="0" w:space="0" w:color="auto"/>
        <w:left w:val="none" w:sz="0" w:space="0" w:color="auto"/>
        <w:bottom w:val="none" w:sz="0" w:space="0" w:color="auto"/>
        <w:right w:val="none" w:sz="0" w:space="0" w:color="auto"/>
      </w:divBdr>
    </w:div>
    <w:div w:id="212158560">
      <w:bodyDiv w:val="1"/>
      <w:marLeft w:val="0"/>
      <w:marRight w:val="0"/>
      <w:marTop w:val="0"/>
      <w:marBottom w:val="0"/>
      <w:divBdr>
        <w:top w:val="none" w:sz="0" w:space="0" w:color="auto"/>
        <w:left w:val="none" w:sz="0" w:space="0" w:color="auto"/>
        <w:bottom w:val="none" w:sz="0" w:space="0" w:color="auto"/>
        <w:right w:val="none" w:sz="0" w:space="0" w:color="auto"/>
      </w:divBdr>
    </w:div>
    <w:div w:id="213657543">
      <w:bodyDiv w:val="1"/>
      <w:marLeft w:val="0"/>
      <w:marRight w:val="0"/>
      <w:marTop w:val="0"/>
      <w:marBottom w:val="0"/>
      <w:divBdr>
        <w:top w:val="none" w:sz="0" w:space="0" w:color="auto"/>
        <w:left w:val="none" w:sz="0" w:space="0" w:color="auto"/>
        <w:bottom w:val="none" w:sz="0" w:space="0" w:color="auto"/>
        <w:right w:val="none" w:sz="0" w:space="0" w:color="auto"/>
      </w:divBdr>
    </w:div>
    <w:div w:id="218171831">
      <w:bodyDiv w:val="1"/>
      <w:marLeft w:val="0"/>
      <w:marRight w:val="0"/>
      <w:marTop w:val="0"/>
      <w:marBottom w:val="0"/>
      <w:divBdr>
        <w:top w:val="none" w:sz="0" w:space="0" w:color="auto"/>
        <w:left w:val="none" w:sz="0" w:space="0" w:color="auto"/>
        <w:bottom w:val="none" w:sz="0" w:space="0" w:color="auto"/>
        <w:right w:val="none" w:sz="0" w:space="0" w:color="auto"/>
      </w:divBdr>
    </w:div>
    <w:div w:id="221134454">
      <w:bodyDiv w:val="1"/>
      <w:marLeft w:val="0"/>
      <w:marRight w:val="0"/>
      <w:marTop w:val="0"/>
      <w:marBottom w:val="0"/>
      <w:divBdr>
        <w:top w:val="none" w:sz="0" w:space="0" w:color="auto"/>
        <w:left w:val="none" w:sz="0" w:space="0" w:color="auto"/>
        <w:bottom w:val="none" w:sz="0" w:space="0" w:color="auto"/>
        <w:right w:val="none" w:sz="0" w:space="0" w:color="auto"/>
      </w:divBdr>
    </w:div>
    <w:div w:id="222327188">
      <w:bodyDiv w:val="1"/>
      <w:marLeft w:val="0"/>
      <w:marRight w:val="0"/>
      <w:marTop w:val="0"/>
      <w:marBottom w:val="0"/>
      <w:divBdr>
        <w:top w:val="none" w:sz="0" w:space="0" w:color="auto"/>
        <w:left w:val="none" w:sz="0" w:space="0" w:color="auto"/>
        <w:bottom w:val="none" w:sz="0" w:space="0" w:color="auto"/>
        <w:right w:val="none" w:sz="0" w:space="0" w:color="auto"/>
      </w:divBdr>
    </w:div>
    <w:div w:id="222911511">
      <w:bodyDiv w:val="1"/>
      <w:marLeft w:val="0"/>
      <w:marRight w:val="0"/>
      <w:marTop w:val="0"/>
      <w:marBottom w:val="0"/>
      <w:divBdr>
        <w:top w:val="none" w:sz="0" w:space="0" w:color="auto"/>
        <w:left w:val="none" w:sz="0" w:space="0" w:color="auto"/>
        <w:bottom w:val="none" w:sz="0" w:space="0" w:color="auto"/>
        <w:right w:val="none" w:sz="0" w:space="0" w:color="auto"/>
      </w:divBdr>
    </w:div>
    <w:div w:id="225068682">
      <w:bodyDiv w:val="1"/>
      <w:marLeft w:val="0"/>
      <w:marRight w:val="0"/>
      <w:marTop w:val="0"/>
      <w:marBottom w:val="0"/>
      <w:divBdr>
        <w:top w:val="none" w:sz="0" w:space="0" w:color="auto"/>
        <w:left w:val="none" w:sz="0" w:space="0" w:color="auto"/>
        <w:bottom w:val="none" w:sz="0" w:space="0" w:color="auto"/>
        <w:right w:val="none" w:sz="0" w:space="0" w:color="auto"/>
      </w:divBdr>
    </w:div>
    <w:div w:id="227082919">
      <w:bodyDiv w:val="1"/>
      <w:marLeft w:val="0"/>
      <w:marRight w:val="0"/>
      <w:marTop w:val="0"/>
      <w:marBottom w:val="0"/>
      <w:divBdr>
        <w:top w:val="none" w:sz="0" w:space="0" w:color="auto"/>
        <w:left w:val="none" w:sz="0" w:space="0" w:color="auto"/>
        <w:bottom w:val="none" w:sz="0" w:space="0" w:color="auto"/>
        <w:right w:val="none" w:sz="0" w:space="0" w:color="auto"/>
      </w:divBdr>
    </w:div>
    <w:div w:id="232664581">
      <w:bodyDiv w:val="1"/>
      <w:marLeft w:val="0"/>
      <w:marRight w:val="0"/>
      <w:marTop w:val="0"/>
      <w:marBottom w:val="0"/>
      <w:divBdr>
        <w:top w:val="none" w:sz="0" w:space="0" w:color="auto"/>
        <w:left w:val="none" w:sz="0" w:space="0" w:color="auto"/>
        <w:bottom w:val="none" w:sz="0" w:space="0" w:color="auto"/>
        <w:right w:val="none" w:sz="0" w:space="0" w:color="auto"/>
      </w:divBdr>
    </w:div>
    <w:div w:id="238055126">
      <w:bodyDiv w:val="1"/>
      <w:marLeft w:val="0"/>
      <w:marRight w:val="0"/>
      <w:marTop w:val="0"/>
      <w:marBottom w:val="0"/>
      <w:divBdr>
        <w:top w:val="none" w:sz="0" w:space="0" w:color="auto"/>
        <w:left w:val="none" w:sz="0" w:space="0" w:color="auto"/>
        <w:bottom w:val="none" w:sz="0" w:space="0" w:color="auto"/>
        <w:right w:val="none" w:sz="0" w:space="0" w:color="auto"/>
      </w:divBdr>
    </w:div>
    <w:div w:id="239144720">
      <w:bodyDiv w:val="1"/>
      <w:marLeft w:val="0"/>
      <w:marRight w:val="0"/>
      <w:marTop w:val="0"/>
      <w:marBottom w:val="0"/>
      <w:divBdr>
        <w:top w:val="none" w:sz="0" w:space="0" w:color="auto"/>
        <w:left w:val="none" w:sz="0" w:space="0" w:color="auto"/>
        <w:bottom w:val="none" w:sz="0" w:space="0" w:color="auto"/>
        <w:right w:val="none" w:sz="0" w:space="0" w:color="auto"/>
      </w:divBdr>
    </w:div>
    <w:div w:id="240910822">
      <w:bodyDiv w:val="1"/>
      <w:marLeft w:val="0"/>
      <w:marRight w:val="0"/>
      <w:marTop w:val="0"/>
      <w:marBottom w:val="0"/>
      <w:divBdr>
        <w:top w:val="none" w:sz="0" w:space="0" w:color="auto"/>
        <w:left w:val="none" w:sz="0" w:space="0" w:color="auto"/>
        <w:bottom w:val="none" w:sz="0" w:space="0" w:color="auto"/>
        <w:right w:val="none" w:sz="0" w:space="0" w:color="auto"/>
      </w:divBdr>
    </w:div>
    <w:div w:id="241720650">
      <w:bodyDiv w:val="1"/>
      <w:marLeft w:val="0"/>
      <w:marRight w:val="0"/>
      <w:marTop w:val="0"/>
      <w:marBottom w:val="0"/>
      <w:divBdr>
        <w:top w:val="none" w:sz="0" w:space="0" w:color="auto"/>
        <w:left w:val="none" w:sz="0" w:space="0" w:color="auto"/>
        <w:bottom w:val="none" w:sz="0" w:space="0" w:color="auto"/>
        <w:right w:val="none" w:sz="0" w:space="0" w:color="auto"/>
      </w:divBdr>
    </w:div>
    <w:div w:id="245768657">
      <w:bodyDiv w:val="1"/>
      <w:marLeft w:val="0"/>
      <w:marRight w:val="0"/>
      <w:marTop w:val="0"/>
      <w:marBottom w:val="0"/>
      <w:divBdr>
        <w:top w:val="none" w:sz="0" w:space="0" w:color="auto"/>
        <w:left w:val="none" w:sz="0" w:space="0" w:color="auto"/>
        <w:bottom w:val="none" w:sz="0" w:space="0" w:color="auto"/>
        <w:right w:val="none" w:sz="0" w:space="0" w:color="auto"/>
      </w:divBdr>
    </w:div>
    <w:div w:id="248930319">
      <w:bodyDiv w:val="1"/>
      <w:marLeft w:val="0"/>
      <w:marRight w:val="0"/>
      <w:marTop w:val="0"/>
      <w:marBottom w:val="0"/>
      <w:divBdr>
        <w:top w:val="none" w:sz="0" w:space="0" w:color="auto"/>
        <w:left w:val="none" w:sz="0" w:space="0" w:color="auto"/>
        <w:bottom w:val="none" w:sz="0" w:space="0" w:color="auto"/>
        <w:right w:val="none" w:sz="0" w:space="0" w:color="auto"/>
      </w:divBdr>
    </w:div>
    <w:div w:id="254293090">
      <w:bodyDiv w:val="1"/>
      <w:marLeft w:val="0"/>
      <w:marRight w:val="0"/>
      <w:marTop w:val="0"/>
      <w:marBottom w:val="0"/>
      <w:divBdr>
        <w:top w:val="none" w:sz="0" w:space="0" w:color="auto"/>
        <w:left w:val="none" w:sz="0" w:space="0" w:color="auto"/>
        <w:bottom w:val="none" w:sz="0" w:space="0" w:color="auto"/>
        <w:right w:val="none" w:sz="0" w:space="0" w:color="auto"/>
      </w:divBdr>
    </w:div>
    <w:div w:id="255024024">
      <w:bodyDiv w:val="1"/>
      <w:marLeft w:val="0"/>
      <w:marRight w:val="0"/>
      <w:marTop w:val="0"/>
      <w:marBottom w:val="0"/>
      <w:divBdr>
        <w:top w:val="none" w:sz="0" w:space="0" w:color="auto"/>
        <w:left w:val="none" w:sz="0" w:space="0" w:color="auto"/>
        <w:bottom w:val="none" w:sz="0" w:space="0" w:color="auto"/>
        <w:right w:val="none" w:sz="0" w:space="0" w:color="auto"/>
      </w:divBdr>
    </w:div>
    <w:div w:id="256137892">
      <w:bodyDiv w:val="1"/>
      <w:marLeft w:val="0"/>
      <w:marRight w:val="0"/>
      <w:marTop w:val="0"/>
      <w:marBottom w:val="0"/>
      <w:divBdr>
        <w:top w:val="none" w:sz="0" w:space="0" w:color="auto"/>
        <w:left w:val="none" w:sz="0" w:space="0" w:color="auto"/>
        <w:bottom w:val="none" w:sz="0" w:space="0" w:color="auto"/>
        <w:right w:val="none" w:sz="0" w:space="0" w:color="auto"/>
      </w:divBdr>
    </w:div>
    <w:div w:id="256907571">
      <w:bodyDiv w:val="1"/>
      <w:marLeft w:val="0"/>
      <w:marRight w:val="0"/>
      <w:marTop w:val="0"/>
      <w:marBottom w:val="0"/>
      <w:divBdr>
        <w:top w:val="none" w:sz="0" w:space="0" w:color="auto"/>
        <w:left w:val="none" w:sz="0" w:space="0" w:color="auto"/>
        <w:bottom w:val="none" w:sz="0" w:space="0" w:color="auto"/>
        <w:right w:val="none" w:sz="0" w:space="0" w:color="auto"/>
      </w:divBdr>
    </w:div>
    <w:div w:id="257373131">
      <w:bodyDiv w:val="1"/>
      <w:marLeft w:val="0"/>
      <w:marRight w:val="0"/>
      <w:marTop w:val="0"/>
      <w:marBottom w:val="0"/>
      <w:divBdr>
        <w:top w:val="none" w:sz="0" w:space="0" w:color="auto"/>
        <w:left w:val="none" w:sz="0" w:space="0" w:color="auto"/>
        <w:bottom w:val="none" w:sz="0" w:space="0" w:color="auto"/>
        <w:right w:val="none" w:sz="0" w:space="0" w:color="auto"/>
      </w:divBdr>
    </w:div>
    <w:div w:id="257446982">
      <w:bodyDiv w:val="1"/>
      <w:marLeft w:val="0"/>
      <w:marRight w:val="0"/>
      <w:marTop w:val="0"/>
      <w:marBottom w:val="0"/>
      <w:divBdr>
        <w:top w:val="none" w:sz="0" w:space="0" w:color="auto"/>
        <w:left w:val="none" w:sz="0" w:space="0" w:color="auto"/>
        <w:bottom w:val="none" w:sz="0" w:space="0" w:color="auto"/>
        <w:right w:val="none" w:sz="0" w:space="0" w:color="auto"/>
      </w:divBdr>
    </w:div>
    <w:div w:id="261113104">
      <w:bodyDiv w:val="1"/>
      <w:marLeft w:val="0"/>
      <w:marRight w:val="0"/>
      <w:marTop w:val="0"/>
      <w:marBottom w:val="0"/>
      <w:divBdr>
        <w:top w:val="none" w:sz="0" w:space="0" w:color="auto"/>
        <w:left w:val="none" w:sz="0" w:space="0" w:color="auto"/>
        <w:bottom w:val="none" w:sz="0" w:space="0" w:color="auto"/>
        <w:right w:val="none" w:sz="0" w:space="0" w:color="auto"/>
      </w:divBdr>
    </w:div>
    <w:div w:id="265387908">
      <w:bodyDiv w:val="1"/>
      <w:marLeft w:val="0"/>
      <w:marRight w:val="0"/>
      <w:marTop w:val="0"/>
      <w:marBottom w:val="0"/>
      <w:divBdr>
        <w:top w:val="none" w:sz="0" w:space="0" w:color="auto"/>
        <w:left w:val="none" w:sz="0" w:space="0" w:color="auto"/>
        <w:bottom w:val="none" w:sz="0" w:space="0" w:color="auto"/>
        <w:right w:val="none" w:sz="0" w:space="0" w:color="auto"/>
      </w:divBdr>
    </w:div>
    <w:div w:id="269430679">
      <w:bodyDiv w:val="1"/>
      <w:marLeft w:val="0"/>
      <w:marRight w:val="0"/>
      <w:marTop w:val="0"/>
      <w:marBottom w:val="0"/>
      <w:divBdr>
        <w:top w:val="none" w:sz="0" w:space="0" w:color="auto"/>
        <w:left w:val="none" w:sz="0" w:space="0" w:color="auto"/>
        <w:bottom w:val="none" w:sz="0" w:space="0" w:color="auto"/>
        <w:right w:val="none" w:sz="0" w:space="0" w:color="auto"/>
      </w:divBdr>
    </w:div>
    <w:div w:id="270285630">
      <w:bodyDiv w:val="1"/>
      <w:marLeft w:val="0"/>
      <w:marRight w:val="0"/>
      <w:marTop w:val="0"/>
      <w:marBottom w:val="0"/>
      <w:divBdr>
        <w:top w:val="none" w:sz="0" w:space="0" w:color="auto"/>
        <w:left w:val="none" w:sz="0" w:space="0" w:color="auto"/>
        <w:bottom w:val="none" w:sz="0" w:space="0" w:color="auto"/>
        <w:right w:val="none" w:sz="0" w:space="0" w:color="auto"/>
      </w:divBdr>
    </w:div>
    <w:div w:id="272909912">
      <w:bodyDiv w:val="1"/>
      <w:marLeft w:val="0"/>
      <w:marRight w:val="0"/>
      <w:marTop w:val="0"/>
      <w:marBottom w:val="0"/>
      <w:divBdr>
        <w:top w:val="none" w:sz="0" w:space="0" w:color="auto"/>
        <w:left w:val="none" w:sz="0" w:space="0" w:color="auto"/>
        <w:bottom w:val="none" w:sz="0" w:space="0" w:color="auto"/>
        <w:right w:val="none" w:sz="0" w:space="0" w:color="auto"/>
      </w:divBdr>
    </w:div>
    <w:div w:id="277490309">
      <w:bodyDiv w:val="1"/>
      <w:marLeft w:val="0"/>
      <w:marRight w:val="0"/>
      <w:marTop w:val="0"/>
      <w:marBottom w:val="0"/>
      <w:divBdr>
        <w:top w:val="none" w:sz="0" w:space="0" w:color="auto"/>
        <w:left w:val="none" w:sz="0" w:space="0" w:color="auto"/>
        <w:bottom w:val="none" w:sz="0" w:space="0" w:color="auto"/>
        <w:right w:val="none" w:sz="0" w:space="0" w:color="auto"/>
      </w:divBdr>
    </w:div>
    <w:div w:id="277684871">
      <w:bodyDiv w:val="1"/>
      <w:marLeft w:val="0"/>
      <w:marRight w:val="0"/>
      <w:marTop w:val="0"/>
      <w:marBottom w:val="0"/>
      <w:divBdr>
        <w:top w:val="none" w:sz="0" w:space="0" w:color="auto"/>
        <w:left w:val="none" w:sz="0" w:space="0" w:color="auto"/>
        <w:bottom w:val="none" w:sz="0" w:space="0" w:color="auto"/>
        <w:right w:val="none" w:sz="0" w:space="0" w:color="auto"/>
      </w:divBdr>
    </w:div>
    <w:div w:id="278074879">
      <w:bodyDiv w:val="1"/>
      <w:marLeft w:val="0"/>
      <w:marRight w:val="0"/>
      <w:marTop w:val="0"/>
      <w:marBottom w:val="0"/>
      <w:divBdr>
        <w:top w:val="none" w:sz="0" w:space="0" w:color="auto"/>
        <w:left w:val="none" w:sz="0" w:space="0" w:color="auto"/>
        <w:bottom w:val="none" w:sz="0" w:space="0" w:color="auto"/>
        <w:right w:val="none" w:sz="0" w:space="0" w:color="auto"/>
      </w:divBdr>
    </w:div>
    <w:div w:id="279651291">
      <w:bodyDiv w:val="1"/>
      <w:marLeft w:val="0"/>
      <w:marRight w:val="0"/>
      <w:marTop w:val="0"/>
      <w:marBottom w:val="0"/>
      <w:divBdr>
        <w:top w:val="none" w:sz="0" w:space="0" w:color="auto"/>
        <w:left w:val="none" w:sz="0" w:space="0" w:color="auto"/>
        <w:bottom w:val="none" w:sz="0" w:space="0" w:color="auto"/>
        <w:right w:val="none" w:sz="0" w:space="0" w:color="auto"/>
      </w:divBdr>
    </w:div>
    <w:div w:id="279730613">
      <w:bodyDiv w:val="1"/>
      <w:marLeft w:val="0"/>
      <w:marRight w:val="0"/>
      <w:marTop w:val="0"/>
      <w:marBottom w:val="0"/>
      <w:divBdr>
        <w:top w:val="none" w:sz="0" w:space="0" w:color="auto"/>
        <w:left w:val="none" w:sz="0" w:space="0" w:color="auto"/>
        <w:bottom w:val="none" w:sz="0" w:space="0" w:color="auto"/>
        <w:right w:val="none" w:sz="0" w:space="0" w:color="auto"/>
      </w:divBdr>
    </w:div>
    <w:div w:id="280264221">
      <w:bodyDiv w:val="1"/>
      <w:marLeft w:val="0"/>
      <w:marRight w:val="0"/>
      <w:marTop w:val="0"/>
      <w:marBottom w:val="0"/>
      <w:divBdr>
        <w:top w:val="none" w:sz="0" w:space="0" w:color="auto"/>
        <w:left w:val="none" w:sz="0" w:space="0" w:color="auto"/>
        <w:bottom w:val="none" w:sz="0" w:space="0" w:color="auto"/>
        <w:right w:val="none" w:sz="0" w:space="0" w:color="auto"/>
      </w:divBdr>
    </w:div>
    <w:div w:id="285628808">
      <w:bodyDiv w:val="1"/>
      <w:marLeft w:val="0"/>
      <w:marRight w:val="0"/>
      <w:marTop w:val="0"/>
      <w:marBottom w:val="0"/>
      <w:divBdr>
        <w:top w:val="none" w:sz="0" w:space="0" w:color="auto"/>
        <w:left w:val="none" w:sz="0" w:space="0" w:color="auto"/>
        <w:bottom w:val="none" w:sz="0" w:space="0" w:color="auto"/>
        <w:right w:val="none" w:sz="0" w:space="0" w:color="auto"/>
      </w:divBdr>
    </w:div>
    <w:div w:id="287971867">
      <w:bodyDiv w:val="1"/>
      <w:marLeft w:val="0"/>
      <w:marRight w:val="0"/>
      <w:marTop w:val="0"/>
      <w:marBottom w:val="0"/>
      <w:divBdr>
        <w:top w:val="none" w:sz="0" w:space="0" w:color="auto"/>
        <w:left w:val="none" w:sz="0" w:space="0" w:color="auto"/>
        <w:bottom w:val="none" w:sz="0" w:space="0" w:color="auto"/>
        <w:right w:val="none" w:sz="0" w:space="0" w:color="auto"/>
      </w:divBdr>
    </w:div>
    <w:div w:id="288363080">
      <w:bodyDiv w:val="1"/>
      <w:marLeft w:val="0"/>
      <w:marRight w:val="0"/>
      <w:marTop w:val="0"/>
      <w:marBottom w:val="0"/>
      <w:divBdr>
        <w:top w:val="none" w:sz="0" w:space="0" w:color="auto"/>
        <w:left w:val="none" w:sz="0" w:space="0" w:color="auto"/>
        <w:bottom w:val="none" w:sz="0" w:space="0" w:color="auto"/>
        <w:right w:val="none" w:sz="0" w:space="0" w:color="auto"/>
      </w:divBdr>
    </w:div>
    <w:div w:id="288517441">
      <w:bodyDiv w:val="1"/>
      <w:marLeft w:val="0"/>
      <w:marRight w:val="0"/>
      <w:marTop w:val="0"/>
      <w:marBottom w:val="0"/>
      <w:divBdr>
        <w:top w:val="none" w:sz="0" w:space="0" w:color="auto"/>
        <w:left w:val="none" w:sz="0" w:space="0" w:color="auto"/>
        <w:bottom w:val="none" w:sz="0" w:space="0" w:color="auto"/>
        <w:right w:val="none" w:sz="0" w:space="0" w:color="auto"/>
      </w:divBdr>
    </w:div>
    <w:div w:id="288827971">
      <w:bodyDiv w:val="1"/>
      <w:marLeft w:val="0"/>
      <w:marRight w:val="0"/>
      <w:marTop w:val="0"/>
      <w:marBottom w:val="0"/>
      <w:divBdr>
        <w:top w:val="none" w:sz="0" w:space="0" w:color="auto"/>
        <w:left w:val="none" w:sz="0" w:space="0" w:color="auto"/>
        <w:bottom w:val="none" w:sz="0" w:space="0" w:color="auto"/>
        <w:right w:val="none" w:sz="0" w:space="0" w:color="auto"/>
      </w:divBdr>
    </w:div>
    <w:div w:id="296691182">
      <w:bodyDiv w:val="1"/>
      <w:marLeft w:val="0"/>
      <w:marRight w:val="0"/>
      <w:marTop w:val="0"/>
      <w:marBottom w:val="0"/>
      <w:divBdr>
        <w:top w:val="none" w:sz="0" w:space="0" w:color="auto"/>
        <w:left w:val="none" w:sz="0" w:space="0" w:color="auto"/>
        <w:bottom w:val="none" w:sz="0" w:space="0" w:color="auto"/>
        <w:right w:val="none" w:sz="0" w:space="0" w:color="auto"/>
      </w:divBdr>
    </w:div>
    <w:div w:id="298001427">
      <w:bodyDiv w:val="1"/>
      <w:marLeft w:val="0"/>
      <w:marRight w:val="0"/>
      <w:marTop w:val="0"/>
      <w:marBottom w:val="0"/>
      <w:divBdr>
        <w:top w:val="none" w:sz="0" w:space="0" w:color="auto"/>
        <w:left w:val="none" w:sz="0" w:space="0" w:color="auto"/>
        <w:bottom w:val="none" w:sz="0" w:space="0" w:color="auto"/>
        <w:right w:val="none" w:sz="0" w:space="0" w:color="auto"/>
      </w:divBdr>
    </w:div>
    <w:div w:id="298069747">
      <w:bodyDiv w:val="1"/>
      <w:marLeft w:val="0"/>
      <w:marRight w:val="0"/>
      <w:marTop w:val="0"/>
      <w:marBottom w:val="0"/>
      <w:divBdr>
        <w:top w:val="none" w:sz="0" w:space="0" w:color="auto"/>
        <w:left w:val="none" w:sz="0" w:space="0" w:color="auto"/>
        <w:bottom w:val="none" w:sz="0" w:space="0" w:color="auto"/>
        <w:right w:val="none" w:sz="0" w:space="0" w:color="auto"/>
      </w:divBdr>
    </w:div>
    <w:div w:id="300574828">
      <w:bodyDiv w:val="1"/>
      <w:marLeft w:val="0"/>
      <w:marRight w:val="0"/>
      <w:marTop w:val="0"/>
      <w:marBottom w:val="0"/>
      <w:divBdr>
        <w:top w:val="none" w:sz="0" w:space="0" w:color="auto"/>
        <w:left w:val="none" w:sz="0" w:space="0" w:color="auto"/>
        <w:bottom w:val="none" w:sz="0" w:space="0" w:color="auto"/>
        <w:right w:val="none" w:sz="0" w:space="0" w:color="auto"/>
      </w:divBdr>
    </w:div>
    <w:div w:id="303048558">
      <w:bodyDiv w:val="1"/>
      <w:marLeft w:val="0"/>
      <w:marRight w:val="0"/>
      <w:marTop w:val="0"/>
      <w:marBottom w:val="0"/>
      <w:divBdr>
        <w:top w:val="none" w:sz="0" w:space="0" w:color="auto"/>
        <w:left w:val="none" w:sz="0" w:space="0" w:color="auto"/>
        <w:bottom w:val="none" w:sz="0" w:space="0" w:color="auto"/>
        <w:right w:val="none" w:sz="0" w:space="0" w:color="auto"/>
      </w:divBdr>
    </w:div>
    <w:div w:id="307245233">
      <w:bodyDiv w:val="1"/>
      <w:marLeft w:val="0"/>
      <w:marRight w:val="0"/>
      <w:marTop w:val="0"/>
      <w:marBottom w:val="0"/>
      <w:divBdr>
        <w:top w:val="none" w:sz="0" w:space="0" w:color="auto"/>
        <w:left w:val="none" w:sz="0" w:space="0" w:color="auto"/>
        <w:bottom w:val="none" w:sz="0" w:space="0" w:color="auto"/>
        <w:right w:val="none" w:sz="0" w:space="0" w:color="auto"/>
      </w:divBdr>
    </w:div>
    <w:div w:id="308898140">
      <w:bodyDiv w:val="1"/>
      <w:marLeft w:val="0"/>
      <w:marRight w:val="0"/>
      <w:marTop w:val="0"/>
      <w:marBottom w:val="0"/>
      <w:divBdr>
        <w:top w:val="none" w:sz="0" w:space="0" w:color="auto"/>
        <w:left w:val="none" w:sz="0" w:space="0" w:color="auto"/>
        <w:bottom w:val="none" w:sz="0" w:space="0" w:color="auto"/>
        <w:right w:val="none" w:sz="0" w:space="0" w:color="auto"/>
      </w:divBdr>
    </w:div>
    <w:div w:id="309865377">
      <w:bodyDiv w:val="1"/>
      <w:marLeft w:val="0"/>
      <w:marRight w:val="0"/>
      <w:marTop w:val="0"/>
      <w:marBottom w:val="0"/>
      <w:divBdr>
        <w:top w:val="none" w:sz="0" w:space="0" w:color="auto"/>
        <w:left w:val="none" w:sz="0" w:space="0" w:color="auto"/>
        <w:bottom w:val="none" w:sz="0" w:space="0" w:color="auto"/>
        <w:right w:val="none" w:sz="0" w:space="0" w:color="auto"/>
      </w:divBdr>
    </w:div>
    <w:div w:id="309870758">
      <w:bodyDiv w:val="1"/>
      <w:marLeft w:val="0"/>
      <w:marRight w:val="0"/>
      <w:marTop w:val="0"/>
      <w:marBottom w:val="0"/>
      <w:divBdr>
        <w:top w:val="none" w:sz="0" w:space="0" w:color="auto"/>
        <w:left w:val="none" w:sz="0" w:space="0" w:color="auto"/>
        <w:bottom w:val="none" w:sz="0" w:space="0" w:color="auto"/>
        <w:right w:val="none" w:sz="0" w:space="0" w:color="auto"/>
      </w:divBdr>
    </w:div>
    <w:div w:id="311325903">
      <w:bodyDiv w:val="1"/>
      <w:marLeft w:val="0"/>
      <w:marRight w:val="0"/>
      <w:marTop w:val="0"/>
      <w:marBottom w:val="0"/>
      <w:divBdr>
        <w:top w:val="none" w:sz="0" w:space="0" w:color="auto"/>
        <w:left w:val="none" w:sz="0" w:space="0" w:color="auto"/>
        <w:bottom w:val="none" w:sz="0" w:space="0" w:color="auto"/>
        <w:right w:val="none" w:sz="0" w:space="0" w:color="auto"/>
      </w:divBdr>
    </w:div>
    <w:div w:id="312295939">
      <w:bodyDiv w:val="1"/>
      <w:marLeft w:val="0"/>
      <w:marRight w:val="0"/>
      <w:marTop w:val="0"/>
      <w:marBottom w:val="0"/>
      <w:divBdr>
        <w:top w:val="none" w:sz="0" w:space="0" w:color="auto"/>
        <w:left w:val="none" w:sz="0" w:space="0" w:color="auto"/>
        <w:bottom w:val="none" w:sz="0" w:space="0" w:color="auto"/>
        <w:right w:val="none" w:sz="0" w:space="0" w:color="auto"/>
      </w:divBdr>
    </w:div>
    <w:div w:id="313148552">
      <w:bodyDiv w:val="1"/>
      <w:marLeft w:val="0"/>
      <w:marRight w:val="0"/>
      <w:marTop w:val="0"/>
      <w:marBottom w:val="0"/>
      <w:divBdr>
        <w:top w:val="none" w:sz="0" w:space="0" w:color="auto"/>
        <w:left w:val="none" w:sz="0" w:space="0" w:color="auto"/>
        <w:bottom w:val="none" w:sz="0" w:space="0" w:color="auto"/>
        <w:right w:val="none" w:sz="0" w:space="0" w:color="auto"/>
      </w:divBdr>
    </w:div>
    <w:div w:id="314454131">
      <w:bodyDiv w:val="1"/>
      <w:marLeft w:val="0"/>
      <w:marRight w:val="0"/>
      <w:marTop w:val="0"/>
      <w:marBottom w:val="0"/>
      <w:divBdr>
        <w:top w:val="none" w:sz="0" w:space="0" w:color="auto"/>
        <w:left w:val="none" w:sz="0" w:space="0" w:color="auto"/>
        <w:bottom w:val="none" w:sz="0" w:space="0" w:color="auto"/>
        <w:right w:val="none" w:sz="0" w:space="0" w:color="auto"/>
      </w:divBdr>
    </w:div>
    <w:div w:id="317197308">
      <w:bodyDiv w:val="1"/>
      <w:marLeft w:val="0"/>
      <w:marRight w:val="0"/>
      <w:marTop w:val="0"/>
      <w:marBottom w:val="0"/>
      <w:divBdr>
        <w:top w:val="none" w:sz="0" w:space="0" w:color="auto"/>
        <w:left w:val="none" w:sz="0" w:space="0" w:color="auto"/>
        <w:bottom w:val="none" w:sz="0" w:space="0" w:color="auto"/>
        <w:right w:val="none" w:sz="0" w:space="0" w:color="auto"/>
      </w:divBdr>
    </w:div>
    <w:div w:id="317878684">
      <w:bodyDiv w:val="1"/>
      <w:marLeft w:val="0"/>
      <w:marRight w:val="0"/>
      <w:marTop w:val="0"/>
      <w:marBottom w:val="0"/>
      <w:divBdr>
        <w:top w:val="none" w:sz="0" w:space="0" w:color="auto"/>
        <w:left w:val="none" w:sz="0" w:space="0" w:color="auto"/>
        <w:bottom w:val="none" w:sz="0" w:space="0" w:color="auto"/>
        <w:right w:val="none" w:sz="0" w:space="0" w:color="auto"/>
      </w:divBdr>
    </w:div>
    <w:div w:id="323045169">
      <w:bodyDiv w:val="1"/>
      <w:marLeft w:val="0"/>
      <w:marRight w:val="0"/>
      <w:marTop w:val="0"/>
      <w:marBottom w:val="0"/>
      <w:divBdr>
        <w:top w:val="none" w:sz="0" w:space="0" w:color="auto"/>
        <w:left w:val="none" w:sz="0" w:space="0" w:color="auto"/>
        <w:bottom w:val="none" w:sz="0" w:space="0" w:color="auto"/>
        <w:right w:val="none" w:sz="0" w:space="0" w:color="auto"/>
      </w:divBdr>
    </w:div>
    <w:div w:id="324552207">
      <w:bodyDiv w:val="1"/>
      <w:marLeft w:val="0"/>
      <w:marRight w:val="0"/>
      <w:marTop w:val="0"/>
      <w:marBottom w:val="0"/>
      <w:divBdr>
        <w:top w:val="none" w:sz="0" w:space="0" w:color="auto"/>
        <w:left w:val="none" w:sz="0" w:space="0" w:color="auto"/>
        <w:bottom w:val="none" w:sz="0" w:space="0" w:color="auto"/>
        <w:right w:val="none" w:sz="0" w:space="0" w:color="auto"/>
      </w:divBdr>
    </w:div>
    <w:div w:id="326593331">
      <w:bodyDiv w:val="1"/>
      <w:marLeft w:val="0"/>
      <w:marRight w:val="0"/>
      <w:marTop w:val="0"/>
      <w:marBottom w:val="0"/>
      <w:divBdr>
        <w:top w:val="none" w:sz="0" w:space="0" w:color="auto"/>
        <w:left w:val="none" w:sz="0" w:space="0" w:color="auto"/>
        <w:bottom w:val="none" w:sz="0" w:space="0" w:color="auto"/>
        <w:right w:val="none" w:sz="0" w:space="0" w:color="auto"/>
      </w:divBdr>
    </w:div>
    <w:div w:id="328364242">
      <w:bodyDiv w:val="1"/>
      <w:marLeft w:val="0"/>
      <w:marRight w:val="0"/>
      <w:marTop w:val="0"/>
      <w:marBottom w:val="0"/>
      <w:divBdr>
        <w:top w:val="none" w:sz="0" w:space="0" w:color="auto"/>
        <w:left w:val="none" w:sz="0" w:space="0" w:color="auto"/>
        <w:bottom w:val="none" w:sz="0" w:space="0" w:color="auto"/>
        <w:right w:val="none" w:sz="0" w:space="0" w:color="auto"/>
      </w:divBdr>
    </w:div>
    <w:div w:id="332925300">
      <w:bodyDiv w:val="1"/>
      <w:marLeft w:val="0"/>
      <w:marRight w:val="0"/>
      <w:marTop w:val="0"/>
      <w:marBottom w:val="0"/>
      <w:divBdr>
        <w:top w:val="none" w:sz="0" w:space="0" w:color="auto"/>
        <w:left w:val="none" w:sz="0" w:space="0" w:color="auto"/>
        <w:bottom w:val="none" w:sz="0" w:space="0" w:color="auto"/>
        <w:right w:val="none" w:sz="0" w:space="0" w:color="auto"/>
      </w:divBdr>
    </w:div>
    <w:div w:id="334579369">
      <w:bodyDiv w:val="1"/>
      <w:marLeft w:val="0"/>
      <w:marRight w:val="0"/>
      <w:marTop w:val="0"/>
      <w:marBottom w:val="0"/>
      <w:divBdr>
        <w:top w:val="none" w:sz="0" w:space="0" w:color="auto"/>
        <w:left w:val="none" w:sz="0" w:space="0" w:color="auto"/>
        <w:bottom w:val="none" w:sz="0" w:space="0" w:color="auto"/>
        <w:right w:val="none" w:sz="0" w:space="0" w:color="auto"/>
      </w:divBdr>
    </w:div>
    <w:div w:id="334772490">
      <w:bodyDiv w:val="1"/>
      <w:marLeft w:val="0"/>
      <w:marRight w:val="0"/>
      <w:marTop w:val="0"/>
      <w:marBottom w:val="0"/>
      <w:divBdr>
        <w:top w:val="none" w:sz="0" w:space="0" w:color="auto"/>
        <w:left w:val="none" w:sz="0" w:space="0" w:color="auto"/>
        <w:bottom w:val="none" w:sz="0" w:space="0" w:color="auto"/>
        <w:right w:val="none" w:sz="0" w:space="0" w:color="auto"/>
      </w:divBdr>
    </w:div>
    <w:div w:id="337970344">
      <w:bodyDiv w:val="1"/>
      <w:marLeft w:val="0"/>
      <w:marRight w:val="0"/>
      <w:marTop w:val="0"/>
      <w:marBottom w:val="0"/>
      <w:divBdr>
        <w:top w:val="none" w:sz="0" w:space="0" w:color="auto"/>
        <w:left w:val="none" w:sz="0" w:space="0" w:color="auto"/>
        <w:bottom w:val="none" w:sz="0" w:space="0" w:color="auto"/>
        <w:right w:val="none" w:sz="0" w:space="0" w:color="auto"/>
      </w:divBdr>
    </w:div>
    <w:div w:id="344014127">
      <w:bodyDiv w:val="1"/>
      <w:marLeft w:val="0"/>
      <w:marRight w:val="0"/>
      <w:marTop w:val="0"/>
      <w:marBottom w:val="0"/>
      <w:divBdr>
        <w:top w:val="none" w:sz="0" w:space="0" w:color="auto"/>
        <w:left w:val="none" w:sz="0" w:space="0" w:color="auto"/>
        <w:bottom w:val="none" w:sz="0" w:space="0" w:color="auto"/>
        <w:right w:val="none" w:sz="0" w:space="0" w:color="auto"/>
      </w:divBdr>
    </w:div>
    <w:div w:id="353965929">
      <w:bodyDiv w:val="1"/>
      <w:marLeft w:val="0"/>
      <w:marRight w:val="0"/>
      <w:marTop w:val="0"/>
      <w:marBottom w:val="0"/>
      <w:divBdr>
        <w:top w:val="none" w:sz="0" w:space="0" w:color="auto"/>
        <w:left w:val="none" w:sz="0" w:space="0" w:color="auto"/>
        <w:bottom w:val="none" w:sz="0" w:space="0" w:color="auto"/>
        <w:right w:val="none" w:sz="0" w:space="0" w:color="auto"/>
      </w:divBdr>
    </w:div>
    <w:div w:id="354889141">
      <w:bodyDiv w:val="1"/>
      <w:marLeft w:val="0"/>
      <w:marRight w:val="0"/>
      <w:marTop w:val="0"/>
      <w:marBottom w:val="0"/>
      <w:divBdr>
        <w:top w:val="none" w:sz="0" w:space="0" w:color="auto"/>
        <w:left w:val="none" w:sz="0" w:space="0" w:color="auto"/>
        <w:bottom w:val="none" w:sz="0" w:space="0" w:color="auto"/>
        <w:right w:val="none" w:sz="0" w:space="0" w:color="auto"/>
      </w:divBdr>
    </w:div>
    <w:div w:id="359861277">
      <w:bodyDiv w:val="1"/>
      <w:marLeft w:val="0"/>
      <w:marRight w:val="0"/>
      <w:marTop w:val="0"/>
      <w:marBottom w:val="0"/>
      <w:divBdr>
        <w:top w:val="none" w:sz="0" w:space="0" w:color="auto"/>
        <w:left w:val="none" w:sz="0" w:space="0" w:color="auto"/>
        <w:bottom w:val="none" w:sz="0" w:space="0" w:color="auto"/>
        <w:right w:val="none" w:sz="0" w:space="0" w:color="auto"/>
      </w:divBdr>
    </w:div>
    <w:div w:id="360590446">
      <w:bodyDiv w:val="1"/>
      <w:marLeft w:val="0"/>
      <w:marRight w:val="0"/>
      <w:marTop w:val="0"/>
      <w:marBottom w:val="0"/>
      <w:divBdr>
        <w:top w:val="none" w:sz="0" w:space="0" w:color="auto"/>
        <w:left w:val="none" w:sz="0" w:space="0" w:color="auto"/>
        <w:bottom w:val="none" w:sz="0" w:space="0" w:color="auto"/>
        <w:right w:val="none" w:sz="0" w:space="0" w:color="auto"/>
      </w:divBdr>
    </w:div>
    <w:div w:id="366683998">
      <w:bodyDiv w:val="1"/>
      <w:marLeft w:val="0"/>
      <w:marRight w:val="0"/>
      <w:marTop w:val="0"/>
      <w:marBottom w:val="0"/>
      <w:divBdr>
        <w:top w:val="none" w:sz="0" w:space="0" w:color="auto"/>
        <w:left w:val="none" w:sz="0" w:space="0" w:color="auto"/>
        <w:bottom w:val="none" w:sz="0" w:space="0" w:color="auto"/>
        <w:right w:val="none" w:sz="0" w:space="0" w:color="auto"/>
      </w:divBdr>
    </w:div>
    <w:div w:id="367292038">
      <w:bodyDiv w:val="1"/>
      <w:marLeft w:val="0"/>
      <w:marRight w:val="0"/>
      <w:marTop w:val="0"/>
      <w:marBottom w:val="0"/>
      <w:divBdr>
        <w:top w:val="none" w:sz="0" w:space="0" w:color="auto"/>
        <w:left w:val="none" w:sz="0" w:space="0" w:color="auto"/>
        <w:bottom w:val="none" w:sz="0" w:space="0" w:color="auto"/>
        <w:right w:val="none" w:sz="0" w:space="0" w:color="auto"/>
      </w:divBdr>
    </w:div>
    <w:div w:id="372728408">
      <w:bodyDiv w:val="1"/>
      <w:marLeft w:val="0"/>
      <w:marRight w:val="0"/>
      <w:marTop w:val="0"/>
      <w:marBottom w:val="0"/>
      <w:divBdr>
        <w:top w:val="none" w:sz="0" w:space="0" w:color="auto"/>
        <w:left w:val="none" w:sz="0" w:space="0" w:color="auto"/>
        <w:bottom w:val="none" w:sz="0" w:space="0" w:color="auto"/>
        <w:right w:val="none" w:sz="0" w:space="0" w:color="auto"/>
      </w:divBdr>
    </w:div>
    <w:div w:id="374887928">
      <w:bodyDiv w:val="1"/>
      <w:marLeft w:val="0"/>
      <w:marRight w:val="0"/>
      <w:marTop w:val="0"/>
      <w:marBottom w:val="0"/>
      <w:divBdr>
        <w:top w:val="none" w:sz="0" w:space="0" w:color="auto"/>
        <w:left w:val="none" w:sz="0" w:space="0" w:color="auto"/>
        <w:bottom w:val="none" w:sz="0" w:space="0" w:color="auto"/>
        <w:right w:val="none" w:sz="0" w:space="0" w:color="auto"/>
      </w:divBdr>
    </w:div>
    <w:div w:id="374963894">
      <w:bodyDiv w:val="1"/>
      <w:marLeft w:val="0"/>
      <w:marRight w:val="0"/>
      <w:marTop w:val="0"/>
      <w:marBottom w:val="0"/>
      <w:divBdr>
        <w:top w:val="none" w:sz="0" w:space="0" w:color="auto"/>
        <w:left w:val="none" w:sz="0" w:space="0" w:color="auto"/>
        <w:bottom w:val="none" w:sz="0" w:space="0" w:color="auto"/>
        <w:right w:val="none" w:sz="0" w:space="0" w:color="auto"/>
      </w:divBdr>
    </w:div>
    <w:div w:id="375665487">
      <w:bodyDiv w:val="1"/>
      <w:marLeft w:val="0"/>
      <w:marRight w:val="0"/>
      <w:marTop w:val="0"/>
      <w:marBottom w:val="0"/>
      <w:divBdr>
        <w:top w:val="none" w:sz="0" w:space="0" w:color="auto"/>
        <w:left w:val="none" w:sz="0" w:space="0" w:color="auto"/>
        <w:bottom w:val="none" w:sz="0" w:space="0" w:color="auto"/>
        <w:right w:val="none" w:sz="0" w:space="0" w:color="auto"/>
      </w:divBdr>
    </w:div>
    <w:div w:id="376054876">
      <w:bodyDiv w:val="1"/>
      <w:marLeft w:val="0"/>
      <w:marRight w:val="0"/>
      <w:marTop w:val="0"/>
      <w:marBottom w:val="0"/>
      <w:divBdr>
        <w:top w:val="none" w:sz="0" w:space="0" w:color="auto"/>
        <w:left w:val="none" w:sz="0" w:space="0" w:color="auto"/>
        <w:bottom w:val="none" w:sz="0" w:space="0" w:color="auto"/>
        <w:right w:val="none" w:sz="0" w:space="0" w:color="auto"/>
      </w:divBdr>
    </w:div>
    <w:div w:id="377052273">
      <w:bodyDiv w:val="1"/>
      <w:marLeft w:val="0"/>
      <w:marRight w:val="0"/>
      <w:marTop w:val="0"/>
      <w:marBottom w:val="0"/>
      <w:divBdr>
        <w:top w:val="none" w:sz="0" w:space="0" w:color="auto"/>
        <w:left w:val="none" w:sz="0" w:space="0" w:color="auto"/>
        <w:bottom w:val="none" w:sz="0" w:space="0" w:color="auto"/>
        <w:right w:val="none" w:sz="0" w:space="0" w:color="auto"/>
      </w:divBdr>
    </w:div>
    <w:div w:id="384180197">
      <w:bodyDiv w:val="1"/>
      <w:marLeft w:val="0"/>
      <w:marRight w:val="0"/>
      <w:marTop w:val="0"/>
      <w:marBottom w:val="0"/>
      <w:divBdr>
        <w:top w:val="none" w:sz="0" w:space="0" w:color="auto"/>
        <w:left w:val="none" w:sz="0" w:space="0" w:color="auto"/>
        <w:bottom w:val="none" w:sz="0" w:space="0" w:color="auto"/>
        <w:right w:val="none" w:sz="0" w:space="0" w:color="auto"/>
      </w:divBdr>
    </w:div>
    <w:div w:id="387999836">
      <w:bodyDiv w:val="1"/>
      <w:marLeft w:val="0"/>
      <w:marRight w:val="0"/>
      <w:marTop w:val="0"/>
      <w:marBottom w:val="0"/>
      <w:divBdr>
        <w:top w:val="none" w:sz="0" w:space="0" w:color="auto"/>
        <w:left w:val="none" w:sz="0" w:space="0" w:color="auto"/>
        <w:bottom w:val="none" w:sz="0" w:space="0" w:color="auto"/>
        <w:right w:val="none" w:sz="0" w:space="0" w:color="auto"/>
      </w:divBdr>
    </w:div>
    <w:div w:id="390426375">
      <w:bodyDiv w:val="1"/>
      <w:marLeft w:val="0"/>
      <w:marRight w:val="0"/>
      <w:marTop w:val="0"/>
      <w:marBottom w:val="0"/>
      <w:divBdr>
        <w:top w:val="none" w:sz="0" w:space="0" w:color="auto"/>
        <w:left w:val="none" w:sz="0" w:space="0" w:color="auto"/>
        <w:bottom w:val="none" w:sz="0" w:space="0" w:color="auto"/>
        <w:right w:val="none" w:sz="0" w:space="0" w:color="auto"/>
      </w:divBdr>
    </w:div>
    <w:div w:id="390857838">
      <w:bodyDiv w:val="1"/>
      <w:marLeft w:val="0"/>
      <w:marRight w:val="0"/>
      <w:marTop w:val="0"/>
      <w:marBottom w:val="0"/>
      <w:divBdr>
        <w:top w:val="none" w:sz="0" w:space="0" w:color="auto"/>
        <w:left w:val="none" w:sz="0" w:space="0" w:color="auto"/>
        <w:bottom w:val="none" w:sz="0" w:space="0" w:color="auto"/>
        <w:right w:val="none" w:sz="0" w:space="0" w:color="auto"/>
      </w:divBdr>
    </w:div>
    <w:div w:id="392890180">
      <w:bodyDiv w:val="1"/>
      <w:marLeft w:val="0"/>
      <w:marRight w:val="0"/>
      <w:marTop w:val="0"/>
      <w:marBottom w:val="0"/>
      <w:divBdr>
        <w:top w:val="none" w:sz="0" w:space="0" w:color="auto"/>
        <w:left w:val="none" w:sz="0" w:space="0" w:color="auto"/>
        <w:bottom w:val="none" w:sz="0" w:space="0" w:color="auto"/>
        <w:right w:val="none" w:sz="0" w:space="0" w:color="auto"/>
      </w:divBdr>
    </w:div>
    <w:div w:id="393700743">
      <w:bodyDiv w:val="1"/>
      <w:marLeft w:val="0"/>
      <w:marRight w:val="0"/>
      <w:marTop w:val="0"/>
      <w:marBottom w:val="0"/>
      <w:divBdr>
        <w:top w:val="none" w:sz="0" w:space="0" w:color="auto"/>
        <w:left w:val="none" w:sz="0" w:space="0" w:color="auto"/>
        <w:bottom w:val="none" w:sz="0" w:space="0" w:color="auto"/>
        <w:right w:val="none" w:sz="0" w:space="0" w:color="auto"/>
      </w:divBdr>
    </w:div>
    <w:div w:id="402411573">
      <w:bodyDiv w:val="1"/>
      <w:marLeft w:val="0"/>
      <w:marRight w:val="0"/>
      <w:marTop w:val="0"/>
      <w:marBottom w:val="0"/>
      <w:divBdr>
        <w:top w:val="none" w:sz="0" w:space="0" w:color="auto"/>
        <w:left w:val="none" w:sz="0" w:space="0" w:color="auto"/>
        <w:bottom w:val="none" w:sz="0" w:space="0" w:color="auto"/>
        <w:right w:val="none" w:sz="0" w:space="0" w:color="auto"/>
      </w:divBdr>
    </w:div>
    <w:div w:id="405423270">
      <w:bodyDiv w:val="1"/>
      <w:marLeft w:val="0"/>
      <w:marRight w:val="0"/>
      <w:marTop w:val="0"/>
      <w:marBottom w:val="0"/>
      <w:divBdr>
        <w:top w:val="none" w:sz="0" w:space="0" w:color="auto"/>
        <w:left w:val="none" w:sz="0" w:space="0" w:color="auto"/>
        <w:bottom w:val="none" w:sz="0" w:space="0" w:color="auto"/>
        <w:right w:val="none" w:sz="0" w:space="0" w:color="auto"/>
      </w:divBdr>
    </w:div>
    <w:div w:id="409351273">
      <w:bodyDiv w:val="1"/>
      <w:marLeft w:val="0"/>
      <w:marRight w:val="0"/>
      <w:marTop w:val="0"/>
      <w:marBottom w:val="0"/>
      <w:divBdr>
        <w:top w:val="none" w:sz="0" w:space="0" w:color="auto"/>
        <w:left w:val="none" w:sz="0" w:space="0" w:color="auto"/>
        <w:bottom w:val="none" w:sz="0" w:space="0" w:color="auto"/>
        <w:right w:val="none" w:sz="0" w:space="0" w:color="auto"/>
      </w:divBdr>
    </w:div>
    <w:div w:id="410322513">
      <w:bodyDiv w:val="1"/>
      <w:marLeft w:val="0"/>
      <w:marRight w:val="0"/>
      <w:marTop w:val="0"/>
      <w:marBottom w:val="0"/>
      <w:divBdr>
        <w:top w:val="none" w:sz="0" w:space="0" w:color="auto"/>
        <w:left w:val="none" w:sz="0" w:space="0" w:color="auto"/>
        <w:bottom w:val="none" w:sz="0" w:space="0" w:color="auto"/>
        <w:right w:val="none" w:sz="0" w:space="0" w:color="auto"/>
      </w:divBdr>
    </w:div>
    <w:div w:id="410391984">
      <w:bodyDiv w:val="1"/>
      <w:marLeft w:val="0"/>
      <w:marRight w:val="0"/>
      <w:marTop w:val="0"/>
      <w:marBottom w:val="0"/>
      <w:divBdr>
        <w:top w:val="none" w:sz="0" w:space="0" w:color="auto"/>
        <w:left w:val="none" w:sz="0" w:space="0" w:color="auto"/>
        <w:bottom w:val="none" w:sz="0" w:space="0" w:color="auto"/>
        <w:right w:val="none" w:sz="0" w:space="0" w:color="auto"/>
      </w:divBdr>
    </w:div>
    <w:div w:id="415131516">
      <w:bodyDiv w:val="1"/>
      <w:marLeft w:val="0"/>
      <w:marRight w:val="0"/>
      <w:marTop w:val="0"/>
      <w:marBottom w:val="0"/>
      <w:divBdr>
        <w:top w:val="none" w:sz="0" w:space="0" w:color="auto"/>
        <w:left w:val="none" w:sz="0" w:space="0" w:color="auto"/>
        <w:bottom w:val="none" w:sz="0" w:space="0" w:color="auto"/>
        <w:right w:val="none" w:sz="0" w:space="0" w:color="auto"/>
      </w:divBdr>
    </w:div>
    <w:div w:id="416173102">
      <w:bodyDiv w:val="1"/>
      <w:marLeft w:val="0"/>
      <w:marRight w:val="0"/>
      <w:marTop w:val="0"/>
      <w:marBottom w:val="0"/>
      <w:divBdr>
        <w:top w:val="none" w:sz="0" w:space="0" w:color="auto"/>
        <w:left w:val="none" w:sz="0" w:space="0" w:color="auto"/>
        <w:bottom w:val="none" w:sz="0" w:space="0" w:color="auto"/>
        <w:right w:val="none" w:sz="0" w:space="0" w:color="auto"/>
      </w:divBdr>
    </w:div>
    <w:div w:id="418021303">
      <w:bodyDiv w:val="1"/>
      <w:marLeft w:val="0"/>
      <w:marRight w:val="0"/>
      <w:marTop w:val="0"/>
      <w:marBottom w:val="0"/>
      <w:divBdr>
        <w:top w:val="none" w:sz="0" w:space="0" w:color="auto"/>
        <w:left w:val="none" w:sz="0" w:space="0" w:color="auto"/>
        <w:bottom w:val="none" w:sz="0" w:space="0" w:color="auto"/>
        <w:right w:val="none" w:sz="0" w:space="0" w:color="auto"/>
      </w:divBdr>
    </w:div>
    <w:div w:id="418328065">
      <w:bodyDiv w:val="1"/>
      <w:marLeft w:val="0"/>
      <w:marRight w:val="0"/>
      <w:marTop w:val="0"/>
      <w:marBottom w:val="0"/>
      <w:divBdr>
        <w:top w:val="none" w:sz="0" w:space="0" w:color="auto"/>
        <w:left w:val="none" w:sz="0" w:space="0" w:color="auto"/>
        <w:bottom w:val="none" w:sz="0" w:space="0" w:color="auto"/>
        <w:right w:val="none" w:sz="0" w:space="0" w:color="auto"/>
      </w:divBdr>
    </w:div>
    <w:div w:id="418985816">
      <w:bodyDiv w:val="1"/>
      <w:marLeft w:val="0"/>
      <w:marRight w:val="0"/>
      <w:marTop w:val="0"/>
      <w:marBottom w:val="0"/>
      <w:divBdr>
        <w:top w:val="none" w:sz="0" w:space="0" w:color="auto"/>
        <w:left w:val="none" w:sz="0" w:space="0" w:color="auto"/>
        <w:bottom w:val="none" w:sz="0" w:space="0" w:color="auto"/>
        <w:right w:val="none" w:sz="0" w:space="0" w:color="auto"/>
      </w:divBdr>
    </w:div>
    <w:div w:id="419373316">
      <w:bodyDiv w:val="1"/>
      <w:marLeft w:val="0"/>
      <w:marRight w:val="0"/>
      <w:marTop w:val="0"/>
      <w:marBottom w:val="0"/>
      <w:divBdr>
        <w:top w:val="none" w:sz="0" w:space="0" w:color="auto"/>
        <w:left w:val="none" w:sz="0" w:space="0" w:color="auto"/>
        <w:bottom w:val="none" w:sz="0" w:space="0" w:color="auto"/>
        <w:right w:val="none" w:sz="0" w:space="0" w:color="auto"/>
      </w:divBdr>
    </w:div>
    <w:div w:id="419454296">
      <w:bodyDiv w:val="1"/>
      <w:marLeft w:val="0"/>
      <w:marRight w:val="0"/>
      <w:marTop w:val="0"/>
      <w:marBottom w:val="0"/>
      <w:divBdr>
        <w:top w:val="none" w:sz="0" w:space="0" w:color="auto"/>
        <w:left w:val="none" w:sz="0" w:space="0" w:color="auto"/>
        <w:bottom w:val="none" w:sz="0" w:space="0" w:color="auto"/>
        <w:right w:val="none" w:sz="0" w:space="0" w:color="auto"/>
      </w:divBdr>
    </w:div>
    <w:div w:id="420223744">
      <w:bodyDiv w:val="1"/>
      <w:marLeft w:val="0"/>
      <w:marRight w:val="0"/>
      <w:marTop w:val="0"/>
      <w:marBottom w:val="0"/>
      <w:divBdr>
        <w:top w:val="none" w:sz="0" w:space="0" w:color="auto"/>
        <w:left w:val="none" w:sz="0" w:space="0" w:color="auto"/>
        <w:bottom w:val="none" w:sz="0" w:space="0" w:color="auto"/>
        <w:right w:val="none" w:sz="0" w:space="0" w:color="auto"/>
      </w:divBdr>
    </w:div>
    <w:div w:id="424350459">
      <w:bodyDiv w:val="1"/>
      <w:marLeft w:val="0"/>
      <w:marRight w:val="0"/>
      <w:marTop w:val="0"/>
      <w:marBottom w:val="0"/>
      <w:divBdr>
        <w:top w:val="none" w:sz="0" w:space="0" w:color="auto"/>
        <w:left w:val="none" w:sz="0" w:space="0" w:color="auto"/>
        <w:bottom w:val="none" w:sz="0" w:space="0" w:color="auto"/>
        <w:right w:val="none" w:sz="0" w:space="0" w:color="auto"/>
      </w:divBdr>
    </w:div>
    <w:div w:id="425342327">
      <w:bodyDiv w:val="1"/>
      <w:marLeft w:val="0"/>
      <w:marRight w:val="0"/>
      <w:marTop w:val="0"/>
      <w:marBottom w:val="0"/>
      <w:divBdr>
        <w:top w:val="none" w:sz="0" w:space="0" w:color="auto"/>
        <w:left w:val="none" w:sz="0" w:space="0" w:color="auto"/>
        <w:bottom w:val="none" w:sz="0" w:space="0" w:color="auto"/>
        <w:right w:val="none" w:sz="0" w:space="0" w:color="auto"/>
      </w:divBdr>
    </w:div>
    <w:div w:id="426007103">
      <w:bodyDiv w:val="1"/>
      <w:marLeft w:val="0"/>
      <w:marRight w:val="0"/>
      <w:marTop w:val="0"/>
      <w:marBottom w:val="0"/>
      <w:divBdr>
        <w:top w:val="none" w:sz="0" w:space="0" w:color="auto"/>
        <w:left w:val="none" w:sz="0" w:space="0" w:color="auto"/>
        <w:bottom w:val="none" w:sz="0" w:space="0" w:color="auto"/>
        <w:right w:val="none" w:sz="0" w:space="0" w:color="auto"/>
      </w:divBdr>
    </w:div>
    <w:div w:id="430857213">
      <w:bodyDiv w:val="1"/>
      <w:marLeft w:val="0"/>
      <w:marRight w:val="0"/>
      <w:marTop w:val="0"/>
      <w:marBottom w:val="0"/>
      <w:divBdr>
        <w:top w:val="none" w:sz="0" w:space="0" w:color="auto"/>
        <w:left w:val="none" w:sz="0" w:space="0" w:color="auto"/>
        <w:bottom w:val="none" w:sz="0" w:space="0" w:color="auto"/>
        <w:right w:val="none" w:sz="0" w:space="0" w:color="auto"/>
      </w:divBdr>
    </w:div>
    <w:div w:id="432558272">
      <w:bodyDiv w:val="1"/>
      <w:marLeft w:val="0"/>
      <w:marRight w:val="0"/>
      <w:marTop w:val="0"/>
      <w:marBottom w:val="0"/>
      <w:divBdr>
        <w:top w:val="none" w:sz="0" w:space="0" w:color="auto"/>
        <w:left w:val="none" w:sz="0" w:space="0" w:color="auto"/>
        <w:bottom w:val="none" w:sz="0" w:space="0" w:color="auto"/>
        <w:right w:val="none" w:sz="0" w:space="0" w:color="auto"/>
      </w:divBdr>
    </w:div>
    <w:div w:id="435565456">
      <w:bodyDiv w:val="1"/>
      <w:marLeft w:val="0"/>
      <w:marRight w:val="0"/>
      <w:marTop w:val="0"/>
      <w:marBottom w:val="0"/>
      <w:divBdr>
        <w:top w:val="none" w:sz="0" w:space="0" w:color="auto"/>
        <w:left w:val="none" w:sz="0" w:space="0" w:color="auto"/>
        <w:bottom w:val="none" w:sz="0" w:space="0" w:color="auto"/>
        <w:right w:val="none" w:sz="0" w:space="0" w:color="auto"/>
      </w:divBdr>
    </w:div>
    <w:div w:id="437871642">
      <w:bodyDiv w:val="1"/>
      <w:marLeft w:val="0"/>
      <w:marRight w:val="0"/>
      <w:marTop w:val="0"/>
      <w:marBottom w:val="0"/>
      <w:divBdr>
        <w:top w:val="none" w:sz="0" w:space="0" w:color="auto"/>
        <w:left w:val="none" w:sz="0" w:space="0" w:color="auto"/>
        <w:bottom w:val="none" w:sz="0" w:space="0" w:color="auto"/>
        <w:right w:val="none" w:sz="0" w:space="0" w:color="auto"/>
      </w:divBdr>
    </w:div>
    <w:div w:id="439029585">
      <w:bodyDiv w:val="1"/>
      <w:marLeft w:val="0"/>
      <w:marRight w:val="0"/>
      <w:marTop w:val="0"/>
      <w:marBottom w:val="0"/>
      <w:divBdr>
        <w:top w:val="none" w:sz="0" w:space="0" w:color="auto"/>
        <w:left w:val="none" w:sz="0" w:space="0" w:color="auto"/>
        <w:bottom w:val="none" w:sz="0" w:space="0" w:color="auto"/>
        <w:right w:val="none" w:sz="0" w:space="0" w:color="auto"/>
      </w:divBdr>
    </w:div>
    <w:div w:id="439253883">
      <w:bodyDiv w:val="1"/>
      <w:marLeft w:val="0"/>
      <w:marRight w:val="0"/>
      <w:marTop w:val="0"/>
      <w:marBottom w:val="0"/>
      <w:divBdr>
        <w:top w:val="none" w:sz="0" w:space="0" w:color="auto"/>
        <w:left w:val="none" w:sz="0" w:space="0" w:color="auto"/>
        <w:bottom w:val="none" w:sz="0" w:space="0" w:color="auto"/>
        <w:right w:val="none" w:sz="0" w:space="0" w:color="auto"/>
      </w:divBdr>
    </w:div>
    <w:div w:id="442190382">
      <w:bodyDiv w:val="1"/>
      <w:marLeft w:val="0"/>
      <w:marRight w:val="0"/>
      <w:marTop w:val="0"/>
      <w:marBottom w:val="0"/>
      <w:divBdr>
        <w:top w:val="none" w:sz="0" w:space="0" w:color="auto"/>
        <w:left w:val="none" w:sz="0" w:space="0" w:color="auto"/>
        <w:bottom w:val="none" w:sz="0" w:space="0" w:color="auto"/>
        <w:right w:val="none" w:sz="0" w:space="0" w:color="auto"/>
      </w:divBdr>
    </w:div>
    <w:div w:id="446697510">
      <w:bodyDiv w:val="1"/>
      <w:marLeft w:val="0"/>
      <w:marRight w:val="0"/>
      <w:marTop w:val="0"/>
      <w:marBottom w:val="0"/>
      <w:divBdr>
        <w:top w:val="none" w:sz="0" w:space="0" w:color="auto"/>
        <w:left w:val="none" w:sz="0" w:space="0" w:color="auto"/>
        <w:bottom w:val="none" w:sz="0" w:space="0" w:color="auto"/>
        <w:right w:val="none" w:sz="0" w:space="0" w:color="auto"/>
      </w:divBdr>
    </w:div>
    <w:div w:id="450785441">
      <w:bodyDiv w:val="1"/>
      <w:marLeft w:val="0"/>
      <w:marRight w:val="0"/>
      <w:marTop w:val="0"/>
      <w:marBottom w:val="0"/>
      <w:divBdr>
        <w:top w:val="none" w:sz="0" w:space="0" w:color="auto"/>
        <w:left w:val="none" w:sz="0" w:space="0" w:color="auto"/>
        <w:bottom w:val="none" w:sz="0" w:space="0" w:color="auto"/>
        <w:right w:val="none" w:sz="0" w:space="0" w:color="auto"/>
      </w:divBdr>
    </w:div>
    <w:div w:id="452134358">
      <w:bodyDiv w:val="1"/>
      <w:marLeft w:val="0"/>
      <w:marRight w:val="0"/>
      <w:marTop w:val="0"/>
      <w:marBottom w:val="0"/>
      <w:divBdr>
        <w:top w:val="none" w:sz="0" w:space="0" w:color="auto"/>
        <w:left w:val="none" w:sz="0" w:space="0" w:color="auto"/>
        <w:bottom w:val="none" w:sz="0" w:space="0" w:color="auto"/>
        <w:right w:val="none" w:sz="0" w:space="0" w:color="auto"/>
      </w:divBdr>
    </w:div>
    <w:div w:id="454493977">
      <w:bodyDiv w:val="1"/>
      <w:marLeft w:val="0"/>
      <w:marRight w:val="0"/>
      <w:marTop w:val="0"/>
      <w:marBottom w:val="0"/>
      <w:divBdr>
        <w:top w:val="none" w:sz="0" w:space="0" w:color="auto"/>
        <w:left w:val="none" w:sz="0" w:space="0" w:color="auto"/>
        <w:bottom w:val="none" w:sz="0" w:space="0" w:color="auto"/>
        <w:right w:val="none" w:sz="0" w:space="0" w:color="auto"/>
      </w:divBdr>
    </w:div>
    <w:div w:id="456028848">
      <w:bodyDiv w:val="1"/>
      <w:marLeft w:val="0"/>
      <w:marRight w:val="0"/>
      <w:marTop w:val="0"/>
      <w:marBottom w:val="0"/>
      <w:divBdr>
        <w:top w:val="none" w:sz="0" w:space="0" w:color="auto"/>
        <w:left w:val="none" w:sz="0" w:space="0" w:color="auto"/>
        <w:bottom w:val="none" w:sz="0" w:space="0" w:color="auto"/>
        <w:right w:val="none" w:sz="0" w:space="0" w:color="auto"/>
      </w:divBdr>
    </w:div>
    <w:div w:id="456263578">
      <w:bodyDiv w:val="1"/>
      <w:marLeft w:val="0"/>
      <w:marRight w:val="0"/>
      <w:marTop w:val="0"/>
      <w:marBottom w:val="0"/>
      <w:divBdr>
        <w:top w:val="none" w:sz="0" w:space="0" w:color="auto"/>
        <w:left w:val="none" w:sz="0" w:space="0" w:color="auto"/>
        <w:bottom w:val="none" w:sz="0" w:space="0" w:color="auto"/>
        <w:right w:val="none" w:sz="0" w:space="0" w:color="auto"/>
      </w:divBdr>
    </w:div>
    <w:div w:id="456413205">
      <w:bodyDiv w:val="1"/>
      <w:marLeft w:val="0"/>
      <w:marRight w:val="0"/>
      <w:marTop w:val="0"/>
      <w:marBottom w:val="0"/>
      <w:divBdr>
        <w:top w:val="none" w:sz="0" w:space="0" w:color="auto"/>
        <w:left w:val="none" w:sz="0" w:space="0" w:color="auto"/>
        <w:bottom w:val="none" w:sz="0" w:space="0" w:color="auto"/>
        <w:right w:val="none" w:sz="0" w:space="0" w:color="auto"/>
      </w:divBdr>
    </w:div>
    <w:div w:id="459500259">
      <w:bodyDiv w:val="1"/>
      <w:marLeft w:val="0"/>
      <w:marRight w:val="0"/>
      <w:marTop w:val="0"/>
      <w:marBottom w:val="0"/>
      <w:divBdr>
        <w:top w:val="none" w:sz="0" w:space="0" w:color="auto"/>
        <w:left w:val="none" w:sz="0" w:space="0" w:color="auto"/>
        <w:bottom w:val="none" w:sz="0" w:space="0" w:color="auto"/>
        <w:right w:val="none" w:sz="0" w:space="0" w:color="auto"/>
      </w:divBdr>
    </w:div>
    <w:div w:id="460731089">
      <w:bodyDiv w:val="1"/>
      <w:marLeft w:val="0"/>
      <w:marRight w:val="0"/>
      <w:marTop w:val="0"/>
      <w:marBottom w:val="0"/>
      <w:divBdr>
        <w:top w:val="none" w:sz="0" w:space="0" w:color="auto"/>
        <w:left w:val="none" w:sz="0" w:space="0" w:color="auto"/>
        <w:bottom w:val="none" w:sz="0" w:space="0" w:color="auto"/>
        <w:right w:val="none" w:sz="0" w:space="0" w:color="auto"/>
      </w:divBdr>
    </w:div>
    <w:div w:id="461576854">
      <w:bodyDiv w:val="1"/>
      <w:marLeft w:val="0"/>
      <w:marRight w:val="0"/>
      <w:marTop w:val="0"/>
      <w:marBottom w:val="0"/>
      <w:divBdr>
        <w:top w:val="none" w:sz="0" w:space="0" w:color="auto"/>
        <w:left w:val="none" w:sz="0" w:space="0" w:color="auto"/>
        <w:bottom w:val="none" w:sz="0" w:space="0" w:color="auto"/>
        <w:right w:val="none" w:sz="0" w:space="0" w:color="auto"/>
      </w:divBdr>
    </w:div>
    <w:div w:id="464347312">
      <w:bodyDiv w:val="1"/>
      <w:marLeft w:val="0"/>
      <w:marRight w:val="0"/>
      <w:marTop w:val="0"/>
      <w:marBottom w:val="0"/>
      <w:divBdr>
        <w:top w:val="none" w:sz="0" w:space="0" w:color="auto"/>
        <w:left w:val="none" w:sz="0" w:space="0" w:color="auto"/>
        <w:bottom w:val="none" w:sz="0" w:space="0" w:color="auto"/>
        <w:right w:val="none" w:sz="0" w:space="0" w:color="auto"/>
      </w:divBdr>
    </w:div>
    <w:div w:id="466439042">
      <w:bodyDiv w:val="1"/>
      <w:marLeft w:val="0"/>
      <w:marRight w:val="0"/>
      <w:marTop w:val="0"/>
      <w:marBottom w:val="0"/>
      <w:divBdr>
        <w:top w:val="none" w:sz="0" w:space="0" w:color="auto"/>
        <w:left w:val="none" w:sz="0" w:space="0" w:color="auto"/>
        <w:bottom w:val="none" w:sz="0" w:space="0" w:color="auto"/>
        <w:right w:val="none" w:sz="0" w:space="0" w:color="auto"/>
      </w:divBdr>
    </w:div>
    <w:div w:id="469054581">
      <w:bodyDiv w:val="1"/>
      <w:marLeft w:val="0"/>
      <w:marRight w:val="0"/>
      <w:marTop w:val="0"/>
      <w:marBottom w:val="0"/>
      <w:divBdr>
        <w:top w:val="none" w:sz="0" w:space="0" w:color="auto"/>
        <w:left w:val="none" w:sz="0" w:space="0" w:color="auto"/>
        <w:bottom w:val="none" w:sz="0" w:space="0" w:color="auto"/>
        <w:right w:val="none" w:sz="0" w:space="0" w:color="auto"/>
      </w:divBdr>
    </w:div>
    <w:div w:id="469399631">
      <w:bodyDiv w:val="1"/>
      <w:marLeft w:val="0"/>
      <w:marRight w:val="0"/>
      <w:marTop w:val="0"/>
      <w:marBottom w:val="0"/>
      <w:divBdr>
        <w:top w:val="none" w:sz="0" w:space="0" w:color="auto"/>
        <w:left w:val="none" w:sz="0" w:space="0" w:color="auto"/>
        <w:bottom w:val="none" w:sz="0" w:space="0" w:color="auto"/>
        <w:right w:val="none" w:sz="0" w:space="0" w:color="auto"/>
      </w:divBdr>
    </w:div>
    <w:div w:id="470366926">
      <w:bodyDiv w:val="1"/>
      <w:marLeft w:val="0"/>
      <w:marRight w:val="0"/>
      <w:marTop w:val="0"/>
      <w:marBottom w:val="0"/>
      <w:divBdr>
        <w:top w:val="none" w:sz="0" w:space="0" w:color="auto"/>
        <w:left w:val="none" w:sz="0" w:space="0" w:color="auto"/>
        <w:bottom w:val="none" w:sz="0" w:space="0" w:color="auto"/>
        <w:right w:val="none" w:sz="0" w:space="0" w:color="auto"/>
      </w:divBdr>
    </w:div>
    <w:div w:id="470827957">
      <w:bodyDiv w:val="1"/>
      <w:marLeft w:val="0"/>
      <w:marRight w:val="0"/>
      <w:marTop w:val="0"/>
      <w:marBottom w:val="0"/>
      <w:divBdr>
        <w:top w:val="none" w:sz="0" w:space="0" w:color="auto"/>
        <w:left w:val="none" w:sz="0" w:space="0" w:color="auto"/>
        <w:bottom w:val="none" w:sz="0" w:space="0" w:color="auto"/>
        <w:right w:val="none" w:sz="0" w:space="0" w:color="auto"/>
      </w:divBdr>
    </w:div>
    <w:div w:id="473065759">
      <w:bodyDiv w:val="1"/>
      <w:marLeft w:val="0"/>
      <w:marRight w:val="0"/>
      <w:marTop w:val="0"/>
      <w:marBottom w:val="0"/>
      <w:divBdr>
        <w:top w:val="none" w:sz="0" w:space="0" w:color="auto"/>
        <w:left w:val="none" w:sz="0" w:space="0" w:color="auto"/>
        <w:bottom w:val="none" w:sz="0" w:space="0" w:color="auto"/>
        <w:right w:val="none" w:sz="0" w:space="0" w:color="auto"/>
      </w:divBdr>
    </w:div>
    <w:div w:id="476844256">
      <w:bodyDiv w:val="1"/>
      <w:marLeft w:val="0"/>
      <w:marRight w:val="0"/>
      <w:marTop w:val="0"/>
      <w:marBottom w:val="0"/>
      <w:divBdr>
        <w:top w:val="none" w:sz="0" w:space="0" w:color="auto"/>
        <w:left w:val="none" w:sz="0" w:space="0" w:color="auto"/>
        <w:bottom w:val="none" w:sz="0" w:space="0" w:color="auto"/>
        <w:right w:val="none" w:sz="0" w:space="0" w:color="auto"/>
      </w:divBdr>
    </w:div>
    <w:div w:id="477578386">
      <w:bodyDiv w:val="1"/>
      <w:marLeft w:val="0"/>
      <w:marRight w:val="0"/>
      <w:marTop w:val="0"/>
      <w:marBottom w:val="0"/>
      <w:divBdr>
        <w:top w:val="none" w:sz="0" w:space="0" w:color="auto"/>
        <w:left w:val="none" w:sz="0" w:space="0" w:color="auto"/>
        <w:bottom w:val="none" w:sz="0" w:space="0" w:color="auto"/>
        <w:right w:val="none" w:sz="0" w:space="0" w:color="auto"/>
      </w:divBdr>
    </w:div>
    <w:div w:id="487291116">
      <w:bodyDiv w:val="1"/>
      <w:marLeft w:val="0"/>
      <w:marRight w:val="0"/>
      <w:marTop w:val="0"/>
      <w:marBottom w:val="0"/>
      <w:divBdr>
        <w:top w:val="none" w:sz="0" w:space="0" w:color="auto"/>
        <w:left w:val="none" w:sz="0" w:space="0" w:color="auto"/>
        <w:bottom w:val="none" w:sz="0" w:space="0" w:color="auto"/>
        <w:right w:val="none" w:sz="0" w:space="0" w:color="auto"/>
      </w:divBdr>
    </w:div>
    <w:div w:id="491020964">
      <w:bodyDiv w:val="1"/>
      <w:marLeft w:val="0"/>
      <w:marRight w:val="0"/>
      <w:marTop w:val="0"/>
      <w:marBottom w:val="0"/>
      <w:divBdr>
        <w:top w:val="none" w:sz="0" w:space="0" w:color="auto"/>
        <w:left w:val="none" w:sz="0" w:space="0" w:color="auto"/>
        <w:bottom w:val="none" w:sz="0" w:space="0" w:color="auto"/>
        <w:right w:val="none" w:sz="0" w:space="0" w:color="auto"/>
      </w:divBdr>
    </w:div>
    <w:div w:id="492838321">
      <w:bodyDiv w:val="1"/>
      <w:marLeft w:val="0"/>
      <w:marRight w:val="0"/>
      <w:marTop w:val="0"/>
      <w:marBottom w:val="0"/>
      <w:divBdr>
        <w:top w:val="none" w:sz="0" w:space="0" w:color="auto"/>
        <w:left w:val="none" w:sz="0" w:space="0" w:color="auto"/>
        <w:bottom w:val="none" w:sz="0" w:space="0" w:color="auto"/>
        <w:right w:val="none" w:sz="0" w:space="0" w:color="auto"/>
      </w:divBdr>
    </w:div>
    <w:div w:id="493029172">
      <w:bodyDiv w:val="1"/>
      <w:marLeft w:val="0"/>
      <w:marRight w:val="0"/>
      <w:marTop w:val="0"/>
      <w:marBottom w:val="0"/>
      <w:divBdr>
        <w:top w:val="none" w:sz="0" w:space="0" w:color="auto"/>
        <w:left w:val="none" w:sz="0" w:space="0" w:color="auto"/>
        <w:bottom w:val="none" w:sz="0" w:space="0" w:color="auto"/>
        <w:right w:val="none" w:sz="0" w:space="0" w:color="auto"/>
      </w:divBdr>
    </w:div>
    <w:div w:id="493497381">
      <w:bodyDiv w:val="1"/>
      <w:marLeft w:val="0"/>
      <w:marRight w:val="0"/>
      <w:marTop w:val="0"/>
      <w:marBottom w:val="0"/>
      <w:divBdr>
        <w:top w:val="none" w:sz="0" w:space="0" w:color="auto"/>
        <w:left w:val="none" w:sz="0" w:space="0" w:color="auto"/>
        <w:bottom w:val="none" w:sz="0" w:space="0" w:color="auto"/>
        <w:right w:val="none" w:sz="0" w:space="0" w:color="auto"/>
      </w:divBdr>
    </w:div>
    <w:div w:id="494951502">
      <w:bodyDiv w:val="1"/>
      <w:marLeft w:val="0"/>
      <w:marRight w:val="0"/>
      <w:marTop w:val="0"/>
      <w:marBottom w:val="0"/>
      <w:divBdr>
        <w:top w:val="none" w:sz="0" w:space="0" w:color="auto"/>
        <w:left w:val="none" w:sz="0" w:space="0" w:color="auto"/>
        <w:bottom w:val="none" w:sz="0" w:space="0" w:color="auto"/>
        <w:right w:val="none" w:sz="0" w:space="0" w:color="auto"/>
      </w:divBdr>
    </w:div>
    <w:div w:id="497380611">
      <w:bodyDiv w:val="1"/>
      <w:marLeft w:val="0"/>
      <w:marRight w:val="0"/>
      <w:marTop w:val="0"/>
      <w:marBottom w:val="0"/>
      <w:divBdr>
        <w:top w:val="none" w:sz="0" w:space="0" w:color="auto"/>
        <w:left w:val="none" w:sz="0" w:space="0" w:color="auto"/>
        <w:bottom w:val="none" w:sz="0" w:space="0" w:color="auto"/>
        <w:right w:val="none" w:sz="0" w:space="0" w:color="auto"/>
      </w:divBdr>
    </w:div>
    <w:div w:id="500120422">
      <w:bodyDiv w:val="1"/>
      <w:marLeft w:val="0"/>
      <w:marRight w:val="0"/>
      <w:marTop w:val="0"/>
      <w:marBottom w:val="0"/>
      <w:divBdr>
        <w:top w:val="none" w:sz="0" w:space="0" w:color="auto"/>
        <w:left w:val="none" w:sz="0" w:space="0" w:color="auto"/>
        <w:bottom w:val="none" w:sz="0" w:space="0" w:color="auto"/>
        <w:right w:val="none" w:sz="0" w:space="0" w:color="auto"/>
      </w:divBdr>
    </w:div>
    <w:div w:id="500777817">
      <w:bodyDiv w:val="1"/>
      <w:marLeft w:val="0"/>
      <w:marRight w:val="0"/>
      <w:marTop w:val="0"/>
      <w:marBottom w:val="0"/>
      <w:divBdr>
        <w:top w:val="none" w:sz="0" w:space="0" w:color="auto"/>
        <w:left w:val="none" w:sz="0" w:space="0" w:color="auto"/>
        <w:bottom w:val="none" w:sz="0" w:space="0" w:color="auto"/>
        <w:right w:val="none" w:sz="0" w:space="0" w:color="auto"/>
      </w:divBdr>
    </w:div>
    <w:div w:id="502545991">
      <w:bodyDiv w:val="1"/>
      <w:marLeft w:val="0"/>
      <w:marRight w:val="0"/>
      <w:marTop w:val="0"/>
      <w:marBottom w:val="0"/>
      <w:divBdr>
        <w:top w:val="none" w:sz="0" w:space="0" w:color="auto"/>
        <w:left w:val="none" w:sz="0" w:space="0" w:color="auto"/>
        <w:bottom w:val="none" w:sz="0" w:space="0" w:color="auto"/>
        <w:right w:val="none" w:sz="0" w:space="0" w:color="auto"/>
      </w:divBdr>
    </w:div>
    <w:div w:id="503663097">
      <w:bodyDiv w:val="1"/>
      <w:marLeft w:val="0"/>
      <w:marRight w:val="0"/>
      <w:marTop w:val="0"/>
      <w:marBottom w:val="0"/>
      <w:divBdr>
        <w:top w:val="none" w:sz="0" w:space="0" w:color="auto"/>
        <w:left w:val="none" w:sz="0" w:space="0" w:color="auto"/>
        <w:bottom w:val="none" w:sz="0" w:space="0" w:color="auto"/>
        <w:right w:val="none" w:sz="0" w:space="0" w:color="auto"/>
      </w:divBdr>
    </w:div>
    <w:div w:id="506022365">
      <w:bodyDiv w:val="1"/>
      <w:marLeft w:val="0"/>
      <w:marRight w:val="0"/>
      <w:marTop w:val="0"/>
      <w:marBottom w:val="0"/>
      <w:divBdr>
        <w:top w:val="none" w:sz="0" w:space="0" w:color="auto"/>
        <w:left w:val="none" w:sz="0" w:space="0" w:color="auto"/>
        <w:bottom w:val="none" w:sz="0" w:space="0" w:color="auto"/>
        <w:right w:val="none" w:sz="0" w:space="0" w:color="auto"/>
      </w:divBdr>
    </w:div>
    <w:div w:id="506477458">
      <w:bodyDiv w:val="1"/>
      <w:marLeft w:val="0"/>
      <w:marRight w:val="0"/>
      <w:marTop w:val="0"/>
      <w:marBottom w:val="0"/>
      <w:divBdr>
        <w:top w:val="none" w:sz="0" w:space="0" w:color="auto"/>
        <w:left w:val="none" w:sz="0" w:space="0" w:color="auto"/>
        <w:bottom w:val="none" w:sz="0" w:space="0" w:color="auto"/>
        <w:right w:val="none" w:sz="0" w:space="0" w:color="auto"/>
      </w:divBdr>
    </w:div>
    <w:div w:id="510413628">
      <w:bodyDiv w:val="1"/>
      <w:marLeft w:val="0"/>
      <w:marRight w:val="0"/>
      <w:marTop w:val="0"/>
      <w:marBottom w:val="0"/>
      <w:divBdr>
        <w:top w:val="none" w:sz="0" w:space="0" w:color="auto"/>
        <w:left w:val="none" w:sz="0" w:space="0" w:color="auto"/>
        <w:bottom w:val="none" w:sz="0" w:space="0" w:color="auto"/>
        <w:right w:val="none" w:sz="0" w:space="0" w:color="auto"/>
      </w:divBdr>
    </w:div>
    <w:div w:id="511727021">
      <w:bodyDiv w:val="1"/>
      <w:marLeft w:val="0"/>
      <w:marRight w:val="0"/>
      <w:marTop w:val="0"/>
      <w:marBottom w:val="0"/>
      <w:divBdr>
        <w:top w:val="none" w:sz="0" w:space="0" w:color="auto"/>
        <w:left w:val="none" w:sz="0" w:space="0" w:color="auto"/>
        <w:bottom w:val="none" w:sz="0" w:space="0" w:color="auto"/>
        <w:right w:val="none" w:sz="0" w:space="0" w:color="auto"/>
      </w:divBdr>
    </w:div>
    <w:div w:id="511992702">
      <w:bodyDiv w:val="1"/>
      <w:marLeft w:val="0"/>
      <w:marRight w:val="0"/>
      <w:marTop w:val="0"/>
      <w:marBottom w:val="0"/>
      <w:divBdr>
        <w:top w:val="none" w:sz="0" w:space="0" w:color="auto"/>
        <w:left w:val="none" w:sz="0" w:space="0" w:color="auto"/>
        <w:bottom w:val="none" w:sz="0" w:space="0" w:color="auto"/>
        <w:right w:val="none" w:sz="0" w:space="0" w:color="auto"/>
      </w:divBdr>
    </w:div>
    <w:div w:id="512769783">
      <w:bodyDiv w:val="1"/>
      <w:marLeft w:val="0"/>
      <w:marRight w:val="0"/>
      <w:marTop w:val="0"/>
      <w:marBottom w:val="0"/>
      <w:divBdr>
        <w:top w:val="none" w:sz="0" w:space="0" w:color="auto"/>
        <w:left w:val="none" w:sz="0" w:space="0" w:color="auto"/>
        <w:bottom w:val="none" w:sz="0" w:space="0" w:color="auto"/>
        <w:right w:val="none" w:sz="0" w:space="0" w:color="auto"/>
      </w:divBdr>
    </w:div>
    <w:div w:id="513110185">
      <w:bodyDiv w:val="1"/>
      <w:marLeft w:val="0"/>
      <w:marRight w:val="0"/>
      <w:marTop w:val="0"/>
      <w:marBottom w:val="0"/>
      <w:divBdr>
        <w:top w:val="none" w:sz="0" w:space="0" w:color="auto"/>
        <w:left w:val="none" w:sz="0" w:space="0" w:color="auto"/>
        <w:bottom w:val="none" w:sz="0" w:space="0" w:color="auto"/>
        <w:right w:val="none" w:sz="0" w:space="0" w:color="auto"/>
      </w:divBdr>
    </w:div>
    <w:div w:id="516583182">
      <w:bodyDiv w:val="1"/>
      <w:marLeft w:val="0"/>
      <w:marRight w:val="0"/>
      <w:marTop w:val="0"/>
      <w:marBottom w:val="0"/>
      <w:divBdr>
        <w:top w:val="none" w:sz="0" w:space="0" w:color="auto"/>
        <w:left w:val="none" w:sz="0" w:space="0" w:color="auto"/>
        <w:bottom w:val="none" w:sz="0" w:space="0" w:color="auto"/>
        <w:right w:val="none" w:sz="0" w:space="0" w:color="auto"/>
      </w:divBdr>
    </w:div>
    <w:div w:id="522328716">
      <w:bodyDiv w:val="1"/>
      <w:marLeft w:val="0"/>
      <w:marRight w:val="0"/>
      <w:marTop w:val="0"/>
      <w:marBottom w:val="0"/>
      <w:divBdr>
        <w:top w:val="none" w:sz="0" w:space="0" w:color="auto"/>
        <w:left w:val="none" w:sz="0" w:space="0" w:color="auto"/>
        <w:bottom w:val="none" w:sz="0" w:space="0" w:color="auto"/>
        <w:right w:val="none" w:sz="0" w:space="0" w:color="auto"/>
      </w:divBdr>
    </w:div>
    <w:div w:id="524293422">
      <w:bodyDiv w:val="1"/>
      <w:marLeft w:val="0"/>
      <w:marRight w:val="0"/>
      <w:marTop w:val="0"/>
      <w:marBottom w:val="0"/>
      <w:divBdr>
        <w:top w:val="none" w:sz="0" w:space="0" w:color="auto"/>
        <w:left w:val="none" w:sz="0" w:space="0" w:color="auto"/>
        <w:bottom w:val="none" w:sz="0" w:space="0" w:color="auto"/>
        <w:right w:val="none" w:sz="0" w:space="0" w:color="auto"/>
      </w:divBdr>
    </w:div>
    <w:div w:id="524681584">
      <w:bodyDiv w:val="1"/>
      <w:marLeft w:val="0"/>
      <w:marRight w:val="0"/>
      <w:marTop w:val="0"/>
      <w:marBottom w:val="0"/>
      <w:divBdr>
        <w:top w:val="none" w:sz="0" w:space="0" w:color="auto"/>
        <w:left w:val="none" w:sz="0" w:space="0" w:color="auto"/>
        <w:bottom w:val="none" w:sz="0" w:space="0" w:color="auto"/>
        <w:right w:val="none" w:sz="0" w:space="0" w:color="auto"/>
      </w:divBdr>
    </w:div>
    <w:div w:id="527377631">
      <w:bodyDiv w:val="1"/>
      <w:marLeft w:val="0"/>
      <w:marRight w:val="0"/>
      <w:marTop w:val="0"/>
      <w:marBottom w:val="0"/>
      <w:divBdr>
        <w:top w:val="none" w:sz="0" w:space="0" w:color="auto"/>
        <w:left w:val="none" w:sz="0" w:space="0" w:color="auto"/>
        <w:bottom w:val="none" w:sz="0" w:space="0" w:color="auto"/>
        <w:right w:val="none" w:sz="0" w:space="0" w:color="auto"/>
      </w:divBdr>
    </w:div>
    <w:div w:id="528299415">
      <w:bodyDiv w:val="1"/>
      <w:marLeft w:val="0"/>
      <w:marRight w:val="0"/>
      <w:marTop w:val="0"/>
      <w:marBottom w:val="0"/>
      <w:divBdr>
        <w:top w:val="none" w:sz="0" w:space="0" w:color="auto"/>
        <w:left w:val="none" w:sz="0" w:space="0" w:color="auto"/>
        <w:bottom w:val="none" w:sz="0" w:space="0" w:color="auto"/>
        <w:right w:val="none" w:sz="0" w:space="0" w:color="auto"/>
      </w:divBdr>
    </w:div>
    <w:div w:id="529539500">
      <w:bodyDiv w:val="1"/>
      <w:marLeft w:val="0"/>
      <w:marRight w:val="0"/>
      <w:marTop w:val="0"/>
      <w:marBottom w:val="0"/>
      <w:divBdr>
        <w:top w:val="none" w:sz="0" w:space="0" w:color="auto"/>
        <w:left w:val="none" w:sz="0" w:space="0" w:color="auto"/>
        <w:bottom w:val="none" w:sz="0" w:space="0" w:color="auto"/>
        <w:right w:val="none" w:sz="0" w:space="0" w:color="auto"/>
      </w:divBdr>
    </w:div>
    <w:div w:id="532111618">
      <w:bodyDiv w:val="1"/>
      <w:marLeft w:val="0"/>
      <w:marRight w:val="0"/>
      <w:marTop w:val="0"/>
      <w:marBottom w:val="0"/>
      <w:divBdr>
        <w:top w:val="none" w:sz="0" w:space="0" w:color="auto"/>
        <w:left w:val="none" w:sz="0" w:space="0" w:color="auto"/>
        <w:bottom w:val="none" w:sz="0" w:space="0" w:color="auto"/>
        <w:right w:val="none" w:sz="0" w:space="0" w:color="auto"/>
      </w:divBdr>
    </w:div>
    <w:div w:id="532230821">
      <w:bodyDiv w:val="1"/>
      <w:marLeft w:val="0"/>
      <w:marRight w:val="0"/>
      <w:marTop w:val="0"/>
      <w:marBottom w:val="0"/>
      <w:divBdr>
        <w:top w:val="none" w:sz="0" w:space="0" w:color="auto"/>
        <w:left w:val="none" w:sz="0" w:space="0" w:color="auto"/>
        <w:bottom w:val="none" w:sz="0" w:space="0" w:color="auto"/>
        <w:right w:val="none" w:sz="0" w:space="0" w:color="auto"/>
      </w:divBdr>
    </w:div>
    <w:div w:id="533158731">
      <w:bodyDiv w:val="1"/>
      <w:marLeft w:val="0"/>
      <w:marRight w:val="0"/>
      <w:marTop w:val="0"/>
      <w:marBottom w:val="0"/>
      <w:divBdr>
        <w:top w:val="none" w:sz="0" w:space="0" w:color="auto"/>
        <w:left w:val="none" w:sz="0" w:space="0" w:color="auto"/>
        <w:bottom w:val="none" w:sz="0" w:space="0" w:color="auto"/>
        <w:right w:val="none" w:sz="0" w:space="0" w:color="auto"/>
      </w:divBdr>
    </w:div>
    <w:div w:id="534390139">
      <w:bodyDiv w:val="1"/>
      <w:marLeft w:val="0"/>
      <w:marRight w:val="0"/>
      <w:marTop w:val="0"/>
      <w:marBottom w:val="0"/>
      <w:divBdr>
        <w:top w:val="none" w:sz="0" w:space="0" w:color="auto"/>
        <w:left w:val="none" w:sz="0" w:space="0" w:color="auto"/>
        <w:bottom w:val="none" w:sz="0" w:space="0" w:color="auto"/>
        <w:right w:val="none" w:sz="0" w:space="0" w:color="auto"/>
      </w:divBdr>
    </w:div>
    <w:div w:id="536940569">
      <w:bodyDiv w:val="1"/>
      <w:marLeft w:val="0"/>
      <w:marRight w:val="0"/>
      <w:marTop w:val="0"/>
      <w:marBottom w:val="0"/>
      <w:divBdr>
        <w:top w:val="none" w:sz="0" w:space="0" w:color="auto"/>
        <w:left w:val="none" w:sz="0" w:space="0" w:color="auto"/>
        <w:bottom w:val="none" w:sz="0" w:space="0" w:color="auto"/>
        <w:right w:val="none" w:sz="0" w:space="0" w:color="auto"/>
      </w:divBdr>
    </w:div>
    <w:div w:id="539123202">
      <w:bodyDiv w:val="1"/>
      <w:marLeft w:val="0"/>
      <w:marRight w:val="0"/>
      <w:marTop w:val="0"/>
      <w:marBottom w:val="0"/>
      <w:divBdr>
        <w:top w:val="none" w:sz="0" w:space="0" w:color="auto"/>
        <w:left w:val="none" w:sz="0" w:space="0" w:color="auto"/>
        <w:bottom w:val="none" w:sz="0" w:space="0" w:color="auto"/>
        <w:right w:val="none" w:sz="0" w:space="0" w:color="auto"/>
      </w:divBdr>
    </w:div>
    <w:div w:id="539627847">
      <w:bodyDiv w:val="1"/>
      <w:marLeft w:val="0"/>
      <w:marRight w:val="0"/>
      <w:marTop w:val="0"/>
      <w:marBottom w:val="0"/>
      <w:divBdr>
        <w:top w:val="none" w:sz="0" w:space="0" w:color="auto"/>
        <w:left w:val="none" w:sz="0" w:space="0" w:color="auto"/>
        <w:bottom w:val="none" w:sz="0" w:space="0" w:color="auto"/>
        <w:right w:val="none" w:sz="0" w:space="0" w:color="auto"/>
      </w:divBdr>
    </w:div>
    <w:div w:id="541602321">
      <w:bodyDiv w:val="1"/>
      <w:marLeft w:val="0"/>
      <w:marRight w:val="0"/>
      <w:marTop w:val="0"/>
      <w:marBottom w:val="0"/>
      <w:divBdr>
        <w:top w:val="none" w:sz="0" w:space="0" w:color="auto"/>
        <w:left w:val="none" w:sz="0" w:space="0" w:color="auto"/>
        <w:bottom w:val="none" w:sz="0" w:space="0" w:color="auto"/>
        <w:right w:val="none" w:sz="0" w:space="0" w:color="auto"/>
      </w:divBdr>
    </w:div>
    <w:div w:id="546182773">
      <w:bodyDiv w:val="1"/>
      <w:marLeft w:val="0"/>
      <w:marRight w:val="0"/>
      <w:marTop w:val="0"/>
      <w:marBottom w:val="0"/>
      <w:divBdr>
        <w:top w:val="none" w:sz="0" w:space="0" w:color="auto"/>
        <w:left w:val="none" w:sz="0" w:space="0" w:color="auto"/>
        <w:bottom w:val="none" w:sz="0" w:space="0" w:color="auto"/>
        <w:right w:val="none" w:sz="0" w:space="0" w:color="auto"/>
      </w:divBdr>
    </w:div>
    <w:div w:id="546188045">
      <w:bodyDiv w:val="1"/>
      <w:marLeft w:val="0"/>
      <w:marRight w:val="0"/>
      <w:marTop w:val="0"/>
      <w:marBottom w:val="0"/>
      <w:divBdr>
        <w:top w:val="none" w:sz="0" w:space="0" w:color="auto"/>
        <w:left w:val="none" w:sz="0" w:space="0" w:color="auto"/>
        <w:bottom w:val="none" w:sz="0" w:space="0" w:color="auto"/>
        <w:right w:val="none" w:sz="0" w:space="0" w:color="auto"/>
      </w:divBdr>
    </w:div>
    <w:div w:id="552892883">
      <w:bodyDiv w:val="1"/>
      <w:marLeft w:val="0"/>
      <w:marRight w:val="0"/>
      <w:marTop w:val="0"/>
      <w:marBottom w:val="0"/>
      <w:divBdr>
        <w:top w:val="none" w:sz="0" w:space="0" w:color="auto"/>
        <w:left w:val="none" w:sz="0" w:space="0" w:color="auto"/>
        <w:bottom w:val="none" w:sz="0" w:space="0" w:color="auto"/>
        <w:right w:val="none" w:sz="0" w:space="0" w:color="auto"/>
      </w:divBdr>
    </w:div>
    <w:div w:id="557715287">
      <w:bodyDiv w:val="1"/>
      <w:marLeft w:val="0"/>
      <w:marRight w:val="0"/>
      <w:marTop w:val="0"/>
      <w:marBottom w:val="0"/>
      <w:divBdr>
        <w:top w:val="none" w:sz="0" w:space="0" w:color="auto"/>
        <w:left w:val="none" w:sz="0" w:space="0" w:color="auto"/>
        <w:bottom w:val="none" w:sz="0" w:space="0" w:color="auto"/>
        <w:right w:val="none" w:sz="0" w:space="0" w:color="auto"/>
      </w:divBdr>
    </w:div>
    <w:div w:id="557741194">
      <w:bodyDiv w:val="1"/>
      <w:marLeft w:val="0"/>
      <w:marRight w:val="0"/>
      <w:marTop w:val="0"/>
      <w:marBottom w:val="0"/>
      <w:divBdr>
        <w:top w:val="none" w:sz="0" w:space="0" w:color="auto"/>
        <w:left w:val="none" w:sz="0" w:space="0" w:color="auto"/>
        <w:bottom w:val="none" w:sz="0" w:space="0" w:color="auto"/>
        <w:right w:val="none" w:sz="0" w:space="0" w:color="auto"/>
      </w:divBdr>
    </w:div>
    <w:div w:id="562453419">
      <w:bodyDiv w:val="1"/>
      <w:marLeft w:val="0"/>
      <w:marRight w:val="0"/>
      <w:marTop w:val="0"/>
      <w:marBottom w:val="0"/>
      <w:divBdr>
        <w:top w:val="none" w:sz="0" w:space="0" w:color="auto"/>
        <w:left w:val="none" w:sz="0" w:space="0" w:color="auto"/>
        <w:bottom w:val="none" w:sz="0" w:space="0" w:color="auto"/>
        <w:right w:val="none" w:sz="0" w:space="0" w:color="auto"/>
      </w:divBdr>
    </w:div>
    <w:div w:id="566187531">
      <w:bodyDiv w:val="1"/>
      <w:marLeft w:val="0"/>
      <w:marRight w:val="0"/>
      <w:marTop w:val="0"/>
      <w:marBottom w:val="0"/>
      <w:divBdr>
        <w:top w:val="none" w:sz="0" w:space="0" w:color="auto"/>
        <w:left w:val="none" w:sz="0" w:space="0" w:color="auto"/>
        <w:bottom w:val="none" w:sz="0" w:space="0" w:color="auto"/>
        <w:right w:val="none" w:sz="0" w:space="0" w:color="auto"/>
      </w:divBdr>
    </w:div>
    <w:div w:id="568537106">
      <w:bodyDiv w:val="1"/>
      <w:marLeft w:val="0"/>
      <w:marRight w:val="0"/>
      <w:marTop w:val="0"/>
      <w:marBottom w:val="0"/>
      <w:divBdr>
        <w:top w:val="none" w:sz="0" w:space="0" w:color="auto"/>
        <w:left w:val="none" w:sz="0" w:space="0" w:color="auto"/>
        <w:bottom w:val="none" w:sz="0" w:space="0" w:color="auto"/>
        <w:right w:val="none" w:sz="0" w:space="0" w:color="auto"/>
      </w:divBdr>
    </w:div>
    <w:div w:id="571887395">
      <w:bodyDiv w:val="1"/>
      <w:marLeft w:val="0"/>
      <w:marRight w:val="0"/>
      <w:marTop w:val="0"/>
      <w:marBottom w:val="0"/>
      <w:divBdr>
        <w:top w:val="none" w:sz="0" w:space="0" w:color="auto"/>
        <w:left w:val="none" w:sz="0" w:space="0" w:color="auto"/>
        <w:bottom w:val="none" w:sz="0" w:space="0" w:color="auto"/>
        <w:right w:val="none" w:sz="0" w:space="0" w:color="auto"/>
      </w:divBdr>
    </w:div>
    <w:div w:id="571893202">
      <w:bodyDiv w:val="1"/>
      <w:marLeft w:val="0"/>
      <w:marRight w:val="0"/>
      <w:marTop w:val="0"/>
      <w:marBottom w:val="0"/>
      <w:divBdr>
        <w:top w:val="none" w:sz="0" w:space="0" w:color="auto"/>
        <w:left w:val="none" w:sz="0" w:space="0" w:color="auto"/>
        <w:bottom w:val="none" w:sz="0" w:space="0" w:color="auto"/>
        <w:right w:val="none" w:sz="0" w:space="0" w:color="auto"/>
      </w:divBdr>
    </w:div>
    <w:div w:id="573005839">
      <w:bodyDiv w:val="1"/>
      <w:marLeft w:val="0"/>
      <w:marRight w:val="0"/>
      <w:marTop w:val="0"/>
      <w:marBottom w:val="0"/>
      <w:divBdr>
        <w:top w:val="none" w:sz="0" w:space="0" w:color="auto"/>
        <w:left w:val="none" w:sz="0" w:space="0" w:color="auto"/>
        <w:bottom w:val="none" w:sz="0" w:space="0" w:color="auto"/>
        <w:right w:val="none" w:sz="0" w:space="0" w:color="auto"/>
      </w:divBdr>
    </w:div>
    <w:div w:id="581109203">
      <w:bodyDiv w:val="1"/>
      <w:marLeft w:val="0"/>
      <w:marRight w:val="0"/>
      <w:marTop w:val="0"/>
      <w:marBottom w:val="0"/>
      <w:divBdr>
        <w:top w:val="none" w:sz="0" w:space="0" w:color="auto"/>
        <w:left w:val="none" w:sz="0" w:space="0" w:color="auto"/>
        <w:bottom w:val="none" w:sz="0" w:space="0" w:color="auto"/>
        <w:right w:val="none" w:sz="0" w:space="0" w:color="auto"/>
      </w:divBdr>
    </w:div>
    <w:div w:id="583533301">
      <w:bodyDiv w:val="1"/>
      <w:marLeft w:val="0"/>
      <w:marRight w:val="0"/>
      <w:marTop w:val="0"/>
      <w:marBottom w:val="0"/>
      <w:divBdr>
        <w:top w:val="none" w:sz="0" w:space="0" w:color="auto"/>
        <w:left w:val="none" w:sz="0" w:space="0" w:color="auto"/>
        <w:bottom w:val="none" w:sz="0" w:space="0" w:color="auto"/>
        <w:right w:val="none" w:sz="0" w:space="0" w:color="auto"/>
      </w:divBdr>
    </w:div>
    <w:div w:id="585697697">
      <w:bodyDiv w:val="1"/>
      <w:marLeft w:val="0"/>
      <w:marRight w:val="0"/>
      <w:marTop w:val="0"/>
      <w:marBottom w:val="0"/>
      <w:divBdr>
        <w:top w:val="none" w:sz="0" w:space="0" w:color="auto"/>
        <w:left w:val="none" w:sz="0" w:space="0" w:color="auto"/>
        <w:bottom w:val="none" w:sz="0" w:space="0" w:color="auto"/>
        <w:right w:val="none" w:sz="0" w:space="0" w:color="auto"/>
      </w:divBdr>
    </w:div>
    <w:div w:id="587269261">
      <w:bodyDiv w:val="1"/>
      <w:marLeft w:val="0"/>
      <w:marRight w:val="0"/>
      <w:marTop w:val="0"/>
      <w:marBottom w:val="0"/>
      <w:divBdr>
        <w:top w:val="none" w:sz="0" w:space="0" w:color="auto"/>
        <w:left w:val="none" w:sz="0" w:space="0" w:color="auto"/>
        <w:bottom w:val="none" w:sz="0" w:space="0" w:color="auto"/>
        <w:right w:val="none" w:sz="0" w:space="0" w:color="auto"/>
      </w:divBdr>
    </w:div>
    <w:div w:id="593904912">
      <w:bodyDiv w:val="1"/>
      <w:marLeft w:val="0"/>
      <w:marRight w:val="0"/>
      <w:marTop w:val="0"/>
      <w:marBottom w:val="0"/>
      <w:divBdr>
        <w:top w:val="none" w:sz="0" w:space="0" w:color="auto"/>
        <w:left w:val="none" w:sz="0" w:space="0" w:color="auto"/>
        <w:bottom w:val="none" w:sz="0" w:space="0" w:color="auto"/>
        <w:right w:val="none" w:sz="0" w:space="0" w:color="auto"/>
      </w:divBdr>
    </w:div>
    <w:div w:id="594287545">
      <w:bodyDiv w:val="1"/>
      <w:marLeft w:val="0"/>
      <w:marRight w:val="0"/>
      <w:marTop w:val="0"/>
      <w:marBottom w:val="0"/>
      <w:divBdr>
        <w:top w:val="none" w:sz="0" w:space="0" w:color="auto"/>
        <w:left w:val="none" w:sz="0" w:space="0" w:color="auto"/>
        <w:bottom w:val="none" w:sz="0" w:space="0" w:color="auto"/>
        <w:right w:val="none" w:sz="0" w:space="0" w:color="auto"/>
      </w:divBdr>
    </w:div>
    <w:div w:id="596594349">
      <w:bodyDiv w:val="1"/>
      <w:marLeft w:val="0"/>
      <w:marRight w:val="0"/>
      <w:marTop w:val="0"/>
      <w:marBottom w:val="0"/>
      <w:divBdr>
        <w:top w:val="none" w:sz="0" w:space="0" w:color="auto"/>
        <w:left w:val="none" w:sz="0" w:space="0" w:color="auto"/>
        <w:bottom w:val="none" w:sz="0" w:space="0" w:color="auto"/>
        <w:right w:val="none" w:sz="0" w:space="0" w:color="auto"/>
      </w:divBdr>
    </w:div>
    <w:div w:id="597450045">
      <w:bodyDiv w:val="1"/>
      <w:marLeft w:val="0"/>
      <w:marRight w:val="0"/>
      <w:marTop w:val="0"/>
      <w:marBottom w:val="0"/>
      <w:divBdr>
        <w:top w:val="none" w:sz="0" w:space="0" w:color="auto"/>
        <w:left w:val="none" w:sz="0" w:space="0" w:color="auto"/>
        <w:bottom w:val="none" w:sz="0" w:space="0" w:color="auto"/>
        <w:right w:val="none" w:sz="0" w:space="0" w:color="auto"/>
      </w:divBdr>
    </w:div>
    <w:div w:id="597979841">
      <w:bodyDiv w:val="1"/>
      <w:marLeft w:val="0"/>
      <w:marRight w:val="0"/>
      <w:marTop w:val="0"/>
      <w:marBottom w:val="0"/>
      <w:divBdr>
        <w:top w:val="none" w:sz="0" w:space="0" w:color="auto"/>
        <w:left w:val="none" w:sz="0" w:space="0" w:color="auto"/>
        <w:bottom w:val="none" w:sz="0" w:space="0" w:color="auto"/>
        <w:right w:val="none" w:sz="0" w:space="0" w:color="auto"/>
      </w:divBdr>
    </w:div>
    <w:div w:id="605698364">
      <w:bodyDiv w:val="1"/>
      <w:marLeft w:val="0"/>
      <w:marRight w:val="0"/>
      <w:marTop w:val="0"/>
      <w:marBottom w:val="0"/>
      <w:divBdr>
        <w:top w:val="none" w:sz="0" w:space="0" w:color="auto"/>
        <w:left w:val="none" w:sz="0" w:space="0" w:color="auto"/>
        <w:bottom w:val="none" w:sz="0" w:space="0" w:color="auto"/>
        <w:right w:val="none" w:sz="0" w:space="0" w:color="auto"/>
      </w:divBdr>
    </w:div>
    <w:div w:id="606736555">
      <w:bodyDiv w:val="1"/>
      <w:marLeft w:val="0"/>
      <w:marRight w:val="0"/>
      <w:marTop w:val="0"/>
      <w:marBottom w:val="0"/>
      <w:divBdr>
        <w:top w:val="none" w:sz="0" w:space="0" w:color="auto"/>
        <w:left w:val="none" w:sz="0" w:space="0" w:color="auto"/>
        <w:bottom w:val="none" w:sz="0" w:space="0" w:color="auto"/>
        <w:right w:val="none" w:sz="0" w:space="0" w:color="auto"/>
      </w:divBdr>
    </w:div>
    <w:div w:id="616104324">
      <w:bodyDiv w:val="1"/>
      <w:marLeft w:val="0"/>
      <w:marRight w:val="0"/>
      <w:marTop w:val="0"/>
      <w:marBottom w:val="0"/>
      <w:divBdr>
        <w:top w:val="none" w:sz="0" w:space="0" w:color="auto"/>
        <w:left w:val="none" w:sz="0" w:space="0" w:color="auto"/>
        <w:bottom w:val="none" w:sz="0" w:space="0" w:color="auto"/>
        <w:right w:val="none" w:sz="0" w:space="0" w:color="auto"/>
      </w:divBdr>
    </w:div>
    <w:div w:id="619533523">
      <w:bodyDiv w:val="1"/>
      <w:marLeft w:val="0"/>
      <w:marRight w:val="0"/>
      <w:marTop w:val="0"/>
      <w:marBottom w:val="0"/>
      <w:divBdr>
        <w:top w:val="none" w:sz="0" w:space="0" w:color="auto"/>
        <w:left w:val="none" w:sz="0" w:space="0" w:color="auto"/>
        <w:bottom w:val="none" w:sz="0" w:space="0" w:color="auto"/>
        <w:right w:val="none" w:sz="0" w:space="0" w:color="auto"/>
      </w:divBdr>
    </w:div>
    <w:div w:id="621155044">
      <w:bodyDiv w:val="1"/>
      <w:marLeft w:val="0"/>
      <w:marRight w:val="0"/>
      <w:marTop w:val="0"/>
      <w:marBottom w:val="0"/>
      <w:divBdr>
        <w:top w:val="none" w:sz="0" w:space="0" w:color="auto"/>
        <w:left w:val="none" w:sz="0" w:space="0" w:color="auto"/>
        <w:bottom w:val="none" w:sz="0" w:space="0" w:color="auto"/>
        <w:right w:val="none" w:sz="0" w:space="0" w:color="auto"/>
      </w:divBdr>
    </w:div>
    <w:div w:id="621427039">
      <w:bodyDiv w:val="1"/>
      <w:marLeft w:val="0"/>
      <w:marRight w:val="0"/>
      <w:marTop w:val="0"/>
      <w:marBottom w:val="0"/>
      <w:divBdr>
        <w:top w:val="none" w:sz="0" w:space="0" w:color="auto"/>
        <w:left w:val="none" w:sz="0" w:space="0" w:color="auto"/>
        <w:bottom w:val="none" w:sz="0" w:space="0" w:color="auto"/>
        <w:right w:val="none" w:sz="0" w:space="0" w:color="auto"/>
      </w:divBdr>
    </w:div>
    <w:div w:id="622619149">
      <w:bodyDiv w:val="1"/>
      <w:marLeft w:val="0"/>
      <w:marRight w:val="0"/>
      <w:marTop w:val="0"/>
      <w:marBottom w:val="0"/>
      <w:divBdr>
        <w:top w:val="none" w:sz="0" w:space="0" w:color="auto"/>
        <w:left w:val="none" w:sz="0" w:space="0" w:color="auto"/>
        <w:bottom w:val="none" w:sz="0" w:space="0" w:color="auto"/>
        <w:right w:val="none" w:sz="0" w:space="0" w:color="auto"/>
      </w:divBdr>
    </w:div>
    <w:div w:id="623316010">
      <w:bodyDiv w:val="1"/>
      <w:marLeft w:val="0"/>
      <w:marRight w:val="0"/>
      <w:marTop w:val="0"/>
      <w:marBottom w:val="0"/>
      <w:divBdr>
        <w:top w:val="none" w:sz="0" w:space="0" w:color="auto"/>
        <w:left w:val="none" w:sz="0" w:space="0" w:color="auto"/>
        <w:bottom w:val="none" w:sz="0" w:space="0" w:color="auto"/>
        <w:right w:val="none" w:sz="0" w:space="0" w:color="auto"/>
      </w:divBdr>
    </w:div>
    <w:div w:id="624889382">
      <w:bodyDiv w:val="1"/>
      <w:marLeft w:val="0"/>
      <w:marRight w:val="0"/>
      <w:marTop w:val="0"/>
      <w:marBottom w:val="0"/>
      <w:divBdr>
        <w:top w:val="none" w:sz="0" w:space="0" w:color="auto"/>
        <w:left w:val="none" w:sz="0" w:space="0" w:color="auto"/>
        <w:bottom w:val="none" w:sz="0" w:space="0" w:color="auto"/>
        <w:right w:val="none" w:sz="0" w:space="0" w:color="auto"/>
      </w:divBdr>
    </w:div>
    <w:div w:id="626469330">
      <w:bodyDiv w:val="1"/>
      <w:marLeft w:val="0"/>
      <w:marRight w:val="0"/>
      <w:marTop w:val="0"/>
      <w:marBottom w:val="0"/>
      <w:divBdr>
        <w:top w:val="none" w:sz="0" w:space="0" w:color="auto"/>
        <w:left w:val="none" w:sz="0" w:space="0" w:color="auto"/>
        <w:bottom w:val="none" w:sz="0" w:space="0" w:color="auto"/>
        <w:right w:val="none" w:sz="0" w:space="0" w:color="auto"/>
      </w:divBdr>
    </w:div>
    <w:div w:id="627399748">
      <w:bodyDiv w:val="1"/>
      <w:marLeft w:val="0"/>
      <w:marRight w:val="0"/>
      <w:marTop w:val="0"/>
      <w:marBottom w:val="0"/>
      <w:divBdr>
        <w:top w:val="none" w:sz="0" w:space="0" w:color="auto"/>
        <w:left w:val="none" w:sz="0" w:space="0" w:color="auto"/>
        <w:bottom w:val="none" w:sz="0" w:space="0" w:color="auto"/>
        <w:right w:val="none" w:sz="0" w:space="0" w:color="auto"/>
      </w:divBdr>
    </w:div>
    <w:div w:id="629091954">
      <w:bodyDiv w:val="1"/>
      <w:marLeft w:val="0"/>
      <w:marRight w:val="0"/>
      <w:marTop w:val="0"/>
      <w:marBottom w:val="0"/>
      <w:divBdr>
        <w:top w:val="none" w:sz="0" w:space="0" w:color="auto"/>
        <w:left w:val="none" w:sz="0" w:space="0" w:color="auto"/>
        <w:bottom w:val="none" w:sz="0" w:space="0" w:color="auto"/>
        <w:right w:val="none" w:sz="0" w:space="0" w:color="auto"/>
      </w:divBdr>
    </w:div>
    <w:div w:id="629826663">
      <w:bodyDiv w:val="1"/>
      <w:marLeft w:val="0"/>
      <w:marRight w:val="0"/>
      <w:marTop w:val="0"/>
      <w:marBottom w:val="0"/>
      <w:divBdr>
        <w:top w:val="none" w:sz="0" w:space="0" w:color="auto"/>
        <w:left w:val="none" w:sz="0" w:space="0" w:color="auto"/>
        <w:bottom w:val="none" w:sz="0" w:space="0" w:color="auto"/>
        <w:right w:val="none" w:sz="0" w:space="0" w:color="auto"/>
      </w:divBdr>
    </w:div>
    <w:div w:id="630479039">
      <w:bodyDiv w:val="1"/>
      <w:marLeft w:val="0"/>
      <w:marRight w:val="0"/>
      <w:marTop w:val="0"/>
      <w:marBottom w:val="0"/>
      <w:divBdr>
        <w:top w:val="none" w:sz="0" w:space="0" w:color="auto"/>
        <w:left w:val="none" w:sz="0" w:space="0" w:color="auto"/>
        <w:bottom w:val="none" w:sz="0" w:space="0" w:color="auto"/>
        <w:right w:val="none" w:sz="0" w:space="0" w:color="auto"/>
      </w:divBdr>
    </w:div>
    <w:div w:id="630863194">
      <w:bodyDiv w:val="1"/>
      <w:marLeft w:val="0"/>
      <w:marRight w:val="0"/>
      <w:marTop w:val="0"/>
      <w:marBottom w:val="0"/>
      <w:divBdr>
        <w:top w:val="none" w:sz="0" w:space="0" w:color="auto"/>
        <w:left w:val="none" w:sz="0" w:space="0" w:color="auto"/>
        <w:bottom w:val="none" w:sz="0" w:space="0" w:color="auto"/>
        <w:right w:val="none" w:sz="0" w:space="0" w:color="auto"/>
      </w:divBdr>
    </w:div>
    <w:div w:id="631060730">
      <w:bodyDiv w:val="1"/>
      <w:marLeft w:val="0"/>
      <w:marRight w:val="0"/>
      <w:marTop w:val="0"/>
      <w:marBottom w:val="0"/>
      <w:divBdr>
        <w:top w:val="none" w:sz="0" w:space="0" w:color="auto"/>
        <w:left w:val="none" w:sz="0" w:space="0" w:color="auto"/>
        <w:bottom w:val="none" w:sz="0" w:space="0" w:color="auto"/>
        <w:right w:val="none" w:sz="0" w:space="0" w:color="auto"/>
      </w:divBdr>
    </w:div>
    <w:div w:id="631207643">
      <w:bodyDiv w:val="1"/>
      <w:marLeft w:val="0"/>
      <w:marRight w:val="0"/>
      <w:marTop w:val="0"/>
      <w:marBottom w:val="0"/>
      <w:divBdr>
        <w:top w:val="none" w:sz="0" w:space="0" w:color="auto"/>
        <w:left w:val="none" w:sz="0" w:space="0" w:color="auto"/>
        <w:bottom w:val="none" w:sz="0" w:space="0" w:color="auto"/>
        <w:right w:val="none" w:sz="0" w:space="0" w:color="auto"/>
      </w:divBdr>
    </w:div>
    <w:div w:id="631447199">
      <w:bodyDiv w:val="1"/>
      <w:marLeft w:val="0"/>
      <w:marRight w:val="0"/>
      <w:marTop w:val="0"/>
      <w:marBottom w:val="0"/>
      <w:divBdr>
        <w:top w:val="none" w:sz="0" w:space="0" w:color="auto"/>
        <w:left w:val="none" w:sz="0" w:space="0" w:color="auto"/>
        <w:bottom w:val="none" w:sz="0" w:space="0" w:color="auto"/>
        <w:right w:val="none" w:sz="0" w:space="0" w:color="auto"/>
      </w:divBdr>
    </w:div>
    <w:div w:id="632102713">
      <w:bodyDiv w:val="1"/>
      <w:marLeft w:val="0"/>
      <w:marRight w:val="0"/>
      <w:marTop w:val="0"/>
      <w:marBottom w:val="0"/>
      <w:divBdr>
        <w:top w:val="none" w:sz="0" w:space="0" w:color="auto"/>
        <w:left w:val="none" w:sz="0" w:space="0" w:color="auto"/>
        <w:bottom w:val="none" w:sz="0" w:space="0" w:color="auto"/>
        <w:right w:val="none" w:sz="0" w:space="0" w:color="auto"/>
      </w:divBdr>
    </w:div>
    <w:div w:id="637999190">
      <w:bodyDiv w:val="1"/>
      <w:marLeft w:val="0"/>
      <w:marRight w:val="0"/>
      <w:marTop w:val="0"/>
      <w:marBottom w:val="0"/>
      <w:divBdr>
        <w:top w:val="none" w:sz="0" w:space="0" w:color="auto"/>
        <w:left w:val="none" w:sz="0" w:space="0" w:color="auto"/>
        <w:bottom w:val="none" w:sz="0" w:space="0" w:color="auto"/>
        <w:right w:val="none" w:sz="0" w:space="0" w:color="auto"/>
      </w:divBdr>
    </w:div>
    <w:div w:id="638417486">
      <w:bodyDiv w:val="1"/>
      <w:marLeft w:val="0"/>
      <w:marRight w:val="0"/>
      <w:marTop w:val="0"/>
      <w:marBottom w:val="0"/>
      <w:divBdr>
        <w:top w:val="none" w:sz="0" w:space="0" w:color="auto"/>
        <w:left w:val="none" w:sz="0" w:space="0" w:color="auto"/>
        <w:bottom w:val="none" w:sz="0" w:space="0" w:color="auto"/>
        <w:right w:val="none" w:sz="0" w:space="0" w:color="auto"/>
      </w:divBdr>
    </w:div>
    <w:div w:id="641227968">
      <w:bodyDiv w:val="1"/>
      <w:marLeft w:val="0"/>
      <w:marRight w:val="0"/>
      <w:marTop w:val="0"/>
      <w:marBottom w:val="0"/>
      <w:divBdr>
        <w:top w:val="none" w:sz="0" w:space="0" w:color="auto"/>
        <w:left w:val="none" w:sz="0" w:space="0" w:color="auto"/>
        <w:bottom w:val="none" w:sz="0" w:space="0" w:color="auto"/>
        <w:right w:val="none" w:sz="0" w:space="0" w:color="auto"/>
      </w:divBdr>
    </w:div>
    <w:div w:id="644356181">
      <w:bodyDiv w:val="1"/>
      <w:marLeft w:val="0"/>
      <w:marRight w:val="0"/>
      <w:marTop w:val="0"/>
      <w:marBottom w:val="0"/>
      <w:divBdr>
        <w:top w:val="none" w:sz="0" w:space="0" w:color="auto"/>
        <w:left w:val="none" w:sz="0" w:space="0" w:color="auto"/>
        <w:bottom w:val="none" w:sz="0" w:space="0" w:color="auto"/>
        <w:right w:val="none" w:sz="0" w:space="0" w:color="auto"/>
      </w:divBdr>
    </w:div>
    <w:div w:id="647784807">
      <w:bodyDiv w:val="1"/>
      <w:marLeft w:val="0"/>
      <w:marRight w:val="0"/>
      <w:marTop w:val="0"/>
      <w:marBottom w:val="0"/>
      <w:divBdr>
        <w:top w:val="none" w:sz="0" w:space="0" w:color="auto"/>
        <w:left w:val="none" w:sz="0" w:space="0" w:color="auto"/>
        <w:bottom w:val="none" w:sz="0" w:space="0" w:color="auto"/>
        <w:right w:val="none" w:sz="0" w:space="0" w:color="auto"/>
      </w:divBdr>
    </w:div>
    <w:div w:id="648096936">
      <w:bodyDiv w:val="1"/>
      <w:marLeft w:val="0"/>
      <w:marRight w:val="0"/>
      <w:marTop w:val="0"/>
      <w:marBottom w:val="0"/>
      <w:divBdr>
        <w:top w:val="none" w:sz="0" w:space="0" w:color="auto"/>
        <w:left w:val="none" w:sz="0" w:space="0" w:color="auto"/>
        <w:bottom w:val="none" w:sz="0" w:space="0" w:color="auto"/>
        <w:right w:val="none" w:sz="0" w:space="0" w:color="auto"/>
      </w:divBdr>
    </w:div>
    <w:div w:id="651064314">
      <w:bodyDiv w:val="1"/>
      <w:marLeft w:val="0"/>
      <w:marRight w:val="0"/>
      <w:marTop w:val="0"/>
      <w:marBottom w:val="0"/>
      <w:divBdr>
        <w:top w:val="none" w:sz="0" w:space="0" w:color="auto"/>
        <w:left w:val="none" w:sz="0" w:space="0" w:color="auto"/>
        <w:bottom w:val="none" w:sz="0" w:space="0" w:color="auto"/>
        <w:right w:val="none" w:sz="0" w:space="0" w:color="auto"/>
      </w:divBdr>
    </w:div>
    <w:div w:id="653222783">
      <w:bodyDiv w:val="1"/>
      <w:marLeft w:val="0"/>
      <w:marRight w:val="0"/>
      <w:marTop w:val="0"/>
      <w:marBottom w:val="0"/>
      <w:divBdr>
        <w:top w:val="none" w:sz="0" w:space="0" w:color="auto"/>
        <w:left w:val="none" w:sz="0" w:space="0" w:color="auto"/>
        <w:bottom w:val="none" w:sz="0" w:space="0" w:color="auto"/>
        <w:right w:val="none" w:sz="0" w:space="0" w:color="auto"/>
      </w:divBdr>
    </w:div>
    <w:div w:id="653989600">
      <w:bodyDiv w:val="1"/>
      <w:marLeft w:val="0"/>
      <w:marRight w:val="0"/>
      <w:marTop w:val="0"/>
      <w:marBottom w:val="0"/>
      <w:divBdr>
        <w:top w:val="none" w:sz="0" w:space="0" w:color="auto"/>
        <w:left w:val="none" w:sz="0" w:space="0" w:color="auto"/>
        <w:bottom w:val="none" w:sz="0" w:space="0" w:color="auto"/>
        <w:right w:val="none" w:sz="0" w:space="0" w:color="auto"/>
      </w:divBdr>
    </w:div>
    <w:div w:id="654065021">
      <w:bodyDiv w:val="1"/>
      <w:marLeft w:val="0"/>
      <w:marRight w:val="0"/>
      <w:marTop w:val="0"/>
      <w:marBottom w:val="0"/>
      <w:divBdr>
        <w:top w:val="none" w:sz="0" w:space="0" w:color="auto"/>
        <w:left w:val="none" w:sz="0" w:space="0" w:color="auto"/>
        <w:bottom w:val="none" w:sz="0" w:space="0" w:color="auto"/>
        <w:right w:val="none" w:sz="0" w:space="0" w:color="auto"/>
      </w:divBdr>
    </w:div>
    <w:div w:id="654575581">
      <w:bodyDiv w:val="1"/>
      <w:marLeft w:val="0"/>
      <w:marRight w:val="0"/>
      <w:marTop w:val="0"/>
      <w:marBottom w:val="0"/>
      <w:divBdr>
        <w:top w:val="none" w:sz="0" w:space="0" w:color="auto"/>
        <w:left w:val="none" w:sz="0" w:space="0" w:color="auto"/>
        <w:bottom w:val="none" w:sz="0" w:space="0" w:color="auto"/>
        <w:right w:val="none" w:sz="0" w:space="0" w:color="auto"/>
      </w:divBdr>
    </w:div>
    <w:div w:id="655108637">
      <w:bodyDiv w:val="1"/>
      <w:marLeft w:val="0"/>
      <w:marRight w:val="0"/>
      <w:marTop w:val="0"/>
      <w:marBottom w:val="0"/>
      <w:divBdr>
        <w:top w:val="none" w:sz="0" w:space="0" w:color="auto"/>
        <w:left w:val="none" w:sz="0" w:space="0" w:color="auto"/>
        <w:bottom w:val="none" w:sz="0" w:space="0" w:color="auto"/>
        <w:right w:val="none" w:sz="0" w:space="0" w:color="auto"/>
      </w:divBdr>
    </w:div>
    <w:div w:id="655450042">
      <w:bodyDiv w:val="1"/>
      <w:marLeft w:val="0"/>
      <w:marRight w:val="0"/>
      <w:marTop w:val="0"/>
      <w:marBottom w:val="0"/>
      <w:divBdr>
        <w:top w:val="none" w:sz="0" w:space="0" w:color="auto"/>
        <w:left w:val="none" w:sz="0" w:space="0" w:color="auto"/>
        <w:bottom w:val="none" w:sz="0" w:space="0" w:color="auto"/>
        <w:right w:val="none" w:sz="0" w:space="0" w:color="auto"/>
      </w:divBdr>
    </w:div>
    <w:div w:id="657000133">
      <w:bodyDiv w:val="1"/>
      <w:marLeft w:val="0"/>
      <w:marRight w:val="0"/>
      <w:marTop w:val="0"/>
      <w:marBottom w:val="0"/>
      <w:divBdr>
        <w:top w:val="none" w:sz="0" w:space="0" w:color="auto"/>
        <w:left w:val="none" w:sz="0" w:space="0" w:color="auto"/>
        <w:bottom w:val="none" w:sz="0" w:space="0" w:color="auto"/>
        <w:right w:val="none" w:sz="0" w:space="0" w:color="auto"/>
      </w:divBdr>
    </w:div>
    <w:div w:id="660697880">
      <w:bodyDiv w:val="1"/>
      <w:marLeft w:val="0"/>
      <w:marRight w:val="0"/>
      <w:marTop w:val="0"/>
      <w:marBottom w:val="0"/>
      <w:divBdr>
        <w:top w:val="none" w:sz="0" w:space="0" w:color="auto"/>
        <w:left w:val="none" w:sz="0" w:space="0" w:color="auto"/>
        <w:bottom w:val="none" w:sz="0" w:space="0" w:color="auto"/>
        <w:right w:val="none" w:sz="0" w:space="0" w:color="auto"/>
      </w:divBdr>
    </w:div>
    <w:div w:id="662439439">
      <w:bodyDiv w:val="1"/>
      <w:marLeft w:val="0"/>
      <w:marRight w:val="0"/>
      <w:marTop w:val="0"/>
      <w:marBottom w:val="0"/>
      <w:divBdr>
        <w:top w:val="none" w:sz="0" w:space="0" w:color="auto"/>
        <w:left w:val="none" w:sz="0" w:space="0" w:color="auto"/>
        <w:bottom w:val="none" w:sz="0" w:space="0" w:color="auto"/>
        <w:right w:val="none" w:sz="0" w:space="0" w:color="auto"/>
      </w:divBdr>
    </w:div>
    <w:div w:id="662785139">
      <w:bodyDiv w:val="1"/>
      <w:marLeft w:val="0"/>
      <w:marRight w:val="0"/>
      <w:marTop w:val="0"/>
      <w:marBottom w:val="0"/>
      <w:divBdr>
        <w:top w:val="none" w:sz="0" w:space="0" w:color="auto"/>
        <w:left w:val="none" w:sz="0" w:space="0" w:color="auto"/>
        <w:bottom w:val="none" w:sz="0" w:space="0" w:color="auto"/>
        <w:right w:val="none" w:sz="0" w:space="0" w:color="auto"/>
      </w:divBdr>
    </w:div>
    <w:div w:id="668408690">
      <w:bodyDiv w:val="1"/>
      <w:marLeft w:val="0"/>
      <w:marRight w:val="0"/>
      <w:marTop w:val="0"/>
      <w:marBottom w:val="0"/>
      <w:divBdr>
        <w:top w:val="none" w:sz="0" w:space="0" w:color="auto"/>
        <w:left w:val="none" w:sz="0" w:space="0" w:color="auto"/>
        <w:bottom w:val="none" w:sz="0" w:space="0" w:color="auto"/>
        <w:right w:val="none" w:sz="0" w:space="0" w:color="auto"/>
      </w:divBdr>
    </w:div>
    <w:div w:id="670138024">
      <w:bodyDiv w:val="1"/>
      <w:marLeft w:val="0"/>
      <w:marRight w:val="0"/>
      <w:marTop w:val="0"/>
      <w:marBottom w:val="0"/>
      <w:divBdr>
        <w:top w:val="none" w:sz="0" w:space="0" w:color="auto"/>
        <w:left w:val="none" w:sz="0" w:space="0" w:color="auto"/>
        <w:bottom w:val="none" w:sz="0" w:space="0" w:color="auto"/>
        <w:right w:val="none" w:sz="0" w:space="0" w:color="auto"/>
      </w:divBdr>
    </w:div>
    <w:div w:id="670911185">
      <w:bodyDiv w:val="1"/>
      <w:marLeft w:val="0"/>
      <w:marRight w:val="0"/>
      <w:marTop w:val="0"/>
      <w:marBottom w:val="0"/>
      <w:divBdr>
        <w:top w:val="none" w:sz="0" w:space="0" w:color="auto"/>
        <w:left w:val="none" w:sz="0" w:space="0" w:color="auto"/>
        <w:bottom w:val="none" w:sz="0" w:space="0" w:color="auto"/>
        <w:right w:val="none" w:sz="0" w:space="0" w:color="auto"/>
      </w:divBdr>
    </w:div>
    <w:div w:id="673191874">
      <w:bodyDiv w:val="1"/>
      <w:marLeft w:val="0"/>
      <w:marRight w:val="0"/>
      <w:marTop w:val="0"/>
      <w:marBottom w:val="0"/>
      <w:divBdr>
        <w:top w:val="none" w:sz="0" w:space="0" w:color="auto"/>
        <w:left w:val="none" w:sz="0" w:space="0" w:color="auto"/>
        <w:bottom w:val="none" w:sz="0" w:space="0" w:color="auto"/>
        <w:right w:val="none" w:sz="0" w:space="0" w:color="auto"/>
      </w:divBdr>
    </w:div>
    <w:div w:id="674309662">
      <w:bodyDiv w:val="1"/>
      <w:marLeft w:val="0"/>
      <w:marRight w:val="0"/>
      <w:marTop w:val="0"/>
      <w:marBottom w:val="0"/>
      <w:divBdr>
        <w:top w:val="none" w:sz="0" w:space="0" w:color="auto"/>
        <w:left w:val="none" w:sz="0" w:space="0" w:color="auto"/>
        <w:bottom w:val="none" w:sz="0" w:space="0" w:color="auto"/>
        <w:right w:val="none" w:sz="0" w:space="0" w:color="auto"/>
      </w:divBdr>
    </w:div>
    <w:div w:id="676082871">
      <w:bodyDiv w:val="1"/>
      <w:marLeft w:val="0"/>
      <w:marRight w:val="0"/>
      <w:marTop w:val="0"/>
      <w:marBottom w:val="0"/>
      <w:divBdr>
        <w:top w:val="none" w:sz="0" w:space="0" w:color="auto"/>
        <w:left w:val="none" w:sz="0" w:space="0" w:color="auto"/>
        <w:bottom w:val="none" w:sz="0" w:space="0" w:color="auto"/>
        <w:right w:val="none" w:sz="0" w:space="0" w:color="auto"/>
      </w:divBdr>
    </w:div>
    <w:div w:id="679312486">
      <w:bodyDiv w:val="1"/>
      <w:marLeft w:val="0"/>
      <w:marRight w:val="0"/>
      <w:marTop w:val="0"/>
      <w:marBottom w:val="0"/>
      <w:divBdr>
        <w:top w:val="none" w:sz="0" w:space="0" w:color="auto"/>
        <w:left w:val="none" w:sz="0" w:space="0" w:color="auto"/>
        <w:bottom w:val="none" w:sz="0" w:space="0" w:color="auto"/>
        <w:right w:val="none" w:sz="0" w:space="0" w:color="auto"/>
      </w:divBdr>
    </w:div>
    <w:div w:id="679435254">
      <w:bodyDiv w:val="1"/>
      <w:marLeft w:val="0"/>
      <w:marRight w:val="0"/>
      <w:marTop w:val="0"/>
      <w:marBottom w:val="0"/>
      <w:divBdr>
        <w:top w:val="none" w:sz="0" w:space="0" w:color="auto"/>
        <w:left w:val="none" w:sz="0" w:space="0" w:color="auto"/>
        <w:bottom w:val="none" w:sz="0" w:space="0" w:color="auto"/>
        <w:right w:val="none" w:sz="0" w:space="0" w:color="auto"/>
      </w:divBdr>
    </w:div>
    <w:div w:id="687217454">
      <w:bodyDiv w:val="1"/>
      <w:marLeft w:val="0"/>
      <w:marRight w:val="0"/>
      <w:marTop w:val="0"/>
      <w:marBottom w:val="0"/>
      <w:divBdr>
        <w:top w:val="none" w:sz="0" w:space="0" w:color="auto"/>
        <w:left w:val="none" w:sz="0" w:space="0" w:color="auto"/>
        <w:bottom w:val="none" w:sz="0" w:space="0" w:color="auto"/>
        <w:right w:val="none" w:sz="0" w:space="0" w:color="auto"/>
      </w:divBdr>
    </w:div>
    <w:div w:id="688213912">
      <w:bodyDiv w:val="1"/>
      <w:marLeft w:val="0"/>
      <w:marRight w:val="0"/>
      <w:marTop w:val="0"/>
      <w:marBottom w:val="0"/>
      <w:divBdr>
        <w:top w:val="none" w:sz="0" w:space="0" w:color="auto"/>
        <w:left w:val="none" w:sz="0" w:space="0" w:color="auto"/>
        <w:bottom w:val="none" w:sz="0" w:space="0" w:color="auto"/>
        <w:right w:val="none" w:sz="0" w:space="0" w:color="auto"/>
      </w:divBdr>
    </w:div>
    <w:div w:id="692727877">
      <w:bodyDiv w:val="1"/>
      <w:marLeft w:val="0"/>
      <w:marRight w:val="0"/>
      <w:marTop w:val="0"/>
      <w:marBottom w:val="0"/>
      <w:divBdr>
        <w:top w:val="none" w:sz="0" w:space="0" w:color="auto"/>
        <w:left w:val="none" w:sz="0" w:space="0" w:color="auto"/>
        <w:bottom w:val="none" w:sz="0" w:space="0" w:color="auto"/>
        <w:right w:val="none" w:sz="0" w:space="0" w:color="auto"/>
      </w:divBdr>
    </w:div>
    <w:div w:id="693311888">
      <w:bodyDiv w:val="1"/>
      <w:marLeft w:val="0"/>
      <w:marRight w:val="0"/>
      <w:marTop w:val="0"/>
      <w:marBottom w:val="0"/>
      <w:divBdr>
        <w:top w:val="none" w:sz="0" w:space="0" w:color="auto"/>
        <w:left w:val="none" w:sz="0" w:space="0" w:color="auto"/>
        <w:bottom w:val="none" w:sz="0" w:space="0" w:color="auto"/>
        <w:right w:val="none" w:sz="0" w:space="0" w:color="auto"/>
      </w:divBdr>
    </w:div>
    <w:div w:id="693698846">
      <w:bodyDiv w:val="1"/>
      <w:marLeft w:val="0"/>
      <w:marRight w:val="0"/>
      <w:marTop w:val="0"/>
      <w:marBottom w:val="0"/>
      <w:divBdr>
        <w:top w:val="none" w:sz="0" w:space="0" w:color="auto"/>
        <w:left w:val="none" w:sz="0" w:space="0" w:color="auto"/>
        <w:bottom w:val="none" w:sz="0" w:space="0" w:color="auto"/>
        <w:right w:val="none" w:sz="0" w:space="0" w:color="auto"/>
      </w:divBdr>
    </w:div>
    <w:div w:id="694843221">
      <w:bodyDiv w:val="1"/>
      <w:marLeft w:val="0"/>
      <w:marRight w:val="0"/>
      <w:marTop w:val="0"/>
      <w:marBottom w:val="0"/>
      <w:divBdr>
        <w:top w:val="none" w:sz="0" w:space="0" w:color="auto"/>
        <w:left w:val="none" w:sz="0" w:space="0" w:color="auto"/>
        <w:bottom w:val="none" w:sz="0" w:space="0" w:color="auto"/>
        <w:right w:val="none" w:sz="0" w:space="0" w:color="auto"/>
      </w:divBdr>
    </w:div>
    <w:div w:id="694967290">
      <w:bodyDiv w:val="1"/>
      <w:marLeft w:val="0"/>
      <w:marRight w:val="0"/>
      <w:marTop w:val="0"/>
      <w:marBottom w:val="0"/>
      <w:divBdr>
        <w:top w:val="none" w:sz="0" w:space="0" w:color="auto"/>
        <w:left w:val="none" w:sz="0" w:space="0" w:color="auto"/>
        <w:bottom w:val="none" w:sz="0" w:space="0" w:color="auto"/>
        <w:right w:val="none" w:sz="0" w:space="0" w:color="auto"/>
      </w:divBdr>
    </w:div>
    <w:div w:id="696926322">
      <w:bodyDiv w:val="1"/>
      <w:marLeft w:val="0"/>
      <w:marRight w:val="0"/>
      <w:marTop w:val="0"/>
      <w:marBottom w:val="0"/>
      <w:divBdr>
        <w:top w:val="none" w:sz="0" w:space="0" w:color="auto"/>
        <w:left w:val="none" w:sz="0" w:space="0" w:color="auto"/>
        <w:bottom w:val="none" w:sz="0" w:space="0" w:color="auto"/>
        <w:right w:val="none" w:sz="0" w:space="0" w:color="auto"/>
      </w:divBdr>
    </w:div>
    <w:div w:id="701249995">
      <w:bodyDiv w:val="1"/>
      <w:marLeft w:val="0"/>
      <w:marRight w:val="0"/>
      <w:marTop w:val="0"/>
      <w:marBottom w:val="0"/>
      <w:divBdr>
        <w:top w:val="none" w:sz="0" w:space="0" w:color="auto"/>
        <w:left w:val="none" w:sz="0" w:space="0" w:color="auto"/>
        <w:bottom w:val="none" w:sz="0" w:space="0" w:color="auto"/>
        <w:right w:val="none" w:sz="0" w:space="0" w:color="auto"/>
      </w:divBdr>
    </w:div>
    <w:div w:id="702247732">
      <w:bodyDiv w:val="1"/>
      <w:marLeft w:val="0"/>
      <w:marRight w:val="0"/>
      <w:marTop w:val="0"/>
      <w:marBottom w:val="0"/>
      <w:divBdr>
        <w:top w:val="none" w:sz="0" w:space="0" w:color="auto"/>
        <w:left w:val="none" w:sz="0" w:space="0" w:color="auto"/>
        <w:bottom w:val="none" w:sz="0" w:space="0" w:color="auto"/>
        <w:right w:val="none" w:sz="0" w:space="0" w:color="auto"/>
      </w:divBdr>
    </w:div>
    <w:div w:id="704061793">
      <w:bodyDiv w:val="1"/>
      <w:marLeft w:val="0"/>
      <w:marRight w:val="0"/>
      <w:marTop w:val="0"/>
      <w:marBottom w:val="0"/>
      <w:divBdr>
        <w:top w:val="none" w:sz="0" w:space="0" w:color="auto"/>
        <w:left w:val="none" w:sz="0" w:space="0" w:color="auto"/>
        <w:bottom w:val="none" w:sz="0" w:space="0" w:color="auto"/>
        <w:right w:val="none" w:sz="0" w:space="0" w:color="auto"/>
      </w:divBdr>
    </w:div>
    <w:div w:id="708452391">
      <w:bodyDiv w:val="1"/>
      <w:marLeft w:val="0"/>
      <w:marRight w:val="0"/>
      <w:marTop w:val="0"/>
      <w:marBottom w:val="0"/>
      <w:divBdr>
        <w:top w:val="none" w:sz="0" w:space="0" w:color="auto"/>
        <w:left w:val="none" w:sz="0" w:space="0" w:color="auto"/>
        <w:bottom w:val="none" w:sz="0" w:space="0" w:color="auto"/>
        <w:right w:val="none" w:sz="0" w:space="0" w:color="auto"/>
      </w:divBdr>
    </w:div>
    <w:div w:id="709112417">
      <w:bodyDiv w:val="1"/>
      <w:marLeft w:val="0"/>
      <w:marRight w:val="0"/>
      <w:marTop w:val="0"/>
      <w:marBottom w:val="0"/>
      <w:divBdr>
        <w:top w:val="none" w:sz="0" w:space="0" w:color="auto"/>
        <w:left w:val="none" w:sz="0" w:space="0" w:color="auto"/>
        <w:bottom w:val="none" w:sz="0" w:space="0" w:color="auto"/>
        <w:right w:val="none" w:sz="0" w:space="0" w:color="auto"/>
      </w:divBdr>
    </w:div>
    <w:div w:id="713650600">
      <w:bodyDiv w:val="1"/>
      <w:marLeft w:val="0"/>
      <w:marRight w:val="0"/>
      <w:marTop w:val="0"/>
      <w:marBottom w:val="0"/>
      <w:divBdr>
        <w:top w:val="none" w:sz="0" w:space="0" w:color="auto"/>
        <w:left w:val="none" w:sz="0" w:space="0" w:color="auto"/>
        <w:bottom w:val="none" w:sz="0" w:space="0" w:color="auto"/>
        <w:right w:val="none" w:sz="0" w:space="0" w:color="auto"/>
      </w:divBdr>
    </w:div>
    <w:div w:id="716049159">
      <w:bodyDiv w:val="1"/>
      <w:marLeft w:val="0"/>
      <w:marRight w:val="0"/>
      <w:marTop w:val="0"/>
      <w:marBottom w:val="0"/>
      <w:divBdr>
        <w:top w:val="none" w:sz="0" w:space="0" w:color="auto"/>
        <w:left w:val="none" w:sz="0" w:space="0" w:color="auto"/>
        <w:bottom w:val="none" w:sz="0" w:space="0" w:color="auto"/>
        <w:right w:val="none" w:sz="0" w:space="0" w:color="auto"/>
      </w:divBdr>
    </w:div>
    <w:div w:id="716124878">
      <w:bodyDiv w:val="1"/>
      <w:marLeft w:val="0"/>
      <w:marRight w:val="0"/>
      <w:marTop w:val="0"/>
      <w:marBottom w:val="0"/>
      <w:divBdr>
        <w:top w:val="none" w:sz="0" w:space="0" w:color="auto"/>
        <w:left w:val="none" w:sz="0" w:space="0" w:color="auto"/>
        <w:bottom w:val="none" w:sz="0" w:space="0" w:color="auto"/>
        <w:right w:val="none" w:sz="0" w:space="0" w:color="auto"/>
      </w:divBdr>
    </w:div>
    <w:div w:id="716928205">
      <w:bodyDiv w:val="1"/>
      <w:marLeft w:val="0"/>
      <w:marRight w:val="0"/>
      <w:marTop w:val="0"/>
      <w:marBottom w:val="0"/>
      <w:divBdr>
        <w:top w:val="none" w:sz="0" w:space="0" w:color="auto"/>
        <w:left w:val="none" w:sz="0" w:space="0" w:color="auto"/>
        <w:bottom w:val="none" w:sz="0" w:space="0" w:color="auto"/>
        <w:right w:val="none" w:sz="0" w:space="0" w:color="auto"/>
      </w:divBdr>
    </w:div>
    <w:div w:id="717239108">
      <w:bodyDiv w:val="1"/>
      <w:marLeft w:val="0"/>
      <w:marRight w:val="0"/>
      <w:marTop w:val="0"/>
      <w:marBottom w:val="0"/>
      <w:divBdr>
        <w:top w:val="none" w:sz="0" w:space="0" w:color="auto"/>
        <w:left w:val="none" w:sz="0" w:space="0" w:color="auto"/>
        <w:bottom w:val="none" w:sz="0" w:space="0" w:color="auto"/>
        <w:right w:val="none" w:sz="0" w:space="0" w:color="auto"/>
      </w:divBdr>
    </w:div>
    <w:div w:id="718633213">
      <w:bodyDiv w:val="1"/>
      <w:marLeft w:val="0"/>
      <w:marRight w:val="0"/>
      <w:marTop w:val="0"/>
      <w:marBottom w:val="0"/>
      <w:divBdr>
        <w:top w:val="none" w:sz="0" w:space="0" w:color="auto"/>
        <w:left w:val="none" w:sz="0" w:space="0" w:color="auto"/>
        <w:bottom w:val="none" w:sz="0" w:space="0" w:color="auto"/>
        <w:right w:val="none" w:sz="0" w:space="0" w:color="auto"/>
      </w:divBdr>
    </w:div>
    <w:div w:id="719014118">
      <w:bodyDiv w:val="1"/>
      <w:marLeft w:val="0"/>
      <w:marRight w:val="0"/>
      <w:marTop w:val="0"/>
      <w:marBottom w:val="0"/>
      <w:divBdr>
        <w:top w:val="none" w:sz="0" w:space="0" w:color="auto"/>
        <w:left w:val="none" w:sz="0" w:space="0" w:color="auto"/>
        <w:bottom w:val="none" w:sz="0" w:space="0" w:color="auto"/>
        <w:right w:val="none" w:sz="0" w:space="0" w:color="auto"/>
      </w:divBdr>
    </w:div>
    <w:div w:id="719279981">
      <w:bodyDiv w:val="1"/>
      <w:marLeft w:val="0"/>
      <w:marRight w:val="0"/>
      <w:marTop w:val="0"/>
      <w:marBottom w:val="0"/>
      <w:divBdr>
        <w:top w:val="none" w:sz="0" w:space="0" w:color="auto"/>
        <w:left w:val="none" w:sz="0" w:space="0" w:color="auto"/>
        <w:bottom w:val="none" w:sz="0" w:space="0" w:color="auto"/>
        <w:right w:val="none" w:sz="0" w:space="0" w:color="auto"/>
      </w:divBdr>
    </w:div>
    <w:div w:id="720249980">
      <w:bodyDiv w:val="1"/>
      <w:marLeft w:val="0"/>
      <w:marRight w:val="0"/>
      <w:marTop w:val="0"/>
      <w:marBottom w:val="0"/>
      <w:divBdr>
        <w:top w:val="none" w:sz="0" w:space="0" w:color="auto"/>
        <w:left w:val="none" w:sz="0" w:space="0" w:color="auto"/>
        <w:bottom w:val="none" w:sz="0" w:space="0" w:color="auto"/>
        <w:right w:val="none" w:sz="0" w:space="0" w:color="auto"/>
      </w:divBdr>
    </w:div>
    <w:div w:id="726951028">
      <w:bodyDiv w:val="1"/>
      <w:marLeft w:val="0"/>
      <w:marRight w:val="0"/>
      <w:marTop w:val="0"/>
      <w:marBottom w:val="0"/>
      <w:divBdr>
        <w:top w:val="none" w:sz="0" w:space="0" w:color="auto"/>
        <w:left w:val="none" w:sz="0" w:space="0" w:color="auto"/>
        <w:bottom w:val="none" w:sz="0" w:space="0" w:color="auto"/>
        <w:right w:val="none" w:sz="0" w:space="0" w:color="auto"/>
      </w:divBdr>
    </w:div>
    <w:div w:id="727612830">
      <w:bodyDiv w:val="1"/>
      <w:marLeft w:val="0"/>
      <w:marRight w:val="0"/>
      <w:marTop w:val="0"/>
      <w:marBottom w:val="0"/>
      <w:divBdr>
        <w:top w:val="none" w:sz="0" w:space="0" w:color="auto"/>
        <w:left w:val="none" w:sz="0" w:space="0" w:color="auto"/>
        <w:bottom w:val="none" w:sz="0" w:space="0" w:color="auto"/>
        <w:right w:val="none" w:sz="0" w:space="0" w:color="auto"/>
      </w:divBdr>
    </w:div>
    <w:div w:id="733238234">
      <w:bodyDiv w:val="1"/>
      <w:marLeft w:val="0"/>
      <w:marRight w:val="0"/>
      <w:marTop w:val="0"/>
      <w:marBottom w:val="0"/>
      <w:divBdr>
        <w:top w:val="none" w:sz="0" w:space="0" w:color="auto"/>
        <w:left w:val="none" w:sz="0" w:space="0" w:color="auto"/>
        <w:bottom w:val="none" w:sz="0" w:space="0" w:color="auto"/>
        <w:right w:val="none" w:sz="0" w:space="0" w:color="auto"/>
      </w:divBdr>
    </w:div>
    <w:div w:id="733938936">
      <w:bodyDiv w:val="1"/>
      <w:marLeft w:val="0"/>
      <w:marRight w:val="0"/>
      <w:marTop w:val="0"/>
      <w:marBottom w:val="0"/>
      <w:divBdr>
        <w:top w:val="none" w:sz="0" w:space="0" w:color="auto"/>
        <w:left w:val="none" w:sz="0" w:space="0" w:color="auto"/>
        <w:bottom w:val="none" w:sz="0" w:space="0" w:color="auto"/>
        <w:right w:val="none" w:sz="0" w:space="0" w:color="auto"/>
      </w:divBdr>
    </w:div>
    <w:div w:id="734401322">
      <w:bodyDiv w:val="1"/>
      <w:marLeft w:val="0"/>
      <w:marRight w:val="0"/>
      <w:marTop w:val="0"/>
      <w:marBottom w:val="0"/>
      <w:divBdr>
        <w:top w:val="none" w:sz="0" w:space="0" w:color="auto"/>
        <w:left w:val="none" w:sz="0" w:space="0" w:color="auto"/>
        <w:bottom w:val="none" w:sz="0" w:space="0" w:color="auto"/>
        <w:right w:val="none" w:sz="0" w:space="0" w:color="auto"/>
      </w:divBdr>
    </w:div>
    <w:div w:id="735007382">
      <w:bodyDiv w:val="1"/>
      <w:marLeft w:val="0"/>
      <w:marRight w:val="0"/>
      <w:marTop w:val="0"/>
      <w:marBottom w:val="0"/>
      <w:divBdr>
        <w:top w:val="none" w:sz="0" w:space="0" w:color="auto"/>
        <w:left w:val="none" w:sz="0" w:space="0" w:color="auto"/>
        <w:bottom w:val="none" w:sz="0" w:space="0" w:color="auto"/>
        <w:right w:val="none" w:sz="0" w:space="0" w:color="auto"/>
      </w:divBdr>
    </w:div>
    <w:div w:id="735395542">
      <w:bodyDiv w:val="1"/>
      <w:marLeft w:val="0"/>
      <w:marRight w:val="0"/>
      <w:marTop w:val="0"/>
      <w:marBottom w:val="0"/>
      <w:divBdr>
        <w:top w:val="none" w:sz="0" w:space="0" w:color="auto"/>
        <w:left w:val="none" w:sz="0" w:space="0" w:color="auto"/>
        <w:bottom w:val="none" w:sz="0" w:space="0" w:color="auto"/>
        <w:right w:val="none" w:sz="0" w:space="0" w:color="auto"/>
      </w:divBdr>
    </w:div>
    <w:div w:id="736973983">
      <w:bodyDiv w:val="1"/>
      <w:marLeft w:val="0"/>
      <w:marRight w:val="0"/>
      <w:marTop w:val="0"/>
      <w:marBottom w:val="0"/>
      <w:divBdr>
        <w:top w:val="none" w:sz="0" w:space="0" w:color="auto"/>
        <w:left w:val="none" w:sz="0" w:space="0" w:color="auto"/>
        <w:bottom w:val="none" w:sz="0" w:space="0" w:color="auto"/>
        <w:right w:val="none" w:sz="0" w:space="0" w:color="auto"/>
      </w:divBdr>
    </w:div>
    <w:div w:id="739331337">
      <w:bodyDiv w:val="1"/>
      <w:marLeft w:val="0"/>
      <w:marRight w:val="0"/>
      <w:marTop w:val="0"/>
      <w:marBottom w:val="0"/>
      <w:divBdr>
        <w:top w:val="none" w:sz="0" w:space="0" w:color="auto"/>
        <w:left w:val="none" w:sz="0" w:space="0" w:color="auto"/>
        <w:bottom w:val="none" w:sz="0" w:space="0" w:color="auto"/>
        <w:right w:val="none" w:sz="0" w:space="0" w:color="auto"/>
      </w:divBdr>
    </w:div>
    <w:div w:id="740637674">
      <w:bodyDiv w:val="1"/>
      <w:marLeft w:val="0"/>
      <w:marRight w:val="0"/>
      <w:marTop w:val="0"/>
      <w:marBottom w:val="0"/>
      <w:divBdr>
        <w:top w:val="none" w:sz="0" w:space="0" w:color="auto"/>
        <w:left w:val="none" w:sz="0" w:space="0" w:color="auto"/>
        <w:bottom w:val="none" w:sz="0" w:space="0" w:color="auto"/>
        <w:right w:val="none" w:sz="0" w:space="0" w:color="auto"/>
      </w:divBdr>
    </w:div>
    <w:div w:id="740903641">
      <w:bodyDiv w:val="1"/>
      <w:marLeft w:val="0"/>
      <w:marRight w:val="0"/>
      <w:marTop w:val="0"/>
      <w:marBottom w:val="0"/>
      <w:divBdr>
        <w:top w:val="none" w:sz="0" w:space="0" w:color="auto"/>
        <w:left w:val="none" w:sz="0" w:space="0" w:color="auto"/>
        <w:bottom w:val="none" w:sz="0" w:space="0" w:color="auto"/>
        <w:right w:val="none" w:sz="0" w:space="0" w:color="auto"/>
      </w:divBdr>
    </w:div>
    <w:div w:id="742484766">
      <w:bodyDiv w:val="1"/>
      <w:marLeft w:val="0"/>
      <w:marRight w:val="0"/>
      <w:marTop w:val="0"/>
      <w:marBottom w:val="0"/>
      <w:divBdr>
        <w:top w:val="none" w:sz="0" w:space="0" w:color="auto"/>
        <w:left w:val="none" w:sz="0" w:space="0" w:color="auto"/>
        <w:bottom w:val="none" w:sz="0" w:space="0" w:color="auto"/>
        <w:right w:val="none" w:sz="0" w:space="0" w:color="auto"/>
      </w:divBdr>
    </w:div>
    <w:div w:id="742799131">
      <w:bodyDiv w:val="1"/>
      <w:marLeft w:val="0"/>
      <w:marRight w:val="0"/>
      <w:marTop w:val="0"/>
      <w:marBottom w:val="0"/>
      <w:divBdr>
        <w:top w:val="none" w:sz="0" w:space="0" w:color="auto"/>
        <w:left w:val="none" w:sz="0" w:space="0" w:color="auto"/>
        <w:bottom w:val="none" w:sz="0" w:space="0" w:color="auto"/>
        <w:right w:val="none" w:sz="0" w:space="0" w:color="auto"/>
      </w:divBdr>
    </w:div>
    <w:div w:id="747194438">
      <w:bodyDiv w:val="1"/>
      <w:marLeft w:val="0"/>
      <w:marRight w:val="0"/>
      <w:marTop w:val="0"/>
      <w:marBottom w:val="0"/>
      <w:divBdr>
        <w:top w:val="none" w:sz="0" w:space="0" w:color="auto"/>
        <w:left w:val="none" w:sz="0" w:space="0" w:color="auto"/>
        <w:bottom w:val="none" w:sz="0" w:space="0" w:color="auto"/>
        <w:right w:val="none" w:sz="0" w:space="0" w:color="auto"/>
      </w:divBdr>
    </w:div>
    <w:div w:id="750083315">
      <w:bodyDiv w:val="1"/>
      <w:marLeft w:val="0"/>
      <w:marRight w:val="0"/>
      <w:marTop w:val="0"/>
      <w:marBottom w:val="0"/>
      <w:divBdr>
        <w:top w:val="none" w:sz="0" w:space="0" w:color="auto"/>
        <w:left w:val="none" w:sz="0" w:space="0" w:color="auto"/>
        <w:bottom w:val="none" w:sz="0" w:space="0" w:color="auto"/>
        <w:right w:val="none" w:sz="0" w:space="0" w:color="auto"/>
      </w:divBdr>
    </w:div>
    <w:div w:id="754403794">
      <w:bodyDiv w:val="1"/>
      <w:marLeft w:val="0"/>
      <w:marRight w:val="0"/>
      <w:marTop w:val="0"/>
      <w:marBottom w:val="0"/>
      <w:divBdr>
        <w:top w:val="none" w:sz="0" w:space="0" w:color="auto"/>
        <w:left w:val="none" w:sz="0" w:space="0" w:color="auto"/>
        <w:bottom w:val="none" w:sz="0" w:space="0" w:color="auto"/>
        <w:right w:val="none" w:sz="0" w:space="0" w:color="auto"/>
      </w:divBdr>
    </w:div>
    <w:div w:id="756365208">
      <w:bodyDiv w:val="1"/>
      <w:marLeft w:val="0"/>
      <w:marRight w:val="0"/>
      <w:marTop w:val="0"/>
      <w:marBottom w:val="0"/>
      <w:divBdr>
        <w:top w:val="none" w:sz="0" w:space="0" w:color="auto"/>
        <w:left w:val="none" w:sz="0" w:space="0" w:color="auto"/>
        <w:bottom w:val="none" w:sz="0" w:space="0" w:color="auto"/>
        <w:right w:val="none" w:sz="0" w:space="0" w:color="auto"/>
      </w:divBdr>
    </w:div>
    <w:div w:id="756825678">
      <w:bodyDiv w:val="1"/>
      <w:marLeft w:val="0"/>
      <w:marRight w:val="0"/>
      <w:marTop w:val="0"/>
      <w:marBottom w:val="0"/>
      <w:divBdr>
        <w:top w:val="none" w:sz="0" w:space="0" w:color="auto"/>
        <w:left w:val="none" w:sz="0" w:space="0" w:color="auto"/>
        <w:bottom w:val="none" w:sz="0" w:space="0" w:color="auto"/>
        <w:right w:val="none" w:sz="0" w:space="0" w:color="auto"/>
      </w:divBdr>
    </w:div>
    <w:div w:id="757290580">
      <w:bodyDiv w:val="1"/>
      <w:marLeft w:val="0"/>
      <w:marRight w:val="0"/>
      <w:marTop w:val="0"/>
      <w:marBottom w:val="0"/>
      <w:divBdr>
        <w:top w:val="none" w:sz="0" w:space="0" w:color="auto"/>
        <w:left w:val="none" w:sz="0" w:space="0" w:color="auto"/>
        <w:bottom w:val="none" w:sz="0" w:space="0" w:color="auto"/>
        <w:right w:val="none" w:sz="0" w:space="0" w:color="auto"/>
      </w:divBdr>
    </w:div>
    <w:div w:id="757365862">
      <w:bodyDiv w:val="1"/>
      <w:marLeft w:val="0"/>
      <w:marRight w:val="0"/>
      <w:marTop w:val="0"/>
      <w:marBottom w:val="0"/>
      <w:divBdr>
        <w:top w:val="none" w:sz="0" w:space="0" w:color="auto"/>
        <w:left w:val="none" w:sz="0" w:space="0" w:color="auto"/>
        <w:bottom w:val="none" w:sz="0" w:space="0" w:color="auto"/>
        <w:right w:val="none" w:sz="0" w:space="0" w:color="auto"/>
      </w:divBdr>
    </w:div>
    <w:div w:id="758064922">
      <w:bodyDiv w:val="1"/>
      <w:marLeft w:val="0"/>
      <w:marRight w:val="0"/>
      <w:marTop w:val="0"/>
      <w:marBottom w:val="0"/>
      <w:divBdr>
        <w:top w:val="none" w:sz="0" w:space="0" w:color="auto"/>
        <w:left w:val="none" w:sz="0" w:space="0" w:color="auto"/>
        <w:bottom w:val="none" w:sz="0" w:space="0" w:color="auto"/>
        <w:right w:val="none" w:sz="0" w:space="0" w:color="auto"/>
      </w:divBdr>
    </w:div>
    <w:div w:id="759712922">
      <w:bodyDiv w:val="1"/>
      <w:marLeft w:val="0"/>
      <w:marRight w:val="0"/>
      <w:marTop w:val="0"/>
      <w:marBottom w:val="0"/>
      <w:divBdr>
        <w:top w:val="none" w:sz="0" w:space="0" w:color="auto"/>
        <w:left w:val="none" w:sz="0" w:space="0" w:color="auto"/>
        <w:bottom w:val="none" w:sz="0" w:space="0" w:color="auto"/>
        <w:right w:val="none" w:sz="0" w:space="0" w:color="auto"/>
      </w:divBdr>
    </w:div>
    <w:div w:id="760613432">
      <w:bodyDiv w:val="1"/>
      <w:marLeft w:val="0"/>
      <w:marRight w:val="0"/>
      <w:marTop w:val="0"/>
      <w:marBottom w:val="0"/>
      <w:divBdr>
        <w:top w:val="none" w:sz="0" w:space="0" w:color="auto"/>
        <w:left w:val="none" w:sz="0" w:space="0" w:color="auto"/>
        <w:bottom w:val="none" w:sz="0" w:space="0" w:color="auto"/>
        <w:right w:val="none" w:sz="0" w:space="0" w:color="auto"/>
      </w:divBdr>
    </w:div>
    <w:div w:id="761292213">
      <w:bodyDiv w:val="1"/>
      <w:marLeft w:val="0"/>
      <w:marRight w:val="0"/>
      <w:marTop w:val="0"/>
      <w:marBottom w:val="0"/>
      <w:divBdr>
        <w:top w:val="none" w:sz="0" w:space="0" w:color="auto"/>
        <w:left w:val="none" w:sz="0" w:space="0" w:color="auto"/>
        <w:bottom w:val="none" w:sz="0" w:space="0" w:color="auto"/>
        <w:right w:val="none" w:sz="0" w:space="0" w:color="auto"/>
      </w:divBdr>
    </w:div>
    <w:div w:id="762994546">
      <w:bodyDiv w:val="1"/>
      <w:marLeft w:val="0"/>
      <w:marRight w:val="0"/>
      <w:marTop w:val="0"/>
      <w:marBottom w:val="0"/>
      <w:divBdr>
        <w:top w:val="none" w:sz="0" w:space="0" w:color="auto"/>
        <w:left w:val="none" w:sz="0" w:space="0" w:color="auto"/>
        <w:bottom w:val="none" w:sz="0" w:space="0" w:color="auto"/>
        <w:right w:val="none" w:sz="0" w:space="0" w:color="auto"/>
      </w:divBdr>
    </w:div>
    <w:div w:id="763571274">
      <w:bodyDiv w:val="1"/>
      <w:marLeft w:val="0"/>
      <w:marRight w:val="0"/>
      <w:marTop w:val="0"/>
      <w:marBottom w:val="0"/>
      <w:divBdr>
        <w:top w:val="none" w:sz="0" w:space="0" w:color="auto"/>
        <w:left w:val="none" w:sz="0" w:space="0" w:color="auto"/>
        <w:bottom w:val="none" w:sz="0" w:space="0" w:color="auto"/>
        <w:right w:val="none" w:sz="0" w:space="0" w:color="auto"/>
      </w:divBdr>
    </w:div>
    <w:div w:id="765615241">
      <w:bodyDiv w:val="1"/>
      <w:marLeft w:val="0"/>
      <w:marRight w:val="0"/>
      <w:marTop w:val="0"/>
      <w:marBottom w:val="0"/>
      <w:divBdr>
        <w:top w:val="none" w:sz="0" w:space="0" w:color="auto"/>
        <w:left w:val="none" w:sz="0" w:space="0" w:color="auto"/>
        <w:bottom w:val="none" w:sz="0" w:space="0" w:color="auto"/>
        <w:right w:val="none" w:sz="0" w:space="0" w:color="auto"/>
      </w:divBdr>
    </w:div>
    <w:div w:id="766851544">
      <w:bodyDiv w:val="1"/>
      <w:marLeft w:val="0"/>
      <w:marRight w:val="0"/>
      <w:marTop w:val="0"/>
      <w:marBottom w:val="0"/>
      <w:divBdr>
        <w:top w:val="none" w:sz="0" w:space="0" w:color="auto"/>
        <w:left w:val="none" w:sz="0" w:space="0" w:color="auto"/>
        <w:bottom w:val="none" w:sz="0" w:space="0" w:color="auto"/>
        <w:right w:val="none" w:sz="0" w:space="0" w:color="auto"/>
      </w:divBdr>
    </w:div>
    <w:div w:id="772476481">
      <w:bodyDiv w:val="1"/>
      <w:marLeft w:val="0"/>
      <w:marRight w:val="0"/>
      <w:marTop w:val="0"/>
      <w:marBottom w:val="0"/>
      <w:divBdr>
        <w:top w:val="none" w:sz="0" w:space="0" w:color="auto"/>
        <w:left w:val="none" w:sz="0" w:space="0" w:color="auto"/>
        <w:bottom w:val="none" w:sz="0" w:space="0" w:color="auto"/>
        <w:right w:val="none" w:sz="0" w:space="0" w:color="auto"/>
      </w:divBdr>
    </w:div>
    <w:div w:id="772868603">
      <w:bodyDiv w:val="1"/>
      <w:marLeft w:val="0"/>
      <w:marRight w:val="0"/>
      <w:marTop w:val="0"/>
      <w:marBottom w:val="0"/>
      <w:divBdr>
        <w:top w:val="none" w:sz="0" w:space="0" w:color="auto"/>
        <w:left w:val="none" w:sz="0" w:space="0" w:color="auto"/>
        <w:bottom w:val="none" w:sz="0" w:space="0" w:color="auto"/>
        <w:right w:val="none" w:sz="0" w:space="0" w:color="auto"/>
      </w:divBdr>
    </w:div>
    <w:div w:id="773523341">
      <w:bodyDiv w:val="1"/>
      <w:marLeft w:val="0"/>
      <w:marRight w:val="0"/>
      <w:marTop w:val="0"/>
      <w:marBottom w:val="0"/>
      <w:divBdr>
        <w:top w:val="none" w:sz="0" w:space="0" w:color="auto"/>
        <w:left w:val="none" w:sz="0" w:space="0" w:color="auto"/>
        <w:bottom w:val="none" w:sz="0" w:space="0" w:color="auto"/>
        <w:right w:val="none" w:sz="0" w:space="0" w:color="auto"/>
      </w:divBdr>
    </w:div>
    <w:div w:id="778720013">
      <w:bodyDiv w:val="1"/>
      <w:marLeft w:val="0"/>
      <w:marRight w:val="0"/>
      <w:marTop w:val="0"/>
      <w:marBottom w:val="0"/>
      <w:divBdr>
        <w:top w:val="none" w:sz="0" w:space="0" w:color="auto"/>
        <w:left w:val="none" w:sz="0" w:space="0" w:color="auto"/>
        <w:bottom w:val="none" w:sz="0" w:space="0" w:color="auto"/>
        <w:right w:val="none" w:sz="0" w:space="0" w:color="auto"/>
      </w:divBdr>
    </w:div>
    <w:div w:id="779422001">
      <w:bodyDiv w:val="1"/>
      <w:marLeft w:val="0"/>
      <w:marRight w:val="0"/>
      <w:marTop w:val="0"/>
      <w:marBottom w:val="0"/>
      <w:divBdr>
        <w:top w:val="none" w:sz="0" w:space="0" w:color="auto"/>
        <w:left w:val="none" w:sz="0" w:space="0" w:color="auto"/>
        <w:bottom w:val="none" w:sz="0" w:space="0" w:color="auto"/>
        <w:right w:val="none" w:sz="0" w:space="0" w:color="auto"/>
      </w:divBdr>
    </w:div>
    <w:div w:id="782193765">
      <w:bodyDiv w:val="1"/>
      <w:marLeft w:val="0"/>
      <w:marRight w:val="0"/>
      <w:marTop w:val="0"/>
      <w:marBottom w:val="0"/>
      <w:divBdr>
        <w:top w:val="none" w:sz="0" w:space="0" w:color="auto"/>
        <w:left w:val="none" w:sz="0" w:space="0" w:color="auto"/>
        <w:bottom w:val="none" w:sz="0" w:space="0" w:color="auto"/>
        <w:right w:val="none" w:sz="0" w:space="0" w:color="auto"/>
      </w:divBdr>
    </w:div>
    <w:div w:id="783118811">
      <w:bodyDiv w:val="1"/>
      <w:marLeft w:val="0"/>
      <w:marRight w:val="0"/>
      <w:marTop w:val="0"/>
      <w:marBottom w:val="0"/>
      <w:divBdr>
        <w:top w:val="none" w:sz="0" w:space="0" w:color="auto"/>
        <w:left w:val="none" w:sz="0" w:space="0" w:color="auto"/>
        <w:bottom w:val="none" w:sz="0" w:space="0" w:color="auto"/>
        <w:right w:val="none" w:sz="0" w:space="0" w:color="auto"/>
      </w:divBdr>
    </w:div>
    <w:div w:id="788202641">
      <w:bodyDiv w:val="1"/>
      <w:marLeft w:val="0"/>
      <w:marRight w:val="0"/>
      <w:marTop w:val="0"/>
      <w:marBottom w:val="0"/>
      <w:divBdr>
        <w:top w:val="none" w:sz="0" w:space="0" w:color="auto"/>
        <w:left w:val="none" w:sz="0" w:space="0" w:color="auto"/>
        <w:bottom w:val="none" w:sz="0" w:space="0" w:color="auto"/>
        <w:right w:val="none" w:sz="0" w:space="0" w:color="auto"/>
      </w:divBdr>
    </w:div>
    <w:div w:id="788351723">
      <w:bodyDiv w:val="1"/>
      <w:marLeft w:val="0"/>
      <w:marRight w:val="0"/>
      <w:marTop w:val="0"/>
      <w:marBottom w:val="0"/>
      <w:divBdr>
        <w:top w:val="none" w:sz="0" w:space="0" w:color="auto"/>
        <w:left w:val="none" w:sz="0" w:space="0" w:color="auto"/>
        <w:bottom w:val="none" w:sz="0" w:space="0" w:color="auto"/>
        <w:right w:val="none" w:sz="0" w:space="0" w:color="auto"/>
      </w:divBdr>
    </w:div>
    <w:div w:id="788402844">
      <w:bodyDiv w:val="1"/>
      <w:marLeft w:val="0"/>
      <w:marRight w:val="0"/>
      <w:marTop w:val="0"/>
      <w:marBottom w:val="0"/>
      <w:divBdr>
        <w:top w:val="none" w:sz="0" w:space="0" w:color="auto"/>
        <w:left w:val="none" w:sz="0" w:space="0" w:color="auto"/>
        <w:bottom w:val="none" w:sz="0" w:space="0" w:color="auto"/>
        <w:right w:val="none" w:sz="0" w:space="0" w:color="auto"/>
      </w:divBdr>
    </w:div>
    <w:div w:id="790898254">
      <w:bodyDiv w:val="1"/>
      <w:marLeft w:val="0"/>
      <w:marRight w:val="0"/>
      <w:marTop w:val="0"/>
      <w:marBottom w:val="0"/>
      <w:divBdr>
        <w:top w:val="none" w:sz="0" w:space="0" w:color="auto"/>
        <w:left w:val="none" w:sz="0" w:space="0" w:color="auto"/>
        <w:bottom w:val="none" w:sz="0" w:space="0" w:color="auto"/>
        <w:right w:val="none" w:sz="0" w:space="0" w:color="auto"/>
      </w:divBdr>
    </w:div>
    <w:div w:id="791480479">
      <w:bodyDiv w:val="1"/>
      <w:marLeft w:val="0"/>
      <w:marRight w:val="0"/>
      <w:marTop w:val="0"/>
      <w:marBottom w:val="0"/>
      <w:divBdr>
        <w:top w:val="none" w:sz="0" w:space="0" w:color="auto"/>
        <w:left w:val="none" w:sz="0" w:space="0" w:color="auto"/>
        <w:bottom w:val="none" w:sz="0" w:space="0" w:color="auto"/>
        <w:right w:val="none" w:sz="0" w:space="0" w:color="auto"/>
      </w:divBdr>
    </w:div>
    <w:div w:id="791822614">
      <w:bodyDiv w:val="1"/>
      <w:marLeft w:val="0"/>
      <w:marRight w:val="0"/>
      <w:marTop w:val="0"/>
      <w:marBottom w:val="0"/>
      <w:divBdr>
        <w:top w:val="none" w:sz="0" w:space="0" w:color="auto"/>
        <w:left w:val="none" w:sz="0" w:space="0" w:color="auto"/>
        <w:bottom w:val="none" w:sz="0" w:space="0" w:color="auto"/>
        <w:right w:val="none" w:sz="0" w:space="0" w:color="auto"/>
      </w:divBdr>
    </w:div>
    <w:div w:id="796336528">
      <w:bodyDiv w:val="1"/>
      <w:marLeft w:val="0"/>
      <w:marRight w:val="0"/>
      <w:marTop w:val="0"/>
      <w:marBottom w:val="0"/>
      <w:divBdr>
        <w:top w:val="none" w:sz="0" w:space="0" w:color="auto"/>
        <w:left w:val="none" w:sz="0" w:space="0" w:color="auto"/>
        <w:bottom w:val="none" w:sz="0" w:space="0" w:color="auto"/>
        <w:right w:val="none" w:sz="0" w:space="0" w:color="auto"/>
      </w:divBdr>
    </w:div>
    <w:div w:id="797114955">
      <w:bodyDiv w:val="1"/>
      <w:marLeft w:val="0"/>
      <w:marRight w:val="0"/>
      <w:marTop w:val="0"/>
      <w:marBottom w:val="0"/>
      <w:divBdr>
        <w:top w:val="none" w:sz="0" w:space="0" w:color="auto"/>
        <w:left w:val="none" w:sz="0" w:space="0" w:color="auto"/>
        <w:bottom w:val="none" w:sz="0" w:space="0" w:color="auto"/>
        <w:right w:val="none" w:sz="0" w:space="0" w:color="auto"/>
      </w:divBdr>
    </w:div>
    <w:div w:id="798261210">
      <w:bodyDiv w:val="1"/>
      <w:marLeft w:val="0"/>
      <w:marRight w:val="0"/>
      <w:marTop w:val="0"/>
      <w:marBottom w:val="0"/>
      <w:divBdr>
        <w:top w:val="none" w:sz="0" w:space="0" w:color="auto"/>
        <w:left w:val="none" w:sz="0" w:space="0" w:color="auto"/>
        <w:bottom w:val="none" w:sz="0" w:space="0" w:color="auto"/>
        <w:right w:val="none" w:sz="0" w:space="0" w:color="auto"/>
      </w:divBdr>
    </w:div>
    <w:div w:id="799153972">
      <w:bodyDiv w:val="1"/>
      <w:marLeft w:val="0"/>
      <w:marRight w:val="0"/>
      <w:marTop w:val="0"/>
      <w:marBottom w:val="0"/>
      <w:divBdr>
        <w:top w:val="none" w:sz="0" w:space="0" w:color="auto"/>
        <w:left w:val="none" w:sz="0" w:space="0" w:color="auto"/>
        <w:bottom w:val="none" w:sz="0" w:space="0" w:color="auto"/>
        <w:right w:val="none" w:sz="0" w:space="0" w:color="auto"/>
      </w:divBdr>
    </w:div>
    <w:div w:id="799566329">
      <w:bodyDiv w:val="1"/>
      <w:marLeft w:val="0"/>
      <w:marRight w:val="0"/>
      <w:marTop w:val="0"/>
      <w:marBottom w:val="0"/>
      <w:divBdr>
        <w:top w:val="none" w:sz="0" w:space="0" w:color="auto"/>
        <w:left w:val="none" w:sz="0" w:space="0" w:color="auto"/>
        <w:bottom w:val="none" w:sz="0" w:space="0" w:color="auto"/>
        <w:right w:val="none" w:sz="0" w:space="0" w:color="auto"/>
      </w:divBdr>
    </w:div>
    <w:div w:id="802699198">
      <w:bodyDiv w:val="1"/>
      <w:marLeft w:val="0"/>
      <w:marRight w:val="0"/>
      <w:marTop w:val="0"/>
      <w:marBottom w:val="0"/>
      <w:divBdr>
        <w:top w:val="none" w:sz="0" w:space="0" w:color="auto"/>
        <w:left w:val="none" w:sz="0" w:space="0" w:color="auto"/>
        <w:bottom w:val="none" w:sz="0" w:space="0" w:color="auto"/>
        <w:right w:val="none" w:sz="0" w:space="0" w:color="auto"/>
      </w:divBdr>
    </w:div>
    <w:div w:id="808286253">
      <w:bodyDiv w:val="1"/>
      <w:marLeft w:val="0"/>
      <w:marRight w:val="0"/>
      <w:marTop w:val="0"/>
      <w:marBottom w:val="0"/>
      <w:divBdr>
        <w:top w:val="none" w:sz="0" w:space="0" w:color="auto"/>
        <w:left w:val="none" w:sz="0" w:space="0" w:color="auto"/>
        <w:bottom w:val="none" w:sz="0" w:space="0" w:color="auto"/>
        <w:right w:val="none" w:sz="0" w:space="0" w:color="auto"/>
      </w:divBdr>
    </w:div>
    <w:div w:id="810057424">
      <w:bodyDiv w:val="1"/>
      <w:marLeft w:val="0"/>
      <w:marRight w:val="0"/>
      <w:marTop w:val="0"/>
      <w:marBottom w:val="0"/>
      <w:divBdr>
        <w:top w:val="none" w:sz="0" w:space="0" w:color="auto"/>
        <w:left w:val="none" w:sz="0" w:space="0" w:color="auto"/>
        <w:bottom w:val="none" w:sz="0" w:space="0" w:color="auto"/>
        <w:right w:val="none" w:sz="0" w:space="0" w:color="auto"/>
      </w:divBdr>
    </w:div>
    <w:div w:id="810556369">
      <w:bodyDiv w:val="1"/>
      <w:marLeft w:val="0"/>
      <w:marRight w:val="0"/>
      <w:marTop w:val="0"/>
      <w:marBottom w:val="0"/>
      <w:divBdr>
        <w:top w:val="none" w:sz="0" w:space="0" w:color="auto"/>
        <w:left w:val="none" w:sz="0" w:space="0" w:color="auto"/>
        <w:bottom w:val="none" w:sz="0" w:space="0" w:color="auto"/>
        <w:right w:val="none" w:sz="0" w:space="0" w:color="auto"/>
      </w:divBdr>
    </w:div>
    <w:div w:id="812600539">
      <w:bodyDiv w:val="1"/>
      <w:marLeft w:val="0"/>
      <w:marRight w:val="0"/>
      <w:marTop w:val="0"/>
      <w:marBottom w:val="0"/>
      <w:divBdr>
        <w:top w:val="none" w:sz="0" w:space="0" w:color="auto"/>
        <w:left w:val="none" w:sz="0" w:space="0" w:color="auto"/>
        <w:bottom w:val="none" w:sz="0" w:space="0" w:color="auto"/>
        <w:right w:val="none" w:sz="0" w:space="0" w:color="auto"/>
      </w:divBdr>
    </w:div>
    <w:div w:id="813137842">
      <w:bodyDiv w:val="1"/>
      <w:marLeft w:val="0"/>
      <w:marRight w:val="0"/>
      <w:marTop w:val="0"/>
      <w:marBottom w:val="0"/>
      <w:divBdr>
        <w:top w:val="none" w:sz="0" w:space="0" w:color="auto"/>
        <w:left w:val="none" w:sz="0" w:space="0" w:color="auto"/>
        <w:bottom w:val="none" w:sz="0" w:space="0" w:color="auto"/>
        <w:right w:val="none" w:sz="0" w:space="0" w:color="auto"/>
      </w:divBdr>
    </w:div>
    <w:div w:id="813334027">
      <w:bodyDiv w:val="1"/>
      <w:marLeft w:val="0"/>
      <w:marRight w:val="0"/>
      <w:marTop w:val="0"/>
      <w:marBottom w:val="0"/>
      <w:divBdr>
        <w:top w:val="none" w:sz="0" w:space="0" w:color="auto"/>
        <w:left w:val="none" w:sz="0" w:space="0" w:color="auto"/>
        <w:bottom w:val="none" w:sz="0" w:space="0" w:color="auto"/>
        <w:right w:val="none" w:sz="0" w:space="0" w:color="auto"/>
      </w:divBdr>
    </w:div>
    <w:div w:id="815534227">
      <w:bodyDiv w:val="1"/>
      <w:marLeft w:val="0"/>
      <w:marRight w:val="0"/>
      <w:marTop w:val="0"/>
      <w:marBottom w:val="0"/>
      <w:divBdr>
        <w:top w:val="none" w:sz="0" w:space="0" w:color="auto"/>
        <w:left w:val="none" w:sz="0" w:space="0" w:color="auto"/>
        <w:bottom w:val="none" w:sz="0" w:space="0" w:color="auto"/>
        <w:right w:val="none" w:sz="0" w:space="0" w:color="auto"/>
      </w:divBdr>
    </w:div>
    <w:div w:id="816336888">
      <w:bodyDiv w:val="1"/>
      <w:marLeft w:val="0"/>
      <w:marRight w:val="0"/>
      <w:marTop w:val="0"/>
      <w:marBottom w:val="0"/>
      <w:divBdr>
        <w:top w:val="none" w:sz="0" w:space="0" w:color="auto"/>
        <w:left w:val="none" w:sz="0" w:space="0" w:color="auto"/>
        <w:bottom w:val="none" w:sz="0" w:space="0" w:color="auto"/>
        <w:right w:val="none" w:sz="0" w:space="0" w:color="auto"/>
      </w:divBdr>
    </w:div>
    <w:div w:id="819928771">
      <w:bodyDiv w:val="1"/>
      <w:marLeft w:val="0"/>
      <w:marRight w:val="0"/>
      <w:marTop w:val="0"/>
      <w:marBottom w:val="0"/>
      <w:divBdr>
        <w:top w:val="none" w:sz="0" w:space="0" w:color="auto"/>
        <w:left w:val="none" w:sz="0" w:space="0" w:color="auto"/>
        <w:bottom w:val="none" w:sz="0" w:space="0" w:color="auto"/>
        <w:right w:val="none" w:sz="0" w:space="0" w:color="auto"/>
      </w:divBdr>
    </w:div>
    <w:div w:id="820073185">
      <w:bodyDiv w:val="1"/>
      <w:marLeft w:val="0"/>
      <w:marRight w:val="0"/>
      <w:marTop w:val="0"/>
      <w:marBottom w:val="0"/>
      <w:divBdr>
        <w:top w:val="none" w:sz="0" w:space="0" w:color="auto"/>
        <w:left w:val="none" w:sz="0" w:space="0" w:color="auto"/>
        <w:bottom w:val="none" w:sz="0" w:space="0" w:color="auto"/>
        <w:right w:val="none" w:sz="0" w:space="0" w:color="auto"/>
      </w:divBdr>
    </w:div>
    <w:div w:id="820464677">
      <w:bodyDiv w:val="1"/>
      <w:marLeft w:val="0"/>
      <w:marRight w:val="0"/>
      <w:marTop w:val="0"/>
      <w:marBottom w:val="0"/>
      <w:divBdr>
        <w:top w:val="none" w:sz="0" w:space="0" w:color="auto"/>
        <w:left w:val="none" w:sz="0" w:space="0" w:color="auto"/>
        <w:bottom w:val="none" w:sz="0" w:space="0" w:color="auto"/>
        <w:right w:val="none" w:sz="0" w:space="0" w:color="auto"/>
      </w:divBdr>
    </w:div>
    <w:div w:id="821238406">
      <w:bodyDiv w:val="1"/>
      <w:marLeft w:val="0"/>
      <w:marRight w:val="0"/>
      <w:marTop w:val="0"/>
      <w:marBottom w:val="0"/>
      <w:divBdr>
        <w:top w:val="none" w:sz="0" w:space="0" w:color="auto"/>
        <w:left w:val="none" w:sz="0" w:space="0" w:color="auto"/>
        <w:bottom w:val="none" w:sz="0" w:space="0" w:color="auto"/>
        <w:right w:val="none" w:sz="0" w:space="0" w:color="auto"/>
      </w:divBdr>
    </w:div>
    <w:div w:id="825979810">
      <w:bodyDiv w:val="1"/>
      <w:marLeft w:val="0"/>
      <w:marRight w:val="0"/>
      <w:marTop w:val="0"/>
      <w:marBottom w:val="0"/>
      <w:divBdr>
        <w:top w:val="none" w:sz="0" w:space="0" w:color="auto"/>
        <w:left w:val="none" w:sz="0" w:space="0" w:color="auto"/>
        <w:bottom w:val="none" w:sz="0" w:space="0" w:color="auto"/>
        <w:right w:val="none" w:sz="0" w:space="0" w:color="auto"/>
      </w:divBdr>
    </w:div>
    <w:div w:id="827206456">
      <w:bodyDiv w:val="1"/>
      <w:marLeft w:val="0"/>
      <w:marRight w:val="0"/>
      <w:marTop w:val="0"/>
      <w:marBottom w:val="0"/>
      <w:divBdr>
        <w:top w:val="none" w:sz="0" w:space="0" w:color="auto"/>
        <w:left w:val="none" w:sz="0" w:space="0" w:color="auto"/>
        <w:bottom w:val="none" w:sz="0" w:space="0" w:color="auto"/>
        <w:right w:val="none" w:sz="0" w:space="0" w:color="auto"/>
      </w:divBdr>
    </w:div>
    <w:div w:id="827599625">
      <w:bodyDiv w:val="1"/>
      <w:marLeft w:val="0"/>
      <w:marRight w:val="0"/>
      <w:marTop w:val="0"/>
      <w:marBottom w:val="0"/>
      <w:divBdr>
        <w:top w:val="none" w:sz="0" w:space="0" w:color="auto"/>
        <w:left w:val="none" w:sz="0" w:space="0" w:color="auto"/>
        <w:bottom w:val="none" w:sz="0" w:space="0" w:color="auto"/>
        <w:right w:val="none" w:sz="0" w:space="0" w:color="auto"/>
      </w:divBdr>
    </w:div>
    <w:div w:id="827673229">
      <w:bodyDiv w:val="1"/>
      <w:marLeft w:val="0"/>
      <w:marRight w:val="0"/>
      <w:marTop w:val="0"/>
      <w:marBottom w:val="0"/>
      <w:divBdr>
        <w:top w:val="none" w:sz="0" w:space="0" w:color="auto"/>
        <w:left w:val="none" w:sz="0" w:space="0" w:color="auto"/>
        <w:bottom w:val="none" w:sz="0" w:space="0" w:color="auto"/>
        <w:right w:val="none" w:sz="0" w:space="0" w:color="auto"/>
      </w:divBdr>
    </w:div>
    <w:div w:id="828326608">
      <w:bodyDiv w:val="1"/>
      <w:marLeft w:val="0"/>
      <w:marRight w:val="0"/>
      <w:marTop w:val="0"/>
      <w:marBottom w:val="0"/>
      <w:divBdr>
        <w:top w:val="none" w:sz="0" w:space="0" w:color="auto"/>
        <w:left w:val="none" w:sz="0" w:space="0" w:color="auto"/>
        <w:bottom w:val="none" w:sz="0" w:space="0" w:color="auto"/>
        <w:right w:val="none" w:sz="0" w:space="0" w:color="auto"/>
      </w:divBdr>
    </w:div>
    <w:div w:id="829099642">
      <w:bodyDiv w:val="1"/>
      <w:marLeft w:val="0"/>
      <w:marRight w:val="0"/>
      <w:marTop w:val="0"/>
      <w:marBottom w:val="0"/>
      <w:divBdr>
        <w:top w:val="none" w:sz="0" w:space="0" w:color="auto"/>
        <w:left w:val="none" w:sz="0" w:space="0" w:color="auto"/>
        <w:bottom w:val="none" w:sz="0" w:space="0" w:color="auto"/>
        <w:right w:val="none" w:sz="0" w:space="0" w:color="auto"/>
      </w:divBdr>
    </w:div>
    <w:div w:id="829292831">
      <w:bodyDiv w:val="1"/>
      <w:marLeft w:val="0"/>
      <w:marRight w:val="0"/>
      <w:marTop w:val="0"/>
      <w:marBottom w:val="0"/>
      <w:divBdr>
        <w:top w:val="none" w:sz="0" w:space="0" w:color="auto"/>
        <w:left w:val="none" w:sz="0" w:space="0" w:color="auto"/>
        <w:bottom w:val="none" w:sz="0" w:space="0" w:color="auto"/>
        <w:right w:val="none" w:sz="0" w:space="0" w:color="auto"/>
      </w:divBdr>
    </w:div>
    <w:div w:id="832452370">
      <w:bodyDiv w:val="1"/>
      <w:marLeft w:val="0"/>
      <w:marRight w:val="0"/>
      <w:marTop w:val="0"/>
      <w:marBottom w:val="0"/>
      <w:divBdr>
        <w:top w:val="none" w:sz="0" w:space="0" w:color="auto"/>
        <w:left w:val="none" w:sz="0" w:space="0" w:color="auto"/>
        <w:bottom w:val="none" w:sz="0" w:space="0" w:color="auto"/>
        <w:right w:val="none" w:sz="0" w:space="0" w:color="auto"/>
      </w:divBdr>
    </w:div>
    <w:div w:id="832990089">
      <w:bodyDiv w:val="1"/>
      <w:marLeft w:val="0"/>
      <w:marRight w:val="0"/>
      <w:marTop w:val="0"/>
      <w:marBottom w:val="0"/>
      <w:divBdr>
        <w:top w:val="none" w:sz="0" w:space="0" w:color="auto"/>
        <w:left w:val="none" w:sz="0" w:space="0" w:color="auto"/>
        <w:bottom w:val="none" w:sz="0" w:space="0" w:color="auto"/>
        <w:right w:val="none" w:sz="0" w:space="0" w:color="auto"/>
      </w:divBdr>
    </w:div>
    <w:div w:id="835001038">
      <w:bodyDiv w:val="1"/>
      <w:marLeft w:val="0"/>
      <w:marRight w:val="0"/>
      <w:marTop w:val="0"/>
      <w:marBottom w:val="0"/>
      <w:divBdr>
        <w:top w:val="none" w:sz="0" w:space="0" w:color="auto"/>
        <w:left w:val="none" w:sz="0" w:space="0" w:color="auto"/>
        <w:bottom w:val="none" w:sz="0" w:space="0" w:color="auto"/>
        <w:right w:val="none" w:sz="0" w:space="0" w:color="auto"/>
      </w:divBdr>
    </w:div>
    <w:div w:id="842668989">
      <w:bodyDiv w:val="1"/>
      <w:marLeft w:val="0"/>
      <w:marRight w:val="0"/>
      <w:marTop w:val="0"/>
      <w:marBottom w:val="0"/>
      <w:divBdr>
        <w:top w:val="none" w:sz="0" w:space="0" w:color="auto"/>
        <w:left w:val="none" w:sz="0" w:space="0" w:color="auto"/>
        <w:bottom w:val="none" w:sz="0" w:space="0" w:color="auto"/>
        <w:right w:val="none" w:sz="0" w:space="0" w:color="auto"/>
      </w:divBdr>
    </w:div>
    <w:div w:id="843663074">
      <w:bodyDiv w:val="1"/>
      <w:marLeft w:val="0"/>
      <w:marRight w:val="0"/>
      <w:marTop w:val="0"/>
      <w:marBottom w:val="0"/>
      <w:divBdr>
        <w:top w:val="none" w:sz="0" w:space="0" w:color="auto"/>
        <w:left w:val="none" w:sz="0" w:space="0" w:color="auto"/>
        <w:bottom w:val="none" w:sz="0" w:space="0" w:color="auto"/>
        <w:right w:val="none" w:sz="0" w:space="0" w:color="auto"/>
      </w:divBdr>
    </w:div>
    <w:div w:id="844172196">
      <w:bodyDiv w:val="1"/>
      <w:marLeft w:val="0"/>
      <w:marRight w:val="0"/>
      <w:marTop w:val="0"/>
      <w:marBottom w:val="0"/>
      <w:divBdr>
        <w:top w:val="none" w:sz="0" w:space="0" w:color="auto"/>
        <w:left w:val="none" w:sz="0" w:space="0" w:color="auto"/>
        <w:bottom w:val="none" w:sz="0" w:space="0" w:color="auto"/>
        <w:right w:val="none" w:sz="0" w:space="0" w:color="auto"/>
      </w:divBdr>
    </w:div>
    <w:div w:id="844518335">
      <w:bodyDiv w:val="1"/>
      <w:marLeft w:val="0"/>
      <w:marRight w:val="0"/>
      <w:marTop w:val="0"/>
      <w:marBottom w:val="0"/>
      <w:divBdr>
        <w:top w:val="none" w:sz="0" w:space="0" w:color="auto"/>
        <w:left w:val="none" w:sz="0" w:space="0" w:color="auto"/>
        <w:bottom w:val="none" w:sz="0" w:space="0" w:color="auto"/>
        <w:right w:val="none" w:sz="0" w:space="0" w:color="auto"/>
      </w:divBdr>
    </w:div>
    <w:div w:id="846022144">
      <w:bodyDiv w:val="1"/>
      <w:marLeft w:val="0"/>
      <w:marRight w:val="0"/>
      <w:marTop w:val="0"/>
      <w:marBottom w:val="0"/>
      <w:divBdr>
        <w:top w:val="none" w:sz="0" w:space="0" w:color="auto"/>
        <w:left w:val="none" w:sz="0" w:space="0" w:color="auto"/>
        <w:bottom w:val="none" w:sz="0" w:space="0" w:color="auto"/>
        <w:right w:val="none" w:sz="0" w:space="0" w:color="auto"/>
      </w:divBdr>
    </w:div>
    <w:div w:id="850947740">
      <w:bodyDiv w:val="1"/>
      <w:marLeft w:val="0"/>
      <w:marRight w:val="0"/>
      <w:marTop w:val="0"/>
      <w:marBottom w:val="0"/>
      <w:divBdr>
        <w:top w:val="none" w:sz="0" w:space="0" w:color="auto"/>
        <w:left w:val="none" w:sz="0" w:space="0" w:color="auto"/>
        <w:bottom w:val="none" w:sz="0" w:space="0" w:color="auto"/>
        <w:right w:val="none" w:sz="0" w:space="0" w:color="auto"/>
      </w:divBdr>
    </w:div>
    <w:div w:id="852719565">
      <w:bodyDiv w:val="1"/>
      <w:marLeft w:val="0"/>
      <w:marRight w:val="0"/>
      <w:marTop w:val="0"/>
      <w:marBottom w:val="0"/>
      <w:divBdr>
        <w:top w:val="none" w:sz="0" w:space="0" w:color="auto"/>
        <w:left w:val="none" w:sz="0" w:space="0" w:color="auto"/>
        <w:bottom w:val="none" w:sz="0" w:space="0" w:color="auto"/>
        <w:right w:val="none" w:sz="0" w:space="0" w:color="auto"/>
      </w:divBdr>
    </w:div>
    <w:div w:id="854418920">
      <w:bodyDiv w:val="1"/>
      <w:marLeft w:val="0"/>
      <w:marRight w:val="0"/>
      <w:marTop w:val="0"/>
      <w:marBottom w:val="0"/>
      <w:divBdr>
        <w:top w:val="none" w:sz="0" w:space="0" w:color="auto"/>
        <w:left w:val="none" w:sz="0" w:space="0" w:color="auto"/>
        <w:bottom w:val="none" w:sz="0" w:space="0" w:color="auto"/>
        <w:right w:val="none" w:sz="0" w:space="0" w:color="auto"/>
      </w:divBdr>
    </w:div>
    <w:div w:id="854463474">
      <w:bodyDiv w:val="1"/>
      <w:marLeft w:val="0"/>
      <w:marRight w:val="0"/>
      <w:marTop w:val="0"/>
      <w:marBottom w:val="0"/>
      <w:divBdr>
        <w:top w:val="none" w:sz="0" w:space="0" w:color="auto"/>
        <w:left w:val="none" w:sz="0" w:space="0" w:color="auto"/>
        <w:bottom w:val="none" w:sz="0" w:space="0" w:color="auto"/>
        <w:right w:val="none" w:sz="0" w:space="0" w:color="auto"/>
      </w:divBdr>
    </w:div>
    <w:div w:id="855312587">
      <w:bodyDiv w:val="1"/>
      <w:marLeft w:val="0"/>
      <w:marRight w:val="0"/>
      <w:marTop w:val="0"/>
      <w:marBottom w:val="0"/>
      <w:divBdr>
        <w:top w:val="none" w:sz="0" w:space="0" w:color="auto"/>
        <w:left w:val="none" w:sz="0" w:space="0" w:color="auto"/>
        <w:bottom w:val="none" w:sz="0" w:space="0" w:color="auto"/>
        <w:right w:val="none" w:sz="0" w:space="0" w:color="auto"/>
      </w:divBdr>
    </w:div>
    <w:div w:id="856311462">
      <w:bodyDiv w:val="1"/>
      <w:marLeft w:val="0"/>
      <w:marRight w:val="0"/>
      <w:marTop w:val="0"/>
      <w:marBottom w:val="0"/>
      <w:divBdr>
        <w:top w:val="none" w:sz="0" w:space="0" w:color="auto"/>
        <w:left w:val="none" w:sz="0" w:space="0" w:color="auto"/>
        <w:bottom w:val="none" w:sz="0" w:space="0" w:color="auto"/>
        <w:right w:val="none" w:sz="0" w:space="0" w:color="auto"/>
      </w:divBdr>
    </w:div>
    <w:div w:id="857281376">
      <w:bodyDiv w:val="1"/>
      <w:marLeft w:val="0"/>
      <w:marRight w:val="0"/>
      <w:marTop w:val="0"/>
      <w:marBottom w:val="0"/>
      <w:divBdr>
        <w:top w:val="none" w:sz="0" w:space="0" w:color="auto"/>
        <w:left w:val="none" w:sz="0" w:space="0" w:color="auto"/>
        <w:bottom w:val="none" w:sz="0" w:space="0" w:color="auto"/>
        <w:right w:val="none" w:sz="0" w:space="0" w:color="auto"/>
      </w:divBdr>
    </w:div>
    <w:div w:id="859661379">
      <w:bodyDiv w:val="1"/>
      <w:marLeft w:val="0"/>
      <w:marRight w:val="0"/>
      <w:marTop w:val="0"/>
      <w:marBottom w:val="0"/>
      <w:divBdr>
        <w:top w:val="none" w:sz="0" w:space="0" w:color="auto"/>
        <w:left w:val="none" w:sz="0" w:space="0" w:color="auto"/>
        <w:bottom w:val="none" w:sz="0" w:space="0" w:color="auto"/>
        <w:right w:val="none" w:sz="0" w:space="0" w:color="auto"/>
      </w:divBdr>
    </w:div>
    <w:div w:id="861019792">
      <w:bodyDiv w:val="1"/>
      <w:marLeft w:val="0"/>
      <w:marRight w:val="0"/>
      <w:marTop w:val="0"/>
      <w:marBottom w:val="0"/>
      <w:divBdr>
        <w:top w:val="none" w:sz="0" w:space="0" w:color="auto"/>
        <w:left w:val="none" w:sz="0" w:space="0" w:color="auto"/>
        <w:bottom w:val="none" w:sz="0" w:space="0" w:color="auto"/>
        <w:right w:val="none" w:sz="0" w:space="0" w:color="auto"/>
      </w:divBdr>
    </w:div>
    <w:div w:id="861288311">
      <w:bodyDiv w:val="1"/>
      <w:marLeft w:val="0"/>
      <w:marRight w:val="0"/>
      <w:marTop w:val="0"/>
      <w:marBottom w:val="0"/>
      <w:divBdr>
        <w:top w:val="none" w:sz="0" w:space="0" w:color="auto"/>
        <w:left w:val="none" w:sz="0" w:space="0" w:color="auto"/>
        <w:bottom w:val="none" w:sz="0" w:space="0" w:color="auto"/>
        <w:right w:val="none" w:sz="0" w:space="0" w:color="auto"/>
      </w:divBdr>
    </w:div>
    <w:div w:id="865142739">
      <w:bodyDiv w:val="1"/>
      <w:marLeft w:val="0"/>
      <w:marRight w:val="0"/>
      <w:marTop w:val="0"/>
      <w:marBottom w:val="0"/>
      <w:divBdr>
        <w:top w:val="none" w:sz="0" w:space="0" w:color="auto"/>
        <w:left w:val="none" w:sz="0" w:space="0" w:color="auto"/>
        <w:bottom w:val="none" w:sz="0" w:space="0" w:color="auto"/>
        <w:right w:val="none" w:sz="0" w:space="0" w:color="auto"/>
      </w:divBdr>
    </w:div>
    <w:div w:id="866021768">
      <w:bodyDiv w:val="1"/>
      <w:marLeft w:val="0"/>
      <w:marRight w:val="0"/>
      <w:marTop w:val="0"/>
      <w:marBottom w:val="0"/>
      <w:divBdr>
        <w:top w:val="none" w:sz="0" w:space="0" w:color="auto"/>
        <w:left w:val="none" w:sz="0" w:space="0" w:color="auto"/>
        <w:bottom w:val="none" w:sz="0" w:space="0" w:color="auto"/>
        <w:right w:val="none" w:sz="0" w:space="0" w:color="auto"/>
      </w:divBdr>
    </w:div>
    <w:div w:id="867329164">
      <w:bodyDiv w:val="1"/>
      <w:marLeft w:val="0"/>
      <w:marRight w:val="0"/>
      <w:marTop w:val="0"/>
      <w:marBottom w:val="0"/>
      <w:divBdr>
        <w:top w:val="none" w:sz="0" w:space="0" w:color="auto"/>
        <w:left w:val="none" w:sz="0" w:space="0" w:color="auto"/>
        <w:bottom w:val="none" w:sz="0" w:space="0" w:color="auto"/>
        <w:right w:val="none" w:sz="0" w:space="0" w:color="auto"/>
      </w:divBdr>
    </w:div>
    <w:div w:id="871503009">
      <w:bodyDiv w:val="1"/>
      <w:marLeft w:val="0"/>
      <w:marRight w:val="0"/>
      <w:marTop w:val="0"/>
      <w:marBottom w:val="0"/>
      <w:divBdr>
        <w:top w:val="none" w:sz="0" w:space="0" w:color="auto"/>
        <w:left w:val="none" w:sz="0" w:space="0" w:color="auto"/>
        <w:bottom w:val="none" w:sz="0" w:space="0" w:color="auto"/>
        <w:right w:val="none" w:sz="0" w:space="0" w:color="auto"/>
      </w:divBdr>
    </w:div>
    <w:div w:id="872497978">
      <w:bodyDiv w:val="1"/>
      <w:marLeft w:val="0"/>
      <w:marRight w:val="0"/>
      <w:marTop w:val="0"/>
      <w:marBottom w:val="0"/>
      <w:divBdr>
        <w:top w:val="none" w:sz="0" w:space="0" w:color="auto"/>
        <w:left w:val="none" w:sz="0" w:space="0" w:color="auto"/>
        <w:bottom w:val="none" w:sz="0" w:space="0" w:color="auto"/>
        <w:right w:val="none" w:sz="0" w:space="0" w:color="auto"/>
      </w:divBdr>
    </w:div>
    <w:div w:id="877396145">
      <w:bodyDiv w:val="1"/>
      <w:marLeft w:val="0"/>
      <w:marRight w:val="0"/>
      <w:marTop w:val="0"/>
      <w:marBottom w:val="0"/>
      <w:divBdr>
        <w:top w:val="none" w:sz="0" w:space="0" w:color="auto"/>
        <w:left w:val="none" w:sz="0" w:space="0" w:color="auto"/>
        <w:bottom w:val="none" w:sz="0" w:space="0" w:color="auto"/>
        <w:right w:val="none" w:sz="0" w:space="0" w:color="auto"/>
      </w:divBdr>
    </w:div>
    <w:div w:id="879636373">
      <w:bodyDiv w:val="1"/>
      <w:marLeft w:val="0"/>
      <w:marRight w:val="0"/>
      <w:marTop w:val="0"/>
      <w:marBottom w:val="0"/>
      <w:divBdr>
        <w:top w:val="none" w:sz="0" w:space="0" w:color="auto"/>
        <w:left w:val="none" w:sz="0" w:space="0" w:color="auto"/>
        <w:bottom w:val="none" w:sz="0" w:space="0" w:color="auto"/>
        <w:right w:val="none" w:sz="0" w:space="0" w:color="auto"/>
      </w:divBdr>
    </w:div>
    <w:div w:id="881095587">
      <w:bodyDiv w:val="1"/>
      <w:marLeft w:val="0"/>
      <w:marRight w:val="0"/>
      <w:marTop w:val="0"/>
      <w:marBottom w:val="0"/>
      <w:divBdr>
        <w:top w:val="none" w:sz="0" w:space="0" w:color="auto"/>
        <w:left w:val="none" w:sz="0" w:space="0" w:color="auto"/>
        <w:bottom w:val="none" w:sz="0" w:space="0" w:color="auto"/>
        <w:right w:val="none" w:sz="0" w:space="0" w:color="auto"/>
      </w:divBdr>
    </w:div>
    <w:div w:id="881208809">
      <w:bodyDiv w:val="1"/>
      <w:marLeft w:val="0"/>
      <w:marRight w:val="0"/>
      <w:marTop w:val="0"/>
      <w:marBottom w:val="0"/>
      <w:divBdr>
        <w:top w:val="none" w:sz="0" w:space="0" w:color="auto"/>
        <w:left w:val="none" w:sz="0" w:space="0" w:color="auto"/>
        <w:bottom w:val="none" w:sz="0" w:space="0" w:color="auto"/>
        <w:right w:val="none" w:sz="0" w:space="0" w:color="auto"/>
      </w:divBdr>
    </w:div>
    <w:div w:id="883522681">
      <w:bodyDiv w:val="1"/>
      <w:marLeft w:val="0"/>
      <w:marRight w:val="0"/>
      <w:marTop w:val="0"/>
      <w:marBottom w:val="0"/>
      <w:divBdr>
        <w:top w:val="none" w:sz="0" w:space="0" w:color="auto"/>
        <w:left w:val="none" w:sz="0" w:space="0" w:color="auto"/>
        <w:bottom w:val="none" w:sz="0" w:space="0" w:color="auto"/>
        <w:right w:val="none" w:sz="0" w:space="0" w:color="auto"/>
      </w:divBdr>
    </w:div>
    <w:div w:id="884801975">
      <w:bodyDiv w:val="1"/>
      <w:marLeft w:val="0"/>
      <w:marRight w:val="0"/>
      <w:marTop w:val="0"/>
      <w:marBottom w:val="0"/>
      <w:divBdr>
        <w:top w:val="none" w:sz="0" w:space="0" w:color="auto"/>
        <w:left w:val="none" w:sz="0" w:space="0" w:color="auto"/>
        <w:bottom w:val="none" w:sz="0" w:space="0" w:color="auto"/>
        <w:right w:val="none" w:sz="0" w:space="0" w:color="auto"/>
      </w:divBdr>
    </w:div>
    <w:div w:id="885063876">
      <w:bodyDiv w:val="1"/>
      <w:marLeft w:val="0"/>
      <w:marRight w:val="0"/>
      <w:marTop w:val="0"/>
      <w:marBottom w:val="0"/>
      <w:divBdr>
        <w:top w:val="none" w:sz="0" w:space="0" w:color="auto"/>
        <w:left w:val="none" w:sz="0" w:space="0" w:color="auto"/>
        <w:bottom w:val="none" w:sz="0" w:space="0" w:color="auto"/>
        <w:right w:val="none" w:sz="0" w:space="0" w:color="auto"/>
      </w:divBdr>
    </w:div>
    <w:div w:id="887571692">
      <w:bodyDiv w:val="1"/>
      <w:marLeft w:val="0"/>
      <w:marRight w:val="0"/>
      <w:marTop w:val="0"/>
      <w:marBottom w:val="0"/>
      <w:divBdr>
        <w:top w:val="none" w:sz="0" w:space="0" w:color="auto"/>
        <w:left w:val="none" w:sz="0" w:space="0" w:color="auto"/>
        <w:bottom w:val="none" w:sz="0" w:space="0" w:color="auto"/>
        <w:right w:val="none" w:sz="0" w:space="0" w:color="auto"/>
      </w:divBdr>
    </w:div>
    <w:div w:id="887838476">
      <w:bodyDiv w:val="1"/>
      <w:marLeft w:val="0"/>
      <w:marRight w:val="0"/>
      <w:marTop w:val="0"/>
      <w:marBottom w:val="0"/>
      <w:divBdr>
        <w:top w:val="none" w:sz="0" w:space="0" w:color="auto"/>
        <w:left w:val="none" w:sz="0" w:space="0" w:color="auto"/>
        <w:bottom w:val="none" w:sz="0" w:space="0" w:color="auto"/>
        <w:right w:val="none" w:sz="0" w:space="0" w:color="auto"/>
      </w:divBdr>
    </w:div>
    <w:div w:id="892035006">
      <w:bodyDiv w:val="1"/>
      <w:marLeft w:val="0"/>
      <w:marRight w:val="0"/>
      <w:marTop w:val="0"/>
      <w:marBottom w:val="0"/>
      <w:divBdr>
        <w:top w:val="none" w:sz="0" w:space="0" w:color="auto"/>
        <w:left w:val="none" w:sz="0" w:space="0" w:color="auto"/>
        <w:bottom w:val="none" w:sz="0" w:space="0" w:color="auto"/>
        <w:right w:val="none" w:sz="0" w:space="0" w:color="auto"/>
      </w:divBdr>
    </w:div>
    <w:div w:id="893005043">
      <w:bodyDiv w:val="1"/>
      <w:marLeft w:val="0"/>
      <w:marRight w:val="0"/>
      <w:marTop w:val="0"/>
      <w:marBottom w:val="0"/>
      <w:divBdr>
        <w:top w:val="none" w:sz="0" w:space="0" w:color="auto"/>
        <w:left w:val="none" w:sz="0" w:space="0" w:color="auto"/>
        <w:bottom w:val="none" w:sz="0" w:space="0" w:color="auto"/>
        <w:right w:val="none" w:sz="0" w:space="0" w:color="auto"/>
      </w:divBdr>
    </w:div>
    <w:div w:id="894662848">
      <w:bodyDiv w:val="1"/>
      <w:marLeft w:val="0"/>
      <w:marRight w:val="0"/>
      <w:marTop w:val="0"/>
      <w:marBottom w:val="0"/>
      <w:divBdr>
        <w:top w:val="none" w:sz="0" w:space="0" w:color="auto"/>
        <w:left w:val="none" w:sz="0" w:space="0" w:color="auto"/>
        <w:bottom w:val="none" w:sz="0" w:space="0" w:color="auto"/>
        <w:right w:val="none" w:sz="0" w:space="0" w:color="auto"/>
      </w:divBdr>
    </w:div>
    <w:div w:id="895242408">
      <w:bodyDiv w:val="1"/>
      <w:marLeft w:val="0"/>
      <w:marRight w:val="0"/>
      <w:marTop w:val="0"/>
      <w:marBottom w:val="0"/>
      <w:divBdr>
        <w:top w:val="none" w:sz="0" w:space="0" w:color="auto"/>
        <w:left w:val="none" w:sz="0" w:space="0" w:color="auto"/>
        <w:bottom w:val="none" w:sz="0" w:space="0" w:color="auto"/>
        <w:right w:val="none" w:sz="0" w:space="0" w:color="auto"/>
      </w:divBdr>
    </w:div>
    <w:div w:id="895317656">
      <w:bodyDiv w:val="1"/>
      <w:marLeft w:val="0"/>
      <w:marRight w:val="0"/>
      <w:marTop w:val="0"/>
      <w:marBottom w:val="0"/>
      <w:divBdr>
        <w:top w:val="none" w:sz="0" w:space="0" w:color="auto"/>
        <w:left w:val="none" w:sz="0" w:space="0" w:color="auto"/>
        <w:bottom w:val="none" w:sz="0" w:space="0" w:color="auto"/>
        <w:right w:val="none" w:sz="0" w:space="0" w:color="auto"/>
      </w:divBdr>
    </w:div>
    <w:div w:id="902106167">
      <w:bodyDiv w:val="1"/>
      <w:marLeft w:val="0"/>
      <w:marRight w:val="0"/>
      <w:marTop w:val="0"/>
      <w:marBottom w:val="0"/>
      <w:divBdr>
        <w:top w:val="none" w:sz="0" w:space="0" w:color="auto"/>
        <w:left w:val="none" w:sz="0" w:space="0" w:color="auto"/>
        <w:bottom w:val="none" w:sz="0" w:space="0" w:color="auto"/>
        <w:right w:val="none" w:sz="0" w:space="0" w:color="auto"/>
      </w:divBdr>
    </w:div>
    <w:div w:id="910701281">
      <w:bodyDiv w:val="1"/>
      <w:marLeft w:val="0"/>
      <w:marRight w:val="0"/>
      <w:marTop w:val="0"/>
      <w:marBottom w:val="0"/>
      <w:divBdr>
        <w:top w:val="none" w:sz="0" w:space="0" w:color="auto"/>
        <w:left w:val="none" w:sz="0" w:space="0" w:color="auto"/>
        <w:bottom w:val="none" w:sz="0" w:space="0" w:color="auto"/>
        <w:right w:val="none" w:sz="0" w:space="0" w:color="auto"/>
      </w:divBdr>
    </w:div>
    <w:div w:id="911161890">
      <w:bodyDiv w:val="1"/>
      <w:marLeft w:val="0"/>
      <w:marRight w:val="0"/>
      <w:marTop w:val="0"/>
      <w:marBottom w:val="0"/>
      <w:divBdr>
        <w:top w:val="none" w:sz="0" w:space="0" w:color="auto"/>
        <w:left w:val="none" w:sz="0" w:space="0" w:color="auto"/>
        <w:bottom w:val="none" w:sz="0" w:space="0" w:color="auto"/>
        <w:right w:val="none" w:sz="0" w:space="0" w:color="auto"/>
      </w:divBdr>
    </w:div>
    <w:div w:id="918245572">
      <w:bodyDiv w:val="1"/>
      <w:marLeft w:val="0"/>
      <w:marRight w:val="0"/>
      <w:marTop w:val="0"/>
      <w:marBottom w:val="0"/>
      <w:divBdr>
        <w:top w:val="none" w:sz="0" w:space="0" w:color="auto"/>
        <w:left w:val="none" w:sz="0" w:space="0" w:color="auto"/>
        <w:bottom w:val="none" w:sz="0" w:space="0" w:color="auto"/>
        <w:right w:val="none" w:sz="0" w:space="0" w:color="auto"/>
      </w:divBdr>
    </w:div>
    <w:div w:id="922182065">
      <w:bodyDiv w:val="1"/>
      <w:marLeft w:val="0"/>
      <w:marRight w:val="0"/>
      <w:marTop w:val="0"/>
      <w:marBottom w:val="0"/>
      <w:divBdr>
        <w:top w:val="none" w:sz="0" w:space="0" w:color="auto"/>
        <w:left w:val="none" w:sz="0" w:space="0" w:color="auto"/>
        <w:bottom w:val="none" w:sz="0" w:space="0" w:color="auto"/>
        <w:right w:val="none" w:sz="0" w:space="0" w:color="auto"/>
      </w:divBdr>
    </w:div>
    <w:div w:id="922225389">
      <w:bodyDiv w:val="1"/>
      <w:marLeft w:val="0"/>
      <w:marRight w:val="0"/>
      <w:marTop w:val="0"/>
      <w:marBottom w:val="0"/>
      <w:divBdr>
        <w:top w:val="none" w:sz="0" w:space="0" w:color="auto"/>
        <w:left w:val="none" w:sz="0" w:space="0" w:color="auto"/>
        <w:bottom w:val="none" w:sz="0" w:space="0" w:color="auto"/>
        <w:right w:val="none" w:sz="0" w:space="0" w:color="auto"/>
      </w:divBdr>
    </w:div>
    <w:div w:id="923420285">
      <w:bodyDiv w:val="1"/>
      <w:marLeft w:val="0"/>
      <w:marRight w:val="0"/>
      <w:marTop w:val="0"/>
      <w:marBottom w:val="0"/>
      <w:divBdr>
        <w:top w:val="none" w:sz="0" w:space="0" w:color="auto"/>
        <w:left w:val="none" w:sz="0" w:space="0" w:color="auto"/>
        <w:bottom w:val="none" w:sz="0" w:space="0" w:color="auto"/>
        <w:right w:val="none" w:sz="0" w:space="0" w:color="auto"/>
      </w:divBdr>
    </w:div>
    <w:div w:id="925845736">
      <w:bodyDiv w:val="1"/>
      <w:marLeft w:val="0"/>
      <w:marRight w:val="0"/>
      <w:marTop w:val="0"/>
      <w:marBottom w:val="0"/>
      <w:divBdr>
        <w:top w:val="none" w:sz="0" w:space="0" w:color="auto"/>
        <w:left w:val="none" w:sz="0" w:space="0" w:color="auto"/>
        <w:bottom w:val="none" w:sz="0" w:space="0" w:color="auto"/>
        <w:right w:val="none" w:sz="0" w:space="0" w:color="auto"/>
      </w:divBdr>
    </w:div>
    <w:div w:id="928394808">
      <w:bodyDiv w:val="1"/>
      <w:marLeft w:val="0"/>
      <w:marRight w:val="0"/>
      <w:marTop w:val="0"/>
      <w:marBottom w:val="0"/>
      <w:divBdr>
        <w:top w:val="none" w:sz="0" w:space="0" w:color="auto"/>
        <w:left w:val="none" w:sz="0" w:space="0" w:color="auto"/>
        <w:bottom w:val="none" w:sz="0" w:space="0" w:color="auto"/>
        <w:right w:val="none" w:sz="0" w:space="0" w:color="auto"/>
      </w:divBdr>
    </w:div>
    <w:div w:id="932586249">
      <w:bodyDiv w:val="1"/>
      <w:marLeft w:val="0"/>
      <w:marRight w:val="0"/>
      <w:marTop w:val="0"/>
      <w:marBottom w:val="0"/>
      <w:divBdr>
        <w:top w:val="none" w:sz="0" w:space="0" w:color="auto"/>
        <w:left w:val="none" w:sz="0" w:space="0" w:color="auto"/>
        <w:bottom w:val="none" w:sz="0" w:space="0" w:color="auto"/>
        <w:right w:val="none" w:sz="0" w:space="0" w:color="auto"/>
      </w:divBdr>
    </w:div>
    <w:div w:id="933710054">
      <w:bodyDiv w:val="1"/>
      <w:marLeft w:val="0"/>
      <w:marRight w:val="0"/>
      <w:marTop w:val="0"/>
      <w:marBottom w:val="0"/>
      <w:divBdr>
        <w:top w:val="none" w:sz="0" w:space="0" w:color="auto"/>
        <w:left w:val="none" w:sz="0" w:space="0" w:color="auto"/>
        <w:bottom w:val="none" w:sz="0" w:space="0" w:color="auto"/>
        <w:right w:val="none" w:sz="0" w:space="0" w:color="auto"/>
      </w:divBdr>
    </w:div>
    <w:div w:id="934554883">
      <w:bodyDiv w:val="1"/>
      <w:marLeft w:val="0"/>
      <w:marRight w:val="0"/>
      <w:marTop w:val="0"/>
      <w:marBottom w:val="0"/>
      <w:divBdr>
        <w:top w:val="none" w:sz="0" w:space="0" w:color="auto"/>
        <w:left w:val="none" w:sz="0" w:space="0" w:color="auto"/>
        <w:bottom w:val="none" w:sz="0" w:space="0" w:color="auto"/>
        <w:right w:val="none" w:sz="0" w:space="0" w:color="auto"/>
      </w:divBdr>
    </w:div>
    <w:div w:id="934557615">
      <w:bodyDiv w:val="1"/>
      <w:marLeft w:val="0"/>
      <w:marRight w:val="0"/>
      <w:marTop w:val="0"/>
      <w:marBottom w:val="0"/>
      <w:divBdr>
        <w:top w:val="none" w:sz="0" w:space="0" w:color="auto"/>
        <w:left w:val="none" w:sz="0" w:space="0" w:color="auto"/>
        <w:bottom w:val="none" w:sz="0" w:space="0" w:color="auto"/>
        <w:right w:val="none" w:sz="0" w:space="0" w:color="auto"/>
      </w:divBdr>
    </w:div>
    <w:div w:id="939919183">
      <w:bodyDiv w:val="1"/>
      <w:marLeft w:val="0"/>
      <w:marRight w:val="0"/>
      <w:marTop w:val="0"/>
      <w:marBottom w:val="0"/>
      <w:divBdr>
        <w:top w:val="none" w:sz="0" w:space="0" w:color="auto"/>
        <w:left w:val="none" w:sz="0" w:space="0" w:color="auto"/>
        <w:bottom w:val="none" w:sz="0" w:space="0" w:color="auto"/>
        <w:right w:val="none" w:sz="0" w:space="0" w:color="auto"/>
      </w:divBdr>
    </w:div>
    <w:div w:id="944654387">
      <w:bodyDiv w:val="1"/>
      <w:marLeft w:val="0"/>
      <w:marRight w:val="0"/>
      <w:marTop w:val="0"/>
      <w:marBottom w:val="0"/>
      <w:divBdr>
        <w:top w:val="none" w:sz="0" w:space="0" w:color="auto"/>
        <w:left w:val="none" w:sz="0" w:space="0" w:color="auto"/>
        <w:bottom w:val="none" w:sz="0" w:space="0" w:color="auto"/>
        <w:right w:val="none" w:sz="0" w:space="0" w:color="auto"/>
      </w:divBdr>
    </w:div>
    <w:div w:id="945112211">
      <w:bodyDiv w:val="1"/>
      <w:marLeft w:val="0"/>
      <w:marRight w:val="0"/>
      <w:marTop w:val="0"/>
      <w:marBottom w:val="0"/>
      <w:divBdr>
        <w:top w:val="none" w:sz="0" w:space="0" w:color="auto"/>
        <w:left w:val="none" w:sz="0" w:space="0" w:color="auto"/>
        <w:bottom w:val="none" w:sz="0" w:space="0" w:color="auto"/>
        <w:right w:val="none" w:sz="0" w:space="0" w:color="auto"/>
      </w:divBdr>
    </w:div>
    <w:div w:id="947008503">
      <w:bodyDiv w:val="1"/>
      <w:marLeft w:val="0"/>
      <w:marRight w:val="0"/>
      <w:marTop w:val="0"/>
      <w:marBottom w:val="0"/>
      <w:divBdr>
        <w:top w:val="none" w:sz="0" w:space="0" w:color="auto"/>
        <w:left w:val="none" w:sz="0" w:space="0" w:color="auto"/>
        <w:bottom w:val="none" w:sz="0" w:space="0" w:color="auto"/>
        <w:right w:val="none" w:sz="0" w:space="0" w:color="auto"/>
      </w:divBdr>
    </w:div>
    <w:div w:id="947085286">
      <w:bodyDiv w:val="1"/>
      <w:marLeft w:val="0"/>
      <w:marRight w:val="0"/>
      <w:marTop w:val="0"/>
      <w:marBottom w:val="0"/>
      <w:divBdr>
        <w:top w:val="none" w:sz="0" w:space="0" w:color="auto"/>
        <w:left w:val="none" w:sz="0" w:space="0" w:color="auto"/>
        <w:bottom w:val="none" w:sz="0" w:space="0" w:color="auto"/>
        <w:right w:val="none" w:sz="0" w:space="0" w:color="auto"/>
      </w:divBdr>
    </w:div>
    <w:div w:id="950237200">
      <w:bodyDiv w:val="1"/>
      <w:marLeft w:val="0"/>
      <w:marRight w:val="0"/>
      <w:marTop w:val="0"/>
      <w:marBottom w:val="0"/>
      <w:divBdr>
        <w:top w:val="none" w:sz="0" w:space="0" w:color="auto"/>
        <w:left w:val="none" w:sz="0" w:space="0" w:color="auto"/>
        <w:bottom w:val="none" w:sz="0" w:space="0" w:color="auto"/>
        <w:right w:val="none" w:sz="0" w:space="0" w:color="auto"/>
      </w:divBdr>
    </w:div>
    <w:div w:id="951671300">
      <w:bodyDiv w:val="1"/>
      <w:marLeft w:val="0"/>
      <w:marRight w:val="0"/>
      <w:marTop w:val="0"/>
      <w:marBottom w:val="0"/>
      <w:divBdr>
        <w:top w:val="none" w:sz="0" w:space="0" w:color="auto"/>
        <w:left w:val="none" w:sz="0" w:space="0" w:color="auto"/>
        <w:bottom w:val="none" w:sz="0" w:space="0" w:color="auto"/>
        <w:right w:val="none" w:sz="0" w:space="0" w:color="auto"/>
      </w:divBdr>
    </w:div>
    <w:div w:id="952708487">
      <w:bodyDiv w:val="1"/>
      <w:marLeft w:val="0"/>
      <w:marRight w:val="0"/>
      <w:marTop w:val="0"/>
      <w:marBottom w:val="0"/>
      <w:divBdr>
        <w:top w:val="none" w:sz="0" w:space="0" w:color="auto"/>
        <w:left w:val="none" w:sz="0" w:space="0" w:color="auto"/>
        <w:bottom w:val="none" w:sz="0" w:space="0" w:color="auto"/>
        <w:right w:val="none" w:sz="0" w:space="0" w:color="auto"/>
      </w:divBdr>
    </w:div>
    <w:div w:id="954215693">
      <w:bodyDiv w:val="1"/>
      <w:marLeft w:val="0"/>
      <w:marRight w:val="0"/>
      <w:marTop w:val="0"/>
      <w:marBottom w:val="0"/>
      <w:divBdr>
        <w:top w:val="none" w:sz="0" w:space="0" w:color="auto"/>
        <w:left w:val="none" w:sz="0" w:space="0" w:color="auto"/>
        <w:bottom w:val="none" w:sz="0" w:space="0" w:color="auto"/>
        <w:right w:val="none" w:sz="0" w:space="0" w:color="auto"/>
      </w:divBdr>
    </w:div>
    <w:div w:id="954561615">
      <w:bodyDiv w:val="1"/>
      <w:marLeft w:val="0"/>
      <w:marRight w:val="0"/>
      <w:marTop w:val="0"/>
      <w:marBottom w:val="0"/>
      <w:divBdr>
        <w:top w:val="none" w:sz="0" w:space="0" w:color="auto"/>
        <w:left w:val="none" w:sz="0" w:space="0" w:color="auto"/>
        <w:bottom w:val="none" w:sz="0" w:space="0" w:color="auto"/>
        <w:right w:val="none" w:sz="0" w:space="0" w:color="auto"/>
      </w:divBdr>
    </w:div>
    <w:div w:id="955133963">
      <w:bodyDiv w:val="1"/>
      <w:marLeft w:val="0"/>
      <w:marRight w:val="0"/>
      <w:marTop w:val="0"/>
      <w:marBottom w:val="0"/>
      <w:divBdr>
        <w:top w:val="none" w:sz="0" w:space="0" w:color="auto"/>
        <w:left w:val="none" w:sz="0" w:space="0" w:color="auto"/>
        <w:bottom w:val="none" w:sz="0" w:space="0" w:color="auto"/>
        <w:right w:val="none" w:sz="0" w:space="0" w:color="auto"/>
      </w:divBdr>
    </w:div>
    <w:div w:id="957027205">
      <w:bodyDiv w:val="1"/>
      <w:marLeft w:val="0"/>
      <w:marRight w:val="0"/>
      <w:marTop w:val="0"/>
      <w:marBottom w:val="0"/>
      <w:divBdr>
        <w:top w:val="none" w:sz="0" w:space="0" w:color="auto"/>
        <w:left w:val="none" w:sz="0" w:space="0" w:color="auto"/>
        <w:bottom w:val="none" w:sz="0" w:space="0" w:color="auto"/>
        <w:right w:val="none" w:sz="0" w:space="0" w:color="auto"/>
      </w:divBdr>
    </w:div>
    <w:div w:id="957831296">
      <w:bodyDiv w:val="1"/>
      <w:marLeft w:val="0"/>
      <w:marRight w:val="0"/>
      <w:marTop w:val="0"/>
      <w:marBottom w:val="0"/>
      <w:divBdr>
        <w:top w:val="none" w:sz="0" w:space="0" w:color="auto"/>
        <w:left w:val="none" w:sz="0" w:space="0" w:color="auto"/>
        <w:bottom w:val="none" w:sz="0" w:space="0" w:color="auto"/>
        <w:right w:val="none" w:sz="0" w:space="0" w:color="auto"/>
      </w:divBdr>
    </w:div>
    <w:div w:id="958072543">
      <w:bodyDiv w:val="1"/>
      <w:marLeft w:val="0"/>
      <w:marRight w:val="0"/>
      <w:marTop w:val="0"/>
      <w:marBottom w:val="0"/>
      <w:divBdr>
        <w:top w:val="none" w:sz="0" w:space="0" w:color="auto"/>
        <w:left w:val="none" w:sz="0" w:space="0" w:color="auto"/>
        <w:bottom w:val="none" w:sz="0" w:space="0" w:color="auto"/>
        <w:right w:val="none" w:sz="0" w:space="0" w:color="auto"/>
      </w:divBdr>
    </w:div>
    <w:div w:id="961770510">
      <w:bodyDiv w:val="1"/>
      <w:marLeft w:val="0"/>
      <w:marRight w:val="0"/>
      <w:marTop w:val="0"/>
      <w:marBottom w:val="0"/>
      <w:divBdr>
        <w:top w:val="none" w:sz="0" w:space="0" w:color="auto"/>
        <w:left w:val="none" w:sz="0" w:space="0" w:color="auto"/>
        <w:bottom w:val="none" w:sz="0" w:space="0" w:color="auto"/>
        <w:right w:val="none" w:sz="0" w:space="0" w:color="auto"/>
      </w:divBdr>
    </w:div>
    <w:div w:id="968317978">
      <w:bodyDiv w:val="1"/>
      <w:marLeft w:val="0"/>
      <w:marRight w:val="0"/>
      <w:marTop w:val="0"/>
      <w:marBottom w:val="0"/>
      <w:divBdr>
        <w:top w:val="none" w:sz="0" w:space="0" w:color="auto"/>
        <w:left w:val="none" w:sz="0" w:space="0" w:color="auto"/>
        <w:bottom w:val="none" w:sz="0" w:space="0" w:color="auto"/>
        <w:right w:val="none" w:sz="0" w:space="0" w:color="auto"/>
      </w:divBdr>
    </w:div>
    <w:div w:id="970404324">
      <w:bodyDiv w:val="1"/>
      <w:marLeft w:val="0"/>
      <w:marRight w:val="0"/>
      <w:marTop w:val="0"/>
      <w:marBottom w:val="0"/>
      <w:divBdr>
        <w:top w:val="none" w:sz="0" w:space="0" w:color="auto"/>
        <w:left w:val="none" w:sz="0" w:space="0" w:color="auto"/>
        <w:bottom w:val="none" w:sz="0" w:space="0" w:color="auto"/>
        <w:right w:val="none" w:sz="0" w:space="0" w:color="auto"/>
      </w:divBdr>
      <w:divsChild>
        <w:div w:id="1289051901">
          <w:marLeft w:val="0"/>
          <w:marRight w:val="0"/>
          <w:marTop w:val="0"/>
          <w:marBottom w:val="0"/>
          <w:divBdr>
            <w:top w:val="none" w:sz="0" w:space="0" w:color="auto"/>
            <w:left w:val="none" w:sz="0" w:space="0" w:color="auto"/>
            <w:bottom w:val="none" w:sz="0" w:space="0" w:color="auto"/>
            <w:right w:val="none" w:sz="0" w:space="0" w:color="auto"/>
          </w:divBdr>
          <w:divsChild>
            <w:div w:id="260531829">
              <w:marLeft w:val="0"/>
              <w:marRight w:val="0"/>
              <w:marTop w:val="0"/>
              <w:marBottom w:val="0"/>
              <w:divBdr>
                <w:top w:val="none" w:sz="0" w:space="0" w:color="auto"/>
                <w:left w:val="none" w:sz="0" w:space="0" w:color="auto"/>
                <w:bottom w:val="none" w:sz="0" w:space="0" w:color="auto"/>
                <w:right w:val="none" w:sz="0" w:space="0" w:color="auto"/>
              </w:divBdr>
              <w:divsChild>
                <w:div w:id="568423426">
                  <w:marLeft w:val="0"/>
                  <w:marRight w:val="0"/>
                  <w:marTop w:val="0"/>
                  <w:marBottom w:val="0"/>
                  <w:divBdr>
                    <w:top w:val="none" w:sz="0" w:space="0" w:color="auto"/>
                    <w:left w:val="none" w:sz="0" w:space="0" w:color="auto"/>
                    <w:bottom w:val="none" w:sz="0" w:space="0" w:color="auto"/>
                    <w:right w:val="none" w:sz="0" w:space="0" w:color="auto"/>
                  </w:divBdr>
                </w:div>
              </w:divsChild>
            </w:div>
            <w:div w:id="296422243">
              <w:marLeft w:val="0"/>
              <w:marRight w:val="0"/>
              <w:marTop w:val="0"/>
              <w:marBottom w:val="0"/>
              <w:divBdr>
                <w:top w:val="none" w:sz="0" w:space="0" w:color="auto"/>
                <w:left w:val="none" w:sz="0" w:space="0" w:color="auto"/>
                <w:bottom w:val="none" w:sz="0" w:space="0" w:color="auto"/>
                <w:right w:val="none" w:sz="0" w:space="0" w:color="auto"/>
              </w:divBdr>
              <w:divsChild>
                <w:div w:id="1497068275">
                  <w:marLeft w:val="0"/>
                  <w:marRight w:val="0"/>
                  <w:marTop w:val="0"/>
                  <w:marBottom w:val="0"/>
                  <w:divBdr>
                    <w:top w:val="none" w:sz="0" w:space="0" w:color="auto"/>
                    <w:left w:val="none" w:sz="0" w:space="0" w:color="auto"/>
                    <w:bottom w:val="none" w:sz="0" w:space="0" w:color="auto"/>
                    <w:right w:val="none" w:sz="0" w:space="0" w:color="auto"/>
                  </w:divBdr>
                  <w:divsChild>
                    <w:div w:id="1554003891">
                      <w:marLeft w:val="0"/>
                      <w:marRight w:val="0"/>
                      <w:marTop w:val="0"/>
                      <w:marBottom w:val="0"/>
                      <w:divBdr>
                        <w:top w:val="none" w:sz="0" w:space="0" w:color="auto"/>
                        <w:left w:val="none" w:sz="0" w:space="0" w:color="auto"/>
                        <w:bottom w:val="none" w:sz="0" w:space="0" w:color="auto"/>
                        <w:right w:val="none" w:sz="0" w:space="0" w:color="auto"/>
                      </w:divBdr>
                      <w:divsChild>
                        <w:div w:id="115638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557717">
              <w:marLeft w:val="0"/>
              <w:marRight w:val="0"/>
              <w:marTop w:val="0"/>
              <w:marBottom w:val="0"/>
              <w:divBdr>
                <w:top w:val="none" w:sz="0" w:space="0" w:color="auto"/>
                <w:left w:val="none" w:sz="0" w:space="0" w:color="auto"/>
                <w:bottom w:val="none" w:sz="0" w:space="0" w:color="auto"/>
                <w:right w:val="none" w:sz="0" w:space="0" w:color="auto"/>
              </w:divBdr>
              <w:divsChild>
                <w:div w:id="1179658203">
                  <w:marLeft w:val="0"/>
                  <w:marRight w:val="0"/>
                  <w:marTop w:val="0"/>
                  <w:marBottom w:val="0"/>
                  <w:divBdr>
                    <w:top w:val="none" w:sz="0" w:space="0" w:color="auto"/>
                    <w:left w:val="none" w:sz="0" w:space="0" w:color="auto"/>
                    <w:bottom w:val="none" w:sz="0" w:space="0" w:color="auto"/>
                    <w:right w:val="none" w:sz="0" w:space="0" w:color="auto"/>
                  </w:divBdr>
                  <w:divsChild>
                    <w:div w:id="349111553">
                      <w:marLeft w:val="0"/>
                      <w:marRight w:val="0"/>
                      <w:marTop w:val="0"/>
                      <w:marBottom w:val="0"/>
                      <w:divBdr>
                        <w:top w:val="none" w:sz="0" w:space="0" w:color="auto"/>
                        <w:left w:val="none" w:sz="0" w:space="0" w:color="auto"/>
                        <w:bottom w:val="none" w:sz="0" w:space="0" w:color="auto"/>
                        <w:right w:val="none" w:sz="0" w:space="0" w:color="auto"/>
                      </w:divBdr>
                      <w:divsChild>
                        <w:div w:id="1735539854">
                          <w:marLeft w:val="0"/>
                          <w:marRight w:val="0"/>
                          <w:marTop w:val="0"/>
                          <w:marBottom w:val="0"/>
                          <w:divBdr>
                            <w:top w:val="none" w:sz="0" w:space="0" w:color="auto"/>
                            <w:left w:val="none" w:sz="0" w:space="0" w:color="auto"/>
                            <w:bottom w:val="none" w:sz="0" w:space="0" w:color="auto"/>
                            <w:right w:val="none" w:sz="0" w:space="0" w:color="auto"/>
                          </w:divBdr>
                          <w:divsChild>
                            <w:div w:id="643195967">
                              <w:marLeft w:val="0"/>
                              <w:marRight w:val="0"/>
                              <w:marTop w:val="0"/>
                              <w:marBottom w:val="0"/>
                              <w:divBdr>
                                <w:top w:val="none" w:sz="0" w:space="0" w:color="auto"/>
                                <w:left w:val="none" w:sz="0" w:space="0" w:color="auto"/>
                                <w:bottom w:val="none" w:sz="0" w:space="0" w:color="auto"/>
                                <w:right w:val="none" w:sz="0" w:space="0" w:color="auto"/>
                              </w:divBdr>
                            </w:div>
                            <w:div w:id="1199705714">
                              <w:marLeft w:val="0"/>
                              <w:marRight w:val="0"/>
                              <w:marTop w:val="0"/>
                              <w:marBottom w:val="0"/>
                              <w:divBdr>
                                <w:top w:val="none" w:sz="0" w:space="0" w:color="auto"/>
                                <w:left w:val="none" w:sz="0" w:space="0" w:color="auto"/>
                                <w:bottom w:val="none" w:sz="0" w:space="0" w:color="auto"/>
                                <w:right w:val="none" w:sz="0" w:space="0" w:color="auto"/>
                              </w:divBdr>
                            </w:div>
                            <w:div w:id="1483352072">
                              <w:marLeft w:val="0"/>
                              <w:marRight w:val="0"/>
                              <w:marTop w:val="0"/>
                              <w:marBottom w:val="0"/>
                              <w:divBdr>
                                <w:top w:val="none" w:sz="0" w:space="0" w:color="auto"/>
                                <w:left w:val="none" w:sz="0" w:space="0" w:color="auto"/>
                                <w:bottom w:val="none" w:sz="0" w:space="0" w:color="auto"/>
                                <w:right w:val="none" w:sz="0" w:space="0" w:color="auto"/>
                              </w:divBdr>
                            </w:div>
                            <w:div w:id="2073890072">
                              <w:marLeft w:val="0"/>
                              <w:marRight w:val="0"/>
                              <w:marTop w:val="0"/>
                              <w:marBottom w:val="0"/>
                              <w:divBdr>
                                <w:top w:val="none" w:sz="0" w:space="0" w:color="auto"/>
                                <w:left w:val="none" w:sz="0" w:space="0" w:color="auto"/>
                                <w:bottom w:val="none" w:sz="0" w:space="0" w:color="auto"/>
                                <w:right w:val="none" w:sz="0" w:space="0" w:color="auto"/>
                              </w:divBdr>
                            </w:div>
                          </w:divsChild>
                        </w:div>
                        <w:div w:id="2052151563">
                          <w:marLeft w:val="0"/>
                          <w:marRight w:val="0"/>
                          <w:marTop w:val="0"/>
                          <w:marBottom w:val="0"/>
                          <w:divBdr>
                            <w:top w:val="none" w:sz="0" w:space="0" w:color="auto"/>
                            <w:left w:val="none" w:sz="0" w:space="0" w:color="auto"/>
                            <w:bottom w:val="none" w:sz="0" w:space="0" w:color="auto"/>
                            <w:right w:val="none" w:sz="0" w:space="0" w:color="auto"/>
                          </w:divBdr>
                          <w:divsChild>
                            <w:div w:id="311716588">
                              <w:marLeft w:val="0"/>
                              <w:marRight w:val="0"/>
                              <w:marTop w:val="0"/>
                              <w:marBottom w:val="0"/>
                              <w:divBdr>
                                <w:top w:val="none" w:sz="0" w:space="0" w:color="auto"/>
                                <w:left w:val="none" w:sz="0" w:space="0" w:color="auto"/>
                                <w:bottom w:val="none" w:sz="0" w:space="0" w:color="auto"/>
                                <w:right w:val="none" w:sz="0" w:space="0" w:color="auto"/>
                              </w:divBdr>
                            </w:div>
                            <w:div w:id="72175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2117">
                      <w:marLeft w:val="0"/>
                      <w:marRight w:val="0"/>
                      <w:marTop w:val="0"/>
                      <w:marBottom w:val="0"/>
                      <w:divBdr>
                        <w:top w:val="none" w:sz="0" w:space="0" w:color="auto"/>
                        <w:left w:val="none" w:sz="0" w:space="0" w:color="auto"/>
                        <w:bottom w:val="none" w:sz="0" w:space="0" w:color="auto"/>
                        <w:right w:val="none" w:sz="0" w:space="0" w:color="auto"/>
                      </w:divBdr>
                      <w:divsChild>
                        <w:div w:id="121312119">
                          <w:marLeft w:val="0"/>
                          <w:marRight w:val="0"/>
                          <w:marTop w:val="0"/>
                          <w:marBottom w:val="0"/>
                          <w:divBdr>
                            <w:top w:val="none" w:sz="0" w:space="0" w:color="auto"/>
                            <w:left w:val="none" w:sz="0" w:space="0" w:color="auto"/>
                            <w:bottom w:val="none" w:sz="0" w:space="0" w:color="auto"/>
                            <w:right w:val="none" w:sz="0" w:space="0" w:color="auto"/>
                          </w:divBdr>
                          <w:divsChild>
                            <w:div w:id="1072583152">
                              <w:marLeft w:val="0"/>
                              <w:marRight w:val="0"/>
                              <w:marTop w:val="0"/>
                              <w:marBottom w:val="0"/>
                              <w:divBdr>
                                <w:top w:val="none" w:sz="0" w:space="0" w:color="auto"/>
                                <w:left w:val="none" w:sz="0" w:space="0" w:color="auto"/>
                                <w:bottom w:val="none" w:sz="0" w:space="0" w:color="auto"/>
                                <w:right w:val="none" w:sz="0" w:space="0" w:color="auto"/>
                              </w:divBdr>
                              <w:divsChild>
                                <w:div w:id="1300377031">
                                  <w:marLeft w:val="0"/>
                                  <w:marRight w:val="0"/>
                                  <w:marTop w:val="0"/>
                                  <w:marBottom w:val="0"/>
                                  <w:divBdr>
                                    <w:top w:val="none" w:sz="0" w:space="0" w:color="auto"/>
                                    <w:left w:val="none" w:sz="0" w:space="0" w:color="auto"/>
                                    <w:bottom w:val="none" w:sz="0" w:space="0" w:color="auto"/>
                                    <w:right w:val="none" w:sz="0" w:space="0" w:color="auto"/>
                                  </w:divBdr>
                                </w:div>
                                <w:div w:id="1549339140">
                                  <w:marLeft w:val="0"/>
                                  <w:marRight w:val="0"/>
                                  <w:marTop w:val="0"/>
                                  <w:marBottom w:val="0"/>
                                  <w:divBdr>
                                    <w:top w:val="none" w:sz="0" w:space="0" w:color="auto"/>
                                    <w:left w:val="none" w:sz="0" w:space="0" w:color="auto"/>
                                    <w:bottom w:val="none" w:sz="0" w:space="0" w:color="auto"/>
                                    <w:right w:val="none" w:sz="0" w:space="0" w:color="auto"/>
                                  </w:divBdr>
                                </w:div>
                                <w:div w:id="194992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260454">
                          <w:marLeft w:val="0"/>
                          <w:marRight w:val="0"/>
                          <w:marTop w:val="0"/>
                          <w:marBottom w:val="0"/>
                          <w:divBdr>
                            <w:top w:val="none" w:sz="0" w:space="0" w:color="auto"/>
                            <w:left w:val="none" w:sz="0" w:space="0" w:color="auto"/>
                            <w:bottom w:val="none" w:sz="0" w:space="0" w:color="auto"/>
                            <w:right w:val="none" w:sz="0" w:space="0" w:color="auto"/>
                          </w:divBdr>
                          <w:divsChild>
                            <w:div w:id="641034426">
                              <w:marLeft w:val="0"/>
                              <w:marRight w:val="0"/>
                              <w:marTop w:val="0"/>
                              <w:marBottom w:val="0"/>
                              <w:divBdr>
                                <w:top w:val="none" w:sz="0" w:space="0" w:color="auto"/>
                                <w:left w:val="none" w:sz="0" w:space="0" w:color="auto"/>
                                <w:bottom w:val="none" w:sz="0" w:space="0" w:color="auto"/>
                                <w:right w:val="none" w:sz="0" w:space="0" w:color="auto"/>
                              </w:divBdr>
                            </w:div>
                            <w:div w:id="1203666120">
                              <w:marLeft w:val="0"/>
                              <w:marRight w:val="0"/>
                              <w:marTop w:val="0"/>
                              <w:marBottom w:val="0"/>
                              <w:divBdr>
                                <w:top w:val="none" w:sz="0" w:space="0" w:color="auto"/>
                                <w:left w:val="none" w:sz="0" w:space="0" w:color="auto"/>
                                <w:bottom w:val="none" w:sz="0" w:space="0" w:color="auto"/>
                                <w:right w:val="none" w:sz="0" w:space="0" w:color="auto"/>
                              </w:divBdr>
                            </w:div>
                            <w:div w:id="1571890604">
                              <w:marLeft w:val="240"/>
                              <w:marRight w:val="0"/>
                              <w:marTop w:val="0"/>
                              <w:marBottom w:val="0"/>
                              <w:divBdr>
                                <w:top w:val="none" w:sz="0" w:space="0" w:color="auto"/>
                                <w:left w:val="none" w:sz="0" w:space="0" w:color="auto"/>
                                <w:bottom w:val="none" w:sz="0" w:space="0" w:color="auto"/>
                                <w:right w:val="none" w:sz="0" w:space="0" w:color="auto"/>
                              </w:divBdr>
                              <w:divsChild>
                                <w:div w:id="16214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407485">
                      <w:marLeft w:val="0"/>
                      <w:marRight w:val="0"/>
                      <w:marTop w:val="0"/>
                      <w:marBottom w:val="0"/>
                      <w:divBdr>
                        <w:top w:val="none" w:sz="0" w:space="0" w:color="auto"/>
                        <w:left w:val="none" w:sz="0" w:space="0" w:color="auto"/>
                        <w:bottom w:val="none" w:sz="0" w:space="0" w:color="auto"/>
                        <w:right w:val="none" w:sz="0" w:space="0" w:color="auto"/>
                      </w:divBdr>
                      <w:divsChild>
                        <w:div w:id="1083457859">
                          <w:marLeft w:val="0"/>
                          <w:marRight w:val="0"/>
                          <w:marTop w:val="0"/>
                          <w:marBottom w:val="0"/>
                          <w:divBdr>
                            <w:top w:val="none" w:sz="0" w:space="0" w:color="auto"/>
                            <w:left w:val="none" w:sz="0" w:space="0" w:color="auto"/>
                            <w:bottom w:val="none" w:sz="0" w:space="0" w:color="auto"/>
                            <w:right w:val="none" w:sz="0" w:space="0" w:color="auto"/>
                          </w:divBdr>
                          <w:divsChild>
                            <w:div w:id="167214236">
                              <w:marLeft w:val="0"/>
                              <w:marRight w:val="0"/>
                              <w:marTop w:val="0"/>
                              <w:marBottom w:val="0"/>
                              <w:divBdr>
                                <w:top w:val="none" w:sz="0" w:space="0" w:color="auto"/>
                                <w:left w:val="none" w:sz="0" w:space="0" w:color="auto"/>
                                <w:bottom w:val="none" w:sz="0" w:space="0" w:color="auto"/>
                                <w:right w:val="none" w:sz="0" w:space="0" w:color="auto"/>
                              </w:divBdr>
                            </w:div>
                            <w:div w:id="17697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063836">
                      <w:marLeft w:val="0"/>
                      <w:marRight w:val="0"/>
                      <w:marTop w:val="0"/>
                      <w:marBottom w:val="0"/>
                      <w:divBdr>
                        <w:top w:val="none" w:sz="0" w:space="0" w:color="auto"/>
                        <w:left w:val="none" w:sz="0" w:space="0" w:color="auto"/>
                        <w:bottom w:val="none" w:sz="0" w:space="0" w:color="auto"/>
                        <w:right w:val="none" w:sz="0" w:space="0" w:color="auto"/>
                      </w:divBdr>
                      <w:divsChild>
                        <w:div w:id="16228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952659">
              <w:marLeft w:val="0"/>
              <w:marRight w:val="0"/>
              <w:marTop w:val="0"/>
              <w:marBottom w:val="0"/>
              <w:divBdr>
                <w:top w:val="none" w:sz="0" w:space="0" w:color="auto"/>
                <w:left w:val="none" w:sz="0" w:space="0" w:color="auto"/>
                <w:bottom w:val="none" w:sz="0" w:space="0" w:color="auto"/>
                <w:right w:val="none" w:sz="0" w:space="0" w:color="auto"/>
              </w:divBdr>
              <w:divsChild>
                <w:div w:id="163127558">
                  <w:marLeft w:val="0"/>
                  <w:marRight w:val="0"/>
                  <w:marTop w:val="0"/>
                  <w:marBottom w:val="0"/>
                  <w:divBdr>
                    <w:top w:val="none" w:sz="0" w:space="0" w:color="auto"/>
                    <w:left w:val="none" w:sz="0" w:space="0" w:color="auto"/>
                    <w:bottom w:val="none" w:sz="0" w:space="0" w:color="auto"/>
                    <w:right w:val="none" w:sz="0" w:space="0" w:color="auto"/>
                  </w:divBdr>
                  <w:divsChild>
                    <w:div w:id="719330850">
                      <w:marLeft w:val="0"/>
                      <w:marRight w:val="0"/>
                      <w:marTop w:val="0"/>
                      <w:marBottom w:val="0"/>
                      <w:divBdr>
                        <w:top w:val="none" w:sz="0" w:space="0" w:color="auto"/>
                        <w:left w:val="none" w:sz="0" w:space="0" w:color="auto"/>
                        <w:bottom w:val="none" w:sz="0" w:space="0" w:color="auto"/>
                        <w:right w:val="none" w:sz="0" w:space="0" w:color="auto"/>
                      </w:divBdr>
                      <w:divsChild>
                        <w:div w:id="1965883857">
                          <w:marLeft w:val="0"/>
                          <w:marRight w:val="0"/>
                          <w:marTop w:val="0"/>
                          <w:marBottom w:val="0"/>
                          <w:divBdr>
                            <w:top w:val="none" w:sz="0" w:space="0" w:color="auto"/>
                            <w:left w:val="none" w:sz="0" w:space="0" w:color="auto"/>
                            <w:bottom w:val="none" w:sz="0" w:space="0" w:color="auto"/>
                            <w:right w:val="none" w:sz="0" w:space="0" w:color="auto"/>
                          </w:divBdr>
                          <w:divsChild>
                            <w:div w:id="1247687149">
                              <w:marLeft w:val="0"/>
                              <w:marRight w:val="0"/>
                              <w:marTop w:val="0"/>
                              <w:marBottom w:val="0"/>
                              <w:divBdr>
                                <w:top w:val="none" w:sz="0" w:space="0" w:color="auto"/>
                                <w:left w:val="none" w:sz="0" w:space="0" w:color="auto"/>
                                <w:bottom w:val="none" w:sz="0" w:space="0" w:color="auto"/>
                                <w:right w:val="none" w:sz="0" w:space="0" w:color="auto"/>
                              </w:divBdr>
                            </w:div>
                            <w:div w:id="126421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441900">
                  <w:marLeft w:val="0"/>
                  <w:marRight w:val="0"/>
                  <w:marTop w:val="0"/>
                  <w:marBottom w:val="0"/>
                  <w:divBdr>
                    <w:top w:val="none" w:sz="0" w:space="0" w:color="auto"/>
                    <w:left w:val="none" w:sz="0" w:space="0" w:color="auto"/>
                    <w:bottom w:val="none" w:sz="0" w:space="0" w:color="auto"/>
                    <w:right w:val="none" w:sz="0" w:space="0" w:color="auto"/>
                  </w:divBdr>
                  <w:divsChild>
                    <w:div w:id="1274747083">
                      <w:marLeft w:val="0"/>
                      <w:marRight w:val="0"/>
                      <w:marTop w:val="0"/>
                      <w:marBottom w:val="0"/>
                      <w:divBdr>
                        <w:top w:val="none" w:sz="0" w:space="0" w:color="auto"/>
                        <w:left w:val="none" w:sz="0" w:space="0" w:color="auto"/>
                        <w:bottom w:val="none" w:sz="0" w:space="0" w:color="auto"/>
                        <w:right w:val="none" w:sz="0" w:space="0" w:color="auto"/>
                      </w:divBdr>
                      <w:divsChild>
                        <w:div w:id="573322516">
                          <w:marLeft w:val="0"/>
                          <w:marRight w:val="0"/>
                          <w:marTop w:val="0"/>
                          <w:marBottom w:val="0"/>
                          <w:divBdr>
                            <w:top w:val="none" w:sz="0" w:space="0" w:color="auto"/>
                            <w:left w:val="none" w:sz="0" w:space="0" w:color="auto"/>
                            <w:bottom w:val="none" w:sz="0" w:space="0" w:color="auto"/>
                            <w:right w:val="none" w:sz="0" w:space="0" w:color="auto"/>
                          </w:divBdr>
                          <w:divsChild>
                            <w:div w:id="1111315744">
                              <w:marLeft w:val="0"/>
                              <w:marRight w:val="0"/>
                              <w:marTop w:val="0"/>
                              <w:marBottom w:val="0"/>
                              <w:divBdr>
                                <w:top w:val="none" w:sz="0" w:space="0" w:color="auto"/>
                                <w:left w:val="none" w:sz="0" w:space="0" w:color="auto"/>
                                <w:bottom w:val="none" w:sz="0" w:space="0" w:color="auto"/>
                                <w:right w:val="none" w:sz="0" w:space="0" w:color="auto"/>
                              </w:divBdr>
                            </w:div>
                            <w:div w:id="125797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900381">
                  <w:marLeft w:val="0"/>
                  <w:marRight w:val="0"/>
                  <w:marTop w:val="0"/>
                  <w:marBottom w:val="0"/>
                  <w:divBdr>
                    <w:top w:val="none" w:sz="0" w:space="0" w:color="auto"/>
                    <w:left w:val="none" w:sz="0" w:space="0" w:color="auto"/>
                    <w:bottom w:val="none" w:sz="0" w:space="0" w:color="auto"/>
                    <w:right w:val="none" w:sz="0" w:space="0" w:color="auto"/>
                  </w:divBdr>
                </w:div>
                <w:div w:id="1531991041">
                  <w:marLeft w:val="0"/>
                  <w:marRight w:val="0"/>
                  <w:marTop w:val="0"/>
                  <w:marBottom w:val="0"/>
                  <w:divBdr>
                    <w:top w:val="none" w:sz="0" w:space="0" w:color="auto"/>
                    <w:left w:val="none" w:sz="0" w:space="0" w:color="auto"/>
                    <w:bottom w:val="none" w:sz="0" w:space="0" w:color="auto"/>
                    <w:right w:val="none" w:sz="0" w:space="0" w:color="auto"/>
                  </w:divBdr>
                  <w:divsChild>
                    <w:div w:id="1439374934">
                      <w:marLeft w:val="0"/>
                      <w:marRight w:val="0"/>
                      <w:marTop w:val="0"/>
                      <w:marBottom w:val="0"/>
                      <w:divBdr>
                        <w:top w:val="none" w:sz="0" w:space="0" w:color="auto"/>
                        <w:left w:val="none" w:sz="0" w:space="0" w:color="auto"/>
                        <w:bottom w:val="none" w:sz="0" w:space="0" w:color="auto"/>
                        <w:right w:val="none" w:sz="0" w:space="0" w:color="auto"/>
                      </w:divBdr>
                      <w:divsChild>
                        <w:div w:id="1642686003">
                          <w:marLeft w:val="0"/>
                          <w:marRight w:val="0"/>
                          <w:marTop w:val="0"/>
                          <w:marBottom w:val="0"/>
                          <w:divBdr>
                            <w:top w:val="none" w:sz="0" w:space="0" w:color="auto"/>
                            <w:left w:val="none" w:sz="0" w:space="0" w:color="auto"/>
                            <w:bottom w:val="none" w:sz="0" w:space="0" w:color="auto"/>
                            <w:right w:val="none" w:sz="0" w:space="0" w:color="auto"/>
                          </w:divBdr>
                          <w:divsChild>
                            <w:div w:id="955674194">
                              <w:marLeft w:val="0"/>
                              <w:marRight w:val="0"/>
                              <w:marTop w:val="0"/>
                              <w:marBottom w:val="0"/>
                              <w:divBdr>
                                <w:top w:val="none" w:sz="0" w:space="0" w:color="auto"/>
                                <w:left w:val="none" w:sz="0" w:space="0" w:color="auto"/>
                                <w:bottom w:val="none" w:sz="0" w:space="0" w:color="auto"/>
                                <w:right w:val="none" w:sz="0" w:space="0" w:color="auto"/>
                              </w:divBdr>
                            </w:div>
                            <w:div w:id="181764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496046">
              <w:marLeft w:val="0"/>
              <w:marRight w:val="0"/>
              <w:marTop w:val="0"/>
              <w:marBottom w:val="0"/>
              <w:divBdr>
                <w:top w:val="none" w:sz="0" w:space="0" w:color="auto"/>
                <w:left w:val="none" w:sz="0" w:space="0" w:color="auto"/>
                <w:bottom w:val="none" w:sz="0" w:space="0" w:color="auto"/>
                <w:right w:val="none" w:sz="0" w:space="0" w:color="auto"/>
              </w:divBdr>
              <w:divsChild>
                <w:div w:id="1511989828">
                  <w:marLeft w:val="0"/>
                  <w:marRight w:val="0"/>
                  <w:marTop w:val="0"/>
                  <w:marBottom w:val="0"/>
                  <w:divBdr>
                    <w:top w:val="none" w:sz="0" w:space="0" w:color="auto"/>
                    <w:left w:val="none" w:sz="0" w:space="0" w:color="auto"/>
                    <w:bottom w:val="none" w:sz="0" w:space="0" w:color="auto"/>
                    <w:right w:val="none" w:sz="0" w:space="0" w:color="auto"/>
                  </w:divBdr>
                </w:div>
              </w:divsChild>
            </w:div>
            <w:div w:id="577137169">
              <w:marLeft w:val="0"/>
              <w:marRight w:val="0"/>
              <w:marTop w:val="0"/>
              <w:marBottom w:val="0"/>
              <w:divBdr>
                <w:top w:val="none" w:sz="0" w:space="0" w:color="auto"/>
                <w:left w:val="none" w:sz="0" w:space="0" w:color="auto"/>
                <w:bottom w:val="none" w:sz="0" w:space="0" w:color="auto"/>
                <w:right w:val="none" w:sz="0" w:space="0" w:color="auto"/>
              </w:divBdr>
            </w:div>
            <w:div w:id="599678122">
              <w:marLeft w:val="0"/>
              <w:marRight w:val="0"/>
              <w:marTop w:val="0"/>
              <w:marBottom w:val="0"/>
              <w:divBdr>
                <w:top w:val="none" w:sz="0" w:space="0" w:color="auto"/>
                <w:left w:val="none" w:sz="0" w:space="0" w:color="auto"/>
                <w:bottom w:val="none" w:sz="0" w:space="0" w:color="auto"/>
                <w:right w:val="none" w:sz="0" w:space="0" w:color="auto"/>
              </w:divBdr>
              <w:divsChild>
                <w:div w:id="1123038813">
                  <w:marLeft w:val="0"/>
                  <w:marRight w:val="0"/>
                  <w:marTop w:val="0"/>
                  <w:marBottom w:val="0"/>
                  <w:divBdr>
                    <w:top w:val="none" w:sz="0" w:space="0" w:color="auto"/>
                    <w:left w:val="none" w:sz="0" w:space="0" w:color="auto"/>
                    <w:bottom w:val="none" w:sz="0" w:space="0" w:color="auto"/>
                    <w:right w:val="none" w:sz="0" w:space="0" w:color="auto"/>
                  </w:divBdr>
                </w:div>
                <w:div w:id="1494563259">
                  <w:marLeft w:val="0"/>
                  <w:marRight w:val="0"/>
                  <w:marTop w:val="0"/>
                  <w:marBottom w:val="0"/>
                  <w:divBdr>
                    <w:top w:val="none" w:sz="0" w:space="0" w:color="auto"/>
                    <w:left w:val="none" w:sz="0" w:space="0" w:color="auto"/>
                    <w:bottom w:val="none" w:sz="0" w:space="0" w:color="auto"/>
                    <w:right w:val="none" w:sz="0" w:space="0" w:color="auto"/>
                  </w:divBdr>
                </w:div>
                <w:div w:id="1585143576">
                  <w:marLeft w:val="0"/>
                  <w:marRight w:val="0"/>
                  <w:marTop w:val="0"/>
                  <w:marBottom w:val="0"/>
                  <w:divBdr>
                    <w:top w:val="none" w:sz="0" w:space="0" w:color="auto"/>
                    <w:left w:val="none" w:sz="0" w:space="0" w:color="auto"/>
                    <w:bottom w:val="none" w:sz="0" w:space="0" w:color="auto"/>
                    <w:right w:val="none" w:sz="0" w:space="0" w:color="auto"/>
                  </w:divBdr>
                </w:div>
              </w:divsChild>
            </w:div>
            <w:div w:id="715010313">
              <w:marLeft w:val="0"/>
              <w:marRight w:val="0"/>
              <w:marTop w:val="0"/>
              <w:marBottom w:val="0"/>
              <w:divBdr>
                <w:top w:val="none" w:sz="0" w:space="0" w:color="auto"/>
                <w:left w:val="none" w:sz="0" w:space="0" w:color="auto"/>
                <w:bottom w:val="none" w:sz="0" w:space="0" w:color="auto"/>
                <w:right w:val="none" w:sz="0" w:space="0" w:color="auto"/>
              </w:divBdr>
            </w:div>
            <w:div w:id="1046178752">
              <w:marLeft w:val="0"/>
              <w:marRight w:val="0"/>
              <w:marTop w:val="0"/>
              <w:marBottom w:val="0"/>
              <w:divBdr>
                <w:top w:val="none" w:sz="0" w:space="0" w:color="auto"/>
                <w:left w:val="none" w:sz="0" w:space="0" w:color="auto"/>
                <w:bottom w:val="none" w:sz="0" w:space="0" w:color="auto"/>
                <w:right w:val="none" w:sz="0" w:space="0" w:color="auto"/>
              </w:divBdr>
              <w:divsChild>
                <w:div w:id="2077313808">
                  <w:marLeft w:val="0"/>
                  <w:marRight w:val="0"/>
                  <w:marTop w:val="0"/>
                  <w:marBottom w:val="0"/>
                  <w:divBdr>
                    <w:top w:val="none" w:sz="0" w:space="0" w:color="auto"/>
                    <w:left w:val="none" w:sz="0" w:space="0" w:color="auto"/>
                    <w:bottom w:val="none" w:sz="0" w:space="0" w:color="auto"/>
                    <w:right w:val="none" w:sz="0" w:space="0" w:color="auto"/>
                  </w:divBdr>
                  <w:divsChild>
                    <w:div w:id="854424224">
                      <w:marLeft w:val="0"/>
                      <w:marRight w:val="0"/>
                      <w:marTop w:val="0"/>
                      <w:marBottom w:val="0"/>
                      <w:divBdr>
                        <w:top w:val="none" w:sz="0" w:space="0" w:color="auto"/>
                        <w:left w:val="none" w:sz="0" w:space="0" w:color="auto"/>
                        <w:bottom w:val="none" w:sz="0" w:space="0" w:color="auto"/>
                        <w:right w:val="none" w:sz="0" w:space="0" w:color="auto"/>
                      </w:divBdr>
                      <w:divsChild>
                        <w:div w:id="1170172271">
                          <w:marLeft w:val="0"/>
                          <w:marRight w:val="0"/>
                          <w:marTop w:val="0"/>
                          <w:marBottom w:val="0"/>
                          <w:divBdr>
                            <w:top w:val="none" w:sz="0" w:space="0" w:color="auto"/>
                            <w:left w:val="none" w:sz="0" w:space="0" w:color="auto"/>
                            <w:bottom w:val="none" w:sz="0" w:space="0" w:color="auto"/>
                            <w:right w:val="none" w:sz="0" w:space="0" w:color="auto"/>
                          </w:divBdr>
                        </w:div>
                        <w:div w:id="170551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748279">
              <w:marLeft w:val="0"/>
              <w:marRight w:val="0"/>
              <w:marTop w:val="0"/>
              <w:marBottom w:val="0"/>
              <w:divBdr>
                <w:top w:val="none" w:sz="0" w:space="0" w:color="auto"/>
                <w:left w:val="none" w:sz="0" w:space="0" w:color="auto"/>
                <w:bottom w:val="none" w:sz="0" w:space="0" w:color="auto"/>
                <w:right w:val="none" w:sz="0" w:space="0" w:color="auto"/>
              </w:divBdr>
              <w:divsChild>
                <w:div w:id="626739941">
                  <w:marLeft w:val="0"/>
                  <w:marRight w:val="0"/>
                  <w:marTop w:val="0"/>
                  <w:marBottom w:val="0"/>
                  <w:divBdr>
                    <w:top w:val="none" w:sz="0" w:space="0" w:color="auto"/>
                    <w:left w:val="none" w:sz="0" w:space="0" w:color="auto"/>
                    <w:bottom w:val="none" w:sz="0" w:space="0" w:color="auto"/>
                    <w:right w:val="none" w:sz="0" w:space="0" w:color="auto"/>
                  </w:divBdr>
                </w:div>
              </w:divsChild>
            </w:div>
            <w:div w:id="1226259277">
              <w:marLeft w:val="0"/>
              <w:marRight w:val="0"/>
              <w:marTop w:val="0"/>
              <w:marBottom w:val="0"/>
              <w:divBdr>
                <w:top w:val="none" w:sz="0" w:space="0" w:color="auto"/>
                <w:left w:val="none" w:sz="0" w:space="0" w:color="auto"/>
                <w:bottom w:val="none" w:sz="0" w:space="0" w:color="auto"/>
                <w:right w:val="none" w:sz="0" w:space="0" w:color="auto"/>
              </w:divBdr>
              <w:divsChild>
                <w:div w:id="126288957">
                  <w:marLeft w:val="0"/>
                  <w:marRight w:val="0"/>
                  <w:marTop w:val="0"/>
                  <w:marBottom w:val="0"/>
                  <w:divBdr>
                    <w:top w:val="none" w:sz="0" w:space="0" w:color="auto"/>
                    <w:left w:val="none" w:sz="0" w:space="0" w:color="auto"/>
                    <w:bottom w:val="none" w:sz="0" w:space="0" w:color="auto"/>
                    <w:right w:val="none" w:sz="0" w:space="0" w:color="auto"/>
                  </w:divBdr>
                </w:div>
                <w:div w:id="473377563">
                  <w:marLeft w:val="0"/>
                  <w:marRight w:val="0"/>
                  <w:marTop w:val="0"/>
                  <w:marBottom w:val="0"/>
                  <w:divBdr>
                    <w:top w:val="none" w:sz="0" w:space="0" w:color="auto"/>
                    <w:left w:val="none" w:sz="0" w:space="0" w:color="auto"/>
                    <w:bottom w:val="none" w:sz="0" w:space="0" w:color="auto"/>
                    <w:right w:val="none" w:sz="0" w:space="0" w:color="auto"/>
                  </w:divBdr>
                </w:div>
                <w:div w:id="531109021">
                  <w:marLeft w:val="0"/>
                  <w:marRight w:val="0"/>
                  <w:marTop w:val="0"/>
                  <w:marBottom w:val="0"/>
                  <w:divBdr>
                    <w:top w:val="none" w:sz="0" w:space="0" w:color="auto"/>
                    <w:left w:val="none" w:sz="0" w:space="0" w:color="auto"/>
                    <w:bottom w:val="none" w:sz="0" w:space="0" w:color="auto"/>
                    <w:right w:val="none" w:sz="0" w:space="0" w:color="auto"/>
                  </w:divBdr>
                  <w:divsChild>
                    <w:div w:id="439883415">
                      <w:marLeft w:val="0"/>
                      <w:marRight w:val="0"/>
                      <w:marTop w:val="0"/>
                      <w:marBottom w:val="0"/>
                      <w:divBdr>
                        <w:top w:val="none" w:sz="0" w:space="0" w:color="auto"/>
                        <w:left w:val="none" w:sz="0" w:space="0" w:color="auto"/>
                        <w:bottom w:val="none" w:sz="0" w:space="0" w:color="auto"/>
                        <w:right w:val="none" w:sz="0" w:space="0" w:color="auto"/>
                      </w:divBdr>
                      <w:divsChild>
                        <w:div w:id="792292453">
                          <w:marLeft w:val="0"/>
                          <w:marRight w:val="0"/>
                          <w:marTop w:val="0"/>
                          <w:marBottom w:val="0"/>
                          <w:divBdr>
                            <w:top w:val="none" w:sz="0" w:space="0" w:color="auto"/>
                            <w:left w:val="none" w:sz="0" w:space="0" w:color="auto"/>
                            <w:bottom w:val="none" w:sz="0" w:space="0" w:color="auto"/>
                            <w:right w:val="none" w:sz="0" w:space="0" w:color="auto"/>
                          </w:divBdr>
                          <w:divsChild>
                            <w:div w:id="275598005">
                              <w:marLeft w:val="0"/>
                              <w:marRight w:val="0"/>
                              <w:marTop w:val="0"/>
                              <w:marBottom w:val="0"/>
                              <w:divBdr>
                                <w:top w:val="none" w:sz="0" w:space="0" w:color="auto"/>
                                <w:left w:val="none" w:sz="0" w:space="0" w:color="auto"/>
                                <w:bottom w:val="none" w:sz="0" w:space="0" w:color="auto"/>
                                <w:right w:val="none" w:sz="0" w:space="0" w:color="auto"/>
                              </w:divBdr>
                            </w:div>
                            <w:div w:id="95633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814154">
                      <w:marLeft w:val="0"/>
                      <w:marRight w:val="0"/>
                      <w:marTop w:val="0"/>
                      <w:marBottom w:val="0"/>
                      <w:divBdr>
                        <w:top w:val="none" w:sz="0" w:space="0" w:color="auto"/>
                        <w:left w:val="none" w:sz="0" w:space="0" w:color="auto"/>
                        <w:bottom w:val="none" w:sz="0" w:space="0" w:color="auto"/>
                        <w:right w:val="none" w:sz="0" w:space="0" w:color="auto"/>
                      </w:divBdr>
                      <w:divsChild>
                        <w:div w:id="1091387071">
                          <w:marLeft w:val="0"/>
                          <w:marRight w:val="0"/>
                          <w:marTop w:val="0"/>
                          <w:marBottom w:val="0"/>
                          <w:divBdr>
                            <w:top w:val="none" w:sz="0" w:space="0" w:color="auto"/>
                            <w:left w:val="none" w:sz="0" w:space="0" w:color="auto"/>
                            <w:bottom w:val="none" w:sz="0" w:space="0" w:color="auto"/>
                            <w:right w:val="none" w:sz="0" w:space="0" w:color="auto"/>
                          </w:divBdr>
                          <w:divsChild>
                            <w:div w:id="244150732">
                              <w:marLeft w:val="0"/>
                              <w:marRight w:val="0"/>
                              <w:marTop w:val="0"/>
                              <w:marBottom w:val="0"/>
                              <w:divBdr>
                                <w:top w:val="none" w:sz="0" w:space="0" w:color="auto"/>
                                <w:left w:val="none" w:sz="0" w:space="0" w:color="auto"/>
                                <w:bottom w:val="none" w:sz="0" w:space="0" w:color="auto"/>
                                <w:right w:val="none" w:sz="0" w:space="0" w:color="auto"/>
                              </w:divBdr>
                            </w:div>
                            <w:div w:id="57849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06851">
                  <w:marLeft w:val="0"/>
                  <w:marRight w:val="0"/>
                  <w:marTop w:val="0"/>
                  <w:marBottom w:val="0"/>
                  <w:divBdr>
                    <w:top w:val="none" w:sz="0" w:space="0" w:color="auto"/>
                    <w:left w:val="none" w:sz="0" w:space="0" w:color="auto"/>
                    <w:bottom w:val="none" w:sz="0" w:space="0" w:color="auto"/>
                    <w:right w:val="none" w:sz="0" w:space="0" w:color="auto"/>
                  </w:divBdr>
                  <w:divsChild>
                    <w:div w:id="417482711">
                      <w:marLeft w:val="0"/>
                      <w:marRight w:val="0"/>
                      <w:marTop w:val="0"/>
                      <w:marBottom w:val="0"/>
                      <w:divBdr>
                        <w:top w:val="none" w:sz="0" w:space="0" w:color="auto"/>
                        <w:left w:val="none" w:sz="0" w:space="0" w:color="auto"/>
                        <w:bottom w:val="none" w:sz="0" w:space="0" w:color="auto"/>
                        <w:right w:val="none" w:sz="0" w:space="0" w:color="auto"/>
                      </w:divBdr>
                      <w:divsChild>
                        <w:div w:id="869491966">
                          <w:marLeft w:val="0"/>
                          <w:marRight w:val="0"/>
                          <w:marTop w:val="0"/>
                          <w:marBottom w:val="0"/>
                          <w:divBdr>
                            <w:top w:val="none" w:sz="0" w:space="0" w:color="auto"/>
                            <w:left w:val="none" w:sz="0" w:space="0" w:color="auto"/>
                            <w:bottom w:val="none" w:sz="0" w:space="0" w:color="auto"/>
                            <w:right w:val="none" w:sz="0" w:space="0" w:color="auto"/>
                          </w:divBdr>
                          <w:divsChild>
                            <w:div w:id="1612011639">
                              <w:marLeft w:val="0"/>
                              <w:marRight w:val="0"/>
                              <w:marTop w:val="0"/>
                              <w:marBottom w:val="0"/>
                              <w:divBdr>
                                <w:top w:val="none" w:sz="0" w:space="0" w:color="auto"/>
                                <w:left w:val="none" w:sz="0" w:space="0" w:color="auto"/>
                                <w:bottom w:val="none" w:sz="0" w:space="0" w:color="auto"/>
                                <w:right w:val="none" w:sz="0" w:space="0" w:color="auto"/>
                              </w:divBdr>
                            </w:div>
                            <w:div w:id="212457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21013">
                  <w:marLeft w:val="0"/>
                  <w:marRight w:val="0"/>
                  <w:marTop w:val="0"/>
                  <w:marBottom w:val="0"/>
                  <w:divBdr>
                    <w:top w:val="none" w:sz="0" w:space="0" w:color="auto"/>
                    <w:left w:val="none" w:sz="0" w:space="0" w:color="auto"/>
                    <w:bottom w:val="none" w:sz="0" w:space="0" w:color="auto"/>
                    <w:right w:val="none" w:sz="0" w:space="0" w:color="auto"/>
                  </w:divBdr>
                </w:div>
                <w:div w:id="2130513467">
                  <w:marLeft w:val="0"/>
                  <w:marRight w:val="0"/>
                  <w:marTop w:val="0"/>
                  <w:marBottom w:val="0"/>
                  <w:divBdr>
                    <w:top w:val="none" w:sz="0" w:space="0" w:color="auto"/>
                    <w:left w:val="none" w:sz="0" w:space="0" w:color="auto"/>
                    <w:bottom w:val="none" w:sz="0" w:space="0" w:color="auto"/>
                    <w:right w:val="none" w:sz="0" w:space="0" w:color="auto"/>
                  </w:divBdr>
                </w:div>
              </w:divsChild>
            </w:div>
            <w:div w:id="1456175203">
              <w:marLeft w:val="0"/>
              <w:marRight w:val="0"/>
              <w:marTop w:val="0"/>
              <w:marBottom w:val="0"/>
              <w:divBdr>
                <w:top w:val="none" w:sz="0" w:space="0" w:color="auto"/>
                <w:left w:val="none" w:sz="0" w:space="0" w:color="auto"/>
                <w:bottom w:val="none" w:sz="0" w:space="0" w:color="auto"/>
                <w:right w:val="none" w:sz="0" w:space="0" w:color="auto"/>
              </w:divBdr>
              <w:divsChild>
                <w:div w:id="1941790168">
                  <w:marLeft w:val="0"/>
                  <w:marRight w:val="0"/>
                  <w:marTop w:val="0"/>
                  <w:marBottom w:val="0"/>
                  <w:divBdr>
                    <w:top w:val="none" w:sz="0" w:space="0" w:color="auto"/>
                    <w:left w:val="none" w:sz="0" w:space="0" w:color="auto"/>
                    <w:bottom w:val="none" w:sz="0" w:space="0" w:color="auto"/>
                    <w:right w:val="none" w:sz="0" w:space="0" w:color="auto"/>
                  </w:divBdr>
                </w:div>
                <w:div w:id="2093039316">
                  <w:marLeft w:val="0"/>
                  <w:marRight w:val="0"/>
                  <w:marTop w:val="0"/>
                  <w:marBottom w:val="0"/>
                  <w:divBdr>
                    <w:top w:val="none" w:sz="0" w:space="0" w:color="auto"/>
                    <w:left w:val="none" w:sz="0" w:space="0" w:color="auto"/>
                    <w:bottom w:val="none" w:sz="0" w:space="0" w:color="auto"/>
                    <w:right w:val="none" w:sz="0" w:space="0" w:color="auto"/>
                  </w:divBdr>
                </w:div>
              </w:divsChild>
            </w:div>
            <w:div w:id="1827476266">
              <w:marLeft w:val="0"/>
              <w:marRight w:val="0"/>
              <w:marTop w:val="0"/>
              <w:marBottom w:val="0"/>
              <w:divBdr>
                <w:top w:val="none" w:sz="0" w:space="0" w:color="auto"/>
                <w:left w:val="none" w:sz="0" w:space="0" w:color="auto"/>
                <w:bottom w:val="none" w:sz="0" w:space="0" w:color="auto"/>
                <w:right w:val="none" w:sz="0" w:space="0" w:color="auto"/>
              </w:divBdr>
              <w:divsChild>
                <w:div w:id="195585539">
                  <w:marLeft w:val="0"/>
                  <w:marRight w:val="0"/>
                  <w:marTop w:val="0"/>
                  <w:marBottom w:val="0"/>
                  <w:divBdr>
                    <w:top w:val="none" w:sz="0" w:space="0" w:color="auto"/>
                    <w:left w:val="none" w:sz="0" w:space="0" w:color="auto"/>
                    <w:bottom w:val="none" w:sz="0" w:space="0" w:color="auto"/>
                    <w:right w:val="none" w:sz="0" w:space="0" w:color="auto"/>
                  </w:divBdr>
                  <w:divsChild>
                    <w:div w:id="1208682830">
                      <w:marLeft w:val="0"/>
                      <w:marRight w:val="0"/>
                      <w:marTop w:val="0"/>
                      <w:marBottom w:val="0"/>
                      <w:divBdr>
                        <w:top w:val="none" w:sz="0" w:space="0" w:color="auto"/>
                        <w:left w:val="none" w:sz="0" w:space="0" w:color="auto"/>
                        <w:bottom w:val="none" w:sz="0" w:space="0" w:color="auto"/>
                        <w:right w:val="none" w:sz="0" w:space="0" w:color="auto"/>
                      </w:divBdr>
                      <w:divsChild>
                        <w:div w:id="211037675">
                          <w:marLeft w:val="0"/>
                          <w:marRight w:val="0"/>
                          <w:marTop w:val="0"/>
                          <w:marBottom w:val="0"/>
                          <w:divBdr>
                            <w:top w:val="none" w:sz="0" w:space="0" w:color="auto"/>
                            <w:left w:val="none" w:sz="0" w:space="0" w:color="auto"/>
                            <w:bottom w:val="none" w:sz="0" w:space="0" w:color="auto"/>
                            <w:right w:val="none" w:sz="0" w:space="0" w:color="auto"/>
                          </w:divBdr>
                        </w:div>
                        <w:div w:id="3390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98815">
                  <w:marLeft w:val="0"/>
                  <w:marRight w:val="0"/>
                  <w:marTop w:val="0"/>
                  <w:marBottom w:val="0"/>
                  <w:divBdr>
                    <w:top w:val="none" w:sz="0" w:space="0" w:color="auto"/>
                    <w:left w:val="none" w:sz="0" w:space="0" w:color="auto"/>
                    <w:bottom w:val="none" w:sz="0" w:space="0" w:color="auto"/>
                    <w:right w:val="none" w:sz="0" w:space="0" w:color="auto"/>
                  </w:divBdr>
                  <w:divsChild>
                    <w:div w:id="1828281248">
                      <w:marLeft w:val="0"/>
                      <w:marRight w:val="0"/>
                      <w:marTop w:val="0"/>
                      <w:marBottom w:val="0"/>
                      <w:divBdr>
                        <w:top w:val="none" w:sz="0" w:space="0" w:color="auto"/>
                        <w:left w:val="none" w:sz="0" w:space="0" w:color="auto"/>
                        <w:bottom w:val="none" w:sz="0" w:space="0" w:color="auto"/>
                        <w:right w:val="none" w:sz="0" w:space="0" w:color="auto"/>
                      </w:divBdr>
                      <w:divsChild>
                        <w:div w:id="650136020">
                          <w:marLeft w:val="0"/>
                          <w:marRight w:val="0"/>
                          <w:marTop w:val="0"/>
                          <w:marBottom w:val="0"/>
                          <w:divBdr>
                            <w:top w:val="none" w:sz="0" w:space="0" w:color="auto"/>
                            <w:left w:val="none" w:sz="0" w:space="0" w:color="auto"/>
                            <w:bottom w:val="none" w:sz="0" w:space="0" w:color="auto"/>
                            <w:right w:val="none" w:sz="0" w:space="0" w:color="auto"/>
                          </w:divBdr>
                        </w:div>
                        <w:div w:id="183619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1173">
                  <w:marLeft w:val="0"/>
                  <w:marRight w:val="0"/>
                  <w:marTop w:val="0"/>
                  <w:marBottom w:val="0"/>
                  <w:divBdr>
                    <w:top w:val="none" w:sz="0" w:space="0" w:color="auto"/>
                    <w:left w:val="none" w:sz="0" w:space="0" w:color="auto"/>
                    <w:bottom w:val="none" w:sz="0" w:space="0" w:color="auto"/>
                    <w:right w:val="none" w:sz="0" w:space="0" w:color="auto"/>
                  </w:divBdr>
                  <w:divsChild>
                    <w:div w:id="1055159128">
                      <w:marLeft w:val="0"/>
                      <w:marRight w:val="0"/>
                      <w:marTop w:val="0"/>
                      <w:marBottom w:val="0"/>
                      <w:divBdr>
                        <w:top w:val="none" w:sz="0" w:space="0" w:color="auto"/>
                        <w:left w:val="none" w:sz="0" w:space="0" w:color="auto"/>
                        <w:bottom w:val="none" w:sz="0" w:space="0" w:color="auto"/>
                        <w:right w:val="none" w:sz="0" w:space="0" w:color="auto"/>
                      </w:divBdr>
                      <w:divsChild>
                        <w:div w:id="738988206">
                          <w:marLeft w:val="0"/>
                          <w:marRight w:val="0"/>
                          <w:marTop w:val="0"/>
                          <w:marBottom w:val="0"/>
                          <w:divBdr>
                            <w:top w:val="none" w:sz="0" w:space="0" w:color="auto"/>
                            <w:left w:val="none" w:sz="0" w:space="0" w:color="auto"/>
                            <w:bottom w:val="none" w:sz="0" w:space="0" w:color="auto"/>
                            <w:right w:val="none" w:sz="0" w:space="0" w:color="auto"/>
                          </w:divBdr>
                        </w:div>
                        <w:div w:id="16190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804273">
                  <w:marLeft w:val="0"/>
                  <w:marRight w:val="0"/>
                  <w:marTop w:val="0"/>
                  <w:marBottom w:val="0"/>
                  <w:divBdr>
                    <w:top w:val="none" w:sz="0" w:space="0" w:color="auto"/>
                    <w:left w:val="none" w:sz="0" w:space="0" w:color="auto"/>
                    <w:bottom w:val="none" w:sz="0" w:space="0" w:color="auto"/>
                    <w:right w:val="none" w:sz="0" w:space="0" w:color="auto"/>
                  </w:divBdr>
                  <w:divsChild>
                    <w:div w:id="1775399393">
                      <w:marLeft w:val="0"/>
                      <w:marRight w:val="0"/>
                      <w:marTop w:val="0"/>
                      <w:marBottom w:val="0"/>
                      <w:divBdr>
                        <w:top w:val="none" w:sz="0" w:space="0" w:color="auto"/>
                        <w:left w:val="none" w:sz="0" w:space="0" w:color="auto"/>
                        <w:bottom w:val="none" w:sz="0" w:space="0" w:color="auto"/>
                        <w:right w:val="none" w:sz="0" w:space="0" w:color="auto"/>
                      </w:divBdr>
                      <w:divsChild>
                        <w:div w:id="244532221">
                          <w:marLeft w:val="0"/>
                          <w:marRight w:val="0"/>
                          <w:marTop w:val="0"/>
                          <w:marBottom w:val="0"/>
                          <w:divBdr>
                            <w:top w:val="none" w:sz="0" w:space="0" w:color="auto"/>
                            <w:left w:val="none" w:sz="0" w:space="0" w:color="auto"/>
                            <w:bottom w:val="none" w:sz="0" w:space="0" w:color="auto"/>
                            <w:right w:val="none" w:sz="0" w:space="0" w:color="auto"/>
                          </w:divBdr>
                        </w:div>
                        <w:div w:id="169044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458832">
                  <w:marLeft w:val="0"/>
                  <w:marRight w:val="0"/>
                  <w:marTop w:val="0"/>
                  <w:marBottom w:val="0"/>
                  <w:divBdr>
                    <w:top w:val="none" w:sz="0" w:space="0" w:color="auto"/>
                    <w:left w:val="none" w:sz="0" w:space="0" w:color="auto"/>
                    <w:bottom w:val="none" w:sz="0" w:space="0" w:color="auto"/>
                    <w:right w:val="none" w:sz="0" w:space="0" w:color="auto"/>
                  </w:divBdr>
                  <w:divsChild>
                    <w:div w:id="1221675837">
                      <w:marLeft w:val="0"/>
                      <w:marRight w:val="0"/>
                      <w:marTop w:val="0"/>
                      <w:marBottom w:val="0"/>
                      <w:divBdr>
                        <w:top w:val="none" w:sz="0" w:space="0" w:color="auto"/>
                        <w:left w:val="none" w:sz="0" w:space="0" w:color="auto"/>
                        <w:bottom w:val="none" w:sz="0" w:space="0" w:color="auto"/>
                        <w:right w:val="none" w:sz="0" w:space="0" w:color="auto"/>
                      </w:divBdr>
                      <w:divsChild>
                        <w:div w:id="330842125">
                          <w:marLeft w:val="0"/>
                          <w:marRight w:val="0"/>
                          <w:marTop w:val="0"/>
                          <w:marBottom w:val="0"/>
                          <w:divBdr>
                            <w:top w:val="none" w:sz="0" w:space="0" w:color="auto"/>
                            <w:left w:val="none" w:sz="0" w:space="0" w:color="auto"/>
                            <w:bottom w:val="none" w:sz="0" w:space="0" w:color="auto"/>
                            <w:right w:val="none" w:sz="0" w:space="0" w:color="auto"/>
                          </w:divBdr>
                        </w:div>
                        <w:div w:id="213432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3829456">
      <w:bodyDiv w:val="1"/>
      <w:marLeft w:val="0"/>
      <w:marRight w:val="0"/>
      <w:marTop w:val="0"/>
      <w:marBottom w:val="0"/>
      <w:divBdr>
        <w:top w:val="none" w:sz="0" w:space="0" w:color="auto"/>
        <w:left w:val="none" w:sz="0" w:space="0" w:color="auto"/>
        <w:bottom w:val="none" w:sz="0" w:space="0" w:color="auto"/>
        <w:right w:val="none" w:sz="0" w:space="0" w:color="auto"/>
      </w:divBdr>
    </w:div>
    <w:div w:id="974598973">
      <w:bodyDiv w:val="1"/>
      <w:marLeft w:val="0"/>
      <w:marRight w:val="0"/>
      <w:marTop w:val="0"/>
      <w:marBottom w:val="0"/>
      <w:divBdr>
        <w:top w:val="none" w:sz="0" w:space="0" w:color="auto"/>
        <w:left w:val="none" w:sz="0" w:space="0" w:color="auto"/>
        <w:bottom w:val="none" w:sz="0" w:space="0" w:color="auto"/>
        <w:right w:val="none" w:sz="0" w:space="0" w:color="auto"/>
      </w:divBdr>
    </w:div>
    <w:div w:id="976765698">
      <w:bodyDiv w:val="1"/>
      <w:marLeft w:val="0"/>
      <w:marRight w:val="0"/>
      <w:marTop w:val="0"/>
      <w:marBottom w:val="0"/>
      <w:divBdr>
        <w:top w:val="none" w:sz="0" w:space="0" w:color="auto"/>
        <w:left w:val="none" w:sz="0" w:space="0" w:color="auto"/>
        <w:bottom w:val="none" w:sz="0" w:space="0" w:color="auto"/>
        <w:right w:val="none" w:sz="0" w:space="0" w:color="auto"/>
      </w:divBdr>
    </w:div>
    <w:div w:id="978342325">
      <w:bodyDiv w:val="1"/>
      <w:marLeft w:val="0"/>
      <w:marRight w:val="0"/>
      <w:marTop w:val="0"/>
      <w:marBottom w:val="0"/>
      <w:divBdr>
        <w:top w:val="none" w:sz="0" w:space="0" w:color="auto"/>
        <w:left w:val="none" w:sz="0" w:space="0" w:color="auto"/>
        <w:bottom w:val="none" w:sz="0" w:space="0" w:color="auto"/>
        <w:right w:val="none" w:sz="0" w:space="0" w:color="auto"/>
      </w:divBdr>
    </w:div>
    <w:div w:id="978414540">
      <w:bodyDiv w:val="1"/>
      <w:marLeft w:val="0"/>
      <w:marRight w:val="0"/>
      <w:marTop w:val="0"/>
      <w:marBottom w:val="0"/>
      <w:divBdr>
        <w:top w:val="none" w:sz="0" w:space="0" w:color="auto"/>
        <w:left w:val="none" w:sz="0" w:space="0" w:color="auto"/>
        <w:bottom w:val="none" w:sz="0" w:space="0" w:color="auto"/>
        <w:right w:val="none" w:sz="0" w:space="0" w:color="auto"/>
      </w:divBdr>
    </w:div>
    <w:div w:id="981346859">
      <w:bodyDiv w:val="1"/>
      <w:marLeft w:val="0"/>
      <w:marRight w:val="0"/>
      <w:marTop w:val="0"/>
      <w:marBottom w:val="0"/>
      <w:divBdr>
        <w:top w:val="none" w:sz="0" w:space="0" w:color="auto"/>
        <w:left w:val="none" w:sz="0" w:space="0" w:color="auto"/>
        <w:bottom w:val="none" w:sz="0" w:space="0" w:color="auto"/>
        <w:right w:val="none" w:sz="0" w:space="0" w:color="auto"/>
      </w:divBdr>
    </w:div>
    <w:div w:id="982007657">
      <w:bodyDiv w:val="1"/>
      <w:marLeft w:val="0"/>
      <w:marRight w:val="0"/>
      <w:marTop w:val="0"/>
      <w:marBottom w:val="0"/>
      <w:divBdr>
        <w:top w:val="none" w:sz="0" w:space="0" w:color="auto"/>
        <w:left w:val="none" w:sz="0" w:space="0" w:color="auto"/>
        <w:bottom w:val="none" w:sz="0" w:space="0" w:color="auto"/>
        <w:right w:val="none" w:sz="0" w:space="0" w:color="auto"/>
      </w:divBdr>
    </w:div>
    <w:div w:id="988440376">
      <w:bodyDiv w:val="1"/>
      <w:marLeft w:val="0"/>
      <w:marRight w:val="0"/>
      <w:marTop w:val="0"/>
      <w:marBottom w:val="0"/>
      <w:divBdr>
        <w:top w:val="none" w:sz="0" w:space="0" w:color="auto"/>
        <w:left w:val="none" w:sz="0" w:space="0" w:color="auto"/>
        <w:bottom w:val="none" w:sz="0" w:space="0" w:color="auto"/>
        <w:right w:val="none" w:sz="0" w:space="0" w:color="auto"/>
      </w:divBdr>
    </w:div>
    <w:div w:id="988873187">
      <w:bodyDiv w:val="1"/>
      <w:marLeft w:val="0"/>
      <w:marRight w:val="0"/>
      <w:marTop w:val="0"/>
      <w:marBottom w:val="0"/>
      <w:divBdr>
        <w:top w:val="none" w:sz="0" w:space="0" w:color="auto"/>
        <w:left w:val="none" w:sz="0" w:space="0" w:color="auto"/>
        <w:bottom w:val="none" w:sz="0" w:space="0" w:color="auto"/>
        <w:right w:val="none" w:sz="0" w:space="0" w:color="auto"/>
      </w:divBdr>
    </w:div>
    <w:div w:id="995109298">
      <w:bodyDiv w:val="1"/>
      <w:marLeft w:val="0"/>
      <w:marRight w:val="0"/>
      <w:marTop w:val="0"/>
      <w:marBottom w:val="0"/>
      <w:divBdr>
        <w:top w:val="none" w:sz="0" w:space="0" w:color="auto"/>
        <w:left w:val="none" w:sz="0" w:space="0" w:color="auto"/>
        <w:bottom w:val="none" w:sz="0" w:space="0" w:color="auto"/>
        <w:right w:val="none" w:sz="0" w:space="0" w:color="auto"/>
      </w:divBdr>
    </w:div>
    <w:div w:id="999115806">
      <w:bodyDiv w:val="1"/>
      <w:marLeft w:val="0"/>
      <w:marRight w:val="0"/>
      <w:marTop w:val="0"/>
      <w:marBottom w:val="0"/>
      <w:divBdr>
        <w:top w:val="none" w:sz="0" w:space="0" w:color="auto"/>
        <w:left w:val="none" w:sz="0" w:space="0" w:color="auto"/>
        <w:bottom w:val="none" w:sz="0" w:space="0" w:color="auto"/>
        <w:right w:val="none" w:sz="0" w:space="0" w:color="auto"/>
      </w:divBdr>
    </w:div>
    <w:div w:id="1006716006">
      <w:bodyDiv w:val="1"/>
      <w:marLeft w:val="0"/>
      <w:marRight w:val="0"/>
      <w:marTop w:val="0"/>
      <w:marBottom w:val="0"/>
      <w:divBdr>
        <w:top w:val="none" w:sz="0" w:space="0" w:color="auto"/>
        <w:left w:val="none" w:sz="0" w:space="0" w:color="auto"/>
        <w:bottom w:val="none" w:sz="0" w:space="0" w:color="auto"/>
        <w:right w:val="none" w:sz="0" w:space="0" w:color="auto"/>
      </w:divBdr>
    </w:div>
    <w:div w:id="1007250909">
      <w:bodyDiv w:val="1"/>
      <w:marLeft w:val="0"/>
      <w:marRight w:val="0"/>
      <w:marTop w:val="0"/>
      <w:marBottom w:val="0"/>
      <w:divBdr>
        <w:top w:val="none" w:sz="0" w:space="0" w:color="auto"/>
        <w:left w:val="none" w:sz="0" w:space="0" w:color="auto"/>
        <w:bottom w:val="none" w:sz="0" w:space="0" w:color="auto"/>
        <w:right w:val="none" w:sz="0" w:space="0" w:color="auto"/>
      </w:divBdr>
    </w:div>
    <w:div w:id="1007487242">
      <w:bodyDiv w:val="1"/>
      <w:marLeft w:val="0"/>
      <w:marRight w:val="0"/>
      <w:marTop w:val="0"/>
      <w:marBottom w:val="0"/>
      <w:divBdr>
        <w:top w:val="none" w:sz="0" w:space="0" w:color="auto"/>
        <w:left w:val="none" w:sz="0" w:space="0" w:color="auto"/>
        <w:bottom w:val="none" w:sz="0" w:space="0" w:color="auto"/>
        <w:right w:val="none" w:sz="0" w:space="0" w:color="auto"/>
      </w:divBdr>
    </w:div>
    <w:div w:id="1007631118">
      <w:bodyDiv w:val="1"/>
      <w:marLeft w:val="0"/>
      <w:marRight w:val="0"/>
      <w:marTop w:val="0"/>
      <w:marBottom w:val="0"/>
      <w:divBdr>
        <w:top w:val="none" w:sz="0" w:space="0" w:color="auto"/>
        <w:left w:val="none" w:sz="0" w:space="0" w:color="auto"/>
        <w:bottom w:val="none" w:sz="0" w:space="0" w:color="auto"/>
        <w:right w:val="none" w:sz="0" w:space="0" w:color="auto"/>
      </w:divBdr>
    </w:div>
    <w:div w:id="1009600680">
      <w:bodyDiv w:val="1"/>
      <w:marLeft w:val="0"/>
      <w:marRight w:val="0"/>
      <w:marTop w:val="0"/>
      <w:marBottom w:val="0"/>
      <w:divBdr>
        <w:top w:val="none" w:sz="0" w:space="0" w:color="auto"/>
        <w:left w:val="none" w:sz="0" w:space="0" w:color="auto"/>
        <w:bottom w:val="none" w:sz="0" w:space="0" w:color="auto"/>
        <w:right w:val="none" w:sz="0" w:space="0" w:color="auto"/>
      </w:divBdr>
    </w:div>
    <w:div w:id="1009647769">
      <w:bodyDiv w:val="1"/>
      <w:marLeft w:val="0"/>
      <w:marRight w:val="0"/>
      <w:marTop w:val="0"/>
      <w:marBottom w:val="0"/>
      <w:divBdr>
        <w:top w:val="none" w:sz="0" w:space="0" w:color="auto"/>
        <w:left w:val="none" w:sz="0" w:space="0" w:color="auto"/>
        <w:bottom w:val="none" w:sz="0" w:space="0" w:color="auto"/>
        <w:right w:val="none" w:sz="0" w:space="0" w:color="auto"/>
      </w:divBdr>
    </w:div>
    <w:div w:id="1011297063">
      <w:bodyDiv w:val="1"/>
      <w:marLeft w:val="0"/>
      <w:marRight w:val="0"/>
      <w:marTop w:val="0"/>
      <w:marBottom w:val="0"/>
      <w:divBdr>
        <w:top w:val="none" w:sz="0" w:space="0" w:color="auto"/>
        <w:left w:val="none" w:sz="0" w:space="0" w:color="auto"/>
        <w:bottom w:val="none" w:sz="0" w:space="0" w:color="auto"/>
        <w:right w:val="none" w:sz="0" w:space="0" w:color="auto"/>
      </w:divBdr>
    </w:div>
    <w:div w:id="1015304482">
      <w:bodyDiv w:val="1"/>
      <w:marLeft w:val="0"/>
      <w:marRight w:val="0"/>
      <w:marTop w:val="0"/>
      <w:marBottom w:val="0"/>
      <w:divBdr>
        <w:top w:val="none" w:sz="0" w:space="0" w:color="auto"/>
        <w:left w:val="none" w:sz="0" w:space="0" w:color="auto"/>
        <w:bottom w:val="none" w:sz="0" w:space="0" w:color="auto"/>
        <w:right w:val="none" w:sz="0" w:space="0" w:color="auto"/>
      </w:divBdr>
    </w:div>
    <w:div w:id="1018853810">
      <w:bodyDiv w:val="1"/>
      <w:marLeft w:val="0"/>
      <w:marRight w:val="0"/>
      <w:marTop w:val="0"/>
      <w:marBottom w:val="0"/>
      <w:divBdr>
        <w:top w:val="none" w:sz="0" w:space="0" w:color="auto"/>
        <w:left w:val="none" w:sz="0" w:space="0" w:color="auto"/>
        <w:bottom w:val="none" w:sz="0" w:space="0" w:color="auto"/>
        <w:right w:val="none" w:sz="0" w:space="0" w:color="auto"/>
      </w:divBdr>
    </w:div>
    <w:div w:id="1022169773">
      <w:bodyDiv w:val="1"/>
      <w:marLeft w:val="0"/>
      <w:marRight w:val="0"/>
      <w:marTop w:val="0"/>
      <w:marBottom w:val="0"/>
      <w:divBdr>
        <w:top w:val="none" w:sz="0" w:space="0" w:color="auto"/>
        <w:left w:val="none" w:sz="0" w:space="0" w:color="auto"/>
        <w:bottom w:val="none" w:sz="0" w:space="0" w:color="auto"/>
        <w:right w:val="none" w:sz="0" w:space="0" w:color="auto"/>
      </w:divBdr>
    </w:div>
    <w:div w:id="1027219987">
      <w:bodyDiv w:val="1"/>
      <w:marLeft w:val="0"/>
      <w:marRight w:val="0"/>
      <w:marTop w:val="0"/>
      <w:marBottom w:val="0"/>
      <w:divBdr>
        <w:top w:val="none" w:sz="0" w:space="0" w:color="auto"/>
        <w:left w:val="none" w:sz="0" w:space="0" w:color="auto"/>
        <w:bottom w:val="none" w:sz="0" w:space="0" w:color="auto"/>
        <w:right w:val="none" w:sz="0" w:space="0" w:color="auto"/>
      </w:divBdr>
    </w:div>
    <w:div w:id="1027757341">
      <w:bodyDiv w:val="1"/>
      <w:marLeft w:val="0"/>
      <w:marRight w:val="0"/>
      <w:marTop w:val="0"/>
      <w:marBottom w:val="0"/>
      <w:divBdr>
        <w:top w:val="none" w:sz="0" w:space="0" w:color="auto"/>
        <w:left w:val="none" w:sz="0" w:space="0" w:color="auto"/>
        <w:bottom w:val="none" w:sz="0" w:space="0" w:color="auto"/>
        <w:right w:val="none" w:sz="0" w:space="0" w:color="auto"/>
      </w:divBdr>
    </w:div>
    <w:div w:id="1028025675">
      <w:bodyDiv w:val="1"/>
      <w:marLeft w:val="0"/>
      <w:marRight w:val="0"/>
      <w:marTop w:val="0"/>
      <w:marBottom w:val="0"/>
      <w:divBdr>
        <w:top w:val="none" w:sz="0" w:space="0" w:color="auto"/>
        <w:left w:val="none" w:sz="0" w:space="0" w:color="auto"/>
        <w:bottom w:val="none" w:sz="0" w:space="0" w:color="auto"/>
        <w:right w:val="none" w:sz="0" w:space="0" w:color="auto"/>
      </w:divBdr>
    </w:div>
    <w:div w:id="1028334415">
      <w:bodyDiv w:val="1"/>
      <w:marLeft w:val="0"/>
      <w:marRight w:val="0"/>
      <w:marTop w:val="0"/>
      <w:marBottom w:val="0"/>
      <w:divBdr>
        <w:top w:val="none" w:sz="0" w:space="0" w:color="auto"/>
        <w:left w:val="none" w:sz="0" w:space="0" w:color="auto"/>
        <w:bottom w:val="none" w:sz="0" w:space="0" w:color="auto"/>
        <w:right w:val="none" w:sz="0" w:space="0" w:color="auto"/>
      </w:divBdr>
    </w:div>
    <w:div w:id="1035809288">
      <w:bodyDiv w:val="1"/>
      <w:marLeft w:val="0"/>
      <w:marRight w:val="0"/>
      <w:marTop w:val="0"/>
      <w:marBottom w:val="0"/>
      <w:divBdr>
        <w:top w:val="none" w:sz="0" w:space="0" w:color="auto"/>
        <w:left w:val="none" w:sz="0" w:space="0" w:color="auto"/>
        <w:bottom w:val="none" w:sz="0" w:space="0" w:color="auto"/>
        <w:right w:val="none" w:sz="0" w:space="0" w:color="auto"/>
      </w:divBdr>
    </w:div>
    <w:div w:id="1036541214">
      <w:bodyDiv w:val="1"/>
      <w:marLeft w:val="0"/>
      <w:marRight w:val="0"/>
      <w:marTop w:val="0"/>
      <w:marBottom w:val="0"/>
      <w:divBdr>
        <w:top w:val="none" w:sz="0" w:space="0" w:color="auto"/>
        <w:left w:val="none" w:sz="0" w:space="0" w:color="auto"/>
        <w:bottom w:val="none" w:sz="0" w:space="0" w:color="auto"/>
        <w:right w:val="none" w:sz="0" w:space="0" w:color="auto"/>
      </w:divBdr>
    </w:div>
    <w:div w:id="1037244490">
      <w:bodyDiv w:val="1"/>
      <w:marLeft w:val="0"/>
      <w:marRight w:val="0"/>
      <w:marTop w:val="0"/>
      <w:marBottom w:val="0"/>
      <w:divBdr>
        <w:top w:val="none" w:sz="0" w:space="0" w:color="auto"/>
        <w:left w:val="none" w:sz="0" w:space="0" w:color="auto"/>
        <w:bottom w:val="none" w:sz="0" w:space="0" w:color="auto"/>
        <w:right w:val="none" w:sz="0" w:space="0" w:color="auto"/>
      </w:divBdr>
    </w:div>
    <w:div w:id="1042558982">
      <w:bodyDiv w:val="1"/>
      <w:marLeft w:val="0"/>
      <w:marRight w:val="0"/>
      <w:marTop w:val="0"/>
      <w:marBottom w:val="0"/>
      <w:divBdr>
        <w:top w:val="none" w:sz="0" w:space="0" w:color="auto"/>
        <w:left w:val="none" w:sz="0" w:space="0" w:color="auto"/>
        <w:bottom w:val="none" w:sz="0" w:space="0" w:color="auto"/>
        <w:right w:val="none" w:sz="0" w:space="0" w:color="auto"/>
      </w:divBdr>
    </w:div>
    <w:div w:id="1044018660">
      <w:bodyDiv w:val="1"/>
      <w:marLeft w:val="0"/>
      <w:marRight w:val="0"/>
      <w:marTop w:val="0"/>
      <w:marBottom w:val="0"/>
      <w:divBdr>
        <w:top w:val="none" w:sz="0" w:space="0" w:color="auto"/>
        <w:left w:val="none" w:sz="0" w:space="0" w:color="auto"/>
        <w:bottom w:val="none" w:sz="0" w:space="0" w:color="auto"/>
        <w:right w:val="none" w:sz="0" w:space="0" w:color="auto"/>
      </w:divBdr>
    </w:div>
    <w:div w:id="1044908578">
      <w:bodyDiv w:val="1"/>
      <w:marLeft w:val="0"/>
      <w:marRight w:val="0"/>
      <w:marTop w:val="0"/>
      <w:marBottom w:val="0"/>
      <w:divBdr>
        <w:top w:val="none" w:sz="0" w:space="0" w:color="auto"/>
        <w:left w:val="none" w:sz="0" w:space="0" w:color="auto"/>
        <w:bottom w:val="none" w:sz="0" w:space="0" w:color="auto"/>
        <w:right w:val="none" w:sz="0" w:space="0" w:color="auto"/>
      </w:divBdr>
    </w:div>
    <w:div w:id="1047756639">
      <w:bodyDiv w:val="1"/>
      <w:marLeft w:val="0"/>
      <w:marRight w:val="0"/>
      <w:marTop w:val="0"/>
      <w:marBottom w:val="0"/>
      <w:divBdr>
        <w:top w:val="none" w:sz="0" w:space="0" w:color="auto"/>
        <w:left w:val="none" w:sz="0" w:space="0" w:color="auto"/>
        <w:bottom w:val="none" w:sz="0" w:space="0" w:color="auto"/>
        <w:right w:val="none" w:sz="0" w:space="0" w:color="auto"/>
      </w:divBdr>
    </w:div>
    <w:div w:id="1048382075">
      <w:bodyDiv w:val="1"/>
      <w:marLeft w:val="0"/>
      <w:marRight w:val="0"/>
      <w:marTop w:val="0"/>
      <w:marBottom w:val="0"/>
      <w:divBdr>
        <w:top w:val="none" w:sz="0" w:space="0" w:color="auto"/>
        <w:left w:val="none" w:sz="0" w:space="0" w:color="auto"/>
        <w:bottom w:val="none" w:sz="0" w:space="0" w:color="auto"/>
        <w:right w:val="none" w:sz="0" w:space="0" w:color="auto"/>
      </w:divBdr>
    </w:div>
    <w:div w:id="1051461675">
      <w:bodyDiv w:val="1"/>
      <w:marLeft w:val="0"/>
      <w:marRight w:val="0"/>
      <w:marTop w:val="0"/>
      <w:marBottom w:val="0"/>
      <w:divBdr>
        <w:top w:val="none" w:sz="0" w:space="0" w:color="auto"/>
        <w:left w:val="none" w:sz="0" w:space="0" w:color="auto"/>
        <w:bottom w:val="none" w:sz="0" w:space="0" w:color="auto"/>
        <w:right w:val="none" w:sz="0" w:space="0" w:color="auto"/>
      </w:divBdr>
    </w:div>
    <w:div w:id="1052996711">
      <w:bodyDiv w:val="1"/>
      <w:marLeft w:val="0"/>
      <w:marRight w:val="0"/>
      <w:marTop w:val="0"/>
      <w:marBottom w:val="0"/>
      <w:divBdr>
        <w:top w:val="none" w:sz="0" w:space="0" w:color="auto"/>
        <w:left w:val="none" w:sz="0" w:space="0" w:color="auto"/>
        <w:bottom w:val="none" w:sz="0" w:space="0" w:color="auto"/>
        <w:right w:val="none" w:sz="0" w:space="0" w:color="auto"/>
      </w:divBdr>
    </w:div>
    <w:div w:id="1058044023">
      <w:bodyDiv w:val="1"/>
      <w:marLeft w:val="0"/>
      <w:marRight w:val="0"/>
      <w:marTop w:val="0"/>
      <w:marBottom w:val="0"/>
      <w:divBdr>
        <w:top w:val="none" w:sz="0" w:space="0" w:color="auto"/>
        <w:left w:val="none" w:sz="0" w:space="0" w:color="auto"/>
        <w:bottom w:val="none" w:sz="0" w:space="0" w:color="auto"/>
        <w:right w:val="none" w:sz="0" w:space="0" w:color="auto"/>
      </w:divBdr>
    </w:div>
    <w:div w:id="1060904458">
      <w:bodyDiv w:val="1"/>
      <w:marLeft w:val="0"/>
      <w:marRight w:val="0"/>
      <w:marTop w:val="0"/>
      <w:marBottom w:val="0"/>
      <w:divBdr>
        <w:top w:val="none" w:sz="0" w:space="0" w:color="auto"/>
        <w:left w:val="none" w:sz="0" w:space="0" w:color="auto"/>
        <w:bottom w:val="none" w:sz="0" w:space="0" w:color="auto"/>
        <w:right w:val="none" w:sz="0" w:space="0" w:color="auto"/>
      </w:divBdr>
    </w:div>
    <w:div w:id="1061056160">
      <w:bodyDiv w:val="1"/>
      <w:marLeft w:val="0"/>
      <w:marRight w:val="0"/>
      <w:marTop w:val="0"/>
      <w:marBottom w:val="0"/>
      <w:divBdr>
        <w:top w:val="none" w:sz="0" w:space="0" w:color="auto"/>
        <w:left w:val="none" w:sz="0" w:space="0" w:color="auto"/>
        <w:bottom w:val="none" w:sz="0" w:space="0" w:color="auto"/>
        <w:right w:val="none" w:sz="0" w:space="0" w:color="auto"/>
      </w:divBdr>
    </w:div>
    <w:div w:id="1068571094">
      <w:bodyDiv w:val="1"/>
      <w:marLeft w:val="0"/>
      <w:marRight w:val="0"/>
      <w:marTop w:val="0"/>
      <w:marBottom w:val="0"/>
      <w:divBdr>
        <w:top w:val="none" w:sz="0" w:space="0" w:color="auto"/>
        <w:left w:val="none" w:sz="0" w:space="0" w:color="auto"/>
        <w:bottom w:val="none" w:sz="0" w:space="0" w:color="auto"/>
        <w:right w:val="none" w:sz="0" w:space="0" w:color="auto"/>
      </w:divBdr>
    </w:div>
    <w:div w:id="1069186223">
      <w:bodyDiv w:val="1"/>
      <w:marLeft w:val="0"/>
      <w:marRight w:val="0"/>
      <w:marTop w:val="0"/>
      <w:marBottom w:val="0"/>
      <w:divBdr>
        <w:top w:val="none" w:sz="0" w:space="0" w:color="auto"/>
        <w:left w:val="none" w:sz="0" w:space="0" w:color="auto"/>
        <w:bottom w:val="none" w:sz="0" w:space="0" w:color="auto"/>
        <w:right w:val="none" w:sz="0" w:space="0" w:color="auto"/>
      </w:divBdr>
    </w:div>
    <w:div w:id="1070034255">
      <w:bodyDiv w:val="1"/>
      <w:marLeft w:val="0"/>
      <w:marRight w:val="0"/>
      <w:marTop w:val="0"/>
      <w:marBottom w:val="0"/>
      <w:divBdr>
        <w:top w:val="none" w:sz="0" w:space="0" w:color="auto"/>
        <w:left w:val="none" w:sz="0" w:space="0" w:color="auto"/>
        <w:bottom w:val="none" w:sz="0" w:space="0" w:color="auto"/>
        <w:right w:val="none" w:sz="0" w:space="0" w:color="auto"/>
      </w:divBdr>
    </w:div>
    <w:div w:id="1071077644">
      <w:bodyDiv w:val="1"/>
      <w:marLeft w:val="0"/>
      <w:marRight w:val="0"/>
      <w:marTop w:val="0"/>
      <w:marBottom w:val="0"/>
      <w:divBdr>
        <w:top w:val="none" w:sz="0" w:space="0" w:color="auto"/>
        <w:left w:val="none" w:sz="0" w:space="0" w:color="auto"/>
        <w:bottom w:val="none" w:sz="0" w:space="0" w:color="auto"/>
        <w:right w:val="none" w:sz="0" w:space="0" w:color="auto"/>
      </w:divBdr>
    </w:div>
    <w:div w:id="1072003203">
      <w:bodyDiv w:val="1"/>
      <w:marLeft w:val="0"/>
      <w:marRight w:val="0"/>
      <w:marTop w:val="0"/>
      <w:marBottom w:val="0"/>
      <w:divBdr>
        <w:top w:val="none" w:sz="0" w:space="0" w:color="auto"/>
        <w:left w:val="none" w:sz="0" w:space="0" w:color="auto"/>
        <w:bottom w:val="none" w:sz="0" w:space="0" w:color="auto"/>
        <w:right w:val="none" w:sz="0" w:space="0" w:color="auto"/>
      </w:divBdr>
    </w:div>
    <w:div w:id="1072389971">
      <w:bodyDiv w:val="1"/>
      <w:marLeft w:val="0"/>
      <w:marRight w:val="0"/>
      <w:marTop w:val="0"/>
      <w:marBottom w:val="0"/>
      <w:divBdr>
        <w:top w:val="none" w:sz="0" w:space="0" w:color="auto"/>
        <w:left w:val="none" w:sz="0" w:space="0" w:color="auto"/>
        <w:bottom w:val="none" w:sz="0" w:space="0" w:color="auto"/>
        <w:right w:val="none" w:sz="0" w:space="0" w:color="auto"/>
      </w:divBdr>
    </w:div>
    <w:div w:id="1072774752">
      <w:bodyDiv w:val="1"/>
      <w:marLeft w:val="0"/>
      <w:marRight w:val="0"/>
      <w:marTop w:val="0"/>
      <w:marBottom w:val="0"/>
      <w:divBdr>
        <w:top w:val="none" w:sz="0" w:space="0" w:color="auto"/>
        <w:left w:val="none" w:sz="0" w:space="0" w:color="auto"/>
        <w:bottom w:val="none" w:sz="0" w:space="0" w:color="auto"/>
        <w:right w:val="none" w:sz="0" w:space="0" w:color="auto"/>
      </w:divBdr>
    </w:div>
    <w:div w:id="1074744858">
      <w:bodyDiv w:val="1"/>
      <w:marLeft w:val="0"/>
      <w:marRight w:val="0"/>
      <w:marTop w:val="0"/>
      <w:marBottom w:val="0"/>
      <w:divBdr>
        <w:top w:val="none" w:sz="0" w:space="0" w:color="auto"/>
        <w:left w:val="none" w:sz="0" w:space="0" w:color="auto"/>
        <w:bottom w:val="none" w:sz="0" w:space="0" w:color="auto"/>
        <w:right w:val="none" w:sz="0" w:space="0" w:color="auto"/>
      </w:divBdr>
    </w:div>
    <w:div w:id="1076393361">
      <w:bodyDiv w:val="1"/>
      <w:marLeft w:val="0"/>
      <w:marRight w:val="0"/>
      <w:marTop w:val="0"/>
      <w:marBottom w:val="0"/>
      <w:divBdr>
        <w:top w:val="none" w:sz="0" w:space="0" w:color="auto"/>
        <w:left w:val="none" w:sz="0" w:space="0" w:color="auto"/>
        <w:bottom w:val="none" w:sz="0" w:space="0" w:color="auto"/>
        <w:right w:val="none" w:sz="0" w:space="0" w:color="auto"/>
      </w:divBdr>
    </w:div>
    <w:div w:id="1077947097">
      <w:bodyDiv w:val="1"/>
      <w:marLeft w:val="0"/>
      <w:marRight w:val="0"/>
      <w:marTop w:val="0"/>
      <w:marBottom w:val="0"/>
      <w:divBdr>
        <w:top w:val="none" w:sz="0" w:space="0" w:color="auto"/>
        <w:left w:val="none" w:sz="0" w:space="0" w:color="auto"/>
        <w:bottom w:val="none" w:sz="0" w:space="0" w:color="auto"/>
        <w:right w:val="none" w:sz="0" w:space="0" w:color="auto"/>
      </w:divBdr>
    </w:div>
    <w:div w:id="1079446149">
      <w:bodyDiv w:val="1"/>
      <w:marLeft w:val="0"/>
      <w:marRight w:val="0"/>
      <w:marTop w:val="0"/>
      <w:marBottom w:val="0"/>
      <w:divBdr>
        <w:top w:val="none" w:sz="0" w:space="0" w:color="auto"/>
        <w:left w:val="none" w:sz="0" w:space="0" w:color="auto"/>
        <w:bottom w:val="none" w:sz="0" w:space="0" w:color="auto"/>
        <w:right w:val="none" w:sz="0" w:space="0" w:color="auto"/>
      </w:divBdr>
    </w:div>
    <w:div w:id="1080784882">
      <w:bodyDiv w:val="1"/>
      <w:marLeft w:val="0"/>
      <w:marRight w:val="0"/>
      <w:marTop w:val="0"/>
      <w:marBottom w:val="0"/>
      <w:divBdr>
        <w:top w:val="none" w:sz="0" w:space="0" w:color="auto"/>
        <w:left w:val="none" w:sz="0" w:space="0" w:color="auto"/>
        <w:bottom w:val="none" w:sz="0" w:space="0" w:color="auto"/>
        <w:right w:val="none" w:sz="0" w:space="0" w:color="auto"/>
      </w:divBdr>
    </w:div>
    <w:div w:id="1081371969">
      <w:bodyDiv w:val="1"/>
      <w:marLeft w:val="0"/>
      <w:marRight w:val="0"/>
      <w:marTop w:val="0"/>
      <w:marBottom w:val="0"/>
      <w:divBdr>
        <w:top w:val="none" w:sz="0" w:space="0" w:color="auto"/>
        <w:left w:val="none" w:sz="0" w:space="0" w:color="auto"/>
        <w:bottom w:val="none" w:sz="0" w:space="0" w:color="auto"/>
        <w:right w:val="none" w:sz="0" w:space="0" w:color="auto"/>
      </w:divBdr>
    </w:div>
    <w:div w:id="1081680263">
      <w:bodyDiv w:val="1"/>
      <w:marLeft w:val="0"/>
      <w:marRight w:val="0"/>
      <w:marTop w:val="0"/>
      <w:marBottom w:val="0"/>
      <w:divBdr>
        <w:top w:val="none" w:sz="0" w:space="0" w:color="auto"/>
        <w:left w:val="none" w:sz="0" w:space="0" w:color="auto"/>
        <w:bottom w:val="none" w:sz="0" w:space="0" w:color="auto"/>
        <w:right w:val="none" w:sz="0" w:space="0" w:color="auto"/>
      </w:divBdr>
    </w:div>
    <w:div w:id="1082412038">
      <w:bodyDiv w:val="1"/>
      <w:marLeft w:val="0"/>
      <w:marRight w:val="0"/>
      <w:marTop w:val="0"/>
      <w:marBottom w:val="0"/>
      <w:divBdr>
        <w:top w:val="none" w:sz="0" w:space="0" w:color="auto"/>
        <w:left w:val="none" w:sz="0" w:space="0" w:color="auto"/>
        <w:bottom w:val="none" w:sz="0" w:space="0" w:color="auto"/>
        <w:right w:val="none" w:sz="0" w:space="0" w:color="auto"/>
      </w:divBdr>
    </w:div>
    <w:div w:id="1083648486">
      <w:bodyDiv w:val="1"/>
      <w:marLeft w:val="0"/>
      <w:marRight w:val="0"/>
      <w:marTop w:val="0"/>
      <w:marBottom w:val="0"/>
      <w:divBdr>
        <w:top w:val="none" w:sz="0" w:space="0" w:color="auto"/>
        <w:left w:val="none" w:sz="0" w:space="0" w:color="auto"/>
        <w:bottom w:val="none" w:sz="0" w:space="0" w:color="auto"/>
        <w:right w:val="none" w:sz="0" w:space="0" w:color="auto"/>
      </w:divBdr>
    </w:div>
    <w:div w:id="1084957464">
      <w:bodyDiv w:val="1"/>
      <w:marLeft w:val="0"/>
      <w:marRight w:val="0"/>
      <w:marTop w:val="0"/>
      <w:marBottom w:val="0"/>
      <w:divBdr>
        <w:top w:val="none" w:sz="0" w:space="0" w:color="auto"/>
        <w:left w:val="none" w:sz="0" w:space="0" w:color="auto"/>
        <w:bottom w:val="none" w:sz="0" w:space="0" w:color="auto"/>
        <w:right w:val="none" w:sz="0" w:space="0" w:color="auto"/>
      </w:divBdr>
    </w:div>
    <w:div w:id="1085107238">
      <w:bodyDiv w:val="1"/>
      <w:marLeft w:val="0"/>
      <w:marRight w:val="0"/>
      <w:marTop w:val="0"/>
      <w:marBottom w:val="0"/>
      <w:divBdr>
        <w:top w:val="none" w:sz="0" w:space="0" w:color="auto"/>
        <w:left w:val="none" w:sz="0" w:space="0" w:color="auto"/>
        <w:bottom w:val="none" w:sz="0" w:space="0" w:color="auto"/>
        <w:right w:val="none" w:sz="0" w:space="0" w:color="auto"/>
      </w:divBdr>
    </w:div>
    <w:div w:id="1085565547">
      <w:bodyDiv w:val="1"/>
      <w:marLeft w:val="0"/>
      <w:marRight w:val="0"/>
      <w:marTop w:val="0"/>
      <w:marBottom w:val="0"/>
      <w:divBdr>
        <w:top w:val="none" w:sz="0" w:space="0" w:color="auto"/>
        <w:left w:val="none" w:sz="0" w:space="0" w:color="auto"/>
        <w:bottom w:val="none" w:sz="0" w:space="0" w:color="auto"/>
        <w:right w:val="none" w:sz="0" w:space="0" w:color="auto"/>
      </w:divBdr>
    </w:div>
    <w:div w:id="1086537521">
      <w:bodyDiv w:val="1"/>
      <w:marLeft w:val="0"/>
      <w:marRight w:val="0"/>
      <w:marTop w:val="0"/>
      <w:marBottom w:val="0"/>
      <w:divBdr>
        <w:top w:val="none" w:sz="0" w:space="0" w:color="auto"/>
        <w:left w:val="none" w:sz="0" w:space="0" w:color="auto"/>
        <w:bottom w:val="none" w:sz="0" w:space="0" w:color="auto"/>
        <w:right w:val="none" w:sz="0" w:space="0" w:color="auto"/>
      </w:divBdr>
    </w:div>
    <w:div w:id="1087535739">
      <w:bodyDiv w:val="1"/>
      <w:marLeft w:val="0"/>
      <w:marRight w:val="0"/>
      <w:marTop w:val="0"/>
      <w:marBottom w:val="0"/>
      <w:divBdr>
        <w:top w:val="none" w:sz="0" w:space="0" w:color="auto"/>
        <w:left w:val="none" w:sz="0" w:space="0" w:color="auto"/>
        <w:bottom w:val="none" w:sz="0" w:space="0" w:color="auto"/>
        <w:right w:val="none" w:sz="0" w:space="0" w:color="auto"/>
      </w:divBdr>
    </w:div>
    <w:div w:id="1091588477">
      <w:bodyDiv w:val="1"/>
      <w:marLeft w:val="0"/>
      <w:marRight w:val="0"/>
      <w:marTop w:val="0"/>
      <w:marBottom w:val="0"/>
      <w:divBdr>
        <w:top w:val="none" w:sz="0" w:space="0" w:color="auto"/>
        <w:left w:val="none" w:sz="0" w:space="0" w:color="auto"/>
        <w:bottom w:val="none" w:sz="0" w:space="0" w:color="auto"/>
        <w:right w:val="none" w:sz="0" w:space="0" w:color="auto"/>
      </w:divBdr>
    </w:div>
    <w:div w:id="1092821098">
      <w:bodyDiv w:val="1"/>
      <w:marLeft w:val="0"/>
      <w:marRight w:val="0"/>
      <w:marTop w:val="0"/>
      <w:marBottom w:val="0"/>
      <w:divBdr>
        <w:top w:val="none" w:sz="0" w:space="0" w:color="auto"/>
        <w:left w:val="none" w:sz="0" w:space="0" w:color="auto"/>
        <w:bottom w:val="none" w:sz="0" w:space="0" w:color="auto"/>
        <w:right w:val="none" w:sz="0" w:space="0" w:color="auto"/>
      </w:divBdr>
    </w:div>
    <w:div w:id="1093480169">
      <w:bodyDiv w:val="1"/>
      <w:marLeft w:val="0"/>
      <w:marRight w:val="0"/>
      <w:marTop w:val="0"/>
      <w:marBottom w:val="0"/>
      <w:divBdr>
        <w:top w:val="none" w:sz="0" w:space="0" w:color="auto"/>
        <w:left w:val="none" w:sz="0" w:space="0" w:color="auto"/>
        <w:bottom w:val="none" w:sz="0" w:space="0" w:color="auto"/>
        <w:right w:val="none" w:sz="0" w:space="0" w:color="auto"/>
      </w:divBdr>
    </w:div>
    <w:div w:id="1093627264">
      <w:bodyDiv w:val="1"/>
      <w:marLeft w:val="0"/>
      <w:marRight w:val="0"/>
      <w:marTop w:val="0"/>
      <w:marBottom w:val="0"/>
      <w:divBdr>
        <w:top w:val="none" w:sz="0" w:space="0" w:color="auto"/>
        <w:left w:val="none" w:sz="0" w:space="0" w:color="auto"/>
        <w:bottom w:val="none" w:sz="0" w:space="0" w:color="auto"/>
        <w:right w:val="none" w:sz="0" w:space="0" w:color="auto"/>
      </w:divBdr>
    </w:div>
    <w:div w:id="1095252476">
      <w:bodyDiv w:val="1"/>
      <w:marLeft w:val="0"/>
      <w:marRight w:val="0"/>
      <w:marTop w:val="0"/>
      <w:marBottom w:val="0"/>
      <w:divBdr>
        <w:top w:val="none" w:sz="0" w:space="0" w:color="auto"/>
        <w:left w:val="none" w:sz="0" w:space="0" w:color="auto"/>
        <w:bottom w:val="none" w:sz="0" w:space="0" w:color="auto"/>
        <w:right w:val="none" w:sz="0" w:space="0" w:color="auto"/>
      </w:divBdr>
      <w:divsChild>
        <w:div w:id="1077247765">
          <w:marLeft w:val="0"/>
          <w:marRight w:val="0"/>
          <w:marTop w:val="0"/>
          <w:marBottom w:val="0"/>
          <w:divBdr>
            <w:top w:val="none" w:sz="0" w:space="0" w:color="auto"/>
            <w:left w:val="none" w:sz="0" w:space="0" w:color="auto"/>
            <w:bottom w:val="none" w:sz="0" w:space="0" w:color="auto"/>
            <w:right w:val="none" w:sz="0" w:space="0" w:color="auto"/>
          </w:divBdr>
        </w:div>
      </w:divsChild>
    </w:div>
    <w:div w:id="1095859618">
      <w:bodyDiv w:val="1"/>
      <w:marLeft w:val="0"/>
      <w:marRight w:val="0"/>
      <w:marTop w:val="0"/>
      <w:marBottom w:val="0"/>
      <w:divBdr>
        <w:top w:val="none" w:sz="0" w:space="0" w:color="auto"/>
        <w:left w:val="none" w:sz="0" w:space="0" w:color="auto"/>
        <w:bottom w:val="none" w:sz="0" w:space="0" w:color="auto"/>
        <w:right w:val="none" w:sz="0" w:space="0" w:color="auto"/>
      </w:divBdr>
    </w:div>
    <w:div w:id="1096440914">
      <w:bodyDiv w:val="1"/>
      <w:marLeft w:val="0"/>
      <w:marRight w:val="0"/>
      <w:marTop w:val="0"/>
      <w:marBottom w:val="0"/>
      <w:divBdr>
        <w:top w:val="none" w:sz="0" w:space="0" w:color="auto"/>
        <w:left w:val="none" w:sz="0" w:space="0" w:color="auto"/>
        <w:bottom w:val="none" w:sz="0" w:space="0" w:color="auto"/>
        <w:right w:val="none" w:sz="0" w:space="0" w:color="auto"/>
      </w:divBdr>
    </w:div>
    <w:div w:id="1097600031">
      <w:bodyDiv w:val="1"/>
      <w:marLeft w:val="0"/>
      <w:marRight w:val="0"/>
      <w:marTop w:val="0"/>
      <w:marBottom w:val="0"/>
      <w:divBdr>
        <w:top w:val="none" w:sz="0" w:space="0" w:color="auto"/>
        <w:left w:val="none" w:sz="0" w:space="0" w:color="auto"/>
        <w:bottom w:val="none" w:sz="0" w:space="0" w:color="auto"/>
        <w:right w:val="none" w:sz="0" w:space="0" w:color="auto"/>
      </w:divBdr>
    </w:div>
    <w:div w:id="1100225269">
      <w:bodyDiv w:val="1"/>
      <w:marLeft w:val="0"/>
      <w:marRight w:val="0"/>
      <w:marTop w:val="0"/>
      <w:marBottom w:val="0"/>
      <w:divBdr>
        <w:top w:val="none" w:sz="0" w:space="0" w:color="auto"/>
        <w:left w:val="none" w:sz="0" w:space="0" w:color="auto"/>
        <w:bottom w:val="none" w:sz="0" w:space="0" w:color="auto"/>
        <w:right w:val="none" w:sz="0" w:space="0" w:color="auto"/>
      </w:divBdr>
    </w:div>
    <w:div w:id="1101074477">
      <w:bodyDiv w:val="1"/>
      <w:marLeft w:val="0"/>
      <w:marRight w:val="0"/>
      <w:marTop w:val="0"/>
      <w:marBottom w:val="0"/>
      <w:divBdr>
        <w:top w:val="none" w:sz="0" w:space="0" w:color="auto"/>
        <w:left w:val="none" w:sz="0" w:space="0" w:color="auto"/>
        <w:bottom w:val="none" w:sz="0" w:space="0" w:color="auto"/>
        <w:right w:val="none" w:sz="0" w:space="0" w:color="auto"/>
      </w:divBdr>
      <w:divsChild>
        <w:div w:id="1879394077">
          <w:marLeft w:val="0"/>
          <w:marRight w:val="0"/>
          <w:marTop w:val="0"/>
          <w:marBottom w:val="0"/>
          <w:divBdr>
            <w:top w:val="none" w:sz="0" w:space="0" w:color="auto"/>
            <w:left w:val="none" w:sz="0" w:space="0" w:color="auto"/>
            <w:bottom w:val="none" w:sz="0" w:space="0" w:color="auto"/>
            <w:right w:val="none" w:sz="0" w:space="0" w:color="auto"/>
          </w:divBdr>
        </w:div>
      </w:divsChild>
    </w:div>
    <w:div w:id="1102839947">
      <w:bodyDiv w:val="1"/>
      <w:marLeft w:val="0"/>
      <w:marRight w:val="0"/>
      <w:marTop w:val="0"/>
      <w:marBottom w:val="0"/>
      <w:divBdr>
        <w:top w:val="none" w:sz="0" w:space="0" w:color="auto"/>
        <w:left w:val="none" w:sz="0" w:space="0" w:color="auto"/>
        <w:bottom w:val="none" w:sz="0" w:space="0" w:color="auto"/>
        <w:right w:val="none" w:sz="0" w:space="0" w:color="auto"/>
      </w:divBdr>
    </w:div>
    <w:div w:id="1103569672">
      <w:bodyDiv w:val="1"/>
      <w:marLeft w:val="0"/>
      <w:marRight w:val="0"/>
      <w:marTop w:val="0"/>
      <w:marBottom w:val="0"/>
      <w:divBdr>
        <w:top w:val="none" w:sz="0" w:space="0" w:color="auto"/>
        <w:left w:val="none" w:sz="0" w:space="0" w:color="auto"/>
        <w:bottom w:val="none" w:sz="0" w:space="0" w:color="auto"/>
        <w:right w:val="none" w:sz="0" w:space="0" w:color="auto"/>
      </w:divBdr>
    </w:div>
    <w:div w:id="1103651277">
      <w:bodyDiv w:val="1"/>
      <w:marLeft w:val="0"/>
      <w:marRight w:val="0"/>
      <w:marTop w:val="0"/>
      <w:marBottom w:val="0"/>
      <w:divBdr>
        <w:top w:val="none" w:sz="0" w:space="0" w:color="auto"/>
        <w:left w:val="none" w:sz="0" w:space="0" w:color="auto"/>
        <w:bottom w:val="none" w:sz="0" w:space="0" w:color="auto"/>
        <w:right w:val="none" w:sz="0" w:space="0" w:color="auto"/>
      </w:divBdr>
    </w:div>
    <w:div w:id="1105735684">
      <w:bodyDiv w:val="1"/>
      <w:marLeft w:val="0"/>
      <w:marRight w:val="0"/>
      <w:marTop w:val="0"/>
      <w:marBottom w:val="0"/>
      <w:divBdr>
        <w:top w:val="none" w:sz="0" w:space="0" w:color="auto"/>
        <w:left w:val="none" w:sz="0" w:space="0" w:color="auto"/>
        <w:bottom w:val="none" w:sz="0" w:space="0" w:color="auto"/>
        <w:right w:val="none" w:sz="0" w:space="0" w:color="auto"/>
      </w:divBdr>
    </w:div>
    <w:div w:id="1106540702">
      <w:bodyDiv w:val="1"/>
      <w:marLeft w:val="0"/>
      <w:marRight w:val="0"/>
      <w:marTop w:val="0"/>
      <w:marBottom w:val="0"/>
      <w:divBdr>
        <w:top w:val="none" w:sz="0" w:space="0" w:color="auto"/>
        <w:left w:val="none" w:sz="0" w:space="0" w:color="auto"/>
        <w:bottom w:val="none" w:sz="0" w:space="0" w:color="auto"/>
        <w:right w:val="none" w:sz="0" w:space="0" w:color="auto"/>
      </w:divBdr>
    </w:div>
    <w:div w:id="1110202137">
      <w:bodyDiv w:val="1"/>
      <w:marLeft w:val="0"/>
      <w:marRight w:val="0"/>
      <w:marTop w:val="0"/>
      <w:marBottom w:val="0"/>
      <w:divBdr>
        <w:top w:val="none" w:sz="0" w:space="0" w:color="auto"/>
        <w:left w:val="none" w:sz="0" w:space="0" w:color="auto"/>
        <w:bottom w:val="none" w:sz="0" w:space="0" w:color="auto"/>
        <w:right w:val="none" w:sz="0" w:space="0" w:color="auto"/>
      </w:divBdr>
    </w:div>
    <w:div w:id="1111434336">
      <w:bodyDiv w:val="1"/>
      <w:marLeft w:val="0"/>
      <w:marRight w:val="0"/>
      <w:marTop w:val="0"/>
      <w:marBottom w:val="0"/>
      <w:divBdr>
        <w:top w:val="none" w:sz="0" w:space="0" w:color="auto"/>
        <w:left w:val="none" w:sz="0" w:space="0" w:color="auto"/>
        <w:bottom w:val="none" w:sz="0" w:space="0" w:color="auto"/>
        <w:right w:val="none" w:sz="0" w:space="0" w:color="auto"/>
      </w:divBdr>
    </w:div>
    <w:div w:id="1112358217">
      <w:bodyDiv w:val="1"/>
      <w:marLeft w:val="0"/>
      <w:marRight w:val="0"/>
      <w:marTop w:val="0"/>
      <w:marBottom w:val="0"/>
      <w:divBdr>
        <w:top w:val="none" w:sz="0" w:space="0" w:color="auto"/>
        <w:left w:val="none" w:sz="0" w:space="0" w:color="auto"/>
        <w:bottom w:val="none" w:sz="0" w:space="0" w:color="auto"/>
        <w:right w:val="none" w:sz="0" w:space="0" w:color="auto"/>
      </w:divBdr>
    </w:div>
    <w:div w:id="1112939792">
      <w:bodyDiv w:val="1"/>
      <w:marLeft w:val="0"/>
      <w:marRight w:val="0"/>
      <w:marTop w:val="0"/>
      <w:marBottom w:val="0"/>
      <w:divBdr>
        <w:top w:val="none" w:sz="0" w:space="0" w:color="auto"/>
        <w:left w:val="none" w:sz="0" w:space="0" w:color="auto"/>
        <w:bottom w:val="none" w:sz="0" w:space="0" w:color="auto"/>
        <w:right w:val="none" w:sz="0" w:space="0" w:color="auto"/>
      </w:divBdr>
    </w:div>
    <w:div w:id="1114399107">
      <w:bodyDiv w:val="1"/>
      <w:marLeft w:val="0"/>
      <w:marRight w:val="0"/>
      <w:marTop w:val="0"/>
      <w:marBottom w:val="0"/>
      <w:divBdr>
        <w:top w:val="none" w:sz="0" w:space="0" w:color="auto"/>
        <w:left w:val="none" w:sz="0" w:space="0" w:color="auto"/>
        <w:bottom w:val="none" w:sz="0" w:space="0" w:color="auto"/>
        <w:right w:val="none" w:sz="0" w:space="0" w:color="auto"/>
      </w:divBdr>
    </w:div>
    <w:div w:id="1117141550">
      <w:bodyDiv w:val="1"/>
      <w:marLeft w:val="0"/>
      <w:marRight w:val="0"/>
      <w:marTop w:val="0"/>
      <w:marBottom w:val="0"/>
      <w:divBdr>
        <w:top w:val="none" w:sz="0" w:space="0" w:color="auto"/>
        <w:left w:val="none" w:sz="0" w:space="0" w:color="auto"/>
        <w:bottom w:val="none" w:sz="0" w:space="0" w:color="auto"/>
        <w:right w:val="none" w:sz="0" w:space="0" w:color="auto"/>
      </w:divBdr>
    </w:div>
    <w:div w:id="1124273700">
      <w:bodyDiv w:val="1"/>
      <w:marLeft w:val="0"/>
      <w:marRight w:val="0"/>
      <w:marTop w:val="0"/>
      <w:marBottom w:val="0"/>
      <w:divBdr>
        <w:top w:val="none" w:sz="0" w:space="0" w:color="auto"/>
        <w:left w:val="none" w:sz="0" w:space="0" w:color="auto"/>
        <w:bottom w:val="none" w:sz="0" w:space="0" w:color="auto"/>
        <w:right w:val="none" w:sz="0" w:space="0" w:color="auto"/>
      </w:divBdr>
    </w:div>
    <w:div w:id="1125268214">
      <w:bodyDiv w:val="1"/>
      <w:marLeft w:val="0"/>
      <w:marRight w:val="0"/>
      <w:marTop w:val="0"/>
      <w:marBottom w:val="0"/>
      <w:divBdr>
        <w:top w:val="none" w:sz="0" w:space="0" w:color="auto"/>
        <w:left w:val="none" w:sz="0" w:space="0" w:color="auto"/>
        <w:bottom w:val="none" w:sz="0" w:space="0" w:color="auto"/>
        <w:right w:val="none" w:sz="0" w:space="0" w:color="auto"/>
      </w:divBdr>
    </w:div>
    <w:div w:id="1125545659">
      <w:bodyDiv w:val="1"/>
      <w:marLeft w:val="0"/>
      <w:marRight w:val="0"/>
      <w:marTop w:val="0"/>
      <w:marBottom w:val="0"/>
      <w:divBdr>
        <w:top w:val="none" w:sz="0" w:space="0" w:color="auto"/>
        <w:left w:val="none" w:sz="0" w:space="0" w:color="auto"/>
        <w:bottom w:val="none" w:sz="0" w:space="0" w:color="auto"/>
        <w:right w:val="none" w:sz="0" w:space="0" w:color="auto"/>
      </w:divBdr>
    </w:div>
    <w:div w:id="1127628042">
      <w:bodyDiv w:val="1"/>
      <w:marLeft w:val="0"/>
      <w:marRight w:val="0"/>
      <w:marTop w:val="0"/>
      <w:marBottom w:val="0"/>
      <w:divBdr>
        <w:top w:val="none" w:sz="0" w:space="0" w:color="auto"/>
        <w:left w:val="none" w:sz="0" w:space="0" w:color="auto"/>
        <w:bottom w:val="none" w:sz="0" w:space="0" w:color="auto"/>
        <w:right w:val="none" w:sz="0" w:space="0" w:color="auto"/>
      </w:divBdr>
    </w:div>
    <w:div w:id="1130052209">
      <w:bodyDiv w:val="1"/>
      <w:marLeft w:val="0"/>
      <w:marRight w:val="0"/>
      <w:marTop w:val="0"/>
      <w:marBottom w:val="0"/>
      <w:divBdr>
        <w:top w:val="none" w:sz="0" w:space="0" w:color="auto"/>
        <w:left w:val="none" w:sz="0" w:space="0" w:color="auto"/>
        <w:bottom w:val="none" w:sz="0" w:space="0" w:color="auto"/>
        <w:right w:val="none" w:sz="0" w:space="0" w:color="auto"/>
      </w:divBdr>
    </w:div>
    <w:div w:id="1130437914">
      <w:bodyDiv w:val="1"/>
      <w:marLeft w:val="0"/>
      <w:marRight w:val="0"/>
      <w:marTop w:val="0"/>
      <w:marBottom w:val="0"/>
      <w:divBdr>
        <w:top w:val="none" w:sz="0" w:space="0" w:color="auto"/>
        <w:left w:val="none" w:sz="0" w:space="0" w:color="auto"/>
        <w:bottom w:val="none" w:sz="0" w:space="0" w:color="auto"/>
        <w:right w:val="none" w:sz="0" w:space="0" w:color="auto"/>
      </w:divBdr>
    </w:div>
    <w:div w:id="1131052214">
      <w:bodyDiv w:val="1"/>
      <w:marLeft w:val="0"/>
      <w:marRight w:val="0"/>
      <w:marTop w:val="0"/>
      <w:marBottom w:val="0"/>
      <w:divBdr>
        <w:top w:val="none" w:sz="0" w:space="0" w:color="auto"/>
        <w:left w:val="none" w:sz="0" w:space="0" w:color="auto"/>
        <w:bottom w:val="none" w:sz="0" w:space="0" w:color="auto"/>
        <w:right w:val="none" w:sz="0" w:space="0" w:color="auto"/>
      </w:divBdr>
    </w:div>
    <w:div w:id="1131098720">
      <w:bodyDiv w:val="1"/>
      <w:marLeft w:val="0"/>
      <w:marRight w:val="0"/>
      <w:marTop w:val="0"/>
      <w:marBottom w:val="0"/>
      <w:divBdr>
        <w:top w:val="none" w:sz="0" w:space="0" w:color="auto"/>
        <w:left w:val="none" w:sz="0" w:space="0" w:color="auto"/>
        <w:bottom w:val="none" w:sz="0" w:space="0" w:color="auto"/>
        <w:right w:val="none" w:sz="0" w:space="0" w:color="auto"/>
      </w:divBdr>
    </w:div>
    <w:div w:id="1132482602">
      <w:bodyDiv w:val="1"/>
      <w:marLeft w:val="0"/>
      <w:marRight w:val="0"/>
      <w:marTop w:val="0"/>
      <w:marBottom w:val="0"/>
      <w:divBdr>
        <w:top w:val="none" w:sz="0" w:space="0" w:color="auto"/>
        <w:left w:val="none" w:sz="0" w:space="0" w:color="auto"/>
        <w:bottom w:val="none" w:sz="0" w:space="0" w:color="auto"/>
        <w:right w:val="none" w:sz="0" w:space="0" w:color="auto"/>
      </w:divBdr>
    </w:div>
    <w:div w:id="1133251145">
      <w:bodyDiv w:val="1"/>
      <w:marLeft w:val="0"/>
      <w:marRight w:val="0"/>
      <w:marTop w:val="0"/>
      <w:marBottom w:val="0"/>
      <w:divBdr>
        <w:top w:val="none" w:sz="0" w:space="0" w:color="auto"/>
        <w:left w:val="none" w:sz="0" w:space="0" w:color="auto"/>
        <w:bottom w:val="none" w:sz="0" w:space="0" w:color="auto"/>
        <w:right w:val="none" w:sz="0" w:space="0" w:color="auto"/>
      </w:divBdr>
    </w:div>
    <w:div w:id="1136408843">
      <w:bodyDiv w:val="1"/>
      <w:marLeft w:val="0"/>
      <w:marRight w:val="0"/>
      <w:marTop w:val="0"/>
      <w:marBottom w:val="0"/>
      <w:divBdr>
        <w:top w:val="none" w:sz="0" w:space="0" w:color="auto"/>
        <w:left w:val="none" w:sz="0" w:space="0" w:color="auto"/>
        <w:bottom w:val="none" w:sz="0" w:space="0" w:color="auto"/>
        <w:right w:val="none" w:sz="0" w:space="0" w:color="auto"/>
      </w:divBdr>
    </w:div>
    <w:div w:id="1137719301">
      <w:bodyDiv w:val="1"/>
      <w:marLeft w:val="0"/>
      <w:marRight w:val="0"/>
      <w:marTop w:val="0"/>
      <w:marBottom w:val="0"/>
      <w:divBdr>
        <w:top w:val="none" w:sz="0" w:space="0" w:color="auto"/>
        <w:left w:val="none" w:sz="0" w:space="0" w:color="auto"/>
        <w:bottom w:val="none" w:sz="0" w:space="0" w:color="auto"/>
        <w:right w:val="none" w:sz="0" w:space="0" w:color="auto"/>
      </w:divBdr>
    </w:div>
    <w:div w:id="1137726510">
      <w:bodyDiv w:val="1"/>
      <w:marLeft w:val="0"/>
      <w:marRight w:val="0"/>
      <w:marTop w:val="0"/>
      <w:marBottom w:val="0"/>
      <w:divBdr>
        <w:top w:val="none" w:sz="0" w:space="0" w:color="auto"/>
        <w:left w:val="none" w:sz="0" w:space="0" w:color="auto"/>
        <w:bottom w:val="none" w:sz="0" w:space="0" w:color="auto"/>
        <w:right w:val="none" w:sz="0" w:space="0" w:color="auto"/>
      </w:divBdr>
    </w:div>
    <w:div w:id="1138037053">
      <w:bodyDiv w:val="1"/>
      <w:marLeft w:val="0"/>
      <w:marRight w:val="0"/>
      <w:marTop w:val="0"/>
      <w:marBottom w:val="0"/>
      <w:divBdr>
        <w:top w:val="none" w:sz="0" w:space="0" w:color="auto"/>
        <w:left w:val="none" w:sz="0" w:space="0" w:color="auto"/>
        <w:bottom w:val="none" w:sz="0" w:space="0" w:color="auto"/>
        <w:right w:val="none" w:sz="0" w:space="0" w:color="auto"/>
      </w:divBdr>
    </w:div>
    <w:div w:id="1142120511">
      <w:bodyDiv w:val="1"/>
      <w:marLeft w:val="0"/>
      <w:marRight w:val="0"/>
      <w:marTop w:val="0"/>
      <w:marBottom w:val="0"/>
      <w:divBdr>
        <w:top w:val="none" w:sz="0" w:space="0" w:color="auto"/>
        <w:left w:val="none" w:sz="0" w:space="0" w:color="auto"/>
        <w:bottom w:val="none" w:sz="0" w:space="0" w:color="auto"/>
        <w:right w:val="none" w:sz="0" w:space="0" w:color="auto"/>
      </w:divBdr>
    </w:div>
    <w:div w:id="1142237557">
      <w:bodyDiv w:val="1"/>
      <w:marLeft w:val="0"/>
      <w:marRight w:val="0"/>
      <w:marTop w:val="0"/>
      <w:marBottom w:val="0"/>
      <w:divBdr>
        <w:top w:val="none" w:sz="0" w:space="0" w:color="auto"/>
        <w:left w:val="none" w:sz="0" w:space="0" w:color="auto"/>
        <w:bottom w:val="none" w:sz="0" w:space="0" w:color="auto"/>
        <w:right w:val="none" w:sz="0" w:space="0" w:color="auto"/>
      </w:divBdr>
    </w:div>
    <w:div w:id="1143497632">
      <w:bodyDiv w:val="1"/>
      <w:marLeft w:val="0"/>
      <w:marRight w:val="0"/>
      <w:marTop w:val="0"/>
      <w:marBottom w:val="0"/>
      <w:divBdr>
        <w:top w:val="none" w:sz="0" w:space="0" w:color="auto"/>
        <w:left w:val="none" w:sz="0" w:space="0" w:color="auto"/>
        <w:bottom w:val="none" w:sz="0" w:space="0" w:color="auto"/>
        <w:right w:val="none" w:sz="0" w:space="0" w:color="auto"/>
      </w:divBdr>
    </w:div>
    <w:div w:id="1145850915">
      <w:bodyDiv w:val="1"/>
      <w:marLeft w:val="0"/>
      <w:marRight w:val="0"/>
      <w:marTop w:val="0"/>
      <w:marBottom w:val="0"/>
      <w:divBdr>
        <w:top w:val="none" w:sz="0" w:space="0" w:color="auto"/>
        <w:left w:val="none" w:sz="0" w:space="0" w:color="auto"/>
        <w:bottom w:val="none" w:sz="0" w:space="0" w:color="auto"/>
        <w:right w:val="none" w:sz="0" w:space="0" w:color="auto"/>
      </w:divBdr>
    </w:div>
    <w:div w:id="1146238901">
      <w:bodyDiv w:val="1"/>
      <w:marLeft w:val="0"/>
      <w:marRight w:val="0"/>
      <w:marTop w:val="0"/>
      <w:marBottom w:val="0"/>
      <w:divBdr>
        <w:top w:val="none" w:sz="0" w:space="0" w:color="auto"/>
        <w:left w:val="none" w:sz="0" w:space="0" w:color="auto"/>
        <w:bottom w:val="none" w:sz="0" w:space="0" w:color="auto"/>
        <w:right w:val="none" w:sz="0" w:space="0" w:color="auto"/>
      </w:divBdr>
    </w:div>
    <w:div w:id="1149709546">
      <w:bodyDiv w:val="1"/>
      <w:marLeft w:val="0"/>
      <w:marRight w:val="0"/>
      <w:marTop w:val="0"/>
      <w:marBottom w:val="0"/>
      <w:divBdr>
        <w:top w:val="none" w:sz="0" w:space="0" w:color="auto"/>
        <w:left w:val="none" w:sz="0" w:space="0" w:color="auto"/>
        <w:bottom w:val="none" w:sz="0" w:space="0" w:color="auto"/>
        <w:right w:val="none" w:sz="0" w:space="0" w:color="auto"/>
      </w:divBdr>
    </w:div>
    <w:div w:id="1150099992">
      <w:bodyDiv w:val="1"/>
      <w:marLeft w:val="0"/>
      <w:marRight w:val="0"/>
      <w:marTop w:val="0"/>
      <w:marBottom w:val="0"/>
      <w:divBdr>
        <w:top w:val="none" w:sz="0" w:space="0" w:color="auto"/>
        <w:left w:val="none" w:sz="0" w:space="0" w:color="auto"/>
        <w:bottom w:val="none" w:sz="0" w:space="0" w:color="auto"/>
        <w:right w:val="none" w:sz="0" w:space="0" w:color="auto"/>
      </w:divBdr>
    </w:div>
    <w:div w:id="1151367543">
      <w:bodyDiv w:val="1"/>
      <w:marLeft w:val="0"/>
      <w:marRight w:val="0"/>
      <w:marTop w:val="0"/>
      <w:marBottom w:val="0"/>
      <w:divBdr>
        <w:top w:val="none" w:sz="0" w:space="0" w:color="auto"/>
        <w:left w:val="none" w:sz="0" w:space="0" w:color="auto"/>
        <w:bottom w:val="none" w:sz="0" w:space="0" w:color="auto"/>
        <w:right w:val="none" w:sz="0" w:space="0" w:color="auto"/>
      </w:divBdr>
    </w:div>
    <w:div w:id="1151407822">
      <w:bodyDiv w:val="1"/>
      <w:marLeft w:val="0"/>
      <w:marRight w:val="0"/>
      <w:marTop w:val="0"/>
      <w:marBottom w:val="0"/>
      <w:divBdr>
        <w:top w:val="none" w:sz="0" w:space="0" w:color="auto"/>
        <w:left w:val="none" w:sz="0" w:space="0" w:color="auto"/>
        <w:bottom w:val="none" w:sz="0" w:space="0" w:color="auto"/>
        <w:right w:val="none" w:sz="0" w:space="0" w:color="auto"/>
      </w:divBdr>
    </w:div>
    <w:div w:id="1153958042">
      <w:bodyDiv w:val="1"/>
      <w:marLeft w:val="0"/>
      <w:marRight w:val="0"/>
      <w:marTop w:val="0"/>
      <w:marBottom w:val="0"/>
      <w:divBdr>
        <w:top w:val="none" w:sz="0" w:space="0" w:color="auto"/>
        <w:left w:val="none" w:sz="0" w:space="0" w:color="auto"/>
        <w:bottom w:val="none" w:sz="0" w:space="0" w:color="auto"/>
        <w:right w:val="none" w:sz="0" w:space="0" w:color="auto"/>
      </w:divBdr>
    </w:div>
    <w:div w:id="1154224462">
      <w:bodyDiv w:val="1"/>
      <w:marLeft w:val="0"/>
      <w:marRight w:val="0"/>
      <w:marTop w:val="0"/>
      <w:marBottom w:val="0"/>
      <w:divBdr>
        <w:top w:val="none" w:sz="0" w:space="0" w:color="auto"/>
        <w:left w:val="none" w:sz="0" w:space="0" w:color="auto"/>
        <w:bottom w:val="none" w:sz="0" w:space="0" w:color="auto"/>
        <w:right w:val="none" w:sz="0" w:space="0" w:color="auto"/>
      </w:divBdr>
    </w:div>
    <w:div w:id="1154642433">
      <w:bodyDiv w:val="1"/>
      <w:marLeft w:val="0"/>
      <w:marRight w:val="0"/>
      <w:marTop w:val="0"/>
      <w:marBottom w:val="0"/>
      <w:divBdr>
        <w:top w:val="none" w:sz="0" w:space="0" w:color="auto"/>
        <w:left w:val="none" w:sz="0" w:space="0" w:color="auto"/>
        <w:bottom w:val="none" w:sz="0" w:space="0" w:color="auto"/>
        <w:right w:val="none" w:sz="0" w:space="0" w:color="auto"/>
      </w:divBdr>
    </w:div>
    <w:div w:id="1154833089">
      <w:bodyDiv w:val="1"/>
      <w:marLeft w:val="0"/>
      <w:marRight w:val="0"/>
      <w:marTop w:val="0"/>
      <w:marBottom w:val="0"/>
      <w:divBdr>
        <w:top w:val="none" w:sz="0" w:space="0" w:color="auto"/>
        <w:left w:val="none" w:sz="0" w:space="0" w:color="auto"/>
        <w:bottom w:val="none" w:sz="0" w:space="0" w:color="auto"/>
        <w:right w:val="none" w:sz="0" w:space="0" w:color="auto"/>
      </w:divBdr>
    </w:div>
    <w:div w:id="1156148260">
      <w:bodyDiv w:val="1"/>
      <w:marLeft w:val="0"/>
      <w:marRight w:val="0"/>
      <w:marTop w:val="0"/>
      <w:marBottom w:val="0"/>
      <w:divBdr>
        <w:top w:val="none" w:sz="0" w:space="0" w:color="auto"/>
        <w:left w:val="none" w:sz="0" w:space="0" w:color="auto"/>
        <w:bottom w:val="none" w:sz="0" w:space="0" w:color="auto"/>
        <w:right w:val="none" w:sz="0" w:space="0" w:color="auto"/>
      </w:divBdr>
    </w:div>
    <w:div w:id="1158809502">
      <w:bodyDiv w:val="1"/>
      <w:marLeft w:val="0"/>
      <w:marRight w:val="0"/>
      <w:marTop w:val="0"/>
      <w:marBottom w:val="0"/>
      <w:divBdr>
        <w:top w:val="none" w:sz="0" w:space="0" w:color="auto"/>
        <w:left w:val="none" w:sz="0" w:space="0" w:color="auto"/>
        <w:bottom w:val="none" w:sz="0" w:space="0" w:color="auto"/>
        <w:right w:val="none" w:sz="0" w:space="0" w:color="auto"/>
      </w:divBdr>
    </w:div>
    <w:div w:id="1160077586">
      <w:bodyDiv w:val="1"/>
      <w:marLeft w:val="0"/>
      <w:marRight w:val="0"/>
      <w:marTop w:val="0"/>
      <w:marBottom w:val="0"/>
      <w:divBdr>
        <w:top w:val="none" w:sz="0" w:space="0" w:color="auto"/>
        <w:left w:val="none" w:sz="0" w:space="0" w:color="auto"/>
        <w:bottom w:val="none" w:sz="0" w:space="0" w:color="auto"/>
        <w:right w:val="none" w:sz="0" w:space="0" w:color="auto"/>
      </w:divBdr>
    </w:div>
    <w:div w:id="1160316168">
      <w:bodyDiv w:val="1"/>
      <w:marLeft w:val="0"/>
      <w:marRight w:val="0"/>
      <w:marTop w:val="0"/>
      <w:marBottom w:val="0"/>
      <w:divBdr>
        <w:top w:val="none" w:sz="0" w:space="0" w:color="auto"/>
        <w:left w:val="none" w:sz="0" w:space="0" w:color="auto"/>
        <w:bottom w:val="none" w:sz="0" w:space="0" w:color="auto"/>
        <w:right w:val="none" w:sz="0" w:space="0" w:color="auto"/>
      </w:divBdr>
    </w:div>
    <w:div w:id="1161895811">
      <w:bodyDiv w:val="1"/>
      <w:marLeft w:val="0"/>
      <w:marRight w:val="0"/>
      <w:marTop w:val="0"/>
      <w:marBottom w:val="0"/>
      <w:divBdr>
        <w:top w:val="none" w:sz="0" w:space="0" w:color="auto"/>
        <w:left w:val="none" w:sz="0" w:space="0" w:color="auto"/>
        <w:bottom w:val="none" w:sz="0" w:space="0" w:color="auto"/>
        <w:right w:val="none" w:sz="0" w:space="0" w:color="auto"/>
      </w:divBdr>
    </w:div>
    <w:div w:id="1164510631">
      <w:bodyDiv w:val="1"/>
      <w:marLeft w:val="0"/>
      <w:marRight w:val="0"/>
      <w:marTop w:val="0"/>
      <w:marBottom w:val="0"/>
      <w:divBdr>
        <w:top w:val="none" w:sz="0" w:space="0" w:color="auto"/>
        <w:left w:val="none" w:sz="0" w:space="0" w:color="auto"/>
        <w:bottom w:val="none" w:sz="0" w:space="0" w:color="auto"/>
        <w:right w:val="none" w:sz="0" w:space="0" w:color="auto"/>
      </w:divBdr>
    </w:div>
    <w:div w:id="1164780665">
      <w:bodyDiv w:val="1"/>
      <w:marLeft w:val="0"/>
      <w:marRight w:val="0"/>
      <w:marTop w:val="0"/>
      <w:marBottom w:val="0"/>
      <w:divBdr>
        <w:top w:val="none" w:sz="0" w:space="0" w:color="auto"/>
        <w:left w:val="none" w:sz="0" w:space="0" w:color="auto"/>
        <w:bottom w:val="none" w:sz="0" w:space="0" w:color="auto"/>
        <w:right w:val="none" w:sz="0" w:space="0" w:color="auto"/>
      </w:divBdr>
    </w:div>
    <w:div w:id="1167673291">
      <w:bodyDiv w:val="1"/>
      <w:marLeft w:val="0"/>
      <w:marRight w:val="0"/>
      <w:marTop w:val="0"/>
      <w:marBottom w:val="0"/>
      <w:divBdr>
        <w:top w:val="none" w:sz="0" w:space="0" w:color="auto"/>
        <w:left w:val="none" w:sz="0" w:space="0" w:color="auto"/>
        <w:bottom w:val="none" w:sz="0" w:space="0" w:color="auto"/>
        <w:right w:val="none" w:sz="0" w:space="0" w:color="auto"/>
      </w:divBdr>
    </w:div>
    <w:div w:id="1169711882">
      <w:bodyDiv w:val="1"/>
      <w:marLeft w:val="0"/>
      <w:marRight w:val="0"/>
      <w:marTop w:val="0"/>
      <w:marBottom w:val="0"/>
      <w:divBdr>
        <w:top w:val="none" w:sz="0" w:space="0" w:color="auto"/>
        <w:left w:val="none" w:sz="0" w:space="0" w:color="auto"/>
        <w:bottom w:val="none" w:sz="0" w:space="0" w:color="auto"/>
        <w:right w:val="none" w:sz="0" w:space="0" w:color="auto"/>
      </w:divBdr>
    </w:div>
    <w:div w:id="1170605296">
      <w:bodyDiv w:val="1"/>
      <w:marLeft w:val="0"/>
      <w:marRight w:val="0"/>
      <w:marTop w:val="0"/>
      <w:marBottom w:val="0"/>
      <w:divBdr>
        <w:top w:val="none" w:sz="0" w:space="0" w:color="auto"/>
        <w:left w:val="none" w:sz="0" w:space="0" w:color="auto"/>
        <w:bottom w:val="none" w:sz="0" w:space="0" w:color="auto"/>
        <w:right w:val="none" w:sz="0" w:space="0" w:color="auto"/>
      </w:divBdr>
    </w:div>
    <w:div w:id="1170826546">
      <w:bodyDiv w:val="1"/>
      <w:marLeft w:val="0"/>
      <w:marRight w:val="0"/>
      <w:marTop w:val="0"/>
      <w:marBottom w:val="0"/>
      <w:divBdr>
        <w:top w:val="none" w:sz="0" w:space="0" w:color="auto"/>
        <w:left w:val="none" w:sz="0" w:space="0" w:color="auto"/>
        <w:bottom w:val="none" w:sz="0" w:space="0" w:color="auto"/>
        <w:right w:val="none" w:sz="0" w:space="0" w:color="auto"/>
      </w:divBdr>
    </w:div>
    <w:div w:id="1171456215">
      <w:bodyDiv w:val="1"/>
      <w:marLeft w:val="0"/>
      <w:marRight w:val="0"/>
      <w:marTop w:val="0"/>
      <w:marBottom w:val="0"/>
      <w:divBdr>
        <w:top w:val="none" w:sz="0" w:space="0" w:color="auto"/>
        <w:left w:val="none" w:sz="0" w:space="0" w:color="auto"/>
        <w:bottom w:val="none" w:sz="0" w:space="0" w:color="auto"/>
        <w:right w:val="none" w:sz="0" w:space="0" w:color="auto"/>
      </w:divBdr>
    </w:div>
    <w:div w:id="1173496797">
      <w:bodyDiv w:val="1"/>
      <w:marLeft w:val="0"/>
      <w:marRight w:val="0"/>
      <w:marTop w:val="0"/>
      <w:marBottom w:val="0"/>
      <w:divBdr>
        <w:top w:val="none" w:sz="0" w:space="0" w:color="auto"/>
        <w:left w:val="none" w:sz="0" w:space="0" w:color="auto"/>
        <w:bottom w:val="none" w:sz="0" w:space="0" w:color="auto"/>
        <w:right w:val="none" w:sz="0" w:space="0" w:color="auto"/>
      </w:divBdr>
    </w:div>
    <w:div w:id="1174419518">
      <w:bodyDiv w:val="1"/>
      <w:marLeft w:val="0"/>
      <w:marRight w:val="0"/>
      <w:marTop w:val="0"/>
      <w:marBottom w:val="0"/>
      <w:divBdr>
        <w:top w:val="none" w:sz="0" w:space="0" w:color="auto"/>
        <w:left w:val="none" w:sz="0" w:space="0" w:color="auto"/>
        <w:bottom w:val="none" w:sz="0" w:space="0" w:color="auto"/>
        <w:right w:val="none" w:sz="0" w:space="0" w:color="auto"/>
      </w:divBdr>
    </w:div>
    <w:div w:id="1175266623">
      <w:bodyDiv w:val="1"/>
      <w:marLeft w:val="0"/>
      <w:marRight w:val="0"/>
      <w:marTop w:val="0"/>
      <w:marBottom w:val="0"/>
      <w:divBdr>
        <w:top w:val="none" w:sz="0" w:space="0" w:color="auto"/>
        <w:left w:val="none" w:sz="0" w:space="0" w:color="auto"/>
        <w:bottom w:val="none" w:sz="0" w:space="0" w:color="auto"/>
        <w:right w:val="none" w:sz="0" w:space="0" w:color="auto"/>
      </w:divBdr>
    </w:div>
    <w:div w:id="1176267111">
      <w:bodyDiv w:val="1"/>
      <w:marLeft w:val="0"/>
      <w:marRight w:val="0"/>
      <w:marTop w:val="0"/>
      <w:marBottom w:val="0"/>
      <w:divBdr>
        <w:top w:val="none" w:sz="0" w:space="0" w:color="auto"/>
        <w:left w:val="none" w:sz="0" w:space="0" w:color="auto"/>
        <w:bottom w:val="none" w:sz="0" w:space="0" w:color="auto"/>
        <w:right w:val="none" w:sz="0" w:space="0" w:color="auto"/>
      </w:divBdr>
    </w:div>
    <w:div w:id="1177306243">
      <w:bodyDiv w:val="1"/>
      <w:marLeft w:val="0"/>
      <w:marRight w:val="0"/>
      <w:marTop w:val="0"/>
      <w:marBottom w:val="0"/>
      <w:divBdr>
        <w:top w:val="none" w:sz="0" w:space="0" w:color="auto"/>
        <w:left w:val="none" w:sz="0" w:space="0" w:color="auto"/>
        <w:bottom w:val="none" w:sz="0" w:space="0" w:color="auto"/>
        <w:right w:val="none" w:sz="0" w:space="0" w:color="auto"/>
      </w:divBdr>
    </w:div>
    <w:div w:id="1181318569">
      <w:bodyDiv w:val="1"/>
      <w:marLeft w:val="0"/>
      <w:marRight w:val="0"/>
      <w:marTop w:val="0"/>
      <w:marBottom w:val="0"/>
      <w:divBdr>
        <w:top w:val="none" w:sz="0" w:space="0" w:color="auto"/>
        <w:left w:val="none" w:sz="0" w:space="0" w:color="auto"/>
        <w:bottom w:val="none" w:sz="0" w:space="0" w:color="auto"/>
        <w:right w:val="none" w:sz="0" w:space="0" w:color="auto"/>
      </w:divBdr>
    </w:div>
    <w:div w:id="1184436281">
      <w:bodyDiv w:val="1"/>
      <w:marLeft w:val="0"/>
      <w:marRight w:val="0"/>
      <w:marTop w:val="0"/>
      <w:marBottom w:val="0"/>
      <w:divBdr>
        <w:top w:val="none" w:sz="0" w:space="0" w:color="auto"/>
        <w:left w:val="none" w:sz="0" w:space="0" w:color="auto"/>
        <w:bottom w:val="none" w:sz="0" w:space="0" w:color="auto"/>
        <w:right w:val="none" w:sz="0" w:space="0" w:color="auto"/>
      </w:divBdr>
    </w:div>
    <w:div w:id="1185939798">
      <w:bodyDiv w:val="1"/>
      <w:marLeft w:val="0"/>
      <w:marRight w:val="0"/>
      <w:marTop w:val="0"/>
      <w:marBottom w:val="0"/>
      <w:divBdr>
        <w:top w:val="none" w:sz="0" w:space="0" w:color="auto"/>
        <w:left w:val="none" w:sz="0" w:space="0" w:color="auto"/>
        <w:bottom w:val="none" w:sz="0" w:space="0" w:color="auto"/>
        <w:right w:val="none" w:sz="0" w:space="0" w:color="auto"/>
      </w:divBdr>
    </w:div>
    <w:div w:id="1186558982">
      <w:bodyDiv w:val="1"/>
      <w:marLeft w:val="0"/>
      <w:marRight w:val="0"/>
      <w:marTop w:val="0"/>
      <w:marBottom w:val="0"/>
      <w:divBdr>
        <w:top w:val="none" w:sz="0" w:space="0" w:color="auto"/>
        <w:left w:val="none" w:sz="0" w:space="0" w:color="auto"/>
        <w:bottom w:val="none" w:sz="0" w:space="0" w:color="auto"/>
        <w:right w:val="none" w:sz="0" w:space="0" w:color="auto"/>
      </w:divBdr>
    </w:div>
    <w:div w:id="1186598996">
      <w:bodyDiv w:val="1"/>
      <w:marLeft w:val="0"/>
      <w:marRight w:val="0"/>
      <w:marTop w:val="0"/>
      <w:marBottom w:val="0"/>
      <w:divBdr>
        <w:top w:val="none" w:sz="0" w:space="0" w:color="auto"/>
        <w:left w:val="none" w:sz="0" w:space="0" w:color="auto"/>
        <w:bottom w:val="none" w:sz="0" w:space="0" w:color="auto"/>
        <w:right w:val="none" w:sz="0" w:space="0" w:color="auto"/>
      </w:divBdr>
    </w:div>
    <w:div w:id="1186604012">
      <w:bodyDiv w:val="1"/>
      <w:marLeft w:val="0"/>
      <w:marRight w:val="0"/>
      <w:marTop w:val="0"/>
      <w:marBottom w:val="0"/>
      <w:divBdr>
        <w:top w:val="none" w:sz="0" w:space="0" w:color="auto"/>
        <w:left w:val="none" w:sz="0" w:space="0" w:color="auto"/>
        <w:bottom w:val="none" w:sz="0" w:space="0" w:color="auto"/>
        <w:right w:val="none" w:sz="0" w:space="0" w:color="auto"/>
      </w:divBdr>
    </w:div>
    <w:div w:id="1189030156">
      <w:bodyDiv w:val="1"/>
      <w:marLeft w:val="0"/>
      <w:marRight w:val="0"/>
      <w:marTop w:val="0"/>
      <w:marBottom w:val="0"/>
      <w:divBdr>
        <w:top w:val="none" w:sz="0" w:space="0" w:color="auto"/>
        <w:left w:val="none" w:sz="0" w:space="0" w:color="auto"/>
        <w:bottom w:val="none" w:sz="0" w:space="0" w:color="auto"/>
        <w:right w:val="none" w:sz="0" w:space="0" w:color="auto"/>
      </w:divBdr>
    </w:div>
    <w:div w:id="1191265194">
      <w:bodyDiv w:val="1"/>
      <w:marLeft w:val="0"/>
      <w:marRight w:val="0"/>
      <w:marTop w:val="0"/>
      <w:marBottom w:val="0"/>
      <w:divBdr>
        <w:top w:val="none" w:sz="0" w:space="0" w:color="auto"/>
        <w:left w:val="none" w:sz="0" w:space="0" w:color="auto"/>
        <w:bottom w:val="none" w:sz="0" w:space="0" w:color="auto"/>
        <w:right w:val="none" w:sz="0" w:space="0" w:color="auto"/>
      </w:divBdr>
    </w:div>
    <w:div w:id="1191915554">
      <w:bodyDiv w:val="1"/>
      <w:marLeft w:val="0"/>
      <w:marRight w:val="0"/>
      <w:marTop w:val="0"/>
      <w:marBottom w:val="0"/>
      <w:divBdr>
        <w:top w:val="none" w:sz="0" w:space="0" w:color="auto"/>
        <w:left w:val="none" w:sz="0" w:space="0" w:color="auto"/>
        <w:bottom w:val="none" w:sz="0" w:space="0" w:color="auto"/>
        <w:right w:val="none" w:sz="0" w:space="0" w:color="auto"/>
      </w:divBdr>
    </w:div>
    <w:div w:id="1193224797">
      <w:bodyDiv w:val="1"/>
      <w:marLeft w:val="0"/>
      <w:marRight w:val="0"/>
      <w:marTop w:val="0"/>
      <w:marBottom w:val="0"/>
      <w:divBdr>
        <w:top w:val="none" w:sz="0" w:space="0" w:color="auto"/>
        <w:left w:val="none" w:sz="0" w:space="0" w:color="auto"/>
        <w:bottom w:val="none" w:sz="0" w:space="0" w:color="auto"/>
        <w:right w:val="none" w:sz="0" w:space="0" w:color="auto"/>
      </w:divBdr>
    </w:div>
    <w:div w:id="1195461784">
      <w:bodyDiv w:val="1"/>
      <w:marLeft w:val="0"/>
      <w:marRight w:val="0"/>
      <w:marTop w:val="0"/>
      <w:marBottom w:val="0"/>
      <w:divBdr>
        <w:top w:val="none" w:sz="0" w:space="0" w:color="auto"/>
        <w:left w:val="none" w:sz="0" w:space="0" w:color="auto"/>
        <w:bottom w:val="none" w:sz="0" w:space="0" w:color="auto"/>
        <w:right w:val="none" w:sz="0" w:space="0" w:color="auto"/>
      </w:divBdr>
    </w:div>
    <w:div w:id="1197810084">
      <w:bodyDiv w:val="1"/>
      <w:marLeft w:val="0"/>
      <w:marRight w:val="0"/>
      <w:marTop w:val="0"/>
      <w:marBottom w:val="0"/>
      <w:divBdr>
        <w:top w:val="none" w:sz="0" w:space="0" w:color="auto"/>
        <w:left w:val="none" w:sz="0" w:space="0" w:color="auto"/>
        <w:bottom w:val="none" w:sz="0" w:space="0" w:color="auto"/>
        <w:right w:val="none" w:sz="0" w:space="0" w:color="auto"/>
      </w:divBdr>
    </w:div>
    <w:div w:id="1199732814">
      <w:bodyDiv w:val="1"/>
      <w:marLeft w:val="0"/>
      <w:marRight w:val="0"/>
      <w:marTop w:val="0"/>
      <w:marBottom w:val="0"/>
      <w:divBdr>
        <w:top w:val="none" w:sz="0" w:space="0" w:color="auto"/>
        <w:left w:val="none" w:sz="0" w:space="0" w:color="auto"/>
        <w:bottom w:val="none" w:sz="0" w:space="0" w:color="auto"/>
        <w:right w:val="none" w:sz="0" w:space="0" w:color="auto"/>
      </w:divBdr>
    </w:div>
    <w:div w:id="1206452404">
      <w:bodyDiv w:val="1"/>
      <w:marLeft w:val="0"/>
      <w:marRight w:val="0"/>
      <w:marTop w:val="0"/>
      <w:marBottom w:val="0"/>
      <w:divBdr>
        <w:top w:val="none" w:sz="0" w:space="0" w:color="auto"/>
        <w:left w:val="none" w:sz="0" w:space="0" w:color="auto"/>
        <w:bottom w:val="none" w:sz="0" w:space="0" w:color="auto"/>
        <w:right w:val="none" w:sz="0" w:space="0" w:color="auto"/>
      </w:divBdr>
    </w:div>
    <w:div w:id="1208762328">
      <w:bodyDiv w:val="1"/>
      <w:marLeft w:val="0"/>
      <w:marRight w:val="0"/>
      <w:marTop w:val="0"/>
      <w:marBottom w:val="0"/>
      <w:divBdr>
        <w:top w:val="none" w:sz="0" w:space="0" w:color="auto"/>
        <w:left w:val="none" w:sz="0" w:space="0" w:color="auto"/>
        <w:bottom w:val="none" w:sz="0" w:space="0" w:color="auto"/>
        <w:right w:val="none" w:sz="0" w:space="0" w:color="auto"/>
      </w:divBdr>
    </w:div>
    <w:div w:id="1211068662">
      <w:bodyDiv w:val="1"/>
      <w:marLeft w:val="0"/>
      <w:marRight w:val="0"/>
      <w:marTop w:val="0"/>
      <w:marBottom w:val="0"/>
      <w:divBdr>
        <w:top w:val="none" w:sz="0" w:space="0" w:color="auto"/>
        <w:left w:val="none" w:sz="0" w:space="0" w:color="auto"/>
        <w:bottom w:val="none" w:sz="0" w:space="0" w:color="auto"/>
        <w:right w:val="none" w:sz="0" w:space="0" w:color="auto"/>
      </w:divBdr>
    </w:div>
    <w:div w:id="1212614088">
      <w:bodyDiv w:val="1"/>
      <w:marLeft w:val="0"/>
      <w:marRight w:val="0"/>
      <w:marTop w:val="0"/>
      <w:marBottom w:val="0"/>
      <w:divBdr>
        <w:top w:val="none" w:sz="0" w:space="0" w:color="auto"/>
        <w:left w:val="none" w:sz="0" w:space="0" w:color="auto"/>
        <w:bottom w:val="none" w:sz="0" w:space="0" w:color="auto"/>
        <w:right w:val="none" w:sz="0" w:space="0" w:color="auto"/>
      </w:divBdr>
    </w:div>
    <w:div w:id="1212616272">
      <w:bodyDiv w:val="1"/>
      <w:marLeft w:val="0"/>
      <w:marRight w:val="0"/>
      <w:marTop w:val="0"/>
      <w:marBottom w:val="0"/>
      <w:divBdr>
        <w:top w:val="none" w:sz="0" w:space="0" w:color="auto"/>
        <w:left w:val="none" w:sz="0" w:space="0" w:color="auto"/>
        <w:bottom w:val="none" w:sz="0" w:space="0" w:color="auto"/>
        <w:right w:val="none" w:sz="0" w:space="0" w:color="auto"/>
      </w:divBdr>
    </w:div>
    <w:div w:id="1213618544">
      <w:bodyDiv w:val="1"/>
      <w:marLeft w:val="0"/>
      <w:marRight w:val="0"/>
      <w:marTop w:val="0"/>
      <w:marBottom w:val="0"/>
      <w:divBdr>
        <w:top w:val="none" w:sz="0" w:space="0" w:color="auto"/>
        <w:left w:val="none" w:sz="0" w:space="0" w:color="auto"/>
        <w:bottom w:val="none" w:sz="0" w:space="0" w:color="auto"/>
        <w:right w:val="none" w:sz="0" w:space="0" w:color="auto"/>
      </w:divBdr>
    </w:div>
    <w:div w:id="1215234058">
      <w:bodyDiv w:val="1"/>
      <w:marLeft w:val="0"/>
      <w:marRight w:val="0"/>
      <w:marTop w:val="0"/>
      <w:marBottom w:val="0"/>
      <w:divBdr>
        <w:top w:val="none" w:sz="0" w:space="0" w:color="auto"/>
        <w:left w:val="none" w:sz="0" w:space="0" w:color="auto"/>
        <w:bottom w:val="none" w:sz="0" w:space="0" w:color="auto"/>
        <w:right w:val="none" w:sz="0" w:space="0" w:color="auto"/>
      </w:divBdr>
    </w:div>
    <w:div w:id="1216047441">
      <w:bodyDiv w:val="1"/>
      <w:marLeft w:val="0"/>
      <w:marRight w:val="0"/>
      <w:marTop w:val="0"/>
      <w:marBottom w:val="0"/>
      <w:divBdr>
        <w:top w:val="none" w:sz="0" w:space="0" w:color="auto"/>
        <w:left w:val="none" w:sz="0" w:space="0" w:color="auto"/>
        <w:bottom w:val="none" w:sz="0" w:space="0" w:color="auto"/>
        <w:right w:val="none" w:sz="0" w:space="0" w:color="auto"/>
      </w:divBdr>
    </w:div>
    <w:div w:id="1217741921">
      <w:bodyDiv w:val="1"/>
      <w:marLeft w:val="0"/>
      <w:marRight w:val="0"/>
      <w:marTop w:val="0"/>
      <w:marBottom w:val="0"/>
      <w:divBdr>
        <w:top w:val="none" w:sz="0" w:space="0" w:color="auto"/>
        <w:left w:val="none" w:sz="0" w:space="0" w:color="auto"/>
        <w:bottom w:val="none" w:sz="0" w:space="0" w:color="auto"/>
        <w:right w:val="none" w:sz="0" w:space="0" w:color="auto"/>
      </w:divBdr>
    </w:div>
    <w:div w:id="1221360564">
      <w:bodyDiv w:val="1"/>
      <w:marLeft w:val="0"/>
      <w:marRight w:val="0"/>
      <w:marTop w:val="0"/>
      <w:marBottom w:val="0"/>
      <w:divBdr>
        <w:top w:val="none" w:sz="0" w:space="0" w:color="auto"/>
        <w:left w:val="none" w:sz="0" w:space="0" w:color="auto"/>
        <w:bottom w:val="none" w:sz="0" w:space="0" w:color="auto"/>
        <w:right w:val="none" w:sz="0" w:space="0" w:color="auto"/>
      </w:divBdr>
    </w:div>
    <w:div w:id="1221407354">
      <w:bodyDiv w:val="1"/>
      <w:marLeft w:val="0"/>
      <w:marRight w:val="0"/>
      <w:marTop w:val="0"/>
      <w:marBottom w:val="0"/>
      <w:divBdr>
        <w:top w:val="none" w:sz="0" w:space="0" w:color="auto"/>
        <w:left w:val="none" w:sz="0" w:space="0" w:color="auto"/>
        <w:bottom w:val="none" w:sz="0" w:space="0" w:color="auto"/>
        <w:right w:val="none" w:sz="0" w:space="0" w:color="auto"/>
      </w:divBdr>
    </w:div>
    <w:div w:id="1222248305">
      <w:bodyDiv w:val="1"/>
      <w:marLeft w:val="0"/>
      <w:marRight w:val="0"/>
      <w:marTop w:val="0"/>
      <w:marBottom w:val="0"/>
      <w:divBdr>
        <w:top w:val="none" w:sz="0" w:space="0" w:color="auto"/>
        <w:left w:val="none" w:sz="0" w:space="0" w:color="auto"/>
        <w:bottom w:val="none" w:sz="0" w:space="0" w:color="auto"/>
        <w:right w:val="none" w:sz="0" w:space="0" w:color="auto"/>
      </w:divBdr>
    </w:div>
    <w:div w:id="1223250420">
      <w:bodyDiv w:val="1"/>
      <w:marLeft w:val="0"/>
      <w:marRight w:val="0"/>
      <w:marTop w:val="0"/>
      <w:marBottom w:val="0"/>
      <w:divBdr>
        <w:top w:val="none" w:sz="0" w:space="0" w:color="auto"/>
        <w:left w:val="none" w:sz="0" w:space="0" w:color="auto"/>
        <w:bottom w:val="none" w:sz="0" w:space="0" w:color="auto"/>
        <w:right w:val="none" w:sz="0" w:space="0" w:color="auto"/>
      </w:divBdr>
    </w:div>
    <w:div w:id="1223516051">
      <w:bodyDiv w:val="1"/>
      <w:marLeft w:val="0"/>
      <w:marRight w:val="0"/>
      <w:marTop w:val="0"/>
      <w:marBottom w:val="0"/>
      <w:divBdr>
        <w:top w:val="none" w:sz="0" w:space="0" w:color="auto"/>
        <w:left w:val="none" w:sz="0" w:space="0" w:color="auto"/>
        <w:bottom w:val="none" w:sz="0" w:space="0" w:color="auto"/>
        <w:right w:val="none" w:sz="0" w:space="0" w:color="auto"/>
      </w:divBdr>
    </w:div>
    <w:div w:id="1225411802">
      <w:bodyDiv w:val="1"/>
      <w:marLeft w:val="0"/>
      <w:marRight w:val="0"/>
      <w:marTop w:val="0"/>
      <w:marBottom w:val="0"/>
      <w:divBdr>
        <w:top w:val="none" w:sz="0" w:space="0" w:color="auto"/>
        <w:left w:val="none" w:sz="0" w:space="0" w:color="auto"/>
        <w:bottom w:val="none" w:sz="0" w:space="0" w:color="auto"/>
        <w:right w:val="none" w:sz="0" w:space="0" w:color="auto"/>
      </w:divBdr>
    </w:div>
    <w:div w:id="1229919921">
      <w:bodyDiv w:val="1"/>
      <w:marLeft w:val="0"/>
      <w:marRight w:val="0"/>
      <w:marTop w:val="0"/>
      <w:marBottom w:val="0"/>
      <w:divBdr>
        <w:top w:val="none" w:sz="0" w:space="0" w:color="auto"/>
        <w:left w:val="none" w:sz="0" w:space="0" w:color="auto"/>
        <w:bottom w:val="none" w:sz="0" w:space="0" w:color="auto"/>
        <w:right w:val="none" w:sz="0" w:space="0" w:color="auto"/>
      </w:divBdr>
    </w:div>
    <w:div w:id="1229997270">
      <w:bodyDiv w:val="1"/>
      <w:marLeft w:val="0"/>
      <w:marRight w:val="0"/>
      <w:marTop w:val="0"/>
      <w:marBottom w:val="0"/>
      <w:divBdr>
        <w:top w:val="none" w:sz="0" w:space="0" w:color="auto"/>
        <w:left w:val="none" w:sz="0" w:space="0" w:color="auto"/>
        <w:bottom w:val="none" w:sz="0" w:space="0" w:color="auto"/>
        <w:right w:val="none" w:sz="0" w:space="0" w:color="auto"/>
      </w:divBdr>
    </w:div>
    <w:div w:id="1230922922">
      <w:bodyDiv w:val="1"/>
      <w:marLeft w:val="0"/>
      <w:marRight w:val="0"/>
      <w:marTop w:val="0"/>
      <w:marBottom w:val="0"/>
      <w:divBdr>
        <w:top w:val="none" w:sz="0" w:space="0" w:color="auto"/>
        <w:left w:val="none" w:sz="0" w:space="0" w:color="auto"/>
        <w:bottom w:val="none" w:sz="0" w:space="0" w:color="auto"/>
        <w:right w:val="none" w:sz="0" w:space="0" w:color="auto"/>
      </w:divBdr>
    </w:div>
    <w:div w:id="1232623548">
      <w:bodyDiv w:val="1"/>
      <w:marLeft w:val="0"/>
      <w:marRight w:val="0"/>
      <w:marTop w:val="0"/>
      <w:marBottom w:val="0"/>
      <w:divBdr>
        <w:top w:val="none" w:sz="0" w:space="0" w:color="auto"/>
        <w:left w:val="none" w:sz="0" w:space="0" w:color="auto"/>
        <w:bottom w:val="none" w:sz="0" w:space="0" w:color="auto"/>
        <w:right w:val="none" w:sz="0" w:space="0" w:color="auto"/>
      </w:divBdr>
    </w:div>
    <w:div w:id="1233151480">
      <w:bodyDiv w:val="1"/>
      <w:marLeft w:val="0"/>
      <w:marRight w:val="0"/>
      <w:marTop w:val="0"/>
      <w:marBottom w:val="0"/>
      <w:divBdr>
        <w:top w:val="none" w:sz="0" w:space="0" w:color="auto"/>
        <w:left w:val="none" w:sz="0" w:space="0" w:color="auto"/>
        <w:bottom w:val="none" w:sz="0" w:space="0" w:color="auto"/>
        <w:right w:val="none" w:sz="0" w:space="0" w:color="auto"/>
      </w:divBdr>
    </w:div>
    <w:div w:id="1233928604">
      <w:bodyDiv w:val="1"/>
      <w:marLeft w:val="0"/>
      <w:marRight w:val="0"/>
      <w:marTop w:val="0"/>
      <w:marBottom w:val="0"/>
      <w:divBdr>
        <w:top w:val="none" w:sz="0" w:space="0" w:color="auto"/>
        <w:left w:val="none" w:sz="0" w:space="0" w:color="auto"/>
        <w:bottom w:val="none" w:sz="0" w:space="0" w:color="auto"/>
        <w:right w:val="none" w:sz="0" w:space="0" w:color="auto"/>
      </w:divBdr>
    </w:div>
    <w:div w:id="1234195839">
      <w:bodyDiv w:val="1"/>
      <w:marLeft w:val="0"/>
      <w:marRight w:val="0"/>
      <w:marTop w:val="0"/>
      <w:marBottom w:val="0"/>
      <w:divBdr>
        <w:top w:val="none" w:sz="0" w:space="0" w:color="auto"/>
        <w:left w:val="none" w:sz="0" w:space="0" w:color="auto"/>
        <w:bottom w:val="none" w:sz="0" w:space="0" w:color="auto"/>
        <w:right w:val="none" w:sz="0" w:space="0" w:color="auto"/>
      </w:divBdr>
    </w:div>
    <w:div w:id="1236235827">
      <w:bodyDiv w:val="1"/>
      <w:marLeft w:val="0"/>
      <w:marRight w:val="0"/>
      <w:marTop w:val="0"/>
      <w:marBottom w:val="0"/>
      <w:divBdr>
        <w:top w:val="none" w:sz="0" w:space="0" w:color="auto"/>
        <w:left w:val="none" w:sz="0" w:space="0" w:color="auto"/>
        <w:bottom w:val="none" w:sz="0" w:space="0" w:color="auto"/>
        <w:right w:val="none" w:sz="0" w:space="0" w:color="auto"/>
      </w:divBdr>
    </w:div>
    <w:div w:id="1237856687">
      <w:bodyDiv w:val="1"/>
      <w:marLeft w:val="0"/>
      <w:marRight w:val="0"/>
      <w:marTop w:val="0"/>
      <w:marBottom w:val="0"/>
      <w:divBdr>
        <w:top w:val="none" w:sz="0" w:space="0" w:color="auto"/>
        <w:left w:val="none" w:sz="0" w:space="0" w:color="auto"/>
        <w:bottom w:val="none" w:sz="0" w:space="0" w:color="auto"/>
        <w:right w:val="none" w:sz="0" w:space="0" w:color="auto"/>
      </w:divBdr>
    </w:div>
    <w:div w:id="1238052835">
      <w:bodyDiv w:val="1"/>
      <w:marLeft w:val="0"/>
      <w:marRight w:val="0"/>
      <w:marTop w:val="0"/>
      <w:marBottom w:val="0"/>
      <w:divBdr>
        <w:top w:val="none" w:sz="0" w:space="0" w:color="auto"/>
        <w:left w:val="none" w:sz="0" w:space="0" w:color="auto"/>
        <w:bottom w:val="none" w:sz="0" w:space="0" w:color="auto"/>
        <w:right w:val="none" w:sz="0" w:space="0" w:color="auto"/>
      </w:divBdr>
    </w:div>
    <w:div w:id="1238443729">
      <w:bodyDiv w:val="1"/>
      <w:marLeft w:val="0"/>
      <w:marRight w:val="0"/>
      <w:marTop w:val="0"/>
      <w:marBottom w:val="0"/>
      <w:divBdr>
        <w:top w:val="none" w:sz="0" w:space="0" w:color="auto"/>
        <w:left w:val="none" w:sz="0" w:space="0" w:color="auto"/>
        <w:bottom w:val="none" w:sz="0" w:space="0" w:color="auto"/>
        <w:right w:val="none" w:sz="0" w:space="0" w:color="auto"/>
      </w:divBdr>
    </w:div>
    <w:div w:id="1240406107">
      <w:bodyDiv w:val="1"/>
      <w:marLeft w:val="0"/>
      <w:marRight w:val="0"/>
      <w:marTop w:val="0"/>
      <w:marBottom w:val="0"/>
      <w:divBdr>
        <w:top w:val="none" w:sz="0" w:space="0" w:color="auto"/>
        <w:left w:val="none" w:sz="0" w:space="0" w:color="auto"/>
        <w:bottom w:val="none" w:sz="0" w:space="0" w:color="auto"/>
        <w:right w:val="none" w:sz="0" w:space="0" w:color="auto"/>
      </w:divBdr>
    </w:div>
    <w:div w:id="1240795415">
      <w:bodyDiv w:val="1"/>
      <w:marLeft w:val="0"/>
      <w:marRight w:val="0"/>
      <w:marTop w:val="0"/>
      <w:marBottom w:val="0"/>
      <w:divBdr>
        <w:top w:val="none" w:sz="0" w:space="0" w:color="auto"/>
        <w:left w:val="none" w:sz="0" w:space="0" w:color="auto"/>
        <w:bottom w:val="none" w:sz="0" w:space="0" w:color="auto"/>
        <w:right w:val="none" w:sz="0" w:space="0" w:color="auto"/>
      </w:divBdr>
    </w:div>
    <w:div w:id="1243023220">
      <w:bodyDiv w:val="1"/>
      <w:marLeft w:val="0"/>
      <w:marRight w:val="0"/>
      <w:marTop w:val="0"/>
      <w:marBottom w:val="0"/>
      <w:divBdr>
        <w:top w:val="none" w:sz="0" w:space="0" w:color="auto"/>
        <w:left w:val="none" w:sz="0" w:space="0" w:color="auto"/>
        <w:bottom w:val="none" w:sz="0" w:space="0" w:color="auto"/>
        <w:right w:val="none" w:sz="0" w:space="0" w:color="auto"/>
      </w:divBdr>
    </w:div>
    <w:div w:id="1245915244">
      <w:bodyDiv w:val="1"/>
      <w:marLeft w:val="0"/>
      <w:marRight w:val="0"/>
      <w:marTop w:val="0"/>
      <w:marBottom w:val="0"/>
      <w:divBdr>
        <w:top w:val="none" w:sz="0" w:space="0" w:color="auto"/>
        <w:left w:val="none" w:sz="0" w:space="0" w:color="auto"/>
        <w:bottom w:val="none" w:sz="0" w:space="0" w:color="auto"/>
        <w:right w:val="none" w:sz="0" w:space="0" w:color="auto"/>
      </w:divBdr>
    </w:div>
    <w:div w:id="1246576010">
      <w:bodyDiv w:val="1"/>
      <w:marLeft w:val="0"/>
      <w:marRight w:val="0"/>
      <w:marTop w:val="0"/>
      <w:marBottom w:val="0"/>
      <w:divBdr>
        <w:top w:val="none" w:sz="0" w:space="0" w:color="auto"/>
        <w:left w:val="none" w:sz="0" w:space="0" w:color="auto"/>
        <w:bottom w:val="none" w:sz="0" w:space="0" w:color="auto"/>
        <w:right w:val="none" w:sz="0" w:space="0" w:color="auto"/>
      </w:divBdr>
    </w:div>
    <w:div w:id="1248071827">
      <w:bodyDiv w:val="1"/>
      <w:marLeft w:val="0"/>
      <w:marRight w:val="0"/>
      <w:marTop w:val="0"/>
      <w:marBottom w:val="0"/>
      <w:divBdr>
        <w:top w:val="none" w:sz="0" w:space="0" w:color="auto"/>
        <w:left w:val="none" w:sz="0" w:space="0" w:color="auto"/>
        <w:bottom w:val="none" w:sz="0" w:space="0" w:color="auto"/>
        <w:right w:val="none" w:sz="0" w:space="0" w:color="auto"/>
      </w:divBdr>
    </w:div>
    <w:div w:id="1250777263">
      <w:bodyDiv w:val="1"/>
      <w:marLeft w:val="0"/>
      <w:marRight w:val="0"/>
      <w:marTop w:val="0"/>
      <w:marBottom w:val="0"/>
      <w:divBdr>
        <w:top w:val="none" w:sz="0" w:space="0" w:color="auto"/>
        <w:left w:val="none" w:sz="0" w:space="0" w:color="auto"/>
        <w:bottom w:val="none" w:sz="0" w:space="0" w:color="auto"/>
        <w:right w:val="none" w:sz="0" w:space="0" w:color="auto"/>
      </w:divBdr>
    </w:div>
    <w:div w:id="1251768013">
      <w:bodyDiv w:val="1"/>
      <w:marLeft w:val="0"/>
      <w:marRight w:val="0"/>
      <w:marTop w:val="0"/>
      <w:marBottom w:val="0"/>
      <w:divBdr>
        <w:top w:val="none" w:sz="0" w:space="0" w:color="auto"/>
        <w:left w:val="none" w:sz="0" w:space="0" w:color="auto"/>
        <w:bottom w:val="none" w:sz="0" w:space="0" w:color="auto"/>
        <w:right w:val="none" w:sz="0" w:space="0" w:color="auto"/>
      </w:divBdr>
    </w:div>
    <w:div w:id="1254439972">
      <w:bodyDiv w:val="1"/>
      <w:marLeft w:val="0"/>
      <w:marRight w:val="0"/>
      <w:marTop w:val="0"/>
      <w:marBottom w:val="0"/>
      <w:divBdr>
        <w:top w:val="none" w:sz="0" w:space="0" w:color="auto"/>
        <w:left w:val="none" w:sz="0" w:space="0" w:color="auto"/>
        <w:bottom w:val="none" w:sz="0" w:space="0" w:color="auto"/>
        <w:right w:val="none" w:sz="0" w:space="0" w:color="auto"/>
      </w:divBdr>
    </w:div>
    <w:div w:id="1257447048">
      <w:bodyDiv w:val="1"/>
      <w:marLeft w:val="0"/>
      <w:marRight w:val="0"/>
      <w:marTop w:val="0"/>
      <w:marBottom w:val="0"/>
      <w:divBdr>
        <w:top w:val="none" w:sz="0" w:space="0" w:color="auto"/>
        <w:left w:val="none" w:sz="0" w:space="0" w:color="auto"/>
        <w:bottom w:val="none" w:sz="0" w:space="0" w:color="auto"/>
        <w:right w:val="none" w:sz="0" w:space="0" w:color="auto"/>
      </w:divBdr>
    </w:div>
    <w:div w:id="1257667874">
      <w:bodyDiv w:val="1"/>
      <w:marLeft w:val="0"/>
      <w:marRight w:val="0"/>
      <w:marTop w:val="0"/>
      <w:marBottom w:val="0"/>
      <w:divBdr>
        <w:top w:val="none" w:sz="0" w:space="0" w:color="auto"/>
        <w:left w:val="none" w:sz="0" w:space="0" w:color="auto"/>
        <w:bottom w:val="none" w:sz="0" w:space="0" w:color="auto"/>
        <w:right w:val="none" w:sz="0" w:space="0" w:color="auto"/>
      </w:divBdr>
    </w:div>
    <w:div w:id="1258520370">
      <w:bodyDiv w:val="1"/>
      <w:marLeft w:val="0"/>
      <w:marRight w:val="0"/>
      <w:marTop w:val="0"/>
      <w:marBottom w:val="0"/>
      <w:divBdr>
        <w:top w:val="none" w:sz="0" w:space="0" w:color="auto"/>
        <w:left w:val="none" w:sz="0" w:space="0" w:color="auto"/>
        <w:bottom w:val="none" w:sz="0" w:space="0" w:color="auto"/>
        <w:right w:val="none" w:sz="0" w:space="0" w:color="auto"/>
      </w:divBdr>
    </w:div>
    <w:div w:id="1259873792">
      <w:bodyDiv w:val="1"/>
      <w:marLeft w:val="0"/>
      <w:marRight w:val="0"/>
      <w:marTop w:val="0"/>
      <w:marBottom w:val="0"/>
      <w:divBdr>
        <w:top w:val="none" w:sz="0" w:space="0" w:color="auto"/>
        <w:left w:val="none" w:sz="0" w:space="0" w:color="auto"/>
        <w:bottom w:val="none" w:sz="0" w:space="0" w:color="auto"/>
        <w:right w:val="none" w:sz="0" w:space="0" w:color="auto"/>
      </w:divBdr>
    </w:div>
    <w:div w:id="1262494546">
      <w:bodyDiv w:val="1"/>
      <w:marLeft w:val="0"/>
      <w:marRight w:val="0"/>
      <w:marTop w:val="0"/>
      <w:marBottom w:val="0"/>
      <w:divBdr>
        <w:top w:val="none" w:sz="0" w:space="0" w:color="auto"/>
        <w:left w:val="none" w:sz="0" w:space="0" w:color="auto"/>
        <w:bottom w:val="none" w:sz="0" w:space="0" w:color="auto"/>
        <w:right w:val="none" w:sz="0" w:space="0" w:color="auto"/>
      </w:divBdr>
    </w:div>
    <w:div w:id="1263150957">
      <w:bodyDiv w:val="1"/>
      <w:marLeft w:val="0"/>
      <w:marRight w:val="0"/>
      <w:marTop w:val="0"/>
      <w:marBottom w:val="0"/>
      <w:divBdr>
        <w:top w:val="none" w:sz="0" w:space="0" w:color="auto"/>
        <w:left w:val="none" w:sz="0" w:space="0" w:color="auto"/>
        <w:bottom w:val="none" w:sz="0" w:space="0" w:color="auto"/>
        <w:right w:val="none" w:sz="0" w:space="0" w:color="auto"/>
      </w:divBdr>
    </w:div>
    <w:div w:id="1264067151">
      <w:bodyDiv w:val="1"/>
      <w:marLeft w:val="0"/>
      <w:marRight w:val="0"/>
      <w:marTop w:val="0"/>
      <w:marBottom w:val="0"/>
      <w:divBdr>
        <w:top w:val="none" w:sz="0" w:space="0" w:color="auto"/>
        <w:left w:val="none" w:sz="0" w:space="0" w:color="auto"/>
        <w:bottom w:val="none" w:sz="0" w:space="0" w:color="auto"/>
        <w:right w:val="none" w:sz="0" w:space="0" w:color="auto"/>
      </w:divBdr>
    </w:div>
    <w:div w:id="1265768924">
      <w:bodyDiv w:val="1"/>
      <w:marLeft w:val="0"/>
      <w:marRight w:val="0"/>
      <w:marTop w:val="0"/>
      <w:marBottom w:val="0"/>
      <w:divBdr>
        <w:top w:val="none" w:sz="0" w:space="0" w:color="auto"/>
        <w:left w:val="none" w:sz="0" w:space="0" w:color="auto"/>
        <w:bottom w:val="none" w:sz="0" w:space="0" w:color="auto"/>
        <w:right w:val="none" w:sz="0" w:space="0" w:color="auto"/>
      </w:divBdr>
    </w:div>
    <w:div w:id="1266691063">
      <w:bodyDiv w:val="1"/>
      <w:marLeft w:val="0"/>
      <w:marRight w:val="0"/>
      <w:marTop w:val="0"/>
      <w:marBottom w:val="0"/>
      <w:divBdr>
        <w:top w:val="none" w:sz="0" w:space="0" w:color="auto"/>
        <w:left w:val="none" w:sz="0" w:space="0" w:color="auto"/>
        <w:bottom w:val="none" w:sz="0" w:space="0" w:color="auto"/>
        <w:right w:val="none" w:sz="0" w:space="0" w:color="auto"/>
      </w:divBdr>
    </w:div>
    <w:div w:id="1266692184">
      <w:bodyDiv w:val="1"/>
      <w:marLeft w:val="0"/>
      <w:marRight w:val="0"/>
      <w:marTop w:val="0"/>
      <w:marBottom w:val="0"/>
      <w:divBdr>
        <w:top w:val="none" w:sz="0" w:space="0" w:color="auto"/>
        <w:left w:val="none" w:sz="0" w:space="0" w:color="auto"/>
        <w:bottom w:val="none" w:sz="0" w:space="0" w:color="auto"/>
        <w:right w:val="none" w:sz="0" w:space="0" w:color="auto"/>
      </w:divBdr>
    </w:div>
    <w:div w:id="1270625693">
      <w:bodyDiv w:val="1"/>
      <w:marLeft w:val="0"/>
      <w:marRight w:val="0"/>
      <w:marTop w:val="0"/>
      <w:marBottom w:val="0"/>
      <w:divBdr>
        <w:top w:val="none" w:sz="0" w:space="0" w:color="auto"/>
        <w:left w:val="none" w:sz="0" w:space="0" w:color="auto"/>
        <w:bottom w:val="none" w:sz="0" w:space="0" w:color="auto"/>
        <w:right w:val="none" w:sz="0" w:space="0" w:color="auto"/>
      </w:divBdr>
    </w:div>
    <w:div w:id="1273974325">
      <w:bodyDiv w:val="1"/>
      <w:marLeft w:val="0"/>
      <w:marRight w:val="0"/>
      <w:marTop w:val="0"/>
      <w:marBottom w:val="0"/>
      <w:divBdr>
        <w:top w:val="none" w:sz="0" w:space="0" w:color="auto"/>
        <w:left w:val="none" w:sz="0" w:space="0" w:color="auto"/>
        <w:bottom w:val="none" w:sz="0" w:space="0" w:color="auto"/>
        <w:right w:val="none" w:sz="0" w:space="0" w:color="auto"/>
      </w:divBdr>
    </w:div>
    <w:div w:id="1275939027">
      <w:bodyDiv w:val="1"/>
      <w:marLeft w:val="0"/>
      <w:marRight w:val="0"/>
      <w:marTop w:val="0"/>
      <w:marBottom w:val="0"/>
      <w:divBdr>
        <w:top w:val="none" w:sz="0" w:space="0" w:color="auto"/>
        <w:left w:val="none" w:sz="0" w:space="0" w:color="auto"/>
        <w:bottom w:val="none" w:sz="0" w:space="0" w:color="auto"/>
        <w:right w:val="none" w:sz="0" w:space="0" w:color="auto"/>
      </w:divBdr>
    </w:div>
    <w:div w:id="1278835128">
      <w:bodyDiv w:val="1"/>
      <w:marLeft w:val="0"/>
      <w:marRight w:val="0"/>
      <w:marTop w:val="0"/>
      <w:marBottom w:val="0"/>
      <w:divBdr>
        <w:top w:val="none" w:sz="0" w:space="0" w:color="auto"/>
        <w:left w:val="none" w:sz="0" w:space="0" w:color="auto"/>
        <w:bottom w:val="none" w:sz="0" w:space="0" w:color="auto"/>
        <w:right w:val="none" w:sz="0" w:space="0" w:color="auto"/>
      </w:divBdr>
    </w:div>
    <w:div w:id="1280264370">
      <w:bodyDiv w:val="1"/>
      <w:marLeft w:val="0"/>
      <w:marRight w:val="0"/>
      <w:marTop w:val="0"/>
      <w:marBottom w:val="0"/>
      <w:divBdr>
        <w:top w:val="none" w:sz="0" w:space="0" w:color="auto"/>
        <w:left w:val="none" w:sz="0" w:space="0" w:color="auto"/>
        <w:bottom w:val="none" w:sz="0" w:space="0" w:color="auto"/>
        <w:right w:val="none" w:sz="0" w:space="0" w:color="auto"/>
      </w:divBdr>
    </w:div>
    <w:div w:id="1283153743">
      <w:bodyDiv w:val="1"/>
      <w:marLeft w:val="0"/>
      <w:marRight w:val="0"/>
      <w:marTop w:val="0"/>
      <w:marBottom w:val="0"/>
      <w:divBdr>
        <w:top w:val="none" w:sz="0" w:space="0" w:color="auto"/>
        <w:left w:val="none" w:sz="0" w:space="0" w:color="auto"/>
        <w:bottom w:val="none" w:sz="0" w:space="0" w:color="auto"/>
        <w:right w:val="none" w:sz="0" w:space="0" w:color="auto"/>
      </w:divBdr>
    </w:div>
    <w:div w:id="1285116830">
      <w:bodyDiv w:val="1"/>
      <w:marLeft w:val="0"/>
      <w:marRight w:val="0"/>
      <w:marTop w:val="0"/>
      <w:marBottom w:val="0"/>
      <w:divBdr>
        <w:top w:val="none" w:sz="0" w:space="0" w:color="auto"/>
        <w:left w:val="none" w:sz="0" w:space="0" w:color="auto"/>
        <w:bottom w:val="none" w:sz="0" w:space="0" w:color="auto"/>
        <w:right w:val="none" w:sz="0" w:space="0" w:color="auto"/>
      </w:divBdr>
    </w:div>
    <w:div w:id="1286473281">
      <w:bodyDiv w:val="1"/>
      <w:marLeft w:val="0"/>
      <w:marRight w:val="0"/>
      <w:marTop w:val="0"/>
      <w:marBottom w:val="0"/>
      <w:divBdr>
        <w:top w:val="none" w:sz="0" w:space="0" w:color="auto"/>
        <w:left w:val="none" w:sz="0" w:space="0" w:color="auto"/>
        <w:bottom w:val="none" w:sz="0" w:space="0" w:color="auto"/>
        <w:right w:val="none" w:sz="0" w:space="0" w:color="auto"/>
      </w:divBdr>
    </w:div>
    <w:div w:id="1288776404">
      <w:bodyDiv w:val="1"/>
      <w:marLeft w:val="0"/>
      <w:marRight w:val="0"/>
      <w:marTop w:val="0"/>
      <w:marBottom w:val="0"/>
      <w:divBdr>
        <w:top w:val="none" w:sz="0" w:space="0" w:color="auto"/>
        <w:left w:val="none" w:sz="0" w:space="0" w:color="auto"/>
        <w:bottom w:val="none" w:sz="0" w:space="0" w:color="auto"/>
        <w:right w:val="none" w:sz="0" w:space="0" w:color="auto"/>
      </w:divBdr>
    </w:div>
    <w:div w:id="1291939217">
      <w:bodyDiv w:val="1"/>
      <w:marLeft w:val="0"/>
      <w:marRight w:val="0"/>
      <w:marTop w:val="0"/>
      <w:marBottom w:val="0"/>
      <w:divBdr>
        <w:top w:val="none" w:sz="0" w:space="0" w:color="auto"/>
        <w:left w:val="none" w:sz="0" w:space="0" w:color="auto"/>
        <w:bottom w:val="none" w:sz="0" w:space="0" w:color="auto"/>
        <w:right w:val="none" w:sz="0" w:space="0" w:color="auto"/>
      </w:divBdr>
    </w:div>
    <w:div w:id="1292440174">
      <w:bodyDiv w:val="1"/>
      <w:marLeft w:val="0"/>
      <w:marRight w:val="0"/>
      <w:marTop w:val="0"/>
      <w:marBottom w:val="0"/>
      <w:divBdr>
        <w:top w:val="none" w:sz="0" w:space="0" w:color="auto"/>
        <w:left w:val="none" w:sz="0" w:space="0" w:color="auto"/>
        <w:bottom w:val="none" w:sz="0" w:space="0" w:color="auto"/>
        <w:right w:val="none" w:sz="0" w:space="0" w:color="auto"/>
      </w:divBdr>
    </w:div>
    <w:div w:id="1294095573">
      <w:bodyDiv w:val="1"/>
      <w:marLeft w:val="0"/>
      <w:marRight w:val="0"/>
      <w:marTop w:val="0"/>
      <w:marBottom w:val="0"/>
      <w:divBdr>
        <w:top w:val="none" w:sz="0" w:space="0" w:color="auto"/>
        <w:left w:val="none" w:sz="0" w:space="0" w:color="auto"/>
        <w:bottom w:val="none" w:sz="0" w:space="0" w:color="auto"/>
        <w:right w:val="none" w:sz="0" w:space="0" w:color="auto"/>
      </w:divBdr>
    </w:div>
    <w:div w:id="1297177187">
      <w:bodyDiv w:val="1"/>
      <w:marLeft w:val="0"/>
      <w:marRight w:val="0"/>
      <w:marTop w:val="0"/>
      <w:marBottom w:val="0"/>
      <w:divBdr>
        <w:top w:val="none" w:sz="0" w:space="0" w:color="auto"/>
        <w:left w:val="none" w:sz="0" w:space="0" w:color="auto"/>
        <w:bottom w:val="none" w:sz="0" w:space="0" w:color="auto"/>
        <w:right w:val="none" w:sz="0" w:space="0" w:color="auto"/>
      </w:divBdr>
    </w:div>
    <w:div w:id="1297562930">
      <w:bodyDiv w:val="1"/>
      <w:marLeft w:val="0"/>
      <w:marRight w:val="0"/>
      <w:marTop w:val="0"/>
      <w:marBottom w:val="0"/>
      <w:divBdr>
        <w:top w:val="none" w:sz="0" w:space="0" w:color="auto"/>
        <w:left w:val="none" w:sz="0" w:space="0" w:color="auto"/>
        <w:bottom w:val="none" w:sz="0" w:space="0" w:color="auto"/>
        <w:right w:val="none" w:sz="0" w:space="0" w:color="auto"/>
      </w:divBdr>
    </w:div>
    <w:div w:id="1300571002">
      <w:bodyDiv w:val="1"/>
      <w:marLeft w:val="0"/>
      <w:marRight w:val="0"/>
      <w:marTop w:val="0"/>
      <w:marBottom w:val="0"/>
      <w:divBdr>
        <w:top w:val="none" w:sz="0" w:space="0" w:color="auto"/>
        <w:left w:val="none" w:sz="0" w:space="0" w:color="auto"/>
        <w:bottom w:val="none" w:sz="0" w:space="0" w:color="auto"/>
        <w:right w:val="none" w:sz="0" w:space="0" w:color="auto"/>
      </w:divBdr>
    </w:div>
    <w:div w:id="1301157428">
      <w:bodyDiv w:val="1"/>
      <w:marLeft w:val="0"/>
      <w:marRight w:val="0"/>
      <w:marTop w:val="0"/>
      <w:marBottom w:val="0"/>
      <w:divBdr>
        <w:top w:val="none" w:sz="0" w:space="0" w:color="auto"/>
        <w:left w:val="none" w:sz="0" w:space="0" w:color="auto"/>
        <w:bottom w:val="none" w:sz="0" w:space="0" w:color="auto"/>
        <w:right w:val="none" w:sz="0" w:space="0" w:color="auto"/>
      </w:divBdr>
    </w:div>
    <w:div w:id="1305086396">
      <w:bodyDiv w:val="1"/>
      <w:marLeft w:val="0"/>
      <w:marRight w:val="0"/>
      <w:marTop w:val="0"/>
      <w:marBottom w:val="0"/>
      <w:divBdr>
        <w:top w:val="none" w:sz="0" w:space="0" w:color="auto"/>
        <w:left w:val="none" w:sz="0" w:space="0" w:color="auto"/>
        <w:bottom w:val="none" w:sz="0" w:space="0" w:color="auto"/>
        <w:right w:val="none" w:sz="0" w:space="0" w:color="auto"/>
      </w:divBdr>
      <w:divsChild>
        <w:div w:id="1992363901">
          <w:marLeft w:val="0"/>
          <w:marRight w:val="0"/>
          <w:marTop w:val="0"/>
          <w:marBottom w:val="0"/>
          <w:divBdr>
            <w:top w:val="none" w:sz="0" w:space="0" w:color="auto"/>
            <w:left w:val="none" w:sz="0" w:space="0" w:color="auto"/>
            <w:bottom w:val="none" w:sz="0" w:space="0" w:color="auto"/>
            <w:right w:val="none" w:sz="0" w:space="0" w:color="auto"/>
          </w:divBdr>
          <w:divsChild>
            <w:div w:id="1329363432">
              <w:marLeft w:val="0"/>
              <w:marRight w:val="0"/>
              <w:marTop w:val="0"/>
              <w:marBottom w:val="0"/>
              <w:divBdr>
                <w:top w:val="none" w:sz="0" w:space="0" w:color="auto"/>
                <w:left w:val="none" w:sz="0" w:space="0" w:color="auto"/>
                <w:bottom w:val="none" w:sz="0" w:space="0" w:color="auto"/>
                <w:right w:val="none" w:sz="0" w:space="0" w:color="auto"/>
              </w:divBdr>
              <w:divsChild>
                <w:div w:id="1849101828">
                  <w:marLeft w:val="0"/>
                  <w:marRight w:val="0"/>
                  <w:marTop w:val="0"/>
                  <w:marBottom w:val="0"/>
                  <w:divBdr>
                    <w:top w:val="none" w:sz="0" w:space="0" w:color="auto"/>
                    <w:left w:val="none" w:sz="0" w:space="0" w:color="auto"/>
                    <w:bottom w:val="none" w:sz="0" w:space="0" w:color="auto"/>
                    <w:right w:val="none" w:sz="0" w:space="0" w:color="auto"/>
                  </w:divBdr>
                </w:div>
                <w:div w:id="82866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164028">
      <w:bodyDiv w:val="1"/>
      <w:marLeft w:val="0"/>
      <w:marRight w:val="0"/>
      <w:marTop w:val="0"/>
      <w:marBottom w:val="0"/>
      <w:divBdr>
        <w:top w:val="none" w:sz="0" w:space="0" w:color="auto"/>
        <w:left w:val="none" w:sz="0" w:space="0" w:color="auto"/>
        <w:bottom w:val="none" w:sz="0" w:space="0" w:color="auto"/>
        <w:right w:val="none" w:sz="0" w:space="0" w:color="auto"/>
      </w:divBdr>
    </w:div>
    <w:div w:id="1305236310">
      <w:bodyDiv w:val="1"/>
      <w:marLeft w:val="0"/>
      <w:marRight w:val="0"/>
      <w:marTop w:val="0"/>
      <w:marBottom w:val="0"/>
      <w:divBdr>
        <w:top w:val="none" w:sz="0" w:space="0" w:color="auto"/>
        <w:left w:val="none" w:sz="0" w:space="0" w:color="auto"/>
        <w:bottom w:val="none" w:sz="0" w:space="0" w:color="auto"/>
        <w:right w:val="none" w:sz="0" w:space="0" w:color="auto"/>
      </w:divBdr>
    </w:div>
    <w:div w:id="1308704956">
      <w:bodyDiv w:val="1"/>
      <w:marLeft w:val="0"/>
      <w:marRight w:val="0"/>
      <w:marTop w:val="0"/>
      <w:marBottom w:val="0"/>
      <w:divBdr>
        <w:top w:val="none" w:sz="0" w:space="0" w:color="auto"/>
        <w:left w:val="none" w:sz="0" w:space="0" w:color="auto"/>
        <w:bottom w:val="none" w:sz="0" w:space="0" w:color="auto"/>
        <w:right w:val="none" w:sz="0" w:space="0" w:color="auto"/>
      </w:divBdr>
    </w:div>
    <w:div w:id="1311058494">
      <w:bodyDiv w:val="1"/>
      <w:marLeft w:val="0"/>
      <w:marRight w:val="0"/>
      <w:marTop w:val="0"/>
      <w:marBottom w:val="0"/>
      <w:divBdr>
        <w:top w:val="none" w:sz="0" w:space="0" w:color="auto"/>
        <w:left w:val="none" w:sz="0" w:space="0" w:color="auto"/>
        <w:bottom w:val="none" w:sz="0" w:space="0" w:color="auto"/>
        <w:right w:val="none" w:sz="0" w:space="0" w:color="auto"/>
      </w:divBdr>
    </w:div>
    <w:div w:id="1311519331">
      <w:bodyDiv w:val="1"/>
      <w:marLeft w:val="0"/>
      <w:marRight w:val="0"/>
      <w:marTop w:val="0"/>
      <w:marBottom w:val="0"/>
      <w:divBdr>
        <w:top w:val="none" w:sz="0" w:space="0" w:color="auto"/>
        <w:left w:val="none" w:sz="0" w:space="0" w:color="auto"/>
        <w:bottom w:val="none" w:sz="0" w:space="0" w:color="auto"/>
        <w:right w:val="none" w:sz="0" w:space="0" w:color="auto"/>
      </w:divBdr>
    </w:div>
    <w:div w:id="1312634486">
      <w:bodyDiv w:val="1"/>
      <w:marLeft w:val="0"/>
      <w:marRight w:val="0"/>
      <w:marTop w:val="0"/>
      <w:marBottom w:val="0"/>
      <w:divBdr>
        <w:top w:val="none" w:sz="0" w:space="0" w:color="auto"/>
        <w:left w:val="none" w:sz="0" w:space="0" w:color="auto"/>
        <w:bottom w:val="none" w:sz="0" w:space="0" w:color="auto"/>
        <w:right w:val="none" w:sz="0" w:space="0" w:color="auto"/>
      </w:divBdr>
    </w:div>
    <w:div w:id="1315179312">
      <w:bodyDiv w:val="1"/>
      <w:marLeft w:val="0"/>
      <w:marRight w:val="0"/>
      <w:marTop w:val="0"/>
      <w:marBottom w:val="0"/>
      <w:divBdr>
        <w:top w:val="none" w:sz="0" w:space="0" w:color="auto"/>
        <w:left w:val="none" w:sz="0" w:space="0" w:color="auto"/>
        <w:bottom w:val="none" w:sz="0" w:space="0" w:color="auto"/>
        <w:right w:val="none" w:sz="0" w:space="0" w:color="auto"/>
      </w:divBdr>
    </w:div>
    <w:div w:id="1320617313">
      <w:bodyDiv w:val="1"/>
      <w:marLeft w:val="0"/>
      <w:marRight w:val="0"/>
      <w:marTop w:val="0"/>
      <w:marBottom w:val="0"/>
      <w:divBdr>
        <w:top w:val="none" w:sz="0" w:space="0" w:color="auto"/>
        <w:left w:val="none" w:sz="0" w:space="0" w:color="auto"/>
        <w:bottom w:val="none" w:sz="0" w:space="0" w:color="auto"/>
        <w:right w:val="none" w:sz="0" w:space="0" w:color="auto"/>
      </w:divBdr>
    </w:div>
    <w:div w:id="1321039257">
      <w:bodyDiv w:val="1"/>
      <w:marLeft w:val="0"/>
      <w:marRight w:val="0"/>
      <w:marTop w:val="0"/>
      <w:marBottom w:val="0"/>
      <w:divBdr>
        <w:top w:val="none" w:sz="0" w:space="0" w:color="auto"/>
        <w:left w:val="none" w:sz="0" w:space="0" w:color="auto"/>
        <w:bottom w:val="none" w:sz="0" w:space="0" w:color="auto"/>
        <w:right w:val="none" w:sz="0" w:space="0" w:color="auto"/>
      </w:divBdr>
    </w:div>
    <w:div w:id="1331373431">
      <w:bodyDiv w:val="1"/>
      <w:marLeft w:val="0"/>
      <w:marRight w:val="0"/>
      <w:marTop w:val="0"/>
      <w:marBottom w:val="0"/>
      <w:divBdr>
        <w:top w:val="none" w:sz="0" w:space="0" w:color="auto"/>
        <w:left w:val="none" w:sz="0" w:space="0" w:color="auto"/>
        <w:bottom w:val="none" w:sz="0" w:space="0" w:color="auto"/>
        <w:right w:val="none" w:sz="0" w:space="0" w:color="auto"/>
      </w:divBdr>
    </w:div>
    <w:div w:id="1332442137">
      <w:bodyDiv w:val="1"/>
      <w:marLeft w:val="0"/>
      <w:marRight w:val="0"/>
      <w:marTop w:val="0"/>
      <w:marBottom w:val="0"/>
      <w:divBdr>
        <w:top w:val="none" w:sz="0" w:space="0" w:color="auto"/>
        <w:left w:val="none" w:sz="0" w:space="0" w:color="auto"/>
        <w:bottom w:val="none" w:sz="0" w:space="0" w:color="auto"/>
        <w:right w:val="none" w:sz="0" w:space="0" w:color="auto"/>
      </w:divBdr>
    </w:div>
    <w:div w:id="1332759882">
      <w:bodyDiv w:val="1"/>
      <w:marLeft w:val="0"/>
      <w:marRight w:val="0"/>
      <w:marTop w:val="0"/>
      <w:marBottom w:val="0"/>
      <w:divBdr>
        <w:top w:val="none" w:sz="0" w:space="0" w:color="auto"/>
        <w:left w:val="none" w:sz="0" w:space="0" w:color="auto"/>
        <w:bottom w:val="none" w:sz="0" w:space="0" w:color="auto"/>
        <w:right w:val="none" w:sz="0" w:space="0" w:color="auto"/>
      </w:divBdr>
    </w:div>
    <w:div w:id="1335765301">
      <w:bodyDiv w:val="1"/>
      <w:marLeft w:val="0"/>
      <w:marRight w:val="0"/>
      <w:marTop w:val="0"/>
      <w:marBottom w:val="0"/>
      <w:divBdr>
        <w:top w:val="none" w:sz="0" w:space="0" w:color="auto"/>
        <w:left w:val="none" w:sz="0" w:space="0" w:color="auto"/>
        <w:bottom w:val="none" w:sz="0" w:space="0" w:color="auto"/>
        <w:right w:val="none" w:sz="0" w:space="0" w:color="auto"/>
      </w:divBdr>
    </w:div>
    <w:div w:id="1336498407">
      <w:bodyDiv w:val="1"/>
      <w:marLeft w:val="0"/>
      <w:marRight w:val="0"/>
      <w:marTop w:val="0"/>
      <w:marBottom w:val="0"/>
      <w:divBdr>
        <w:top w:val="none" w:sz="0" w:space="0" w:color="auto"/>
        <w:left w:val="none" w:sz="0" w:space="0" w:color="auto"/>
        <w:bottom w:val="none" w:sz="0" w:space="0" w:color="auto"/>
        <w:right w:val="none" w:sz="0" w:space="0" w:color="auto"/>
      </w:divBdr>
    </w:div>
    <w:div w:id="1337341729">
      <w:bodyDiv w:val="1"/>
      <w:marLeft w:val="0"/>
      <w:marRight w:val="0"/>
      <w:marTop w:val="0"/>
      <w:marBottom w:val="0"/>
      <w:divBdr>
        <w:top w:val="none" w:sz="0" w:space="0" w:color="auto"/>
        <w:left w:val="none" w:sz="0" w:space="0" w:color="auto"/>
        <w:bottom w:val="none" w:sz="0" w:space="0" w:color="auto"/>
        <w:right w:val="none" w:sz="0" w:space="0" w:color="auto"/>
      </w:divBdr>
    </w:div>
    <w:div w:id="1337345873">
      <w:bodyDiv w:val="1"/>
      <w:marLeft w:val="0"/>
      <w:marRight w:val="0"/>
      <w:marTop w:val="0"/>
      <w:marBottom w:val="0"/>
      <w:divBdr>
        <w:top w:val="none" w:sz="0" w:space="0" w:color="auto"/>
        <w:left w:val="none" w:sz="0" w:space="0" w:color="auto"/>
        <w:bottom w:val="none" w:sz="0" w:space="0" w:color="auto"/>
        <w:right w:val="none" w:sz="0" w:space="0" w:color="auto"/>
      </w:divBdr>
    </w:div>
    <w:div w:id="1339112288">
      <w:bodyDiv w:val="1"/>
      <w:marLeft w:val="0"/>
      <w:marRight w:val="0"/>
      <w:marTop w:val="0"/>
      <w:marBottom w:val="0"/>
      <w:divBdr>
        <w:top w:val="none" w:sz="0" w:space="0" w:color="auto"/>
        <w:left w:val="none" w:sz="0" w:space="0" w:color="auto"/>
        <w:bottom w:val="none" w:sz="0" w:space="0" w:color="auto"/>
        <w:right w:val="none" w:sz="0" w:space="0" w:color="auto"/>
      </w:divBdr>
    </w:div>
    <w:div w:id="1342702560">
      <w:bodyDiv w:val="1"/>
      <w:marLeft w:val="0"/>
      <w:marRight w:val="0"/>
      <w:marTop w:val="0"/>
      <w:marBottom w:val="0"/>
      <w:divBdr>
        <w:top w:val="none" w:sz="0" w:space="0" w:color="auto"/>
        <w:left w:val="none" w:sz="0" w:space="0" w:color="auto"/>
        <w:bottom w:val="none" w:sz="0" w:space="0" w:color="auto"/>
        <w:right w:val="none" w:sz="0" w:space="0" w:color="auto"/>
      </w:divBdr>
    </w:div>
    <w:div w:id="1343047269">
      <w:bodyDiv w:val="1"/>
      <w:marLeft w:val="0"/>
      <w:marRight w:val="0"/>
      <w:marTop w:val="0"/>
      <w:marBottom w:val="0"/>
      <w:divBdr>
        <w:top w:val="none" w:sz="0" w:space="0" w:color="auto"/>
        <w:left w:val="none" w:sz="0" w:space="0" w:color="auto"/>
        <w:bottom w:val="none" w:sz="0" w:space="0" w:color="auto"/>
        <w:right w:val="none" w:sz="0" w:space="0" w:color="auto"/>
      </w:divBdr>
    </w:div>
    <w:div w:id="1343319906">
      <w:bodyDiv w:val="1"/>
      <w:marLeft w:val="0"/>
      <w:marRight w:val="0"/>
      <w:marTop w:val="0"/>
      <w:marBottom w:val="0"/>
      <w:divBdr>
        <w:top w:val="none" w:sz="0" w:space="0" w:color="auto"/>
        <w:left w:val="none" w:sz="0" w:space="0" w:color="auto"/>
        <w:bottom w:val="none" w:sz="0" w:space="0" w:color="auto"/>
        <w:right w:val="none" w:sz="0" w:space="0" w:color="auto"/>
      </w:divBdr>
    </w:div>
    <w:div w:id="1343775081">
      <w:bodyDiv w:val="1"/>
      <w:marLeft w:val="0"/>
      <w:marRight w:val="0"/>
      <w:marTop w:val="0"/>
      <w:marBottom w:val="0"/>
      <w:divBdr>
        <w:top w:val="none" w:sz="0" w:space="0" w:color="auto"/>
        <w:left w:val="none" w:sz="0" w:space="0" w:color="auto"/>
        <w:bottom w:val="none" w:sz="0" w:space="0" w:color="auto"/>
        <w:right w:val="none" w:sz="0" w:space="0" w:color="auto"/>
      </w:divBdr>
    </w:div>
    <w:div w:id="1346832285">
      <w:bodyDiv w:val="1"/>
      <w:marLeft w:val="0"/>
      <w:marRight w:val="0"/>
      <w:marTop w:val="0"/>
      <w:marBottom w:val="0"/>
      <w:divBdr>
        <w:top w:val="none" w:sz="0" w:space="0" w:color="auto"/>
        <w:left w:val="none" w:sz="0" w:space="0" w:color="auto"/>
        <w:bottom w:val="none" w:sz="0" w:space="0" w:color="auto"/>
        <w:right w:val="none" w:sz="0" w:space="0" w:color="auto"/>
      </w:divBdr>
      <w:divsChild>
        <w:div w:id="175046761">
          <w:marLeft w:val="0"/>
          <w:marRight w:val="0"/>
          <w:marTop w:val="0"/>
          <w:marBottom w:val="0"/>
          <w:divBdr>
            <w:top w:val="none" w:sz="0" w:space="0" w:color="auto"/>
            <w:left w:val="none" w:sz="0" w:space="0" w:color="auto"/>
            <w:bottom w:val="none" w:sz="0" w:space="0" w:color="auto"/>
            <w:right w:val="none" w:sz="0" w:space="0" w:color="auto"/>
          </w:divBdr>
        </w:div>
      </w:divsChild>
    </w:div>
    <w:div w:id="1347513225">
      <w:bodyDiv w:val="1"/>
      <w:marLeft w:val="0"/>
      <w:marRight w:val="0"/>
      <w:marTop w:val="0"/>
      <w:marBottom w:val="0"/>
      <w:divBdr>
        <w:top w:val="none" w:sz="0" w:space="0" w:color="auto"/>
        <w:left w:val="none" w:sz="0" w:space="0" w:color="auto"/>
        <w:bottom w:val="none" w:sz="0" w:space="0" w:color="auto"/>
        <w:right w:val="none" w:sz="0" w:space="0" w:color="auto"/>
      </w:divBdr>
    </w:div>
    <w:div w:id="1349796641">
      <w:bodyDiv w:val="1"/>
      <w:marLeft w:val="0"/>
      <w:marRight w:val="0"/>
      <w:marTop w:val="0"/>
      <w:marBottom w:val="0"/>
      <w:divBdr>
        <w:top w:val="none" w:sz="0" w:space="0" w:color="auto"/>
        <w:left w:val="none" w:sz="0" w:space="0" w:color="auto"/>
        <w:bottom w:val="none" w:sz="0" w:space="0" w:color="auto"/>
        <w:right w:val="none" w:sz="0" w:space="0" w:color="auto"/>
      </w:divBdr>
    </w:div>
    <w:div w:id="1349872032">
      <w:bodyDiv w:val="1"/>
      <w:marLeft w:val="0"/>
      <w:marRight w:val="0"/>
      <w:marTop w:val="0"/>
      <w:marBottom w:val="0"/>
      <w:divBdr>
        <w:top w:val="none" w:sz="0" w:space="0" w:color="auto"/>
        <w:left w:val="none" w:sz="0" w:space="0" w:color="auto"/>
        <w:bottom w:val="none" w:sz="0" w:space="0" w:color="auto"/>
        <w:right w:val="none" w:sz="0" w:space="0" w:color="auto"/>
      </w:divBdr>
    </w:div>
    <w:div w:id="1350525475">
      <w:bodyDiv w:val="1"/>
      <w:marLeft w:val="0"/>
      <w:marRight w:val="0"/>
      <w:marTop w:val="0"/>
      <w:marBottom w:val="0"/>
      <w:divBdr>
        <w:top w:val="none" w:sz="0" w:space="0" w:color="auto"/>
        <w:left w:val="none" w:sz="0" w:space="0" w:color="auto"/>
        <w:bottom w:val="none" w:sz="0" w:space="0" w:color="auto"/>
        <w:right w:val="none" w:sz="0" w:space="0" w:color="auto"/>
      </w:divBdr>
    </w:div>
    <w:div w:id="1351031722">
      <w:bodyDiv w:val="1"/>
      <w:marLeft w:val="0"/>
      <w:marRight w:val="0"/>
      <w:marTop w:val="0"/>
      <w:marBottom w:val="0"/>
      <w:divBdr>
        <w:top w:val="none" w:sz="0" w:space="0" w:color="auto"/>
        <w:left w:val="none" w:sz="0" w:space="0" w:color="auto"/>
        <w:bottom w:val="none" w:sz="0" w:space="0" w:color="auto"/>
        <w:right w:val="none" w:sz="0" w:space="0" w:color="auto"/>
      </w:divBdr>
    </w:div>
    <w:div w:id="1351681494">
      <w:bodyDiv w:val="1"/>
      <w:marLeft w:val="0"/>
      <w:marRight w:val="0"/>
      <w:marTop w:val="0"/>
      <w:marBottom w:val="0"/>
      <w:divBdr>
        <w:top w:val="none" w:sz="0" w:space="0" w:color="auto"/>
        <w:left w:val="none" w:sz="0" w:space="0" w:color="auto"/>
        <w:bottom w:val="none" w:sz="0" w:space="0" w:color="auto"/>
        <w:right w:val="none" w:sz="0" w:space="0" w:color="auto"/>
      </w:divBdr>
    </w:div>
    <w:div w:id="1354570105">
      <w:bodyDiv w:val="1"/>
      <w:marLeft w:val="0"/>
      <w:marRight w:val="0"/>
      <w:marTop w:val="0"/>
      <w:marBottom w:val="0"/>
      <w:divBdr>
        <w:top w:val="none" w:sz="0" w:space="0" w:color="auto"/>
        <w:left w:val="none" w:sz="0" w:space="0" w:color="auto"/>
        <w:bottom w:val="none" w:sz="0" w:space="0" w:color="auto"/>
        <w:right w:val="none" w:sz="0" w:space="0" w:color="auto"/>
      </w:divBdr>
    </w:div>
    <w:div w:id="1357342334">
      <w:bodyDiv w:val="1"/>
      <w:marLeft w:val="0"/>
      <w:marRight w:val="0"/>
      <w:marTop w:val="0"/>
      <w:marBottom w:val="0"/>
      <w:divBdr>
        <w:top w:val="none" w:sz="0" w:space="0" w:color="auto"/>
        <w:left w:val="none" w:sz="0" w:space="0" w:color="auto"/>
        <w:bottom w:val="none" w:sz="0" w:space="0" w:color="auto"/>
        <w:right w:val="none" w:sz="0" w:space="0" w:color="auto"/>
      </w:divBdr>
    </w:div>
    <w:div w:id="1357348055">
      <w:bodyDiv w:val="1"/>
      <w:marLeft w:val="0"/>
      <w:marRight w:val="0"/>
      <w:marTop w:val="0"/>
      <w:marBottom w:val="0"/>
      <w:divBdr>
        <w:top w:val="none" w:sz="0" w:space="0" w:color="auto"/>
        <w:left w:val="none" w:sz="0" w:space="0" w:color="auto"/>
        <w:bottom w:val="none" w:sz="0" w:space="0" w:color="auto"/>
        <w:right w:val="none" w:sz="0" w:space="0" w:color="auto"/>
      </w:divBdr>
    </w:div>
    <w:div w:id="1360938209">
      <w:bodyDiv w:val="1"/>
      <w:marLeft w:val="0"/>
      <w:marRight w:val="0"/>
      <w:marTop w:val="0"/>
      <w:marBottom w:val="0"/>
      <w:divBdr>
        <w:top w:val="none" w:sz="0" w:space="0" w:color="auto"/>
        <w:left w:val="none" w:sz="0" w:space="0" w:color="auto"/>
        <w:bottom w:val="none" w:sz="0" w:space="0" w:color="auto"/>
        <w:right w:val="none" w:sz="0" w:space="0" w:color="auto"/>
      </w:divBdr>
    </w:div>
    <w:div w:id="1361541905">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
    <w:div w:id="1365981773">
      <w:bodyDiv w:val="1"/>
      <w:marLeft w:val="0"/>
      <w:marRight w:val="0"/>
      <w:marTop w:val="0"/>
      <w:marBottom w:val="0"/>
      <w:divBdr>
        <w:top w:val="none" w:sz="0" w:space="0" w:color="auto"/>
        <w:left w:val="none" w:sz="0" w:space="0" w:color="auto"/>
        <w:bottom w:val="none" w:sz="0" w:space="0" w:color="auto"/>
        <w:right w:val="none" w:sz="0" w:space="0" w:color="auto"/>
      </w:divBdr>
    </w:div>
    <w:div w:id="1367951894">
      <w:bodyDiv w:val="1"/>
      <w:marLeft w:val="0"/>
      <w:marRight w:val="0"/>
      <w:marTop w:val="0"/>
      <w:marBottom w:val="0"/>
      <w:divBdr>
        <w:top w:val="none" w:sz="0" w:space="0" w:color="auto"/>
        <w:left w:val="none" w:sz="0" w:space="0" w:color="auto"/>
        <w:bottom w:val="none" w:sz="0" w:space="0" w:color="auto"/>
        <w:right w:val="none" w:sz="0" w:space="0" w:color="auto"/>
      </w:divBdr>
    </w:div>
    <w:div w:id="1370034081">
      <w:bodyDiv w:val="1"/>
      <w:marLeft w:val="0"/>
      <w:marRight w:val="0"/>
      <w:marTop w:val="0"/>
      <w:marBottom w:val="0"/>
      <w:divBdr>
        <w:top w:val="none" w:sz="0" w:space="0" w:color="auto"/>
        <w:left w:val="none" w:sz="0" w:space="0" w:color="auto"/>
        <w:bottom w:val="none" w:sz="0" w:space="0" w:color="auto"/>
        <w:right w:val="none" w:sz="0" w:space="0" w:color="auto"/>
      </w:divBdr>
    </w:div>
    <w:div w:id="1375620307">
      <w:bodyDiv w:val="1"/>
      <w:marLeft w:val="0"/>
      <w:marRight w:val="0"/>
      <w:marTop w:val="0"/>
      <w:marBottom w:val="0"/>
      <w:divBdr>
        <w:top w:val="none" w:sz="0" w:space="0" w:color="auto"/>
        <w:left w:val="none" w:sz="0" w:space="0" w:color="auto"/>
        <w:bottom w:val="none" w:sz="0" w:space="0" w:color="auto"/>
        <w:right w:val="none" w:sz="0" w:space="0" w:color="auto"/>
      </w:divBdr>
    </w:div>
    <w:div w:id="1380665054">
      <w:bodyDiv w:val="1"/>
      <w:marLeft w:val="0"/>
      <w:marRight w:val="0"/>
      <w:marTop w:val="0"/>
      <w:marBottom w:val="0"/>
      <w:divBdr>
        <w:top w:val="none" w:sz="0" w:space="0" w:color="auto"/>
        <w:left w:val="none" w:sz="0" w:space="0" w:color="auto"/>
        <w:bottom w:val="none" w:sz="0" w:space="0" w:color="auto"/>
        <w:right w:val="none" w:sz="0" w:space="0" w:color="auto"/>
      </w:divBdr>
    </w:div>
    <w:div w:id="1380668364">
      <w:bodyDiv w:val="1"/>
      <w:marLeft w:val="0"/>
      <w:marRight w:val="0"/>
      <w:marTop w:val="0"/>
      <w:marBottom w:val="0"/>
      <w:divBdr>
        <w:top w:val="none" w:sz="0" w:space="0" w:color="auto"/>
        <w:left w:val="none" w:sz="0" w:space="0" w:color="auto"/>
        <w:bottom w:val="none" w:sz="0" w:space="0" w:color="auto"/>
        <w:right w:val="none" w:sz="0" w:space="0" w:color="auto"/>
      </w:divBdr>
    </w:div>
    <w:div w:id="1380784359">
      <w:bodyDiv w:val="1"/>
      <w:marLeft w:val="0"/>
      <w:marRight w:val="0"/>
      <w:marTop w:val="0"/>
      <w:marBottom w:val="0"/>
      <w:divBdr>
        <w:top w:val="none" w:sz="0" w:space="0" w:color="auto"/>
        <w:left w:val="none" w:sz="0" w:space="0" w:color="auto"/>
        <w:bottom w:val="none" w:sz="0" w:space="0" w:color="auto"/>
        <w:right w:val="none" w:sz="0" w:space="0" w:color="auto"/>
      </w:divBdr>
    </w:div>
    <w:div w:id="1381979182">
      <w:bodyDiv w:val="1"/>
      <w:marLeft w:val="0"/>
      <w:marRight w:val="0"/>
      <w:marTop w:val="0"/>
      <w:marBottom w:val="0"/>
      <w:divBdr>
        <w:top w:val="none" w:sz="0" w:space="0" w:color="auto"/>
        <w:left w:val="none" w:sz="0" w:space="0" w:color="auto"/>
        <w:bottom w:val="none" w:sz="0" w:space="0" w:color="auto"/>
        <w:right w:val="none" w:sz="0" w:space="0" w:color="auto"/>
      </w:divBdr>
    </w:div>
    <w:div w:id="1382705437">
      <w:bodyDiv w:val="1"/>
      <w:marLeft w:val="0"/>
      <w:marRight w:val="0"/>
      <w:marTop w:val="0"/>
      <w:marBottom w:val="0"/>
      <w:divBdr>
        <w:top w:val="none" w:sz="0" w:space="0" w:color="auto"/>
        <w:left w:val="none" w:sz="0" w:space="0" w:color="auto"/>
        <w:bottom w:val="none" w:sz="0" w:space="0" w:color="auto"/>
        <w:right w:val="none" w:sz="0" w:space="0" w:color="auto"/>
      </w:divBdr>
    </w:div>
    <w:div w:id="1382824819">
      <w:bodyDiv w:val="1"/>
      <w:marLeft w:val="0"/>
      <w:marRight w:val="0"/>
      <w:marTop w:val="0"/>
      <w:marBottom w:val="0"/>
      <w:divBdr>
        <w:top w:val="none" w:sz="0" w:space="0" w:color="auto"/>
        <w:left w:val="none" w:sz="0" w:space="0" w:color="auto"/>
        <w:bottom w:val="none" w:sz="0" w:space="0" w:color="auto"/>
        <w:right w:val="none" w:sz="0" w:space="0" w:color="auto"/>
      </w:divBdr>
    </w:div>
    <w:div w:id="1383215942">
      <w:bodyDiv w:val="1"/>
      <w:marLeft w:val="0"/>
      <w:marRight w:val="0"/>
      <w:marTop w:val="0"/>
      <w:marBottom w:val="0"/>
      <w:divBdr>
        <w:top w:val="none" w:sz="0" w:space="0" w:color="auto"/>
        <w:left w:val="none" w:sz="0" w:space="0" w:color="auto"/>
        <w:bottom w:val="none" w:sz="0" w:space="0" w:color="auto"/>
        <w:right w:val="none" w:sz="0" w:space="0" w:color="auto"/>
      </w:divBdr>
    </w:div>
    <w:div w:id="1385909465">
      <w:bodyDiv w:val="1"/>
      <w:marLeft w:val="0"/>
      <w:marRight w:val="0"/>
      <w:marTop w:val="0"/>
      <w:marBottom w:val="0"/>
      <w:divBdr>
        <w:top w:val="none" w:sz="0" w:space="0" w:color="auto"/>
        <w:left w:val="none" w:sz="0" w:space="0" w:color="auto"/>
        <w:bottom w:val="none" w:sz="0" w:space="0" w:color="auto"/>
        <w:right w:val="none" w:sz="0" w:space="0" w:color="auto"/>
      </w:divBdr>
    </w:div>
    <w:div w:id="1387028995">
      <w:bodyDiv w:val="1"/>
      <w:marLeft w:val="0"/>
      <w:marRight w:val="0"/>
      <w:marTop w:val="0"/>
      <w:marBottom w:val="0"/>
      <w:divBdr>
        <w:top w:val="none" w:sz="0" w:space="0" w:color="auto"/>
        <w:left w:val="none" w:sz="0" w:space="0" w:color="auto"/>
        <w:bottom w:val="none" w:sz="0" w:space="0" w:color="auto"/>
        <w:right w:val="none" w:sz="0" w:space="0" w:color="auto"/>
      </w:divBdr>
    </w:div>
    <w:div w:id="1388334465">
      <w:bodyDiv w:val="1"/>
      <w:marLeft w:val="0"/>
      <w:marRight w:val="0"/>
      <w:marTop w:val="0"/>
      <w:marBottom w:val="0"/>
      <w:divBdr>
        <w:top w:val="none" w:sz="0" w:space="0" w:color="auto"/>
        <w:left w:val="none" w:sz="0" w:space="0" w:color="auto"/>
        <w:bottom w:val="none" w:sz="0" w:space="0" w:color="auto"/>
        <w:right w:val="none" w:sz="0" w:space="0" w:color="auto"/>
      </w:divBdr>
    </w:div>
    <w:div w:id="1389260309">
      <w:bodyDiv w:val="1"/>
      <w:marLeft w:val="0"/>
      <w:marRight w:val="0"/>
      <w:marTop w:val="0"/>
      <w:marBottom w:val="0"/>
      <w:divBdr>
        <w:top w:val="none" w:sz="0" w:space="0" w:color="auto"/>
        <w:left w:val="none" w:sz="0" w:space="0" w:color="auto"/>
        <w:bottom w:val="none" w:sz="0" w:space="0" w:color="auto"/>
        <w:right w:val="none" w:sz="0" w:space="0" w:color="auto"/>
      </w:divBdr>
    </w:div>
    <w:div w:id="1389956522">
      <w:bodyDiv w:val="1"/>
      <w:marLeft w:val="0"/>
      <w:marRight w:val="0"/>
      <w:marTop w:val="0"/>
      <w:marBottom w:val="0"/>
      <w:divBdr>
        <w:top w:val="none" w:sz="0" w:space="0" w:color="auto"/>
        <w:left w:val="none" w:sz="0" w:space="0" w:color="auto"/>
        <w:bottom w:val="none" w:sz="0" w:space="0" w:color="auto"/>
        <w:right w:val="none" w:sz="0" w:space="0" w:color="auto"/>
      </w:divBdr>
    </w:div>
    <w:div w:id="1391613080">
      <w:bodyDiv w:val="1"/>
      <w:marLeft w:val="0"/>
      <w:marRight w:val="0"/>
      <w:marTop w:val="0"/>
      <w:marBottom w:val="0"/>
      <w:divBdr>
        <w:top w:val="none" w:sz="0" w:space="0" w:color="auto"/>
        <w:left w:val="none" w:sz="0" w:space="0" w:color="auto"/>
        <w:bottom w:val="none" w:sz="0" w:space="0" w:color="auto"/>
        <w:right w:val="none" w:sz="0" w:space="0" w:color="auto"/>
      </w:divBdr>
    </w:div>
    <w:div w:id="1392580270">
      <w:bodyDiv w:val="1"/>
      <w:marLeft w:val="0"/>
      <w:marRight w:val="0"/>
      <w:marTop w:val="0"/>
      <w:marBottom w:val="0"/>
      <w:divBdr>
        <w:top w:val="none" w:sz="0" w:space="0" w:color="auto"/>
        <w:left w:val="none" w:sz="0" w:space="0" w:color="auto"/>
        <w:bottom w:val="none" w:sz="0" w:space="0" w:color="auto"/>
        <w:right w:val="none" w:sz="0" w:space="0" w:color="auto"/>
      </w:divBdr>
    </w:div>
    <w:div w:id="1394348873">
      <w:bodyDiv w:val="1"/>
      <w:marLeft w:val="0"/>
      <w:marRight w:val="0"/>
      <w:marTop w:val="0"/>
      <w:marBottom w:val="0"/>
      <w:divBdr>
        <w:top w:val="none" w:sz="0" w:space="0" w:color="auto"/>
        <w:left w:val="none" w:sz="0" w:space="0" w:color="auto"/>
        <w:bottom w:val="none" w:sz="0" w:space="0" w:color="auto"/>
        <w:right w:val="none" w:sz="0" w:space="0" w:color="auto"/>
      </w:divBdr>
    </w:div>
    <w:div w:id="1397435916">
      <w:bodyDiv w:val="1"/>
      <w:marLeft w:val="0"/>
      <w:marRight w:val="0"/>
      <w:marTop w:val="0"/>
      <w:marBottom w:val="0"/>
      <w:divBdr>
        <w:top w:val="none" w:sz="0" w:space="0" w:color="auto"/>
        <w:left w:val="none" w:sz="0" w:space="0" w:color="auto"/>
        <w:bottom w:val="none" w:sz="0" w:space="0" w:color="auto"/>
        <w:right w:val="none" w:sz="0" w:space="0" w:color="auto"/>
      </w:divBdr>
    </w:div>
    <w:div w:id="1397707639">
      <w:bodyDiv w:val="1"/>
      <w:marLeft w:val="0"/>
      <w:marRight w:val="0"/>
      <w:marTop w:val="0"/>
      <w:marBottom w:val="0"/>
      <w:divBdr>
        <w:top w:val="none" w:sz="0" w:space="0" w:color="auto"/>
        <w:left w:val="none" w:sz="0" w:space="0" w:color="auto"/>
        <w:bottom w:val="none" w:sz="0" w:space="0" w:color="auto"/>
        <w:right w:val="none" w:sz="0" w:space="0" w:color="auto"/>
      </w:divBdr>
    </w:div>
    <w:div w:id="1403673029">
      <w:bodyDiv w:val="1"/>
      <w:marLeft w:val="0"/>
      <w:marRight w:val="0"/>
      <w:marTop w:val="0"/>
      <w:marBottom w:val="0"/>
      <w:divBdr>
        <w:top w:val="none" w:sz="0" w:space="0" w:color="auto"/>
        <w:left w:val="none" w:sz="0" w:space="0" w:color="auto"/>
        <w:bottom w:val="none" w:sz="0" w:space="0" w:color="auto"/>
        <w:right w:val="none" w:sz="0" w:space="0" w:color="auto"/>
      </w:divBdr>
    </w:div>
    <w:div w:id="1403872912">
      <w:bodyDiv w:val="1"/>
      <w:marLeft w:val="0"/>
      <w:marRight w:val="0"/>
      <w:marTop w:val="0"/>
      <w:marBottom w:val="0"/>
      <w:divBdr>
        <w:top w:val="none" w:sz="0" w:space="0" w:color="auto"/>
        <w:left w:val="none" w:sz="0" w:space="0" w:color="auto"/>
        <w:bottom w:val="none" w:sz="0" w:space="0" w:color="auto"/>
        <w:right w:val="none" w:sz="0" w:space="0" w:color="auto"/>
      </w:divBdr>
    </w:div>
    <w:div w:id="1404985487">
      <w:bodyDiv w:val="1"/>
      <w:marLeft w:val="0"/>
      <w:marRight w:val="0"/>
      <w:marTop w:val="0"/>
      <w:marBottom w:val="0"/>
      <w:divBdr>
        <w:top w:val="none" w:sz="0" w:space="0" w:color="auto"/>
        <w:left w:val="none" w:sz="0" w:space="0" w:color="auto"/>
        <w:bottom w:val="none" w:sz="0" w:space="0" w:color="auto"/>
        <w:right w:val="none" w:sz="0" w:space="0" w:color="auto"/>
      </w:divBdr>
    </w:div>
    <w:div w:id="1407218975">
      <w:bodyDiv w:val="1"/>
      <w:marLeft w:val="0"/>
      <w:marRight w:val="0"/>
      <w:marTop w:val="0"/>
      <w:marBottom w:val="0"/>
      <w:divBdr>
        <w:top w:val="none" w:sz="0" w:space="0" w:color="auto"/>
        <w:left w:val="none" w:sz="0" w:space="0" w:color="auto"/>
        <w:bottom w:val="none" w:sz="0" w:space="0" w:color="auto"/>
        <w:right w:val="none" w:sz="0" w:space="0" w:color="auto"/>
      </w:divBdr>
    </w:div>
    <w:div w:id="1408114857">
      <w:bodyDiv w:val="1"/>
      <w:marLeft w:val="0"/>
      <w:marRight w:val="0"/>
      <w:marTop w:val="0"/>
      <w:marBottom w:val="0"/>
      <w:divBdr>
        <w:top w:val="none" w:sz="0" w:space="0" w:color="auto"/>
        <w:left w:val="none" w:sz="0" w:space="0" w:color="auto"/>
        <w:bottom w:val="none" w:sz="0" w:space="0" w:color="auto"/>
        <w:right w:val="none" w:sz="0" w:space="0" w:color="auto"/>
      </w:divBdr>
    </w:div>
    <w:div w:id="1408921220">
      <w:bodyDiv w:val="1"/>
      <w:marLeft w:val="0"/>
      <w:marRight w:val="0"/>
      <w:marTop w:val="0"/>
      <w:marBottom w:val="0"/>
      <w:divBdr>
        <w:top w:val="none" w:sz="0" w:space="0" w:color="auto"/>
        <w:left w:val="none" w:sz="0" w:space="0" w:color="auto"/>
        <w:bottom w:val="none" w:sz="0" w:space="0" w:color="auto"/>
        <w:right w:val="none" w:sz="0" w:space="0" w:color="auto"/>
      </w:divBdr>
    </w:div>
    <w:div w:id="1410730223">
      <w:bodyDiv w:val="1"/>
      <w:marLeft w:val="0"/>
      <w:marRight w:val="0"/>
      <w:marTop w:val="0"/>
      <w:marBottom w:val="0"/>
      <w:divBdr>
        <w:top w:val="none" w:sz="0" w:space="0" w:color="auto"/>
        <w:left w:val="none" w:sz="0" w:space="0" w:color="auto"/>
        <w:bottom w:val="none" w:sz="0" w:space="0" w:color="auto"/>
        <w:right w:val="none" w:sz="0" w:space="0" w:color="auto"/>
      </w:divBdr>
    </w:div>
    <w:div w:id="1412463945">
      <w:bodyDiv w:val="1"/>
      <w:marLeft w:val="0"/>
      <w:marRight w:val="0"/>
      <w:marTop w:val="0"/>
      <w:marBottom w:val="0"/>
      <w:divBdr>
        <w:top w:val="none" w:sz="0" w:space="0" w:color="auto"/>
        <w:left w:val="none" w:sz="0" w:space="0" w:color="auto"/>
        <w:bottom w:val="none" w:sz="0" w:space="0" w:color="auto"/>
        <w:right w:val="none" w:sz="0" w:space="0" w:color="auto"/>
      </w:divBdr>
    </w:div>
    <w:div w:id="1415736549">
      <w:bodyDiv w:val="1"/>
      <w:marLeft w:val="0"/>
      <w:marRight w:val="0"/>
      <w:marTop w:val="0"/>
      <w:marBottom w:val="0"/>
      <w:divBdr>
        <w:top w:val="none" w:sz="0" w:space="0" w:color="auto"/>
        <w:left w:val="none" w:sz="0" w:space="0" w:color="auto"/>
        <w:bottom w:val="none" w:sz="0" w:space="0" w:color="auto"/>
        <w:right w:val="none" w:sz="0" w:space="0" w:color="auto"/>
      </w:divBdr>
    </w:div>
    <w:div w:id="1420717266">
      <w:bodyDiv w:val="1"/>
      <w:marLeft w:val="0"/>
      <w:marRight w:val="0"/>
      <w:marTop w:val="0"/>
      <w:marBottom w:val="0"/>
      <w:divBdr>
        <w:top w:val="none" w:sz="0" w:space="0" w:color="auto"/>
        <w:left w:val="none" w:sz="0" w:space="0" w:color="auto"/>
        <w:bottom w:val="none" w:sz="0" w:space="0" w:color="auto"/>
        <w:right w:val="none" w:sz="0" w:space="0" w:color="auto"/>
      </w:divBdr>
    </w:div>
    <w:div w:id="1425111254">
      <w:bodyDiv w:val="1"/>
      <w:marLeft w:val="0"/>
      <w:marRight w:val="0"/>
      <w:marTop w:val="0"/>
      <w:marBottom w:val="0"/>
      <w:divBdr>
        <w:top w:val="none" w:sz="0" w:space="0" w:color="auto"/>
        <w:left w:val="none" w:sz="0" w:space="0" w:color="auto"/>
        <w:bottom w:val="none" w:sz="0" w:space="0" w:color="auto"/>
        <w:right w:val="none" w:sz="0" w:space="0" w:color="auto"/>
      </w:divBdr>
    </w:div>
    <w:div w:id="1425804949">
      <w:bodyDiv w:val="1"/>
      <w:marLeft w:val="0"/>
      <w:marRight w:val="0"/>
      <w:marTop w:val="0"/>
      <w:marBottom w:val="0"/>
      <w:divBdr>
        <w:top w:val="none" w:sz="0" w:space="0" w:color="auto"/>
        <w:left w:val="none" w:sz="0" w:space="0" w:color="auto"/>
        <w:bottom w:val="none" w:sz="0" w:space="0" w:color="auto"/>
        <w:right w:val="none" w:sz="0" w:space="0" w:color="auto"/>
      </w:divBdr>
    </w:div>
    <w:div w:id="1427340249">
      <w:bodyDiv w:val="1"/>
      <w:marLeft w:val="0"/>
      <w:marRight w:val="0"/>
      <w:marTop w:val="0"/>
      <w:marBottom w:val="0"/>
      <w:divBdr>
        <w:top w:val="none" w:sz="0" w:space="0" w:color="auto"/>
        <w:left w:val="none" w:sz="0" w:space="0" w:color="auto"/>
        <w:bottom w:val="none" w:sz="0" w:space="0" w:color="auto"/>
        <w:right w:val="none" w:sz="0" w:space="0" w:color="auto"/>
      </w:divBdr>
    </w:div>
    <w:div w:id="1432773793">
      <w:bodyDiv w:val="1"/>
      <w:marLeft w:val="0"/>
      <w:marRight w:val="0"/>
      <w:marTop w:val="0"/>
      <w:marBottom w:val="0"/>
      <w:divBdr>
        <w:top w:val="none" w:sz="0" w:space="0" w:color="auto"/>
        <w:left w:val="none" w:sz="0" w:space="0" w:color="auto"/>
        <w:bottom w:val="none" w:sz="0" w:space="0" w:color="auto"/>
        <w:right w:val="none" w:sz="0" w:space="0" w:color="auto"/>
      </w:divBdr>
    </w:div>
    <w:div w:id="1433933967">
      <w:bodyDiv w:val="1"/>
      <w:marLeft w:val="0"/>
      <w:marRight w:val="0"/>
      <w:marTop w:val="0"/>
      <w:marBottom w:val="0"/>
      <w:divBdr>
        <w:top w:val="none" w:sz="0" w:space="0" w:color="auto"/>
        <w:left w:val="none" w:sz="0" w:space="0" w:color="auto"/>
        <w:bottom w:val="none" w:sz="0" w:space="0" w:color="auto"/>
        <w:right w:val="none" w:sz="0" w:space="0" w:color="auto"/>
      </w:divBdr>
    </w:div>
    <w:div w:id="1438407937">
      <w:bodyDiv w:val="1"/>
      <w:marLeft w:val="0"/>
      <w:marRight w:val="0"/>
      <w:marTop w:val="0"/>
      <w:marBottom w:val="0"/>
      <w:divBdr>
        <w:top w:val="none" w:sz="0" w:space="0" w:color="auto"/>
        <w:left w:val="none" w:sz="0" w:space="0" w:color="auto"/>
        <w:bottom w:val="none" w:sz="0" w:space="0" w:color="auto"/>
        <w:right w:val="none" w:sz="0" w:space="0" w:color="auto"/>
      </w:divBdr>
    </w:div>
    <w:div w:id="1439639134">
      <w:bodyDiv w:val="1"/>
      <w:marLeft w:val="0"/>
      <w:marRight w:val="0"/>
      <w:marTop w:val="0"/>
      <w:marBottom w:val="0"/>
      <w:divBdr>
        <w:top w:val="none" w:sz="0" w:space="0" w:color="auto"/>
        <w:left w:val="none" w:sz="0" w:space="0" w:color="auto"/>
        <w:bottom w:val="none" w:sz="0" w:space="0" w:color="auto"/>
        <w:right w:val="none" w:sz="0" w:space="0" w:color="auto"/>
      </w:divBdr>
    </w:div>
    <w:div w:id="1440293887">
      <w:bodyDiv w:val="1"/>
      <w:marLeft w:val="0"/>
      <w:marRight w:val="0"/>
      <w:marTop w:val="0"/>
      <w:marBottom w:val="0"/>
      <w:divBdr>
        <w:top w:val="none" w:sz="0" w:space="0" w:color="auto"/>
        <w:left w:val="none" w:sz="0" w:space="0" w:color="auto"/>
        <w:bottom w:val="none" w:sz="0" w:space="0" w:color="auto"/>
        <w:right w:val="none" w:sz="0" w:space="0" w:color="auto"/>
      </w:divBdr>
    </w:div>
    <w:div w:id="1441677398">
      <w:bodyDiv w:val="1"/>
      <w:marLeft w:val="0"/>
      <w:marRight w:val="0"/>
      <w:marTop w:val="0"/>
      <w:marBottom w:val="0"/>
      <w:divBdr>
        <w:top w:val="none" w:sz="0" w:space="0" w:color="auto"/>
        <w:left w:val="none" w:sz="0" w:space="0" w:color="auto"/>
        <w:bottom w:val="none" w:sz="0" w:space="0" w:color="auto"/>
        <w:right w:val="none" w:sz="0" w:space="0" w:color="auto"/>
      </w:divBdr>
    </w:div>
    <w:div w:id="1444883820">
      <w:bodyDiv w:val="1"/>
      <w:marLeft w:val="0"/>
      <w:marRight w:val="0"/>
      <w:marTop w:val="0"/>
      <w:marBottom w:val="0"/>
      <w:divBdr>
        <w:top w:val="none" w:sz="0" w:space="0" w:color="auto"/>
        <w:left w:val="none" w:sz="0" w:space="0" w:color="auto"/>
        <w:bottom w:val="none" w:sz="0" w:space="0" w:color="auto"/>
        <w:right w:val="none" w:sz="0" w:space="0" w:color="auto"/>
      </w:divBdr>
    </w:div>
    <w:div w:id="1448696471">
      <w:bodyDiv w:val="1"/>
      <w:marLeft w:val="0"/>
      <w:marRight w:val="0"/>
      <w:marTop w:val="0"/>
      <w:marBottom w:val="0"/>
      <w:divBdr>
        <w:top w:val="none" w:sz="0" w:space="0" w:color="auto"/>
        <w:left w:val="none" w:sz="0" w:space="0" w:color="auto"/>
        <w:bottom w:val="none" w:sz="0" w:space="0" w:color="auto"/>
        <w:right w:val="none" w:sz="0" w:space="0" w:color="auto"/>
      </w:divBdr>
    </w:div>
    <w:div w:id="1453331017">
      <w:bodyDiv w:val="1"/>
      <w:marLeft w:val="0"/>
      <w:marRight w:val="0"/>
      <w:marTop w:val="0"/>
      <w:marBottom w:val="0"/>
      <w:divBdr>
        <w:top w:val="none" w:sz="0" w:space="0" w:color="auto"/>
        <w:left w:val="none" w:sz="0" w:space="0" w:color="auto"/>
        <w:bottom w:val="none" w:sz="0" w:space="0" w:color="auto"/>
        <w:right w:val="none" w:sz="0" w:space="0" w:color="auto"/>
      </w:divBdr>
    </w:div>
    <w:div w:id="1455247242">
      <w:bodyDiv w:val="1"/>
      <w:marLeft w:val="0"/>
      <w:marRight w:val="0"/>
      <w:marTop w:val="0"/>
      <w:marBottom w:val="0"/>
      <w:divBdr>
        <w:top w:val="none" w:sz="0" w:space="0" w:color="auto"/>
        <w:left w:val="none" w:sz="0" w:space="0" w:color="auto"/>
        <w:bottom w:val="none" w:sz="0" w:space="0" w:color="auto"/>
        <w:right w:val="none" w:sz="0" w:space="0" w:color="auto"/>
      </w:divBdr>
    </w:div>
    <w:div w:id="1461268577">
      <w:bodyDiv w:val="1"/>
      <w:marLeft w:val="0"/>
      <w:marRight w:val="0"/>
      <w:marTop w:val="0"/>
      <w:marBottom w:val="0"/>
      <w:divBdr>
        <w:top w:val="none" w:sz="0" w:space="0" w:color="auto"/>
        <w:left w:val="none" w:sz="0" w:space="0" w:color="auto"/>
        <w:bottom w:val="none" w:sz="0" w:space="0" w:color="auto"/>
        <w:right w:val="none" w:sz="0" w:space="0" w:color="auto"/>
      </w:divBdr>
    </w:div>
    <w:div w:id="1462265116">
      <w:bodyDiv w:val="1"/>
      <w:marLeft w:val="0"/>
      <w:marRight w:val="0"/>
      <w:marTop w:val="0"/>
      <w:marBottom w:val="0"/>
      <w:divBdr>
        <w:top w:val="none" w:sz="0" w:space="0" w:color="auto"/>
        <w:left w:val="none" w:sz="0" w:space="0" w:color="auto"/>
        <w:bottom w:val="none" w:sz="0" w:space="0" w:color="auto"/>
        <w:right w:val="none" w:sz="0" w:space="0" w:color="auto"/>
      </w:divBdr>
    </w:div>
    <w:div w:id="1467433135">
      <w:bodyDiv w:val="1"/>
      <w:marLeft w:val="0"/>
      <w:marRight w:val="0"/>
      <w:marTop w:val="0"/>
      <w:marBottom w:val="0"/>
      <w:divBdr>
        <w:top w:val="none" w:sz="0" w:space="0" w:color="auto"/>
        <w:left w:val="none" w:sz="0" w:space="0" w:color="auto"/>
        <w:bottom w:val="none" w:sz="0" w:space="0" w:color="auto"/>
        <w:right w:val="none" w:sz="0" w:space="0" w:color="auto"/>
      </w:divBdr>
    </w:div>
    <w:div w:id="1468670611">
      <w:bodyDiv w:val="1"/>
      <w:marLeft w:val="0"/>
      <w:marRight w:val="0"/>
      <w:marTop w:val="0"/>
      <w:marBottom w:val="0"/>
      <w:divBdr>
        <w:top w:val="none" w:sz="0" w:space="0" w:color="auto"/>
        <w:left w:val="none" w:sz="0" w:space="0" w:color="auto"/>
        <w:bottom w:val="none" w:sz="0" w:space="0" w:color="auto"/>
        <w:right w:val="none" w:sz="0" w:space="0" w:color="auto"/>
      </w:divBdr>
    </w:div>
    <w:div w:id="1470367102">
      <w:bodyDiv w:val="1"/>
      <w:marLeft w:val="0"/>
      <w:marRight w:val="0"/>
      <w:marTop w:val="0"/>
      <w:marBottom w:val="0"/>
      <w:divBdr>
        <w:top w:val="none" w:sz="0" w:space="0" w:color="auto"/>
        <w:left w:val="none" w:sz="0" w:space="0" w:color="auto"/>
        <w:bottom w:val="none" w:sz="0" w:space="0" w:color="auto"/>
        <w:right w:val="none" w:sz="0" w:space="0" w:color="auto"/>
      </w:divBdr>
    </w:div>
    <w:div w:id="1472215387">
      <w:bodyDiv w:val="1"/>
      <w:marLeft w:val="0"/>
      <w:marRight w:val="0"/>
      <w:marTop w:val="0"/>
      <w:marBottom w:val="0"/>
      <w:divBdr>
        <w:top w:val="none" w:sz="0" w:space="0" w:color="auto"/>
        <w:left w:val="none" w:sz="0" w:space="0" w:color="auto"/>
        <w:bottom w:val="none" w:sz="0" w:space="0" w:color="auto"/>
        <w:right w:val="none" w:sz="0" w:space="0" w:color="auto"/>
      </w:divBdr>
    </w:div>
    <w:div w:id="1474056920">
      <w:bodyDiv w:val="1"/>
      <w:marLeft w:val="0"/>
      <w:marRight w:val="0"/>
      <w:marTop w:val="0"/>
      <w:marBottom w:val="0"/>
      <w:divBdr>
        <w:top w:val="none" w:sz="0" w:space="0" w:color="auto"/>
        <w:left w:val="none" w:sz="0" w:space="0" w:color="auto"/>
        <w:bottom w:val="none" w:sz="0" w:space="0" w:color="auto"/>
        <w:right w:val="none" w:sz="0" w:space="0" w:color="auto"/>
      </w:divBdr>
    </w:div>
    <w:div w:id="1475678330">
      <w:bodyDiv w:val="1"/>
      <w:marLeft w:val="0"/>
      <w:marRight w:val="0"/>
      <w:marTop w:val="0"/>
      <w:marBottom w:val="0"/>
      <w:divBdr>
        <w:top w:val="none" w:sz="0" w:space="0" w:color="auto"/>
        <w:left w:val="none" w:sz="0" w:space="0" w:color="auto"/>
        <w:bottom w:val="none" w:sz="0" w:space="0" w:color="auto"/>
        <w:right w:val="none" w:sz="0" w:space="0" w:color="auto"/>
      </w:divBdr>
    </w:div>
    <w:div w:id="1479151473">
      <w:bodyDiv w:val="1"/>
      <w:marLeft w:val="0"/>
      <w:marRight w:val="0"/>
      <w:marTop w:val="0"/>
      <w:marBottom w:val="0"/>
      <w:divBdr>
        <w:top w:val="none" w:sz="0" w:space="0" w:color="auto"/>
        <w:left w:val="none" w:sz="0" w:space="0" w:color="auto"/>
        <w:bottom w:val="none" w:sz="0" w:space="0" w:color="auto"/>
        <w:right w:val="none" w:sz="0" w:space="0" w:color="auto"/>
      </w:divBdr>
    </w:div>
    <w:div w:id="1479803826">
      <w:bodyDiv w:val="1"/>
      <w:marLeft w:val="0"/>
      <w:marRight w:val="0"/>
      <w:marTop w:val="0"/>
      <w:marBottom w:val="0"/>
      <w:divBdr>
        <w:top w:val="none" w:sz="0" w:space="0" w:color="auto"/>
        <w:left w:val="none" w:sz="0" w:space="0" w:color="auto"/>
        <w:bottom w:val="none" w:sz="0" w:space="0" w:color="auto"/>
        <w:right w:val="none" w:sz="0" w:space="0" w:color="auto"/>
      </w:divBdr>
    </w:div>
    <w:div w:id="1484160885">
      <w:bodyDiv w:val="1"/>
      <w:marLeft w:val="0"/>
      <w:marRight w:val="0"/>
      <w:marTop w:val="0"/>
      <w:marBottom w:val="0"/>
      <w:divBdr>
        <w:top w:val="none" w:sz="0" w:space="0" w:color="auto"/>
        <w:left w:val="none" w:sz="0" w:space="0" w:color="auto"/>
        <w:bottom w:val="none" w:sz="0" w:space="0" w:color="auto"/>
        <w:right w:val="none" w:sz="0" w:space="0" w:color="auto"/>
      </w:divBdr>
    </w:div>
    <w:div w:id="1485662214">
      <w:bodyDiv w:val="1"/>
      <w:marLeft w:val="0"/>
      <w:marRight w:val="0"/>
      <w:marTop w:val="0"/>
      <w:marBottom w:val="0"/>
      <w:divBdr>
        <w:top w:val="none" w:sz="0" w:space="0" w:color="auto"/>
        <w:left w:val="none" w:sz="0" w:space="0" w:color="auto"/>
        <w:bottom w:val="none" w:sz="0" w:space="0" w:color="auto"/>
        <w:right w:val="none" w:sz="0" w:space="0" w:color="auto"/>
      </w:divBdr>
    </w:div>
    <w:div w:id="1486818566">
      <w:bodyDiv w:val="1"/>
      <w:marLeft w:val="0"/>
      <w:marRight w:val="0"/>
      <w:marTop w:val="0"/>
      <w:marBottom w:val="0"/>
      <w:divBdr>
        <w:top w:val="none" w:sz="0" w:space="0" w:color="auto"/>
        <w:left w:val="none" w:sz="0" w:space="0" w:color="auto"/>
        <w:bottom w:val="none" w:sz="0" w:space="0" w:color="auto"/>
        <w:right w:val="none" w:sz="0" w:space="0" w:color="auto"/>
      </w:divBdr>
    </w:div>
    <w:div w:id="1487942067">
      <w:bodyDiv w:val="1"/>
      <w:marLeft w:val="0"/>
      <w:marRight w:val="0"/>
      <w:marTop w:val="0"/>
      <w:marBottom w:val="0"/>
      <w:divBdr>
        <w:top w:val="none" w:sz="0" w:space="0" w:color="auto"/>
        <w:left w:val="none" w:sz="0" w:space="0" w:color="auto"/>
        <w:bottom w:val="none" w:sz="0" w:space="0" w:color="auto"/>
        <w:right w:val="none" w:sz="0" w:space="0" w:color="auto"/>
      </w:divBdr>
    </w:div>
    <w:div w:id="1489206694">
      <w:bodyDiv w:val="1"/>
      <w:marLeft w:val="0"/>
      <w:marRight w:val="0"/>
      <w:marTop w:val="0"/>
      <w:marBottom w:val="0"/>
      <w:divBdr>
        <w:top w:val="none" w:sz="0" w:space="0" w:color="auto"/>
        <w:left w:val="none" w:sz="0" w:space="0" w:color="auto"/>
        <w:bottom w:val="none" w:sz="0" w:space="0" w:color="auto"/>
        <w:right w:val="none" w:sz="0" w:space="0" w:color="auto"/>
      </w:divBdr>
    </w:div>
    <w:div w:id="1493176035">
      <w:bodyDiv w:val="1"/>
      <w:marLeft w:val="0"/>
      <w:marRight w:val="0"/>
      <w:marTop w:val="0"/>
      <w:marBottom w:val="0"/>
      <w:divBdr>
        <w:top w:val="none" w:sz="0" w:space="0" w:color="auto"/>
        <w:left w:val="none" w:sz="0" w:space="0" w:color="auto"/>
        <w:bottom w:val="none" w:sz="0" w:space="0" w:color="auto"/>
        <w:right w:val="none" w:sz="0" w:space="0" w:color="auto"/>
      </w:divBdr>
    </w:div>
    <w:div w:id="1493982879">
      <w:bodyDiv w:val="1"/>
      <w:marLeft w:val="0"/>
      <w:marRight w:val="0"/>
      <w:marTop w:val="0"/>
      <w:marBottom w:val="0"/>
      <w:divBdr>
        <w:top w:val="none" w:sz="0" w:space="0" w:color="auto"/>
        <w:left w:val="none" w:sz="0" w:space="0" w:color="auto"/>
        <w:bottom w:val="none" w:sz="0" w:space="0" w:color="auto"/>
        <w:right w:val="none" w:sz="0" w:space="0" w:color="auto"/>
      </w:divBdr>
    </w:div>
    <w:div w:id="1495951523">
      <w:bodyDiv w:val="1"/>
      <w:marLeft w:val="0"/>
      <w:marRight w:val="0"/>
      <w:marTop w:val="0"/>
      <w:marBottom w:val="0"/>
      <w:divBdr>
        <w:top w:val="none" w:sz="0" w:space="0" w:color="auto"/>
        <w:left w:val="none" w:sz="0" w:space="0" w:color="auto"/>
        <w:bottom w:val="none" w:sz="0" w:space="0" w:color="auto"/>
        <w:right w:val="none" w:sz="0" w:space="0" w:color="auto"/>
      </w:divBdr>
    </w:div>
    <w:div w:id="1497527078">
      <w:bodyDiv w:val="1"/>
      <w:marLeft w:val="0"/>
      <w:marRight w:val="0"/>
      <w:marTop w:val="0"/>
      <w:marBottom w:val="0"/>
      <w:divBdr>
        <w:top w:val="none" w:sz="0" w:space="0" w:color="auto"/>
        <w:left w:val="none" w:sz="0" w:space="0" w:color="auto"/>
        <w:bottom w:val="none" w:sz="0" w:space="0" w:color="auto"/>
        <w:right w:val="none" w:sz="0" w:space="0" w:color="auto"/>
      </w:divBdr>
    </w:div>
    <w:div w:id="1497845478">
      <w:bodyDiv w:val="1"/>
      <w:marLeft w:val="0"/>
      <w:marRight w:val="0"/>
      <w:marTop w:val="0"/>
      <w:marBottom w:val="0"/>
      <w:divBdr>
        <w:top w:val="none" w:sz="0" w:space="0" w:color="auto"/>
        <w:left w:val="none" w:sz="0" w:space="0" w:color="auto"/>
        <w:bottom w:val="none" w:sz="0" w:space="0" w:color="auto"/>
        <w:right w:val="none" w:sz="0" w:space="0" w:color="auto"/>
      </w:divBdr>
    </w:div>
    <w:div w:id="1499806207">
      <w:bodyDiv w:val="1"/>
      <w:marLeft w:val="0"/>
      <w:marRight w:val="0"/>
      <w:marTop w:val="0"/>
      <w:marBottom w:val="0"/>
      <w:divBdr>
        <w:top w:val="none" w:sz="0" w:space="0" w:color="auto"/>
        <w:left w:val="none" w:sz="0" w:space="0" w:color="auto"/>
        <w:bottom w:val="none" w:sz="0" w:space="0" w:color="auto"/>
        <w:right w:val="none" w:sz="0" w:space="0" w:color="auto"/>
      </w:divBdr>
    </w:div>
    <w:div w:id="1501699462">
      <w:bodyDiv w:val="1"/>
      <w:marLeft w:val="0"/>
      <w:marRight w:val="0"/>
      <w:marTop w:val="0"/>
      <w:marBottom w:val="0"/>
      <w:divBdr>
        <w:top w:val="none" w:sz="0" w:space="0" w:color="auto"/>
        <w:left w:val="none" w:sz="0" w:space="0" w:color="auto"/>
        <w:bottom w:val="none" w:sz="0" w:space="0" w:color="auto"/>
        <w:right w:val="none" w:sz="0" w:space="0" w:color="auto"/>
      </w:divBdr>
    </w:div>
    <w:div w:id="1502816015">
      <w:bodyDiv w:val="1"/>
      <w:marLeft w:val="0"/>
      <w:marRight w:val="0"/>
      <w:marTop w:val="0"/>
      <w:marBottom w:val="0"/>
      <w:divBdr>
        <w:top w:val="none" w:sz="0" w:space="0" w:color="auto"/>
        <w:left w:val="none" w:sz="0" w:space="0" w:color="auto"/>
        <w:bottom w:val="none" w:sz="0" w:space="0" w:color="auto"/>
        <w:right w:val="none" w:sz="0" w:space="0" w:color="auto"/>
      </w:divBdr>
    </w:div>
    <w:div w:id="1506936795">
      <w:bodyDiv w:val="1"/>
      <w:marLeft w:val="0"/>
      <w:marRight w:val="0"/>
      <w:marTop w:val="0"/>
      <w:marBottom w:val="0"/>
      <w:divBdr>
        <w:top w:val="none" w:sz="0" w:space="0" w:color="auto"/>
        <w:left w:val="none" w:sz="0" w:space="0" w:color="auto"/>
        <w:bottom w:val="none" w:sz="0" w:space="0" w:color="auto"/>
        <w:right w:val="none" w:sz="0" w:space="0" w:color="auto"/>
      </w:divBdr>
    </w:div>
    <w:div w:id="1509443552">
      <w:bodyDiv w:val="1"/>
      <w:marLeft w:val="0"/>
      <w:marRight w:val="0"/>
      <w:marTop w:val="0"/>
      <w:marBottom w:val="0"/>
      <w:divBdr>
        <w:top w:val="none" w:sz="0" w:space="0" w:color="auto"/>
        <w:left w:val="none" w:sz="0" w:space="0" w:color="auto"/>
        <w:bottom w:val="none" w:sz="0" w:space="0" w:color="auto"/>
        <w:right w:val="none" w:sz="0" w:space="0" w:color="auto"/>
      </w:divBdr>
    </w:div>
    <w:div w:id="1510413120">
      <w:bodyDiv w:val="1"/>
      <w:marLeft w:val="0"/>
      <w:marRight w:val="0"/>
      <w:marTop w:val="0"/>
      <w:marBottom w:val="0"/>
      <w:divBdr>
        <w:top w:val="none" w:sz="0" w:space="0" w:color="auto"/>
        <w:left w:val="none" w:sz="0" w:space="0" w:color="auto"/>
        <w:bottom w:val="none" w:sz="0" w:space="0" w:color="auto"/>
        <w:right w:val="none" w:sz="0" w:space="0" w:color="auto"/>
      </w:divBdr>
    </w:div>
    <w:div w:id="1520123813">
      <w:bodyDiv w:val="1"/>
      <w:marLeft w:val="0"/>
      <w:marRight w:val="0"/>
      <w:marTop w:val="0"/>
      <w:marBottom w:val="0"/>
      <w:divBdr>
        <w:top w:val="none" w:sz="0" w:space="0" w:color="auto"/>
        <w:left w:val="none" w:sz="0" w:space="0" w:color="auto"/>
        <w:bottom w:val="none" w:sz="0" w:space="0" w:color="auto"/>
        <w:right w:val="none" w:sz="0" w:space="0" w:color="auto"/>
      </w:divBdr>
    </w:div>
    <w:div w:id="1522401711">
      <w:bodyDiv w:val="1"/>
      <w:marLeft w:val="0"/>
      <w:marRight w:val="0"/>
      <w:marTop w:val="0"/>
      <w:marBottom w:val="0"/>
      <w:divBdr>
        <w:top w:val="none" w:sz="0" w:space="0" w:color="auto"/>
        <w:left w:val="none" w:sz="0" w:space="0" w:color="auto"/>
        <w:bottom w:val="none" w:sz="0" w:space="0" w:color="auto"/>
        <w:right w:val="none" w:sz="0" w:space="0" w:color="auto"/>
      </w:divBdr>
    </w:div>
    <w:div w:id="1523939739">
      <w:bodyDiv w:val="1"/>
      <w:marLeft w:val="0"/>
      <w:marRight w:val="0"/>
      <w:marTop w:val="0"/>
      <w:marBottom w:val="0"/>
      <w:divBdr>
        <w:top w:val="none" w:sz="0" w:space="0" w:color="auto"/>
        <w:left w:val="none" w:sz="0" w:space="0" w:color="auto"/>
        <w:bottom w:val="none" w:sz="0" w:space="0" w:color="auto"/>
        <w:right w:val="none" w:sz="0" w:space="0" w:color="auto"/>
      </w:divBdr>
    </w:div>
    <w:div w:id="1524516630">
      <w:bodyDiv w:val="1"/>
      <w:marLeft w:val="0"/>
      <w:marRight w:val="0"/>
      <w:marTop w:val="0"/>
      <w:marBottom w:val="0"/>
      <w:divBdr>
        <w:top w:val="none" w:sz="0" w:space="0" w:color="auto"/>
        <w:left w:val="none" w:sz="0" w:space="0" w:color="auto"/>
        <w:bottom w:val="none" w:sz="0" w:space="0" w:color="auto"/>
        <w:right w:val="none" w:sz="0" w:space="0" w:color="auto"/>
      </w:divBdr>
    </w:div>
    <w:div w:id="1525510266">
      <w:bodyDiv w:val="1"/>
      <w:marLeft w:val="0"/>
      <w:marRight w:val="0"/>
      <w:marTop w:val="0"/>
      <w:marBottom w:val="0"/>
      <w:divBdr>
        <w:top w:val="none" w:sz="0" w:space="0" w:color="auto"/>
        <w:left w:val="none" w:sz="0" w:space="0" w:color="auto"/>
        <w:bottom w:val="none" w:sz="0" w:space="0" w:color="auto"/>
        <w:right w:val="none" w:sz="0" w:space="0" w:color="auto"/>
      </w:divBdr>
    </w:div>
    <w:div w:id="1525553500">
      <w:bodyDiv w:val="1"/>
      <w:marLeft w:val="0"/>
      <w:marRight w:val="0"/>
      <w:marTop w:val="0"/>
      <w:marBottom w:val="0"/>
      <w:divBdr>
        <w:top w:val="none" w:sz="0" w:space="0" w:color="auto"/>
        <w:left w:val="none" w:sz="0" w:space="0" w:color="auto"/>
        <w:bottom w:val="none" w:sz="0" w:space="0" w:color="auto"/>
        <w:right w:val="none" w:sz="0" w:space="0" w:color="auto"/>
      </w:divBdr>
    </w:div>
    <w:div w:id="1529639662">
      <w:bodyDiv w:val="1"/>
      <w:marLeft w:val="0"/>
      <w:marRight w:val="0"/>
      <w:marTop w:val="0"/>
      <w:marBottom w:val="0"/>
      <w:divBdr>
        <w:top w:val="none" w:sz="0" w:space="0" w:color="auto"/>
        <w:left w:val="none" w:sz="0" w:space="0" w:color="auto"/>
        <w:bottom w:val="none" w:sz="0" w:space="0" w:color="auto"/>
        <w:right w:val="none" w:sz="0" w:space="0" w:color="auto"/>
      </w:divBdr>
    </w:div>
    <w:div w:id="1529834285">
      <w:bodyDiv w:val="1"/>
      <w:marLeft w:val="0"/>
      <w:marRight w:val="0"/>
      <w:marTop w:val="0"/>
      <w:marBottom w:val="0"/>
      <w:divBdr>
        <w:top w:val="none" w:sz="0" w:space="0" w:color="auto"/>
        <w:left w:val="none" w:sz="0" w:space="0" w:color="auto"/>
        <w:bottom w:val="none" w:sz="0" w:space="0" w:color="auto"/>
        <w:right w:val="none" w:sz="0" w:space="0" w:color="auto"/>
      </w:divBdr>
    </w:div>
    <w:div w:id="1536579270">
      <w:bodyDiv w:val="1"/>
      <w:marLeft w:val="0"/>
      <w:marRight w:val="0"/>
      <w:marTop w:val="0"/>
      <w:marBottom w:val="0"/>
      <w:divBdr>
        <w:top w:val="none" w:sz="0" w:space="0" w:color="auto"/>
        <w:left w:val="none" w:sz="0" w:space="0" w:color="auto"/>
        <w:bottom w:val="none" w:sz="0" w:space="0" w:color="auto"/>
        <w:right w:val="none" w:sz="0" w:space="0" w:color="auto"/>
      </w:divBdr>
    </w:div>
    <w:div w:id="1537546163">
      <w:bodyDiv w:val="1"/>
      <w:marLeft w:val="0"/>
      <w:marRight w:val="0"/>
      <w:marTop w:val="0"/>
      <w:marBottom w:val="0"/>
      <w:divBdr>
        <w:top w:val="none" w:sz="0" w:space="0" w:color="auto"/>
        <w:left w:val="none" w:sz="0" w:space="0" w:color="auto"/>
        <w:bottom w:val="none" w:sz="0" w:space="0" w:color="auto"/>
        <w:right w:val="none" w:sz="0" w:space="0" w:color="auto"/>
      </w:divBdr>
    </w:div>
    <w:div w:id="1539050305">
      <w:bodyDiv w:val="1"/>
      <w:marLeft w:val="0"/>
      <w:marRight w:val="0"/>
      <w:marTop w:val="0"/>
      <w:marBottom w:val="0"/>
      <w:divBdr>
        <w:top w:val="none" w:sz="0" w:space="0" w:color="auto"/>
        <w:left w:val="none" w:sz="0" w:space="0" w:color="auto"/>
        <w:bottom w:val="none" w:sz="0" w:space="0" w:color="auto"/>
        <w:right w:val="none" w:sz="0" w:space="0" w:color="auto"/>
      </w:divBdr>
    </w:div>
    <w:div w:id="1541823942">
      <w:bodyDiv w:val="1"/>
      <w:marLeft w:val="0"/>
      <w:marRight w:val="0"/>
      <w:marTop w:val="0"/>
      <w:marBottom w:val="0"/>
      <w:divBdr>
        <w:top w:val="none" w:sz="0" w:space="0" w:color="auto"/>
        <w:left w:val="none" w:sz="0" w:space="0" w:color="auto"/>
        <w:bottom w:val="none" w:sz="0" w:space="0" w:color="auto"/>
        <w:right w:val="none" w:sz="0" w:space="0" w:color="auto"/>
      </w:divBdr>
    </w:div>
    <w:div w:id="1546139157">
      <w:bodyDiv w:val="1"/>
      <w:marLeft w:val="0"/>
      <w:marRight w:val="0"/>
      <w:marTop w:val="0"/>
      <w:marBottom w:val="0"/>
      <w:divBdr>
        <w:top w:val="none" w:sz="0" w:space="0" w:color="auto"/>
        <w:left w:val="none" w:sz="0" w:space="0" w:color="auto"/>
        <w:bottom w:val="none" w:sz="0" w:space="0" w:color="auto"/>
        <w:right w:val="none" w:sz="0" w:space="0" w:color="auto"/>
      </w:divBdr>
    </w:div>
    <w:div w:id="1548376408">
      <w:bodyDiv w:val="1"/>
      <w:marLeft w:val="0"/>
      <w:marRight w:val="0"/>
      <w:marTop w:val="0"/>
      <w:marBottom w:val="0"/>
      <w:divBdr>
        <w:top w:val="none" w:sz="0" w:space="0" w:color="auto"/>
        <w:left w:val="none" w:sz="0" w:space="0" w:color="auto"/>
        <w:bottom w:val="none" w:sz="0" w:space="0" w:color="auto"/>
        <w:right w:val="none" w:sz="0" w:space="0" w:color="auto"/>
      </w:divBdr>
    </w:div>
    <w:div w:id="1549148193">
      <w:bodyDiv w:val="1"/>
      <w:marLeft w:val="0"/>
      <w:marRight w:val="0"/>
      <w:marTop w:val="0"/>
      <w:marBottom w:val="0"/>
      <w:divBdr>
        <w:top w:val="none" w:sz="0" w:space="0" w:color="auto"/>
        <w:left w:val="none" w:sz="0" w:space="0" w:color="auto"/>
        <w:bottom w:val="none" w:sz="0" w:space="0" w:color="auto"/>
        <w:right w:val="none" w:sz="0" w:space="0" w:color="auto"/>
      </w:divBdr>
    </w:div>
    <w:div w:id="1551914212">
      <w:bodyDiv w:val="1"/>
      <w:marLeft w:val="0"/>
      <w:marRight w:val="0"/>
      <w:marTop w:val="0"/>
      <w:marBottom w:val="0"/>
      <w:divBdr>
        <w:top w:val="none" w:sz="0" w:space="0" w:color="auto"/>
        <w:left w:val="none" w:sz="0" w:space="0" w:color="auto"/>
        <w:bottom w:val="none" w:sz="0" w:space="0" w:color="auto"/>
        <w:right w:val="none" w:sz="0" w:space="0" w:color="auto"/>
      </w:divBdr>
    </w:div>
    <w:div w:id="1554192416">
      <w:bodyDiv w:val="1"/>
      <w:marLeft w:val="0"/>
      <w:marRight w:val="0"/>
      <w:marTop w:val="0"/>
      <w:marBottom w:val="0"/>
      <w:divBdr>
        <w:top w:val="none" w:sz="0" w:space="0" w:color="auto"/>
        <w:left w:val="none" w:sz="0" w:space="0" w:color="auto"/>
        <w:bottom w:val="none" w:sz="0" w:space="0" w:color="auto"/>
        <w:right w:val="none" w:sz="0" w:space="0" w:color="auto"/>
      </w:divBdr>
    </w:div>
    <w:div w:id="1555504778">
      <w:bodyDiv w:val="1"/>
      <w:marLeft w:val="0"/>
      <w:marRight w:val="0"/>
      <w:marTop w:val="0"/>
      <w:marBottom w:val="0"/>
      <w:divBdr>
        <w:top w:val="none" w:sz="0" w:space="0" w:color="auto"/>
        <w:left w:val="none" w:sz="0" w:space="0" w:color="auto"/>
        <w:bottom w:val="none" w:sz="0" w:space="0" w:color="auto"/>
        <w:right w:val="none" w:sz="0" w:space="0" w:color="auto"/>
      </w:divBdr>
    </w:div>
    <w:div w:id="1556087124">
      <w:bodyDiv w:val="1"/>
      <w:marLeft w:val="0"/>
      <w:marRight w:val="0"/>
      <w:marTop w:val="0"/>
      <w:marBottom w:val="0"/>
      <w:divBdr>
        <w:top w:val="none" w:sz="0" w:space="0" w:color="auto"/>
        <w:left w:val="none" w:sz="0" w:space="0" w:color="auto"/>
        <w:bottom w:val="none" w:sz="0" w:space="0" w:color="auto"/>
        <w:right w:val="none" w:sz="0" w:space="0" w:color="auto"/>
      </w:divBdr>
    </w:div>
    <w:div w:id="1556426668">
      <w:bodyDiv w:val="1"/>
      <w:marLeft w:val="0"/>
      <w:marRight w:val="0"/>
      <w:marTop w:val="0"/>
      <w:marBottom w:val="0"/>
      <w:divBdr>
        <w:top w:val="none" w:sz="0" w:space="0" w:color="auto"/>
        <w:left w:val="none" w:sz="0" w:space="0" w:color="auto"/>
        <w:bottom w:val="none" w:sz="0" w:space="0" w:color="auto"/>
        <w:right w:val="none" w:sz="0" w:space="0" w:color="auto"/>
      </w:divBdr>
    </w:div>
    <w:div w:id="1565025314">
      <w:bodyDiv w:val="1"/>
      <w:marLeft w:val="0"/>
      <w:marRight w:val="0"/>
      <w:marTop w:val="0"/>
      <w:marBottom w:val="0"/>
      <w:divBdr>
        <w:top w:val="none" w:sz="0" w:space="0" w:color="auto"/>
        <w:left w:val="none" w:sz="0" w:space="0" w:color="auto"/>
        <w:bottom w:val="none" w:sz="0" w:space="0" w:color="auto"/>
        <w:right w:val="none" w:sz="0" w:space="0" w:color="auto"/>
      </w:divBdr>
    </w:div>
    <w:div w:id="1565414236">
      <w:bodyDiv w:val="1"/>
      <w:marLeft w:val="0"/>
      <w:marRight w:val="0"/>
      <w:marTop w:val="0"/>
      <w:marBottom w:val="0"/>
      <w:divBdr>
        <w:top w:val="none" w:sz="0" w:space="0" w:color="auto"/>
        <w:left w:val="none" w:sz="0" w:space="0" w:color="auto"/>
        <w:bottom w:val="none" w:sz="0" w:space="0" w:color="auto"/>
        <w:right w:val="none" w:sz="0" w:space="0" w:color="auto"/>
      </w:divBdr>
    </w:div>
    <w:div w:id="1565485441">
      <w:bodyDiv w:val="1"/>
      <w:marLeft w:val="0"/>
      <w:marRight w:val="0"/>
      <w:marTop w:val="0"/>
      <w:marBottom w:val="0"/>
      <w:divBdr>
        <w:top w:val="none" w:sz="0" w:space="0" w:color="auto"/>
        <w:left w:val="none" w:sz="0" w:space="0" w:color="auto"/>
        <w:bottom w:val="none" w:sz="0" w:space="0" w:color="auto"/>
        <w:right w:val="none" w:sz="0" w:space="0" w:color="auto"/>
      </w:divBdr>
    </w:div>
    <w:div w:id="1572695220">
      <w:bodyDiv w:val="1"/>
      <w:marLeft w:val="0"/>
      <w:marRight w:val="0"/>
      <w:marTop w:val="0"/>
      <w:marBottom w:val="0"/>
      <w:divBdr>
        <w:top w:val="none" w:sz="0" w:space="0" w:color="auto"/>
        <w:left w:val="none" w:sz="0" w:space="0" w:color="auto"/>
        <w:bottom w:val="none" w:sz="0" w:space="0" w:color="auto"/>
        <w:right w:val="none" w:sz="0" w:space="0" w:color="auto"/>
      </w:divBdr>
    </w:div>
    <w:div w:id="1573588979">
      <w:bodyDiv w:val="1"/>
      <w:marLeft w:val="0"/>
      <w:marRight w:val="0"/>
      <w:marTop w:val="0"/>
      <w:marBottom w:val="0"/>
      <w:divBdr>
        <w:top w:val="none" w:sz="0" w:space="0" w:color="auto"/>
        <w:left w:val="none" w:sz="0" w:space="0" w:color="auto"/>
        <w:bottom w:val="none" w:sz="0" w:space="0" w:color="auto"/>
        <w:right w:val="none" w:sz="0" w:space="0" w:color="auto"/>
      </w:divBdr>
    </w:div>
    <w:div w:id="1574195159">
      <w:bodyDiv w:val="1"/>
      <w:marLeft w:val="0"/>
      <w:marRight w:val="0"/>
      <w:marTop w:val="0"/>
      <w:marBottom w:val="0"/>
      <w:divBdr>
        <w:top w:val="none" w:sz="0" w:space="0" w:color="auto"/>
        <w:left w:val="none" w:sz="0" w:space="0" w:color="auto"/>
        <w:bottom w:val="none" w:sz="0" w:space="0" w:color="auto"/>
        <w:right w:val="none" w:sz="0" w:space="0" w:color="auto"/>
      </w:divBdr>
    </w:div>
    <w:div w:id="1575121317">
      <w:bodyDiv w:val="1"/>
      <w:marLeft w:val="0"/>
      <w:marRight w:val="0"/>
      <w:marTop w:val="0"/>
      <w:marBottom w:val="0"/>
      <w:divBdr>
        <w:top w:val="none" w:sz="0" w:space="0" w:color="auto"/>
        <w:left w:val="none" w:sz="0" w:space="0" w:color="auto"/>
        <w:bottom w:val="none" w:sz="0" w:space="0" w:color="auto"/>
        <w:right w:val="none" w:sz="0" w:space="0" w:color="auto"/>
      </w:divBdr>
    </w:div>
    <w:div w:id="1576085925">
      <w:bodyDiv w:val="1"/>
      <w:marLeft w:val="0"/>
      <w:marRight w:val="0"/>
      <w:marTop w:val="0"/>
      <w:marBottom w:val="0"/>
      <w:divBdr>
        <w:top w:val="none" w:sz="0" w:space="0" w:color="auto"/>
        <w:left w:val="none" w:sz="0" w:space="0" w:color="auto"/>
        <w:bottom w:val="none" w:sz="0" w:space="0" w:color="auto"/>
        <w:right w:val="none" w:sz="0" w:space="0" w:color="auto"/>
      </w:divBdr>
    </w:div>
    <w:div w:id="1576428670">
      <w:bodyDiv w:val="1"/>
      <w:marLeft w:val="0"/>
      <w:marRight w:val="0"/>
      <w:marTop w:val="0"/>
      <w:marBottom w:val="0"/>
      <w:divBdr>
        <w:top w:val="none" w:sz="0" w:space="0" w:color="auto"/>
        <w:left w:val="none" w:sz="0" w:space="0" w:color="auto"/>
        <w:bottom w:val="none" w:sz="0" w:space="0" w:color="auto"/>
        <w:right w:val="none" w:sz="0" w:space="0" w:color="auto"/>
      </w:divBdr>
    </w:div>
    <w:div w:id="1579559571">
      <w:bodyDiv w:val="1"/>
      <w:marLeft w:val="0"/>
      <w:marRight w:val="0"/>
      <w:marTop w:val="0"/>
      <w:marBottom w:val="0"/>
      <w:divBdr>
        <w:top w:val="none" w:sz="0" w:space="0" w:color="auto"/>
        <w:left w:val="none" w:sz="0" w:space="0" w:color="auto"/>
        <w:bottom w:val="none" w:sz="0" w:space="0" w:color="auto"/>
        <w:right w:val="none" w:sz="0" w:space="0" w:color="auto"/>
      </w:divBdr>
    </w:div>
    <w:div w:id="1582175613">
      <w:bodyDiv w:val="1"/>
      <w:marLeft w:val="0"/>
      <w:marRight w:val="0"/>
      <w:marTop w:val="0"/>
      <w:marBottom w:val="0"/>
      <w:divBdr>
        <w:top w:val="none" w:sz="0" w:space="0" w:color="auto"/>
        <w:left w:val="none" w:sz="0" w:space="0" w:color="auto"/>
        <w:bottom w:val="none" w:sz="0" w:space="0" w:color="auto"/>
        <w:right w:val="none" w:sz="0" w:space="0" w:color="auto"/>
      </w:divBdr>
    </w:div>
    <w:div w:id="1582837795">
      <w:bodyDiv w:val="1"/>
      <w:marLeft w:val="0"/>
      <w:marRight w:val="0"/>
      <w:marTop w:val="0"/>
      <w:marBottom w:val="0"/>
      <w:divBdr>
        <w:top w:val="none" w:sz="0" w:space="0" w:color="auto"/>
        <w:left w:val="none" w:sz="0" w:space="0" w:color="auto"/>
        <w:bottom w:val="none" w:sz="0" w:space="0" w:color="auto"/>
        <w:right w:val="none" w:sz="0" w:space="0" w:color="auto"/>
      </w:divBdr>
    </w:div>
    <w:div w:id="1585719719">
      <w:bodyDiv w:val="1"/>
      <w:marLeft w:val="0"/>
      <w:marRight w:val="0"/>
      <w:marTop w:val="0"/>
      <w:marBottom w:val="0"/>
      <w:divBdr>
        <w:top w:val="none" w:sz="0" w:space="0" w:color="auto"/>
        <w:left w:val="none" w:sz="0" w:space="0" w:color="auto"/>
        <w:bottom w:val="none" w:sz="0" w:space="0" w:color="auto"/>
        <w:right w:val="none" w:sz="0" w:space="0" w:color="auto"/>
      </w:divBdr>
    </w:div>
    <w:div w:id="1586450296">
      <w:bodyDiv w:val="1"/>
      <w:marLeft w:val="0"/>
      <w:marRight w:val="0"/>
      <w:marTop w:val="0"/>
      <w:marBottom w:val="0"/>
      <w:divBdr>
        <w:top w:val="none" w:sz="0" w:space="0" w:color="auto"/>
        <w:left w:val="none" w:sz="0" w:space="0" w:color="auto"/>
        <w:bottom w:val="none" w:sz="0" w:space="0" w:color="auto"/>
        <w:right w:val="none" w:sz="0" w:space="0" w:color="auto"/>
      </w:divBdr>
    </w:div>
    <w:div w:id="1587761585">
      <w:bodyDiv w:val="1"/>
      <w:marLeft w:val="0"/>
      <w:marRight w:val="0"/>
      <w:marTop w:val="0"/>
      <w:marBottom w:val="0"/>
      <w:divBdr>
        <w:top w:val="none" w:sz="0" w:space="0" w:color="auto"/>
        <w:left w:val="none" w:sz="0" w:space="0" w:color="auto"/>
        <w:bottom w:val="none" w:sz="0" w:space="0" w:color="auto"/>
        <w:right w:val="none" w:sz="0" w:space="0" w:color="auto"/>
      </w:divBdr>
    </w:div>
    <w:div w:id="1588617703">
      <w:bodyDiv w:val="1"/>
      <w:marLeft w:val="0"/>
      <w:marRight w:val="0"/>
      <w:marTop w:val="0"/>
      <w:marBottom w:val="0"/>
      <w:divBdr>
        <w:top w:val="none" w:sz="0" w:space="0" w:color="auto"/>
        <w:left w:val="none" w:sz="0" w:space="0" w:color="auto"/>
        <w:bottom w:val="none" w:sz="0" w:space="0" w:color="auto"/>
        <w:right w:val="none" w:sz="0" w:space="0" w:color="auto"/>
      </w:divBdr>
    </w:div>
    <w:div w:id="1589732037">
      <w:bodyDiv w:val="1"/>
      <w:marLeft w:val="0"/>
      <w:marRight w:val="0"/>
      <w:marTop w:val="0"/>
      <w:marBottom w:val="0"/>
      <w:divBdr>
        <w:top w:val="none" w:sz="0" w:space="0" w:color="auto"/>
        <w:left w:val="none" w:sz="0" w:space="0" w:color="auto"/>
        <w:bottom w:val="none" w:sz="0" w:space="0" w:color="auto"/>
        <w:right w:val="none" w:sz="0" w:space="0" w:color="auto"/>
      </w:divBdr>
    </w:div>
    <w:div w:id="1590968349">
      <w:bodyDiv w:val="1"/>
      <w:marLeft w:val="0"/>
      <w:marRight w:val="0"/>
      <w:marTop w:val="0"/>
      <w:marBottom w:val="0"/>
      <w:divBdr>
        <w:top w:val="none" w:sz="0" w:space="0" w:color="auto"/>
        <w:left w:val="none" w:sz="0" w:space="0" w:color="auto"/>
        <w:bottom w:val="none" w:sz="0" w:space="0" w:color="auto"/>
        <w:right w:val="none" w:sz="0" w:space="0" w:color="auto"/>
      </w:divBdr>
    </w:div>
    <w:div w:id="1591424081">
      <w:bodyDiv w:val="1"/>
      <w:marLeft w:val="0"/>
      <w:marRight w:val="0"/>
      <w:marTop w:val="0"/>
      <w:marBottom w:val="0"/>
      <w:divBdr>
        <w:top w:val="none" w:sz="0" w:space="0" w:color="auto"/>
        <w:left w:val="none" w:sz="0" w:space="0" w:color="auto"/>
        <w:bottom w:val="none" w:sz="0" w:space="0" w:color="auto"/>
        <w:right w:val="none" w:sz="0" w:space="0" w:color="auto"/>
      </w:divBdr>
    </w:div>
    <w:div w:id="1594896823">
      <w:bodyDiv w:val="1"/>
      <w:marLeft w:val="0"/>
      <w:marRight w:val="0"/>
      <w:marTop w:val="0"/>
      <w:marBottom w:val="0"/>
      <w:divBdr>
        <w:top w:val="none" w:sz="0" w:space="0" w:color="auto"/>
        <w:left w:val="none" w:sz="0" w:space="0" w:color="auto"/>
        <w:bottom w:val="none" w:sz="0" w:space="0" w:color="auto"/>
        <w:right w:val="none" w:sz="0" w:space="0" w:color="auto"/>
      </w:divBdr>
    </w:div>
    <w:div w:id="1601839827">
      <w:bodyDiv w:val="1"/>
      <w:marLeft w:val="0"/>
      <w:marRight w:val="0"/>
      <w:marTop w:val="0"/>
      <w:marBottom w:val="0"/>
      <w:divBdr>
        <w:top w:val="none" w:sz="0" w:space="0" w:color="auto"/>
        <w:left w:val="none" w:sz="0" w:space="0" w:color="auto"/>
        <w:bottom w:val="none" w:sz="0" w:space="0" w:color="auto"/>
        <w:right w:val="none" w:sz="0" w:space="0" w:color="auto"/>
      </w:divBdr>
    </w:div>
    <w:div w:id="1605722201">
      <w:bodyDiv w:val="1"/>
      <w:marLeft w:val="0"/>
      <w:marRight w:val="0"/>
      <w:marTop w:val="0"/>
      <w:marBottom w:val="0"/>
      <w:divBdr>
        <w:top w:val="none" w:sz="0" w:space="0" w:color="auto"/>
        <w:left w:val="none" w:sz="0" w:space="0" w:color="auto"/>
        <w:bottom w:val="none" w:sz="0" w:space="0" w:color="auto"/>
        <w:right w:val="none" w:sz="0" w:space="0" w:color="auto"/>
      </w:divBdr>
    </w:div>
    <w:div w:id="1607808566">
      <w:bodyDiv w:val="1"/>
      <w:marLeft w:val="0"/>
      <w:marRight w:val="0"/>
      <w:marTop w:val="0"/>
      <w:marBottom w:val="0"/>
      <w:divBdr>
        <w:top w:val="none" w:sz="0" w:space="0" w:color="auto"/>
        <w:left w:val="none" w:sz="0" w:space="0" w:color="auto"/>
        <w:bottom w:val="none" w:sz="0" w:space="0" w:color="auto"/>
        <w:right w:val="none" w:sz="0" w:space="0" w:color="auto"/>
      </w:divBdr>
    </w:div>
    <w:div w:id="1613318422">
      <w:bodyDiv w:val="1"/>
      <w:marLeft w:val="0"/>
      <w:marRight w:val="0"/>
      <w:marTop w:val="0"/>
      <w:marBottom w:val="0"/>
      <w:divBdr>
        <w:top w:val="none" w:sz="0" w:space="0" w:color="auto"/>
        <w:left w:val="none" w:sz="0" w:space="0" w:color="auto"/>
        <w:bottom w:val="none" w:sz="0" w:space="0" w:color="auto"/>
        <w:right w:val="none" w:sz="0" w:space="0" w:color="auto"/>
      </w:divBdr>
    </w:div>
    <w:div w:id="1616668474">
      <w:bodyDiv w:val="1"/>
      <w:marLeft w:val="0"/>
      <w:marRight w:val="0"/>
      <w:marTop w:val="0"/>
      <w:marBottom w:val="0"/>
      <w:divBdr>
        <w:top w:val="none" w:sz="0" w:space="0" w:color="auto"/>
        <w:left w:val="none" w:sz="0" w:space="0" w:color="auto"/>
        <w:bottom w:val="none" w:sz="0" w:space="0" w:color="auto"/>
        <w:right w:val="none" w:sz="0" w:space="0" w:color="auto"/>
      </w:divBdr>
    </w:div>
    <w:div w:id="1617518384">
      <w:bodyDiv w:val="1"/>
      <w:marLeft w:val="0"/>
      <w:marRight w:val="0"/>
      <w:marTop w:val="0"/>
      <w:marBottom w:val="0"/>
      <w:divBdr>
        <w:top w:val="none" w:sz="0" w:space="0" w:color="auto"/>
        <w:left w:val="none" w:sz="0" w:space="0" w:color="auto"/>
        <w:bottom w:val="none" w:sz="0" w:space="0" w:color="auto"/>
        <w:right w:val="none" w:sz="0" w:space="0" w:color="auto"/>
      </w:divBdr>
    </w:div>
    <w:div w:id="1620263771">
      <w:bodyDiv w:val="1"/>
      <w:marLeft w:val="0"/>
      <w:marRight w:val="0"/>
      <w:marTop w:val="0"/>
      <w:marBottom w:val="0"/>
      <w:divBdr>
        <w:top w:val="none" w:sz="0" w:space="0" w:color="auto"/>
        <w:left w:val="none" w:sz="0" w:space="0" w:color="auto"/>
        <w:bottom w:val="none" w:sz="0" w:space="0" w:color="auto"/>
        <w:right w:val="none" w:sz="0" w:space="0" w:color="auto"/>
      </w:divBdr>
    </w:div>
    <w:div w:id="1620716535">
      <w:bodyDiv w:val="1"/>
      <w:marLeft w:val="0"/>
      <w:marRight w:val="0"/>
      <w:marTop w:val="0"/>
      <w:marBottom w:val="0"/>
      <w:divBdr>
        <w:top w:val="none" w:sz="0" w:space="0" w:color="auto"/>
        <w:left w:val="none" w:sz="0" w:space="0" w:color="auto"/>
        <w:bottom w:val="none" w:sz="0" w:space="0" w:color="auto"/>
        <w:right w:val="none" w:sz="0" w:space="0" w:color="auto"/>
      </w:divBdr>
    </w:div>
    <w:div w:id="1629773801">
      <w:bodyDiv w:val="1"/>
      <w:marLeft w:val="0"/>
      <w:marRight w:val="0"/>
      <w:marTop w:val="0"/>
      <w:marBottom w:val="0"/>
      <w:divBdr>
        <w:top w:val="none" w:sz="0" w:space="0" w:color="auto"/>
        <w:left w:val="none" w:sz="0" w:space="0" w:color="auto"/>
        <w:bottom w:val="none" w:sz="0" w:space="0" w:color="auto"/>
        <w:right w:val="none" w:sz="0" w:space="0" w:color="auto"/>
      </w:divBdr>
    </w:div>
    <w:div w:id="1630549913">
      <w:bodyDiv w:val="1"/>
      <w:marLeft w:val="0"/>
      <w:marRight w:val="0"/>
      <w:marTop w:val="0"/>
      <w:marBottom w:val="0"/>
      <w:divBdr>
        <w:top w:val="none" w:sz="0" w:space="0" w:color="auto"/>
        <w:left w:val="none" w:sz="0" w:space="0" w:color="auto"/>
        <w:bottom w:val="none" w:sz="0" w:space="0" w:color="auto"/>
        <w:right w:val="none" w:sz="0" w:space="0" w:color="auto"/>
      </w:divBdr>
    </w:div>
    <w:div w:id="1631009629">
      <w:bodyDiv w:val="1"/>
      <w:marLeft w:val="0"/>
      <w:marRight w:val="0"/>
      <w:marTop w:val="0"/>
      <w:marBottom w:val="0"/>
      <w:divBdr>
        <w:top w:val="none" w:sz="0" w:space="0" w:color="auto"/>
        <w:left w:val="none" w:sz="0" w:space="0" w:color="auto"/>
        <w:bottom w:val="none" w:sz="0" w:space="0" w:color="auto"/>
        <w:right w:val="none" w:sz="0" w:space="0" w:color="auto"/>
      </w:divBdr>
    </w:div>
    <w:div w:id="1637102493">
      <w:bodyDiv w:val="1"/>
      <w:marLeft w:val="0"/>
      <w:marRight w:val="0"/>
      <w:marTop w:val="0"/>
      <w:marBottom w:val="0"/>
      <w:divBdr>
        <w:top w:val="none" w:sz="0" w:space="0" w:color="auto"/>
        <w:left w:val="none" w:sz="0" w:space="0" w:color="auto"/>
        <w:bottom w:val="none" w:sz="0" w:space="0" w:color="auto"/>
        <w:right w:val="none" w:sz="0" w:space="0" w:color="auto"/>
      </w:divBdr>
    </w:div>
    <w:div w:id="1640301917">
      <w:bodyDiv w:val="1"/>
      <w:marLeft w:val="0"/>
      <w:marRight w:val="0"/>
      <w:marTop w:val="0"/>
      <w:marBottom w:val="0"/>
      <w:divBdr>
        <w:top w:val="none" w:sz="0" w:space="0" w:color="auto"/>
        <w:left w:val="none" w:sz="0" w:space="0" w:color="auto"/>
        <w:bottom w:val="none" w:sz="0" w:space="0" w:color="auto"/>
        <w:right w:val="none" w:sz="0" w:space="0" w:color="auto"/>
      </w:divBdr>
    </w:div>
    <w:div w:id="1640309052">
      <w:bodyDiv w:val="1"/>
      <w:marLeft w:val="0"/>
      <w:marRight w:val="0"/>
      <w:marTop w:val="0"/>
      <w:marBottom w:val="0"/>
      <w:divBdr>
        <w:top w:val="none" w:sz="0" w:space="0" w:color="auto"/>
        <w:left w:val="none" w:sz="0" w:space="0" w:color="auto"/>
        <w:bottom w:val="none" w:sz="0" w:space="0" w:color="auto"/>
        <w:right w:val="none" w:sz="0" w:space="0" w:color="auto"/>
      </w:divBdr>
    </w:div>
    <w:div w:id="1642348687">
      <w:bodyDiv w:val="1"/>
      <w:marLeft w:val="0"/>
      <w:marRight w:val="0"/>
      <w:marTop w:val="0"/>
      <w:marBottom w:val="0"/>
      <w:divBdr>
        <w:top w:val="none" w:sz="0" w:space="0" w:color="auto"/>
        <w:left w:val="none" w:sz="0" w:space="0" w:color="auto"/>
        <w:bottom w:val="none" w:sz="0" w:space="0" w:color="auto"/>
        <w:right w:val="none" w:sz="0" w:space="0" w:color="auto"/>
      </w:divBdr>
    </w:div>
    <w:div w:id="1646621704">
      <w:bodyDiv w:val="1"/>
      <w:marLeft w:val="0"/>
      <w:marRight w:val="0"/>
      <w:marTop w:val="0"/>
      <w:marBottom w:val="0"/>
      <w:divBdr>
        <w:top w:val="none" w:sz="0" w:space="0" w:color="auto"/>
        <w:left w:val="none" w:sz="0" w:space="0" w:color="auto"/>
        <w:bottom w:val="none" w:sz="0" w:space="0" w:color="auto"/>
        <w:right w:val="none" w:sz="0" w:space="0" w:color="auto"/>
      </w:divBdr>
    </w:div>
    <w:div w:id="1651322242">
      <w:bodyDiv w:val="1"/>
      <w:marLeft w:val="0"/>
      <w:marRight w:val="0"/>
      <w:marTop w:val="0"/>
      <w:marBottom w:val="0"/>
      <w:divBdr>
        <w:top w:val="none" w:sz="0" w:space="0" w:color="auto"/>
        <w:left w:val="none" w:sz="0" w:space="0" w:color="auto"/>
        <w:bottom w:val="none" w:sz="0" w:space="0" w:color="auto"/>
        <w:right w:val="none" w:sz="0" w:space="0" w:color="auto"/>
      </w:divBdr>
    </w:div>
    <w:div w:id="1654680407">
      <w:bodyDiv w:val="1"/>
      <w:marLeft w:val="0"/>
      <w:marRight w:val="0"/>
      <w:marTop w:val="0"/>
      <w:marBottom w:val="0"/>
      <w:divBdr>
        <w:top w:val="none" w:sz="0" w:space="0" w:color="auto"/>
        <w:left w:val="none" w:sz="0" w:space="0" w:color="auto"/>
        <w:bottom w:val="none" w:sz="0" w:space="0" w:color="auto"/>
        <w:right w:val="none" w:sz="0" w:space="0" w:color="auto"/>
      </w:divBdr>
    </w:div>
    <w:div w:id="1657416419">
      <w:bodyDiv w:val="1"/>
      <w:marLeft w:val="0"/>
      <w:marRight w:val="0"/>
      <w:marTop w:val="0"/>
      <w:marBottom w:val="0"/>
      <w:divBdr>
        <w:top w:val="none" w:sz="0" w:space="0" w:color="auto"/>
        <w:left w:val="none" w:sz="0" w:space="0" w:color="auto"/>
        <w:bottom w:val="none" w:sz="0" w:space="0" w:color="auto"/>
        <w:right w:val="none" w:sz="0" w:space="0" w:color="auto"/>
      </w:divBdr>
    </w:div>
    <w:div w:id="1660693507">
      <w:bodyDiv w:val="1"/>
      <w:marLeft w:val="0"/>
      <w:marRight w:val="0"/>
      <w:marTop w:val="0"/>
      <w:marBottom w:val="0"/>
      <w:divBdr>
        <w:top w:val="none" w:sz="0" w:space="0" w:color="auto"/>
        <w:left w:val="none" w:sz="0" w:space="0" w:color="auto"/>
        <w:bottom w:val="none" w:sz="0" w:space="0" w:color="auto"/>
        <w:right w:val="none" w:sz="0" w:space="0" w:color="auto"/>
      </w:divBdr>
    </w:div>
    <w:div w:id="1662418921">
      <w:bodyDiv w:val="1"/>
      <w:marLeft w:val="0"/>
      <w:marRight w:val="0"/>
      <w:marTop w:val="0"/>
      <w:marBottom w:val="0"/>
      <w:divBdr>
        <w:top w:val="none" w:sz="0" w:space="0" w:color="auto"/>
        <w:left w:val="none" w:sz="0" w:space="0" w:color="auto"/>
        <w:bottom w:val="none" w:sz="0" w:space="0" w:color="auto"/>
        <w:right w:val="none" w:sz="0" w:space="0" w:color="auto"/>
      </w:divBdr>
    </w:div>
    <w:div w:id="1662730836">
      <w:bodyDiv w:val="1"/>
      <w:marLeft w:val="0"/>
      <w:marRight w:val="0"/>
      <w:marTop w:val="0"/>
      <w:marBottom w:val="0"/>
      <w:divBdr>
        <w:top w:val="none" w:sz="0" w:space="0" w:color="auto"/>
        <w:left w:val="none" w:sz="0" w:space="0" w:color="auto"/>
        <w:bottom w:val="none" w:sz="0" w:space="0" w:color="auto"/>
        <w:right w:val="none" w:sz="0" w:space="0" w:color="auto"/>
      </w:divBdr>
    </w:div>
    <w:div w:id="1662854695">
      <w:bodyDiv w:val="1"/>
      <w:marLeft w:val="0"/>
      <w:marRight w:val="0"/>
      <w:marTop w:val="0"/>
      <w:marBottom w:val="0"/>
      <w:divBdr>
        <w:top w:val="none" w:sz="0" w:space="0" w:color="auto"/>
        <w:left w:val="none" w:sz="0" w:space="0" w:color="auto"/>
        <w:bottom w:val="none" w:sz="0" w:space="0" w:color="auto"/>
        <w:right w:val="none" w:sz="0" w:space="0" w:color="auto"/>
      </w:divBdr>
    </w:div>
    <w:div w:id="1663578751">
      <w:bodyDiv w:val="1"/>
      <w:marLeft w:val="0"/>
      <w:marRight w:val="0"/>
      <w:marTop w:val="0"/>
      <w:marBottom w:val="0"/>
      <w:divBdr>
        <w:top w:val="none" w:sz="0" w:space="0" w:color="auto"/>
        <w:left w:val="none" w:sz="0" w:space="0" w:color="auto"/>
        <w:bottom w:val="none" w:sz="0" w:space="0" w:color="auto"/>
        <w:right w:val="none" w:sz="0" w:space="0" w:color="auto"/>
      </w:divBdr>
    </w:div>
    <w:div w:id="1663656049">
      <w:bodyDiv w:val="1"/>
      <w:marLeft w:val="0"/>
      <w:marRight w:val="0"/>
      <w:marTop w:val="0"/>
      <w:marBottom w:val="0"/>
      <w:divBdr>
        <w:top w:val="none" w:sz="0" w:space="0" w:color="auto"/>
        <w:left w:val="none" w:sz="0" w:space="0" w:color="auto"/>
        <w:bottom w:val="none" w:sz="0" w:space="0" w:color="auto"/>
        <w:right w:val="none" w:sz="0" w:space="0" w:color="auto"/>
      </w:divBdr>
    </w:div>
    <w:div w:id="1666933218">
      <w:bodyDiv w:val="1"/>
      <w:marLeft w:val="0"/>
      <w:marRight w:val="0"/>
      <w:marTop w:val="0"/>
      <w:marBottom w:val="0"/>
      <w:divBdr>
        <w:top w:val="none" w:sz="0" w:space="0" w:color="auto"/>
        <w:left w:val="none" w:sz="0" w:space="0" w:color="auto"/>
        <w:bottom w:val="none" w:sz="0" w:space="0" w:color="auto"/>
        <w:right w:val="none" w:sz="0" w:space="0" w:color="auto"/>
      </w:divBdr>
    </w:div>
    <w:div w:id="1667131404">
      <w:bodyDiv w:val="1"/>
      <w:marLeft w:val="0"/>
      <w:marRight w:val="0"/>
      <w:marTop w:val="0"/>
      <w:marBottom w:val="0"/>
      <w:divBdr>
        <w:top w:val="none" w:sz="0" w:space="0" w:color="auto"/>
        <w:left w:val="none" w:sz="0" w:space="0" w:color="auto"/>
        <w:bottom w:val="none" w:sz="0" w:space="0" w:color="auto"/>
        <w:right w:val="none" w:sz="0" w:space="0" w:color="auto"/>
      </w:divBdr>
    </w:div>
    <w:div w:id="1667513807">
      <w:bodyDiv w:val="1"/>
      <w:marLeft w:val="0"/>
      <w:marRight w:val="0"/>
      <w:marTop w:val="0"/>
      <w:marBottom w:val="0"/>
      <w:divBdr>
        <w:top w:val="none" w:sz="0" w:space="0" w:color="auto"/>
        <w:left w:val="none" w:sz="0" w:space="0" w:color="auto"/>
        <w:bottom w:val="none" w:sz="0" w:space="0" w:color="auto"/>
        <w:right w:val="none" w:sz="0" w:space="0" w:color="auto"/>
      </w:divBdr>
    </w:div>
    <w:div w:id="1676423241">
      <w:bodyDiv w:val="1"/>
      <w:marLeft w:val="0"/>
      <w:marRight w:val="0"/>
      <w:marTop w:val="0"/>
      <w:marBottom w:val="0"/>
      <w:divBdr>
        <w:top w:val="none" w:sz="0" w:space="0" w:color="auto"/>
        <w:left w:val="none" w:sz="0" w:space="0" w:color="auto"/>
        <w:bottom w:val="none" w:sz="0" w:space="0" w:color="auto"/>
        <w:right w:val="none" w:sz="0" w:space="0" w:color="auto"/>
      </w:divBdr>
    </w:div>
    <w:div w:id="1678772849">
      <w:bodyDiv w:val="1"/>
      <w:marLeft w:val="0"/>
      <w:marRight w:val="0"/>
      <w:marTop w:val="0"/>
      <w:marBottom w:val="0"/>
      <w:divBdr>
        <w:top w:val="none" w:sz="0" w:space="0" w:color="auto"/>
        <w:left w:val="none" w:sz="0" w:space="0" w:color="auto"/>
        <w:bottom w:val="none" w:sz="0" w:space="0" w:color="auto"/>
        <w:right w:val="none" w:sz="0" w:space="0" w:color="auto"/>
      </w:divBdr>
    </w:div>
    <w:div w:id="1679698938">
      <w:bodyDiv w:val="1"/>
      <w:marLeft w:val="0"/>
      <w:marRight w:val="0"/>
      <w:marTop w:val="0"/>
      <w:marBottom w:val="0"/>
      <w:divBdr>
        <w:top w:val="none" w:sz="0" w:space="0" w:color="auto"/>
        <w:left w:val="none" w:sz="0" w:space="0" w:color="auto"/>
        <w:bottom w:val="none" w:sz="0" w:space="0" w:color="auto"/>
        <w:right w:val="none" w:sz="0" w:space="0" w:color="auto"/>
      </w:divBdr>
    </w:div>
    <w:div w:id="1680042005">
      <w:bodyDiv w:val="1"/>
      <w:marLeft w:val="0"/>
      <w:marRight w:val="0"/>
      <w:marTop w:val="0"/>
      <w:marBottom w:val="0"/>
      <w:divBdr>
        <w:top w:val="none" w:sz="0" w:space="0" w:color="auto"/>
        <w:left w:val="none" w:sz="0" w:space="0" w:color="auto"/>
        <w:bottom w:val="none" w:sz="0" w:space="0" w:color="auto"/>
        <w:right w:val="none" w:sz="0" w:space="0" w:color="auto"/>
      </w:divBdr>
    </w:div>
    <w:div w:id="1680428469">
      <w:bodyDiv w:val="1"/>
      <w:marLeft w:val="0"/>
      <w:marRight w:val="0"/>
      <w:marTop w:val="0"/>
      <w:marBottom w:val="0"/>
      <w:divBdr>
        <w:top w:val="none" w:sz="0" w:space="0" w:color="auto"/>
        <w:left w:val="none" w:sz="0" w:space="0" w:color="auto"/>
        <w:bottom w:val="none" w:sz="0" w:space="0" w:color="auto"/>
        <w:right w:val="none" w:sz="0" w:space="0" w:color="auto"/>
      </w:divBdr>
    </w:div>
    <w:div w:id="1684041777">
      <w:bodyDiv w:val="1"/>
      <w:marLeft w:val="0"/>
      <w:marRight w:val="0"/>
      <w:marTop w:val="0"/>
      <w:marBottom w:val="0"/>
      <w:divBdr>
        <w:top w:val="none" w:sz="0" w:space="0" w:color="auto"/>
        <w:left w:val="none" w:sz="0" w:space="0" w:color="auto"/>
        <w:bottom w:val="none" w:sz="0" w:space="0" w:color="auto"/>
        <w:right w:val="none" w:sz="0" w:space="0" w:color="auto"/>
      </w:divBdr>
    </w:div>
    <w:div w:id="1684431496">
      <w:bodyDiv w:val="1"/>
      <w:marLeft w:val="0"/>
      <w:marRight w:val="0"/>
      <w:marTop w:val="0"/>
      <w:marBottom w:val="0"/>
      <w:divBdr>
        <w:top w:val="none" w:sz="0" w:space="0" w:color="auto"/>
        <w:left w:val="none" w:sz="0" w:space="0" w:color="auto"/>
        <w:bottom w:val="none" w:sz="0" w:space="0" w:color="auto"/>
        <w:right w:val="none" w:sz="0" w:space="0" w:color="auto"/>
      </w:divBdr>
    </w:div>
    <w:div w:id="1685402257">
      <w:bodyDiv w:val="1"/>
      <w:marLeft w:val="0"/>
      <w:marRight w:val="0"/>
      <w:marTop w:val="0"/>
      <w:marBottom w:val="0"/>
      <w:divBdr>
        <w:top w:val="none" w:sz="0" w:space="0" w:color="auto"/>
        <w:left w:val="none" w:sz="0" w:space="0" w:color="auto"/>
        <w:bottom w:val="none" w:sz="0" w:space="0" w:color="auto"/>
        <w:right w:val="none" w:sz="0" w:space="0" w:color="auto"/>
      </w:divBdr>
    </w:div>
    <w:div w:id="1689137471">
      <w:bodyDiv w:val="1"/>
      <w:marLeft w:val="0"/>
      <w:marRight w:val="0"/>
      <w:marTop w:val="0"/>
      <w:marBottom w:val="0"/>
      <w:divBdr>
        <w:top w:val="none" w:sz="0" w:space="0" w:color="auto"/>
        <w:left w:val="none" w:sz="0" w:space="0" w:color="auto"/>
        <w:bottom w:val="none" w:sz="0" w:space="0" w:color="auto"/>
        <w:right w:val="none" w:sz="0" w:space="0" w:color="auto"/>
      </w:divBdr>
    </w:div>
    <w:div w:id="1692418371">
      <w:bodyDiv w:val="1"/>
      <w:marLeft w:val="0"/>
      <w:marRight w:val="0"/>
      <w:marTop w:val="0"/>
      <w:marBottom w:val="0"/>
      <w:divBdr>
        <w:top w:val="none" w:sz="0" w:space="0" w:color="auto"/>
        <w:left w:val="none" w:sz="0" w:space="0" w:color="auto"/>
        <w:bottom w:val="none" w:sz="0" w:space="0" w:color="auto"/>
        <w:right w:val="none" w:sz="0" w:space="0" w:color="auto"/>
      </w:divBdr>
    </w:div>
    <w:div w:id="1693189125">
      <w:bodyDiv w:val="1"/>
      <w:marLeft w:val="0"/>
      <w:marRight w:val="0"/>
      <w:marTop w:val="0"/>
      <w:marBottom w:val="0"/>
      <w:divBdr>
        <w:top w:val="none" w:sz="0" w:space="0" w:color="auto"/>
        <w:left w:val="none" w:sz="0" w:space="0" w:color="auto"/>
        <w:bottom w:val="none" w:sz="0" w:space="0" w:color="auto"/>
        <w:right w:val="none" w:sz="0" w:space="0" w:color="auto"/>
      </w:divBdr>
    </w:div>
    <w:div w:id="1694456074">
      <w:bodyDiv w:val="1"/>
      <w:marLeft w:val="0"/>
      <w:marRight w:val="0"/>
      <w:marTop w:val="0"/>
      <w:marBottom w:val="0"/>
      <w:divBdr>
        <w:top w:val="none" w:sz="0" w:space="0" w:color="auto"/>
        <w:left w:val="none" w:sz="0" w:space="0" w:color="auto"/>
        <w:bottom w:val="none" w:sz="0" w:space="0" w:color="auto"/>
        <w:right w:val="none" w:sz="0" w:space="0" w:color="auto"/>
      </w:divBdr>
    </w:div>
    <w:div w:id="1695761657">
      <w:bodyDiv w:val="1"/>
      <w:marLeft w:val="0"/>
      <w:marRight w:val="0"/>
      <w:marTop w:val="0"/>
      <w:marBottom w:val="0"/>
      <w:divBdr>
        <w:top w:val="none" w:sz="0" w:space="0" w:color="auto"/>
        <w:left w:val="none" w:sz="0" w:space="0" w:color="auto"/>
        <w:bottom w:val="none" w:sz="0" w:space="0" w:color="auto"/>
        <w:right w:val="none" w:sz="0" w:space="0" w:color="auto"/>
      </w:divBdr>
    </w:div>
    <w:div w:id="1697387390">
      <w:bodyDiv w:val="1"/>
      <w:marLeft w:val="0"/>
      <w:marRight w:val="0"/>
      <w:marTop w:val="0"/>
      <w:marBottom w:val="0"/>
      <w:divBdr>
        <w:top w:val="none" w:sz="0" w:space="0" w:color="auto"/>
        <w:left w:val="none" w:sz="0" w:space="0" w:color="auto"/>
        <w:bottom w:val="none" w:sz="0" w:space="0" w:color="auto"/>
        <w:right w:val="none" w:sz="0" w:space="0" w:color="auto"/>
      </w:divBdr>
    </w:div>
    <w:div w:id="1698237659">
      <w:bodyDiv w:val="1"/>
      <w:marLeft w:val="0"/>
      <w:marRight w:val="0"/>
      <w:marTop w:val="0"/>
      <w:marBottom w:val="0"/>
      <w:divBdr>
        <w:top w:val="none" w:sz="0" w:space="0" w:color="auto"/>
        <w:left w:val="none" w:sz="0" w:space="0" w:color="auto"/>
        <w:bottom w:val="none" w:sz="0" w:space="0" w:color="auto"/>
        <w:right w:val="none" w:sz="0" w:space="0" w:color="auto"/>
      </w:divBdr>
    </w:div>
    <w:div w:id="1699307875">
      <w:bodyDiv w:val="1"/>
      <w:marLeft w:val="0"/>
      <w:marRight w:val="0"/>
      <w:marTop w:val="0"/>
      <w:marBottom w:val="0"/>
      <w:divBdr>
        <w:top w:val="none" w:sz="0" w:space="0" w:color="auto"/>
        <w:left w:val="none" w:sz="0" w:space="0" w:color="auto"/>
        <w:bottom w:val="none" w:sz="0" w:space="0" w:color="auto"/>
        <w:right w:val="none" w:sz="0" w:space="0" w:color="auto"/>
      </w:divBdr>
    </w:div>
    <w:div w:id="1700011265">
      <w:bodyDiv w:val="1"/>
      <w:marLeft w:val="0"/>
      <w:marRight w:val="0"/>
      <w:marTop w:val="0"/>
      <w:marBottom w:val="0"/>
      <w:divBdr>
        <w:top w:val="none" w:sz="0" w:space="0" w:color="auto"/>
        <w:left w:val="none" w:sz="0" w:space="0" w:color="auto"/>
        <w:bottom w:val="none" w:sz="0" w:space="0" w:color="auto"/>
        <w:right w:val="none" w:sz="0" w:space="0" w:color="auto"/>
      </w:divBdr>
    </w:div>
    <w:div w:id="1700625426">
      <w:bodyDiv w:val="1"/>
      <w:marLeft w:val="0"/>
      <w:marRight w:val="0"/>
      <w:marTop w:val="0"/>
      <w:marBottom w:val="0"/>
      <w:divBdr>
        <w:top w:val="none" w:sz="0" w:space="0" w:color="auto"/>
        <w:left w:val="none" w:sz="0" w:space="0" w:color="auto"/>
        <w:bottom w:val="none" w:sz="0" w:space="0" w:color="auto"/>
        <w:right w:val="none" w:sz="0" w:space="0" w:color="auto"/>
      </w:divBdr>
    </w:div>
    <w:div w:id="1701012894">
      <w:bodyDiv w:val="1"/>
      <w:marLeft w:val="0"/>
      <w:marRight w:val="0"/>
      <w:marTop w:val="0"/>
      <w:marBottom w:val="0"/>
      <w:divBdr>
        <w:top w:val="none" w:sz="0" w:space="0" w:color="auto"/>
        <w:left w:val="none" w:sz="0" w:space="0" w:color="auto"/>
        <w:bottom w:val="none" w:sz="0" w:space="0" w:color="auto"/>
        <w:right w:val="none" w:sz="0" w:space="0" w:color="auto"/>
      </w:divBdr>
    </w:div>
    <w:div w:id="1701474061">
      <w:bodyDiv w:val="1"/>
      <w:marLeft w:val="0"/>
      <w:marRight w:val="0"/>
      <w:marTop w:val="0"/>
      <w:marBottom w:val="0"/>
      <w:divBdr>
        <w:top w:val="none" w:sz="0" w:space="0" w:color="auto"/>
        <w:left w:val="none" w:sz="0" w:space="0" w:color="auto"/>
        <w:bottom w:val="none" w:sz="0" w:space="0" w:color="auto"/>
        <w:right w:val="none" w:sz="0" w:space="0" w:color="auto"/>
      </w:divBdr>
    </w:div>
    <w:div w:id="1703049301">
      <w:bodyDiv w:val="1"/>
      <w:marLeft w:val="0"/>
      <w:marRight w:val="0"/>
      <w:marTop w:val="0"/>
      <w:marBottom w:val="0"/>
      <w:divBdr>
        <w:top w:val="none" w:sz="0" w:space="0" w:color="auto"/>
        <w:left w:val="none" w:sz="0" w:space="0" w:color="auto"/>
        <w:bottom w:val="none" w:sz="0" w:space="0" w:color="auto"/>
        <w:right w:val="none" w:sz="0" w:space="0" w:color="auto"/>
      </w:divBdr>
    </w:div>
    <w:div w:id="1703751009">
      <w:bodyDiv w:val="1"/>
      <w:marLeft w:val="0"/>
      <w:marRight w:val="0"/>
      <w:marTop w:val="0"/>
      <w:marBottom w:val="0"/>
      <w:divBdr>
        <w:top w:val="none" w:sz="0" w:space="0" w:color="auto"/>
        <w:left w:val="none" w:sz="0" w:space="0" w:color="auto"/>
        <w:bottom w:val="none" w:sz="0" w:space="0" w:color="auto"/>
        <w:right w:val="none" w:sz="0" w:space="0" w:color="auto"/>
      </w:divBdr>
    </w:div>
    <w:div w:id="1703823239">
      <w:bodyDiv w:val="1"/>
      <w:marLeft w:val="0"/>
      <w:marRight w:val="0"/>
      <w:marTop w:val="0"/>
      <w:marBottom w:val="0"/>
      <w:divBdr>
        <w:top w:val="none" w:sz="0" w:space="0" w:color="auto"/>
        <w:left w:val="none" w:sz="0" w:space="0" w:color="auto"/>
        <w:bottom w:val="none" w:sz="0" w:space="0" w:color="auto"/>
        <w:right w:val="none" w:sz="0" w:space="0" w:color="auto"/>
      </w:divBdr>
    </w:div>
    <w:div w:id="1704403935">
      <w:bodyDiv w:val="1"/>
      <w:marLeft w:val="0"/>
      <w:marRight w:val="0"/>
      <w:marTop w:val="0"/>
      <w:marBottom w:val="0"/>
      <w:divBdr>
        <w:top w:val="none" w:sz="0" w:space="0" w:color="auto"/>
        <w:left w:val="none" w:sz="0" w:space="0" w:color="auto"/>
        <w:bottom w:val="none" w:sz="0" w:space="0" w:color="auto"/>
        <w:right w:val="none" w:sz="0" w:space="0" w:color="auto"/>
      </w:divBdr>
    </w:div>
    <w:div w:id="1709915901">
      <w:bodyDiv w:val="1"/>
      <w:marLeft w:val="0"/>
      <w:marRight w:val="0"/>
      <w:marTop w:val="0"/>
      <w:marBottom w:val="0"/>
      <w:divBdr>
        <w:top w:val="none" w:sz="0" w:space="0" w:color="auto"/>
        <w:left w:val="none" w:sz="0" w:space="0" w:color="auto"/>
        <w:bottom w:val="none" w:sz="0" w:space="0" w:color="auto"/>
        <w:right w:val="none" w:sz="0" w:space="0" w:color="auto"/>
      </w:divBdr>
    </w:div>
    <w:div w:id="1711219686">
      <w:bodyDiv w:val="1"/>
      <w:marLeft w:val="0"/>
      <w:marRight w:val="0"/>
      <w:marTop w:val="0"/>
      <w:marBottom w:val="0"/>
      <w:divBdr>
        <w:top w:val="none" w:sz="0" w:space="0" w:color="auto"/>
        <w:left w:val="none" w:sz="0" w:space="0" w:color="auto"/>
        <w:bottom w:val="none" w:sz="0" w:space="0" w:color="auto"/>
        <w:right w:val="none" w:sz="0" w:space="0" w:color="auto"/>
      </w:divBdr>
    </w:div>
    <w:div w:id="1715496524">
      <w:bodyDiv w:val="1"/>
      <w:marLeft w:val="0"/>
      <w:marRight w:val="0"/>
      <w:marTop w:val="0"/>
      <w:marBottom w:val="0"/>
      <w:divBdr>
        <w:top w:val="none" w:sz="0" w:space="0" w:color="auto"/>
        <w:left w:val="none" w:sz="0" w:space="0" w:color="auto"/>
        <w:bottom w:val="none" w:sz="0" w:space="0" w:color="auto"/>
        <w:right w:val="none" w:sz="0" w:space="0" w:color="auto"/>
      </w:divBdr>
    </w:div>
    <w:div w:id="1716462671">
      <w:bodyDiv w:val="1"/>
      <w:marLeft w:val="0"/>
      <w:marRight w:val="0"/>
      <w:marTop w:val="0"/>
      <w:marBottom w:val="0"/>
      <w:divBdr>
        <w:top w:val="none" w:sz="0" w:space="0" w:color="auto"/>
        <w:left w:val="none" w:sz="0" w:space="0" w:color="auto"/>
        <w:bottom w:val="none" w:sz="0" w:space="0" w:color="auto"/>
        <w:right w:val="none" w:sz="0" w:space="0" w:color="auto"/>
      </w:divBdr>
    </w:div>
    <w:div w:id="1720858777">
      <w:bodyDiv w:val="1"/>
      <w:marLeft w:val="0"/>
      <w:marRight w:val="0"/>
      <w:marTop w:val="0"/>
      <w:marBottom w:val="0"/>
      <w:divBdr>
        <w:top w:val="none" w:sz="0" w:space="0" w:color="auto"/>
        <w:left w:val="none" w:sz="0" w:space="0" w:color="auto"/>
        <w:bottom w:val="none" w:sz="0" w:space="0" w:color="auto"/>
        <w:right w:val="none" w:sz="0" w:space="0" w:color="auto"/>
      </w:divBdr>
    </w:div>
    <w:div w:id="1723557351">
      <w:bodyDiv w:val="1"/>
      <w:marLeft w:val="0"/>
      <w:marRight w:val="0"/>
      <w:marTop w:val="0"/>
      <w:marBottom w:val="0"/>
      <w:divBdr>
        <w:top w:val="none" w:sz="0" w:space="0" w:color="auto"/>
        <w:left w:val="none" w:sz="0" w:space="0" w:color="auto"/>
        <w:bottom w:val="none" w:sz="0" w:space="0" w:color="auto"/>
        <w:right w:val="none" w:sz="0" w:space="0" w:color="auto"/>
      </w:divBdr>
    </w:div>
    <w:div w:id="1724788667">
      <w:bodyDiv w:val="1"/>
      <w:marLeft w:val="0"/>
      <w:marRight w:val="0"/>
      <w:marTop w:val="0"/>
      <w:marBottom w:val="0"/>
      <w:divBdr>
        <w:top w:val="none" w:sz="0" w:space="0" w:color="auto"/>
        <w:left w:val="none" w:sz="0" w:space="0" w:color="auto"/>
        <w:bottom w:val="none" w:sz="0" w:space="0" w:color="auto"/>
        <w:right w:val="none" w:sz="0" w:space="0" w:color="auto"/>
      </w:divBdr>
    </w:div>
    <w:div w:id="1725254836">
      <w:bodyDiv w:val="1"/>
      <w:marLeft w:val="0"/>
      <w:marRight w:val="0"/>
      <w:marTop w:val="0"/>
      <w:marBottom w:val="0"/>
      <w:divBdr>
        <w:top w:val="none" w:sz="0" w:space="0" w:color="auto"/>
        <w:left w:val="none" w:sz="0" w:space="0" w:color="auto"/>
        <w:bottom w:val="none" w:sz="0" w:space="0" w:color="auto"/>
        <w:right w:val="none" w:sz="0" w:space="0" w:color="auto"/>
      </w:divBdr>
    </w:div>
    <w:div w:id="1725908079">
      <w:bodyDiv w:val="1"/>
      <w:marLeft w:val="0"/>
      <w:marRight w:val="0"/>
      <w:marTop w:val="0"/>
      <w:marBottom w:val="0"/>
      <w:divBdr>
        <w:top w:val="none" w:sz="0" w:space="0" w:color="auto"/>
        <w:left w:val="none" w:sz="0" w:space="0" w:color="auto"/>
        <w:bottom w:val="none" w:sz="0" w:space="0" w:color="auto"/>
        <w:right w:val="none" w:sz="0" w:space="0" w:color="auto"/>
      </w:divBdr>
    </w:div>
    <w:div w:id="1726836334">
      <w:bodyDiv w:val="1"/>
      <w:marLeft w:val="0"/>
      <w:marRight w:val="0"/>
      <w:marTop w:val="0"/>
      <w:marBottom w:val="0"/>
      <w:divBdr>
        <w:top w:val="none" w:sz="0" w:space="0" w:color="auto"/>
        <w:left w:val="none" w:sz="0" w:space="0" w:color="auto"/>
        <w:bottom w:val="none" w:sz="0" w:space="0" w:color="auto"/>
        <w:right w:val="none" w:sz="0" w:space="0" w:color="auto"/>
      </w:divBdr>
    </w:div>
    <w:div w:id="1727874674">
      <w:bodyDiv w:val="1"/>
      <w:marLeft w:val="0"/>
      <w:marRight w:val="0"/>
      <w:marTop w:val="0"/>
      <w:marBottom w:val="0"/>
      <w:divBdr>
        <w:top w:val="none" w:sz="0" w:space="0" w:color="auto"/>
        <w:left w:val="none" w:sz="0" w:space="0" w:color="auto"/>
        <w:bottom w:val="none" w:sz="0" w:space="0" w:color="auto"/>
        <w:right w:val="none" w:sz="0" w:space="0" w:color="auto"/>
      </w:divBdr>
    </w:div>
    <w:div w:id="1729113142">
      <w:bodyDiv w:val="1"/>
      <w:marLeft w:val="0"/>
      <w:marRight w:val="0"/>
      <w:marTop w:val="0"/>
      <w:marBottom w:val="0"/>
      <w:divBdr>
        <w:top w:val="none" w:sz="0" w:space="0" w:color="auto"/>
        <w:left w:val="none" w:sz="0" w:space="0" w:color="auto"/>
        <w:bottom w:val="none" w:sz="0" w:space="0" w:color="auto"/>
        <w:right w:val="none" w:sz="0" w:space="0" w:color="auto"/>
      </w:divBdr>
    </w:div>
    <w:div w:id="1729380650">
      <w:bodyDiv w:val="1"/>
      <w:marLeft w:val="0"/>
      <w:marRight w:val="0"/>
      <w:marTop w:val="0"/>
      <w:marBottom w:val="0"/>
      <w:divBdr>
        <w:top w:val="none" w:sz="0" w:space="0" w:color="auto"/>
        <w:left w:val="none" w:sz="0" w:space="0" w:color="auto"/>
        <w:bottom w:val="none" w:sz="0" w:space="0" w:color="auto"/>
        <w:right w:val="none" w:sz="0" w:space="0" w:color="auto"/>
      </w:divBdr>
    </w:div>
    <w:div w:id="1731150576">
      <w:bodyDiv w:val="1"/>
      <w:marLeft w:val="0"/>
      <w:marRight w:val="0"/>
      <w:marTop w:val="0"/>
      <w:marBottom w:val="0"/>
      <w:divBdr>
        <w:top w:val="none" w:sz="0" w:space="0" w:color="auto"/>
        <w:left w:val="none" w:sz="0" w:space="0" w:color="auto"/>
        <w:bottom w:val="none" w:sz="0" w:space="0" w:color="auto"/>
        <w:right w:val="none" w:sz="0" w:space="0" w:color="auto"/>
      </w:divBdr>
    </w:div>
    <w:div w:id="1733767158">
      <w:bodyDiv w:val="1"/>
      <w:marLeft w:val="0"/>
      <w:marRight w:val="0"/>
      <w:marTop w:val="0"/>
      <w:marBottom w:val="0"/>
      <w:divBdr>
        <w:top w:val="none" w:sz="0" w:space="0" w:color="auto"/>
        <w:left w:val="none" w:sz="0" w:space="0" w:color="auto"/>
        <w:bottom w:val="none" w:sz="0" w:space="0" w:color="auto"/>
        <w:right w:val="none" w:sz="0" w:space="0" w:color="auto"/>
      </w:divBdr>
    </w:div>
    <w:div w:id="1734812885">
      <w:bodyDiv w:val="1"/>
      <w:marLeft w:val="0"/>
      <w:marRight w:val="0"/>
      <w:marTop w:val="0"/>
      <w:marBottom w:val="0"/>
      <w:divBdr>
        <w:top w:val="none" w:sz="0" w:space="0" w:color="auto"/>
        <w:left w:val="none" w:sz="0" w:space="0" w:color="auto"/>
        <w:bottom w:val="none" w:sz="0" w:space="0" w:color="auto"/>
        <w:right w:val="none" w:sz="0" w:space="0" w:color="auto"/>
      </w:divBdr>
    </w:div>
    <w:div w:id="1735349400">
      <w:bodyDiv w:val="1"/>
      <w:marLeft w:val="0"/>
      <w:marRight w:val="0"/>
      <w:marTop w:val="0"/>
      <w:marBottom w:val="0"/>
      <w:divBdr>
        <w:top w:val="none" w:sz="0" w:space="0" w:color="auto"/>
        <w:left w:val="none" w:sz="0" w:space="0" w:color="auto"/>
        <w:bottom w:val="none" w:sz="0" w:space="0" w:color="auto"/>
        <w:right w:val="none" w:sz="0" w:space="0" w:color="auto"/>
      </w:divBdr>
    </w:div>
    <w:div w:id="1737893369">
      <w:bodyDiv w:val="1"/>
      <w:marLeft w:val="0"/>
      <w:marRight w:val="0"/>
      <w:marTop w:val="0"/>
      <w:marBottom w:val="0"/>
      <w:divBdr>
        <w:top w:val="none" w:sz="0" w:space="0" w:color="auto"/>
        <w:left w:val="none" w:sz="0" w:space="0" w:color="auto"/>
        <w:bottom w:val="none" w:sz="0" w:space="0" w:color="auto"/>
        <w:right w:val="none" w:sz="0" w:space="0" w:color="auto"/>
      </w:divBdr>
    </w:div>
    <w:div w:id="1738505149">
      <w:bodyDiv w:val="1"/>
      <w:marLeft w:val="0"/>
      <w:marRight w:val="0"/>
      <w:marTop w:val="0"/>
      <w:marBottom w:val="0"/>
      <w:divBdr>
        <w:top w:val="none" w:sz="0" w:space="0" w:color="auto"/>
        <w:left w:val="none" w:sz="0" w:space="0" w:color="auto"/>
        <w:bottom w:val="none" w:sz="0" w:space="0" w:color="auto"/>
        <w:right w:val="none" w:sz="0" w:space="0" w:color="auto"/>
      </w:divBdr>
    </w:div>
    <w:div w:id="1741171344">
      <w:bodyDiv w:val="1"/>
      <w:marLeft w:val="0"/>
      <w:marRight w:val="0"/>
      <w:marTop w:val="0"/>
      <w:marBottom w:val="0"/>
      <w:divBdr>
        <w:top w:val="none" w:sz="0" w:space="0" w:color="auto"/>
        <w:left w:val="none" w:sz="0" w:space="0" w:color="auto"/>
        <w:bottom w:val="none" w:sz="0" w:space="0" w:color="auto"/>
        <w:right w:val="none" w:sz="0" w:space="0" w:color="auto"/>
      </w:divBdr>
    </w:div>
    <w:div w:id="1741517655">
      <w:bodyDiv w:val="1"/>
      <w:marLeft w:val="0"/>
      <w:marRight w:val="0"/>
      <w:marTop w:val="0"/>
      <w:marBottom w:val="0"/>
      <w:divBdr>
        <w:top w:val="none" w:sz="0" w:space="0" w:color="auto"/>
        <w:left w:val="none" w:sz="0" w:space="0" w:color="auto"/>
        <w:bottom w:val="none" w:sz="0" w:space="0" w:color="auto"/>
        <w:right w:val="none" w:sz="0" w:space="0" w:color="auto"/>
      </w:divBdr>
    </w:div>
    <w:div w:id="1744109915">
      <w:bodyDiv w:val="1"/>
      <w:marLeft w:val="0"/>
      <w:marRight w:val="0"/>
      <w:marTop w:val="0"/>
      <w:marBottom w:val="0"/>
      <w:divBdr>
        <w:top w:val="none" w:sz="0" w:space="0" w:color="auto"/>
        <w:left w:val="none" w:sz="0" w:space="0" w:color="auto"/>
        <w:bottom w:val="none" w:sz="0" w:space="0" w:color="auto"/>
        <w:right w:val="none" w:sz="0" w:space="0" w:color="auto"/>
      </w:divBdr>
    </w:div>
    <w:div w:id="1744989740">
      <w:bodyDiv w:val="1"/>
      <w:marLeft w:val="0"/>
      <w:marRight w:val="0"/>
      <w:marTop w:val="0"/>
      <w:marBottom w:val="0"/>
      <w:divBdr>
        <w:top w:val="none" w:sz="0" w:space="0" w:color="auto"/>
        <w:left w:val="none" w:sz="0" w:space="0" w:color="auto"/>
        <w:bottom w:val="none" w:sz="0" w:space="0" w:color="auto"/>
        <w:right w:val="none" w:sz="0" w:space="0" w:color="auto"/>
      </w:divBdr>
    </w:div>
    <w:div w:id="1745101017">
      <w:bodyDiv w:val="1"/>
      <w:marLeft w:val="0"/>
      <w:marRight w:val="0"/>
      <w:marTop w:val="0"/>
      <w:marBottom w:val="0"/>
      <w:divBdr>
        <w:top w:val="none" w:sz="0" w:space="0" w:color="auto"/>
        <w:left w:val="none" w:sz="0" w:space="0" w:color="auto"/>
        <w:bottom w:val="none" w:sz="0" w:space="0" w:color="auto"/>
        <w:right w:val="none" w:sz="0" w:space="0" w:color="auto"/>
      </w:divBdr>
    </w:div>
    <w:div w:id="1745953546">
      <w:bodyDiv w:val="1"/>
      <w:marLeft w:val="0"/>
      <w:marRight w:val="0"/>
      <w:marTop w:val="0"/>
      <w:marBottom w:val="0"/>
      <w:divBdr>
        <w:top w:val="none" w:sz="0" w:space="0" w:color="auto"/>
        <w:left w:val="none" w:sz="0" w:space="0" w:color="auto"/>
        <w:bottom w:val="none" w:sz="0" w:space="0" w:color="auto"/>
        <w:right w:val="none" w:sz="0" w:space="0" w:color="auto"/>
      </w:divBdr>
    </w:div>
    <w:div w:id="1747460446">
      <w:bodyDiv w:val="1"/>
      <w:marLeft w:val="0"/>
      <w:marRight w:val="0"/>
      <w:marTop w:val="0"/>
      <w:marBottom w:val="0"/>
      <w:divBdr>
        <w:top w:val="none" w:sz="0" w:space="0" w:color="auto"/>
        <w:left w:val="none" w:sz="0" w:space="0" w:color="auto"/>
        <w:bottom w:val="none" w:sz="0" w:space="0" w:color="auto"/>
        <w:right w:val="none" w:sz="0" w:space="0" w:color="auto"/>
      </w:divBdr>
    </w:div>
    <w:div w:id="1748575384">
      <w:bodyDiv w:val="1"/>
      <w:marLeft w:val="0"/>
      <w:marRight w:val="0"/>
      <w:marTop w:val="0"/>
      <w:marBottom w:val="0"/>
      <w:divBdr>
        <w:top w:val="none" w:sz="0" w:space="0" w:color="auto"/>
        <w:left w:val="none" w:sz="0" w:space="0" w:color="auto"/>
        <w:bottom w:val="none" w:sz="0" w:space="0" w:color="auto"/>
        <w:right w:val="none" w:sz="0" w:space="0" w:color="auto"/>
      </w:divBdr>
    </w:div>
    <w:div w:id="1750346027">
      <w:bodyDiv w:val="1"/>
      <w:marLeft w:val="0"/>
      <w:marRight w:val="0"/>
      <w:marTop w:val="0"/>
      <w:marBottom w:val="0"/>
      <w:divBdr>
        <w:top w:val="none" w:sz="0" w:space="0" w:color="auto"/>
        <w:left w:val="none" w:sz="0" w:space="0" w:color="auto"/>
        <w:bottom w:val="none" w:sz="0" w:space="0" w:color="auto"/>
        <w:right w:val="none" w:sz="0" w:space="0" w:color="auto"/>
      </w:divBdr>
    </w:div>
    <w:div w:id="1751659051">
      <w:bodyDiv w:val="1"/>
      <w:marLeft w:val="0"/>
      <w:marRight w:val="0"/>
      <w:marTop w:val="0"/>
      <w:marBottom w:val="0"/>
      <w:divBdr>
        <w:top w:val="none" w:sz="0" w:space="0" w:color="auto"/>
        <w:left w:val="none" w:sz="0" w:space="0" w:color="auto"/>
        <w:bottom w:val="none" w:sz="0" w:space="0" w:color="auto"/>
        <w:right w:val="none" w:sz="0" w:space="0" w:color="auto"/>
      </w:divBdr>
    </w:div>
    <w:div w:id="1752308932">
      <w:bodyDiv w:val="1"/>
      <w:marLeft w:val="0"/>
      <w:marRight w:val="0"/>
      <w:marTop w:val="0"/>
      <w:marBottom w:val="0"/>
      <w:divBdr>
        <w:top w:val="none" w:sz="0" w:space="0" w:color="auto"/>
        <w:left w:val="none" w:sz="0" w:space="0" w:color="auto"/>
        <w:bottom w:val="none" w:sz="0" w:space="0" w:color="auto"/>
        <w:right w:val="none" w:sz="0" w:space="0" w:color="auto"/>
      </w:divBdr>
    </w:div>
    <w:div w:id="1752458674">
      <w:bodyDiv w:val="1"/>
      <w:marLeft w:val="0"/>
      <w:marRight w:val="0"/>
      <w:marTop w:val="0"/>
      <w:marBottom w:val="0"/>
      <w:divBdr>
        <w:top w:val="none" w:sz="0" w:space="0" w:color="auto"/>
        <w:left w:val="none" w:sz="0" w:space="0" w:color="auto"/>
        <w:bottom w:val="none" w:sz="0" w:space="0" w:color="auto"/>
        <w:right w:val="none" w:sz="0" w:space="0" w:color="auto"/>
      </w:divBdr>
    </w:div>
    <w:div w:id="1756627696">
      <w:bodyDiv w:val="1"/>
      <w:marLeft w:val="0"/>
      <w:marRight w:val="0"/>
      <w:marTop w:val="0"/>
      <w:marBottom w:val="0"/>
      <w:divBdr>
        <w:top w:val="none" w:sz="0" w:space="0" w:color="auto"/>
        <w:left w:val="none" w:sz="0" w:space="0" w:color="auto"/>
        <w:bottom w:val="none" w:sz="0" w:space="0" w:color="auto"/>
        <w:right w:val="none" w:sz="0" w:space="0" w:color="auto"/>
      </w:divBdr>
    </w:div>
    <w:div w:id="1756704306">
      <w:bodyDiv w:val="1"/>
      <w:marLeft w:val="0"/>
      <w:marRight w:val="0"/>
      <w:marTop w:val="0"/>
      <w:marBottom w:val="0"/>
      <w:divBdr>
        <w:top w:val="none" w:sz="0" w:space="0" w:color="auto"/>
        <w:left w:val="none" w:sz="0" w:space="0" w:color="auto"/>
        <w:bottom w:val="none" w:sz="0" w:space="0" w:color="auto"/>
        <w:right w:val="none" w:sz="0" w:space="0" w:color="auto"/>
      </w:divBdr>
    </w:div>
    <w:div w:id="1757244816">
      <w:bodyDiv w:val="1"/>
      <w:marLeft w:val="0"/>
      <w:marRight w:val="0"/>
      <w:marTop w:val="0"/>
      <w:marBottom w:val="0"/>
      <w:divBdr>
        <w:top w:val="none" w:sz="0" w:space="0" w:color="auto"/>
        <w:left w:val="none" w:sz="0" w:space="0" w:color="auto"/>
        <w:bottom w:val="none" w:sz="0" w:space="0" w:color="auto"/>
        <w:right w:val="none" w:sz="0" w:space="0" w:color="auto"/>
      </w:divBdr>
    </w:div>
    <w:div w:id="1759716522">
      <w:bodyDiv w:val="1"/>
      <w:marLeft w:val="0"/>
      <w:marRight w:val="0"/>
      <w:marTop w:val="0"/>
      <w:marBottom w:val="0"/>
      <w:divBdr>
        <w:top w:val="none" w:sz="0" w:space="0" w:color="auto"/>
        <w:left w:val="none" w:sz="0" w:space="0" w:color="auto"/>
        <w:bottom w:val="none" w:sz="0" w:space="0" w:color="auto"/>
        <w:right w:val="none" w:sz="0" w:space="0" w:color="auto"/>
      </w:divBdr>
    </w:div>
    <w:div w:id="1761171903">
      <w:bodyDiv w:val="1"/>
      <w:marLeft w:val="0"/>
      <w:marRight w:val="0"/>
      <w:marTop w:val="0"/>
      <w:marBottom w:val="0"/>
      <w:divBdr>
        <w:top w:val="none" w:sz="0" w:space="0" w:color="auto"/>
        <w:left w:val="none" w:sz="0" w:space="0" w:color="auto"/>
        <w:bottom w:val="none" w:sz="0" w:space="0" w:color="auto"/>
        <w:right w:val="none" w:sz="0" w:space="0" w:color="auto"/>
      </w:divBdr>
    </w:div>
    <w:div w:id="1762216017">
      <w:bodyDiv w:val="1"/>
      <w:marLeft w:val="0"/>
      <w:marRight w:val="0"/>
      <w:marTop w:val="0"/>
      <w:marBottom w:val="0"/>
      <w:divBdr>
        <w:top w:val="none" w:sz="0" w:space="0" w:color="auto"/>
        <w:left w:val="none" w:sz="0" w:space="0" w:color="auto"/>
        <w:bottom w:val="none" w:sz="0" w:space="0" w:color="auto"/>
        <w:right w:val="none" w:sz="0" w:space="0" w:color="auto"/>
      </w:divBdr>
    </w:div>
    <w:div w:id="1763183994">
      <w:bodyDiv w:val="1"/>
      <w:marLeft w:val="0"/>
      <w:marRight w:val="0"/>
      <w:marTop w:val="0"/>
      <w:marBottom w:val="0"/>
      <w:divBdr>
        <w:top w:val="none" w:sz="0" w:space="0" w:color="auto"/>
        <w:left w:val="none" w:sz="0" w:space="0" w:color="auto"/>
        <w:bottom w:val="none" w:sz="0" w:space="0" w:color="auto"/>
        <w:right w:val="none" w:sz="0" w:space="0" w:color="auto"/>
      </w:divBdr>
    </w:div>
    <w:div w:id="1775903489">
      <w:bodyDiv w:val="1"/>
      <w:marLeft w:val="0"/>
      <w:marRight w:val="0"/>
      <w:marTop w:val="0"/>
      <w:marBottom w:val="0"/>
      <w:divBdr>
        <w:top w:val="none" w:sz="0" w:space="0" w:color="auto"/>
        <w:left w:val="none" w:sz="0" w:space="0" w:color="auto"/>
        <w:bottom w:val="none" w:sz="0" w:space="0" w:color="auto"/>
        <w:right w:val="none" w:sz="0" w:space="0" w:color="auto"/>
      </w:divBdr>
    </w:div>
    <w:div w:id="1777554611">
      <w:bodyDiv w:val="1"/>
      <w:marLeft w:val="0"/>
      <w:marRight w:val="0"/>
      <w:marTop w:val="0"/>
      <w:marBottom w:val="0"/>
      <w:divBdr>
        <w:top w:val="none" w:sz="0" w:space="0" w:color="auto"/>
        <w:left w:val="none" w:sz="0" w:space="0" w:color="auto"/>
        <w:bottom w:val="none" w:sz="0" w:space="0" w:color="auto"/>
        <w:right w:val="none" w:sz="0" w:space="0" w:color="auto"/>
      </w:divBdr>
    </w:div>
    <w:div w:id="1781678877">
      <w:bodyDiv w:val="1"/>
      <w:marLeft w:val="0"/>
      <w:marRight w:val="0"/>
      <w:marTop w:val="0"/>
      <w:marBottom w:val="0"/>
      <w:divBdr>
        <w:top w:val="none" w:sz="0" w:space="0" w:color="auto"/>
        <w:left w:val="none" w:sz="0" w:space="0" w:color="auto"/>
        <w:bottom w:val="none" w:sz="0" w:space="0" w:color="auto"/>
        <w:right w:val="none" w:sz="0" w:space="0" w:color="auto"/>
      </w:divBdr>
    </w:div>
    <w:div w:id="1783843859">
      <w:bodyDiv w:val="1"/>
      <w:marLeft w:val="0"/>
      <w:marRight w:val="0"/>
      <w:marTop w:val="0"/>
      <w:marBottom w:val="0"/>
      <w:divBdr>
        <w:top w:val="none" w:sz="0" w:space="0" w:color="auto"/>
        <w:left w:val="none" w:sz="0" w:space="0" w:color="auto"/>
        <w:bottom w:val="none" w:sz="0" w:space="0" w:color="auto"/>
        <w:right w:val="none" w:sz="0" w:space="0" w:color="auto"/>
      </w:divBdr>
    </w:div>
    <w:div w:id="1786346471">
      <w:bodyDiv w:val="1"/>
      <w:marLeft w:val="0"/>
      <w:marRight w:val="0"/>
      <w:marTop w:val="0"/>
      <w:marBottom w:val="0"/>
      <w:divBdr>
        <w:top w:val="none" w:sz="0" w:space="0" w:color="auto"/>
        <w:left w:val="none" w:sz="0" w:space="0" w:color="auto"/>
        <w:bottom w:val="none" w:sz="0" w:space="0" w:color="auto"/>
        <w:right w:val="none" w:sz="0" w:space="0" w:color="auto"/>
      </w:divBdr>
    </w:div>
    <w:div w:id="1787382810">
      <w:bodyDiv w:val="1"/>
      <w:marLeft w:val="0"/>
      <w:marRight w:val="0"/>
      <w:marTop w:val="0"/>
      <w:marBottom w:val="0"/>
      <w:divBdr>
        <w:top w:val="none" w:sz="0" w:space="0" w:color="auto"/>
        <w:left w:val="none" w:sz="0" w:space="0" w:color="auto"/>
        <w:bottom w:val="none" w:sz="0" w:space="0" w:color="auto"/>
        <w:right w:val="none" w:sz="0" w:space="0" w:color="auto"/>
      </w:divBdr>
    </w:div>
    <w:div w:id="1790005376">
      <w:bodyDiv w:val="1"/>
      <w:marLeft w:val="0"/>
      <w:marRight w:val="0"/>
      <w:marTop w:val="0"/>
      <w:marBottom w:val="0"/>
      <w:divBdr>
        <w:top w:val="none" w:sz="0" w:space="0" w:color="auto"/>
        <w:left w:val="none" w:sz="0" w:space="0" w:color="auto"/>
        <w:bottom w:val="none" w:sz="0" w:space="0" w:color="auto"/>
        <w:right w:val="none" w:sz="0" w:space="0" w:color="auto"/>
      </w:divBdr>
    </w:div>
    <w:div w:id="1793327688">
      <w:bodyDiv w:val="1"/>
      <w:marLeft w:val="0"/>
      <w:marRight w:val="0"/>
      <w:marTop w:val="0"/>
      <w:marBottom w:val="0"/>
      <w:divBdr>
        <w:top w:val="none" w:sz="0" w:space="0" w:color="auto"/>
        <w:left w:val="none" w:sz="0" w:space="0" w:color="auto"/>
        <w:bottom w:val="none" w:sz="0" w:space="0" w:color="auto"/>
        <w:right w:val="none" w:sz="0" w:space="0" w:color="auto"/>
      </w:divBdr>
    </w:div>
    <w:div w:id="1794906838">
      <w:bodyDiv w:val="1"/>
      <w:marLeft w:val="0"/>
      <w:marRight w:val="0"/>
      <w:marTop w:val="0"/>
      <w:marBottom w:val="0"/>
      <w:divBdr>
        <w:top w:val="none" w:sz="0" w:space="0" w:color="auto"/>
        <w:left w:val="none" w:sz="0" w:space="0" w:color="auto"/>
        <w:bottom w:val="none" w:sz="0" w:space="0" w:color="auto"/>
        <w:right w:val="none" w:sz="0" w:space="0" w:color="auto"/>
      </w:divBdr>
    </w:div>
    <w:div w:id="1795060442">
      <w:bodyDiv w:val="1"/>
      <w:marLeft w:val="0"/>
      <w:marRight w:val="0"/>
      <w:marTop w:val="0"/>
      <w:marBottom w:val="0"/>
      <w:divBdr>
        <w:top w:val="none" w:sz="0" w:space="0" w:color="auto"/>
        <w:left w:val="none" w:sz="0" w:space="0" w:color="auto"/>
        <w:bottom w:val="none" w:sz="0" w:space="0" w:color="auto"/>
        <w:right w:val="none" w:sz="0" w:space="0" w:color="auto"/>
      </w:divBdr>
    </w:div>
    <w:div w:id="1796486163">
      <w:bodyDiv w:val="1"/>
      <w:marLeft w:val="0"/>
      <w:marRight w:val="0"/>
      <w:marTop w:val="0"/>
      <w:marBottom w:val="0"/>
      <w:divBdr>
        <w:top w:val="none" w:sz="0" w:space="0" w:color="auto"/>
        <w:left w:val="none" w:sz="0" w:space="0" w:color="auto"/>
        <w:bottom w:val="none" w:sz="0" w:space="0" w:color="auto"/>
        <w:right w:val="none" w:sz="0" w:space="0" w:color="auto"/>
      </w:divBdr>
    </w:div>
    <w:div w:id="1797094655">
      <w:bodyDiv w:val="1"/>
      <w:marLeft w:val="0"/>
      <w:marRight w:val="0"/>
      <w:marTop w:val="0"/>
      <w:marBottom w:val="0"/>
      <w:divBdr>
        <w:top w:val="none" w:sz="0" w:space="0" w:color="auto"/>
        <w:left w:val="none" w:sz="0" w:space="0" w:color="auto"/>
        <w:bottom w:val="none" w:sz="0" w:space="0" w:color="auto"/>
        <w:right w:val="none" w:sz="0" w:space="0" w:color="auto"/>
      </w:divBdr>
    </w:div>
    <w:div w:id="1797143788">
      <w:bodyDiv w:val="1"/>
      <w:marLeft w:val="0"/>
      <w:marRight w:val="0"/>
      <w:marTop w:val="0"/>
      <w:marBottom w:val="0"/>
      <w:divBdr>
        <w:top w:val="none" w:sz="0" w:space="0" w:color="auto"/>
        <w:left w:val="none" w:sz="0" w:space="0" w:color="auto"/>
        <w:bottom w:val="none" w:sz="0" w:space="0" w:color="auto"/>
        <w:right w:val="none" w:sz="0" w:space="0" w:color="auto"/>
      </w:divBdr>
    </w:div>
    <w:div w:id="1799906599">
      <w:bodyDiv w:val="1"/>
      <w:marLeft w:val="0"/>
      <w:marRight w:val="0"/>
      <w:marTop w:val="0"/>
      <w:marBottom w:val="0"/>
      <w:divBdr>
        <w:top w:val="none" w:sz="0" w:space="0" w:color="auto"/>
        <w:left w:val="none" w:sz="0" w:space="0" w:color="auto"/>
        <w:bottom w:val="none" w:sz="0" w:space="0" w:color="auto"/>
        <w:right w:val="none" w:sz="0" w:space="0" w:color="auto"/>
      </w:divBdr>
    </w:div>
    <w:div w:id="1801680369">
      <w:bodyDiv w:val="1"/>
      <w:marLeft w:val="0"/>
      <w:marRight w:val="0"/>
      <w:marTop w:val="0"/>
      <w:marBottom w:val="0"/>
      <w:divBdr>
        <w:top w:val="none" w:sz="0" w:space="0" w:color="auto"/>
        <w:left w:val="none" w:sz="0" w:space="0" w:color="auto"/>
        <w:bottom w:val="none" w:sz="0" w:space="0" w:color="auto"/>
        <w:right w:val="none" w:sz="0" w:space="0" w:color="auto"/>
      </w:divBdr>
    </w:div>
    <w:div w:id="1801799882">
      <w:bodyDiv w:val="1"/>
      <w:marLeft w:val="0"/>
      <w:marRight w:val="0"/>
      <w:marTop w:val="0"/>
      <w:marBottom w:val="0"/>
      <w:divBdr>
        <w:top w:val="none" w:sz="0" w:space="0" w:color="auto"/>
        <w:left w:val="none" w:sz="0" w:space="0" w:color="auto"/>
        <w:bottom w:val="none" w:sz="0" w:space="0" w:color="auto"/>
        <w:right w:val="none" w:sz="0" w:space="0" w:color="auto"/>
      </w:divBdr>
    </w:div>
    <w:div w:id="1804077034">
      <w:bodyDiv w:val="1"/>
      <w:marLeft w:val="0"/>
      <w:marRight w:val="0"/>
      <w:marTop w:val="0"/>
      <w:marBottom w:val="0"/>
      <w:divBdr>
        <w:top w:val="none" w:sz="0" w:space="0" w:color="auto"/>
        <w:left w:val="none" w:sz="0" w:space="0" w:color="auto"/>
        <w:bottom w:val="none" w:sz="0" w:space="0" w:color="auto"/>
        <w:right w:val="none" w:sz="0" w:space="0" w:color="auto"/>
      </w:divBdr>
    </w:div>
    <w:div w:id="1805073864">
      <w:bodyDiv w:val="1"/>
      <w:marLeft w:val="0"/>
      <w:marRight w:val="0"/>
      <w:marTop w:val="0"/>
      <w:marBottom w:val="0"/>
      <w:divBdr>
        <w:top w:val="none" w:sz="0" w:space="0" w:color="auto"/>
        <w:left w:val="none" w:sz="0" w:space="0" w:color="auto"/>
        <w:bottom w:val="none" w:sz="0" w:space="0" w:color="auto"/>
        <w:right w:val="none" w:sz="0" w:space="0" w:color="auto"/>
      </w:divBdr>
    </w:div>
    <w:div w:id="1805074064">
      <w:bodyDiv w:val="1"/>
      <w:marLeft w:val="0"/>
      <w:marRight w:val="0"/>
      <w:marTop w:val="0"/>
      <w:marBottom w:val="0"/>
      <w:divBdr>
        <w:top w:val="none" w:sz="0" w:space="0" w:color="auto"/>
        <w:left w:val="none" w:sz="0" w:space="0" w:color="auto"/>
        <w:bottom w:val="none" w:sz="0" w:space="0" w:color="auto"/>
        <w:right w:val="none" w:sz="0" w:space="0" w:color="auto"/>
      </w:divBdr>
    </w:div>
    <w:div w:id="1807895726">
      <w:bodyDiv w:val="1"/>
      <w:marLeft w:val="0"/>
      <w:marRight w:val="0"/>
      <w:marTop w:val="0"/>
      <w:marBottom w:val="0"/>
      <w:divBdr>
        <w:top w:val="none" w:sz="0" w:space="0" w:color="auto"/>
        <w:left w:val="none" w:sz="0" w:space="0" w:color="auto"/>
        <w:bottom w:val="none" w:sz="0" w:space="0" w:color="auto"/>
        <w:right w:val="none" w:sz="0" w:space="0" w:color="auto"/>
      </w:divBdr>
    </w:div>
    <w:div w:id="1810633602">
      <w:bodyDiv w:val="1"/>
      <w:marLeft w:val="0"/>
      <w:marRight w:val="0"/>
      <w:marTop w:val="0"/>
      <w:marBottom w:val="0"/>
      <w:divBdr>
        <w:top w:val="none" w:sz="0" w:space="0" w:color="auto"/>
        <w:left w:val="none" w:sz="0" w:space="0" w:color="auto"/>
        <w:bottom w:val="none" w:sz="0" w:space="0" w:color="auto"/>
        <w:right w:val="none" w:sz="0" w:space="0" w:color="auto"/>
      </w:divBdr>
    </w:div>
    <w:div w:id="1814299273">
      <w:bodyDiv w:val="1"/>
      <w:marLeft w:val="0"/>
      <w:marRight w:val="0"/>
      <w:marTop w:val="0"/>
      <w:marBottom w:val="0"/>
      <w:divBdr>
        <w:top w:val="none" w:sz="0" w:space="0" w:color="auto"/>
        <w:left w:val="none" w:sz="0" w:space="0" w:color="auto"/>
        <w:bottom w:val="none" w:sz="0" w:space="0" w:color="auto"/>
        <w:right w:val="none" w:sz="0" w:space="0" w:color="auto"/>
      </w:divBdr>
    </w:div>
    <w:div w:id="1814515682">
      <w:bodyDiv w:val="1"/>
      <w:marLeft w:val="0"/>
      <w:marRight w:val="0"/>
      <w:marTop w:val="0"/>
      <w:marBottom w:val="0"/>
      <w:divBdr>
        <w:top w:val="none" w:sz="0" w:space="0" w:color="auto"/>
        <w:left w:val="none" w:sz="0" w:space="0" w:color="auto"/>
        <w:bottom w:val="none" w:sz="0" w:space="0" w:color="auto"/>
        <w:right w:val="none" w:sz="0" w:space="0" w:color="auto"/>
      </w:divBdr>
    </w:div>
    <w:div w:id="1814826938">
      <w:bodyDiv w:val="1"/>
      <w:marLeft w:val="0"/>
      <w:marRight w:val="0"/>
      <w:marTop w:val="0"/>
      <w:marBottom w:val="0"/>
      <w:divBdr>
        <w:top w:val="none" w:sz="0" w:space="0" w:color="auto"/>
        <w:left w:val="none" w:sz="0" w:space="0" w:color="auto"/>
        <w:bottom w:val="none" w:sz="0" w:space="0" w:color="auto"/>
        <w:right w:val="none" w:sz="0" w:space="0" w:color="auto"/>
      </w:divBdr>
    </w:div>
    <w:div w:id="1815872321">
      <w:bodyDiv w:val="1"/>
      <w:marLeft w:val="0"/>
      <w:marRight w:val="0"/>
      <w:marTop w:val="0"/>
      <w:marBottom w:val="0"/>
      <w:divBdr>
        <w:top w:val="none" w:sz="0" w:space="0" w:color="auto"/>
        <w:left w:val="none" w:sz="0" w:space="0" w:color="auto"/>
        <w:bottom w:val="none" w:sz="0" w:space="0" w:color="auto"/>
        <w:right w:val="none" w:sz="0" w:space="0" w:color="auto"/>
      </w:divBdr>
    </w:div>
    <w:div w:id="1817334325">
      <w:bodyDiv w:val="1"/>
      <w:marLeft w:val="0"/>
      <w:marRight w:val="0"/>
      <w:marTop w:val="0"/>
      <w:marBottom w:val="0"/>
      <w:divBdr>
        <w:top w:val="none" w:sz="0" w:space="0" w:color="auto"/>
        <w:left w:val="none" w:sz="0" w:space="0" w:color="auto"/>
        <w:bottom w:val="none" w:sz="0" w:space="0" w:color="auto"/>
        <w:right w:val="none" w:sz="0" w:space="0" w:color="auto"/>
      </w:divBdr>
    </w:div>
    <w:div w:id="1820078071">
      <w:bodyDiv w:val="1"/>
      <w:marLeft w:val="0"/>
      <w:marRight w:val="0"/>
      <w:marTop w:val="0"/>
      <w:marBottom w:val="0"/>
      <w:divBdr>
        <w:top w:val="none" w:sz="0" w:space="0" w:color="auto"/>
        <w:left w:val="none" w:sz="0" w:space="0" w:color="auto"/>
        <w:bottom w:val="none" w:sz="0" w:space="0" w:color="auto"/>
        <w:right w:val="none" w:sz="0" w:space="0" w:color="auto"/>
      </w:divBdr>
    </w:div>
    <w:div w:id="1820804996">
      <w:bodyDiv w:val="1"/>
      <w:marLeft w:val="0"/>
      <w:marRight w:val="0"/>
      <w:marTop w:val="0"/>
      <w:marBottom w:val="0"/>
      <w:divBdr>
        <w:top w:val="none" w:sz="0" w:space="0" w:color="auto"/>
        <w:left w:val="none" w:sz="0" w:space="0" w:color="auto"/>
        <w:bottom w:val="none" w:sz="0" w:space="0" w:color="auto"/>
        <w:right w:val="none" w:sz="0" w:space="0" w:color="auto"/>
      </w:divBdr>
    </w:div>
    <w:div w:id="1820922623">
      <w:bodyDiv w:val="1"/>
      <w:marLeft w:val="0"/>
      <w:marRight w:val="0"/>
      <w:marTop w:val="0"/>
      <w:marBottom w:val="0"/>
      <w:divBdr>
        <w:top w:val="none" w:sz="0" w:space="0" w:color="auto"/>
        <w:left w:val="none" w:sz="0" w:space="0" w:color="auto"/>
        <w:bottom w:val="none" w:sz="0" w:space="0" w:color="auto"/>
        <w:right w:val="none" w:sz="0" w:space="0" w:color="auto"/>
      </w:divBdr>
    </w:div>
    <w:div w:id="1821918953">
      <w:bodyDiv w:val="1"/>
      <w:marLeft w:val="0"/>
      <w:marRight w:val="0"/>
      <w:marTop w:val="0"/>
      <w:marBottom w:val="0"/>
      <w:divBdr>
        <w:top w:val="none" w:sz="0" w:space="0" w:color="auto"/>
        <w:left w:val="none" w:sz="0" w:space="0" w:color="auto"/>
        <w:bottom w:val="none" w:sz="0" w:space="0" w:color="auto"/>
        <w:right w:val="none" w:sz="0" w:space="0" w:color="auto"/>
      </w:divBdr>
    </w:div>
    <w:div w:id="1824466038">
      <w:bodyDiv w:val="1"/>
      <w:marLeft w:val="0"/>
      <w:marRight w:val="0"/>
      <w:marTop w:val="0"/>
      <w:marBottom w:val="0"/>
      <w:divBdr>
        <w:top w:val="none" w:sz="0" w:space="0" w:color="auto"/>
        <w:left w:val="none" w:sz="0" w:space="0" w:color="auto"/>
        <w:bottom w:val="none" w:sz="0" w:space="0" w:color="auto"/>
        <w:right w:val="none" w:sz="0" w:space="0" w:color="auto"/>
      </w:divBdr>
    </w:div>
    <w:div w:id="1826895317">
      <w:bodyDiv w:val="1"/>
      <w:marLeft w:val="0"/>
      <w:marRight w:val="0"/>
      <w:marTop w:val="0"/>
      <w:marBottom w:val="0"/>
      <w:divBdr>
        <w:top w:val="none" w:sz="0" w:space="0" w:color="auto"/>
        <w:left w:val="none" w:sz="0" w:space="0" w:color="auto"/>
        <w:bottom w:val="none" w:sz="0" w:space="0" w:color="auto"/>
        <w:right w:val="none" w:sz="0" w:space="0" w:color="auto"/>
      </w:divBdr>
    </w:div>
    <w:div w:id="1828937589">
      <w:bodyDiv w:val="1"/>
      <w:marLeft w:val="0"/>
      <w:marRight w:val="0"/>
      <w:marTop w:val="0"/>
      <w:marBottom w:val="0"/>
      <w:divBdr>
        <w:top w:val="none" w:sz="0" w:space="0" w:color="auto"/>
        <w:left w:val="none" w:sz="0" w:space="0" w:color="auto"/>
        <w:bottom w:val="none" w:sz="0" w:space="0" w:color="auto"/>
        <w:right w:val="none" w:sz="0" w:space="0" w:color="auto"/>
      </w:divBdr>
    </w:div>
    <w:div w:id="1830709099">
      <w:bodyDiv w:val="1"/>
      <w:marLeft w:val="0"/>
      <w:marRight w:val="0"/>
      <w:marTop w:val="0"/>
      <w:marBottom w:val="0"/>
      <w:divBdr>
        <w:top w:val="none" w:sz="0" w:space="0" w:color="auto"/>
        <w:left w:val="none" w:sz="0" w:space="0" w:color="auto"/>
        <w:bottom w:val="none" w:sz="0" w:space="0" w:color="auto"/>
        <w:right w:val="none" w:sz="0" w:space="0" w:color="auto"/>
      </w:divBdr>
    </w:div>
    <w:div w:id="1835146614">
      <w:bodyDiv w:val="1"/>
      <w:marLeft w:val="0"/>
      <w:marRight w:val="0"/>
      <w:marTop w:val="0"/>
      <w:marBottom w:val="0"/>
      <w:divBdr>
        <w:top w:val="none" w:sz="0" w:space="0" w:color="auto"/>
        <w:left w:val="none" w:sz="0" w:space="0" w:color="auto"/>
        <w:bottom w:val="none" w:sz="0" w:space="0" w:color="auto"/>
        <w:right w:val="none" w:sz="0" w:space="0" w:color="auto"/>
      </w:divBdr>
    </w:div>
    <w:div w:id="1839151568">
      <w:bodyDiv w:val="1"/>
      <w:marLeft w:val="0"/>
      <w:marRight w:val="0"/>
      <w:marTop w:val="0"/>
      <w:marBottom w:val="0"/>
      <w:divBdr>
        <w:top w:val="none" w:sz="0" w:space="0" w:color="auto"/>
        <w:left w:val="none" w:sz="0" w:space="0" w:color="auto"/>
        <w:bottom w:val="none" w:sz="0" w:space="0" w:color="auto"/>
        <w:right w:val="none" w:sz="0" w:space="0" w:color="auto"/>
      </w:divBdr>
    </w:div>
    <w:div w:id="1839493303">
      <w:bodyDiv w:val="1"/>
      <w:marLeft w:val="0"/>
      <w:marRight w:val="0"/>
      <w:marTop w:val="0"/>
      <w:marBottom w:val="0"/>
      <w:divBdr>
        <w:top w:val="none" w:sz="0" w:space="0" w:color="auto"/>
        <w:left w:val="none" w:sz="0" w:space="0" w:color="auto"/>
        <w:bottom w:val="none" w:sz="0" w:space="0" w:color="auto"/>
        <w:right w:val="none" w:sz="0" w:space="0" w:color="auto"/>
      </w:divBdr>
    </w:div>
    <w:div w:id="1844394427">
      <w:bodyDiv w:val="1"/>
      <w:marLeft w:val="0"/>
      <w:marRight w:val="0"/>
      <w:marTop w:val="0"/>
      <w:marBottom w:val="0"/>
      <w:divBdr>
        <w:top w:val="none" w:sz="0" w:space="0" w:color="auto"/>
        <w:left w:val="none" w:sz="0" w:space="0" w:color="auto"/>
        <w:bottom w:val="none" w:sz="0" w:space="0" w:color="auto"/>
        <w:right w:val="none" w:sz="0" w:space="0" w:color="auto"/>
      </w:divBdr>
    </w:div>
    <w:div w:id="1846480200">
      <w:bodyDiv w:val="1"/>
      <w:marLeft w:val="0"/>
      <w:marRight w:val="0"/>
      <w:marTop w:val="0"/>
      <w:marBottom w:val="0"/>
      <w:divBdr>
        <w:top w:val="none" w:sz="0" w:space="0" w:color="auto"/>
        <w:left w:val="none" w:sz="0" w:space="0" w:color="auto"/>
        <w:bottom w:val="none" w:sz="0" w:space="0" w:color="auto"/>
        <w:right w:val="none" w:sz="0" w:space="0" w:color="auto"/>
      </w:divBdr>
    </w:div>
    <w:div w:id="1847011703">
      <w:bodyDiv w:val="1"/>
      <w:marLeft w:val="0"/>
      <w:marRight w:val="0"/>
      <w:marTop w:val="0"/>
      <w:marBottom w:val="0"/>
      <w:divBdr>
        <w:top w:val="none" w:sz="0" w:space="0" w:color="auto"/>
        <w:left w:val="none" w:sz="0" w:space="0" w:color="auto"/>
        <w:bottom w:val="none" w:sz="0" w:space="0" w:color="auto"/>
        <w:right w:val="none" w:sz="0" w:space="0" w:color="auto"/>
      </w:divBdr>
    </w:div>
    <w:div w:id="1847088556">
      <w:bodyDiv w:val="1"/>
      <w:marLeft w:val="0"/>
      <w:marRight w:val="0"/>
      <w:marTop w:val="0"/>
      <w:marBottom w:val="0"/>
      <w:divBdr>
        <w:top w:val="none" w:sz="0" w:space="0" w:color="auto"/>
        <w:left w:val="none" w:sz="0" w:space="0" w:color="auto"/>
        <w:bottom w:val="none" w:sz="0" w:space="0" w:color="auto"/>
        <w:right w:val="none" w:sz="0" w:space="0" w:color="auto"/>
      </w:divBdr>
    </w:div>
    <w:div w:id="1847600070">
      <w:bodyDiv w:val="1"/>
      <w:marLeft w:val="0"/>
      <w:marRight w:val="0"/>
      <w:marTop w:val="0"/>
      <w:marBottom w:val="0"/>
      <w:divBdr>
        <w:top w:val="none" w:sz="0" w:space="0" w:color="auto"/>
        <w:left w:val="none" w:sz="0" w:space="0" w:color="auto"/>
        <w:bottom w:val="none" w:sz="0" w:space="0" w:color="auto"/>
        <w:right w:val="none" w:sz="0" w:space="0" w:color="auto"/>
      </w:divBdr>
    </w:div>
    <w:div w:id="1849447210">
      <w:bodyDiv w:val="1"/>
      <w:marLeft w:val="0"/>
      <w:marRight w:val="0"/>
      <w:marTop w:val="0"/>
      <w:marBottom w:val="0"/>
      <w:divBdr>
        <w:top w:val="none" w:sz="0" w:space="0" w:color="auto"/>
        <w:left w:val="none" w:sz="0" w:space="0" w:color="auto"/>
        <w:bottom w:val="none" w:sz="0" w:space="0" w:color="auto"/>
        <w:right w:val="none" w:sz="0" w:space="0" w:color="auto"/>
      </w:divBdr>
    </w:div>
    <w:div w:id="1849523076">
      <w:bodyDiv w:val="1"/>
      <w:marLeft w:val="0"/>
      <w:marRight w:val="0"/>
      <w:marTop w:val="0"/>
      <w:marBottom w:val="0"/>
      <w:divBdr>
        <w:top w:val="none" w:sz="0" w:space="0" w:color="auto"/>
        <w:left w:val="none" w:sz="0" w:space="0" w:color="auto"/>
        <w:bottom w:val="none" w:sz="0" w:space="0" w:color="auto"/>
        <w:right w:val="none" w:sz="0" w:space="0" w:color="auto"/>
      </w:divBdr>
    </w:div>
    <w:div w:id="1853757506">
      <w:bodyDiv w:val="1"/>
      <w:marLeft w:val="0"/>
      <w:marRight w:val="0"/>
      <w:marTop w:val="0"/>
      <w:marBottom w:val="0"/>
      <w:divBdr>
        <w:top w:val="none" w:sz="0" w:space="0" w:color="auto"/>
        <w:left w:val="none" w:sz="0" w:space="0" w:color="auto"/>
        <w:bottom w:val="none" w:sz="0" w:space="0" w:color="auto"/>
        <w:right w:val="none" w:sz="0" w:space="0" w:color="auto"/>
      </w:divBdr>
    </w:div>
    <w:div w:id="1859004085">
      <w:bodyDiv w:val="1"/>
      <w:marLeft w:val="0"/>
      <w:marRight w:val="0"/>
      <w:marTop w:val="0"/>
      <w:marBottom w:val="0"/>
      <w:divBdr>
        <w:top w:val="none" w:sz="0" w:space="0" w:color="auto"/>
        <w:left w:val="none" w:sz="0" w:space="0" w:color="auto"/>
        <w:bottom w:val="none" w:sz="0" w:space="0" w:color="auto"/>
        <w:right w:val="none" w:sz="0" w:space="0" w:color="auto"/>
      </w:divBdr>
    </w:div>
    <w:div w:id="1860466775">
      <w:bodyDiv w:val="1"/>
      <w:marLeft w:val="0"/>
      <w:marRight w:val="0"/>
      <w:marTop w:val="0"/>
      <w:marBottom w:val="0"/>
      <w:divBdr>
        <w:top w:val="none" w:sz="0" w:space="0" w:color="auto"/>
        <w:left w:val="none" w:sz="0" w:space="0" w:color="auto"/>
        <w:bottom w:val="none" w:sz="0" w:space="0" w:color="auto"/>
        <w:right w:val="none" w:sz="0" w:space="0" w:color="auto"/>
      </w:divBdr>
    </w:div>
    <w:div w:id="1860850340">
      <w:bodyDiv w:val="1"/>
      <w:marLeft w:val="0"/>
      <w:marRight w:val="0"/>
      <w:marTop w:val="0"/>
      <w:marBottom w:val="0"/>
      <w:divBdr>
        <w:top w:val="none" w:sz="0" w:space="0" w:color="auto"/>
        <w:left w:val="none" w:sz="0" w:space="0" w:color="auto"/>
        <w:bottom w:val="none" w:sz="0" w:space="0" w:color="auto"/>
        <w:right w:val="none" w:sz="0" w:space="0" w:color="auto"/>
      </w:divBdr>
    </w:div>
    <w:div w:id="1861047389">
      <w:bodyDiv w:val="1"/>
      <w:marLeft w:val="0"/>
      <w:marRight w:val="0"/>
      <w:marTop w:val="0"/>
      <w:marBottom w:val="0"/>
      <w:divBdr>
        <w:top w:val="none" w:sz="0" w:space="0" w:color="auto"/>
        <w:left w:val="none" w:sz="0" w:space="0" w:color="auto"/>
        <w:bottom w:val="none" w:sz="0" w:space="0" w:color="auto"/>
        <w:right w:val="none" w:sz="0" w:space="0" w:color="auto"/>
      </w:divBdr>
    </w:div>
    <w:div w:id="1861700564">
      <w:bodyDiv w:val="1"/>
      <w:marLeft w:val="0"/>
      <w:marRight w:val="0"/>
      <w:marTop w:val="0"/>
      <w:marBottom w:val="0"/>
      <w:divBdr>
        <w:top w:val="none" w:sz="0" w:space="0" w:color="auto"/>
        <w:left w:val="none" w:sz="0" w:space="0" w:color="auto"/>
        <w:bottom w:val="none" w:sz="0" w:space="0" w:color="auto"/>
        <w:right w:val="none" w:sz="0" w:space="0" w:color="auto"/>
      </w:divBdr>
    </w:div>
    <w:div w:id="1862816087">
      <w:bodyDiv w:val="1"/>
      <w:marLeft w:val="0"/>
      <w:marRight w:val="0"/>
      <w:marTop w:val="0"/>
      <w:marBottom w:val="0"/>
      <w:divBdr>
        <w:top w:val="none" w:sz="0" w:space="0" w:color="auto"/>
        <w:left w:val="none" w:sz="0" w:space="0" w:color="auto"/>
        <w:bottom w:val="none" w:sz="0" w:space="0" w:color="auto"/>
        <w:right w:val="none" w:sz="0" w:space="0" w:color="auto"/>
      </w:divBdr>
    </w:div>
    <w:div w:id="1863862191">
      <w:bodyDiv w:val="1"/>
      <w:marLeft w:val="0"/>
      <w:marRight w:val="0"/>
      <w:marTop w:val="0"/>
      <w:marBottom w:val="0"/>
      <w:divBdr>
        <w:top w:val="none" w:sz="0" w:space="0" w:color="auto"/>
        <w:left w:val="none" w:sz="0" w:space="0" w:color="auto"/>
        <w:bottom w:val="none" w:sz="0" w:space="0" w:color="auto"/>
        <w:right w:val="none" w:sz="0" w:space="0" w:color="auto"/>
      </w:divBdr>
    </w:div>
    <w:div w:id="1864436765">
      <w:bodyDiv w:val="1"/>
      <w:marLeft w:val="0"/>
      <w:marRight w:val="0"/>
      <w:marTop w:val="0"/>
      <w:marBottom w:val="0"/>
      <w:divBdr>
        <w:top w:val="none" w:sz="0" w:space="0" w:color="auto"/>
        <w:left w:val="none" w:sz="0" w:space="0" w:color="auto"/>
        <w:bottom w:val="none" w:sz="0" w:space="0" w:color="auto"/>
        <w:right w:val="none" w:sz="0" w:space="0" w:color="auto"/>
      </w:divBdr>
    </w:div>
    <w:div w:id="1867475576">
      <w:bodyDiv w:val="1"/>
      <w:marLeft w:val="0"/>
      <w:marRight w:val="0"/>
      <w:marTop w:val="0"/>
      <w:marBottom w:val="0"/>
      <w:divBdr>
        <w:top w:val="none" w:sz="0" w:space="0" w:color="auto"/>
        <w:left w:val="none" w:sz="0" w:space="0" w:color="auto"/>
        <w:bottom w:val="none" w:sz="0" w:space="0" w:color="auto"/>
        <w:right w:val="none" w:sz="0" w:space="0" w:color="auto"/>
      </w:divBdr>
    </w:div>
    <w:div w:id="1870557556">
      <w:bodyDiv w:val="1"/>
      <w:marLeft w:val="0"/>
      <w:marRight w:val="0"/>
      <w:marTop w:val="0"/>
      <w:marBottom w:val="0"/>
      <w:divBdr>
        <w:top w:val="none" w:sz="0" w:space="0" w:color="auto"/>
        <w:left w:val="none" w:sz="0" w:space="0" w:color="auto"/>
        <w:bottom w:val="none" w:sz="0" w:space="0" w:color="auto"/>
        <w:right w:val="none" w:sz="0" w:space="0" w:color="auto"/>
      </w:divBdr>
    </w:div>
    <w:div w:id="1873374722">
      <w:bodyDiv w:val="1"/>
      <w:marLeft w:val="0"/>
      <w:marRight w:val="0"/>
      <w:marTop w:val="0"/>
      <w:marBottom w:val="0"/>
      <w:divBdr>
        <w:top w:val="none" w:sz="0" w:space="0" w:color="auto"/>
        <w:left w:val="none" w:sz="0" w:space="0" w:color="auto"/>
        <w:bottom w:val="none" w:sz="0" w:space="0" w:color="auto"/>
        <w:right w:val="none" w:sz="0" w:space="0" w:color="auto"/>
      </w:divBdr>
    </w:div>
    <w:div w:id="1873808820">
      <w:bodyDiv w:val="1"/>
      <w:marLeft w:val="0"/>
      <w:marRight w:val="0"/>
      <w:marTop w:val="0"/>
      <w:marBottom w:val="0"/>
      <w:divBdr>
        <w:top w:val="none" w:sz="0" w:space="0" w:color="auto"/>
        <w:left w:val="none" w:sz="0" w:space="0" w:color="auto"/>
        <w:bottom w:val="none" w:sz="0" w:space="0" w:color="auto"/>
        <w:right w:val="none" w:sz="0" w:space="0" w:color="auto"/>
      </w:divBdr>
    </w:div>
    <w:div w:id="1884946891">
      <w:bodyDiv w:val="1"/>
      <w:marLeft w:val="0"/>
      <w:marRight w:val="0"/>
      <w:marTop w:val="0"/>
      <w:marBottom w:val="0"/>
      <w:divBdr>
        <w:top w:val="none" w:sz="0" w:space="0" w:color="auto"/>
        <w:left w:val="none" w:sz="0" w:space="0" w:color="auto"/>
        <w:bottom w:val="none" w:sz="0" w:space="0" w:color="auto"/>
        <w:right w:val="none" w:sz="0" w:space="0" w:color="auto"/>
      </w:divBdr>
    </w:div>
    <w:div w:id="1886217118">
      <w:bodyDiv w:val="1"/>
      <w:marLeft w:val="0"/>
      <w:marRight w:val="0"/>
      <w:marTop w:val="0"/>
      <w:marBottom w:val="0"/>
      <w:divBdr>
        <w:top w:val="none" w:sz="0" w:space="0" w:color="auto"/>
        <w:left w:val="none" w:sz="0" w:space="0" w:color="auto"/>
        <w:bottom w:val="none" w:sz="0" w:space="0" w:color="auto"/>
        <w:right w:val="none" w:sz="0" w:space="0" w:color="auto"/>
      </w:divBdr>
    </w:div>
    <w:div w:id="1892882805">
      <w:bodyDiv w:val="1"/>
      <w:marLeft w:val="0"/>
      <w:marRight w:val="0"/>
      <w:marTop w:val="0"/>
      <w:marBottom w:val="0"/>
      <w:divBdr>
        <w:top w:val="none" w:sz="0" w:space="0" w:color="auto"/>
        <w:left w:val="none" w:sz="0" w:space="0" w:color="auto"/>
        <w:bottom w:val="none" w:sz="0" w:space="0" w:color="auto"/>
        <w:right w:val="none" w:sz="0" w:space="0" w:color="auto"/>
      </w:divBdr>
    </w:div>
    <w:div w:id="1899391953">
      <w:bodyDiv w:val="1"/>
      <w:marLeft w:val="0"/>
      <w:marRight w:val="0"/>
      <w:marTop w:val="0"/>
      <w:marBottom w:val="0"/>
      <w:divBdr>
        <w:top w:val="none" w:sz="0" w:space="0" w:color="auto"/>
        <w:left w:val="none" w:sz="0" w:space="0" w:color="auto"/>
        <w:bottom w:val="none" w:sz="0" w:space="0" w:color="auto"/>
        <w:right w:val="none" w:sz="0" w:space="0" w:color="auto"/>
      </w:divBdr>
    </w:div>
    <w:div w:id="1906186421">
      <w:bodyDiv w:val="1"/>
      <w:marLeft w:val="0"/>
      <w:marRight w:val="0"/>
      <w:marTop w:val="0"/>
      <w:marBottom w:val="0"/>
      <w:divBdr>
        <w:top w:val="none" w:sz="0" w:space="0" w:color="auto"/>
        <w:left w:val="none" w:sz="0" w:space="0" w:color="auto"/>
        <w:bottom w:val="none" w:sz="0" w:space="0" w:color="auto"/>
        <w:right w:val="none" w:sz="0" w:space="0" w:color="auto"/>
      </w:divBdr>
    </w:div>
    <w:div w:id="1909148374">
      <w:bodyDiv w:val="1"/>
      <w:marLeft w:val="0"/>
      <w:marRight w:val="0"/>
      <w:marTop w:val="0"/>
      <w:marBottom w:val="0"/>
      <w:divBdr>
        <w:top w:val="none" w:sz="0" w:space="0" w:color="auto"/>
        <w:left w:val="none" w:sz="0" w:space="0" w:color="auto"/>
        <w:bottom w:val="none" w:sz="0" w:space="0" w:color="auto"/>
        <w:right w:val="none" w:sz="0" w:space="0" w:color="auto"/>
      </w:divBdr>
    </w:div>
    <w:div w:id="1909996607">
      <w:bodyDiv w:val="1"/>
      <w:marLeft w:val="0"/>
      <w:marRight w:val="0"/>
      <w:marTop w:val="0"/>
      <w:marBottom w:val="0"/>
      <w:divBdr>
        <w:top w:val="none" w:sz="0" w:space="0" w:color="auto"/>
        <w:left w:val="none" w:sz="0" w:space="0" w:color="auto"/>
        <w:bottom w:val="none" w:sz="0" w:space="0" w:color="auto"/>
        <w:right w:val="none" w:sz="0" w:space="0" w:color="auto"/>
      </w:divBdr>
    </w:div>
    <w:div w:id="1910115039">
      <w:bodyDiv w:val="1"/>
      <w:marLeft w:val="0"/>
      <w:marRight w:val="0"/>
      <w:marTop w:val="0"/>
      <w:marBottom w:val="0"/>
      <w:divBdr>
        <w:top w:val="none" w:sz="0" w:space="0" w:color="auto"/>
        <w:left w:val="none" w:sz="0" w:space="0" w:color="auto"/>
        <w:bottom w:val="none" w:sz="0" w:space="0" w:color="auto"/>
        <w:right w:val="none" w:sz="0" w:space="0" w:color="auto"/>
      </w:divBdr>
    </w:div>
    <w:div w:id="1913656799">
      <w:bodyDiv w:val="1"/>
      <w:marLeft w:val="0"/>
      <w:marRight w:val="0"/>
      <w:marTop w:val="0"/>
      <w:marBottom w:val="0"/>
      <w:divBdr>
        <w:top w:val="none" w:sz="0" w:space="0" w:color="auto"/>
        <w:left w:val="none" w:sz="0" w:space="0" w:color="auto"/>
        <w:bottom w:val="none" w:sz="0" w:space="0" w:color="auto"/>
        <w:right w:val="none" w:sz="0" w:space="0" w:color="auto"/>
      </w:divBdr>
    </w:div>
    <w:div w:id="1919711394">
      <w:bodyDiv w:val="1"/>
      <w:marLeft w:val="0"/>
      <w:marRight w:val="0"/>
      <w:marTop w:val="0"/>
      <w:marBottom w:val="0"/>
      <w:divBdr>
        <w:top w:val="none" w:sz="0" w:space="0" w:color="auto"/>
        <w:left w:val="none" w:sz="0" w:space="0" w:color="auto"/>
        <w:bottom w:val="none" w:sz="0" w:space="0" w:color="auto"/>
        <w:right w:val="none" w:sz="0" w:space="0" w:color="auto"/>
      </w:divBdr>
    </w:div>
    <w:div w:id="1919943401">
      <w:bodyDiv w:val="1"/>
      <w:marLeft w:val="0"/>
      <w:marRight w:val="0"/>
      <w:marTop w:val="0"/>
      <w:marBottom w:val="0"/>
      <w:divBdr>
        <w:top w:val="none" w:sz="0" w:space="0" w:color="auto"/>
        <w:left w:val="none" w:sz="0" w:space="0" w:color="auto"/>
        <w:bottom w:val="none" w:sz="0" w:space="0" w:color="auto"/>
        <w:right w:val="none" w:sz="0" w:space="0" w:color="auto"/>
      </w:divBdr>
    </w:div>
    <w:div w:id="1920211547">
      <w:bodyDiv w:val="1"/>
      <w:marLeft w:val="0"/>
      <w:marRight w:val="0"/>
      <w:marTop w:val="0"/>
      <w:marBottom w:val="0"/>
      <w:divBdr>
        <w:top w:val="none" w:sz="0" w:space="0" w:color="auto"/>
        <w:left w:val="none" w:sz="0" w:space="0" w:color="auto"/>
        <w:bottom w:val="none" w:sz="0" w:space="0" w:color="auto"/>
        <w:right w:val="none" w:sz="0" w:space="0" w:color="auto"/>
      </w:divBdr>
    </w:div>
    <w:div w:id="1927961287">
      <w:bodyDiv w:val="1"/>
      <w:marLeft w:val="0"/>
      <w:marRight w:val="0"/>
      <w:marTop w:val="0"/>
      <w:marBottom w:val="0"/>
      <w:divBdr>
        <w:top w:val="none" w:sz="0" w:space="0" w:color="auto"/>
        <w:left w:val="none" w:sz="0" w:space="0" w:color="auto"/>
        <w:bottom w:val="none" w:sz="0" w:space="0" w:color="auto"/>
        <w:right w:val="none" w:sz="0" w:space="0" w:color="auto"/>
      </w:divBdr>
    </w:div>
    <w:div w:id="1930775977">
      <w:bodyDiv w:val="1"/>
      <w:marLeft w:val="0"/>
      <w:marRight w:val="0"/>
      <w:marTop w:val="0"/>
      <w:marBottom w:val="0"/>
      <w:divBdr>
        <w:top w:val="none" w:sz="0" w:space="0" w:color="auto"/>
        <w:left w:val="none" w:sz="0" w:space="0" w:color="auto"/>
        <w:bottom w:val="none" w:sz="0" w:space="0" w:color="auto"/>
        <w:right w:val="none" w:sz="0" w:space="0" w:color="auto"/>
      </w:divBdr>
    </w:div>
    <w:div w:id="1935163199">
      <w:bodyDiv w:val="1"/>
      <w:marLeft w:val="0"/>
      <w:marRight w:val="0"/>
      <w:marTop w:val="0"/>
      <w:marBottom w:val="0"/>
      <w:divBdr>
        <w:top w:val="none" w:sz="0" w:space="0" w:color="auto"/>
        <w:left w:val="none" w:sz="0" w:space="0" w:color="auto"/>
        <w:bottom w:val="none" w:sz="0" w:space="0" w:color="auto"/>
        <w:right w:val="none" w:sz="0" w:space="0" w:color="auto"/>
      </w:divBdr>
    </w:div>
    <w:div w:id="1938058169">
      <w:bodyDiv w:val="1"/>
      <w:marLeft w:val="0"/>
      <w:marRight w:val="0"/>
      <w:marTop w:val="0"/>
      <w:marBottom w:val="0"/>
      <w:divBdr>
        <w:top w:val="none" w:sz="0" w:space="0" w:color="auto"/>
        <w:left w:val="none" w:sz="0" w:space="0" w:color="auto"/>
        <w:bottom w:val="none" w:sz="0" w:space="0" w:color="auto"/>
        <w:right w:val="none" w:sz="0" w:space="0" w:color="auto"/>
      </w:divBdr>
    </w:div>
    <w:div w:id="1940718999">
      <w:bodyDiv w:val="1"/>
      <w:marLeft w:val="0"/>
      <w:marRight w:val="0"/>
      <w:marTop w:val="0"/>
      <w:marBottom w:val="0"/>
      <w:divBdr>
        <w:top w:val="none" w:sz="0" w:space="0" w:color="auto"/>
        <w:left w:val="none" w:sz="0" w:space="0" w:color="auto"/>
        <w:bottom w:val="none" w:sz="0" w:space="0" w:color="auto"/>
        <w:right w:val="none" w:sz="0" w:space="0" w:color="auto"/>
      </w:divBdr>
    </w:div>
    <w:div w:id="1942368889">
      <w:bodyDiv w:val="1"/>
      <w:marLeft w:val="0"/>
      <w:marRight w:val="0"/>
      <w:marTop w:val="0"/>
      <w:marBottom w:val="0"/>
      <w:divBdr>
        <w:top w:val="none" w:sz="0" w:space="0" w:color="auto"/>
        <w:left w:val="none" w:sz="0" w:space="0" w:color="auto"/>
        <w:bottom w:val="none" w:sz="0" w:space="0" w:color="auto"/>
        <w:right w:val="none" w:sz="0" w:space="0" w:color="auto"/>
      </w:divBdr>
    </w:div>
    <w:div w:id="1944219706">
      <w:bodyDiv w:val="1"/>
      <w:marLeft w:val="0"/>
      <w:marRight w:val="0"/>
      <w:marTop w:val="0"/>
      <w:marBottom w:val="0"/>
      <w:divBdr>
        <w:top w:val="none" w:sz="0" w:space="0" w:color="auto"/>
        <w:left w:val="none" w:sz="0" w:space="0" w:color="auto"/>
        <w:bottom w:val="none" w:sz="0" w:space="0" w:color="auto"/>
        <w:right w:val="none" w:sz="0" w:space="0" w:color="auto"/>
      </w:divBdr>
    </w:div>
    <w:div w:id="1944410502">
      <w:bodyDiv w:val="1"/>
      <w:marLeft w:val="0"/>
      <w:marRight w:val="0"/>
      <w:marTop w:val="0"/>
      <w:marBottom w:val="0"/>
      <w:divBdr>
        <w:top w:val="none" w:sz="0" w:space="0" w:color="auto"/>
        <w:left w:val="none" w:sz="0" w:space="0" w:color="auto"/>
        <w:bottom w:val="none" w:sz="0" w:space="0" w:color="auto"/>
        <w:right w:val="none" w:sz="0" w:space="0" w:color="auto"/>
      </w:divBdr>
    </w:div>
    <w:div w:id="1949847195">
      <w:bodyDiv w:val="1"/>
      <w:marLeft w:val="0"/>
      <w:marRight w:val="0"/>
      <w:marTop w:val="0"/>
      <w:marBottom w:val="0"/>
      <w:divBdr>
        <w:top w:val="none" w:sz="0" w:space="0" w:color="auto"/>
        <w:left w:val="none" w:sz="0" w:space="0" w:color="auto"/>
        <w:bottom w:val="none" w:sz="0" w:space="0" w:color="auto"/>
        <w:right w:val="none" w:sz="0" w:space="0" w:color="auto"/>
      </w:divBdr>
    </w:div>
    <w:div w:id="1950774854">
      <w:bodyDiv w:val="1"/>
      <w:marLeft w:val="0"/>
      <w:marRight w:val="0"/>
      <w:marTop w:val="0"/>
      <w:marBottom w:val="0"/>
      <w:divBdr>
        <w:top w:val="none" w:sz="0" w:space="0" w:color="auto"/>
        <w:left w:val="none" w:sz="0" w:space="0" w:color="auto"/>
        <w:bottom w:val="none" w:sz="0" w:space="0" w:color="auto"/>
        <w:right w:val="none" w:sz="0" w:space="0" w:color="auto"/>
      </w:divBdr>
    </w:div>
    <w:div w:id="1952128885">
      <w:bodyDiv w:val="1"/>
      <w:marLeft w:val="0"/>
      <w:marRight w:val="0"/>
      <w:marTop w:val="0"/>
      <w:marBottom w:val="0"/>
      <w:divBdr>
        <w:top w:val="none" w:sz="0" w:space="0" w:color="auto"/>
        <w:left w:val="none" w:sz="0" w:space="0" w:color="auto"/>
        <w:bottom w:val="none" w:sz="0" w:space="0" w:color="auto"/>
        <w:right w:val="none" w:sz="0" w:space="0" w:color="auto"/>
      </w:divBdr>
    </w:div>
    <w:div w:id="1955088334">
      <w:bodyDiv w:val="1"/>
      <w:marLeft w:val="0"/>
      <w:marRight w:val="0"/>
      <w:marTop w:val="0"/>
      <w:marBottom w:val="0"/>
      <w:divBdr>
        <w:top w:val="none" w:sz="0" w:space="0" w:color="auto"/>
        <w:left w:val="none" w:sz="0" w:space="0" w:color="auto"/>
        <w:bottom w:val="none" w:sz="0" w:space="0" w:color="auto"/>
        <w:right w:val="none" w:sz="0" w:space="0" w:color="auto"/>
      </w:divBdr>
    </w:div>
    <w:div w:id="1958681114">
      <w:bodyDiv w:val="1"/>
      <w:marLeft w:val="0"/>
      <w:marRight w:val="0"/>
      <w:marTop w:val="0"/>
      <w:marBottom w:val="0"/>
      <w:divBdr>
        <w:top w:val="none" w:sz="0" w:space="0" w:color="auto"/>
        <w:left w:val="none" w:sz="0" w:space="0" w:color="auto"/>
        <w:bottom w:val="none" w:sz="0" w:space="0" w:color="auto"/>
        <w:right w:val="none" w:sz="0" w:space="0" w:color="auto"/>
      </w:divBdr>
    </w:div>
    <w:div w:id="1958683586">
      <w:bodyDiv w:val="1"/>
      <w:marLeft w:val="0"/>
      <w:marRight w:val="0"/>
      <w:marTop w:val="0"/>
      <w:marBottom w:val="0"/>
      <w:divBdr>
        <w:top w:val="none" w:sz="0" w:space="0" w:color="auto"/>
        <w:left w:val="none" w:sz="0" w:space="0" w:color="auto"/>
        <w:bottom w:val="none" w:sz="0" w:space="0" w:color="auto"/>
        <w:right w:val="none" w:sz="0" w:space="0" w:color="auto"/>
      </w:divBdr>
    </w:div>
    <w:div w:id="1962345683">
      <w:bodyDiv w:val="1"/>
      <w:marLeft w:val="0"/>
      <w:marRight w:val="0"/>
      <w:marTop w:val="0"/>
      <w:marBottom w:val="0"/>
      <w:divBdr>
        <w:top w:val="none" w:sz="0" w:space="0" w:color="auto"/>
        <w:left w:val="none" w:sz="0" w:space="0" w:color="auto"/>
        <w:bottom w:val="none" w:sz="0" w:space="0" w:color="auto"/>
        <w:right w:val="none" w:sz="0" w:space="0" w:color="auto"/>
      </w:divBdr>
    </w:div>
    <w:div w:id="1963805911">
      <w:bodyDiv w:val="1"/>
      <w:marLeft w:val="0"/>
      <w:marRight w:val="0"/>
      <w:marTop w:val="0"/>
      <w:marBottom w:val="0"/>
      <w:divBdr>
        <w:top w:val="none" w:sz="0" w:space="0" w:color="auto"/>
        <w:left w:val="none" w:sz="0" w:space="0" w:color="auto"/>
        <w:bottom w:val="none" w:sz="0" w:space="0" w:color="auto"/>
        <w:right w:val="none" w:sz="0" w:space="0" w:color="auto"/>
      </w:divBdr>
    </w:div>
    <w:div w:id="1964916878">
      <w:bodyDiv w:val="1"/>
      <w:marLeft w:val="0"/>
      <w:marRight w:val="0"/>
      <w:marTop w:val="0"/>
      <w:marBottom w:val="0"/>
      <w:divBdr>
        <w:top w:val="none" w:sz="0" w:space="0" w:color="auto"/>
        <w:left w:val="none" w:sz="0" w:space="0" w:color="auto"/>
        <w:bottom w:val="none" w:sz="0" w:space="0" w:color="auto"/>
        <w:right w:val="none" w:sz="0" w:space="0" w:color="auto"/>
      </w:divBdr>
    </w:div>
    <w:div w:id="1966815135">
      <w:bodyDiv w:val="1"/>
      <w:marLeft w:val="0"/>
      <w:marRight w:val="0"/>
      <w:marTop w:val="0"/>
      <w:marBottom w:val="0"/>
      <w:divBdr>
        <w:top w:val="none" w:sz="0" w:space="0" w:color="auto"/>
        <w:left w:val="none" w:sz="0" w:space="0" w:color="auto"/>
        <w:bottom w:val="none" w:sz="0" w:space="0" w:color="auto"/>
        <w:right w:val="none" w:sz="0" w:space="0" w:color="auto"/>
      </w:divBdr>
    </w:div>
    <w:div w:id="1967154882">
      <w:bodyDiv w:val="1"/>
      <w:marLeft w:val="0"/>
      <w:marRight w:val="0"/>
      <w:marTop w:val="0"/>
      <w:marBottom w:val="0"/>
      <w:divBdr>
        <w:top w:val="none" w:sz="0" w:space="0" w:color="auto"/>
        <w:left w:val="none" w:sz="0" w:space="0" w:color="auto"/>
        <w:bottom w:val="none" w:sz="0" w:space="0" w:color="auto"/>
        <w:right w:val="none" w:sz="0" w:space="0" w:color="auto"/>
      </w:divBdr>
    </w:div>
    <w:div w:id="1967196380">
      <w:bodyDiv w:val="1"/>
      <w:marLeft w:val="0"/>
      <w:marRight w:val="0"/>
      <w:marTop w:val="0"/>
      <w:marBottom w:val="0"/>
      <w:divBdr>
        <w:top w:val="none" w:sz="0" w:space="0" w:color="auto"/>
        <w:left w:val="none" w:sz="0" w:space="0" w:color="auto"/>
        <w:bottom w:val="none" w:sz="0" w:space="0" w:color="auto"/>
        <w:right w:val="none" w:sz="0" w:space="0" w:color="auto"/>
      </w:divBdr>
    </w:div>
    <w:div w:id="1968854018">
      <w:bodyDiv w:val="1"/>
      <w:marLeft w:val="0"/>
      <w:marRight w:val="0"/>
      <w:marTop w:val="0"/>
      <w:marBottom w:val="0"/>
      <w:divBdr>
        <w:top w:val="none" w:sz="0" w:space="0" w:color="auto"/>
        <w:left w:val="none" w:sz="0" w:space="0" w:color="auto"/>
        <w:bottom w:val="none" w:sz="0" w:space="0" w:color="auto"/>
        <w:right w:val="none" w:sz="0" w:space="0" w:color="auto"/>
      </w:divBdr>
    </w:div>
    <w:div w:id="1972513993">
      <w:bodyDiv w:val="1"/>
      <w:marLeft w:val="0"/>
      <w:marRight w:val="0"/>
      <w:marTop w:val="0"/>
      <w:marBottom w:val="0"/>
      <w:divBdr>
        <w:top w:val="none" w:sz="0" w:space="0" w:color="auto"/>
        <w:left w:val="none" w:sz="0" w:space="0" w:color="auto"/>
        <w:bottom w:val="none" w:sz="0" w:space="0" w:color="auto"/>
        <w:right w:val="none" w:sz="0" w:space="0" w:color="auto"/>
      </w:divBdr>
    </w:div>
    <w:div w:id="1972666117">
      <w:bodyDiv w:val="1"/>
      <w:marLeft w:val="0"/>
      <w:marRight w:val="0"/>
      <w:marTop w:val="0"/>
      <w:marBottom w:val="0"/>
      <w:divBdr>
        <w:top w:val="none" w:sz="0" w:space="0" w:color="auto"/>
        <w:left w:val="none" w:sz="0" w:space="0" w:color="auto"/>
        <w:bottom w:val="none" w:sz="0" w:space="0" w:color="auto"/>
        <w:right w:val="none" w:sz="0" w:space="0" w:color="auto"/>
      </w:divBdr>
    </w:div>
    <w:div w:id="1975597670">
      <w:bodyDiv w:val="1"/>
      <w:marLeft w:val="0"/>
      <w:marRight w:val="0"/>
      <w:marTop w:val="0"/>
      <w:marBottom w:val="0"/>
      <w:divBdr>
        <w:top w:val="none" w:sz="0" w:space="0" w:color="auto"/>
        <w:left w:val="none" w:sz="0" w:space="0" w:color="auto"/>
        <w:bottom w:val="none" w:sz="0" w:space="0" w:color="auto"/>
        <w:right w:val="none" w:sz="0" w:space="0" w:color="auto"/>
      </w:divBdr>
    </w:div>
    <w:div w:id="1975678302">
      <w:bodyDiv w:val="1"/>
      <w:marLeft w:val="0"/>
      <w:marRight w:val="0"/>
      <w:marTop w:val="0"/>
      <w:marBottom w:val="0"/>
      <w:divBdr>
        <w:top w:val="none" w:sz="0" w:space="0" w:color="auto"/>
        <w:left w:val="none" w:sz="0" w:space="0" w:color="auto"/>
        <w:bottom w:val="none" w:sz="0" w:space="0" w:color="auto"/>
        <w:right w:val="none" w:sz="0" w:space="0" w:color="auto"/>
      </w:divBdr>
    </w:div>
    <w:div w:id="1975938222">
      <w:bodyDiv w:val="1"/>
      <w:marLeft w:val="0"/>
      <w:marRight w:val="0"/>
      <w:marTop w:val="0"/>
      <w:marBottom w:val="0"/>
      <w:divBdr>
        <w:top w:val="none" w:sz="0" w:space="0" w:color="auto"/>
        <w:left w:val="none" w:sz="0" w:space="0" w:color="auto"/>
        <w:bottom w:val="none" w:sz="0" w:space="0" w:color="auto"/>
        <w:right w:val="none" w:sz="0" w:space="0" w:color="auto"/>
      </w:divBdr>
    </w:div>
    <w:div w:id="1978099633">
      <w:bodyDiv w:val="1"/>
      <w:marLeft w:val="0"/>
      <w:marRight w:val="0"/>
      <w:marTop w:val="0"/>
      <w:marBottom w:val="0"/>
      <w:divBdr>
        <w:top w:val="none" w:sz="0" w:space="0" w:color="auto"/>
        <w:left w:val="none" w:sz="0" w:space="0" w:color="auto"/>
        <w:bottom w:val="none" w:sz="0" w:space="0" w:color="auto"/>
        <w:right w:val="none" w:sz="0" w:space="0" w:color="auto"/>
      </w:divBdr>
    </w:div>
    <w:div w:id="1978414152">
      <w:bodyDiv w:val="1"/>
      <w:marLeft w:val="0"/>
      <w:marRight w:val="0"/>
      <w:marTop w:val="0"/>
      <w:marBottom w:val="0"/>
      <w:divBdr>
        <w:top w:val="none" w:sz="0" w:space="0" w:color="auto"/>
        <w:left w:val="none" w:sz="0" w:space="0" w:color="auto"/>
        <w:bottom w:val="none" w:sz="0" w:space="0" w:color="auto"/>
        <w:right w:val="none" w:sz="0" w:space="0" w:color="auto"/>
      </w:divBdr>
    </w:div>
    <w:div w:id="1981694112">
      <w:bodyDiv w:val="1"/>
      <w:marLeft w:val="0"/>
      <w:marRight w:val="0"/>
      <w:marTop w:val="0"/>
      <w:marBottom w:val="0"/>
      <w:divBdr>
        <w:top w:val="none" w:sz="0" w:space="0" w:color="auto"/>
        <w:left w:val="none" w:sz="0" w:space="0" w:color="auto"/>
        <w:bottom w:val="none" w:sz="0" w:space="0" w:color="auto"/>
        <w:right w:val="none" w:sz="0" w:space="0" w:color="auto"/>
      </w:divBdr>
    </w:div>
    <w:div w:id="1982421639">
      <w:bodyDiv w:val="1"/>
      <w:marLeft w:val="0"/>
      <w:marRight w:val="0"/>
      <w:marTop w:val="0"/>
      <w:marBottom w:val="0"/>
      <w:divBdr>
        <w:top w:val="none" w:sz="0" w:space="0" w:color="auto"/>
        <w:left w:val="none" w:sz="0" w:space="0" w:color="auto"/>
        <w:bottom w:val="none" w:sz="0" w:space="0" w:color="auto"/>
        <w:right w:val="none" w:sz="0" w:space="0" w:color="auto"/>
      </w:divBdr>
    </w:div>
    <w:div w:id="1985043703">
      <w:bodyDiv w:val="1"/>
      <w:marLeft w:val="0"/>
      <w:marRight w:val="0"/>
      <w:marTop w:val="0"/>
      <w:marBottom w:val="0"/>
      <w:divBdr>
        <w:top w:val="none" w:sz="0" w:space="0" w:color="auto"/>
        <w:left w:val="none" w:sz="0" w:space="0" w:color="auto"/>
        <w:bottom w:val="none" w:sz="0" w:space="0" w:color="auto"/>
        <w:right w:val="none" w:sz="0" w:space="0" w:color="auto"/>
      </w:divBdr>
    </w:div>
    <w:div w:id="1987930657">
      <w:bodyDiv w:val="1"/>
      <w:marLeft w:val="0"/>
      <w:marRight w:val="0"/>
      <w:marTop w:val="0"/>
      <w:marBottom w:val="0"/>
      <w:divBdr>
        <w:top w:val="none" w:sz="0" w:space="0" w:color="auto"/>
        <w:left w:val="none" w:sz="0" w:space="0" w:color="auto"/>
        <w:bottom w:val="none" w:sz="0" w:space="0" w:color="auto"/>
        <w:right w:val="none" w:sz="0" w:space="0" w:color="auto"/>
      </w:divBdr>
    </w:div>
    <w:div w:id="1988976939">
      <w:bodyDiv w:val="1"/>
      <w:marLeft w:val="0"/>
      <w:marRight w:val="0"/>
      <w:marTop w:val="0"/>
      <w:marBottom w:val="0"/>
      <w:divBdr>
        <w:top w:val="none" w:sz="0" w:space="0" w:color="auto"/>
        <w:left w:val="none" w:sz="0" w:space="0" w:color="auto"/>
        <w:bottom w:val="none" w:sz="0" w:space="0" w:color="auto"/>
        <w:right w:val="none" w:sz="0" w:space="0" w:color="auto"/>
      </w:divBdr>
    </w:div>
    <w:div w:id="1991515028">
      <w:bodyDiv w:val="1"/>
      <w:marLeft w:val="0"/>
      <w:marRight w:val="0"/>
      <w:marTop w:val="0"/>
      <w:marBottom w:val="0"/>
      <w:divBdr>
        <w:top w:val="none" w:sz="0" w:space="0" w:color="auto"/>
        <w:left w:val="none" w:sz="0" w:space="0" w:color="auto"/>
        <w:bottom w:val="none" w:sz="0" w:space="0" w:color="auto"/>
        <w:right w:val="none" w:sz="0" w:space="0" w:color="auto"/>
      </w:divBdr>
    </w:div>
    <w:div w:id="1994676638">
      <w:bodyDiv w:val="1"/>
      <w:marLeft w:val="0"/>
      <w:marRight w:val="0"/>
      <w:marTop w:val="0"/>
      <w:marBottom w:val="0"/>
      <w:divBdr>
        <w:top w:val="none" w:sz="0" w:space="0" w:color="auto"/>
        <w:left w:val="none" w:sz="0" w:space="0" w:color="auto"/>
        <w:bottom w:val="none" w:sz="0" w:space="0" w:color="auto"/>
        <w:right w:val="none" w:sz="0" w:space="0" w:color="auto"/>
      </w:divBdr>
    </w:div>
    <w:div w:id="1994943710">
      <w:bodyDiv w:val="1"/>
      <w:marLeft w:val="0"/>
      <w:marRight w:val="0"/>
      <w:marTop w:val="0"/>
      <w:marBottom w:val="0"/>
      <w:divBdr>
        <w:top w:val="none" w:sz="0" w:space="0" w:color="auto"/>
        <w:left w:val="none" w:sz="0" w:space="0" w:color="auto"/>
        <w:bottom w:val="none" w:sz="0" w:space="0" w:color="auto"/>
        <w:right w:val="none" w:sz="0" w:space="0" w:color="auto"/>
      </w:divBdr>
    </w:div>
    <w:div w:id="1996374959">
      <w:bodyDiv w:val="1"/>
      <w:marLeft w:val="0"/>
      <w:marRight w:val="0"/>
      <w:marTop w:val="0"/>
      <w:marBottom w:val="0"/>
      <w:divBdr>
        <w:top w:val="none" w:sz="0" w:space="0" w:color="auto"/>
        <w:left w:val="none" w:sz="0" w:space="0" w:color="auto"/>
        <w:bottom w:val="none" w:sz="0" w:space="0" w:color="auto"/>
        <w:right w:val="none" w:sz="0" w:space="0" w:color="auto"/>
      </w:divBdr>
    </w:div>
    <w:div w:id="1998923444">
      <w:bodyDiv w:val="1"/>
      <w:marLeft w:val="0"/>
      <w:marRight w:val="0"/>
      <w:marTop w:val="0"/>
      <w:marBottom w:val="0"/>
      <w:divBdr>
        <w:top w:val="none" w:sz="0" w:space="0" w:color="auto"/>
        <w:left w:val="none" w:sz="0" w:space="0" w:color="auto"/>
        <w:bottom w:val="none" w:sz="0" w:space="0" w:color="auto"/>
        <w:right w:val="none" w:sz="0" w:space="0" w:color="auto"/>
      </w:divBdr>
    </w:div>
    <w:div w:id="2001808983">
      <w:bodyDiv w:val="1"/>
      <w:marLeft w:val="0"/>
      <w:marRight w:val="0"/>
      <w:marTop w:val="0"/>
      <w:marBottom w:val="0"/>
      <w:divBdr>
        <w:top w:val="none" w:sz="0" w:space="0" w:color="auto"/>
        <w:left w:val="none" w:sz="0" w:space="0" w:color="auto"/>
        <w:bottom w:val="none" w:sz="0" w:space="0" w:color="auto"/>
        <w:right w:val="none" w:sz="0" w:space="0" w:color="auto"/>
      </w:divBdr>
    </w:div>
    <w:div w:id="2002998097">
      <w:bodyDiv w:val="1"/>
      <w:marLeft w:val="0"/>
      <w:marRight w:val="0"/>
      <w:marTop w:val="0"/>
      <w:marBottom w:val="0"/>
      <w:divBdr>
        <w:top w:val="none" w:sz="0" w:space="0" w:color="auto"/>
        <w:left w:val="none" w:sz="0" w:space="0" w:color="auto"/>
        <w:bottom w:val="none" w:sz="0" w:space="0" w:color="auto"/>
        <w:right w:val="none" w:sz="0" w:space="0" w:color="auto"/>
      </w:divBdr>
    </w:div>
    <w:div w:id="2003729857">
      <w:bodyDiv w:val="1"/>
      <w:marLeft w:val="0"/>
      <w:marRight w:val="0"/>
      <w:marTop w:val="0"/>
      <w:marBottom w:val="0"/>
      <w:divBdr>
        <w:top w:val="none" w:sz="0" w:space="0" w:color="auto"/>
        <w:left w:val="none" w:sz="0" w:space="0" w:color="auto"/>
        <w:bottom w:val="none" w:sz="0" w:space="0" w:color="auto"/>
        <w:right w:val="none" w:sz="0" w:space="0" w:color="auto"/>
      </w:divBdr>
    </w:div>
    <w:div w:id="2007587174">
      <w:bodyDiv w:val="1"/>
      <w:marLeft w:val="0"/>
      <w:marRight w:val="0"/>
      <w:marTop w:val="0"/>
      <w:marBottom w:val="0"/>
      <w:divBdr>
        <w:top w:val="none" w:sz="0" w:space="0" w:color="auto"/>
        <w:left w:val="none" w:sz="0" w:space="0" w:color="auto"/>
        <w:bottom w:val="none" w:sz="0" w:space="0" w:color="auto"/>
        <w:right w:val="none" w:sz="0" w:space="0" w:color="auto"/>
      </w:divBdr>
    </w:div>
    <w:div w:id="2011131922">
      <w:bodyDiv w:val="1"/>
      <w:marLeft w:val="0"/>
      <w:marRight w:val="0"/>
      <w:marTop w:val="0"/>
      <w:marBottom w:val="0"/>
      <w:divBdr>
        <w:top w:val="none" w:sz="0" w:space="0" w:color="auto"/>
        <w:left w:val="none" w:sz="0" w:space="0" w:color="auto"/>
        <w:bottom w:val="none" w:sz="0" w:space="0" w:color="auto"/>
        <w:right w:val="none" w:sz="0" w:space="0" w:color="auto"/>
      </w:divBdr>
    </w:div>
    <w:div w:id="2011834371">
      <w:bodyDiv w:val="1"/>
      <w:marLeft w:val="0"/>
      <w:marRight w:val="0"/>
      <w:marTop w:val="0"/>
      <w:marBottom w:val="0"/>
      <w:divBdr>
        <w:top w:val="none" w:sz="0" w:space="0" w:color="auto"/>
        <w:left w:val="none" w:sz="0" w:space="0" w:color="auto"/>
        <w:bottom w:val="none" w:sz="0" w:space="0" w:color="auto"/>
        <w:right w:val="none" w:sz="0" w:space="0" w:color="auto"/>
      </w:divBdr>
    </w:div>
    <w:div w:id="2013943873">
      <w:bodyDiv w:val="1"/>
      <w:marLeft w:val="0"/>
      <w:marRight w:val="0"/>
      <w:marTop w:val="0"/>
      <w:marBottom w:val="0"/>
      <w:divBdr>
        <w:top w:val="none" w:sz="0" w:space="0" w:color="auto"/>
        <w:left w:val="none" w:sz="0" w:space="0" w:color="auto"/>
        <w:bottom w:val="none" w:sz="0" w:space="0" w:color="auto"/>
        <w:right w:val="none" w:sz="0" w:space="0" w:color="auto"/>
      </w:divBdr>
    </w:div>
    <w:div w:id="2015719705">
      <w:bodyDiv w:val="1"/>
      <w:marLeft w:val="0"/>
      <w:marRight w:val="0"/>
      <w:marTop w:val="0"/>
      <w:marBottom w:val="0"/>
      <w:divBdr>
        <w:top w:val="none" w:sz="0" w:space="0" w:color="auto"/>
        <w:left w:val="none" w:sz="0" w:space="0" w:color="auto"/>
        <w:bottom w:val="none" w:sz="0" w:space="0" w:color="auto"/>
        <w:right w:val="none" w:sz="0" w:space="0" w:color="auto"/>
      </w:divBdr>
    </w:div>
    <w:div w:id="2017028200">
      <w:bodyDiv w:val="1"/>
      <w:marLeft w:val="0"/>
      <w:marRight w:val="0"/>
      <w:marTop w:val="0"/>
      <w:marBottom w:val="0"/>
      <w:divBdr>
        <w:top w:val="none" w:sz="0" w:space="0" w:color="auto"/>
        <w:left w:val="none" w:sz="0" w:space="0" w:color="auto"/>
        <w:bottom w:val="none" w:sz="0" w:space="0" w:color="auto"/>
        <w:right w:val="none" w:sz="0" w:space="0" w:color="auto"/>
      </w:divBdr>
    </w:div>
    <w:div w:id="2023823866">
      <w:bodyDiv w:val="1"/>
      <w:marLeft w:val="0"/>
      <w:marRight w:val="0"/>
      <w:marTop w:val="0"/>
      <w:marBottom w:val="0"/>
      <w:divBdr>
        <w:top w:val="none" w:sz="0" w:space="0" w:color="auto"/>
        <w:left w:val="none" w:sz="0" w:space="0" w:color="auto"/>
        <w:bottom w:val="none" w:sz="0" w:space="0" w:color="auto"/>
        <w:right w:val="none" w:sz="0" w:space="0" w:color="auto"/>
      </w:divBdr>
    </w:div>
    <w:div w:id="2024359179">
      <w:bodyDiv w:val="1"/>
      <w:marLeft w:val="0"/>
      <w:marRight w:val="0"/>
      <w:marTop w:val="0"/>
      <w:marBottom w:val="0"/>
      <w:divBdr>
        <w:top w:val="none" w:sz="0" w:space="0" w:color="auto"/>
        <w:left w:val="none" w:sz="0" w:space="0" w:color="auto"/>
        <w:bottom w:val="none" w:sz="0" w:space="0" w:color="auto"/>
        <w:right w:val="none" w:sz="0" w:space="0" w:color="auto"/>
      </w:divBdr>
    </w:div>
    <w:div w:id="2025476768">
      <w:bodyDiv w:val="1"/>
      <w:marLeft w:val="0"/>
      <w:marRight w:val="0"/>
      <w:marTop w:val="0"/>
      <w:marBottom w:val="0"/>
      <w:divBdr>
        <w:top w:val="none" w:sz="0" w:space="0" w:color="auto"/>
        <w:left w:val="none" w:sz="0" w:space="0" w:color="auto"/>
        <w:bottom w:val="none" w:sz="0" w:space="0" w:color="auto"/>
        <w:right w:val="none" w:sz="0" w:space="0" w:color="auto"/>
      </w:divBdr>
    </w:div>
    <w:div w:id="2028483677">
      <w:bodyDiv w:val="1"/>
      <w:marLeft w:val="0"/>
      <w:marRight w:val="0"/>
      <w:marTop w:val="0"/>
      <w:marBottom w:val="0"/>
      <w:divBdr>
        <w:top w:val="none" w:sz="0" w:space="0" w:color="auto"/>
        <w:left w:val="none" w:sz="0" w:space="0" w:color="auto"/>
        <w:bottom w:val="none" w:sz="0" w:space="0" w:color="auto"/>
        <w:right w:val="none" w:sz="0" w:space="0" w:color="auto"/>
      </w:divBdr>
    </w:div>
    <w:div w:id="2030526275">
      <w:bodyDiv w:val="1"/>
      <w:marLeft w:val="0"/>
      <w:marRight w:val="0"/>
      <w:marTop w:val="0"/>
      <w:marBottom w:val="0"/>
      <w:divBdr>
        <w:top w:val="none" w:sz="0" w:space="0" w:color="auto"/>
        <w:left w:val="none" w:sz="0" w:space="0" w:color="auto"/>
        <w:bottom w:val="none" w:sz="0" w:space="0" w:color="auto"/>
        <w:right w:val="none" w:sz="0" w:space="0" w:color="auto"/>
      </w:divBdr>
    </w:div>
    <w:div w:id="2032298662">
      <w:bodyDiv w:val="1"/>
      <w:marLeft w:val="0"/>
      <w:marRight w:val="0"/>
      <w:marTop w:val="0"/>
      <w:marBottom w:val="0"/>
      <w:divBdr>
        <w:top w:val="none" w:sz="0" w:space="0" w:color="auto"/>
        <w:left w:val="none" w:sz="0" w:space="0" w:color="auto"/>
        <w:bottom w:val="none" w:sz="0" w:space="0" w:color="auto"/>
        <w:right w:val="none" w:sz="0" w:space="0" w:color="auto"/>
      </w:divBdr>
    </w:div>
    <w:div w:id="2033607914">
      <w:bodyDiv w:val="1"/>
      <w:marLeft w:val="0"/>
      <w:marRight w:val="0"/>
      <w:marTop w:val="0"/>
      <w:marBottom w:val="0"/>
      <w:divBdr>
        <w:top w:val="none" w:sz="0" w:space="0" w:color="auto"/>
        <w:left w:val="none" w:sz="0" w:space="0" w:color="auto"/>
        <w:bottom w:val="none" w:sz="0" w:space="0" w:color="auto"/>
        <w:right w:val="none" w:sz="0" w:space="0" w:color="auto"/>
      </w:divBdr>
    </w:div>
    <w:div w:id="2035111504">
      <w:bodyDiv w:val="1"/>
      <w:marLeft w:val="0"/>
      <w:marRight w:val="0"/>
      <w:marTop w:val="0"/>
      <w:marBottom w:val="0"/>
      <w:divBdr>
        <w:top w:val="none" w:sz="0" w:space="0" w:color="auto"/>
        <w:left w:val="none" w:sz="0" w:space="0" w:color="auto"/>
        <w:bottom w:val="none" w:sz="0" w:space="0" w:color="auto"/>
        <w:right w:val="none" w:sz="0" w:space="0" w:color="auto"/>
      </w:divBdr>
    </w:div>
    <w:div w:id="2036033605">
      <w:bodyDiv w:val="1"/>
      <w:marLeft w:val="0"/>
      <w:marRight w:val="0"/>
      <w:marTop w:val="0"/>
      <w:marBottom w:val="0"/>
      <w:divBdr>
        <w:top w:val="none" w:sz="0" w:space="0" w:color="auto"/>
        <w:left w:val="none" w:sz="0" w:space="0" w:color="auto"/>
        <w:bottom w:val="none" w:sz="0" w:space="0" w:color="auto"/>
        <w:right w:val="none" w:sz="0" w:space="0" w:color="auto"/>
      </w:divBdr>
    </w:div>
    <w:div w:id="2036687590">
      <w:bodyDiv w:val="1"/>
      <w:marLeft w:val="0"/>
      <w:marRight w:val="0"/>
      <w:marTop w:val="0"/>
      <w:marBottom w:val="0"/>
      <w:divBdr>
        <w:top w:val="none" w:sz="0" w:space="0" w:color="auto"/>
        <w:left w:val="none" w:sz="0" w:space="0" w:color="auto"/>
        <w:bottom w:val="none" w:sz="0" w:space="0" w:color="auto"/>
        <w:right w:val="none" w:sz="0" w:space="0" w:color="auto"/>
      </w:divBdr>
    </w:div>
    <w:div w:id="2037610984">
      <w:bodyDiv w:val="1"/>
      <w:marLeft w:val="0"/>
      <w:marRight w:val="0"/>
      <w:marTop w:val="0"/>
      <w:marBottom w:val="0"/>
      <w:divBdr>
        <w:top w:val="none" w:sz="0" w:space="0" w:color="auto"/>
        <w:left w:val="none" w:sz="0" w:space="0" w:color="auto"/>
        <w:bottom w:val="none" w:sz="0" w:space="0" w:color="auto"/>
        <w:right w:val="none" w:sz="0" w:space="0" w:color="auto"/>
      </w:divBdr>
    </w:div>
    <w:div w:id="2039310456">
      <w:bodyDiv w:val="1"/>
      <w:marLeft w:val="0"/>
      <w:marRight w:val="0"/>
      <w:marTop w:val="0"/>
      <w:marBottom w:val="0"/>
      <w:divBdr>
        <w:top w:val="none" w:sz="0" w:space="0" w:color="auto"/>
        <w:left w:val="none" w:sz="0" w:space="0" w:color="auto"/>
        <w:bottom w:val="none" w:sz="0" w:space="0" w:color="auto"/>
        <w:right w:val="none" w:sz="0" w:space="0" w:color="auto"/>
      </w:divBdr>
    </w:div>
    <w:div w:id="2041398347">
      <w:bodyDiv w:val="1"/>
      <w:marLeft w:val="0"/>
      <w:marRight w:val="0"/>
      <w:marTop w:val="0"/>
      <w:marBottom w:val="0"/>
      <w:divBdr>
        <w:top w:val="none" w:sz="0" w:space="0" w:color="auto"/>
        <w:left w:val="none" w:sz="0" w:space="0" w:color="auto"/>
        <w:bottom w:val="none" w:sz="0" w:space="0" w:color="auto"/>
        <w:right w:val="none" w:sz="0" w:space="0" w:color="auto"/>
      </w:divBdr>
    </w:div>
    <w:div w:id="2041666225">
      <w:bodyDiv w:val="1"/>
      <w:marLeft w:val="0"/>
      <w:marRight w:val="0"/>
      <w:marTop w:val="0"/>
      <w:marBottom w:val="0"/>
      <w:divBdr>
        <w:top w:val="none" w:sz="0" w:space="0" w:color="auto"/>
        <w:left w:val="none" w:sz="0" w:space="0" w:color="auto"/>
        <w:bottom w:val="none" w:sz="0" w:space="0" w:color="auto"/>
        <w:right w:val="none" w:sz="0" w:space="0" w:color="auto"/>
      </w:divBdr>
    </w:div>
    <w:div w:id="2042512865">
      <w:bodyDiv w:val="1"/>
      <w:marLeft w:val="0"/>
      <w:marRight w:val="0"/>
      <w:marTop w:val="0"/>
      <w:marBottom w:val="0"/>
      <w:divBdr>
        <w:top w:val="none" w:sz="0" w:space="0" w:color="auto"/>
        <w:left w:val="none" w:sz="0" w:space="0" w:color="auto"/>
        <w:bottom w:val="none" w:sz="0" w:space="0" w:color="auto"/>
        <w:right w:val="none" w:sz="0" w:space="0" w:color="auto"/>
      </w:divBdr>
    </w:div>
    <w:div w:id="2042855399">
      <w:bodyDiv w:val="1"/>
      <w:marLeft w:val="0"/>
      <w:marRight w:val="0"/>
      <w:marTop w:val="0"/>
      <w:marBottom w:val="0"/>
      <w:divBdr>
        <w:top w:val="none" w:sz="0" w:space="0" w:color="auto"/>
        <w:left w:val="none" w:sz="0" w:space="0" w:color="auto"/>
        <w:bottom w:val="none" w:sz="0" w:space="0" w:color="auto"/>
        <w:right w:val="none" w:sz="0" w:space="0" w:color="auto"/>
      </w:divBdr>
    </w:div>
    <w:div w:id="2043630232">
      <w:bodyDiv w:val="1"/>
      <w:marLeft w:val="0"/>
      <w:marRight w:val="0"/>
      <w:marTop w:val="0"/>
      <w:marBottom w:val="0"/>
      <w:divBdr>
        <w:top w:val="none" w:sz="0" w:space="0" w:color="auto"/>
        <w:left w:val="none" w:sz="0" w:space="0" w:color="auto"/>
        <w:bottom w:val="none" w:sz="0" w:space="0" w:color="auto"/>
        <w:right w:val="none" w:sz="0" w:space="0" w:color="auto"/>
      </w:divBdr>
    </w:div>
    <w:div w:id="2045514476">
      <w:bodyDiv w:val="1"/>
      <w:marLeft w:val="0"/>
      <w:marRight w:val="0"/>
      <w:marTop w:val="0"/>
      <w:marBottom w:val="0"/>
      <w:divBdr>
        <w:top w:val="none" w:sz="0" w:space="0" w:color="auto"/>
        <w:left w:val="none" w:sz="0" w:space="0" w:color="auto"/>
        <w:bottom w:val="none" w:sz="0" w:space="0" w:color="auto"/>
        <w:right w:val="none" w:sz="0" w:space="0" w:color="auto"/>
      </w:divBdr>
    </w:div>
    <w:div w:id="2049332730">
      <w:bodyDiv w:val="1"/>
      <w:marLeft w:val="0"/>
      <w:marRight w:val="0"/>
      <w:marTop w:val="0"/>
      <w:marBottom w:val="0"/>
      <w:divBdr>
        <w:top w:val="none" w:sz="0" w:space="0" w:color="auto"/>
        <w:left w:val="none" w:sz="0" w:space="0" w:color="auto"/>
        <w:bottom w:val="none" w:sz="0" w:space="0" w:color="auto"/>
        <w:right w:val="none" w:sz="0" w:space="0" w:color="auto"/>
      </w:divBdr>
    </w:div>
    <w:div w:id="2052684480">
      <w:bodyDiv w:val="1"/>
      <w:marLeft w:val="0"/>
      <w:marRight w:val="0"/>
      <w:marTop w:val="0"/>
      <w:marBottom w:val="0"/>
      <w:divBdr>
        <w:top w:val="none" w:sz="0" w:space="0" w:color="auto"/>
        <w:left w:val="none" w:sz="0" w:space="0" w:color="auto"/>
        <w:bottom w:val="none" w:sz="0" w:space="0" w:color="auto"/>
        <w:right w:val="none" w:sz="0" w:space="0" w:color="auto"/>
      </w:divBdr>
    </w:div>
    <w:div w:id="2052873523">
      <w:bodyDiv w:val="1"/>
      <w:marLeft w:val="0"/>
      <w:marRight w:val="0"/>
      <w:marTop w:val="0"/>
      <w:marBottom w:val="0"/>
      <w:divBdr>
        <w:top w:val="none" w:sz="0" w:space="0" w:color="auto"/>
        <w:left w:val="none" w:sz="0" w:space="0" w:color="auto"/>
        <w:bottom w:val="none" w:sz="0" w:space="0" w:color="auto"/>
        <w:right w:val="none" w:sz="0" w:space="0" w:color="auto"/>
      </w:divBdr>
    </w:div>
    <w:div w:id="2054964125">
      <w:bodyDiv w:val="1"/>
      <w:marLeft w:val="0"/>
      <w:marRight w:val="0"/>
      <w:marTop w:val="0"/>
      <w:marBottom w:val="0"/>
      <w:divBdr>
        <w:top w:val="none" w:sz="0" w:space="0" w:color="auto"/>
        <w:left w:val="none" w:sz="0" w:space="0" w:color="auto"/>
        <w:bottom w:val="none" w:sz="0" w:space="0" w:color="auto"/>
        <w:right w:val="none" w:sz="0" w:space="0" w:color="auto"/>
      </w:divBdr>
    </w:div>
    <w:div w:id="2057393247">
      <w:bodyDiv w:val="1"/>
      <w:marLeft w:val="0"/>
      <w:marRight w:val="0"/>
      <w:marTop w:val="0"/>
      <w:marBottom w:val="0"/>
      <w:divBdr>
        <w:top w:val="none" w:sz="0" w:space="0" w:color="auto"/>
        <w:left w:val="none" w:sz="0" w:space="0" w:color="auto"/>
        <w:bottom w:val="none" w:sz="0" w:space="0" w:color="auto"/>
        <w:right w:val="none" w:sz="0" w:space="0" w:color="auto"/>
      </w:divBdr>
    </w:div>
    <w:div w:id="2058432353">
      <w:bodyDiv w:val="1"/>
      <w:marLeft w:val="0"/>
      <w:marRight w:val="0"/>
      <w:marTop w:val="0"/>
      <w:marBottom w:val="0"/>
      <w:divBdr>
        <w:top w:val="none" w:sz="0" w:space="0" w:color="auto"/>
        <w:left w:val="none" w:sz="0" w:space="0" w:color="auto"/>
        <w:bottom w:val="none" w:sz="0" w:space="0" w:color="auto"/>
        <w:right w:val="none" w:sz="0" w:space="0" w:color="auto"/>
      </w:divBdr>
      <w:divsChild>
        <w:div w:id="1435247658">
          <w:marLeft w:val="0"/>
          <w:marRight w:val="0"/>
          <w:marTop w:val="0"/>
          <w:marBottom w:val="0"/>
          <w:divBdr>
            <w:top w:val="none" w:sz="0" w:space="0" w:color="auto"/>
            <w:left w:val="none" w:sz="0" w:space="0" w:color="auto"/>
            <w:bottom w:val="none" w:sz="0" w:space="0" w:color="auto"/>
            <w:right w:val="none" w:sz="0" w:space="0" w:color="auto"/>
          </w:divBdr>
          <w:divsChild>
            <w:div w:id="2135561610">
              <w:marLeft w:val="0"/>
              <w:marRight w:val="0"/>
              <w:marTop w:val="0"/>
              <w:marBottom w:val="0"/>
              <w:divBdr>
                <w:top w:val="none" w:sz="0" w:space="0" w:color="auto"/>
                <w:left w:val="none" w:sz="0" w:space="0" w:color="auto"/>
                <w:bottom w:val="none" w:sz="0" w:space="0" w:color="auto"/>
                <w:right w:val="none" w:sz="0" w:space="0" w:color="auto"/>
              </w:divBdr>
              <w:divsChild>
                <w:div w:id="1894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26564">
      <w:bodyDiv w:val="1"/>
      <w:marLeft w:val="0"/>
      <w:marRight w:val="0"/>
      <w:marTop w:val="0"/>
      <w:marBottom w:val="0"/>
      <w:divBdr>
        <w:top w:val="none" w:sz="0" w:space="0" w:color="auto"/>
        <w:left w:val="none" w:sz="0" w:space="0" w:color="auto"/>
        <w:bottom w:val="none" w:sz="0" w:space="0" w:color="auto"/>
        <w:right w:val="none" w:sz="0" w:space="0" w:color="auto"/>
      </w:divBdr>
    </w:div>
    <w:div w:id="2062559679">
      <w:bodyDiv w:val="1"/>
      <w:marLeft w:val="0"/>
      <w:marRight w:val="0"/>
      <w:marTop w:val="0"/>
      <w:marBottom w:val="0"/>
      <w:divBdr>
        <w:top w:val="none" w:sz="0" w:space="0" w:color="auto"/>
        <w:left w:val="none" w:sz="0" w:space="0" w:color="auto"/>
        <w:bottom w:val="none" w:sz="0" w:space="0" w:color="auto"/>
        <w:right w:val="none" w:sz="0" w:space="0" w:color="auto"/>
      </w:divBdr>
    </w:div>
    <w:div w:id="2063824441">
      <w:bodyDiv w:val="1"/>
      <w:marLeft w:val="0"/>
      <w:marRight w:val="0"/>
      <w:marTop w:val="0"/>
      <w:marBottom w:val="0"/>
      <w:divBdr>
        <w:top w:val="none" w:sz="0" w:space="0" w:color="auto"/>
        <w:left w:val="none" w:sz="0" w:space="0" w:color="auto"/>
        <w:bottom w:val="none" w:sz="0" w:space="0" w:color="auto"/>
        <w:right w:val="none" w:sz="0" w:space="0" w:color="auto"/>
      </w:divBdr>
    </w:div>
    <w:div w:id="2064673955">
      <w:bodyDiv w:val="1"/>
      <w:marLeft w:val="0"/>
      <w:marRight w:val="0"/>
      <w:marTop w:val="0"/>
      <w:marBottom w:val="0"/>
      <w:divBdr>
        <w:top w:val="none" w:sz="0" w:space="0" w:color="auto"/>
        <w:left w:val="none" w:sz="0" w:space="0" w:color="auto"/>
        <w:bottom w:val="none" w:sz="0" w:space="0" w:color="auto"/>
        <w:right w:val="none" w:sz="0" w:space="0" w:color="auto"/>
      </w:divBdr>
    </w:div>
    <w:div w:id="2066953884">
      <w:bodyDiv w:val="1"/>
      <w:marLeft w:val="0"/>
      <w:marRight w:val="0"/>
      <w:marTop w:val="0"/>
      <w:marBottom w:val="0"/>
      <w:divBdr>
        <w:top w:val="none" w:sz="0" w:space="0" w:color="auto"/>
        <w:left w:val="none" w:sz="0" w:space="0" w:color="auto"/>
        <w:bottom w:val="none" w:sz="0" w:space="0" w:color="auto"/>
        <w:right w:val="none" w:sz="0" w:space="0" w:color="auto"/>
      </w:divBdr>
    </w:div>
    <w:div w:id="2067021516">
      <w:bodyDiv w:val="1"/>
      <w:marLeft w:val="0"/>
      <w:marRight w:val="0"/>
      <w:marTop w:val="0"/>
      <w:marBottom w:val="0"/>
      <w:divBdr>
        <w:top w:val="none" w:sz="0" w:space="0" w:color="auto"/>
        <w:left w:val="none" w:sz="0" w:space="0" w:color="auto"/>
        <w:bottom w:val="none" w:sz="0" w:space="0" w:color="auto"/>
        <w:right w:val="none" w:sz="0" w:space="0" w:color="auto"/>
      </w:divBdr>
    </w:div>
    <w:div w:id="2070568441">
      <w:bodyDiv w:val="1"/>
      <w:marLeft w:val="0"/>
      <w:marRight w:val="0"/>
      <w:marTop w:val="0"/>
      <w:marBottom w:val="0"/>
      <w:divBdr>
        <w:top w:val="none" w:sz="0" w:space="0" w:color="auto"/>
        <w:left w:val="none" w:sz="0" w:space="0" w:color="auto"/>
        <w:bottom w:val="none" w:sz="0" w:space="0" w:color="auto"/>
        <w:right w:val="none" w:sz="0" w:space="0" w:color="auto"/>
      </w:divBdr>
    </w:div>
    <w:div w:id="2073849985">
      <w:bodyDiv w:val="1"/>
      <w:marLeft w:val="0"/>
      <w:marRight w:val="0"/>
      <w:marTop w:val="0"/>
      <w:marBottom w:val="0"/>
      <w:divBdr>
        <w:top w:val="none" w:sz="0" w:space="0" w:color="auto"/>
        <w:left w:val="none" w:sz="0" w:space="0" w:color="auto"/>
        <w:bottom w:val="none" w:sz="0" w:space="0" w:color="auto"/>
        <w:right w:val="none" w:sz="0" w:space="0" w:color="auto"/>
      </w:divBdr>
    </w:div>
    <w:div w:id="2076857840">
      <w:bodyDiv w:val="1"/>
      <w:marLeft w:val="0"/>
      <w:marRight w:val="0"/>
      <w:marTop w:val="0"/>
      <w:marBottom w:val="0"/>
      <w:divBdr>
        <w:top w:val="none" w:sz="0" w:space="0" w:color="auto"/>
        <w:left w:val="none" w:sz="0" w:space="0" w:color="auto"/>
        <w:bottom w:val="none" w:sz="0" w:space="0" w:color="auto"/>
        <w:right w:val="none" w:sz="0" w:space="0" w:color="auto"/>
      </w:divBdr>
    </w:div>
    <w:div w:id="2078088768">
      <w:bodyDiv w:val="1"/>
      <w:marLeft w:val="0"/>
      <w:marRight w:val="0"/>
      <w:marTop w:val="0"/>
      <w:marBottom w:val="0"/>
      <w:divBdr>
        <w:top w:val="none" w:sz="0" w:space="0" w:color="auto"/>
        <w:left w:val="none" w:sz="0" w:space="0" w:color="auto"/>
        <w:bottom w:val="none" w:sz="0" w:space="0" w:color="auto"/>
        <w:right w:val="none" w:sz="0" w:space="0" w:color="auto"/>
      </w:divBdr>
    </w:div>
    <w:div w:id="2085107608">
      <w:bodyDiv w:val="1"/>
      <w:marLeft w:val="0"/>
      <w:marRight w:val="0"/>
      <w:marTop w:val="0"/>
      <w:marBottom w:val="0"/>
      <w:divBdr>
        <w:top w:val="none" w:sz="0" w:space="0" w:color="auto"/>
        <w:left w:val="none" w:sz="0" w:space="0" w:color="auto"/>
        <w:bottom w:val="none" w:sz="0" w:space="0" w:color="auto"/>
        <w:right w:val="none" w:sz="0" w:space="0" w:color="auto"/>
      </w:divBdr>
    </w:div>
    <w:div w:id="2085687083">
      <w:bodyDiv w:val="1"/>
      <w:marLeft w:val="0"/>
      <w:marRight w:val="0"/>
      <w:marTop w:val="0"/>
      <w:marBottom w:val="0"/>
      <w:divBdr>
        <w:top w:val="none" w:sz="0" w:space="0" w:color="auto"/>
        <w:left w:val="none" w:sz="0" w:space="0" w:color="auto"/>
        <w:bottom w:val="none" w:sz="0" w:space="0" w:color="auto"/>
        <w:right w:val="none" w:sz="0" w:space="0" w:color="auto"/>
      </w:divBdr>
    </w:div>
    <w:div w:id="2085835420">
      <w:bodyDiv w:val="1"/>
      <w:marLeft w:val="0"/>
      <w:marRight w:val="0"/>
      <w:marTop w:val="0"/>
      <w:marBottom w:val="0"/>
      <w:divBdr>
        <w:top w:val="none" w:sz="0" w:space="0" w:color="auto"/>
        <w:left w:val="none" w:sz="0" w:space="0" w:color="auto"/>
        <w:bottom w:val="none" w:sz="0" w:space="0" w:color="auto"/>
        <w:right w:val="none" w:sz="0" w:space="0" w:color="auto"/>
      </w:divBdr>
    </w:div>
    <w:div w:id="2086877956">
      <w:bodyDiv w:val="1"/>
      <w:marLeft w:val="0"/>
      <w:marRight w:val="0"/>
      <w:marTop w:val="0"/>
      <w:marBottom w:val="0"/>
      <w:divBdr>
        <w:top w:val="none" w:sz="0" w:space="0" w:color="auto"/>
        <w:left w:val="none" w:sz="0" w:space="0" w:color="auto"/>
        <w:bottom w:val="none" w:sz="0" w:space="0" w:color="auto"/>
        <w:right w:val="none" w:sz="0" w:space="0" w:color="auto"/>
      </w:divBdr>
    </w:div>
    <w:div w:id="2087261413">
      <w:bodyDiv w:val="1"/>
      <w:marLeft w:val="0"/>
      <w:marRight w:val="0"/>
      <w:marTop w:val="0"/>
      <w:marBottom w:val="0"/>
      <w:divBdr>
        <w:top w:val="none" w:sz="0" w:space="0" w:color="auto"/>
        <w:left w:val="none" w:sz="0" w:space="0" w:color="auto"/>
        <w:bottom w:val="none" w:sz="0" w:space="0" w:color="auto"/>
        <w:right w:val="none" w:sz="0" w:space="0" w:color="auto"/>
      </w:divBdr>
    </w:div>
    <w:div w:id="2088378076">
      <w:bodyDiv w:val="1"/>
      <w:marLeft w:val="0"/>
      <w:marRight w:val="0"/>
      <w:marTop w:val="0"/>
      <w:marBottom w:val="0"/>
      <w:divBdr>
        <w:top w:val="none" w:sz="0" w:space="0" w:color="auto"/>
        <w:left w:val="none" w:sz="0" w:space="0" w:color="auto"/>
        <w:bottom w:val="none" w:sz="0" w:space="0" w:color="auto"/>
        <w:right w:val="none" w:sz="0" w:space="0" w:color="auto"/>
      </w:divBdr>
    </w:div>
    <w:div w:id="2090271675">
      <w:bodyDiv w:val="1"/>
      <w:marLeft w:val="0"/>
      <w:marRight w:val="0"/>
      <w:marTop w:val="0"/>
      <w:marBottom w:val="0"/>
      <w:divBdr>
        <w:top w:val="none" w:sz="0" w:space="0" w:color="auto"/>
        <w:left w:val="none" w:sz="0" w:space="0" w:color="auto"/>
        <w:bottom w:val="none" w:sz="0" w:space="0" w:color="auto"/>
        <w:right w:val="none" w:sz="0" w:space="0" w:color="auto"/>
      </w:divBdr>
    </w:div>
    <w:div w:id="2091652650">
      <w:bodyDiv w:val="1"/>
      <w:marLeft w:val="0"/>
      <w:marRight w:val="0"/>
      <w:marTop w:val="0"/>
      <w:marBottom w:val="0"/>
      <w:divBdr>
        <w:top w:val="none" w:sz="0" w:space="0" w:color="auto"/>
        <w:left w:val="none" w:sz="0" w:space="0" w:color="auto"/>
        <w:bottom w:val="none" w:sz="0" w:space="0" w:color="auto"/>
        <w:right w:val="none" w:sz="0" w:space="0" w:color="auto"/>
      </w:divBdr>
    </w:div>
    <w:div w:id="2092387094">
      <w:bodyDiv w:val="1"/>
      <w:marLeft w:val="0"/>
      <w:marRight w:val="0"/>
      <w:marTop w:val="0"/>
      <w:marBottom w:val="0"/>
      <w:divBdr>
        <w:top w:val="none" w:sz="0" w:space="0" w:color="auto"/>
        <w:left w:val="none" w:sz="0" w:space="0" w:color="auto"/>
        <w:bottom w:val="none" w:sz="0" w:space="0" w:color="auto"/>
        <w:right w:val="none" w:sz="0" w:space="0" w:color="auto"/>
      </w:divBdr>
    </w:div>
    <w:div w:id="2093432742">
      <w:bodyDiv w:val="1"/>
      <w:marLeft w:val="0"/>
      <w:marRight w:val="0"/>
      <w:marTop w:val="0"/>
      <w:marBottom w:val="0"/>
      <w:divBdr>
        <w:top w:val="none" w:sz="0" w:space="0" w:color="auto"/>
        <w:left w:val="none" w:sz="0" w:space="0" w:color="auto"/>
        <w:bottom w:val="none" w:sz="0" w:space="0" w:color="auto"/>
        <w:right w:val="none" w:sz="0" w:space="0" w:color="auto"/>
      </w:divBdr>
    </w:div>
    <w:div w:id="2097511543">
      <w:bodyDiv w:val="1"/>
      <w:marLeft w:val="0"/>
      <w:marRight w:val="0"/>
      <w:marTop w:val="0"/>
      <w:marBottom w:val="0"/>
      <w:divBdr>
        <w:top w:val="none" w:sz="0" w:space="0" w:color="auto"/>
        <w:left w:val="none" w:sz="0" w:space="0" w:color="auto"/>
        <w:bottom w:val="none" w:sz="0" w:space="0" w:color="auto"/>
        <w:right w:val="none" w:sz="0" w:space="0" w:color="auto"/>
      </w:divBdr>
    </w:div>
    <w:div w:id="2108571179">
      <w:bodyDiv w:val="1"/>
      <w:marLeft w:val="0"/>
      <w:marRight w:val="0"/>
      <w:marTop w:val="0"/>
      <w:marBottom w:val="0"/>
      <w:divBdr>
        <w:top w:val="none" w:sz="0" w:space="0" w:color="auto"/>
        <w:left w:val="none" w:sz="0" w:space="0" w:color="auto"/>
        <w:bottom w:val="none" w:sz="0" w:space="0" w:color="auto"/>
        <w:right w:val="none" w:sz="0" w:space="0" w:color="auto"/>
      </w:divBdr>
    </w:div>
    <w:div w:id="2112776738">
      <w:bodyDiv w:val="1"/>
      <w:marLeft w:val="0"/>
      <w:marRight w:val="0"/>
      <w:marTop w:val="0"/>
      <w:marBottom w:val="0"/>
      <w:divBdr>
        <w:top w:val="none" w:sz="0" w:space="0" w:color="auto"/>
        <w:left w:val="none" w:sz="0" w:space="0" w:color="auto"/>
        <w:bottom w:val="none" w:sz="0" w:space="0" w:color="auto"/>
        <w:right w:val="none" w:sz="0" w:space="0" w:color="auto"/>
      </w:divBdr>
    </w:div>
    <w:div w:id="2113864352">
      <w:bodyDiv w:val="1"/>
      <w:marLeft w:val="0"/>
      <w:marRight w:val="0"/>
      <w:marTop w:val="0"/>
      <w:marBottom w:val="0"/>
      <w:divBdr>
        <w:top w:val="none" w:sz="0" w:space="0" w:color="auto"/>
        <w:left w:val="none" w:sz="0" w:space="0" w:color="auto"/>
        <w:bottom w:val="none" w:sz="0" w:space="0" w:color="auto"/>
        <w:right w:val="none" w:sz="0" w:space="0" w:color="auto"/>
      </w:divBdr>
    </w:div>
    <w:div w:id="2115665230">
      <w:bodyDiv w:val="1"/>
      <w:marLeft w:val="0"/>
      <w:marRight w:val="0"/>
      <w:marTop w:val="0"/>
      <w:marBottom w:val="0"/>
      <w:divBdr>
        <w:top w:val="none" w:sz="0" w:space="0" w:color="auto"/>
        <w:left w:val="none" w:sz="0" w:space="0" w:color="auto"/>
        <w:bottom w:val="none" w:sz="0" w:space="0" w:color="auto"/>
        <w:right w:val="none" w:sz="0" w:space="0" w:color="auto"/>
      </w:divBdr>
    </w:div>
    <w:div w:id="2117481964">
      <w:bodyDiv w:val="1"/>
      <w:marLeft w:val="0"/>
      <w:marRight w:val="0"/>
      <w:marTop w:val="0"/>
      <w:marBottom w:val="0"/>
      <w:divBdr>
        <w:top w:val="none" w:sz="0" w:space="0" w:color="auto"/>
        <w:left w:val="none" w:sz="0" w:space="0" w:color="auto"/>
        <w:bottom w:val="none" w:sz="0" w:space="0" w:color="auto"/>
        <w:right w:val="none" w:sz="0" w:space="0" w:color="auto"/>
      </w:divBdr>
    </w:div>
    <w:div w:id="2118332066">
      <w:bodyDiv w:val="1"/>
      <w:marLeft w:val="0"/>
      <w:marRight w:val="0"/>
      <w:marTop w:val="0"/>
      <w:marBottom w:val="0"/>
      <w:divBdr>
        <w:top w:val="none" w:sz="0" w:space="0" w:color="auto"/>
        <w:left w:val="none" w:sz="0" w:space="0" w:color="auto"/>
        <w:bottom w:val="none" w:sz="0" w:space="0" w:color="auto"/>
        <w:right w:val="none" w:sz="0" w:space="0" w:color="auto"/>
      </w:divBdr>
    </w:div>
    <w:div w:id="2119058072">
      <w:bodyDiv w:val="1"/>
      <w:marLeft w:val="0"/>
      <w:marRight w:val="0"/>
      <w:marTop w:val="0"/>
      <w:marBottom w:val="0"/>
      <w:divBdr>
        <w:top w:val="none" w:sz="0" w:space="0" w:color="auto"/>
        <w:left w:val="none" w:sz="0" w:space="0" w:color="auto"/>
        <w:bottom w:val="none" w:sz="0" w:space="0" w:color="auto"/>
        <w:right w:val="none" w:sz="0" w:space="0" w:color="auto"/>
      </w:divBdr>
    </w:div>
    <w:div w:id="2119058394">
      <w:bodyDiv w:val="1"/>
      <w:marLeft w:val="0"/>
      <w:marRight w:val="0"/>
      <w:marTop w:val="0"/>
      <w:marBottom w:val="0"/>
      <w:divBdr>
        <w:top w:val="none" w:sz="0" w:space="0" w:color="auto"/>
        <w:left w:val="none" w:sz="0" w:space="0" w:color="auto"/>
        <w:bottom w:val="none" w:sz="0" w:space="0" w:color="auto"/>
        <w:right w:val="none" w:sz="0" w:space="0" w:color="auto"/>
      </w:divBdr>
    </w:div>
    <w:div w:id="2120248351">
      <w:bodyDiv w:val="1"/>
      <w:marLeft w:val="0"/>
      <w:marRight w:val="0"/>
      <w:marTop w:val="0"/>
      <w:marBottom w:val="0"/>
      <w:divBdr>
        <w:top w:val="none" w:sz="0" w:space="0" w:color="auto"/>
        <w:left w:val="none" w:sz="0" w:space="0" w:color="auto"/>
        <w:bottom w:val="none" w:sz="0" w:space="0" w:color="auto"/>
        <w:right w:val="none" w:sz="0" w:space="0" w:color="auto"/>
      </w:divBdr>
    </w:div>
    <w:div w:id="2121606014">
      <w:bodyDiv w:val="1"/>
      <w:marLeft w:val="0"/>
      <w:marRight w:val="0"/>
      <w:marTop w:val="0"/>
      <w:marBottom w:val="0"/>
      <w:divBdr>
        <w:top w:val="none" w:sz="0" w:space="0" w:color="auto"/>
        <w:left w:val="none" w:sz="0" w:space="0" w:color="auto"/>
        <w:bottom w:val="none" w:sz="0" w:space="0" w:color="auto"/>
        <w:right w:val="none" w:sz="0" w:space="0" w:color="auto"/>
      </w:divBdr>
    </w:div>
    <w:div w:id="2121797173">
      <w:bodyDiv w:val="1"/>
      <w:marLeft w:val="0"/>
      <w:marRight w:val="0"/>
      <w:marTop w:val="0"/>
      <w:marBottom w:val="0"/>
      <w:divBdr>
        <w:top w:val="none" w:sz="0" w:space="0" w:color="auto"/>
        <w:left w:val="none" w:sz="0" w:space="0" w:color="auto"/>
        <w:bottom w:val="none" w:sz="0" w:space="0" w:color="auto"/>
        <w:right w:val="none" w:sz="0" w:space="0" w:color="auto"/>
      </w:divBdr>
    </w:div>
    <w:div w:id="2123378229">
      <w:bodyDiv w:val="1"/>
      <w:marLeft w:val="0"/>
      <w:marRight w:val="0"/>
      <w:marTop w:val="0"/>
      <w:marBottom w:val="0"/>
      <w:divBdr>
        <w:top w:val="none" w:sz="0" w:space="0" w:color="auto"/>
        <w:left w:val="none" w:sz="0" w:space="0" w:color="auto"/>
        <w:bottom w:val="none" w:sz="0" w:space="0" w:color="auto"/>
        <w:right w:val="none" w:sz="0" w:space="0" w:color="auto"/>
      </w:divBdr>
    </w:div>
    <w:div w:id="2124298512">
      <w:bodyDiv w:val="1"/>
      <w:marLeft w:val="0"/>
      <w:marRight w:val="0"/>
      <w:marTop w:val="0"/>
      <w:marBottom w:val="0"/>
      <w:divBdr>
        <w:top w:val="none" w:sz="0" w:space="0" w:color="auto"/>
        <w:left w:val="none" w:sz="0" w:space="0" w:color="auto"/>
        <w:bottom w:val="none" w:sz="0" w:space="0" w:color="auto"/>
        <w:right w:val="none" w:sz="0" w:space="0" w:color="auto"/>
      </w:divBdr>
    </w:div>
    <w:div w:id="2127772404">
      <w:bodyDiv w:val="1"/>
      <w:marLeft w:val="0"/>
      <w:marRight w:val="0"/>
      <w:marTop w:val="0"/>
      <w:marBottom w:val="0"/>
      <w:divBdr>
        <w:top w:val="none" w:sz="0" w:space="0" w:color="auto"/>
        <w:left w:val="none" w:sz="0" w:space="0" w:color="auto"/>
        <w:bottom w:val="none" w:sz="0" w:space="0" w:color="auto"/>
        <w:right w:val="none" w:sz="0" w:space="0" w:color="auto"/>
      </w:divBdr>
    </w:div>
    <w:div w:id="2128500126">
      <w:bodyDiv w:val="1"/>
      <w:marLeft w:val="0"/>
      <w:marRight w:val="0"/>
      <w:marTop w:val="0"/>
      <w:marBottom w:val="0"/>
      <w:divBdr>
        <w:top w:val="none" w:sz="0" w:space="0" w:color="auto"/>
        <w:left w:val="none" w:sz="0" w:space="0" w:color="auto"/>
        <w:bottom w:val="none" w:sz="0" w:space="0" w:color="auto"/>
        <w:right w:val="none" w:sz="0" w:space="0" w:color="auto"/>
      </w:divBdr>
    </w:div>
    <w:div w:id="2132169350">
      <w:bodyDiv w:val="1"/>
      <w:marLeft w:val="0"/>
      <w:marRight w:val="0"/>
      <w:marTop w:val="0"/>
      <w:marBottom w:val="0"/>
      <w:divBdr>
        <w:top w:val="none" w:sz="0" w:space="0" w:color="auto"/>
        <w:left w:val="none" w:sz="0" w:space="0" w:color="auto"/>
        <w:bottom w:val="none" w:sz="0" w:space="0" w:color="auto"/>
        <w:right w:val="none" w:sz="0" w:space="0" w:color="auto"/>
      </w:divBdr>
    </w:div>
    <w:div w:id="2133354412">
      <w:bodyDiv w:val="1"/>
      <w:marLeft w:val="0"/>
      <w:marRight w:val="0"/>
      <w:marTop w:val="0"/>
      <w:marBottom w:val="0"/>
      <w:divBdr>
        <w:top w:val="none" w:sz="0" w:space="0" w:color="auto"/>
        <w:left w:val="none" w:sz="0" w:space="0" w:color="auto"/>
        <w:bottom w:val="none" w:sz="0" w:space="0" w:color="auto"/>
        <w:right w:val="none" w:sz="0" w:space="0" w:color="auto"/>
      </w:divBdr>
    </w:div>
    <w:div w:id="2137485339">
      <w:bodyDiv w:val="1"/>
      <w:marLeft w:val="0"/>
      <w:marRight w:val="0"/>
      <w:marTop w:val="0"/>
      <w:marBottom w:val="0"/>
      <w:divBdr>
        <w:top w:val="none" w:sz="0" w:space="0" w:color="auto"/>
        <w:left w:val="none" w:sz="0" w:space="0" w:color="auto"/>
        <w:bottom w:val="none" w:sz="0" w:space="0" w:color="auto"/>
        <w:right w:val="none" w:sz="0" w:space="0" w:color="auto"/>
      </w:divBdr>
    </w:div>
    <w:div w:id="2137792234">
      <w:bodyDiv w:val="1"/>
      <w:marLeft w:val="0"/>
      <w:marRight w:val="0"/>
      <w:marTop w:val="0"/>
      <w:marBottom w:val="0"/>
      <w:divBdr>
        <w:top w:val="none" w:sz="0" w:space="0" w:color="auto"/>
        <w:left w:val="none" w:sz="0" w:space="0" w:color="auto"/>
        <w:bottom w:val="none" w:sz="0" w:space="0" w:color="auto"/>
        <w:right w:val="none" w:sz="0" w:space="0" w:color="auto"/>
      </w:divBdr>
    </w:div>
    <w:div w:id="2138405303">
      <w:bodyDiv w:val="1"/>
      <w:marLeft w:val="0"/>
      <w:marRight w:val="0"/>
      <w:marTop w:val="0"/>
      <w:marBottom w:val="0"/>
      <w:divBdr>
        <w:top w:val="none" w:sz="0" w:space="0" w:color="auto"/>
        <w:left w:val="none" w:sz="0" w:space="0" w:color="auto"/>
        <w:bottom w:val="none" w:sz="0" w:space="0" w:color="auto"/>
        <w:right w:val="none" w:sz="0" w:space="0" w:color="auto"/>
      </w:divBdr>
    </w:div>
    <w:div w:id="2138837701">
      <w:bodyDiv w:val="1"/>
      <w:marLeft w:val="0"/>
      <w:marRight w:val="0"/>
      <w:marTop w:val="0"/>
      <w:marBottom w:val="0"/>
      <w:divBdr>
        <w:top w:val="none" w:sz="0" w:space="0" w:color="auto"/>
        <w:left w:val="none" w:sz="0" w:space="0" w:color="auto"/>
        <w:bottom w:val="none" w:sz="0" w:space="0" w:color="auto"/>
        <w:right w:val="none" w:sz="0" w:space="0" w:color="auto"/>
      </w:divBdr>
    </w:div>
    <w:div w:id="2139377915">
      <w:bodyDiv w:val="1"/>
      <w:marLeft w:val="0"/>
      <w:marRight w:val="0"/>
      <w:marTop w:val="0"/>
      <w:marBottom w:val="0"/>
      <w:divBdr>
        <w:top w:val="none" w:sz="0" w:space="0" w:color="auto"/>
        <w:left w:val="none" w:sz="0" w:space="0" w:color="auto"/>
        <w:bottom w:val="none" w:sz="0" w:space="0" w:color="auto"/>
        <w:right w:val="none" w:sz="0" w:space="0" w:color="auto"/>
      </w:divBdr>
    </w:div>
    <w:div w:id="2143496709">
      <w:bodyDiv w:val="1"/>
      <w:marLeft w:val="0"/>
      <w:marRight w:val="0"/>
      <w:marTop w:val="0"/>
      <w:marBottom w:val="0"/>
      <w:divBdr>
        <w:top w:val="none" w:sz="0" w:space="0" w:color="auto"/>
        <w:left w:val="none" w:sz="0" w:space="0" w:color="auto"/>
        <w:bottom w:val="none" w:sz="0" w:space="0" w:color="auto"/>
        <w:right w:val="none" w:sz="0" w:space="0" w:color="auto"/>
      </w:divBdr>
    </w:div>
    <w:div w:id="2144156499">
      <w:bodyDiv w:val="1"/>
      <w:marLeft w:val="0"/>
      <w:marRight w:val="0"/>
      <w:marTop w:val="0"/>
      <w:marBottom w:val="0"/>
      <w:divBdr>
        <w:top w:val="none" w:sz="0" w:space="0" w:color="auto"/>
        <w:left w:val="none" w:sz="0" w:space="0" w:color="auto"/>
        <w:bottom w:val="none" w:sz="0" w:space="0" w:color="auto"/>
        <w:right w:val="none" w:sz="0" w:space="0" w:color="auto"/>
      </w:divBdr>
    </w:div>
    <w:div w:id="2144347630">
      <w:bodyDiv w:val="1"/>
      <w:marLeft w:val="0"/>
      <w:marRight w:val="0"/>
      <w:marTop w:val="0"/>
      <w:marBottom w:val="0"/>
      <w:divBdr>
        <w:top w:val="none" w:sz="0" w:space="0" w:color="auto"/>
        <w:left w:val="none" w:sz="0" w:space="0" w:color="auto"/>
        <w:bottom w:val="none" w:sz="0" w:space="0" w:color="auto"/>
        <w:right w:val="none" w:sz="0" w:space="0" w:color="auto"/>
      </w:divBdr>
    </w:div>
    <w:div w:id="2145613539">
      <w:bodyDiv w:val="1"/>
      <w:marLeft w:val="0"/>
      <w:marRight w:val="0"/>
      <w:marTop w:val="0"/>
      <w:marBottom w:val="0"/>
      <w:divBdr>
        <w:top w:val="none" w:sz="0" w:space="0" w:color="auto"/>
        <w:left w:val="none" w:sz="0" w:space="0" w:color="auto"/>
        <w:bottom w:val="none" w:sz="0" w:space="0" w:color="auto"/>
        <w:right w:val="none" w:sz="0" w:space="0" w:color="auto"/>
      </w:divBdr>
    </w:div>
    <w:div w:id="2146458741">
      <w:bodyDiv w:val="1"/>
      <w:marLeft w:val="0"/>
      <w:marRight w:val="0"/>
      <w:marTop w:val="0"/>
      <w:marBottom w:val="0"/>
      <w:divBdr>
        <w:top w:val="none" w:sz="0" w:space="0" w:color="auto"/>
        <w:left w:val="none" w:sz="0" w:space="0" w:color="auto"/>
        <w:bottom w:val="none" w:sz="0" w:space="0" w:color="auto"/>
        <w:right w:val="none" w:sz="0" w:space="0" w:color="auto"/>
      </w:divBdr>
      <w:divsChild>
        <w:div w:id="21384458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v.otpuschennikova@rpharm.ru" TargetMode="External"/><Relationship Id="rId13" Type="http://schemas.openxmlformats.org/officeDocument/2006/relationships/chart" Target="charts/chart1.xml"/><Relationship Id="rId18" Type="http://schemas.openxmlformats.org/officeDocument/2006/relationships/image" Target="media/image4.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4.xml"/><Relationship Id="rId25"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oleObject" Target="embeddings/oleObject1.bin"/><Relationship Id="rId28"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 Id="rId22" Type="http://schemas.openxmlformats.org/officeDocument/2006/relationships/image" Target="media/image8.png"/><Relationship Id="rId27" Type="http://schemas.openxmlformats.org/officeDocument/2006/relationships/footer" Target="footer2.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wmf"/></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1.wmf"/></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57;&#1072;&#1083;&#1100;&#1085;&#1080;&#1082;&#1086;&#1074;&#1072;\&#1051;&#1080;&#1085;&#1072;&#1075;&#1083;&#1080;&#1087;&#1090;&#1080;&#1085;\&#1058;&#1088;&#1072;&#1078;&#1077;&#1085;&#1090;&#1072;%20-%20&#1051;&#1080;&#1085;&#1086;&#1075;&#1083;&#1080;&#1087;&#1090;&#1080;&#1085;%20&#1058;&#1057;&#1050;&#105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57;&#1072;&#1083;&#1100;&#1085;&#1080;&#1082;&#1086;&#1074;&#1072;\&#1051;&#1080;&#1085;&#1072;&#1075;&#1083;&#1080;&#1087;&#1090;&#1080;&#1085;\&#1058;&#1088;&#1072;&#1078;&#1077;&#1085;&#1090;&#1072;%20-%20&#1051;&#1080;&#1085;&#1086;&#1075;&#1083;&#1080;&#1087;&#1090;&#1080;&#1085;%20&#1058;&#1057;&#1050;&#105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57;&#1072;&#1083;&#1100;&#1085;&#1080;&#1082;&#1086;&#1074;&#1072;\&#1051;&#1080;&#1085;&#1072;&#1075;&#1083;&#1080;&#1087;&#1090;&#1080;&#1085;\&#1058;&#1088;&#1072;&#1078;&#1077;&#1085;&#1090;&#1072;%20-%20&#1051;&#1080;&#1085;&#1086;&#1075;&#1083;&#1080;&#1087;&#1090;&#1080;&#1085;%20&#1058;&#1057;&#1050;&#1056;.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79450164883233"/>
          <c:y val="4.8490191756667404E-2"/>
          <c:w val="0.80308584023150953"/>
          <c:h val="0.72110876149647196"/>
        </c:manualLayout>
      </c:layout>
      <c:scatterChart>
        <c:scatterStyle val="smoothMarker"/>
        <c:varyColors val="0"/>
        <c:ser>
          <c:idx val="0"/>
          <c:order val="0"/>
          <c:tx>
            <c:strRef>
              <c:f>'Линаглиптин 0,1 М HCl'!$C$23</c:f>
              <c:strCache>
                <c:ptCount val="1"/>
                <c:pt idx="0">
                  <c:v>ЛИНАГЛИПТИН,тппо, 5 мг, c. 10423</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Линаглиптин 0,1 М HCl'!$B$24:$B$29</c:f>
              <c:numCache>
                <c:formatCode>General</c:formatCode>
                <c:ptCount val="6"/>
                <c:pt idx="0">
                  <c:v>0</c:v>
                </c:pt>
                <c:pt idx="1">
                  <c:v>10</c:v>
                </c:pt>
                <c:pt idx="2">
                  <c:v>15</c:v>
                </c:pt>
                <c:pt idx="3">
                  <c:v>20</c:v>
                </c:pt>
                <c:pt idx="4">
                  <c:v>30</c:v>
                </c:pt>
                <c:pt idx="5">
                  <c:v>45</c:v>
                </c:pt>
              </c:numCache>
            </c:numRef>
          </c:xVal>
          <c:yVal>
            <c:numRef>
              <c:f>'Линаглиптин 0,1 М HCl'!$C$24:$C$29</c:f>
              <c:numCache>
                <c:formatCode>0.0</c:formatCode>
                <c:ptCount val="6"/>
                <c:pt idx="0" formatCode="General">
                  <c:v>0</c:v>
                </c:pt>
                <c:pt idx="1">
                  <c:v>74.985680287337118</c:v>
                </c:pt>
                <c:pt idx="2">
                  <c:v>96.986121675761936</c:v>
                </c:pt>
                <c:pt idx="3">
                  <c:v>97.513208003860868</c:v>
                </c:pt>
                <c:pt idx="4">
                  <c:v>97.800046907970454</c:v>
                </c:pt>
                <c:pt idx="5">
                  <c:v>98.182230956676676</c:v>
                </c:pt>
              </c:numCache>
            </c:numRef>
          </c:yVal>
          <c:smooth val="1"/>
          <c:extLst>
            <c:ext xmlns:c16="http://schemas.microsoft.com/office/drawing/2014/chart" uri="{C3380CC4-5D6E-409C-BE32-E72D297353CC}">
              <c16:uniqueId val="{00000000-5A4E-4419-A22A-06D9EC89C84C}"/>
            </c:ext>
          </c:extLst>
        </c:ser>
        <c:ser>
          <c:idx val="1"/>
          <c:order val="1"/>
          <c:tx>
            <c:strRef>
              <c:f>'Линаглиптин 0,1 М HCl'!$D$23</c:f>
              <c:strCache>
                <c:ptCount val="1"/>
                <c:pt idx="0">
                  <c:v>Тражента, тппо, 5 мг, c. AB5207A</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Линаглиптин 0,1 М HCl'!$B$24:$B$29</c:f>
              <c:numCache>
                <c:formatCode>General</c:formatCode>
                <c:ptCount val="6"/>
                <c:pt idx="0">
                  <c:v>0</c:v>
                </c:pt>
                <c:pt idx="1">
                  <c:v>10</c:v>
                </c:pt>
                <c:pt idx="2">
                  <c:v>15</c:v>
                </c:pt>
                <c:pt idx="3">
                  <c:v>20</c:v>
                </c:pt>
                <c:pt idx="4">
                  <c:v>30</c:v>
                </c:pt>
                <c:pt idx="5">
                  <c:v>45</c:v>
                </c:pt>
              </c:numCache>
            </c:numRef>
          </c:xVal>
          <c:yVal>
            <c:numRef>
              <c:f>'Линаглиптин 0,1 М HCl'!$D$24:$D$29</c:f>
              <c:numCache>
                <c:formatCode>0.0</c:formatCode>
                <c:ptCount val="6"/>
                <c:pt idx="0" formatCode="General">
                  <c:v>0</c:v>
                </c:pt>
                <c:pt idx="1">
                  <c:v>73.521796558636822</c:v>
                </c:pt>
                <c:pt idx="2">
                  <c:v>100.58284676318816</c:v>
                </c:pt>
                <c:pt idx="3">
                  <c:v>100.82806198537325</c:v>
                </c:pt>
                <c:pt idx="4">
                  <c:v>101.0453517147418</c:v>
                </c:pt>
                <c:pt idx="5">
                  <c:v>101.3986108319412</c:v>
                </c:pt>
              </c:numCache>
            </c:numRef>
          </c:yVal>
          <c:smooth val="1"/>
          <c:extLst>
            <c:ext xmlns:c16="http://schemas.microsoft.com/office/drawing/2014/chart" uri="{C3380CC4-5D6E-409C-BE32-E72D297353CC}">
              <c16:uniqueId val="{00000001-5A4E-4419-A22A-06D9EC89C84C}"/>
            </c:ext>
          </c:extLst>
        </c:ser>
        <c:dLbls>
          <c:showLegendKey val="0"/>
          <c:showVal val="0"/>
          <c:showCatName val="0"/>
          <c:showSerName val="0"/>
          <c:showPercent val="0"/>
          <c:showBubbleSize val="0"/>
        </c:dLbls>
        <c:axId val="509460160"/>
        <c:axId val="509461336"/>
      </c:scatterChart>
      <c:valAx>
        <c:axId val="5094601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509461336"/>
        <c:crosses val="autoZero"/>
        <c:crossBetween val="midCat"/>
      </c:valAx>
      <c:valAx>
        <c:axId val="509461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a:t>Количество высвободившегося линаглиптина,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509460160"/>
        <c:crosses val="autoZero"/>
        <c:crossBetween val="midCat"/>
      </c:valAx>
      <c:spPr>
        <a:noFill/>
        <a:ln>
          <a:noFill/>
        </a:ln>
        <a:effectLst/>
      </c:spPr>
    </c:plotArea>
    <c:legend>
      <c:legendPos val="b"/>
      <c:layout>
        <c:manualLayout>
          <c:xMode val="edge"/>
          <c:yMode val="edge"/>
          <c:x val="0.39998065145702949"/>
          <c:y val="0.28205706708966866"/>
          <c:w val="0.54191887071808331"/>
          <c:h val="0.2127928096980544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75988067792517"/>
          <c:y val="4.4715447154471545E-2"/>
          <c:w val="0.78678064379240908"/>
          <c:h val="0.76162466178214205"/>
        </c:manualLayout>
      </c:layout>
      <c:scatterChart>
        <c:scatterStyle val="smoothMarker"/>
        <c:varyColors val="0"/>
        <c:ser>
          <c:idx val="0"/>
          <c:order val="0"/>
          <c:tx>
            <c:strRef>
              <c:f>'Линаглиптин рН 4,5'!$C$26</c:f>
              <c:strCache>
                <c:ptCount val="1"/>
                <c:pt idx="0">
                  <c:v>ЛИНАГЛИПТИН, тппо, 5 мг, с 10423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Линаглиптин рН 4,5'!$B$27:$B$32</c:f>
              <c:numCache>
                <c:formatCode>General</c:formatCode>
                <c:ptCount val="6"/>
                <c:pt idx="0">
                  <c:v>0</c:v>
                </c:pt>
                <c:pt idx="1">
                  <c:v>10</c:v>
                </c:pt>
                <c:pt idx="2">
                  <c:v>15</c:v>
                </c:pt>
                <c:pt idx="3">
                  <c:v>20</c:v>
                </c:pt>
                <c:pt idx="4">
                  <c:v>30</c:v>
                </c:pt>
                <c:pt idx="5">
                  <c:v>45</c:v>
                </c:pt>
              </c:numCache>
            </c:numRef>
          </c:xVal>
          <c:yVal>
            <c:numRef>
              <c:f>'Линаглиптин рН 4,5'!$C$27:$C$32</c:f>
              <c:numCache>
                <c:formatCode>0.0</c:formatCode>
                <c:ptCount val="6"/>
                <c:pt idx="0" formatCode="General">
                  <c:v>0</c:v>
                </c:pt>
                <c:pt idx="1">
                  <c:v>81.883434474338273</c:v>
                </c:pt>
                <c:pt idx="2">
                  <c:v>96.302553261529951</c:v>
                </c:pt>
                <c:pt idx="3">
                  <c:v>98.828055869416673</c:v>
                </c:pt>
                <c:pt idx="4">
                  <c:v>99.062229296356023</c:v>
                </c:pt>
                <c:pt idx="5">
                  <c:v>99.288415353130105</c:v>
                </c:pt>
              </c:numCache>
            </c:numRef>
          </c:yVal>
          <c:smooth val="1"/>
          <c:extLst>
            <c:ext xmlns:c16="http://schemas.microsoft.com/office/drawing/2014/chart" uri="{C3380CC4-5D6E-409C-BE32-E72D297353CC}">
              <c16:uniqueId val="{00000000-C886-49B9-8E23-14404BE625DE}"/>
            </c:ext>
          </c:extLst>
        </c:ser>
        <c:ser>
          <c:idx val="1"/>
          <c:order val="1"/>
          <c:tx>
            <c:strRef>
              <c:f>'Линаглиптин рН 4,5'!$D$26</c:f>
              <c:strCache>
                <c:ptCount val="1"/>
                <c:pt idx="0">
                  <c:v>Тражента, тппо, 5 мг, с. АВ5207А</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Линаглиптин рН 4,5'!$B$27:$B$32</c:f>
              <c:numCache>
                <c:formatCode>General</c:formatCode>
                <c:ptCount val="6"/>
                <c:pt idx="0">
                  <c:v>0</c:v>
                </c:pt>
                <c:pt idx="1">
                  <c:v>10</c:v>
                </c:pt>
                <c:pt idx="2">
                  <c:v>15</c:v>
                </c:pt>
                <c:pt idx="3">
                  <c:v>20</c:v>
                </c:pt>
                <c:pt idx="4">
                  <c:v>30</c:v>
                </c:pt>
                <c:pt idx="5">
                  <c:v>45</c:v>
                </c:pt>
              </c:numCache>
            </c:numRef>
          </c:xVal>
          <c:yVal>
            <c:numRef>
              <c:f>'Линаглиптин рН 4,5'!$D$27:$D$32</c:f>
              <c:numCache>
                <c:formatCode>0.0</c:formatCode>
                <c:ptCount val="6"/>
                <c:pt idx="0" formatCode="General">
                  <c:v>0</c:v>
                </c:pt>
                <c:pt idx="1">
                  <c:v>90.282372877512728</c:v>
                </c:pt>
                <c:pt idx="2">
                  <c:v>98.727163849474536</c:v>
                </c:pt>
                <c:pt idx="3">
                  <c:v>99.559246793703366</c:v>
                </c:pt>
                <c:pt idx="4">
                  <c:v>100.67092605764616</c:v>
                </c:pt>
                <c:pt idx="5">
                  <c:v>100.61964882919807</c:v>
                </c:pt>
              </c:numCache>
            </c:numRef>
          </c:yVal>
          <c:smooth val="1"/>
          <c:extLst>
            <c:ext xmlns:c16="http://schemas.microsoft.com/office/drawing/2014/chart" uri="{C3380CC4-5D6E-409C-BE32-E72D297353CC}">
              <c16:uniqueId val="{00000001-C886-49B9-8E23-14404BE625DE}"/>
            </c:ext>
          </c:extLst>
        </c:ser>
        <c:dLbls>
          <c:showLegendKey val="0"/>
          <c:showVal val="0"/>
          <c:showCatName val="0"/>
          <c:showSerName val="0"/>
          <c:showPercent val="0"/>
          <c:showBubbleSize val="0"/>
        </c:dLbls>
        <c:axId val="414497872"/>
        <c:axId val="414499048"/>
      </c:scatterChart>
      <c:valAx>
        <c:axId val="4144978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414499048"/>
        <c:crosses val="autoZero"/>
        <c:crossBetween val="midCat"/>
      </c:valAx>
      <c:valAx>
        <c:axId val="414499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a:t>Количество высвободившегося линаглиптина,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414497872"/>
        <c:crosses val="autoZero"/>
        <c:crossBetween val="midCat"/>
      </c:valAx>
      <c:spPr>
        <a:noFill/>
        <a:ln>
          <a:noFill/>
        </a:ln>
        <a:effectLst/>
      </c:spPr>
    </c:plotArea>
    <c:legend>
      <c:legendPos val="b"/>
      <c:layout>
        <c:manualLayout>
          <c:xMode val="edge"/>
          <c:yMode val="edge"/>
          <c:x val="0.40265883262621782"/>
          <c:y val="0.3094906337045043"/>
          <c:w val="0.58415557295745246"/>
          <c:h val="0.1685132291871776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96319214765817"/>
          <c:y val="4.7337558414954226E-2"/>
          <c:w val="0.79876240264589782"/>
          <c:h val="0.77430030087702451"/>
        </c:manualLayout>
      </c:layout>
      <c:scatterChart>
        <c:scatterStyle val="smoothMarker"/>
        <c:varyColors val="0"/>
        <c:ser>
          <c:idx val="0"/>
          <c:order val="0"/>
          <c:tx>
            <c:strRef>
              <c:f>'Линаглиптин рН 6,8'!$C$27</c:f>
              <c:strCache>
                <c:ptCount val="1"/>
                <c:pt idx="0">
                  <c:v>ЛИНАГЛИПТИН, тппо, 5 мг, с. 10423 </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Линаглиптин рН 6,8'!$B$28:$B$33</c:f>
              <c:numCache>
                <c:formatCode>General</c:formatCode>
                <c:ptCount val="6"/>
                <c:pt idx="0">
                  <c:v>0</c:v>
                </c:pt>
                <c:pt idx="1">
                  <c:v>10</c:v>
                </c:pt>
                <c:pt idx="2">
                  <c:v>15</c:v>
                </c:pt>
                <c:pt idx="3">
                  <c:v>20</c:v>
                </c:pt>
                <c:pt idx="4">
                  <c:v>30</c:v>
                </c:pt>
                <c:pt idx="5">
                  <c:v>45</c:v>
                </c:pt>
              </c:numCache>
            </c:numRef>
          </c:xVal>
          <c:yVal>
            <c:numRef>
              <c:f>'Линаглиптин рН 6,8'!$C$28:$C$33</c:f>
              <c:numCache>
                <c:formatCode>0.0</c:formatCode>
                <c:ptCount val="6"/>
                <c:pt idx="0" formatCode="General">
                  <c:v>0</c:v>
                </c:pt>
                <c:pt idx="1">
                  <c:v>92.920240418937354</c:v>
                </c:pt>
                <c:pt idx="2">
                  <c:v>100.22678963585351</c:v>
                </c:pt>
                <c:pt idx="3">
                  <c:v>101.78204656439031</c:v>
                </c:pt>
                <c:pt idx="4">
                  <c:v>101.98837237475207</c:v>
                </c:pt>
                <c:pt idx="5">
                  <c:v>102.57342044167632</c:v>
                </c:pt>
              </c:numCache>
            </c:numRef>
          </c:yVal>
          <c:smooth val="1"/>
          <c:extLst>
            <c:ext xmlns:c16="http://schemas.microsoft.com/office/drawing/2014/chart" uri="{C3380CC4-5D6E-409C-BE32-E72D297353CC}">
              <c16:uniqueId val="{00000000-D21D-4D5F-86E5-5212E2FA2069}"/>
            </c:ext>
          </c:extLst>
        </c:ser>
        <c:ser>
          <c:idx val="1"/>
          <c:order val="1"/>
          <c:tx>
            <c:strRef>
              <c:f>'Линаглиптин рН 6,8'!$D$27</c:f>
              <c:strCache>
                <c:ptCount val="1"/>
                <c:pt idx="0">
                  <c:v>Тражента, тппо, 5 мг, с. АВ5207А</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Линаглиптин рН 6,8'!$B$28:$B$33</c:f>
              <c:numCache>
                <c:formatCode>General</c:formatCode>
                <c:ptCount val="6"/>
                <c:pt idx="0">
                  <c:v>0</c:v>
                </c:pt>
                <c:pt idx="1">
                  <c:v>10</c:v>
                </c:pt>
                <c:pt idx="2">
                  <c:v>15</c:v>
                </c:pt>
                <c:pt idx="3">
                  <c:v>20</c:v>
                </c:pt>
                <c:pt idx="4">
                  <c:v>30</c:v>
                </c:pt>
                <c:pt idx="5">
                  <c:v>45</c:v>
                </c:pt>
              </c:numCache>
            </c:numRef>
          </c:xVal>
          <c:yVal>
            <c:numRef>
              <c:f>'Линаглиптин рН 6,8'!$D$28:$D$33</c:f>
              <c:numCache>
                <c:formatCode>0.0</c:formatCode>
                <c:ptCount val="6"/>
                <c:pt idx="0" formatCode="General">
                  <c:v>0</c:v>
                </c:pt>
                <c:pt idx="1">
                  <c:v>99.739869697548372</c:v>
                </c:pt>
                <c:pt idx="2">
                  <c:v>101.04910287292329</c:v>
                </c:pt>
                <c:pt idx="3">
                  <c:v>101.50567819557263</c:v>
                </c:pt>
                <c:pt idx="4">
                  <c:v>101.58188608722475</c:v>
                </c:pt>
                <c:pt idx="5">
                  <c:v>101.74180014395461</c:v>
                </c:pt>
              </c:numCache>
            </c:numRef>
          </c:yVal>
          <c:smooth val="1"/>
          <c:extLst>
            <c:ext xmlns:c16="http://schemas.microsoft.com/office/drawing/2014/chart" uri="{C3380CC4-5D6E-409C-BE32-E72D297353CC}">
              <c16:uniqueId val="{00000001-D21D-4D5F-86E5-5212E2FA2069}"/>
            </c:ext>
          </c:extLst>
        </c:ser>
        <c:dLbls>
          <c:showLegendKey val="0"/>
          <c:showVal val="0"/>
          <c:showCatName val="0"/>
          <c:showSerName val="0"/>
          <c:showPercent val="0"/>
          <c:showBubbleSize val="0"/>
        </c:dLbls>
        <c:axId val="496141728"/>
        <c:axId val="496144080"/>
      </c:scatterChart>
      <c:valAx>
        <c:axId val="4961417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496144080"/>
        <c:crosses val="autoZero"/>
        <c:crossBetween val="midCat"/>
      </c:valAx>
      <c:valAx>
        <c:axId val="496144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ru-RU"/>
                  <a:t>Количество высвободившегося линаглиптина, %</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496141728"/>
        <c:crosses val="autoZero"/>
        <c:crossBetween val="midCat"/>
      </c:valAx>
      <c:spPr>
        <a:noFill/>
        <a:ln>
          <a:noFill/>
        </a:ln>
        <a:effectLst/>
      </c:spPr>
    </c:plotArea>
    <c:legend>
      <c:legendPos val="b"/>
      <c:layout>
        <c:manualLayout>
          <c:xMode val="edge"/>
          <c:yMode val="edge"/>
          <c:x val="0.37006832323704131"/>
          <c:y val="0.26358907880417393"/>
          <c:w val="0.60340330871635828"/>
          <c:h val="0.1398638587087790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in13</b:Tag>
    <b:SourceType>JournalArticle</b:SourceType>
    <b:Guid>{80E312A2-6724-4F27-A510-8CBC896461DC}</b:Guid>
    <b:Title>The ambiguous base-pairing and high substrate efficiency of T-705 (Favipiravir) Ribofuranosyl 5’-triphosphate towards influenza A virus polymerase </b:Title>
    <b:Year>2013</b:Year>
    <b:Author>
      <b:Author>
        <b:NameList>
          <b:Person>
            <b:Last>Jin</b:Last>
            <b:First>Z.,</b:First>
            <b:Middle>Smith, L.K., Rajwanshi, V.K., Kim, B., Deval, J.</b:Middle>
          </b:Person>
        </b:NameList>
      </b:Author>
    </b:Author>
    <b:JournalName> PLoS One 8 e68347</b:JournalName>
    <b:Pages>https://doi.org/10.1371/journal.pone.0068347</b:Pages>
    <b:RefOrder>16</b:RefOrder>
  </b:Source>
  <b:Source>
    <b:Tag>Fur05</b:Tag>
    <b:SourceType>JournalArticle</b:SourceType>
    <b:Guid>{2DE74C4A-2098-474F-A9AB-8A2BD915A7BA}</b:Guid>
    <b:Author>
      <b:Author>
        <b:NameList>
          <b:Person>
            <b:Last>Furuta</b:Last>
            <b:First>Y.,</b:First>
            <b:Middle>Takahashi, K., Kuno-Maekawa, M., Sangawa, H., Uehara, S., Kozaki, K., Nomura, N.,Furuta, Y., Takahashi, K., Kuno-Maekawa, M., Sangawa, H., Uehara, S., Kozaki, K., Nomura, N., Egawa, H., Shiraki, K.,</b:Middle>
          </b:Person>
        </b:NameList>
      </b:Author>
    </b:Author>
    <b:Title>Mechanism of action of T-705 against influenza virus</b:Title>
    <b:JournalName>Antimicrob. Agents Chemother. 49, </b:JournalName>
    <b:Year> 2005. </b:Year>
    <b:Pages>981–6. https://doi.org/10.1128/AAC.49.3.981-986.2005</b:Pages>
    <b:RefOrder>17</b:RefOrder>
  </b:Source>
  <b:Source>
    <b:Tag>San13</b:Tag>
    <b:SourceType>JournalArticle</b:SourceType>
    <b:Guid>{5F3AFF4F-EDD8-47BA-9502-E9329D705C57}</b:Guid>
    <b:Author>
      <b:Author>
        <b:NameList>
          <b:Person>
            <b:Last>Sangawa H</b:Last>
            <b:First>Komeno</b:First>
            <b:Middle>T, Nishikawa H, Yoshida A, Takahashi K, Nomura N, Furuta Y.</b:Middle>
          </b:Person>
        </b:NameList>
      </b:Author>
    </b:Author>
    <b:Title> Mechanism of action of T-705 ribosyl triphosphate against influenza virus RNA polymerase. </b:Title>
    <b:JournalName>Antimicrob Agents Chemother 57:</b:JournalName>
    <b:Year>2013.</b:Year>
    <b:Pages>5202–5208. https://doi.org/10.1128/AAC.00649-13)</b:Pages>
    <b:RefOrder>18</b:RefOrder>
  </b:Source>
  <b:Source>
    <b:Tag>Ari14</b:Tag>
    <b:SourceType>JournalArticle</b:SourceType>
    <b:Guid>{805552E6-F500-47E1-804D-91B37E7BD02A}</b:Guid>
    <b:Author>
      <b:Author>
        <b:NameList>
          <b:Person>
            <b:Last>Arias A</b:Last>
            <b:First>Thorne</b:First>
            <b:Middle>L, Goodfellow I.</b:Middle>
          </b:Person>
        </b:NameList>
      </b:Author>
    </b:Author>
    <b:Title>Favipiravir elicits antiviral mutagenesis during virus replication in vivo</b:Title>
    <b:JournalName>eLife </b:JournalName>
    <b:Year>2014</b:Year>
    <b:Pages>3:e03679. https://doi.org/10.7554/eLife.03679</b:Pages>
    <b:RefOrder>19</b:RefOrder>
  </b:Source>
  <b:Source>
    <b:Tag>Bar13</b:Tag>
    <b:SourceType>JournalArticle</b:SourceType>
    <b:Guid>{8DFCC2D9-14C1-4B14-BEBE-1F9F44E8D1AA}</b:Guid>
    <b:Author>
      <b:Author>
        <b:NameList>
          <b:Person>
            <b:Last>Baranovich T</b:Last>
            <b:First>Wong</b:First>
            <b:Middle>S-S, Armstrong J, Marjuki H, Webby RJ, Webster RG, Govorkova EA.</b:Middle>
          </b:Person>
        </b:NameList>
      </b:Author>
    </b:Author>
    <b:Title> T-705 (favipiravir) induces lethal mutagenesis in influenza A H1N1 viruses in vitro.</b:Title>
    <b:JournalName> J Virol 87:</b:JournalName>
    <b:Year>2013.</b:Year>
    <b:Pages>3741–3751. https://doi.org/10.1128/JVI.02346-12</b:Pages>
    <b:RefOrder>20</b:RefOrder>
  </b:Source>
  <b:Source>
    <b:Tag>3Wa20</b:Tag>
    <b:SourceType>JournalArticle</b:SourceType>
    <b:Guid>{77E4486B-9A72-4AE5-930A-4AF37A3BD515}</b:Guid>
    <b:Author>
      <b:Author>
        <b:NameList>
          <b:Person>
            <b:Last>Wang</b:Last>
            <b:First>M.</b:First>
            <b:Middle>et al.</b:Middle>
          </b:Person>
        </b:NameList>
      </b:Author>
    </b:Author>
    <b:Title>Remdesivir  and  chloroquine  effectively  inhibit  the  recently  emerged  novel  coronavirus (2019-nCoV) in vitro</b:Title>
    <b:JournalName>Cell Res. 3</b:JournalName>
    <b:Year>2020</b:Year>
    <b:Pages>269-271</b:Pages>
    <b:RefOrder>13</b:RefOrder>
  </b:Source>
  <b:Source>
    <b:Tag>Cho20</b:Tag>
    <b:SourceType>JournalArticle</b:SourceType>
    <b:Guid>{BC92BE65-9027-4825-9167-C0B4909F38A7}</b:Guid>
    <b:Author>
      <b:Author>
        <b:NameList>
          <b:Person>
            <b:Last>Choy</b:Last>
            <b:First>K.T.</b:First>
            <b:Middle>et al.</b:Middle>
          </b:Person>
        </b:NameList>
      </b:Author>
    </b:Author>
    <b:Title>Remdesivir, lopinavir, emetine, and homoharringtonine inhibit SARS-CoV-2 replication in vitro</b:Title>
    <b:JournalName> Antiviral. Res . 3</b:JournalName>
    <b:Year>2020</b:Year>
    <b:Pages>178:104786</b:Pages>
    <b:RefOrder>15</b:RefOrder>
  </b:Source>
  <b:Source>
    <b:Tag>htt</b:Tag>
    <b:SourceType>JournalArticle</b:SourceType>
    <b:Guid>{B46C63C8-B5E4-4D5B-9E18-1765B9BAB921}</b:Guid>
    <b:Author>
      <b:Author>
        <b:NameList>
          <b:Person>
            <b:Last>росинфостат</b:Last>
          </b:Person>
        </b:NameList>
      </b:Author>
    </b:Author>
    <b:Pages>https://rosinfostat.ru/smertnost-ot-grippa/#i-8</b:Pages>
    <b:RefOrder>7</b:RefOrder>
  </b:Source>
  <b:Source>
    <b:Tag>FZh20</b:Tag>
    <b:SourceType>JournalArticle</b:SourceType>
    <b:Guid>{B8C8E221-940D-4C12-847E-F5C69E63F586}</b:Guid>
    <b:Author>
      <b:Author>
        <b:NameList>
          <b:Person>
            <b:Last>F. Zhou</b:Last>
            <b:First>T.</b:First>
            <b:Middle>Yu, R. Du, G. Fan, Y. Liu, Z. Liu, et al.</b:Middle>
          </b:Person>
        </b:NameList>
      </b:Author>
    </b:Author>
    <b:Title>Clinical course and risk factors for mortality of adult inpatients with COVID-19 in Wuhan, China: a retrospective cohort study</b:Title>
    <b:JournalName>Lancet </b:JournalName>
    <b:Year>2020</b:Year>
    <b:Pages>10.1016/S0140-6736(20)30566-3 </b:Pages>
    <b:RefOrder>4</b:RefOrder>
  </b:Source>
  <b:Source>
    <b:Tag>ZJC20</b:Tag>
    <b:SourceType>JournalArticle</b:SourceType>
    <b:Guid>{45576DA7-A022-4A02-B615-E5980EDC6C3D}</b:Guid>
    <b:Author>
      <b:Author>
        <b:NameList>
          <b:Person>
            <b:Last>Z.J. Cheng</b:Last>
            <b:First>J.</b:First>
            <b:Middle>Shan</b:Middle>
          </b:Person>
        </b:NameList>
      </b:Author>
    </b:Author>
    <b:Title>2019 Novel coronavirus: where we are and what we know</b:Title>
    <b:JournalName>infection </b:JournalName>
    <b:Year>2020</b:Year>
    <b:RefOrder>5</b:RefOrder>
  </b:Source>
  <b:Source>
    <b:Tag>JLi20</b:Tag>
    <b:SourceType>JournalArticle</b:SourceType>
    <b:Guid>{21B3B2AC-E4BB-458C-AB42-F3EE3EAE531D}</b:Guid>
    <b:Author>
      <b:Author>
        <b:NameList>
          <b:Person>
            <b:Last>J. Liu</b:Last>
            <b:First>Y.</b:First>
            <b:Middle>Liu, P. Xiang, L. Pu, H. Xiong, C. Li, et al.</b:Middle>
          </b:Person>
        </b:NameList>
      </b:Author>
    </b:Author>
    <b:Title>Neutrophil-to-lymphocyte ratio predicts severe illness patients with 2019 novel coronavirus in the early stage</b:Title>
    <b:Year>2020</b:Year>
    <b:Pages>10.1101/2020.02.10.20021584</b:Pages>
    <b:RefOrder>6</b:RefOrder>
  </b:Source>
  <b:Source>
    <b:Tag>Мин20</b:Tag>
    <b:SourceType>JournalArticle</b:SourceType>
    <b:Guid>{0E85B023-186F-4DC2-9381-4193AC1E84F8}</b:Guid>
    <b:Author>
      <b:Author>
        <b:NameList>
          <b:Person>
            <b:Last>РФ</b:Last>
            <b:First>Минздрав</b:First>
          </b:Person>
        </b:NameList>
      </b:Author>
    </b:Author>
    <b:Title>Методические рекомендации </b:Title>
    <b:JournalName>Временные методические рекомендации по лечению новой коронавирусной инфекции COVID 19 #6</b:JournalName>
    <b:Year>2020 </b:Year>
    <b:RefOrder>8</b:RefOrder>
  </b:Source>
  <b:Source>
    <b:Tag>Gao20</b:Tag>
    <b:SourceType>JournalArticle</b:SourceType>
    <b:Guid>{F0B8C52D-3040-476B-B960-875DB44FF10E}</b:Guid>
    <b:Author>
      <b:Author>
        <b:NameList>
          <b:Person>
            <b:Last>Gao</b:Last>
            <b:First>J.,</b:First>
            <b:Middle>Tian, Z., &amp; Yang, X.</b:Middle>
          </b:Person>
        </b:NameList>
      </b:Author>
    </b:Author>
    <b:Title> Breakthrough: Chloroquine phosphate has shown apparent efficacy in treatment of COVID-19 associated pneumonia in clinical studies. </b:Title>
    <b:JournalName>BioScience Trends .</b:JournalName>
    <b:Year>2020</b:Year>
    <b:RefOrder>9</b:RefOrder>
  </b:Source>
  <b:Source>
    <b:Tag>Har14</b:Tag>
    <b:SourceType>JournalArticle</b:SourceType>
    <b:Guid>{9070C9B7-7976-42F7-BBF2-B018001C68E4}</b:Guid>
    <b:Author>
      <b:Author>
        <b:NameList>
          <b:Person>
            <b:Last>Hart B.J.</b:Last>
            <b:First>et</b:First>
            <b:Middle>al</b:Middle>
          </b:Person>
        </b:NameList>
      </b:Author>
    </b:Author>
    <b:Title>Interferon-β and mycophenolic acid are potent inhibitors of Middle East respiratory syndrome coronavirus in cell-based assays //</b:Title>
    <b:JournalName>The Journal of general virology. . 95. Pt 3.</b:JournalName>
    <b:Year>2014</b:Year>
    <b:Pages>С. 571–577.</b:Pages>
    <b:RefOrder>11</b:RefOrder>
  </b:Source>
  <b:Source>
    <b:Tag>Zha</b:Tag>
    <b:SourceType>JournalArticle</b:SourceType>
    <b:Guid>{19E61A0B-AAF9-4521-8E4D-F14B052E43C9}</b:Guid>
    <b:Author>
      <b:Author>
        <b:NameList>
          <b:Person>
            <b:Last>Zhang W</b:Last>
            <b:First>Zhao</b:First>
            <b:Middle>Y, Zhang F, Wang Q, Li T, Liu Z, Wang J, Qin Y, Zhang X, Yan X, Zeng X, Zhang S.</b:Middle>
          </b:Person>
        </b:NameList>
      </b:Author>
    </b:Author>
    <b:Title> The use of anti-inflammatory drugs in the treatment of people with severe coronavirus disease 2019 (COVID-19): The experience of clinical immunologists from China.</b:Title>
    <b:RefOrder>12</b:RefOrder>
  </b:Source>
  <b:Source>
    <b:Tag>Gau49</b:Tag>
    <b:SourceType>JournalArticle</b:SourceType>
    <b:Guid>{1003CF53-1298-4132-9DBA-2500C0324DE7}</b:Guid>
    <b:Author>
      <b:Author>
        <b:NameList>
          <b:Person>
            <b:Last>Gautret F.</b:Last>
            <b:First>Lagier</b:First>
            <b:Middle>J-C., Parola P. et al.</b:Middle>
          </b:Person>
        </b:NameList>
      </b:Author>
    </b:Author>
    <b:Title>Hydroxychloroquine and azithromycin as a treatment of COVID19: results of an openlabel non-randomized clinical trial.</b:Title>
    <b:JournalName>International Journal of Antimicrobial Agents</b:JournalName>
    <b:Year>2020</b:Year>
    <b:Pages> 10.1016/j.ijantimicag.2020.105949</b:Pages>
    <b:RefOrder>10</b:RefOrder>
  </b:Source>
  <b:Source>
    <b:Tag>Avi14</b:Tag>
    <b:SourceType>JournalArticle</b:SourceType>
    <b:Guid>{7F5BB32F-E860-4E68-ADDD-4A626631EE20}</b:Guid>
    <b:Author>
      <b:Author>
        <b:NameList>
          <b:Person>
            <b:Last>PMDA</b:Last>
            <b:First>Avigan</b:First>
          </b:Person>
        </b:NameList>
      </b:Author>
    </b:Author>
    <b:Title>Japanese Pharmaceuticals and Medical Devices Agency (PMDA). Report on the Deliberation Results</b:Title>
    <b:Year>2014</b:Year>
    <b:Pages> [Internet] &lt;https://www.pmda.go.jp/files/000210319.pdf&gt; </b:Pages>
    <b:RefOrder>1</b:RefOrder>
  </b:Source>
  <b:Source>
    <b:Tag>Fur02</b:Tag>
    <b:SourceType>JournalArticle</b:SourceType>
    <b:Guid>{C598D6A1-9AB0-4257-98B7-848CD1DFFE07}</b:Guid>
    <b:Author>
      <b:Author>
        <b:NameList>
          <b:Person>
            <b:Last>Furuta</b:Last>
            <b:First>Y.,</b:First>
            <b:Middle>Takahashi, K., Fukuda, Y., Kuno, M., Kamiyama, T., Kozaki, K., Nomura, N., Egawa, H., Minami, S., Watanabe, Y., Narita, H. and Shiraki, K.</b:Middle>
          </b:Person>
        </b:NameList>
      </b:Author>
    </b:Author>
    <b:Title>In vitro and in vivo activities of anti-influenza virus compound T-705. </b:Title>
    <b:JournalName>Antimicrob. Agents Che</b:JournalName>
    <b:Year>2002</b:Year>
    <b:RefOrder>14</b:RefOrder>
  </b:Source>
  <b:Source>
    <b:Tag>Lee18</b:Tag>
    <b:SourceType>JournalArticle</b:SourceType>
    <b:Guid>{8C22DBB4-C411-4494-AE4F-5F048C43E413}</b:Guid>
    <b:Author>
      <b:Author>
        <b:NameList>
          <b:Person>
            <b:Last>Leen Delang</b:Last>
            <b:First>Rana</b:First>
            <b:Middle>Abdelnabi, Johan Neyts</b:Middle>
          </b:Person>
        </b:NameList>
      </b:Author>
    </b:Author>
    <b:Title>Favipiravir as a potential countermeasure against neglected and emerging RNA</b:Title>
    <b:JournalName>Antiviral Research</b:JournalName>
    <b:Year>2018</b:Year>
    <b:RefOrder>21</b:RefOrder>
  </b:Source>
  <b:Source>
    <b:Tag>Sid07</b:Tag>
    <b:SourceType>JournalArticle</b:SourceType>
    <b:Guid>{D5D8D6C9-EF52-473F-A470-653BD61FE85A}</b:Guid>
    <b:Author>
      <b:Author>
        <b:NameList>
          <b:Person>
            <b:Last>Sidwell RW</b:Last>
            <b:First>Barnard</b:First>
            <b:Middle>DL, Day CW, Smee DF, Bailey KW, Wong MH, Morrey JD, Furuta Y.</b:Middle>
          </b:Person>
        </b:NameList>
      </b:Author>
    </b:Author>
    <b:Title>Efficacy of Orally Administered T-705 on Lethal Avian Influenza A (H5N1) Virus Infections in Mice. </b:Title>
    <b:JournalName>Antimicrob Agents Chemother.</b:JournalName>
    <b:Year>2007</b:Year>
    <b:Pages>51:845–851</b:Pages>
    <b:RefOrder>22</b:RefOrder>
  </b:Source>
  <b:Source>
    <b:Tag>Tak11</b:Tag>
    <b:SourceType>JournalArticle</b:SourceType>
    <b:Guid>{2F39BFB4-6BFA-4CE7-AD96-6EC0160BE407}</b:Guid>
    <b:Author>
      <b:Author>
        <b:NameList>
          <b:Person>
            <b:Last>Takahashi K</b:Last>
            <b:First>Smee</b:First>
            <b:Middle>DF, Shiraki K, Kawaoka Y, Furuta Y.</b:Middle>
          </b:Person>
        </b:NameList>
      </b:Author>
    </b:Author>
    <b:Title>Pharmacological effects of favipiravir, an anti-influenza viral drug </b:Title>
    <b:JournalName>Jpn J Med Pharm Sci. </b:JournalName>
    <b:Year>2011</b:Year>
    <b:Pages>;66:429–441</b:Pages>
    <b:RefOrder>23</b:RefOrder>
  </b:Source>
  <b:Source>
    <b:Tag>Zha15</b:Tag>
    <b:SourceType>JournalArticle</b:SourceType>
    <b:Guid>{D85692F7-893C-428F-B61C-4B5D40F059A9}</b:Guid>
    <b:Author>
      <b:Author>
        <b:NameList>
          <b:Person>
            <b:Last>Zhao</b:Last>
            <b:First>Y.</b:First>
            <b:Middle>et al.</b:Middle>
          </b:Person>
        </b:NameList>
      </b:Author>
    </b:Author>
    <b:Title>Favipiravir inhibits acetaminophen sulfate formation but minimally affects systemic pharmacokinetics of acetaminophen. </b:Title>
    <b:JournalName>Br. J. Clin. Pharmacol. 80</b:JournalName>
    <b:Year>2015</b:Year>
    <b:Pages>1076–1085</b:Pages>
    <b:RefOrder>24</b:RefOrder>
  </b:Source>
  <b:Source>
    <b:Tag>QCa</b:Tag>
    <b:SourceType>JournalArticle</b:SourceType>
    <b:Guid>{AAC05555-781A-434E-BC79-CC0C009226A5}</b:Guid>
    <b:Author>
      <b:Author>
        <b:NameList>
          <b:Person>
            <b:Last>Q. Cai</b:Last>
            <b:First>М.</b:First>
            <b:Middle>Yang, D. Liu, J. Chen, D. Shu, J. Xia, X. Liao, Y. Gu, Q. Cai, Y. Yang, C. Shen, X. Li, L. Peng, D. Huang, J. Zhang, S. Zhang, F. Wang, J. Liu, L. Chen, S. Chen, Z. Wang, Z. Zhang, R. Cao, W. Zhong, Y. Liu, L. Liu,</b:Middle>
          </b:Person>
        </b:NameList>
      </b:Author>
    </b:Author>
    <b:Title>Experimental Treatment with Favipiravir for COVID-19: An Open-Label Control Study</b:Title>
    <b:JournalName>Engineering (2020)</b:JournalName>
    <b:Year>2020</b:Year>
    <b:Pages>httos://doi.org/10.1016/i.eng.2020.03.007</b:Pages>
    <b:RefOrder>2</b:RefOrder>
  </b:Source>
  <b:Source>
    <b:Tag>Cha20</b:Tag>
    <b:SourceType>JournalArticle</b:SourceType>
    <b:Guid>{4B857C3E-8812-4109-ACD6-E98761D88881}</b:Guid>
    <b:Author>
      <b:Author>
        <b:NameList>
          <b:Person>
            <b:Last>Chang Chen</b:Last>
            <b:First>Jianying</b:First>
            <b:Middle>Huang, Zhenshun Cheng, Jianyuan Wu, Song Chen, Yongxi Zhang, Bo Chen, Mengxin Lu, Yongwen Luo, Jingyi Zhang, Ping Yin, Xinghuan Wang</b:Middle>
          </b:Person>
        </b:NameList>
      </b:Author>
    </b:Author>
    <b:Title>Favipiravir versus Arbidol for COVID-19: A Randomized Clinical trial</b:Title>
    <b:Year>2020</b:Year>
    <b:Pages>https://www.medrxiv.org/content/10.1101/2020.03.17.20037432v4</b:Pages>
    <b:RefOrder>3</b:RefOrder>
  </b:Source>
  <b:Source>
    <b:Tag>Sis16</b:Tag>
    <b:SourceType>JournalArticle</b:SourceType>
    <b:Guid>{E75EB090-541B-4587-92C0-7B5DED583D1D}</b:Guid>
    <b:Author>
      <b:Author>
        <b:NameList>
          <b:Person>
            <b:Last>Sissoko</b:Last>
            <b:First>D.</b:First>
            <b:Middle>et al.</b:Middle>
          </b:Person>
        </b:NameList>
      </b:Author>
    </b:Author>
    <b:Title>Experimental treatment with favipiravir for Ebola virus disease (the JIKI trial): a historically controlled, single‐arm proof‐of‐concept trial in Guinea. </b:Title>
    <b:JournalName>PLoS Med. 13, e1001967</b:JournalName>
    <b:Year> (2016)</b:Year>
    <b:RefOrder>27</b:RefOrder>
  </b:Source>
  <b:Source>
    <b:Tag>Wan19</b:Tag>
    <b:SourceType>JournalArticle</b:SourceType>
    <b:Guid>{88153484-1E4B-470C-BADA-84405D3B9676}</b:Guid>
    <b:Author>
      <b:Author>
        <b:NameList>
          <b:Person>
            <b:Last>Wang</b:Last>
            <b:First>Y.,</b:First>
            <b:Middle>Fan, G., Salam, A., Horby, P., Hayden, F. G., … Chen, C.</b:Middle>
          </b:Person>
        </b:NameList>
      </b:Author>
    </b:Author>
    <b:Title>Comparative effectiveness of combined favipiravir and oseltamivir therapy versus oseltamivir monotherapy in critically ill patients with influenza virus infection. </b:Title>
    <b:Year>2019</b:Year>
    <b:RefOrder>26</b:RefOrder>
  </b:Source>
  <b:Source>
    <b:Tag>Mad16</b:Tag>
    <b:SourceType>JournalArticle</b:SourceType>
    <b:Guid>{2D5DA197-7ED8-469F-99B4-711CB3CF51A6}</b:Guid>
    <b:Author>
      <b:Author>
        <b:NameList>
          <b:Person>
            <b:Last>Madelain</b:Last>
            <b:First>V.,</b:First>
            <b:Middle>Nguyen, T.H.T., Olivo, A., de Lamballerie, X., Guedj, J., Taburet, A.M., Mentré, F.,</b:Middle>
          </b:Person>
        </b:NameList>
      </b:Author>
    </b:Author>
    <b:Year>2016</b:Year>
    <b:Title>Ebola Virus Infection: Review of the Pharmacokinetic and Pharmacodynamic Properties of Drugs Considered for Testing in Human Efficacy Trials.  </b:Title>
    <b:JournalName>Clin. Pharmacokinet.</b:JournalName>
    <b:Pages>https://doi.org/10.1007/s40262-015-0364-1</b:Pages>
    <b:RefOrder>29</b:RefOrder>
  </b:Source>
  <b:Source>
    <b:Tag>Mad17</b:Tag>
    <b:SourceType>JournalArticle</b:SourceType>
    <b:Guid>{9B397871-183C-4E56-BA20-B6DABDCF2E27}</b:Guid>
    <b:Author>
      <b:Author>
        <b:NameList>
          <b:Person>
            <b:Last>Madelain</b:Last>
            <b:First>V.,</b:First>
            <b:Middle>Guedj, J., Mentre, F., Nguyen, T.H.T., Jacquot, F., Oestereich, L., Kadota, T., Yamada, K., Taburet, A.M., De Lamballerie, X., Raoul, H.,</b:Middle>
          </b:Person>
        </b:NameList>
      </b:Author>
    </b:Author>
    <b:Year>2017</b:Year>
    <b:Title>Favipiravir pharmacokinetics in nonhuman primates and insights for future efficacy studies of hemorrhagic fever viruses. </b:Title>
    <b:JournalName>Antimicrob. Agents Chemother. 61. </b:JournalName>
    <b:Pages>https://doi.org/10.1128/AAC.01305-16</b:Pages>
    <b:RefOrder>30</b:RefOrder>
  </b:Source>
  <b:Source>
    <b:Tag>Ani94</b:Tag>
    <b:SourceType>JournalArticle</b:SourceType>
    <b:Guid>{8292FBE6-3D31-45DC-BFE8-5F97C2AC7BDC}</b:Guid>
    <b:Author>
      <b:Author>
        <b:NameList>
          <b:Person>
            <b:Last>Anitha et al</b:Last>
          </b:Person>
        </b:NameList>
      </b:Author>
    </b:Author>
    <b:Title>Genotoxicity evaluation of pyrazinamide in mice</b:Title>
    <b:JournalName>Mutation Research 321</b:JournalName>
    <b:Year>1994</b:Year>
    <b:Pages>1-5</b:Pages>
    <b:RefOrder>25</b:RefOrder>
  </b:Source>
  <b:Source>
    <b:Tag>AVI19</b:Tag>
    <b:SourceType>JournalArticle</b:SourceType>
    <b:Guid>{B653601A-2B69-4FBF-B795-6C449D353785}</b:Guid>
    <b:Author>
      <b:Author>
        <b:NameList>
          <b:Person>
            <b:Last>AVIGAN</b:Last>
          </b:Person>
        </b:NameList>
      </b:Author>
    </b:Author>
    <b:Title>Medical instruction Leaflet</b:Title>
    <b:Year>2019</b:Year>
    <b:Pages>https://www.cdc.gov.tw/File/Get/ht8jUiB_MI-aKnlwstwzvw</b:Pages>
    <b:RefOrder>28</b:RefOrder>
  </b:Source>
  <b:Source>
    <b:Tag>Wik</b:Tag>
    <b:SourceType>InternetSite</b:SourceType>
    <b:Guid>{F32C2B5B-46FF-47D5-9F32-2EBF3A7E0384}</b:Guid>
    <b:Title>https://en.wikipedia.org/wiki/Human_body_weight</b:Title>
    <b:Author>
      <b:Author>
        <b:NameList>
          <b:Person>
            <b:Last>Wikipedia</b:Last>
          </b:Person>
        </b:NameList>
      </b:Author>
    </b:Author>
    <b:RefOrder>31</b:RefOrder>
  </b:Source>
  <b:Source>
    <b:Tag>SMu</b:Tag>
    <b:SourceType>JournalArticle</b:SourceType>
    <b:Guid>{B3B5F530-BBD5-4285-95D7-9AC792B4FF4F}</b:Guid>
    <b:Author>
      <b:Author>
        <b:NameList>
          <b:Person>
            <b:Last>S. Mulangu</b:Last>
            <b:First>L.E.</b:First>
            <b:Middle>Dodd, R.T. Davey Jr., O.T. Mbaya, M. Proschan, D. Mukadi, M.L. Manzo, D. Nzolo, A.T. Oloma, A. Ibanda, R. Ali, S. Coulibaly, A.C. Levine, R. Grais, J. Diaz, H.C. Lane, J.-J. Muyembe-Tamfum, B. Sivahera, M. Camara, R. Kojan, R. Walker, B.</b:Middle>
          </b:Person>
        </b:NameList>
      </b:Author>
    </b:Author>
    <b:Title>Randomized Controlled trial of Ebola virus disease therapeutics</b:Title>
    <b:JournalName> N. Engl. J. Med., 381, pp. 2293-2303</b:JournalName>
    <b:Year>2020 </b:Year>
    <b:RefOrder>2</b:RefOrder>
  </b:Source>
  <b:Source>
    <b:Tag>She17</b:Tag>
    <b:SourceType>JournalArticle</b:SourceType>
    <b:Guid>{DAD9EF83-6436-47E8-BDB2-E640B330F8FF}</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3</b:RefOrder>
  </b:Source>
  <b:Source>
    <b:Tag>MWa20</b:Tag>
    <b:SourceType>JournalArticle</b:SourceType>
    <b:Guid>{D08AC1B0-AEE4-4187-9F50-030E2FB70952}</b:Guid>
    <b:Author>
      <b:Author>
        <b:NameList>
          <b:Person>
            <b:Last>M. Wang</b:Last>
            <b:First>R.</b:First>
            <b:Middle>Cao, L. Zhang, X. Yang, J. Liu, M. Xu, Z. Shi, Z. Hu, W. Zhong, G. Xiao</b:Middle>
          </b:Person>
        </b:NameList>
      </b:Author>
    </b:Author>
    <b:Title>Remdesivir and chloroquine effectively inhibit the recently emerged novel coronavirus (2019-nCoV) in vitro</b:Title>
    <b:JournalName>Cell Res., 30 , pp. 269-271</b:JournalName>
    <b:Year>2020</b:Year>
    <b:RefOrder>4</b:RefOrder>
  </b:Source>
  <b:Source>
    <b:Tag>TKW16</b:Tag>
    <b:SourceType>JournalArticle</b:SourceType>
    <b:Guid>{55325035-FDC0-4C42-96DE-782D9534E441}</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p. 381</b:JournalName>
    <b:Year>2016</b:Year>
    <b:RefOrder>5</b:RefOrder>
  </b:Source>
  <b:Source>
    <b:Tag>EPT19</b:Tag>
    <b:SourceType>JournalArticle</b:SourceType>
    <b:Guid>{A136D550-98AE-4725-B9B7-BAF2DDF33697}</b:Guid>
    <b:Author>
      <b:Author>
        <b:NameList>
          <b:Person>
            <b:Last>E.P. Tchesnokov</b:Last>
            <b:First>J.Y.</b:First>
            <b:Middle>Feng, D.P. Porter, M. Götte</b:Middle>
          </b:Person>
        </b:NameList>
      </b:Author>
    </b:Author>
    <b:Title>Mechanism of inhibition of Ebola virus RNA-dependent RNA polymerase by remdesivir</b:Title>
    <b:JournalName>Viruses, 11, p. 326</b:JournalName>
    <b:Year>2019</b:Year>
    <b:RefOrder>6</b:RefOrder>
  </b:Source>
  <b:Source>
    <b:Tag>Vel20</b:Tag>
    <b:SourceType>JournalArticle</b:SourceType>
    <b:Guid>{AAC5DBCF-3A10-444E-91DE-7A06AA480B95}</b:Guid>
    <b:Author>
      <b:Author>
        <b:NameList>
          <b:Person>
            <b:Last>Velkuri</b:Last>
          </b:Person>
        </b:NameList>
      </b:Author>
    </b:Author>
    <b:Title>EMA assesment report</b:Title>
    <b:Year>2020</b:Year>
    <b:RefOrder>7</b:RefOrder>
  </b:Source>
  <b:Source>
    <b:Tag>And20</b:Tag>
    <b:SourceType>JournalArticle</b:SourceType>
    <b:Guid>{D0C5756F-9C0F-4BEA-A8B5-B4D982524704}</b:Guid>
    <b:Author>
      <b:Author>
        <b:NameList>
          <b:Person>
            <b:Last>J.Pruijssers</b:Last>
            <b:First>Andrea</b:First>
          </b:Person>
        </b:NameList>
      </b:Author>
    </b:Author>
    <b:Title>Remdesivir Inhibits SARS-CoV-2 in Human Lung Cells and Chimeric SARS-CoV Expressing the SARS-CoV-2 RNA Polymerase in Mice</b:Title>
    <b:JournalName>Cell reports</b:JournalName>
    <b:Year>2020</b:Year>
    <b:RefOrder>8</b:RefOrder>
  </b:Source>
  <b:Source>
    <b:Tag>Vin20</b:Tag>
    <b:SourceType>JournalArticle</b:SourceType>
    <b:Guid>{E7AD1EBA-0ABA-41B7-9E0F-61535361F1A6}</b:Guid>
    <b:Author>
      <b:Author>
        <b:NameList>
          <b:Person>
            <b:Last>Vincent J. Munster</b:Last>
            <b:First>Friederike</b:First>
            <b:Middle>Feldmann, Brandi N. Williamson, Neeltje van Doremalen, Lizzette Pérez-Pérez, Jonathan Schulz, Kimberly Meade-White, Atsushi Okumura, Julie Callison, Beniah Brumbaugh, Victoria A. Avanzato, Rebecca Rosenke, Patrick W. Hanley,</b:Middle>
          </b:Person>
        </b:NameList>
      </b:Author>
    </b:Author>
    <b:Title>Respiratory disease in rhesus macaques inoculated with SARS-CoV-2</b:Title>
    <b:JournalName>Nature volume 585, pages268–272</b:JournalName>
    <b:Year>2020</b:Year>
    <b:RefOrder>9</b:RefOrder>
  </b:Source>
  <b:Source>
    <b:Tag>Bra20</b:Tag>
    <b:SourceType>JournalArticle</b:SourceType>
    <b:Guid>{92D23D98-0E9A-4BD9-8927-6A7263E44481}</b:Guid>
    <b:Author>
      <b:Author>
        <b:NameList>
          <b:Person>
            <b:Last>Brandi N. Williamson</b:Last>
            <b:First>Friederike</b:First>
            <b:Middle>Feldmann, Benjamin Schwarz, Kimberly Meade-White, Danielle P. Porter, Jonathan Schulz, Neeltje van Doremalen, Ian Leighton, Claude Kwe Yinda, Lizzette Pérez-Pérez, Atsushi Okumura, Jamie Lovaglio, Patrick W. Hanley, Greg S</b:Middle>
          </b:Person>
        </b:NameList>
      </b:Author>
    </b:Author>
    <b:Title>Clinical benefit of remdesivir in rhesus macaques infected with SARS-CoV-2</b:Title>
    <b:JournalName>https://www.biorxiv.org/content/10.1101/2020.04.15.043166v2</b:JournalName>
    <b:Year>2020</b:Year>
    <b:RefOrder>10</b:RefOrder>
  </b:Source>
  <b:Source>
    <b:Tag>deW20</b:Tag>
    <b:SourceType>JournalArticle</b:SourceType>
    <b:Guid>{C760D9F7-3664-42DD-B2F7-AC9A5987654C}</b:Guid>
    <b:Author>
      <b:Author>
        <b:NameList>
          <b:Person>
            <b:Last>de Wit E</b:Last>
            <b:First>Feldmann</b:First>
            <b:Middle>F, Cronin J, Jordan R, Okumura A, Thomas T, Scott D, Cihlar T, Feldmann H</b:Middle>
          </b:Person>
        </b:NameList>
      </b:Author>
    </b:Author>
    <b:Title>Prophylactic and therapeutic remdesivir (GS-5734) treatment in the rhesus macaque model of MERS-CoV infection</b:Title>
    <b:JournalName>Proc Natl Acad Sci 201922083</b:JournalName>
    <b:Year>2020</b:Year>
    <b:RefOrder>11</b:RefOrder>
  </b:Source>
  <b:Source>
    <b:Tag>She20</b:Tag>
    <b:SourceType>JournalArticle</b:SourceType>
    <b:Guid>{F47F1F0D-B2CD-4A5E-85E1-89B5C5728802}</b:Guid>
    <b:Author>
      <b:Author>
        <b:NameList>
          <b:Person>
            <b:Last>Sheahan TP</b:Last>
            <b:First>Sims</b:First>
            <b:Middle>AC, Leist SR, Schäfer A, Won J, Brown AJ, Montgomery SA, Hogg A, Babusis D, Clarke MO, Spahn JE, Bauer L, Sellers S, Porter D, Feng JY, Cihlar T, Jordan R, Denison MR, Baric RS</b:Middle>
          </b:Person>
        </b:NameList>
      </b:Author>
    </b:Author>
    <b:Title>Comparative therapeutic efficacy of remdesivir and combination lopinavir, ritonavir, and interferon beta against MERS-CoV</b:Title>
    <b:JournalName>Nat Commun 11:222 </b:JournalName>
    <b:Year>2020</b:Year>
    <b:RefOrder>12</b:RefOrder>
  </b:Source>
  <b:Source>
    <b:Tag>She171</b:Tag>
    <b:SourceType>JournalArticle</b:SourceType>
    <b:Guid>{81622EE3-95D2-4D53-82B4-8D7151889869}</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13</b:RefOrder>
  </b:Source>
  <b:Source>
    <b:Tag>TKW161</b:Tag>
    <b:SourceType>JournalArticle</b:SourceType>
    <b:Guid>{5C2DBB54-09A7-4596-99CA-6C560842D006}</b:Guid>
    <b:Author>
      <b:Author>
        <b:NameList>
          <b:Person>
            <b:Last>T.K. Warren</b:Last>
            <b:First>R.</b:First>
            <b:Middle>Jordan, M.K. Lo, A.S. Ray, R.L. Mackman, V. Soloveva, D. Siegel, M. Perron, R. Bannister, H.C. Hui, N. Larson, R. Strickley, J. Wells, K.S. Stuthman, S.A. Van Tongeren, N.L. Garza, G. Donnelly, A.C. Shurtleff, C.J. Retterer, D. Gharaib</b:Middle>
          </b:Person>
        </b:NameList>
      </b:Author>
    </b:Author>
    <b:Title>Therapeutic efficacy of the small molecule GS-5734 against Ebola virus in rhesus monkeys</b:Title>
    <b:JournalName>Nature, 531 (2016), p. 381</b:JournalName>
    <b:Year>2016</b:Year>
    <b:RefOrder>14</b:RefOrder>
  </b:Source>
  <b:Source>
    <b:Tag>TKW162</b:Tag>
    <b:SourceType>JournalArticle</b:SourceType>
    <b:Guid>{380CC90B-1A4D-45DF-A64F-A5C3395B6F02}</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2016), p. 381</b:JournalName>
    <b:Year>2016</b:Year>
    <b:RefOrder>15</b:RefOrder>
  </b:Source>
  <b:Source>
    <b:Tag>Bie201</b:Tag>
    <b:SourceType>JournalArticle</b:SourceType>
    <b:Guid>{00E7D6D7-8A80-4874-B15F-F2D2A346FB79}</b:Guid>
    <b:Title>Remdesivir for the Treatment of Covid-19 — Preliminary Report</b:Title>
    <b:Year>2020</b:Year>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JournalName>New England Journal of Medicine</b:JournalName>
    <b:RefOrder>47</b:RefOrder>
  </b:Source>
  <b:Source>
    <b:Tag>Joh20</b:Tag>
    <b:SourceType>JournalArticle</b:SourceType>
    <b:Guid>{B39B551B-5712-4D6A-877C-35658C877C18}</b:Guid>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Title>Remdesivir for the Treatment of Covid-19 — Preliminary Report</b:Title>
    <b:JournalName>NEJM</b:JournalName>
    <b:Year>2020</b:Year>
    <b:RefOrder>1</b:RefOrder>
  </b:Source>
</b:Sources>
</file>

<file path=customXml/itemProps1.xml><?xml version="1.0" encoding="utf-8"?>
<ds:datastoreItem xmlns:ds="http://schemas.openxmlformats.org/officeDocument/2006/customXml" ds:itemID="{A01E22A0-F985-451E-9FFA-22C50C2E5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3</Pages>
  <Words>68595</Words>
  <Characters>390994</Characters>
  <Application>Microsoft Office Word</Application>
  <DocSecurity>0</DocSecurity>
  <Lines>3258</Lines>
  <Paragraphs>91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58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6-23T13:45:00Z</dcterms:created>
  <dcterms:modified xsi:type="dcterms:W3CDTF">2023-07-04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NXPAC9K9"/&gt;&lt;style id="http://www.zotero.org/styles/vancouver-brackets" locale="ru-RU" hasBibliography="1" bibliographyStyleHasBeenSet="1"/&gt;&lt;prefs&gt;&lt;pref name="fieldType" value="Field"/&gt;&lt;/prefs&gt;&lt;/d</vt:lpwstr>
  </property>
  <property fmtid="{D5CDD505-2E9C-101B-9397-08002B2CF9AE}" pid="3" name="ZOTERO_PREF_2">
    <vt:lpwstr>ata&gt;</vt:lpwstr>
  </property>
</Properties>
</file>